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3ACA16" w14:textId="19640E66" w:rsidR="00C945AC" w:rsidRPr="002B42A7" w:rsidRDefault="00A6528A" w:rsidP="00115F9F">
      <w:pPr>
        <w:pStyle w:val="CommentText"/>
        <w:suppressLineNumbers/>
        <w:spacing w:line="480" w:lineRule="auto"/>
        <w:jc w:val="center"/>
        <w:rPr>
          <w:rFonts w:ascii="Times New Roman" w:hAnsi="Times New Roman" w:cs="Times New Roman"/>
          <w:bCs/>
          <w:color w:val="000000" w:themeColor="text1"/>
          <w:sz w:val="24"/>
          <w:szCs w:val="24"/>
          <w:rPrChange w:id="0" w:author="Ruijie Xu" w:date="2022-03-10T12:31:00Z">
            <w:rPr>
              <w:rFonts w:ascii="Calibri" w:hAnsi="Calibri" w:cs="Calibri"/>
              <w:bCs/>
              <w:color w:val="000000" w:themeColor="text1"/>
              <w:sz w:val="24"/>
              <w:szCs w:val="24"/>
            </w:rPr>
          </w:rPrChange>
        </w:rPr>
      </w:pPr>
      <w:ins w:id="1" w:author="Ruijie Xu" w:date="2022-03-04T09:39:00Z">
        <w:r w:rsidRPr="002B42A7">
          <w:rPr>
            <w:rFonts w:ascii="Times New Roman" w:hAnsi="Times New Roman" w:cs="Times New Roman"/>
            <w:bCs/>
            <w:color w:val="000000" w:themeColor="text1"/>
            <w:sz w:val="24"/>
            <w:szCs w:val="24"/>
            <w:rPrChange w:id="2" w:author="Ruijie Xu" w:date="2022-03-10T12:31:00Z">
              <w:rPr>
                <w:rFonts w:ascii="Calibri" w:hAnsi="Calibri" w:cs="Calibri"/>
                <w:bCs/>
                <w:color w:val="000000" w:themeColor="text1"/>
                <w:sz w:val="24"/>
                <w:szCs w:val="24"/>
              </w:rPr>
            </w:rPrChange>
          </w:rPr>
          <w:t xml:space="preserve"> </w:t>
        </w:r>
      </w:ins>
      <w:r w:rsidR="00C945AC" w:rsidRPr="002B42A7">
        <w:rPr>
          <w:rFonts w:ascii="Times New Roman" w:hAnsi="Times New Roman" w:cs="Times New Roman"/>
          <w:bCs/>
          <w:color w:val="000000" w:themeColor="text1"/>
          <w:sz w:val="24"/>
          <w:szCs w:val="24"/>
          <w:rPrChange w:id="3" w:author="Ruijie Xu" w:date="2022-03-10T12:31:00Z">
            <w:rPr>
              <w:rFonts w:ascii="Calibri" w:hAnsi="Calibri" w:cs="Calibri"/>
              <w:bCs/>
              <w:color w:val="000000" w:themeColor="text1"/>
              <w:sz w:val="24"/>
              <w:szCs w:val="24"/>
            </w:rPr>
          </w:rPrChange>
        </w:rPr>
        <w:t>Journal of Applied Microbiology</w:t>
      </w:r>
    </w:p>
    <w:p w14:paraId="4D02B0F0" w14:textId="6C81D8C7" w:rsidR="00D51C41" w:rsidRPr="002B42A7" w:rsidRDefault="00D51C41" w:rsidP="00D51C41">
      <w:pPr>
        <w:suppressLineNumbers/>
        <w:spacing w:line="480" w:lineRule="auto"/>
        <w:jc w:val="center"/>
        <w:rPr>
          <w:ins w:id="4" w:author="Ruijie Xu" w:date="2022-03-04T09:54:00Z"/>
          <w:rFonts w:ascii="Times New Roman" w:hAnsi="Times New Roman" w:cs="Times New Roman"/>
          <w:bCs/>
          <w:color w:val="000000" w:themeColor="text1"/>
          <w:rPrChange w:id="5" w:author="Ruijie Xu" w:date="2022-03-10T12:31:00Z">
            <w:rPr>
              <w:ins w:id="6" w:author="Ruijie Xu" w:date="2022-03-04T09:54:00Z"/>
              <w:rFonts w:ascii="Calibri" w:hAnsi="Calibri" w:cs="Calibri"/>
              <w:bCs/>
              <w:color w:val="000000" w:themeColor="text1"/>
            </w:rPr>
          </w:rPrChange>
        </w:rPr>
      </w:pPr>
      <w:bookmarkStart w:id="7" w:name="OLE_LINK126"/>
      <w:bookmarkStart w:id="8" w:name="OLE_LINK127"/>
      <w:bookmarkStart w:id="9" w:name="OLE_LINK52"/>
      <w:bookmarkStart w:id="10" w:name="OLE_LINK42"/>
      <w:ins w:id="11" w:author="Ruijie Xu" w:date="2022-03-04T09:54:00Z">
        <w:r w:rsidRPr="002B42A7">
          <w:rPr>
            <w:rFonts w:ascii="Times New Roman" w:hAnsi="Times New Roman" w:cs="Times New Roman"/>
            <w:bCs/>
            <w:color w:val="000000" w:themeColor="text1"/>
            <w:rPrChange w:id="12" w:author="Ruijie Xu" w:date="2022-03-10T12:31:00Z">
              <w:rPr>
                <w:rFonts w:ascii="Calibri" w:hAnsi="Calibri" w:cs="Calibri"/>
                <w:bCs/>
                <w:color w:val="000000" w:themeColor="text1"/>
              </w:rPr>
            </w:rPrChange>
          </w:rPr>
          <w:t xml:space="preserve">Selection of </w:t>
        </w:r>
        <w:del w:id="13" w:author="Liliana Salvador" w:date="2022-03-10T19:52:00Z">
          <w:r w:rsidRPr="002B42A7" w:rsidDel="00652234">
            <w:rPr>
              <w:rFonts w:ascii="Times New Roman" w:hAnsi="Times New Roman" w:cs="Times New Roman"/>
              <w:bCs/>
              <w:color w:val="000000" w:themeColor="text1"/>
              <w:rPrChange w:id="14" w:author="Ruijie Xu" w:date="2022-03-10T12:31:00Z">
                <w:rPr>
                  <w:rFonts w:ascii="Calibri" w:hAnsi="Calibri" w:cs="Calibri"/>
                  <w:bCs/>
                  <w:color w:val="000000" w:themeColor="text1"/>
                </w:rPr>
              </w:rPrChange>
            </w:rPr>
            <w:delText xml:space="preserve"> </w:delText>
          </w:r>
        </w:del>
        <w:r w:rsidRPr="002B42A7">
          <w:rPr>
            <w:rFonts w:ascii="Times New Roman" w:hAnsi="Times New Roman" w:cs="Times New Roman"/>
            <w:bCs/>
            <w:color w:val="000000" w:themeColor="text1"/>
            <w:rPrChange w:id="15" w:author="Ruijie Xu" w:date="2022-03-10T12:31:00Z">
              <w:rPr>
                <w:rFonts w:ascii="Calibri" w:hAnsi="Calibri" w:cs="Calibri"/>
                <w:bCs/>
                <w:color w:val="000000" w:themeColor="text1"/>
              </w:rPr>
            </w:rPrChange>
          </w:rPr>
          <w:t>software and database for metagenomics sequence analysis impacts the outcome of microbial profiling and pathogen detection</w:t>
        </w:r>
      </w:ins>
    </w:p>
    <w:p w14:paraId="52B45142" w14:textId="058EA954" w:rsidR="005912FB" w:rsidRPr="002B42A7" w:rsidDel="00D51C41" w:rsidRDefault="00366132" w:rsidP="00115F9F">
      <w:pPr>
        <w:pStyle w:val="CommentText"/>
        <w:suppressLineNumbers/>
        <w:spacing w:line="480" w:lineRule="auto"/>
        <w:jc w:val="center"/>
        <w:rPr>
          <w:del w:id="16" w:author="Ruijie Xu" w:date="2022-03-04T09:54:00Z"/>
          <w:rFonts w:ascii="Times New Roman" w:hAnsi="Times New Roman" w:cs="Times New Roman"/>
          <w:bCs/>
          <w:color w:val="000000" w:themeColor="text1"/>
          <w:sz w:val="24"/>
          <w:szCs w:val="24"/>
          <w:rPrChange w:id="17" w:author="Ruijie Xu" w:date="2022-03-10T12:31:00Z">
            <w:rPr>
              <w:del w:id="18" w:author="Ruijie Xu" w:date="2022-03-04T09:54:00Z"/>
              <w:rFonts w:ascii="Calibri" w:hAnsi="Calibri" w:cs="Calibri"/>
              <w:bCs/>
              <w:color w:val="000000" w:themeColor="text1"/>
              <w:sz w:val="24"/>
              <w:szCs w:val="24"/>
            </w:rPr>
          </w:rPrChange>
        </w:rPr>
      </w:pPr>
      <w:del w:id="19" w:author="Ruijie Xu" w:date="2022-03-04T09:54:00Z">
        <w:r w:rsidRPr="002B42A7" w:rsidDel="00D51C41">
          <w:rPr>
            <w:rFonts w:ascii="Times New Roman" w:hAnsi="Times New Roman" w:cs="Times New Roman"/>
            <w:bCs/>
            <w:color w:val="000000" w:themeColor="text1"/>
            <w:rPrChange w:id="20" w:author="Ruijie Xu" w:date="2022-03-10T12:31:00Z">
              <w:rPr>
                <w:rFonts w:ascii="Calibri" w:hAnsi="Calibri" w:cs="Calibri"/>
                <w:bCs/>
                <w:color w:val="000000" w:themeColor="text1"/>
              </w:rPr>
            </w:rPrChange>
          </w:rPr>
          <w:delText xml:space="preserve">The selection </w:delText>
        </w:r>
        <w:r w:rsidR="00150FC9" w:rsidRPr="002B42A7" w:rsidDel="00D51C41">
          <w:rPr>
            <w:rFonts w:ascii="Times New Roman" w:hAnsi="Times New Roman" w:cs="Times New Roman"/>
            <w:bCs/>
            <w:color w:val="000000" w:themeColor="text1"/>
            <w:rPrChange w:id="21" w:author="Ruijie Xu" w:date="2022-03-10T12:31:00Z">
              <w:rPr>
                <w:rFonts w:ascii="Calibri" w:hAnsi="Calibri" w:cs="Calibri"/>
                <w:bCs/>
                <w:color w:val="000000" w:themeColor="text1"/>
              </w:rPr>
            </w:rPrChange>
          </w:rPr>
          <w:delText xml:space="preserve">of </w:delText>
        </w:r>
        <w:r w:rsidR="00EC464E" w:rsidRPr="002B42A7" w:rsidDel="00D51C41">
          <w:rPr>
            <w:rFonts w:ascii="Times New Roman" w:hAnsi="Times New Roman" w:cs="Times New Roman"/>
            <w:bCs/>
            <w:color w:val="000000" w:themeColor="text1"/>
            <w:rPrChange w:id="22" w:author="Ruijie Xu" w:date="2022-03-10T12:31:00Z">
              <w:rPr>
                <w:rFonts w:ascii="Calibri" w:hAnsi="Calibri" w:cs="Calibri"/>
                <w:bCs/>
                <w:color w:val="000000" w:themeColor="text1"/>
              </w:rPr>
            </w:rPrChange>
          </w:rPr>
          <w:delText>shotgun</w:delText>
        </w:r>
        <w:r w:rsidR="000E66D7" w:rsidRPr="002B42A7" w:rsidDel="00D51C41">
          <w:rPr>
            <w:rFonts w:ascii="Times New Roman" w:hAnsi="Times New Roman" w:cs="Times New Roman"/>
            <w:bCs/>
            <w:color w:val="000000" w:themeColor="text1"/>
            <w:rPrChange w:id="23" w:author="Ruijie Xu" w:date="2022-03-10T12:31:00Z">
              <w:rPr>
                <w:rFonts w:ascii="Calibri" w:hAnsi="Calibri" w:cs="Calibri"/>
                <w:bCs/>
                <w:color w:val="000000" w:themeColor="text1"/>
              </w:rPr>
            </w:rPrChange>
          </w:rPr>
          <w:delText xml:space="preserve"> metagenomics </w:delText>
        </w:r>
        <w:r w:rsidR="00664C52" w:rsidRPr="002B42A7" w:rsidDel="00D51C41">
          <w:rPr>
            <w:rFonts w:ascii="Times New Roman" w:hAnsi="Times New Roman" w:cs="Times New Roman"/>
            <w:bCs/>
            <w:color w:val="000000" w:themeColor="text1"/>
            <w:rPrChange w:id="24" w:author="Ruijie Xu" w:date="2022-03-10T12:31:00Z">
              <w:rPr>
                <w:rFonts w:ascii="Calibri" w:hAnsi="Calibri" w:cs="Calibri"/>
                <w:bCs/>
                <w:color w:val="000000" w:themeColor="text1"/>
              </w:rPr>
            </w:rPrChange>
          </w:rPr>
          <w:delText xml:space="preserve">software </w:delText>
        </w:r>
        <w:r w:rsidR="003F2492" w:rsidRPr="002B42A7" w:rsidDel="00D51C41">
          <w:rPr>
            <w:rFonts w:ascii="Times New Roman" w:hAnsi="Times New Roman" w:cs="Times New Roman"/>
            <w:bCs/>
            <w:color w:val="000000" w:themeColor="text1"/>
            <w:rPrChange w:id="25" w:author="Ruijie Xu" w:date="2022-03-10T12:31:00Z">
              <w:rPr>
                <w:rFonts w:ascii="Calibri" w:hAnsi="Calibri" w:cs="Calibri"/>
                <w:bCs/>
                <w:color w:val="000000" w:themeColor="text1"/>
              </w:rPr>
            </w:rPrChange>
          </w:rPr>
          <w:delText>introduce</w:delText>
        </w:r>
        <w:r w:rsidR="00C17742" w:rsidRPr="002B42A7" w:rsidDel="00D51C41">
          <w:rPr>
            <w:rFonts w:ascii="Times New Roman" w:hAnsi="Times New Roman" w:cs="Times New Roman"/>
            <w:bCs/>
            <w:color w:val="000000" w:themeColor="text1"/>
            <w:rPrChange w:id="26" w:author="Ruijie Xu" w:date="2022-03-10T12:31:00Z">
              <w:rPr>
                <w:rFonts w:ascii="Calibri" w:hAnsi="Calibri" w:cs="Calibri"/>
                <w:bCs/>
                <w:color w:val="000000" w:themeColor="text1"/>
              </w:rPr>
            </w:rPrChange>
          </w:rPr>
          <w:delText>s</w:delText>
        </w:r>
        <w:r w:rsidR="003F2492" w:rsidRPr="002B42A7" w:rsidDel="00D51C41">
          <w:rPr>
            <w:rFonts w:ascii="Times New Roman" w:hAnsi="Times New Roman" w:cs="Times New Roman"/>
            <w:bCs/>
            <w:color w:val="000000" w:themeColor="text1"/>
            <w:rPrChange w:id="27" w:author="Ruijie Xu" w:date="2022-03-10T12:31:00Z">
              <w:rPr>
                <w:rFonts w:ascii="Calibri" w:hAnsi="Calibri" w:cs="Calibri"/>
                <w:bCs/>
                <w:color w:val="000000" w:themeColor="text1"/>
              </w:rPr>
            </w:rPrChange>
          </w:rPr>
          <w:delText xml:space="preserve"> </w:delText>
        </w:r>
        <w:r w:rsidR="005643D1" w:rsidRPr="002B42A7" w:rsidDel="00D51C41">
          <w:rPr>
            <w:rFonts w:ascii="Times New Roman" w:hAnsi="Times New Roman" w:cs="Times New Roman"/>
            <w:bCs/>
            <w:color w:val="000000" w:themeColor="text1"/>
            <w:rPrChange w:id="28" w:author="Ruijie Xu" w:date="2022-03-10T12:31:00Z">
              <w:rPr>
                <w:rFonts w:ascii="Calibri" w:hAnsi="Calibri" w:cs="Calibri"/>
                <w:bCs/>
                <w:color w:val="000000" w:themeColor="text1"/>
              </w:rPr>
            </w:rPrChange>
          </w:rPr>
          <w:delText xml:space="preserve">biases </w:delText>
        </w:r>
        <w:r w:rsidR="00C17742" w:rsidRPr="002B42A7" w:rsidDel="00D51C41">
          <w:rPr>
            <w:rFonts w:ascii="Times New Roman" w:hAnsi="Times New Roman" w:cs="Times New Roman"/>
            <w:bCs/>
            <w:color w:val="000000" w:themeColor="text1"/>
            <w:rPrChange w:id="29" w:author="Ruijie Xu" w:date="2022-03-10T12:31:00Z">
              <w:rPr>
                <w:rFonts w:ascii="Calibri" w:hAnsi="Calibri" w:cs="Calibri"/>
                <w:bCs/>
                <w:color w:val="000000" w:themeColor="text1"/>
              </w:rPr>
            </w:rPrChange>
          </w:rPr>
          <w:delText xml:space="preserve">in </w:delText>
        </w:r>
        <w:r w:rsidR="0014198B" w:rsidRPr="002B42A7" w:rsidDel="00D51C41">
          <w:rPr>
            <w:rFonts w:ascii="Times New Roman" w:hAnsi="Times New Roman" w:cs="Times New Roman"/>
            <w:bCs/>
            <w:color w:val="000000" w:themeColor="text1"/>
            <w:rPrChange w:id="30" w:author="Ruijie Xu" w:date="2022-03-10T12:31:00Z">
              <w:rPr>
                <w:rFonts w:ascii="Calibri" w:hAnsi="Calibri" w:cs="Calibri"/>
                <w:bCs/>
                <w:color w:val="000000" w:themeColor="text1"/>
              </w:rPr>
            </w:rPrChange>
          </w:rPr>
          <w:delText xml:space="preserve">microbial </w:delText>
        </w:r>
        <w:r w:rsidR="003F2492" w:rsidRPr="002B42A7" w:rsidDel="00D51C41">
          <w:rPr>
            <w:rFonts w:ascii="Times New Roman" w:hAnsi="Times New Roman" w:cs="Times New Roman"/>
            <w:bCs/>
            <w:color w:val="000000" w:themeColor="text1"/>
            <w:rPrChange w:id="31" w:author="Ruijie Xu" w:date="2022-03-10T12:31:00Z">
              <w:rPr>
                <w:rFonts w:ascii="Calibri" w:hAnsi="Calibri" w:cs="Calibri"/>
                <w:bCs/>
                <w:color w:val="000000" w:themeColor="text1"/>
              </w:rPr>
            </w:rPrChange>
          </w:rPr>
          <w:delText xml:space="preserve">profiling and </w:delText>
        </w:r>
        <w:r w:rsidR="005732A7" w:rsidRPr="002B42A7" w:rsidDel="00D51C41">
          <w:rPr>
            <w:rFonts w:ascii="Times New Roman" w:hAnsi="Times New Roman" w:cs="Times New Roman"/>
            <w:bCs/>
            <w:color w:val="000000" w:themeColor="text1"/>
            <w:rPrChange w:id="32" w:author="Ruijie Xu" w:date="2022-03-10T12:31:00Z">
              <w:rPr>
                <w:rFonts w:ascii="Calibri" w:hAnsi="Calibri" w:cs="Calibri"/>
                <w:bCs/>
                <w:color w:val="000000" w:themeColor="text1"/>
              </w:rPr>
            </w:rPrChange>
          </w:rPr>
          <w:delText>pathogen detection</w:delText>
        </w:r>
        <w:r w:rsidR="005643D1" w:rsidRPr="002B42A7" w:rsidDel="00D51C41">
          <w:rPr>
            <w:rFonts w:ascii="Times New Roman" w:hAnsi="Times New Roman" w:cs="Times New Roman"/>
            <w:bCs/>
            <w:color w:val="000000" w:themeColor="text1"/>
            <w:rPrChange w:id="33" w:author="Ruijie Xu" w:date="2022-03-10T12:31:00Z">
              <w:rPr>
                <w:rFonts w:ascii="Calibri" w:hAnsi="Calibri" w:cs="Calibri"/>
                <w:bCs/>
                <w:color w:val="000000" w:themeColor="text1"/>
              </w:rPr>
            </w:rPrChange>
          </w:rPr>
          <w:delText xml:space="preserve"> </w:delText>
        </w:r>
      </w:del>
    </w:p>
    <w:bookmarkEnd w:id="7"/>
    <w:bookmarkEnd w:id="8"/>
    <w:bookmarkEnd w:id="9"/>
    <w:bookmarkEnd w:id="10"/>
    <w:p w14:paraId="7A423FD0" w14:textId="3A92725E" w:rsidR="00DE5B31" w:rsidRPr="002B42A7" w:rsidDel="00AC131D" w:rsidRDefault="00DE5B31">
      <w:pPr>
        <w:suppressLineNumbers/>
        <w:spacing w:line="480" w:lineRule="auto"/>
        <w:rPr>
          <w:ins w:id="34" w:author="Rajeev, Sree" w:date="2022-03-02T12:20:00Z"/>
          <w:del w:id="35" w:author="Liliana Salvador" w:date="2022-03-08T17:14:00Z"/>
          <w:rFonts w:ascii="Times New Roman" w:hAnsi="Times New Roman" w:cs="Times New Roman"/>
          <w:bCs/>
          <w:color w:val="000000" w:themeColor="text1"/>
          <w:rPrChange w:id="36" w:author="Ruijie Xu" w:date="2022-03-10T12:31:00Z">
            <w:rPr>
              <w:ins w:id="37" w:author="Rajeev, Sree" w:date="2022-03-02T12:20:00Z"/>
              <w:del w:id="38" w:author="Liliana Salvador" w:date="2022-03-08T17:14:00Z"/>
              <w:rFonts w:ascii="Calibri" w:hAnsi="Calibri" w:cs="Calibri"/>
              <w:bCs/>
              <w:color w:val="000000" w:themeColor="text1"/>
            </w:rPr>
          </w:rPrChange>
        </w:rPr>
        <w:pPrChange w:id="39" w:author="Rajeev, Sree" w:date="2022-03-02T12:23:00Z">
          <w:pPr>
            <w:suppressLineNumbers/>
            <w:spacing w:line="480" w:lineRule="auto"/>
            <w:jc w:val="center"/>
          </w:pPr>
        </w:pPrChange>
      </w:pPr>
      <w:ins w:id="40" w:author="Rajeev, Sree" w:date="2022-03-02T12:23:00Z">
        <w:del w:id="41" w:author="Liliana Salvador" w:date="2022-03-08T17:14:00Z">
          <w:r w:rsidRPr="002B42A7" w:rsidDel="00AC131D">
            <w:rPr>
              <w:rFonts w:ascii="Times New Roman" w:hAnsi="Times New Roman" w:cs="Times New Roman"/>
              <w:bCs/>
              <w:color w:val="000000" w:themeColor="text1"/>
              <w:rPrChange w:id="42" w:author="Ruijie Xu" w:date="2022-03-10T12:31:00Z">
                <w:rPr>
                  <w:rFonts w:ascii="Calibri" w:hAnsi="Calibri" w:cs="Calibri"/>
                  <w:bCs/>
                  <w:color w:val="000000" w:themeColor="text1"/>
                </w:rPr>
              </w:rPrChange>
            </w:rPr>
            <w:delText>Alternate titles</w:delText>
          </w:r>
        </w:del>
      </w:ins>
    </w:p>
    <w:p w14:paraId="24ED3BD7" w14:textId="69D6E7C0" w:rsidR="00DE5B31" w:rsidRPr="002B42A7" w:rsidDel="00AC131D" w:rsidRDefault="00DE5B31" w:rsidP="00DE5B31">
      <w:pPr>
        <w:suppressLineNumbers/>
        <w:spacing w:line="480" w:lineRule="auto"/>
        <w:jc w:val="center"/>
        <w:rPr>
          <w:ins w:id="43" w:author="Rajeev, Sree" w:date="2022-03-02T12:21:00Z"/>
          <w:del w:id="44" w:author="Liliana Salvador" w:date="2022-03-08T17:14:00Z"/>
          <w:rFonts w:ascii="Times New Roman" w:hAnsi="Times New Roman" w:cs="Times New Roman"/>
          <w:bCs/>
          <w:color w:val="000000" w:themeColor="text1"/>
          <w:rPrChange w:id="45" w:author="Ruijie Xu" w:date="2022-03-10T12:31:00Z">
            <w:rPr>
              <w:ins w:id="46" w:author="Rajeev, Sree" w:date="2022-03-02T12:21:00Z"/>
              <w:del w:id="47" w:author="Liliana Salvador" w:date="2022-03-08T17:14:00Z"/>
              <w:rFonts w:ascii="Calibri" w:hAnsi="Calibri" w:cs="Calibri"/>
              <w:bCs/>
              <w:color w:val="000000" w:themeColor="text1"/>
            </w:rPr>
          </w:rPrChange>
        </w:rPr>
      </w:pPr>
      <w:ins w:id="48" w:author="Rajeev, Sree" w:date="2022-03-02T12:21:00Z">
        <w:del w:id="49" w:author="Liliana Salvador" w:date="2022-03-08T17:14:00Z">
          <w:r w:rsidRPr="002B42A7" w:rsidDel="00AC131D">
            <w:rPr>
              <w:rFonts w:ascii="Times New Roman" w:hAnsi="Times New Roman" w:cs="Times New Roman"/>
              <w:bCs/>
              <w:color w:val="000000" w:themeColor="text1"/>
              <w:rPrChange w:id="50" w:author="Ruijie Xu" w:date="2022-03-10T12:31:00Z">
                <w:rPr>
                  <w:rFonts w:ascii="Calibri" w:hAnsi="Calibri" w:cs="Calibri"/>
                  <w:bCs/>
                  <w:color w:val="000000" w:themeColor="text1"/>
                </w:rPr>
              </w:rPrChange>
            </w:rPr>
            <w:delText xml:space="preserve">Selection of  software and database </w:delText>
          </w:r>
        </w:del>
      </w:ins>
      <w:ins w:id="51" w:author="Rajeev, Sree" w:date="2022-03-02T12:22:00Z">
        <w:del w:id="52" w:author="Liliana Salvador" w:date="2022-03-08T17:14:00Z">
          <w:r w:rsidRPr="002B42A7" w:rsidDel="00AC131D">
            <w:rPr>
              <w:rFonts w:ascii="Times New Roman" w:hAnsi="Times New Roman" w:cs="Times New Roman"/>
              <w:bCs/>
              <w:color w:val="000000" w:themeColor="text1"/>
              <w:rPrChange w:id="53" w:author="Ruijie Xu" w:date="2022-03-10T12:31:00Z">
                <w:rPr>
                  <w:rFonts w:ascii="Calibri" w:hAnsi="Calibri" w:cs="Calibri"/>
                  <w:bCs/>
                  <w:color w:val="000000" w:themeColor="text1"/>
                </w:rPr>
              </w:rPrChange>
            </w:rPr>
            <w:delText xml:space="preserve">for metagenomics sequence analysis  </w:delText>
          </w:r>
        </w:del>
      </w:ins>
      <w:ins w:id="54" w:author="Rajeev, Sree" w:date="2022-03-02T12:35:00Z">
        <w:del w:id="55" w:author="Liliana Salvador" w:date="2022-03-08T17:14:00Z">
          <w:r w:rsidR="00784B2E" w:rsidRPr="002B42A7" w:rsidDel="00AC131D">
            <w:rPr>
              <w:rFonts w:ascii="Times New Roman" w:hAnsi="Times New Roman" w:cs="Times New Roman"/>
              <w:bCs/>
              <w:color w:val="000000" w:themeColor="text1"/>
              <w:rPrChange w:id="56" w:author="Ruijie Xu" w:date="2022-03-10T12:31:00Z">
                <w:rPr>
                  <w:rFonts w:ascii="Calibri" w:hAnsi="Calibri" w:cs="Calibri"/>
                  <w:bCs/>
                  <w:color w:val="000000" w:themeColor="text1"/>
                </w:rPr>
              </w:rPrChange>
            </w:rPr>
            <w:delText>impacts</w:delText>
          </w:r>
        </w:del>
      </w:ins>
      <w:ins w:id="57" w:author="Rajeev, Sree" w:date="2022-03-02T12:21:00Z">
        <w:del w:id="58" w:author="Liliana Salvador" w:date="2022-03-08T17:14:00Z">
          <w:r w:rsidRPr="002B42A7" w:rsidDel="00AC131D">
            <w:rPr>
              <w:rFonts w:ascii="Times New Roman" w:hAnsi="Times New Roman" w:cs="Times New Roman"/>
              <w:bCs/>
              <w:color w:val="000000" w:themeColor="text1"/>
              <w:rPrChange w:id="59" w:author="Ruijie Xu" w:date="2022-03-10T12:31:00Z">
                <w:rPr>
                  <w:rFonts w:ascii="Calibri" w:hAnsi="Calibri" w:cs="Calibri"/>
                  <w:bCs/>
                  <w:color w:val="000000" w:themeColor="text1"/>
                </w:rPr>
              </w:rPrChange>
            </w:rPr>
            <w:delText xml:space="preserve"> </w:delText>
          </w:r>
        </w:del>
      </w:ins>
      <w:ins w:id="60" w:author="Rajeev, Sree" w:date="2022-03-02T12:23:00Z">
        <w:del w:id="61" w:author="Liliana Salvador" w:date="2022-03-08T17:14:00Z">
          <w:r w:rsidRPr="002B42A7" w:rsidDel="00AC131D">
            <w:rPr>
              <w:rFonts w:ascii="Times New Roman" w:hAnsi="Times New Roman" w:cs="Times New Roman"/>
              <w:bCs/>
              <w:color w:val="000000" w:themeColor="text1"/>
              <w:rPrChange w:id="62" w:author="Ruijie Xu" w:date="2022-03-10T12:31:00Z">
                <w:rPr>
                  <w:rFonts w:ascii="Calibri" w:hAnsi="Calibri" w:cs="Calibri"/>
                  <w:bCs/>
                  <w:color w:val="000000" w:themeColor="text1"/>
                </w:rPr>
              </w:rPrChange>
            </w:rPr>
            <w:delText xml:space="preserve">the outcome of </w:delText>
          </w:r>
        </w:del>
      </w:ins>
      <w:ins w:id="63" w:author="Rajeev, Sree" w:date="2022-03-02T12:21:00Z">
        <w:del w:id="64" w:author="Liliana Salvador" w:date="2022-03-08T17:14:00Z">
          <w:r w:rsidRPr="002B42A7" w:rsidDel="00AC131D">
            <w:rPr>
              <w:rFonts w:ascii="Times New Roman" w:hAnsi="Times New Roman" w:cs="Times New Roman"/>
              <w:bCs/>
              <w:color w:val="000000" w:themeColor="text1"/>
              <w:rPrChange w:id="65" w:author="Ruijie Xu" w:date="2022-03-10T12:31:00Z">
                <w:rPr>
                  <w:rFonts w:ascii="Calibri" w:hAnsi="Calibri" w:cs="Calibri"/>
                  <w:bCs/>
                  <w:color w:val="000000" w:themeColor="text1"/>
                </w:rPr>
              </w:rPrChange>
            </w:rPr>
            <w:delText>microbial profiling and pathogen detection r</w:delText>
          </w:r>
        </w:del>
      </w:ins>
      <w:ins w:id="66" w:author="Rajeev, Sree" w:date="2022-03-02T12:22:00Z">
        <w:del w:id="67" w:author="Liliana Salvador" w:date="2022-03-08T17:14:00Z">
          <w:r w:rsidRPr="002B42A7" w:rsidDel="00AC131D">
            <w:rPr>
              <w:rFonts w:ascii="Times New Roman" w:hAnsi="Times New Roman" w:cs="Times New Roman"/>
              <w:bCs/>
              <w:color w:val="000000" w:themeColor="text1"/>
              <w:rPrChange w:id="68" w:author="Ruijie Xu" w:date="2022-03-10T12:31:00Z">
                <w:rPr>
                  <w:rFonts w:ascii="Calibri" w:hAnsi="Calibri" w:cs="Calibri"/>
                  <w:bCs/>
                  <w:color w:val="000000" w:themeColor="text1"/>
                </w:rPr>
              </w:rPrChange>
            </w:rPr>
            <w:delText xml:space="preserve">esults </w:delText>
          </w:r>
        </w:del>
      </w:ins>
    </w:p>
    <w:p w14:paraId="6CF3AB6B" w14:textId="7485AEDA" w:rsidR="00DE5B31" w:rsidRPr="002B42A7" w:rsidDel="00AC131D" w:rsidRDefault="00DE5B31" w:rsidP="00DE5B31">
      <w:pPr>
        <w:suppressLineNumbers/>
        <w:spacing w:line="480" w:lineRule="auto"/>
        <w:jc w:val="center"/>
        <w:rPr>
          <w:ins w:id="69" w:author="Rajeev, Sree" w:date="2022-03-02T12:20:00Z"/>
          <w:del w:id="70" w:author="Liliana Salvador" w:date="2022-03-08T17:14:00Z"/>
          <w:rFonts w:ascii="Times New Roman" w:hAnsi="Times New Roman" w:cs="Times New Roman"/>
          <w:bCs/>
          <w:color w:val="000000" w:themeColor="text1"/>
          <w:rPrChange w:id="71" w:author="Ruijie Xu" w:date="2022-03-10T12:31:00Z">
            <w:rPr>
              <w:ins w:id="72" w:author="Rajeev, Sree" w:date="2022-03-02T12:20:00Z"/>
              <w:del w:id="73" w:author="Liliana Salvador" w:date="2022-03-08T17:14:00Z"/>
              <w:rFonts w:ascii="Calibri" w:hAnsi="Calibri" w:cs="Calibri"/>
              <w:bCs/>
              <w:color w:val="000000" w:themeColor="text1"/>
            </w:rPr>
          </w:rPrChange>
        </w:rPr>
      </w:pPr>
    </w:p>
    <w:p w14:paraId="466BB624" w14:textId="4791D5EF" w:rsidR="00DE5B31" w:rsidRPr="002B42A7" w:rsidDel="00AC131D" w:rsidRDefault="00DE5B31" w:rsidP="00DE5B31">
      <w:pPr>
        <w:suppressLineNumbers/>
        <w:spacing w:line="480" w:lineRule="auto"/>
        <w:jc w:val="center"/>
        <w:rPr>
          <w:ins w:id="74" w:author="Rajeev, Sree" w:date="2022-03-02T12:20:00Z"/>
          <w:del w:id="75" w:author="Liliana Salvador" w:date="2022-03-08T17:14:00Z"/>
          <w:rFonts w:ascii="Times New Roman" w:hAnsi="Times New Roman" w:cs="Times New Roman"/>
          <w:bCs/>
          <w:color w:val="000000" w:themeColor="text1"/>
          <w:rPrChange w:id="76" w:author="Ruijie Xu" w:date="2022-03-10T12:31:00Z">
            <w:rPr>
              <w:ins w:id="77" w:author="Rajeev, Sree" w:date="2022-03-02T12:20:00Z"/>
              <w:del w:id="78" w:author="Liliana Salvador" w:date="2022-03-08T17:14:00Z"/>
              <w:rFonts w:ascii="Calibri" w:hAnsi="Calibri" w:cs="Calibri"/>
              <w:bCs/>
              <w:color w:val="000000" w:themeColor="text1"/>
            </w:rPr>
          </w:rPrChange>
        </w:rPr>
      </w:pPr>
    </w:p>
    <w:p w14:paraId="53E8A4B4" w14:textId="419C1AEC" w:rsidR="00784B2E" w:rsidRPr="002B42A7" w:rsidDel="00AC131D" w:rsidRDefault="00DE5B31" w:rsidP="00784B2E">
      <w:pPr>
        <w:suppressLineNumbers/>
        <w:spacing w:line="480" w:lineRule="auto"/>
        <w:jc w:val="center"/>
        <w:rPr>
          <w:ins w:id="79" w:author="Rajeev, Sree" w:date="2022-03-02T12:36:00Z"/>
          <w:del w:id="80" w:author="Liliana Salvador" w:date="2022-03-08T17:14:00Z"/>
          <w:rFonts w:ascii="Times New Roman" w:hAnsi="Times New Roman" w:cs="Times New Roman"/>
          <w:bCs/>
          <w:color w:val="000000" w:themeColor="text1"/>
          <w:rPrChange w:id="81" w:author="Ruijie Xu" w:date="2022-03-10T12:31:00Z">
            <w:rPr>
              <w:ins w:id="82" w:author="Rajeev, Sree" w:date="2022-03-02T12:36:00Z"/>
              <w:del w:id="83" w:author="Liliana Salvador" w:date="2022-03-08T17:14:00Z"/>
              <w:rFonts w:ascii="Calibri" w:hAnsi="Calibri" w:cs="Calibri"/>
              <w:bCs/>
              <w:color w:val="000000" w:themeColor="text1"/>
            </w:rPr>
          </w:rPrChange>
        </w:rPr>
      </w:pPr>
      <w:ins w:id="84" w:author="Rajeev, Sree" w:date="2022-03-02T12:20:00Z">
        <w:del w:id="85" w:author="Liliana Salvador" w:date="2022-03-08T17:14:00Z">
          <w:r w:rsidRPr="002B42A7" w:rsidDel="00AC131D">
            <w:rPr>
              <w:rFonts w:ascii="Times New Roman" w:hAnsi="Times New Roman" w:cs="Times New Roman"/>
              <w:bCs/>
              <w:color w:val="000000" w:themeColor="text1"/>
              <w:rPrChange w:id="86" w:author="Ruijie Xu" w:date="2022-03-10T12:31:00Z">
                <w:rPr>
                  <w:rFonts w:ascii="Calibri" w:hAnsi="Calibri" w:cs="Calibri"/>
                  <w:bCs/>
                  <w:color w:val="000000" w:themeColor="text1"/>
                </w:rPr>
              </w:rPrChange>
            </w:rPr>
            <w:delText xml:space="preserve">The </w:delText>
          </w:r>
        </w:del>
      </w:ins>
      <w:ins w:id="87" w:author="Rajeev, Sree" w:date="2022-03-02T12:36:00Z">
        <w:del w:id="88" w:author="Liliana Salvador" w:date="2022-03-08T17:14:00Z">
          <w:r w:rsidR="00784B2E" w:rsidRPr="002B42A7" w:rsidDel="00AC131D">
            <w:rPr>
              <w:rFonts w:ascii="Times New Roman" w:hAnsi="Times New Roman" w:cs="Times New Roman"/>
              <w:bCs/>
              <w:color w:val="000000" w:themeColor="text1"/>
              <w:rPrChange w:id="89" w:author="Ruijie Xu" w:date="2022-03-10T12:31:00Z">
                <w:rPr>
                  <w:rFonts w:ascii="Calibri" w:hAnsi="Calibri" w:cs="Calibri"/>
                  <w:bCs/>
                  <w:color w:val="000000" w:themeColor="text1"/>
                </w:rPr>
              </w:rPrChange>
            </w:rPr>
            <w:delText>impact</w:delText>
          </w:r>
        </w:del>
      </w:ins>
      <w:ins w:id="90" w:author="Rajeev, Sree" w:date="2022-03-02T12:20:00Z">
        <w:del w:id="91" w:author="Liliana Salvador" w:date="2022-03-08T17:14:00Z">
          <w:r w:rsidRPr="002B42A7" w:rsidDel="00AC131D">
            <w:rPr>
              <w:rFonts w:ascii="Times New Roman" w:hAnsi="Times New Roman" w:cs="Times New Roman"/>
              <w:bCs/>
              <w:color w:val="000000" w:themeColor="text1"/>
              <w:rPrChange w:id="92" w:author="Ruijie Xu" w:date="2022-03-10T12:31:00Z">
                <w:rPr>
                  <w:rFonts w:ascii="Calibri" w:hAnsi="Calibri" w:cs="Calibri"/>
                  <w:bCs/>
                  <w:color w:val="000000" w:themeColor="text1"/>
                </w:rPr>
              </w:rPrChange>
            </w:rPr>
            <w:delText xml:space="preserve"> of software </w:delText>
          </w:r>
        </w:del>
      </w:ins>
      <w:ins w:id="93" w:author="Rajeev, Sree" w:date="2022-03-02T12:21:00Z">
        <w:del w:id="94" w:author="Liliana Salvador" w:date="2022-03-08T17:14:00Z">
          <w:r w:rsidRPr="002B42A7" w:rsidDel="00AC131D">
            <w:rPr>
              <w:rFonts w:ascii="Times New Roman" w:hAnsi="Times New Roman" w:cs="Times New Roman"/>
              <w:bCs/>
              <w:color w:val="000000" w:themeColor="text1"/>
              <w:rPrChange w:id="95" w:author="Ruijie Xu" w:date="2022-03-10T12:31:00Z">
                <w:rPr>
                  <w:rFonts w:ascii="Calibri" w:hAnsi="Calibri" w:cs="Calibri"/>
                  <w:bCs/>
                  <w:color w:val="000000" w:themeColor="text1"/>
                </w:rPr>
              </w:rPrChange>
            </w:rPr>
            <w:delText xml:space="preserve">and </w:delText>
          </w:r>
        </w:del>
      </w:ins>
      <w:ins w:id="96" w:author="Rajeev, Sree" w:date="2022-03-02T12:20:00Z">
        <w:del w:id="97" w:author="Liliana Salvador" w:date="2022-03-08T17:14:00Z">
          <w:r w:rsidRPr="002B42A7" w:rsidDel="00AC131D">
            <w:rPr>
              <w:rFonts w:ascii="Times New Roman" w:hAnsi="Times New Roman" w:cs="Times New Roman"/>
              <w:bCs/>
              <w:color w:val="000000" w:themeColor="text1"/>
              <w:rPrChange w:id="98" w:author="Ruijie Xu" w:date="2022-03-10T12:31:00Z">
                <w:rPr>
                  <w:rFonts w:ascii="Calibri" w:hAnsi="Calibri" w:cs="Calibri"/>
                  <w:bCs/>
                  <w:color w:val="000000" w:themeColor="text1"/>
                </w:rPr>
              </w:rPrChange>
            </w:rPr>
            <w:delText xml:space="preserve">database selection </w:delText>
          </w:r>
        </w:del>
      </w:ins>
      <w:ins w:id="99" w:author="Rajeev, Sree" w:date="2022-03-02T12:37:00Z">
        <w:del w:id="100" w:author="Liliana Salvador" w:date="2022-03-08T17:14:00Z">
          <w:r w:rsidR="00341DFF" w:rsidRPr="002B42A7" w:rsidDel="00AC131D">
            <w:rPr>
              <w:rFonts w:ascii="Times New Roman" w:hAnsi="Times New Roman" w:cs="Times New Roman"/>
              <w:bCs/>
              <w:color w:val="000000" w:themeColor="text1"/>
              <w:rPrChange w:id="101" w:author="Ruijie Xu" w:date="2022-03-10T12:31:00Z">
                <w:rPr>
                  <w:rFonts w:ascii="Calibri" w:hAnsi="Calibri" w:cs="Calibri"/>
                  <w:bCs/>
                  <w:color w:val="000000" w:themeColor="text1"/>
                </w:rPr>
              </w:rPrChange>
            </w:rPr>
            <w:delText>for</w:delText>
          </w:r>
        </w:del>
        <w:del w:id="102" w:author="Liliana Salvador" w:date="2022-03-08T17:04:00Z">
          <w:r w:rsidR="00341DFF" w:rsidRPr="002B42A7" w:rsidDel="001B30EA">
            <w:rPr>
              <w:rFonts w:ascii="Times New Roman" w:hAnsi="Times New Roman" w:cs="Times New Roman"/>
              <w:bCs/>
              <w:color w:val="000000" w:themeColor="text1"/>
              <w:rPrChange w:id="103" w:author="Ruijie Xu" w:date="2022-03-10T12:31:00Z">
                <w:rPr>
                  <w:rFonts w:ascii="Calibri" w:hAnsi="Calibri" w:cs="Calibri"/>
                  <w:bCs/>
                  <w:color w:val="000000" w:themeColor="text1"/>
                </w:rPr>
              </w:rPrChange>
            </w:rPr>
            <w:delText xml:space="preserve"> </w:delText>
          </w:r>
        </w:del>
      </w:ins>
      <w:ins w:id="104" w:author="Rajeev, Sree" w:date="2022-03-02T12:36:00Z">
        <w:del w:id="105" w:author="Liliana Salvador" w:date="2022-03-08T17:14:00Z">
          <w:r w:rsidR="00784B2E" w:rsidRPr="002B42A7" w:rsidDel="00AC131D">
            <w:rPr>
              <w:rFonts w:ascii="Times New Roman" w:hAnsi="Times New Roman" w:cs="Times New Roman"/>
              <w:bCs/>
              <w:color w:val="000000" w:themeColor="text1"/>
              <w:rPrChange w:id="106" w:author="Ruijie Xu" w:date="2022-03-10T12:31:00Z">
                <w:rPr>
                  <w:rFonts w:ascii="Calibri" w:hAnsi="Calibri" w:cs="Calibri"/>
                  <w:bCs/>
                  <w:color w:val="000000" w:themeColor="text1"/>
                </w:rPr>
              </w:rPrChange>
            </w:rPr>
            <w:delText xml:space="preserve"> metagenomics sequence data analysis </w:delText>
          </w:r>
        </w:del>
      </w:ins>
    </w:p>
    <w:p w14:paraId="4AAA1A18" w14:textId="77777777" w:rsidR="00DE5B31" w:rsidRPr="002B42A7" w:rsidRDefault="00DE5B31" w:rsidP="00115F9F">
      <w:pPr>
        <w:pStyle w:val="CommentText"/>
        <w:suppressLineNumbers/>
        <w:spacing w:line="480" w:lineRule="auto"/>
        <w:rPr>
          <w:ins w:id="107" w:author="Rajeev, Sree" w:date="2022-03-02T12:20:00Z"/>
          <w:rFonts w:ascii="Times New Roman" w:hAnsi="Times New Roman" w:cs="Times New Roman"/>
          <w:b/>
          <w:color w:val="000000" w:themeColor="text1"/>
          <w:sz w:val="24"/>
          <w:szCs w:val="24"/>
          <w:rPrChange w:id="108" w:author="Ruijie Xu" w:date="2022-03-10T12:31:00Z">
            <w:rPr>
              <w:ins w:id="109" w:author="Rajeev, Sree" w:date="2022-03-02T12:20:00Z"/>
              <w:rFonts w:ascii="Calibri" w:hAnsi="Calibri" w:cs="Calibri"/>
              <w:b/>
              <w:color w:val="000000" w:themeColor="text1"/>
              <w:sz w:val="24"/>
              <w:szCs w:val="24"/>
            </w:rPr>
          </w:rPrChange>
        </w:rPr>
      </w:pPr>
    </w:p>
    <w:p w14:paraId="7A7AA29F" w14:textId="77777777" w:rsidR="00DE5B31" w:rsidRPr="002B42A7" w:rsidDel="00AC131D" w:rsidRDefault="00DE5B31" w:rsidP="00115F9F">
      <w:pPr>
        <w:pStyle w:val="CommentText"/>
        <w:suppressLineNumbers/>
        <w:spacing w:line="480" w:lineRule="auto"/>
        <w:rPr>
          <w:ins w:id="110" w:author="Rajeev, Sree" w:date="2022-03-02T12:20:00Z"/>
          <w:del w:id="111" w:author="Liliana Salvador" w:date="2022-03-08T17:15:00Z"/>
          <w:rFonts w:ascii="Times New Roman" w:hAnsi="Times New Roman" w:cs="Times New Roman"/>
          <w:b/>
          <w:color w:val="000000" w:themeColor="text1"/>
          <w:sz w:val="24"/>
          <w:szCs w:val="24"/>
          <w:rPrChange w:id="112" w:author="Ruijie Xu" w:date="2022-03-10T12:31:00Z">
            <w:rPr>
              <w:ins w:id="113" w:author="Rajeev, Sree" w:date="2022-03-02T12:20:00Z"/>
              <w:del w:id="114" w:author="Liliana Salvador" w:date="2022-03-08T17:15:00Z"/>
              <w:rFonts w:ascii="Calibri" w:hAnsi="Calibri" w:cs="Calibri"/>
              <w:b/>
              <w:color w:val="000000" w:themeColor="text1"/>
              <w:sz w:val="24"/>
              <w:szCs w:val="24"/>
            </w:rPr>
          </w:rPrChange>
        </w:rPr>
      </w:pPr>
    </w:p>
    <w:p w14:paraId="7DA2D2AF" w14:textId="77777777" w:rsidR="00DE5B31" w:rsidRPr="002B42A7" w:rsidDel="00AC131D" w:rsidRDefault="00DE5B31" w:rsidP="00115F9F">
      <w:pPr>
        <w:pStyle w:val="CommentText"/>
        <w:suppressLineNumbers/>
        <w:spacing w:line="480" w:lineRule="auto"/>
        <w:rPr>
          <w:ins w:id="115" w:author="Rajeev, Sree" w:date="2022-03-02T12:20:00Z"/>
          <w:del w:id="116" w:author="Liliana Salvador" w:date="2022-03-08T17:15:00Z"/>
          <w:rFonts w:ascii="Times New Roman" w:hAnsi="Times New Roman" w:cs="Times New Roman"/>
          <w:b/>
          <w:color w:val="000000" w:themeColor="text1"/>
          <w:sz w:val="24"/>
          <w:szCs w:val="24"/>
          <w:rPrChange w:id="117" w:author="Ruijie Xu" w:date="2022-03-10T12:31:00Z">
            <w:rPr>
              <w:ins w:id="118" w:author="Rajeev, Sree" w:date="2022-03-02T12:20:00Z"/>
              <w:del w:id="119" w:author="Liliana Salvador" w:date="2022-03-08T17:15:00Z"/>
              <w:rFonts w:ascii="Calibri" w:hAnsi="Calibri" w:cs="Calibri"/>
              <w:b/>
              <w:color w:val="000000" w:themeColor="text1"/>
              <w:sz w:val="24"/>
              <w:szCs w:val="24"/>
            </w:rPr>
          </w:rPrChange>
        </w:rPr>
      </w:pPr>
    </w:p>
    <w:p w14:paraId="7E94ABFC" w14:textId="4DBD98FC" w:rsidR="00063C13" w:rsidRPr="002B42A7" w:rsidRDefault="00063C13" w:rsidP="00115F9F">
      <w:pPr>
        <w:pStyle w:val="CommentText"/>
        <w:suppressLineNumbers/>
        <w:spacing w:line="480" w:lineRule="auto"/>
        <w:rPr>
          <w:rFonts w:ascii="Times New Roman" w:hAnsi="Times New Roman" w:cs="Times New Roman"/>
          <w:b/>
          <w:color w:val="000000" w:themeColor="text1"/>
          <w:sz w:val="24"/>
          <w:szCs w:val="24"/>
          <w:rPrChange w:id="120" w:author="Ruijie Xu" w:date="2022-03-10T12:31:00Z">
            <w:rPr>
              <w:rFonts w:ascii="Calibri" w:hAnsi="Calibri" w:cs="Calibri"/>
              <w:b/>
              <w:color w:val="000000" w:themeColor="text1"/>
              <w:sz w:val="24"/>
              <w:szCs w:val="24"/>
            </w:rPr>
          </w:rPrChange>
        </w:rPr>
      </w:pPr>
      <w:r w:rsidRPr="002B42A7">
        <w:rPr>
          <w:rFonts w:ascii="Times New Roman" w:hAnsi="Times New Roman" w:cs="Times New Roman"/>
          <w:b/>
          <w:color w:val="000000" w:themeColor="text1"/>
          <w:sz w:val="24"/>
          <w:szCs w:val="24"/>
          <w:rPrChange w:id="121" w:author="Ruijie Xu" w:date="2022-03-10T12:31:00Z">
            <w:rPr>
              <w:rFonts w:ascii="Calibri" w:hAnsi="Calibri" w:cs="Calibri"/>
              <w:b/>
              <w:color w:val="000000" w:themeColor="text1"/>
              <w:sz w:val="24"/>
              <w:szCs w:val="24"/>
            </w:rPr>
          </w:rPrChange>
        </w:rPr>
        <w:t>Abbrev</w:t>
      </w:r>
      <w:r w:rsidR="00384FDC" w:rsidRPr="002B42A7">
        <w:rPr>
          <w:rFonts w:ascii="Times New Roman" w:hAnsi="Times New Roman" w:cs="Times New Roman"/>
          <w:b/>
          <w:color w:val="000000" w:themeColor="text1"/>
          <w:sz w:val="24"/>
          <w:szCs w:val="24"/>
          <w:rPrChange w:id="122" w:author="Ruijie Xu" w:date="2022-03-10T12:31:00Z">
            <w:rPr>
              <w:rFonts w:ascii="Calibri" w:hAnsi="Calibri" w:cs="Calibri"/>
              <w:b/>
              <w:color w:val="000000" w:themeColor="text1"/>
              <w:sz w:val="24"/>
              <w:szCs w:val="24"/>
            </w:rPr>
          </w:rPrChange>
        </w:rPr>
        <w:t>i</w:t>
      </w:r>
      <w:r w:rsidRPr="002B42A7">
        <w:rPr>
          <w:rFonts w:ascii="Times New Roman" w:hAnsi="Times New Roman" w:cs="Times New Roman"/>
          <w:b/>
          <w:color w:val="000000" w:themeColor="text1"/>
          <w:sz w:val="24"/>
          <w:szCs w:val="24"/>
          <w:rPrChange w:id="123" w:author="Ruijie Xu" w:date="2022-03-10T12:31:00Z">
            <w:rPr>
              <w:rFonts w:ascii="Calibri" w:hAnsi="Calibri" w:cs="Calibri"/>
              <w:b/>
              <w:color w:val="000000" w:themeColor="text1"/>
              <w:sz w:val="24"/>
              <w:szCs w:val="24"/>
            </w:rPr>
          </w:rPrChange>
        </w:rPr>
        <w:t xml:space="preserve">ated </w:t>
      </w:r>
      <w:r w:rsidR="00657FB1" w:rsidRPr="002B42A7">
        <w:rPr>
          <w:rFonts w:ascii="Times New Roman" w:hAnsi="Times New Roman" w:cs="Times New Roman"/>
          <w:b/>
          <w:color w:val="000000" w:themeColor="text1"/>
          <w:sz w:val="24"/>
          <w:szCs w:val="24"/>
          <w:rPrChange w:id="124" w:author="Ruijie Xu" w:date="2022-03-10T12:31:00Z">
            <w:rPr>
              <w:rFonts w:ascii="Calibri" w:hAnsi="Calibri" w:cs="Calibri"/>
              <w:b/>
              <w:color w:val="000000" w:themeColor="text1"/>
              <w:sz w:val="24"/>
              <w:szCs w:val="24"/>
            </w:rPr>
          </w:rPrChange>
        </w:rPr>
        <w:t>r</w:t>
      </w:r>
      <w:r w:rsidRPr="002B42A7">
        <w:rPr>
          <w:rFonts w:ascii="Times New Roman" w:hAnsi="Times New Roman" w:cs="Times New Roman"/>
          <w:b/>
          <w:color w:val="000000" w:themeColor="text1"/>
          <w:sz w:val="24"/>
          <w:szCs w:val="24"/>
          <w:rPrChange w:id="125" w:author="Ruijie Xu" w:date="2022-03-10T12:31:00Z">
            <w:rPr>
              <w:rFonts w:ascii="Calibri" w:hAnsi="Calibri" w:cs="Calibri"/>
              <w:b/>
              <w:color w:val="000000" w:themeColor="text1"/>
              <w:sz w:val="24"/>
              <w:szCs w:val="24"/>
            </w:rPr>
          </w:rPrChange>
        </w:rPr>
        <w:t xml:space="preserve">unning </w:t>
      </w:r>
      <w:r w:rsidR="00657FB1" w:rsidRPr="002B42A7">
        <w:rPr>
          <w:rFonts w:ascii="Times New Roman" w:hAnsi="Times New Roman" w:cs="Times New Roman"/>
          <w:b/>
          <w:color w:val="000000" w:themeColor="text1"/>
          <w:sz w:val="24"/>
          <w:szCs w:val="24"/>
          <w:rPrChange w:id="126" w:author="Ruijie Xu" w:date="2022-03-10T12:31:00Z">
            <w:rPr>
              <w:rFonts w:ascii="Calibri" w:hAnsi="Calibri" w:cs="Calibri"/>
              <w:b/>
              <w:color w:val="000000" w:themeColor="text1"/>
              <w:sz w:val="24"/>
              <w:szCs w:val="24"/>
            </w:rPr>
          </w:rPrChange>
        </w:rPr>
        <w:t>h</w:t>
      </w:r>
      <w:r w:rsidRPr="002B42A7">
        <w:rPr>
          <w:rFonts w:ascii="Times New Roman" w:hAnsi="Times New Roman" w:cs="Times New Roman"/>
          <w:b/>
          <w:color w:val="000000" w:themeColor="text1"/>
          <w:sz w:val="24"/>
          <w:szCs w:val="24"/>
          <w:rPrChange w:id="127" w:author="Ruijie Xu" w:date="2022-03-10T12:31:00Z">
            <w:rPr>
              <w:rFonts w:ascii="Calibri" w:hAnsi="Calibri" w:cs="Calibri"/>
              <w:b/>
              <w:color w:val="000000" w:themeColor="text1"/>
              <w:sz w:val="24"/>
              <w:szCs w:val="24"/>
            </w:rPr>
          </w:rPrChange>
        </w:rPr>
        <w:t>ea</w:t>
      </w:r>
      <w:r w:rsidR="00384FDC" w:rsidRPr="002B42A7">
        <w:rPr>
          <w:rFonts w:ascii="Times New Roman" w:hAnsi="Times New Roman" w:cs="Times New Roman"/>
          <w:b/>
          <w:color w:val="000000" w:themeColor="text1"/>
          <w:sz w:val="24"/>
          <w:szCs w:val="24"/>
          <w:rPrChange w:id="128" w:author="Ruijie Xu" w:date="2022-03-10T12:31:00Z">
            <w:rPr>
              <w:rFonts w:ascii="Calibri" w:hAnsi="Calibri" w:cs="Calibri"/>
              <w:b/>
              <w:color w:val="000000" w:themeColor="text1"/>
              <w:sz w:val="24"/>
              <w:szCs w:val="24"/>
            </w:rPr>
          </w:rPrChange>
        </w:rPr>
        <w:t>d</w:t>
      </w:r>
      <w:r w:rsidRPr="002B42A7">
        <w:rPr>
          <w:rFonts w:ascii="Times New Roman" w:hAnsi="Times New Roman" w:cs="Times New Roman"/>
          <w:b/>
          <w:color w:val="000000" w:themeColor="text1"/>
          <w:sz w:val="24"/>
          <w:szCs w:val="24"/>
          <w:rPrChange w:id="129" w:author="Ruijie Xu" w:date="2022-03-10T12:31:00Z">
            <w:rPr>
              <w:rFonts w:ascii="Calibri" w:hAnsi="Calibri" w:cs="Calibri"/>
              <w:b/>
              <w:color w:val="000000" w:themeColor="text1"/>
              <w:sz w:val="24"/>
              <w:szCs w:val="24"/>
            </w:rPr>
          </w:rPrChange>
        </w:rPr>
        <w:t>line</w:t>
      </w:r>
    </w:p>
    <w:p w14:paraId="58DAE3B4" w14:textId="03F11BF4" w:rsidR="00063C13" w:rsidRPr="002B42A7" w:rsidRDefault="00275D70" w:rsidP="00115F9F">
      <w:pPr>
        <w:pStyle w:val="CommentText"/>
        <w:suppressLineNumbers/>
        <w:spacing w:line="480" w:lineRule="auto"/>
        <w:rPr>
          <w:rFonts w:ascii="Times New Roman" w:hAnsi="Times New Roman" w:cs="Times New Roman"/>
          <w:bCs/>
          <w:color w:val="000000" w:themeColor="text1"/>
          <w:sz w:val="24"/>
          <w:szCs w:val="24"/>
          <w:rPrChange w:id="130" w:author="Ruijie Xu" w:date="2022-03-10T12:31:00Z">
            <w:rPr>
              <w:rFonts w:ascii="Calibri" w:hAnsi="Calibri" w:cs="Calibri"/>
              <w:bCs/>
              <w:color w:val="000000" w:themeColor="text1"/>
              <w:sz w:val="24"/>
              <w:szCs w:val="24"/>
            </w:rPr>
          </w:rPrChange>
        </w:rPr>
      </w:pPr>
      <w:bookmarkStart w:id="131" w:name="OLE_LINK85"/>
      <w:bookmarkStart w:id="132" w:name="OLE_LINK86"/>
      <w:bookmarkStart w:id="133" w:name="OLE_LINK87"/>
      <w:bookmarkStart w:id="134" w:name="OLE_LINK128"/>
      <w:bookmarkStart w:id="135" w:name="OLE_LINK129"/>
      <w:bookmarkStart w:id="136" w:name="OLE_LINK53"/>
      <w:ins w:id="137" w:author="Rajeev, Sree" w:date="2022-03-03T08:48:00Z">
        <w:r w:rsidRPr="002B42A7">
          <w:rPr>
            <w:rFonts w:ascii="Times New Roman" w:hAnsi="Times New Roman" w:cs="Times New Roman"/>
            <w:bCs/>
            <w:color w:val="000000" w:themeColor="text1"/>
            <w:sz w:val="24"/>
            <w:szCs w:val="24"/>
            <w:rPrChange w:id="138" w:author="Ruijie Xu" w:date="2022-03-10T12:31:00Z">
              <w:rPr>
                <w:rFonts w:ascii="Calibri" w:hAnsi="Calibri" w:cs="Calibri"/>
                <w:bCs/>
                <w:color w:val="000000" w:themeColor="text1"/>
                <w:sz w:val="24"/>
                <w:szCs w:val="24"/>
              </w:rPr>
            </w:rPrChange>
          </w:rPr>
          <w:t xml:space="preserve">Impact of </w:t>
        </w:r>
      </w:ins>
      <w:del w:id="139" w:author="Rajeev, Sree" w:date="2022-03-03T08:49:00Z">
        <w:r w:rsidR="00657FB1" w:rsidRPr="002B42A7" w:rsidDel="00275D70">
          <w:rPr>
            <w:rFonts w:ascii="Times New Roman" w:hAnsi="Times New Roman" w:cs="Times New Roman"/>
            <w:bCs/>
            <w:color w:val="000000" w:themeColor="text1"/>
            <w:sz w:val="24"/>
            <w:szCs w:val="24"/>
            <w:rPrChange w:id="140" w:author="Ruijie Xu" w:date="2022-03-10T12:31:00Z">
              <w:rPr>
                <w:rFonts w:ascii="Calibri" w:hAnsi="Calibri" w:cs="Calibri"/>
                <w:bCs/>
                <w:color w:val="000000" w:themeColor="text1"/>
                <w:sz w:val="24"/>
                <w:szCs w:val="24"/>
              </w:rPr>
            </w:rPrChange>
          </w:rPr>
          <w:delText xml:space="preserve">Metagenomics </w:delText>
        </w:r>
      </w:del>
      <w:r w:rsidR="00657FB1" w:rsidRPr="002B42A7">
        <w:rPr>
          <w:rFonts w:ascii="Times New Roman" w:hAnsi="Times New Roman" w:cs="Times New Roman"/>
          <w:bCs/>
          <w:color w:val="000000" w:themeColor="text1"/>
          <w:sz w:val="24"/>
          <w:szCs w:val="24"/>
          <w:rPrChange w:id="141" w:author="Ruijie Xu" w:date="2022-03-10T12:31:00Z">
            <w:rPr>
              <w:rFonts w:ascii="Calibri" w:hAnsi="Calibri" w:cs="Calibri"/>
              <w:bCs/>
              <w:color w:val="000000" w:themeColor="text1"/>
              <w:sz w:val="24"/>
              <w:szCs w:val="24"/>
            </w:rPr>
          </w:rPrChange>
        </w:rPr>
        <w:t xml:space="preserve">software selection </w:t>
      </w:r>
      <w:ins w:id="142" w:author="Rajeev, Sree" w:date="2022-03-03T08:49:00Z">
        <w:r w:rsidRPr="002B42A7">
          <w:rPr>
            <w:rFonts w:ascii="Times New Roman" w:hAnsi="Times New Roman" w:cs="Times New Roman"/>
            <w:bCs/>
            <w:color w:val="000000" w:themeColor="text1"/>
            <w:sz w:val="24"/>
            <w:szCs w:val="24"/>
            <w:rPrChange w:id="143" w:author="Ruijie Xu" w:date="2022-03-10T12:31:00Z">
              <w:rPr>
                <w:rFonts w:ascii="Calibri" w:hAnsi="Calibri" w:cs="Calibri"/>
                <w:bCs/>
                <w:color w:val="000000" w:themeColor="text1"/>
                <w:sz w:val="24"/>
                <w:szCs w:val="24"/>
              </w:rPr>
            </w:rPrChange>
          </w:rPr>
          <w:t>on metagenomics</w:t>
        </w:r>
        <w:r w:rsidRPr="002B42A7" w:rsidDel="00275D70">
          <w:rPr>
            <w:rFonts w:ascii="Times New Roman" w:hAnsi="Times New Roman" w:cs="Times New Roman"/>
            <w:bCs/>
            <w:color w:val="000000" w:themeColor="text1"/>
            <w:sz w:val="24"/>
            <w:szCs w:val="24"/>
            <w:rPrChange w:id="144" w:author="Ruijie Xu" w:date="2022-03-10T12:31:00Z">
              <w:rPr>
                <w:rFonts w:ascii="Calibri" w:hAnsi="Calibri" w:cs="Calibri"/>
                <w:bCs/>
                <w:color w:val="000000" w:themeColor="text1"/>
                <w:sz w:val="24"/>
                <w:szCs w:val="24"/>
              </w:rPr>
            </w:rPrChange>
          </w:rPr>
          <w:t xml:space="preserve"> </w:t>
        </w:r>
      </w:ins>
      <w:del w:id="145" w:author="Rajeev, Sree" w:date="2022-03-03T08:48:00Z">
        <w:r w:rsidR="00657FB1" w:rsidRPr="002B42A7" w:rsidDel="00275D70">
          <w:rPr>
            <w:rFonts w:ascii="Times New Roman" w:hAnsi="Times New Roman" w:cs="Times New Roman"/>
            <w:bCs/>
            <w:color w:val="000000" w:themeColor="text1"/>
            <w:sz w:val="24"/>
            <w:szCs w:val="24"/>
            <w:rPrChange w:id="146" w:author="Ruijie Xu" w:date="2022-03-10T12:31:00Z">
              <w:rPr>
                <w:rFonts w:ascii="Calibri" w:hAnsi="Calibri" w:cs="Calibri"/>
                <w:bCs/>
                <w:color w:val="000000" w:themeColor="text1"/>
                <w:sz w:val="24"/>
                <w:szCs w:val="24"/>
              </w:rPr>
            </w:rPrChange>
          </w:rPr>
          <w:delText>biases</w:delText>
        </w:r>
      </w:del>
      <w:bookmarkEnd w:id="131"/>
      <w:bookmarkEnd w:id="132"/>
      <w:bookmarkEnd w:id="133"/>
    </w:p>
    <w:bookmarkEnd w:id="134"/>
    <w:bookmarkEnd w:id="135"/>
    <w:bookmarkEnd w:id="136"/>
    <w:p w14:paraId="05218E70" w14:textId="3EA81ED9" w:rsidR="00162F7D" w:rsidRPr="002B42A7" w:rsidRDefault="00162F7D" w:rsidP="00115F9F">
      <w:pPr>
        <w:pStyle w:val="CommentText"/>
        <w:suppressLineNumbers/>
        <w:spacing w:line="480" w:lineRule="auto"/>
        <w:rPr>
          <w:rFonts w:ascii="Times New Roman" w:hAnsi="Times New Roman" w:cs="Times New Roman"/>
          <w:b/>
          <w:bCs/>
          <w:color w:val="000000" w:themeColor="text1"/>
          <w:sz w:val="24"/>
          <w:szCs w:val="24"/>
        </w:rPr>
      </w:pPr>
      <w:r w:rsidRPr="002B42A7">
        <w:rPr>
          <w:rFonts w:ascii="Times New Roman" w:hAnsi="Times New Roman" w:cs="Times New Roman"/>
          <w:b/>
          <w:bCs/>
          <w:color w:val="000000" w:themeColor="text1"/>
          <w:sz w:val="24"/>
          <w:szCs w:val="24"/>
        </w:rPr>
        <w:t>Author names</w:t>
      </w:r>
    </w:p>
    <w:p w14:paraId="0193ACBB" w14:textId="6347BC01" w:rsidR="005912FB" w:rsidRPr="00F61309" w:rsidRDefault="00C0014F" w:rsidP="00115F9F">
      <w:pPr>
        <w:suppressLineNumbers/>
        <w:spacing w:line="480" w:lineRule="auto"/>
        <w:jc w:val="center"/>
        <w:rPr>
          <w:rFonts w:ascii="Times New Roman" w:hAnsi="Times New Roman" w:cs="Times New Roman"/>
          <w:color w:val="000000" w:themeColor="text1"/>
          <w:vertAlign w:val="superscript"/>
        </w:rPr>
      </w:pPr>
      <w:bookmarkStart w:id="147" w:name="OLE_LINK3"/>
      <w:bookmarkStart w:id="148" w:name="OLE_LINK4"/>
      <w:bookmarkStart w:id="149" w:name="OLE_LINK5"/>
      <w:proofErr w:type="spellStart"/>
      <w:r w:rsidRPr="00F61309">
        <w:rPr>
          <w:rFonts w:ascii="Times New Roman" w:hAnsi="Times New Roman" w:cs="Times New Roman"/>
          <w:color w:val="000000" w:themeColor="text1"/>
        </w:rPr>
        <w:t>Ruijie</w:t>
      </w:r>
      <w:proofErr w:type="spellEnd"/>
      <w:r w:rsidRPr="00F61309">
        <w:rPr>
          <w:rFonts w:ascii="Times New Roman" w:hAnsi="Times New Roman" w:cs="Times New Roman"/>
          <w:color w:val="000000" w:themeColor="text1"/>
        </w:rPr>
        <w:t xml:space="preserve"> Xu</w:t>
      </w:r>
      <w:r w:rsidRPr="00F61309">
        <w:rPr>
          <w:rFonts w:ascii="Times New Roman" w:hAnsi="Times New Roman" w:cs="Times New Roman"/>
          <w:color w:val="000000" w:themeColor="text1"/>
          <w:vertAlign w:val="superscript"/>
        </w:rPr>
        <w:t>1,2</w:t>
      </w:r>
      <w:r w:rsidRPr="00F61309">
        <w:rPr>
          <w:rFonts w:ascii="Times New Roman" w:hAnsi="Times New Roman" w:cs="Times New Roman"/>
          <w:color w:val="000000" w:themeColor="text1"/>
        </w:rPr>
        <w:t xml:space="preserve">, </w:t>
      </w:r>
      <w:bookmarkStart w:id="150" w:name="OLE_LINK141"/>
      <w:bookmarkStart w:id="151" w:name="OLE_LINK142"/>
      <w:bookmarkStart w:id="152" w:name="OLE_LINK37"/>
      <w:bookmarkStart w:id="153" w:name="OLE_LINK38"/>
      <w:bookmarkStart w:id="154" w:name="OLE_LINK62"/>
      <w:proofErr w:type="spellStart"/>
      <w:r w:rsidRPr="00F61309">
        <w:rPr>
          <w:rFonts w:ascii="Times New Roman" w:hAnsi="Times New Roman" w:cs="Times New Roman"/>
          <w:color w:val="000000" w:themeColor="text1"/>
        </w:rPr>
        <w:t>Sreekumari</w:t>
      </w:r>
      <w:bookmarkEnd w:id="150"/>
      <w:bookmarkEnd w:id="151"/>
      <w:proofErr w:type="spellEnd"/>
      <w:r w:rsidRPr="00F61309">
        <w:rPr>
          <w:rFonts w:ascii="Times New Roman" w:hAnsi="Times New Roman" w:cs="Times New Roman"/>
          <w:color w:val="000000" w:themeColor="text1"/>
        </w:rPr>
        <w:t xml:space="preserve"> Rajeev</w:t>
      </w:r>
      <w:bookmarkEnd w:id="152"/>
      <w:bookmarkEnd w:id="153"/>
      <w:bookmarkEnd w:id="154"/>
      <w:proofErr w:type="gramStart"/>
      <w:r w:rsidRPr="00F61309">
        <w:rPr>
          <w:rFonts w:ascii="Times New Roman" w:hAnsi="Times New Roman" w:cs="Times New Roman"/>
          <w:color w:val="000000" w:themeColor="text1"/>
          <w:vertAlign w:val="superscript"/>
        </w:rPr>
        <w:t>3,†</w:t>
      </w:r>
      <w:proofErr w:type="gramEnd"/>
      <w:r w:rsidR="009B7988" w:rsidRPr="00F61309">
        <w:rPr>
          <w:rFonts w:ascii="Times New Roman" w:hAnsi="Times New Roman" w:cs="Times New Roman"/>
          <w:color w:val="000000" w:themeColor="text1"/>
          <w:vertAlign w:val="superscript"/>
        </w:rPr>
        <w:t>,*</w:t>
      </w:r>
      <w:r w:rsidRPr="00F61309">
        <w:rPr>
          <w:rFonts w:ascii="Times New Roman" w:hAnsi="Times New Roman" w:cs="Times New Roman"/>
          <w:color w:val="000000" w:themeColor="text1"/>
        </w:rPr>
        <w:t xml:space="preserve">, </w:t>
      </w:r>
      <w:bookmarkStart w:id="155" w:name="OLE_LINK75"/>
      <w:bookmarkStart w:id="156" w:name="OLE_LINK76"/>
      <w:r w:rsidRPr="00F61309">
        <w:rPr>
          <w:rFonts w:ascii="Times New Roman" w:hAnsi="Times New Roman" w:cs="Times New Roman"/>
          <w:color w:val="000000" w:themeColor="text1"/>
        </w:rPr>
        <w:t>Liliana C. M. Salvador</w:t>
      </w:r>
      <w:bookmarkEnd w:id="155"/>
      <w:bookmarkEnd w:id="156"/>
      <w:r w:rsidRPr="00F61309">
        <w:rPr>
          <w:rFonts w:ascii="Times New Roman" w:hAnsi="Times New Roman" w:cs="Times New Roman"/>
          <w:color w:val="000000" w:themeColor="text1"/>
          <w:vertAlign w:val="superscript"/>
        </w:rPr>
        <w:t>1,2,4,†,*</w:t>
      </w:r>
      <w:bookmarkEnd w:id="147"/>
      <w:bookmarkEnd w:id="148"/>
      <w:bookmarkEnd w:id="149"/>
    </w:p>
    <w:p w14:paraId="1AE15451" w14:textId="5C31E7BA" w:rsidR="00162F7D" w:rsidRPr="00F61309" w:rsidRDefault="00162F7D" w:rsidP="00115F9F">
      <w:pPr>
        <w:suppressLineNumbers/>
        <w:spacing w:line="480" w:lineRule="auto"/>
        <w:rPr>
          <w:rFonts w:ascii="Times New Roman" w:hAnsi="Times New Roman" w:cs="Times New Roman"/>
          <w:b/>
          <w:bCs/>
          <w:color w:val="000000" w:themeColor="text1"/>
          <w:vertAlign w:val="superscript"/>
        </w:rPr>
      </w:pPr>
      <w:r w:rsidRPr="00F61309">
        <w:rPr>
          <w:rFonts w:ascii="Times New Roman" w:hAnsi="Times New Roman" w:cs="Times New Roman"/>
          <w:b/>
          <w:bCs/>
          <w:color w:val="000000" w:themeColor="text1"/>
        </w:rPr>
        <w:t>Affiliation</w:t>
      </w:r>
    </w:p>
    <w:p w14:paraId="5BF1705F" w14:textId="77777777" w:rsidR="00C0014F" w:rsidRPr="00F61309" w:rsidRDefault="00C0014F" w:rsidP="00115F9F">
      <w:pPr>
        <w:suppressLineNumbers/>
        <w:spacing w:line="480" w:lineRule="auto"/>
        <w:jc w:val="center"/>
        <w:rPr>
          <w:rFonts w:ascii="Times New Roman" w:hAnsi="Times New Roman" w:cs="Times New Roman"/>
          <w:color w:val="000000" w:themeColor="text1"/>
        </w:rPr>
      </w:pPr>
      <w:bookmarkStart w:id="157" w:name="OLE_LINK10"/>
      <w:bookmarkStart w:id="158" w:name="OLE_LINK11"/>
      <w:r w:rsidRPr="00F61309">
        <w:rPr>
          <w:rFonts w:ascii="Times New Roman" w:hAnsi="Times New Roman" w:cs="Times New Roman"/>
          <w:color w:val="000000" w:themeColor="text1"/>
          <w:vertAlign w:val="superscript"/>
        </w:rPr>
        <w:t>1</w:t>
      </w:r>
      <w:r w:rsidRPr="00F61309">
        <w:rPr>
          <w:rFonts w:ascii="Times New Roman" w:hAnsi="Times New Roman" w:cs="Times New Roman"/>
          <w:color w:val="000000" w:themeColor="text1"/>
        </w:rPr>
        <w:t>Institute of Bioinformatics, University of Georgia, Athens, GA, 30602, USA</w:t>
      </w:r>
    </w:p>
    <w:p w14:paraId="5870CCCB" w14:textId="77777777" w:rsidR="00C0014F" w:rsidRPr="00F61309" w:rsidRDefault="00C0014F" w:rsidP="00115F9F">
      <w:pPr>
        <w:suppressLineNumbers/>
        <w:spacing w:line="480" w:lineRule="auto"/>
        <w:jc w:val="center"/>
        <w:rPr>
          <w:rFonts w:ascii="Times New Roman" w:hAnsi="Times New Roman" w:cs="Times New Roman"/>
          <w:color w:val="000000" w:themeColor="text1"/>
        </w:rPr>
      </w:pPr>
      <w:r w:rsidRPr="00F61309">
        <w:rPr>
          <w:rFonts w:ascii="Times New Roman" w:hAnsi="Times New Roman" w:cs="Times New Roman"/>
          <w:color w:val="000000" w:themeColor="text1"/>
          <w:vertAlign w:val="superscript"/>
        </w:rPr>
        <w:t>2</w:t>
      </w:r>
      <w:r w:rsidRPr="00F61309">
        <w:rPr>
          <w:rFonts w:ascii="Times New Roman" w:hAnsi="Times New Roman" w:cs="Times New Roman"/>
          <w:color w:val="000000" w:themeColor="text1"/>
        </w:rPr>
        <w:t>Center for the Ecology of Infectious Diseases, University of Georgia, Athens, GA, 30602, USA</w:t>
      </w:r>
    </w:p>
    <w:p w14:paraId="7A6D713E" w14:textId="77777777" w:rsidR="00C0014F" w:rsidRPr="00F61309" w:rsidRDefault="00C0014F" w:rsidP="00115F9F">
      <w:pPr>
        <w:suppressLineNumbers/>
        <w:spacing w:line="480" w:lineRule="auto"/>
        <w:jc w:val="center"/>
        <w:rPr>
          <w:rFonts w:ascii="Times New Roman" w:hAnsi="Times New Roman" w:cs="Times New Roman"/>
          <w:color w:val="000000" w:themeColor="text1"/>
        </w:rPr>
      </w:pPr>
      <w:r w:rsidRPr="00F61309">
        <w:rPr>
          <w:rFonts w:ascii="Times New Roman" w:hAnsi="Times New Roman" w:cs="Times New Roman"/>
          <w:color w:val="000000" w:themeColor="text1"/>
          <w:vertAlign w:val="superscript"/>
        </w:rPr>
        <w:t>3</w:t>
      </w:r>
      <w:r w:rsidRPr="00F61309">
        <w:rPr>
          <w:rFonts w:ascii="Times New Roman" w:hAnsi="Times New Roman" w:cs="Times New Roman"/>
          <w:color w:val="000000" w:themeColor="text1"/>
        </w:rPr>
        <w:t>Department of Biomedical and Diagnostic Sciences, College of Veterinary Medicine, University of Tennessee, Knoxville, TN, 37996, USA</w:t>
      </w:r>
    </w:p>
    <w:p w14:paraId="539E4E22" w14:textId="77777777" w:rsidR="00C0014F" w:rsidRPr="00F61309" w:rsidRDefault="00C0014F" w:rsidP="00115F9F">
      <w:pPr>
        <w:suppressLineNumbers/>
        <w:spacing w:line="480" w:lineRule="auto"/>
        <w:jc w:val="center"/>
        <w:rPr>
          <w:rFonts w:ascii="Times New Roman" w:hAnsi="Times New Roman" w:cs="Times New Roman"/>
          <w:color w:val="000000" w:themeColor="text1"/>
        </w:rPr>
      </w:pPr>
      <w:r w:rsidRPr="00F61309">
        <w:rPr>
          <w:rFonts w:ascii="Times New Roman" w:hAnsi="Times New Roman" w:cs="Times New Roman"/>
          <w:color w:val="000000" w:themeColor="text1"/>
          <w:vertAlign w:val="superscript"/>
        </w:rPr>
        <w:t>4</w:t>
      </w:r>
      <w:r w:rsidRPr="00F61309">
        <w:rPr>
          <w:rFonts w:ascii="Times New Roman" w:hAnsi="Times New Roman" w:cs="Times New Roman"/>
          <w:color w:val="000000" w:themeColor="text1"/>
        </w:rPr>
        <w:t>Department of Infectious Diseases, College of Veterinary Medicine, University of Georgia, Athens, GA, 30602, USA</w:t>
      </w:r>
    </w:p>
    <w:p w14:paraId="16FFE00F" w14:textId="77777777" w:rsidR="005912FB" w:rsidRPr="002B42A7" w:rsidRDefault="00C0014F" w:rsidP="00115F9F">
      <w:pPr>
        <w:pStyle w:val="ListParagraph"/>
        <w:suppressLineNumbers/>
        <w:spacing w:line="480" w:lineRule="auto"/>
        <w:jc w:val="center"/>
        <w:rPr>
          <w:rFonts w:ascii="Times New Roman" w:hAnsi="Times New Roman" w:cs="Times New Roman"/>
          <w:color w:val="000000" w:themeColor="text1"/>
          <w:rPrChange w:id="159" w:author="Ruijie Xu" w:date="2022-03-10T12:31:00Z">
            <w:rPr>
              <w:rFonts w:cstheme="minorHAnsi"/>
              <w:color w:val="000000" w:themeColor="text1"/>
            </w:rPr>
          </w:rPrChange>
        </w:rPr>
      </w:pPr>
      <w:r w:rsidRPr="002B42A7">
        <w:rPr>
          <w:rFonts w:ascii="Times New Roman" w:hAnsi="Times New Roman" w:cs="Times New Roman"/>
          <w:color w:val="000000" w:themeColor="text1"/>
          <w:vertAlign w:val="superscript"/>
          <w:rPrChange w:id="160" w:author="Ruijie Xu" w:date="2022-03-10T12:31:00Z">
            <w:rPr>
              <w:rFonts w:cstheme="minorHAnsi"/>
              <w:color w:val="000000" w:themeColor="text1"/>
              <w:vertAlign w:val="superscript"/>
            </w:rPr>
          </w:rPrChange>
        </w:rPr>
        <w:t>†</w:t>
      </w:r>
      <w:r w:rsidRPr="002B42A7">
        <w:rPr>
          <w:rFonts w:ascii="Times New Roman" w:hAnsi="Times New Roman" w:cs="Times New Roman"/>
          <w:color w:val="000000" w:themeColor="text1"/>
          <w:rPrChange w:id="161" w:author="Ruijie Xu" w:date="2022-03-10T12:31:00Z">
            <w:rPr>
              <w:rFonts w:cstheme="minorHAnsi"/>
              <w:color w:val="000000" w:themeColor="text1"/>
            </w:rPr>
          </w:rPrChange>
        </w:rPr>
        <w:t xml:space="preserve"> These authors contributed equally to this work</w:t>
      </w:r>
      <w:bookmarkEnd w:id="157"/>
      <w:bookmarkEnd w:id="158"/>
    </w:p>
    <w:p w14:paraId="7267D56D" w14:textId="2738FE4D" w:rsidR="00162F7D" w:rsidRPr="00F61309" w:rsidRDefault="009B7988" w:rsidP="00115F9F">
      <w:pPr>
        <w:suppressLineNumbers/>
        <w:spacing w:line="480" w:lineRule="auto"/>
        <w:rPr>
          <w:rFonts w:ascii="Times New Roman" w:hAnsi="Times New Roman" w:cs="Times New Roman"/>
          <w:b/>
          <w:bCs/>
          <w:color w:val="000000" w:themeColor="text1"/>
        </w:rPr>
      </w:pPr>
      <w:r w:rsidRPr="00F61309">
        <w:rPr>
          <w:rFonts w:ascii="Times New Roman" w:hAnsi="Times New Roman" w:cs="Times New Roman"/>
          <w:b/>
          <w:bCs/>
          <w:color w:val="000000" w:themeColor="text1"/>
        </w:rPr>
        <w:t>*</w:t>
      </w:r>
      <w:r w:rsidR="00162F7D" w:rsidRPr="00F61309">
        <w:rPr>
          <w:rFonts w:ascii="Times New Roman" w:hAnsi="Times New Roman" w:cs="Times New Roman"/>
          <w:b/>
          <w:bCs/>
          <w:color w:val="000000" w:themeColor="text1"/>
        </w:rPr>
        <w:t>Corresponding author</w:t>
      </w:r>
      <w:r w:rsidR="00C8031A" w:rsidRPr="00F61309">
        <w:rPr>
          <w:rFonts w:ascii="Times New Roman" w:hAnsi="Times New Roman" w:cs="Times New Roman"/>
          <w:b/>
          <w:bCs/>
          <w:color w:val="000000" w:themeColor="text1"/>
        </w:rPr>
        <w:t>s</w:t>
      </w:r>
    </w:p>
    <w:p w14:paraId="3CA5BB6B" w14:textId="07BBE31D" w:rsidR="005912FB" w:rsidRPr="00F61309" w:rsidRDefault="00063C13" w:rsidP="003B4416">
      <w:pPr>
        <w:suppressLineNumbers/>
        <w:spacing w:line="480" w:lineRule="auto"/>
        <w:rPr>
          <w:rStyle w:val="Hyperlink"/>
          <w:rFonts w:ascii="Times New Roman" w:hAnsi="Times New Roman" w:cs="Times New Roman"/>
        </w:rPr>
      </w:pPr>
      <w:r w:rsidRPr="00F61309">
        <w:rPr>
          <w:rFonts w:ascii="Times New Roman" w:hAnsi="Times New Roman" w:cs="Times New Roman"/>
          <w:color w:val="000000" w:themeColor="text1"/>
        </w:rPr>
        <w:t>Liliana C. M. Salvador</w:t>
      </w:r>
      <w:r w:rsidR="00C8031A" w:rsidRPr="00F61309">
        <w:rPr>
          <w:rFonts w:ascii="Times New Roman" w:hAnsi="Times New Roman" w:cs="Times New Roman"/>
          <w:color w:val="000000"/>
        </w:rPr>
        <w:t xml:space="preserve">: Department of Infectious Diseases, </w:t>
      </w:r>
      <w:r w:rsidRPr="00F61309">
        <w:rPr>
          <w:rFonts w:ascii="Times New Roman" w:hAnsi="Times New Roman" w:cs="Times New Roman"/>
          <w:color w:val="000000"/>
        </w:rPr>
        <w:t>College of Veterinary Medicine</w:t>
      </w:r>
      <w:r w:rsidR="00C8031A" w:rsidRPr="00F61309">
        <w:rPr>
          <w:rFonts w:ascii="Times New Roman" w:hAnsi="Times New Roman" w:cs="Times New Roman"/>
          <w:color w:val="000000"/>
        </w:rPr>
        <w:t xml:space="preserve">, </w:t>
      </w:r>
      <w:r w:rsidRPr="00F61309">
        <w:rPr>
          <w:rFonts w:ascii="Times New Roman" w:hAnsi="Times New Roman" w:cs="Times New Roman"/>
          <w:color w:val="000000"/>
        </w:rPr>
        <w:t>University</w:t>
      </w:r>
      <w:r w:rsidR="00C8031A" w:rsidRPr="00F61309">
        <w:rPr>
          <w:rFonts w:ascii="Times New Roman" w:hAnsi="Times New Roman" w:cs="Times New Roman"/>
          <w:color w:val="000000"/>
        </w:rPr>
        <w:t xml:space="preserve"> </w:t>
      </w:r>
      <w:r w:rsidRPr="00F61309">
        <w:rPr>
          <w:rFonts w:ascii="Times New Roman" w:hAnsi="Times New Roman" w:cs="Times New Roman"/>
          <w:color w:val="000000"/>
        </w:rPr>
        <w:t>of Georgia</w:t>
      </w:r>
      <w:r w:rsidR="00C8031A" w:rsidRPr="00F61309">
        <w:rPr>
          <w:rFonts w:ascii="Times New Roman" w:hAnsi="Times New Roman" w:cs="Times New Roman"/>
          <w:color w:val="000000"/>
        </w:rPr>
        <w:t xml:space="preserve">, </w:t>
      </w:r>
      <w:r w:rsidR="003B4416" w:rsidRPr="00F61309">
        <w:rPr>
          <w:rFonts w:ascii="Times New Roman" w:hAnsi="Times New Roman" w:cs="Times New Roman"/>
          <w:color w:val="000000"/>
        </w:rPr>
        <w:t xml:space="preserve">501 D. W. Brooks Drive, </w:t>
      </w:r>
      <w:r w:rsidRPr="00F61309">
        <w:rPr>
          <w:rFonts w:ascii="Times New Roman" w:hAnsi="Times New Roman" w:cs="Times New Roman"/>
          <w:color w:val="000000"/>
        </w:rPr>
        <w:t>Athens, GA 30602</w:t>
      </w:r>
      <w:r w:rsidR="00C8031A" w:rsidRPr="00F61309">
        <w:rPr>
          <w:rFonts w:ascii="Times New Roman" w:hAnsi="Times New Roman" w:cs="Times New Roman"/>
          <w:color w:val="000000" w:themeColor="text1"/>
        </w:rPr>
        <w:t xml:space="preserve">, </w:t>
      </w:r>
      <w:r w:rsidR="00C0014F" w:rsidRPr="00F61309">
        <w:rPr>
          <w:rFonts w:ascii="Times New Roman" w:hAnsi="Times New Roman" w:cs="Times New Roman"/>
          <w:color w:val="000000" w:themeColor="text1"/>
        </w:rPr>
        <w:t xml:space="preserve">Email: </w:t>
      </w:r>
      <w:r w:rsidR="004B734A" w:rsidRPr="00F61309">
        <w:fldChar w:fldCharType="begin"/>
      </w:r>
      <w:r w:rsidR="004B734A" w:rsidRPr="00F61309">
        <w:rPr>
          <w:rFonts w:ascii="Times New Roman" w:hAnsi="Times New Roman" w:cs="Times New Roman"/>
        </w:rPr>
        <w:instrText xml:space="preserve"> HYPERLINK "mailto:salvador@uga.edu" </w:instrText>
      </w:r>
      <w:r w:rsidR="004B734A" w:rsidRPr="00F61309">
        <w:rPr>
          <w:rPrChange w:id="162" w:author="Ruijie Xu" w:date="2022-03-10T12:31:00Z">
            <w:rPr>
              <w:rStyle w:val="Hyperlink"/>
              <w:rFonts w:ascii="Times New Roman" w:hAnsi="Times New Roman" w:cs="Times New Roman"/>
            </w:rPr>
          </w:rPrChange>
        </w:rPr>
        <w:fldChar w:fldCharType="separate"/>
      </w:r>
      <w:r w:rsidR="00C17742" w:rsidRPr="00F61309">
        <w:rPr>
          <w:rStyle w:val="Hyperlink"/>
          <w:rFonts w:ascii="Times New Roman" w:hAnsi="Times New Roman" w:cs="Times New Roman"/>
        </w:rPr>
        <w:t>salvador@uga.edu</w:t>
      </w:r>
      <w:r w:rsidR="004B734A" w:rsidRPr="00F61309">
        <w:rPr>
          <w:rStyle w:val="Hyperlink"/>
          <w:rFonts w:ascii="Times New Roman" w:hAnsi="Times New Roman" w:cs="Times New Roman"/>
        </w:rPr>
        <w:fldChar w:fldCharType="end"/>
      </w:r>
    </w:p>
    <w:p w14:paraId="111638D3" w14:textId="3BE928CE" w:rsidR="003B4416" w:rsidRPr="00F61309" w:rsidRDefault="003B4416" w:rsidP="00C8031A">
      <w:pPr>
        <w:suppressLineNumbers/>
        <w:spacing w:line="480" w:lineRule="auto"/>
        <w:rPr>
          <w:rStyle w:val="Hyperlink"/>
          <w:rFonts w:ascii="Times New Roman" w:hAnsi="Times New Roman" w:cs="Times New Roman"/>
        </w:rPr>
      </w:pPr>
      <w:proofErr w:type="spellStart"/>
      <w:r w:rsidRPr="00F61309">
        <w:rPr>
          <w:rFonts w:ascii="Times New Roman" w:hAnsi="Times New Roman" w:cs="Times New Roman"/>
          <w:color w:val="000000" w:themeColor="text1"/>
        </w:rPr>
        <w:t>Sreekumari</w:t>
      </w:r>
      <w:proofErr w:type="spellEnd"/>
      <w:r w:rsidRPr="00F61309">
        <w:rPr>
          <w:rFonts w:ascii="Times New Roman" w:hAnsi="Times New Roman" w:cs="Times New Roman"/>
          <w:color w:val="000000" w:themeColor="text1"/>
        </w:rPr>
        <w:t xml:space="preserve"> Rajeev: </w:t>
      </w:r>
      <w:bookmarkStart w:id="163" w:name="OLE_LINK143"/>
      <w:bookmarkStart w:id="164" w:name="OLE_LINK144"/>
      <w:r w:rsidRPr="00F61309">
        <w:rPr>
          <w:rStyle w:val="Hyperlink"/>
          <w:rFonts w:ascii="Times New Roman" w:hAnsi="Times New Roman" w:cs="Times New Roman"/>
          <w:color w:val="000000" w:themeColor="text1"/>
        </w:rPr>
        <w:t>Department of Biomedical and Diagnostic Science</w:t>
      </w:r>
      <w:bookmarkEnd w:id="163"/>
      <w:bookmarkEnd w:id="164"/>
      <w:r w:rsidRPr="00F61309">
        <w:rPr>
          <w:rStyle w:val="Hyperlink"/>
          <w:rFonts w:ascii="Times New Roman" w:hAnsi="Times New Roman" w:cs="Times New Roman"/>
          <w:color w:val="000000" w:themeColor="text1"/>
        </w:rPr>
        <w:t>, College of Veterinary Medicine, University of Tennessee, 2407 River Drive, Knoxville, TN 37996, Email:</w:t>
      </w:r>
      <w:r w:rsidRPr="00F61309">
        <w:rPr>
          <w:rStyle w:val="Hyperlink"/>
          <w:rFonts w:ascii="Times New Roman" w:hAnsi="Times New Roman" w:cs="Times New Roman"/>
        </w:rPr>
        <w:t xml:space="preserve"> srajeev@utk.edu</w:t>
      </w:r>
    </w:p>
    <w:p w14:paraId="3930A66D" w14:textId="67C040FA" w:rsidR="00C8031A" w:rsidRPr="00F61309" w:rsidDel="00BB2685" w:rsidRDefault="00C8031A" w:rsidP="00115F9F">
      <w:pPr>
        <w:suppressLineNumbers/>
        <w:spacing w:line="480" w:lineRule="auto"/>
        <w:rPr>
          <w:del w:id="165" w:author="Ruijie Xu" w:date="2022-02-27T13:47:00Z"/>
          <w:rFonts w:ascii="Times New Roman" w:hAnsi="Times New Roman" w:cs="Times New Roman"/>
          <w:b/>
          <w:bCs/>
          <w:color w:val="000000" w:themeColor="text1"/>
        </w:rPr>
      </w:pPr>
    </w:p>
    <w:p w14:paraId="5589A5A3" w14:textId="77777777" w:rsidR="00BB2685" w:rsidRPr="00F61309" w:rsidRDefault="00BB2685" w:rsidP="003B4416">
      <w:pPr>
        <w:suppressLineNumbers/>
        <w:spacing w:line="480" w:lineRule="auto"/>
        <w:rPr>
          <w:ins w:id="166" w:author="Ruijie Xu" w:date="2022-02-27T13:47:00Z"/>
          <w:rFonts w:ascii="Times New Roman" w:hAnsi="Times New Roman" w:cs="Times New Roman"/>
          <w:color w:val="000000" w:themeColor="text1"/>
        </w:rPr>
      </w:pPr>
    </w:p>
    <w:p w14:paraId="145AD574" w14:textId="674B263E" w:rsidR="00063C13" w:rsidRPr="00F61309" w:rsidDel="00BB2685" w:rsidRDefault="00063C13" w:rsidP="00115F9F">
      <w:pPr>
        <w:suppressLineNumbers/>
        <w:spacing w:line="480" w:lineRule="auto"/>
        <w:rPr>
          <w:del w:id="167" w:author="Ruijie Xu" w:date="2022-02-27T13:47:00Z"/>
          <w:rFonts w:ascii="Times New Roman" w:hAnsi="Times New Roman" w:cs="Times New Roman"/>
          <w:b/>
          <w:bCs/>
          <w:color w:val="000000" w:themeColor="text1"/>
        </w:rPr>
      </w:pPr>
      <w:bookmarkStart w:id="168" w:name="OLE_LINK73"/>
      <w:bookmarkStart w:id="169" w:name="OLE_LINK74"/>
    </w:p>
    <w:bookmarkEnd w:id="168"/>
    <w:bookmarkEnd w:id="169"/>
    <w:p w14:paraId="5FC62A2E" w14:textId="77777777" w:rsidR="00657FB1" w:rsidRPr="00F61309" w:rsidDel="00577114" w:rsidRDefault="00657FB1" w:rsidP="00115F9F">
      <w:pPr>
        <w:suppressLineNumbers/>
        <w:spacing w:line="480" w:lineRule="auto"/>
        <w:rPr>
          <w:del w:id="170" w:author="Ruijie Xu" w:date="2022-03-16T16:03:00Z"/>
          <w:rFonts w:ascii="Times New Roman" w:hAnsi="Times New Roman" w:cs="Times New Roman"/>
          <w:b/>
          <w:bCs/>
          <w:color w:val="000000" w:themeColor="text1"/>
        </w:rPr>
      </w:pPr>
    </w:p>
    <w:p w14:paraId="2BDB9AF2" w14:textId="67B39A9F" w:rsidR="00C919B3" w:rsidRPr="00F61309" w:rsidRDefault="00C919B3" w:rsidP="005912FB">
      <w:pPr>
        <w:spacing w:line="480" w:lineRule="auto"/>
        <w:rPr>
          <w:rFonts w:ascii="Times New Roman" w:hAnsi="Times New Roman" w:cs="Times New Roman"/>
          <w:b/>
          <w:bCs/>
          <w:color w:val="000000" w:themeColor="text1"/>
        </w:rPr>
      </w:pPr>
      <w:r w:rsidRPr="00F61309">
        <w:rPr>
          <w:rFonts w:ascii="Times New Roman" w:hAnsi="Times New Roman" w:cs="Times New Roman"/>
          <w:b/>
          <w:bCs/>
          <w:color w:val="000000" w:themeColor="text1"/>
        </w:rPr>
        <w:t xml:space="preserve">Abstract </w:t>
      </w:r>
    </w:p>
    <w:p w14:paraId="066A7653" w14:textId="5E2A973C" w:rsidR="003A4FF4" w:rsidRPr="00F61309" w:rsidRDefault="00237B31" w:rsidP="00271EA9">
      <w:pPr>
        <w:spacing w:line="480" w:lineRule="auto"/>
        <w:rPr>
          <w:rFonts w:ascii="Times New Roman" w:hAnsi="Times New Roman" w:cs="Times New Roman"/>
          <w:color w:val="000000" w:themeColor="text1"/>
        </w:rPr>
      </w:pPr>
      <w:bookmarkStart w:id="171" w:name="OLE_LINK130"/>
      <w:bookmarkStart w:id="172" w:name="OLE_LINK131"/>
      <w:bookmarkStart w:id="173" w:name="OLE_LINK61"/>
      <w:bookmarkStart w:id="174" w:name="OLE_LINK132"/>
      <w:bookmarkStart w:id="175" w:name="OLE_LINK133"/>
      <w:r w:rsidRPr="00F61309">
        <w:rPr>
          <w:rFonts w:ascii="Times New Roman" w:hAnsi="Times New Roman" w:cs="Times New Roman"/>
          <w:b/>
          <w:color w:val="000000" w:themeColor="text1"/>
        </w:rPr>
        <w:t>Aim</w:t>
      </w:r>
    </w:p>
    <w:p w14:paraId="7864116A" w14:textId="7360250A" w:rsidR="00940BE4" w:rsidRPr="00F61309" w:rsidRDefault="00E26BA0" w:rsidP="0046408A">
      <w:pPr>
        <w:spacing w:line="480" w:lineRule="auto"/>
        <w:ind w:firstLine="720"/>
        <w:rPr>
          <w:rFonts w:ascii="Times New Roman" w:hAnsi="Times New Roman" w:cs="Times New Roman"/>
          <w:color w:val="000000" w:themeColor="text1"/>
        </w:rPr>
      </w:pPr>
      <w:bookmarkStart w:id="176" w:name="OLE_LINK30"/>
      <w:bookmarkStart w:id="177" w:name="OLE_LINK31"/>
      <w:r w:rsidRPr="00F61309">
        <w:rPr>
          <w:rFonts w:ascii="Times New Roman" w:hAnsi="Times New Roman" w:cs="Times New Roman"/>
          <w:color w:val="000000" w:themeColor="text1"/>
        </w:rPr>
        <w:t>Shotgun metagenomic sequencing</w:t>
      </w:r>
      <w:ins w:id="178" w:author="Rajeev, Sree" w:date="2022-02-28T11:12:00Z">
        <w:del w:id="179" w:author="Ruijie Xu" w:date="2022-03-16T14:42:00Z">
          <w:r w:rsidR="008E08C4" w:rsidRPr="00F61309" w:rsidDel="00624800">
            <w:rPr>
              <w:rFonts w:ascii="Times New Roman" w:hAnsi="Times New Roman" w:cs="Times New Roman"/>
              <w:color w:val="000000" w:themeColor="text1"/>
            </w:rPr>
            <w:delText xml:space="preserve"> and</w:delText>
          </w:r>
        </w:del>
        <w:r w:rsidR="008E08C4" w:rsidRPr="00F61309">
          <w:rPr>
            <w:rFonts w:ascii="Times New Roman" w:hAnsi="Times New Roman" w:cs="Times New Roman"/>
            <w:color w:val="000000" w:themeColor="text1"/>
          </w:rPr>
          <w:t xml:space="preserve"> </w:t>
        </w:r>
      </w:ins>
      <w:del w:id="180" w:author="Ruijie Xu" w:date="2022-03-04T13:20:00Z">
        <w:r w:rsidRPr="00F61309" w:rsidDel="008B5F14">
          <w:rPr>
            <w:rFonts w:ascii="Times New Roman" w:hAnsi="Times New Roman" w:cs="Times New Roman"/>
            <w:color w:val="000000" w:themeColor="text1"/>
          </w:rPr>
          <w:delText xml:space="preserve"> </w:delText>
        </w:r>
      </w:del>
      <w:r w:rsidRPr="00F61309">
        <w:rPr>
          <w:rFonts w:ascii="Times New Roman" w:hAnsi="Times New Roman" w:cs="Times New Roman"/>
          <w:color w:val="000000" w:themeColor="text1"/>
        </w:rPr>
        <w:t xml:space="preserve">analysis </w:t>
      </w:r>
      <w:ins w:id="181" w:author="Liliana Salvador" w:date="2022-03-08T17:05:00Z">
        <w:del w:id="182" w:author="Ruijie Xu" w:date="2022-03-16T14:42:00Z">
          <w:r w:rsidR="001B30EA" w:rsidRPr="00F61309" w:rsidDel="00624800">
            <w:rPr>
              <w:rFonts w:ascii="Times New Roman" w:hAnsi="Times New Roman" w:cs="Times New Roman"/>
              <w:color w:val="000000" w:themeColor="text1"/>
            </w:rPr>
            <w:delText>are</w:delText>
          </w:r>
        </w:del>
      </w:ins>
      <w:ins w:id="183" w:author="Ruijie Xu" w:date="2022-03-16T14:42:00Z">
        <w:r w:rsidR="00624800" w:rsidRPr="00F61309">
          <w:rPr>
            <w:rFonts w:ascii="Times New Roman" w:hAnsi="Times New Roman" w:cs="Times New Roman"/>
            <w:color w:val="000000" w:themeColor="text1"/>
          </w:rPr>
          <w:t>is</w:t>
        </w:r>
      </w:ins>
      <w:del w:id="184" w:author="Liliana Salvador" w:date="2022-03-08T17:05:00Z">
        <w:r w:rsidRPr="00F61309" w:rsidDel="001B30EA">
          <w:rPr>
            <w:rFonts w:ascii="Times New Roman" w:hAnsi="Times New Roman" w:cs="Times New Roman"/>
            <w:color w:val="000000" w:themeColor="text1"/>
          </w:rPr>
          <w:delText>is</w:delText>
        </w:r>
      </w:del>
      <w:r w:rsidRPr="00F61309">
        <w:rPr>
          <w:rFonts w:ascii="Times New Roman" w:hAnsi="Times New Roman" w:cs="Times New Roman"/>
          <w:color w:val="000000" w:themeColor="text1"/>
        </w:rPr>
        <w:t xml:space="preserve"> widely used for microbial profiling of biological specimens and </w:t>
      </w:r>
      <w:r w:rsidR="00637972" w:rsidRPr="00F61309">
        <w:rPr>
          <w:rFonts w:ascii="Times New Roman" w:hAnsi="Times New Roman" w:cs="Times New Roman"/>
          <w:color w:val="000000" w:themeColor="text1"/>
        </w:rPr>
        <w:t xml:space="preserve">pathogen </w:t>
      </w:r>
      <w:r w:rsidRPr="00F61309">
        <w:rPr>
          <w:rFonts w:ascii="Times New Roman" w:hAnsi="Times New Roman" w:cs="Times New Roman"/>
          <w:color w:val="000000" w:themeColor="text1"/>
        </w:rPr>
        <w:t>detect</w:t>
      </w:r>
      <w:r w:rsidR="00637972" w:rsidRPr="00F61309">
        <w:rPr>
          <w:rFonts w:ascii="Times New Roman" w:hAnsi="Times New Roman" w:cs="Times New Roman"/>
          <w:color w:val="000000" w:themeColor="text1"/>
        </w:rPr>
        <w:t>ion</w:t>
      </w:r>
      <w:r w:rsidRPr="00F61309">
        <w:rPr>
          <w:rFonts w:ascii="Times New Roman" w:hAnsi="Times New Roman" w:cs="Times New Roman"/>
          <w:color w:val="000000" w:themeColor="text1"/>
        </w:rPr>
        <w:t xml:space="preserve">. </w:t>
      </w:r>
      <w:r w:rsidR="00664C52" w:rsidRPr="00F61309">
        <w:rPr>
          <w:rFonts w:ascii="Times New Roman" w:hAnsi="Times New Roman" w:cs="Times New Roman"/>
          <w:color w:val="000000" w:themeColor="text1"/>
        </w:rPr>
        <w:t>However, v</w:t>
      </w:r>
      <w:r w:rsidRPr="00F61309">
        <w:rPr>
          <w:rFonts w:ascii="Times New Roman" w:hAnsi="Times New Roman" w:cs="Times New Roman"/>
          <w:color w:val="000000" w:themeColor="text1"/>
        </w:rPr>
        <w:t xml:space="preserve">ery little is known about the technical biases caused by </w:t>
      </w:r>
      <w:r w:rsidR="009C6B22" w:rsidRPr="00F61309">
        <w:rPr>
          <w:rFonts w:ascii="Times New Roman" w:hAnsi="Times New Roman" w:cs="Times New Roman"/>
          <w:color w:val="000000" w:themeColor="text1"/>
        </w:rPr>
        <w:t xml:space="preserve">the </w:t>
      </w:r>
      <w:r w:rsidRPr="00F61309">
        <w:rPr>
          <w:rFonts w:ascii="Times New Roman" w:hAnsi="Times New Roman" w:cs="Times New Roman"/>
          <w:color w:val="000000" w:themeColor="text1"/>
        </w:rPr>
        <w:t xml:space="preserve">choice of </w:t>
      </w:r>
      <w:ins w:id="185" w:author="Ruijie Xu" w:date="2022-02-01T15:59:00Z">
        <w:r w:rsidR="00083E76" w:rsidRPr="00F61309">
          <w:rPr>
            <w:rFonts w:ascii="Times New Roman" w:hAnsi="Times New Roman" w:cs="Times New Roman"/>
            <w:color w:val="000000" w:themeColor="text1"/>
          </w:rPr>
          <w:t>analysis</w:t>
        </w:r>
      </w:ins>
      <w:ins w:id="186" w:author="Rajeev, Sree" w:date="2022-02-28T11:12:00Z">
        <w:r w:rsidR="008E08C4" w:rsidRPr="00F61309">
          <w:rPr>
            <w:rFonts w:ascii="Times New Roman" w:hAnsi="Times New Roman" w:cs="Times New Roman"/>
            <w:color w:val="000000" w:themeColor="text1"/>
          </w:rPr>
          <w:t xml:space="preserve"> software and </w:t>
        </w:r>
      </w:ins>
      <w:ins w:id="187" w:author="Ruijie Xu" w:date="2022-02-01T16:00:00Z">
        <w:r w:rsidR="00083E76" w:rsidRPr="00F61309">
          <w:rPr>
            <w:rFonts w:ascii="Times New Roman" w:hAnsi="Times New Roman" w:cs="Times New Roman"/>
            <w:color w:val="000000" w:themeColor="text1"/>
          </w:rPr>
          <w:t>databases</w:t>
        </w:r>
        <w:del w:id="188" w:author="Rajeev, Sree" w:date="2022-02-28T11:12:00Z">
          <w:r w:rsidR="00083E76" w:rsidRPr="00F61309" w:rsidDel="008E08C4">
            <w:rPr>
              <w:rFonts w:ascii="Times New Roman" w:hAnsi="Times New Roman" w:cs="Times New Roman"/>
              <w:color w:val="000000" w:themeColor="text1"/>
            </w:rPr>
            <w:delText>and</w:delText>
          </w:r>
        </w:del>
      </w:ins>
      <w:del w:id="189" w:author="Ruijie Xu" w:date="2022-02-01T15:59:00Z">
        <w:r w:rsidRPr="00F61309" w:rsidDel="00083E76">
          <w:rPr>
            <w:rFonts w:ascii="Times New Roman" w:hAnsi="Times New Roman" w:cs="Times New Roman"/>
            <w:color w:val="000000" w:themeColor="text1"/>
          </w:rPr>
          <w:delText>analysis</w:delText>
        </w:r>
      </w:del>
      <w:del w:id="190" w:author="Rajeev, Sree" w:date="2022-02-28T11:12:00Z">
        <w:r w:rsidRPr="00F61309" w:rsidDel="008E08C4">
          <w:rPr>
            <w:rFonts w:ascii="Times New Roman" w:hAnsi="Times New Roman" w:cs="Times New Roman"/>
            <w:color w:val="000000" w:themeColor="text1"/>
          </w:rPr>
          <w:delText xml:space="preserve"> software</w:delText>
        </w:r>
      </w:del>
      <w:r w:rsidRPr="00F61309">
        <w:rPr>
          <w:rFonts w:ascii="Times New Roman" w:hAnsi="Times New Roman" w:cs="Times New Roman"/>
          <w:color w:val="000000" w:themeColor="text1"/>
        </w:rPr>
        <w:t>. In</w:t>
      </w:r>
      <w:r w:rsidR="0005313F" w:rsidRPr="00F61309">
        <w:rPr>
          <w:rFonts w:ascii="Times New Roman" w:hAnsi="Times New Roman" w:cs="Times New Roman"/>
          <w:color w:val="000000" w:themeColor="text1"/>
        </w:rPr>
        <w:t xml:space="preserve"> this study</w:t>
      </w:r>
      <w:r w:rsidR="004736CC" w:rsidRPr="00F61309">
        <w:rPr>
          <w:rFonts w:ascii="Times New Roman" w:hAnsi="Times New Roman" w:cs="Times New Roman"/>
          <w:color w:val="000000" w:themeColor="text1"/>
        </w:rPr>
        <w:t>,</w:t>
      </w:r>
      <w:r w:rsidR="0005313F" w:rsidRPr="00F61309">
        <w:rPr>
          <w:rFonts w:ascii="Times New Roman" w:hAnsi="Times New Roman" w:cs="Times New Roman"/>
          <w:color w:val="000000" w:themeColor="text1"/>
        </w:rPr>
        <w:t xml:space="preserve"> </w:t>
      </w:r>
      <w:r w:rsidRPr="00F61309">
        <w:rPr>
          <w:rFonts w:ascii="Times New Roman" w:hAnsi="Times New Roman" w:cs="Times New Roman"/>
          <w:color w:val="000000" w:themeColor="text1"/>
        </w:rPr>
        <w:t xml:space="preserve">we </w:t>
      </w:r>
      <w:r w:rsidR="00507EA8" w:rsidRPr="00F61309">
        <w:rPr>
          <w:rFonts w:ascii="Times New Roman" w:hAnsi="Times New Roman" w:cs="Times New Roman"/>
          <w:color w:val="000000" w:themeColor="text1"/>
        </w:rPr>
        <w:t>evaluate</w:t>
      </w:r>
      <w:r w:rsidRPr="00F61309">
        <w:rPr>
          <w:rFonts w:ascii="Times New Roman" w:hAnsi="Times New Roman" w:cs="Times New Roman"/>
          <w:color w:val="000000" w:themeColor="text1"/>
        </w:rPr>
        <w:t>d</w:t>
      </w:r>
      <w:r w:rsidR="00507EA8" w:rsidRPr="00F61309">
        <w:rPr>
          <w:rFonts w:ascii="Times New Roman" w:hAnsi="Times New Roman" w:cs="Times New Roman"/>
          <w:color w:val="000000" w:themeColor="text1"/>
        </w:rPr>
        <w:t xml:space="preserve"> </w:t>
      </w:r>
      <w:del w:id="191" w:author="Liliana Salvador" w:date="2022-03-15T09:30:00Z">
        <w:r w:rsidR="00FF4BB6" w:rsidRPr="00F61309" w:rsidDel="007F37AE">
          <w:rPr>
            <w:rFonts w:ascii="Times New Roman" w:hAnsi="Times New Roman" w:cs="Times New Roman"/>
            <w:color w:val="000000" w:themeColor="text1"/>
          </w:rPr>
          <w:delText>nine</w:delText>
        </w:r>
        <w:r w:rsidR="00507EA8" w:rsidRPr="00F61309" w:rsidDel="007F37AE">
          <w:rPr>
            <w:rFonts w:ascii="Times New Roman" w:hAnsi="Times New Roman" w:cs="Times New Roman"/>
            <w:color w:val="000000" w:themeColor="text1"/>
          </w:rPr>
          <w:delText xml:space="preserve"> </w:delText>
        </w:r>
      </w:del>
      <w:ins w:id="192" w:author="Ruijie Xu" w:date="2022-02-01T13:28:00Z">
        <w:del w:id="193" w:author="Liliana Salvador" w:date="2022-03-15T09:30:00Z">
          <w:r w:rsidR="003C1EEA" w:rsidRPr="00F61309" w:rsidDel="007F37AE">
            <w:rPr>
              <w:rFonts w:ascii="Times New Roman" w:hAnsi="Times New Roman" w:cs="Times New Roman"/>
              <w:color w:val="000000" w:themeColor="text1"/>
            </w:rPr>
            <w:delText xml:space="preserve"> </w:delText>
          </w:r>
        </w:del>
      </w:ins>
      <w:del w:id="194" w:author="Liliana Salvador" w:date="2022-03-15T09:31:00Z">
        <w:r w:rsidR="00637972" w:rsidRPr="00F61309" w:rsidDel="007F37AE">
          <w:rPr>
            <w:rFonts w:ascii="Times New Roman" w:hAnsi="Times New Roman" w:cs="Times New Roman"/>
            <w:color w:val="000000" w:themeColor="text1"/>
          </w:rPr>
          <w:delText>most widely used</w:delText>
        </w:r>
        <w:r w:rsidR="00940BE4" w:rsidRPr="00F61309" w:rsidDel="007F37AE">
          <w:rPr>
            <w:rFonts w:ascii="Times New Roman" w:hAnsi="Times New Roman" w:cs="Times New Roman"/>
            <w:color w:val="000000" w:themeColor="text1"/>
          </w:rPr>
          <w:delText xml:space="preserve"> </w:delText>
        </w:r>
      </w:del>
      <w:r w:rsidR="00940BE4" w:rsidRPr="00F61309">
        <w:rPr>
          <w:rFonts w:ascii="Times New Roman" w:hAnsi="Times New Roman" w:cs="Times New Roman"/>
          <w:color w:val="000000" w:themeColor="text1"/>
        </w:rPr>
        <w:t>sh</w:t>
      </w:r>
      <w:r w:rsidR="001449A7" w:rsidRPr="00F61309">
        <w:rPr>
          <w:rFonts w:ascii="Times New Roman" w:hAnsi="Times New Roman" w:cs="Times New Roman"/>
          <w:color w:val="000000" w:themeColor="text1"/>
        </w:rPr>
        <w:t>o</w:t>
      </w:r>
      <w:r w:rsidR="00940BE4" w:rsidRPr="00F61309">
        <w:rPr>
          <w:rFonts w:ascii="Times New Roman" w:hAnsi="Times New Roman" w:cs="Times New Roman"/>
          <w:color w:val="000000" w:themeColor="text1"/>
        </w:rPr>
        <w:t xml:space="preserve">tgun metagenomics </w:t>
      </w:r>
      <w:r w:rsidR="00FF4BB6" w:rsidRPr="00F61309">
        <w:rPr>
          <w:rFonts w:ascii="Times New Roman" w:hAnsi="Times New Roman" w:cs="Times New Roman"/>
          <w:color w:val="000000" w:themeColor="text1"/>
        </w:rPr>
        <w:t xml:space="preserve">taxonomical profiling software </w:t>
      </w:r>
      <w:r w:rsidR="00366132" w:rsidRPr="00F61309">
        <w:rPr>
          <w:rFonts w:ascii="Times New Roman" w:hAnsi="Times New Roman" w:cs="Times New Roman"/>
          <w:color w:val="000000" w:themeColor="text1"/>
        </w:rPr>
        <w:t>to characterize the</w:t>
      </w:r>
      <w:r w:rsidR="00D258CC" w:rsidRPr="00F61309">
        <w:rPr>
          <w:rFonts w:ascii="Times New Roman" w:hAnsi="Times New Roman" w:cs="Times New Roman"/>
          <w:color w:val="000000" w:themeColor="text1"/>
        </w:rPr>
        <w:t xml:space="preserve"> microbial </w:t>
      </w:r>
      <w:r w:rsidR="001449A7" w:rsidRPr="00F61309">
        <w:rPr>
          <w:rFonts w:ascii="Times New Roman" w:hAnsi="Times New Roman" w:cs="Times New Roman"/>
          <w:color w:val="000000" w:themeColor="text1"/>
        </w:rPr>
        <w:t>composition</w:t>
      </w:r>
      <w:ins w:id="195" w:author="Ruijie Xu" w:date="2022-02-01T13:27:00Z">
        <w:r w:rsidR="003C1EEA" w:rsidRPr="00F61309">
          <w:rPr>
            <w:rFonts w:ascii="Times New Roman" w:hAnsi="Times New Roman" w:cs="Times New Roman"/>
            <w:color w:val="000000" w:themeColor="text1"/>
          </w:rPr>
          <w:t>s</w:t>
        </w:r>
      </w:ins>
      <w:r w:rsidR="001449A7" w:rsidRPr="00F61309">
        <w:rPr>
          <w:rFonts w:ascii="Times New Roman" w:hAnsi="Times New Roman" w:cs="Times New Roman"/>
          <w:color w:val="000000" w:themeColor="text1"/>
        </w:rPr>
        <w:t xml:space="preserve"> </w:t>
      </w:r>
      <w:r w:rsidR="00B23331" w:rsidRPr="00F61309">
        <w:rPr>
          <w:rFonts w:ascii="Times New Roman" w:hAnsi="Times New Roman" w:cs="Times New Roman"/>
          <w:color w:val="000000" w:themeColor="text1"/>
        </w:rPr>
        <w:t xml:space="preserve">of </w:t>
      </w:r>
      <w:ins w:id="196" w:author="Rajeev, Sree" w:date="2022-02-28T11:13:00Z">
        <w:r w:rsidR="008E08C4" w:rsidRPr="00F61309">
          <w:rPr>
            <w:rFonts w:ascii="Times New Roman" w:hAnsi="Times New Roman" w:cs="Times New Roman"/>
            <w:color w:val="000000" w:themeColor="text1"/>
          </w:rPr>
          <w:t xml:space="preserve">biological samples collected from </w:t>
        </w:r>
      </w:ins>
      <w:r w:rsidR="001449A7" w:rsidRPr="00F61309">
        <w:rPr>
          <w:rFonts w:ascii="Times New Roman" w:hAnsi="Times New Roman" w:cs="Times New Roman"/>
          <w:color w:val="000000" w:themeColor="text1"/>
        </w:rPr>
        <w:t>wild</w:t>
      </w:r>
      <w:ins w:id="197" w:author="Ruijie Xu" w:date="2022-03-04T09:55:00Z">
        <w:r w:rsidR="00D51C41" w:rsidRPr="00F61309">
          <w:rPr>
            <w:rFonts w:ascii="Times New Roman" w:hAnsi="Times New Roman" w:cs="Times New Roman"/>
            <w:color w:val="000000" w:themeColor="text1"/>
          </w:rPr>
          <w:t xml:space="preserve"> </w:t>
        </w:r>
      </w:ins>
      <w:ins w:id="198" w:author="Ruijie Xu" w:date="2022-02-01T16:00:00Z">
        <w:del w:id="199" w:author="Rajeev, Sree" w:date="2022-02-28T11:13:00Z">
          <w:r w:rsidR="00083E76" w:rsidRPr="00F61309" w:rsidDel="008E08C4">
            <w:rPr>
              <w:rFonts w:ascii="Times New Roman" w:hAnsi="Times New Roman" w:cs="Times New Roman"/>
              <w:color w:val="000000" w:themeColor="text1"/>
            </w:rPr>
            <w:delText>ly collected</w:delText>
          </w:r>
        </w:del>
      </w:ins>
      <w:del w:id="200" w:author="Rajeev, Sree" w:date="2022-02-28T11:13:00Z">
        <w:r w:rsidR="001449A7" w:rsidRPr="00F61309" w:rsidDel="008E08C4">
          <w:rPr>
            <w:rFonts w:ascii="Times New Roman" w:hAnsi="Times New Roman" w:cs="Times New Roman"/>
            <w:color w:val="000000" w:themeColor="text1"/>
          </w:rPr>
          <w:delText xml:space="preserve"> </w:delText>
        </w:r>
      </w:del>
      <w:r w:rsidR="00D258CC" w:rsidRPr="00F61309">
        <w:rPr>
          <w:rFonts w:ascii="Times New Roman" w:hAnsi="Times New Roman" w:cs="Times New Roman"/>
          <w:color w:val="000000" w:themeColor="text1"/>
        </w:rPr>
        <w:t>rodent</w:t>
      </w:r>
      <w:ins w:id="201" w:author="Rajeev, Sree" w:date="2022-02-28T11:13:00Z">
        <w:r w:rsidR="008E08C4" w:rsidRPr="00F61309">
          <w:rPr>
            <w:rFonts w:ascii="Times New Roman" w:hAnsi="Times New Roman" w:cs="Times New Roman"/>
            <w:color w:val="000000" w:themeColor="text1"/>
          </w:rPr>
          <w:t>s</w:t>
        </w:r>
      </w:ins>
      <w:del w:id="202" w:author="Ruijie Xu" w:date="2022-02-01T16:00:00Z">
        <w:r w:rsidR="0005313F" w:rsidRPr="00F61309" w:rsidDel="00083E76">
          <w:rPr>
            <w:rFonts w:ascii="Times New Roman" w:hAnsi="Times New Roman" w:cs="Times New Roman"/>
            <w:color w:val="000000" w:themeColor="text1"/>
          </w:rPr>
          <w:delText xml:space="preserve"> tissue</w:delText>
        </w:r>
      </w:del>
      <w:del w:id="203" w:author="Rajeev, Sree" w:date="2022-02-28T11:13:00Z">
        <w:r w:rsidR="0005313F" w:rsidRPr="00F61309" w:rsidDel="008E08C4">
          <w:rPr>
            <w:rFonts w:ascii="Times New Roman" w:hAnsi="Times New Roman" w:cs="Times New Roman"/>
            <w:color w:val="000000" w:themeColor="text1"/>
          </w:rPr>
          <w:delText xml:space="preserve"> samples</w:delText>
        </w:r>
      </w:del>
      <w:r w:rsidR="0005313F" w:rsidRPr="00F61309">
        <w:rPr>
          <w:rFonts w:ascii="Times New Roman" w:hAnsi="Times New Roman" w:cs="Times New Roman"/>
          <w:color w:val="000000" w:themeColor="text1"/>
        </w:rPr>
        <w:t>.</w:t>
      </w:r>
    </w:p>
    <w:p w14:paraId="1B10BD8B" w14:textId="47AA2BDB" w:rsidR="00940BE4" w:rsidRPr="00F61309" w:rsidRDefault="00940BE4" w:rsidP="0046408A">
      <w:pPr>
        <w:spacing w:line="480" w:lineRule="auto"/>
        <w:rPr>
          <w:rFonts w:ascii="Times New Roman" w:hAnsi="Times New Roman" w:cs="Times New Roman"/>
          <w:b/>
          <w:color w:val="000000" w:themeColor="text1"/>
        </w:rPr>
      </w:pPr>
      <w:r w:rsidRPr="00F61309">
        <w:rPr>
          <w:rFonts w:ascii="Times New Roman" w:hAnsi="Times New Roman" w:cs="Times New Roman"/>
          <w:b/>
          <w:color w:val="000000" w:themeColor="text1"/>
        </w:rPr>
        <w:t>Method and Results</w:t>
      </w:r>
    </w:p>
    <w:p w14:paraId="1CC92E06" w14:textId="217398F2" w:rsidR="00130564" w:rsidRPr="00F61309" w:rsidRDefault="007E2AD5" w:rsidP="0046408A">
      <w:pPr>
        <w:spacing w:line="480" w:lineRule="auto"/>
        <w:ind w:firstLine="720"/>
        <w:rPr>
          <w:rFonts w:ascii="Times New Roman" w:hAnsi="Times New Roman" w:cs="Times New Roman"/>
          <w:color w:val="000000" w:themeColor="text1"/>
        </w:rPr>
      </w:pPr>
      <w:ins w:id="204" w:author="Rajeev, Sree" w:date="2022-02-28T11:25:00Z">
        <w:r w:rsidRPr="00F61309">
          <w:rPr>
            <w:rFonts w:ascii="Times New Roman" w:hAnsi="Times New Roman" w:cs="Times New Roman"/>
            <w:color w:val="000000" w:themeColor="text1"/>
          </w:rPr>
          <w:t xml:space="preserve">Using nine of the most widely used metagenomics software and four different databases, </w:t>
        </w:r>
      </w:ins>
      <w:ins w:id="205" w:author="Rajeev, Sree" w:date="2022-02-28T11:26:00Z">
        <w:r w:rsidRPr="00F61309">
          <w:rPr>
            <w:rFonts w:ascii="Times New Roman" w:hAnsi="Times New Roman" w:cs="Times New Roman"/>
            <w:color w:val="000000" w:themeColor="text1"/>
          </w:rPr>
          <w:t>w</w:t>
        </w:r>
      </w:ins>
      <w:del w:id="206" w:author="Rajeev, Sree" w:date="2022-02-28T11:26:00Z">
        <w:r w:rsidR="00AE6E5C" w:rsidRPr="00F61309" w:rsidDel="007E2AD5">
          <w:rPr>
            <w:rFonts w:ascii="Times New Roman" w:hAnsi="Times New Roman" w:cs="Times New Roman"/>
            <w:color w:val="000000" w:themeColor="text1"/>
          </w:rPr>
          <w:delText>W</w:delText>
        </w:r>
      </w:del>
      <w:r w:rsidR="00AE6E5C" w:rsidRPr="00F61309">
        <w:rPr>
          <w:rFonts w:ascii="Times New Roman" w:hAnsi="Times New Roman" w:cs="Times New Roman"/>
          <w:color w:val="000000" w:themeColor="text1"/>
        </w:rPr>
        <w:t xml:space="preserve">e </w:t>
      </w:r>
      <w:r w:rsidR="001449A7" w:rsidRPr="00F61309">
        <w:rPr>
          <w:rFonts w:ascii="Times New Roman" w:hAnsi="Times New Roman" w:cs="Times New Roman"/>
          <w:color w:val="000000" w:themeColor="text1"/>
        </w:rPr>
        <w:t xml:space="preserve">analyzed </w:t>
      </w:r>
      <w:r w:rsidR="00AE6E5C" w:rsidRPr="00F61309">
        <w:rPr>
          <w:rFonts w:ascii="Times New Roman" w:hAnsi="Times New Roman" w:cs="Times New Roman"/>
          <w:color w:val="000000" w:themeColor="text1"/>
        </w:rPr>
        <w:t>shotgun metagenomic sequenc</w:t>
      </w:r>
      <w:r w:rsidR="001449A7" w:rsidRPr="00F61309">
        <w:rPr>
          <w:rFonts w:ascii="Times New Roman" w:hAnsi="Times New Roman" w:cs="Times New Roman"/>
          <w:color w:val="000000" w:themeColor="text1"/>
        </w:rPr>
        <w:t>e data</w:t>
      </w:r>
      <w:r w:rsidR="009406D8" w:rsidRPr="00F61309">
        <w:rPr>
          <w:rFonts w:ascii="Times New Roman" w:hAnsi="Times New Roman" w:cs="Times New Roman"/>
          <w:color w:val="000000" w:themeColor="text1"/>
        </w:rPr>
        <w:t xml:space="preserve"> </w:t>
      </w:r>
      <w:r w:rsidR="001449A7" w:rsidRPr="00F61309">
        <w:rPr>
          <w:rFonts w:ascii="Times New Roman" w:hAnsi="Times New Roman" w:cs="Times New Roman"/>
          <w:color w:val="000000" w:themeColor="text1"/>
        </w:rPr>
        <w:t xml:space="preserve">from </w:t>
      </w:r>
      <w:r w:rsidR="00AE6E5C" w:rsidRPr="00F61309">
        <w:rPr>
          <w:rFonts w:ascii="Times New Roman" w:hAnsi="Times New Roman" w:cs="Times New Roman"/>
          <w:color w:val="000000" w:themeColor="text1"/>
        </w:rPr>
        <w:t>three sets of</w:t>
      </w:r>
      <w:r w:rsidR="001449A7" w:rsidRPr="00F61309">
        <w:rPr>
          <w:rFonts w:ascii="Times New Roman" w:hAnsi="Times New Roman" w:cs="Times New Roman"/>
          <w:color w:val="000000" w:themeColor="text1"/>
        </w:rPr>
        <w:t xml:space="preserve"> wild rodent</w:t>
      </w:r>
      <w:r w:rsidR="00AE6E5C" w:rsidRPr="00F61309">
        <w:rPr>
          <w:rFonts w:ascii="Times New Roman" w:hAnsi="Times New Roman" w:cs="Times New Roman"/>
          <w:color w:val="000000" w:themeColor="text1"/>
        </w:rPr>
        <w:t xml:space="preserve"> tissue</w:t>
      </w:r>
      <w:r w:rsidR="001449A7" w:rsidRPr="00F61309">
        <w:rPr>
          <w:rFonts w:ascii="Times New Roman" w:hAnsi="Times New Roman" w:cs="Times New Roman"/>
          <w:color w:val="000000" w:themeColor="text1"/>
        </w:rPr>
        <w:t xml:space="preserve"> </w:t>
      </w:r>
      <w:r w:rsidR="00AE6E5C" w:rsidRPr="00F61309">
        <w:rPr>
          <w:rFonts w:ascii="Times New Roman" w:hAnsi="Times New Roman" w:cs="Times New Roman"/>
          <w:color w:val="000000" w:themeColor="text1"/>
        </w:rPr>
        <w:t>samples</w:t>
      </w:r>
      <w:ins w:id="207" w:author="Rajeev, Sree" w:date="2022-02-28T11:27:00Z">
        <w:r w:rsidRPr="00F61309">
          <w:rPr>
            <w:rFonts w:ascii="Times New Roman" w:hAnsi="Times New Roman" w:cs="Times New Roman"/>
            <w:color w:val="000000" w:themeColor="text1"/>
          </w:rPr>
          <w:t>.</w:t>
        </w:r>
      </w:ins>
      <w:r w:rsidR="00AE6E5C" w:rsidRPr="00F61309">
        <w:rPr>
          <w:rFonts w:ascii="Times New Roman" w:hAnsi="Times New Roman" w:cs="Times New Roman"/>
          <w:color w:val="000000" w:themeColor="text1"/>
        </w:rPr>
        <w:t xml:space="preserve"> </w:t>
      </w:r>
      <w:ins w:id="208" w:author="Rajeev, Sree" w:date="2022-03-03T08:50:00Z">
        <w:r w:rsidR="00275D70" w:rsidRPr="00F61309">
          <w:rPr>
            <w:rFonts w:ascii="Times New Roman" w:hAnsi="Times New Roman" w:cs="Times New Roman"/>
            <w:color w:val="000000" w:themeColor="text1"/>
          </w:rPr>
          <w:t>W</w:t>
        </w:r>
      </w:ins>
      <w:ins w:id="209" w:author="Ruijie Xu" w:date="2022-02-01T13:27:00Z">
        <w:del w:id="210" w:author="Rajeev, Sree" w:date="2022-02-28T11:26:00Z">
          <w:r w:rsidR="003C1EEA" w:rsidRPr="00F61309" w:rsidDel="007E2AD5">
            <w:rPr>
              <w:rFonts w:ascii="Times New Roman" w:hAnsi="Times New Roman" w:cs="Times New Roman"/>
              <w:color w:val="000000" w:themeColor="text1"/>
            </w:rPr>
            <w:delText xml:space="preserve">collected from St.Kitts </w:delText>
          </w:r>
        </w:del>
      </w:ins>
      <w:del w:id="211" w:author="Rajeev, Sree" w:date="2022-02-28T11:25:00Z">
        <w:r w:rsidR="00AE6E5C" w:rsidRPr="00F61309" w:rsidDel="007E2AD5">
          <w:rPr>
            <w:rFonts w:ascii="Times New Roman" w:hAnsi="Times New Roman" w:cs="Times New Roman"/>
            <w:color w:val="000000" w:themeColor="text1"/>
          </w:rPr>
          <w:delText xml:space="preserve">using </w:delText>
        </w:r>
        <w:r w:rsidR="003C1718" w:rsidRPr="00F61309" w:rsidDel="007E2AD5">
          <w:rPr>
            <w:rFonts w:ascii="Times New Roman" w:hAnsi="Times New Roman" w:cs="Times New Roman"/>
            <w:color w:val="000000" w:themeColor="text1"/>
          </w:rPr>
          <w:delText xml:space="preserve">the </w:delText>
        </w:r>
      </w:del>
      <w:ins w:id="212" w:author="Ruijie Xu" w:date="2022-02-01T13:30:00Z">
        <w:del w:id="213" w:author="Rajeev, Sree" w:date="2022-02-28T11:25:00Z">
          <w:r w:rsidR="003C1EEA" w:rsidRPr="00F61309" w:rsidDel="007E2AD5">
            <w:rPr>
              <w:rFonts w:ascii="Times New Roman" w:hAnsi="Times New Roman" w:cs="Times New Roman"/>
              <w:color w:val="000000" w:themeColor="text1"/>
            </w:rPr>
            <w:delText>four diff</w:delText>
          </w:r>
        </w:del>
      </w:ins>
      <w:ins w:id="214" w:author="Ruijie Xu" w:date="2022-02-01T13:31:00Z">
        <w:del w:id="215" w:author="Rajeev, Sree" w:date="2022-02-28T11:25:00Z">
          <w:r w:rsidR="003C1EEA" w:rsidRPr="00F61309" w:rsidDel="007E2AD5">
            <w:rPr>
              <w:rFonts w:ascii="Times New Roman" w:hAnsi="Times New Roman" w:cs="Times New Roman"/>
              <w:color w:val="000000" w:themeColor="text1"/>
            </w:rPr>
            <w:delText xml:space="preserve">erent databases </w:delText>
          </w:r>
        </w:del>
        <w:del w:id="216" w:author="Rajeev, Sree" w:date="2022-02-28T11:27:00Z">
          <w:r w:rsidR="003C1EEA" w:rsidRPr="00F61309" w:rsidDel="007E2AD5">
            <w:rPr>
              <w:rFonts w:ascii="Times New Roman" w:hAnsi="Times New Roman" w:cs="Times New Roman"/>
              <w:color w:val="000000" w:themeColor="text1"/>
            </w:rPr>
            <w:delText xml:space="preserve">and </w:delText>
          </w:r>
        </w:del>
      </w:ins>
      <w:ins w:id="217" w:author="Ruijie Xu" w:date="2022-02-01T13:27:00Z">
        <w:del w:id="218" w:author="Rajeev, Sree" w:date="2022-02-28T11:14:00Z">
          <w:r w:rsidR="003C1EEA" w:rsidRPr="00F61309" w:rsidDel="008E08C4">
            <w:rPr>
              <w:rFonts w:ascii="Times New Roman" w:hAnsi="Times New Roman" w:cs="Times New Roman"/>
              <w:color w:val="000000" w:themeColor="text1"/>
            </w:rPr>
            <w:delText>nine</w:delText>
          </w:r>
        </w:del>
      </w:ins>
      <w:ins w:id="219" w:author="Liliana Salvador" w:date="2022-02-17T12:55:00Z">
        <w:del w:id="220" w:author="Rajeev, Sree" w:date="2022-02-28T11:14:00Z">
          <w:r w:rsidR="00E13F51" w:rsidRPr="00F61309" w:rsidDel="008E08C4">
            <w:rPr>
              <w:rFonts w:ascii="Times New Roman" w:hAnsi="Times New Roman" w:cs="Times New Roman"/>
              <w:color w:val="000000" w:themeColor="text1"/>
            </w:rPr>
            <w:delText xml:space="preserve"> of the</w:delText>
          </w:r>
        </w:del>
      </w:ins>
      <w:ins w:id="221" w:author="Ruijie Xu" w:date="2022-02-01T13:27:00Z">
        <w:del w:id="222" w:author="Rajeev, Sree" w:date="2022-02-28T11:14:00Z">
          <w:r w:rsidR="003C1EEA" w:rsidRPr="00F61309" w:rsidDel="008E08C4">
            <w:rPr>
              <w:rFonts w:ascii="Times New Roman" w:hAnsi="Times New Roman" w:cs="Times New Roman"/>
              <w:color w:val="000000" w:themeColor="text1"/>
            </w:rPr>
            <w:delText xml:space="preserve"> </w:delText>
          </w:r>
        </w:del>
      </w:ins>
      <w:ins w:id="223" w:author="Ruijie Xu" w:date="2022-02-01T13:31:00Z">
        <w:del w:id="224" w:author="Rajeev, Sree" w:date="2022-02-28T11:14:00Z">
          <w:r w:rsidR="003C1EEA" w:rsidRPr="00F61309" w:rsidDel="008E08C4">
            <w:rPr>
              <w:rFonts w:ascii="Times New Roman" w:hAnsi="Times New Roman" w:cs="Times New Roman"/>
              <w:color w:val="000000" w:themeColor="text1"/>
            </w:rPr>
            <w:delText xml:space="preserve">most widely used </w:delText>
          </w:r>
        </w:del>
      </w:ins>
      <w:del w:id="225" w:author="Rajeev, Sree" w:date="2022-02-28T11:14:00Z">
        <w:r w:rsidR="003C1718" w:rsidRPr="00F61309" w:rsidDel="008E08C4">
          <w:rPr>
            <w:rFonts w:ascii="Times New Roman" w:hAnsi="Times New Roman" w:cs="Times New Roman"/>
            <w:color w:val="000000" w:themeColor="text1"/>
          </w:rPr>
          <w:delText>metagenomics software</w:delText>
        </w:r>
      </w:del>
      <w:ins w:id="226" w:author="Ruijie Xu" w:date="2022-02-01T13:30:00Z">
        <w:del w:id="227" w:author="Rajeev, Sree" w:date="2022-02-28T11:14:00Z">
          <w:r w:rsidR="003C1EEA" w:rsidRPr="00F61309" w:rsidDel="008E08C4">
            <w:rPr>
              <w:rFonts w:ascii="Times New Roman" w:hAnsi="Times New Roman" w:cs="Times New Roman"/>
              <w:color w:val="000000" w:themeColor="text1"/>
            </w:rPr>
            <w:delText>.</w:delText>
          </w:r>
        </w:del>
      </w:ins>
      <w:del w:id="228" w:author="Rajeev, Sree" w:date="2022-02-28T11:14:00Z">
        <w:r w:rsidR="003A74D4" w:rsidRPr="00F61309" w:rsidDel="008E08C4">
          <w:rPr>
            <w:rFonts w:ascii="Times New Roman" w:hAnsi="Times New Roman" w:cs="Times New Roman"/>
            <w:color w:val="000000" w:themeColor="text1"/>
          </w:rPr>
          <w:delText>,</w:delText>
        </w:r>
        <w:r w:rsidR="00E26BA0" w:rsidRPr="00F61309" w:rsidDel="008E08C4">
          <w:rPr>
            <w:rFonts w:ascii="Times New Roman" w:hAnsi="Times New Roman" w:cs="Times New Roman"/>
            <w:color w:val="000000" w:themeColor="text1"/>
          </w:rPr>
          <w:delText xml:space="preserve"> </w:delText>
        </w:r>
      </w:del>
      <w:del w:id="229" w:author="Ruijie Xu" w:date="2022-02-01T13:30:00Z">
        <w:r w:rsidR="003C1718" w:rsidRPr="00F61309" w:rsidDel="003C1EEA">
          <w:rPr>
            <w:rFonts w:ascii="Times New Roman" w:hAnsi="Times New Roman" w:cs="Times New Roman"/>
            <w:color w:val="000000" w:themeColor="text1"/>
          </w:rPr>
          <w:delText xml:space="preserve">Kraken2, CLARK, and an extended version of CLARK, </w:delText>
        </w:r>
        <w:r w:rsidR="00587076" w:rsidRPr="00F61309" w:rsidDel="003C1EEA">
          <w:rPr>
            <w:rFonts w:ascii="Times New Roman" w:hAnsi="Times New Roman" w:cs="Times New Roman"/>
            <w:color w:val="000000" w:themeColor="text1"/>
          </w:rPr>
          <w:delText>CLARK-s</w:delText>
        </w:r>
        <w:r w:rsidR="003A74D4" w:rsidRPr="00F61309" w:rsidDel="003C1EEA">
          <w:rPr>
            <w:rFonts w:ascii="Times New Roman" w:hAnsi="Times New Roman" w:cs="Times New Roman"/>
            <w:color w:val="000000" w:themeColor="text1"/>
          </w:rPr>
          <w:delText>.</w:delText>
        </w:r>
        <w:r w:rsidR="00B6651B" w:rsidRPr="00F61309" w:rsidDel="003C1EEA">
          <w:rPr>
            <w:rFonts w:ascii="Times New Roman" w:hAnsi="Times New Roman" w:cs="Times New Roman"/>
            <w:color w:val="000000" w:themeColor="text1"/>
          </w:rPr>
          <w:delText xml:space="preserve"> </w:delText>
        </w:r>
      </w:del>
      <w:del w:id="230" w:author="Rajeev, Sree" w:date="2022-02-28T11:27:00Z">
        <w:r w:rsidR="00B6651B" w:rsidRPr="00F61309" w:rsidDel="007E2AD5">
          <w:rPr>
            <w:rFonts w:ascii="Times New Roman" w:hAnsi="Times New Roman" w:cs="Times New Roman"/>
            <w:color w:val="000000" w:themeColor="text1"/>
          </w:rPr>
          <w:delText>W</w:delText>
        </w:r>
      </w:del>
      <w:r w:rsidR="00B6651B" w:rsidRPr="00F61309">
        <w:rPr>
          <w:rFonts w:ascii="Times New Roman" w:hAnsi="Times New Roman" w:cs="Times New Roman"/>
          <w:color w:val="000000" w:themeColor="text1"/>
        </w:rPr>
        <w:t>e demonstrate</w:t>
      </w:r>
      <w:r w:rsidR="00637972" w:rsidRPr="00F61309">
        <w:rPr>
          <w:rFonts w:ascii="Times New Roman" w:hAnsi="Times New Roman" w:cs="Times New Roman"/>
          <w:color w:val="000000" w:themeColor="text1"/>
        </w:rPr>
        <w:t>d</w:t>
      </w:r>
      <w:r w:rsidR="00B6651B" w:rsidRPr="00F61309">
        <w:rPr>
          <w:rFonts w:ascii="Times New Roman" w:hAnsi="Times New Roman" w:cs="Times New Roman"/>
          <w:color w:val="000000" w:themeColor="text1"/>
        </w:rPr>
        <w:t xml:space="preserve"> the</w:t>
      </w:r>
      <w:r w:rsidR="001449A7" w:rsidRPr="00F61309">
        <w:rPr>
          <w:rFonts w:ascii="Times New Roman" w:hAnsi="Times New Roman" w:cs="Times New Roman"/>
          <w:color w:val="000000" w:themeColor="text1"/>
        </w:rPr>
        <w:t xml:space="preserve"> </w:t>
      </w:r>
      <w:r w:rsidR="00366132" w:rsidRPr="00F61309">
        <w:rPr>
          <w:rFonts w:ascii="Times New Roman" w:hAnsi="Times New Roman" w:cs="Times New Roman"/>
          <w:color w:val="000000" w:themeColor="text1"/>
        </w:rPr>
        <w:t xml:space="preserve">discrepancies </w:t>
      </w:r>
      <w:r w:rsidR="009406D8" w:rsidRPr="00F61309">
        <w:rPr>
          <w:rFonts w:ascii="Times New Roman" w:hAnsi="Times New Roman" w:cs="Times New Roman"/>
          <w:color w:val="000000" w:themeColor="text1"/>
        </w:rPr>
        <w:t xml:space="preserve">in results </w:t>
      </w:r>
      <w:del w:id="231" w:author="Ruijie Xu" w:date="2022-02-01T13:31:00Z">
        <w:r w:rsidR="009D48AF" w:rsidRPr="00F61309" w:rsidDel="009B3ED7">
          <w:rPr>
            <w:rFonts w:ascii="Times New Roman" w:hAnsi="Times New Roman" w:cs="Times New Roman"/>
            <w:color w:val="000000" w:themeColor="text1"/>
          </w:rPr>
          <w:delText>between</w:delText>
        </w:r>
        <w:r w:rsidR="009406D8" w:rsidRPr="00F61309" w:rsidDel="009B3ED7">
          <w:rPr>
            <w:rFonts w:ascii="Times New Roman" w:hAnsi="Times New Roman" w:cs="Times New Roman"/>
            <w:color w:val="000000" w:themeColor="text1"/>
          </w:rPr>
          <w:delText xml:space="preserve"> </w:delText>
        </w:r>
        <w:r w:rsidR="004736CC" w:rsidRPr="00F61309" w:rsidDel="009B3ED7">
          <w:rPr>
            <w:rFonts w:ascii="Times New Roman" w:hAnsi="Times New Roman" w:cs="Times New Roman"/>
            <w:color w:val="000000" w:themeColor="text1"/>
          </w:rPr>
          <w:delText>the different</w:delText>
        </w:r>
      </w:del>
      <w:ins w:id="232" w:author="Ruijie Xu" w:date="2022-02-01T13:31:00Z">
        <w:r w:rsidR="009B3ED7" w:rsidRPr="00F61309">
          <w:rPr>
            <w:rFonts w:ascii="Times New Roman" w:hAnsi="Times New Roman" w:cs="Times New Roman"/>
            <w:color w:val="000000" w:themeColor="text1"/>
          </w:rPr>
          <w:t>when different</w:t>
        </w:r>
      </w:ins>
      <w:r w:rsidR="004736CC" w:rsidRPr="00F61309">
        <w:rPr>
          <w:rFonts w:ascii="Times New Roman" w:hAnsi="Times New Roman" w:cs="Times New Roman"/>
          <w:color w:val="000000" w:themeColor="text1"/>
        </w:rPr>
        <w:t xml:space="preserve"> </w:t>
      </w:r>
      <w:ins w:id="233" w:author="Ruijie Xu" w:date="2022-02-01T16:00:00Z">
        <w:r w:rsidR="00083E76" w:rsidRPr="00F61309">
          <w:rPr>
            <w:rFonts w:ascii="Times New Roman" w:hAnsi="Times New Roman" w:cs="Times New Roman"/>
            <w:color w:val="000000" w:themeColor="text1"/>
          </w:rPr>
          <w:t xml:space="preserve">databases and </w:t>
        </w:r>
      </w:ins>
      <w:r w:rsidR="004736CC" w:rsidRPr="00F61309">
        <w:rPr>
          <w:rFonts w:ascii="Times New Roman" w:hAnsi="Times New Roman" w:cs="Times New Roman"/>
          <w:color w:val="000000" w:themeColor="text1"/>
        </w:rPr>
        <w:t>software</w:t>
      </w:r>
      <w:ins w:id="234" w:author="Ruijie Xu" w:date="2022-02-01T13:31:00Z">
        <w:r w:rsidR="009B3ED7" w:rsidRPr="00F61309">
          <w:rPr>
            <w:rFonts w:ascii="Times New Roman" w:hAnsi="Times New Roman" w:cs="Times New Roman"/>
            <w:color w:val="000000" w:themeColor="text1"/>
          </w:rPr>
          <w:t xml:space="preserve"> were used</w:t>
        </w:r>
      </w:ins>
      <w:r w:rsidR="004736CC" w:rsidRPr="00F61309">
        <w:rPr>
          <w:rFonts w:ascii="Times New Roman" w:hAnsi="Times New Roman" w:cs="Times New Roman"/>
          <w:color w:val="000000" w:themeColor="text1"/>
        </w:rPr>
        <w:t>,</w:t>
      </w:r>
      <w:r w:rsidR="009D48AF" w:rsidRPr="00F61309">
        <w:rPr>
          <w:rFonts w:ascii="Times New Roman" w:hAnsi="Times New Roman" w:cs="Times New Roman"/>
          <w:color w:val="000000" w:themeColor="text1"/>
        </w:rPr>
        <w:t xml:space="preserve"> </w:t>
      </w:r>
      <w:r w:rsidR="00DA3793" w:rsidRPr="00F61309">
        <w:rPr>
          <w:rFonts w:ascii="Times New Roman" w:hAnsi="Times New Roman" w:cs="Times New Roman"/>
          <w:color w:val="000000" w:themeColor="text1"/>
        </w:rPr>
        <w:t xml:space="preserve">which </w:t>
      </w:r>
      <w:r w:rsidR="00A774DE" w:rsidRPr="00F61309">
        <w:rPr>
          <w:rFonts w:ascii="Times New Roman" w:hAnsi="Times New Roman" w:cs="Times New Roman"/>
          <w:color w:val="000000" w:themeColor="text1"/>
        </w:rPr>
        <w:t>caus</w:t>
      </w:r>
      <w:r w:rsidR="00DA3793" w:rsidRPr="00F61309">
        <w:rPr>
          <w:rFonts w:ascii="Times New Roman" w:hAnsi="Times New Roman" w:cs="Times New Roman"/>
          <w:color w:val="000000" w:themeColor="text1"/>
        </w:rPr>
        <w:t>e</w:t>
      </w:r>
      <w:r w:rsidR="00A774DE" w:rsidRPr="00F61309">
        <w:rPr>
          <w:rFonts w:ascii="Times New Roman" w:hAnsi="Times New Roman" w:cs="Times New Roman"/>
          <w:color w:val="000000" w:themeColor="text1"/>
        </w:rPr>
        <w:t xml:space="preserve"> </w:t>
      </w:r>
      <w:r w:rsidR="00B6651B" w:rsidRPr="00F61309">
        <w:rPr>
          <w:rFonts w:ascii="Times New Roman" w:hAnsi="Times New Roman" w:cs="Times New Roman"/>
          <w:color w:val="000000" w:themeColor="text1"/>
        </w:rPr>
        <w:t xml:space="preserve">significant </w:t>
      </w:r>
      <w:del w:id="235" w:author="Liliana Salvador" w:date="2022-02-17T13:01:00Z">
        <w:r w:rsidR="00B6651B" w:rsidRPr="00F61309" w:rsidDel="00E13F51">
          <w:rPr>
            <w:rFonts w:ascii="Times New Roman" w:hAnsi="Times New Roman" w:cs="Times New Roman"/>
            <w:color w:val="000000" w:themeColor="text1"/>
          </w:rPr>
          <w:delText xml:space="preserve">differences </w:delText>
        </w:r>
      </w:del>
      <w:ins w:id="236" w:author="Liliana Salvador" w:date="2022-02-17T13:01:00Z">
        <w:r w:rsidR="00E13F51" w:rsidRPr="00F61309">
          <w:rPr>
            <w:rFonts w:ascii="Times New Roman" w:hAnsi="Times New Roman" w:cs="Times New Roman"/>
            <w:color w:val="000000" w:themeColor="text1"/>
          </w:rPr>
          <w:t xml:space="preserve">variation </w:t>
        </w:r>
      </w:ins>
      <w:r w:rsidR="00B6651B" w:rsidRPr="00F61309">
        <w:rPr>
          <w:rFonts w:ascii="Times New Roman" w:hAnsi="Times New Roman" w:cs="Times New Roman"/>
          <w:color w:val="000000" w:themeColor="text1"/>
        </w:rPr>
        <w:t xml:space="preserve">in </w:t>
      </w:r>
      <w:del w:id="237" w:author="Ruijie Xu" w:date="2022-02-01T16:01:00Z">
        <w:r w:rsidR="00B6651B" w:rsidRPr="00F61309" w:rsidDel="002674E3">
          <w:rPr>
            <w:rFonts w:ascii="Times New Roman" w:hAnsi="Times New Roman" w:cs="Times New Roman"/>
            <w:color w:val="000000" w:themeColor="text1"/>
          </w:rPr>
          <w:delText xml:space="preserve">microbial identification and </w:delText>
        </w:r>
      </w:del>
      <w:ins w:id="238" w:author="Ruijie Xu" w:date="2022-02-01T16:01:00Z">
        <w:r w:rsidR="002674E3" w:rsidRPr="00F61309">
          <w:rPr>
            <w:rFonts w:ascii="Times New Roman" w:hAnsi="Times New Roman" w:cs="Times New Roman"/>
            <w:color w:val="000000" w:themeColor="text1"/>
          </w:rPr>
          <w:t xml:space="preserve">microbial </w:t>
        </w:r>
        <w:del w:id="239" w:author="Liliana Salvador" w:date="2022-03-15T09:32:00Z">
          <w:r w:rsidR="002674E3" w:rsidRPr="00F61309" w:rsidDel="007F37AE">
            <w:rPr>
              <w:rFonts w:ascii="Times New Roman" w:hAnsi="Times New Roman" w:cs="Times New Roman"/>
              <w:color w:val="000000" w:themeColor="text1"/>
            </w:rPr>
            <w:delText>communintiy</w:delText>
          </w:r>
        </w:del>
      </w:ins>
      <w:ins w:id="240" w:author="Liliana Salvador" w:date="2022-03-15T09:32:00Z">
        <w:r w:rsidR="007F37AE" w:rsidRPr="00F61309">
          <w:rPr>
            <w:rFonts w:ascii="Times New Roman" w:hAnsi="Times New Roman" w:cs="Times New Roman"/>
            <w:color w:val="000000" w:themeColor="text1"/>
          </w:rPr>
          <w:t>community</w:t>
        </w:r>
      </w:ins>
      <w:ins w:id="241" w:author="Ruijie Xu" w:date="2022-02-01T16:01:00Z">
        <w:r w:rsidR="002674E3" w:rsidRPr="00F61309">
          <w:rPr>
            <w:rFonts w:ascii="Times New Roman" w:hAnsi="Times New Roman" w:cs="Times New Roman"/>
            <w:color w:val="000000" w:themeColor="text1"/>
          </w:rPr>
          <w:t xml:space="preserve"> characterizations</w:t>
        </w:r>
      </w:ins>
      <w:del w:id="242" w:author="Ruijie Xu" w:date="2022-02-01T16:01:00Z">
        <w:r w:rsidR="00B6651B" w:rsidRPr="00F61309" w:rsidDel="00083E76">
          <w:rPr>
            <w:rFonts w:ascii="Times New Roman" w:hAnsi="Times New Roman" w:cs="Times New Roman"/>
            <w:color w:val="000000" w:themeColor="text1"/>
          </w:rPr>
          <w:delText xml:space="preserve">biological diversity </w:delText>
        </w:r>
        <w:r w:rsidR="008B5A8E" w:rsidRPr="00F61309" w:rsidDel="00083E76">
          <w:rPr>
            <w:rFonts w:ascii="Times New Roman" w:hAnsi="Times New Roman" w:cs="Times New Roman"/>
            <w:color w:val="000000" w:themeColor="text1"/>
          </w:rPr>
          <w:delText>within</w:delText>
        </w:r>
        <w:r w:rsidR="00366132" w:rsidRPr="00F61309" w:rsidDel="00083E76">
          <w:rPr>
            <w:rFonts w:ascii="Times New Roman" w:hAnsi="Times New Roman" w:cs="Times New Roman"/>
            <w:color w:val="000000" w:themeColor="text1"/>
          </w:rPr>
          <w:delText xml:space="preserve"> </w:delText>
        </w:r>
        <w:r w:rsidR="008B5A8E" w:rsidRPr="00F61309" w:rsidDel="00083E76">
          <w:rPr>
            <w:rFonts w:ascii="Times New Roman" w:hAnsi="Times New Roman" w:cs="Times New Roman"/>
            <w:color w:val="000000" w:themeColor="text1"/>
          </w:rPr>
          <w:delText>and between</w:delText>
        </w:r>
        <w:r w:rsidR="00366132" w:rsidRPr="00F61309" w:rsidDel="00083E76">
          <w:rPr>
            <w:rFonts w:ascii="Times New Roman" w:hAnsi="Times New Roman" w:cs="Times New Roman"/>
            <w:color w:val="000000" w:themeColor="text1"/>
          </w:rPr>
          <w:delText xml:space="preserve"> </w:delText>
        </w:r>
        <w:r w:rsidR="008B5A8E" w:rsidRPr="00F61309" w:rsidDel="00083E76">
          <w:rPr>
            <w:rFonts w:ascii="Times New Roman" w:hAnsi="Times New Roman" w:cs="Times New Roman"/>
            <w:color w:val="000000" w:themeColor="text1"/>
          </w:rPr>
          <w:delText>samples</w:delText>
        </w:r>
      </w:del>
      <w:r w:rsidR="003C1718" w:rsidRPr="00F61309">
        <w:rPr>
          <w:rFonts w:ascii="Times New Roman" w:hAnsi="Times New Roman" w:cs="Times New Roman"/>
          <w:color w:val="000000" w:themeColor="text1"/>
        </w:rPr>
        <w:t xml:space="preserve">. </w:t>
      </w:r>
      <w:r w:rsidR="001449A7" w:rsidRPr="00F61309">
        <w:rPr>
          <w:rFonts w:ascii="Times New Roman" w:hAnsi="Times New Roman" w:cs="Times New Roman"/>
          <w:color w:val="000000" w:themeColor="text1"/>
        </w:rPr>
        <w:t xml:space="preserve">Our analysis </w:t>
      </w:r>
      <w:r w:rsidR="004736CC" w:rsidRPr="00F61309">
        <w:rPr>
          <w:rFonts w:ascii="Times New Roman" w:hAnsi="Times New Roman" w:cs="Times New Roman"/>
          <w:color w:val="000000" w:themeColor="text1"/>
        </w:rPr>
        <w:t xml:space="preserve">also </w:t>
      </w:r>
      <w:r w:rsidR="001449A7" w:rsidRPr="00F61309">
        <w:rPr>
          <w:rFonts w:ascii="Times New Roman" w:hAnsi="Times New Roman" w:cs="Times New Roman"/>
          <w:color w:val="000000" w:themeColor="text1"/>
        </w:rPr>
        <w:t>show</w:t>
      </w:r>
      <w:r w:rsidR="00637972" w:rsidRPr="00F61309">
        <w:rPr>
          <w:rFonts w:ascii="Times New Roman" w:hAnsi="Times New Roman" w:cs="Times New Roman"/>
          <w:color w:val="000000" w:themeColor="text1"/>
        </w:rPr>
        <w:t>ed</w:t>
      </w:r>
      <w:r w:rsidR="001449A7" w:rsidRPr="00F61309">
        <w:rPr>
          <w:rFonts w:ascii="Times New Roman" w:hAnsi="Times New Roman" w:cs="Times New Roman"/>
          <w:color w:val="000000" w:themeColor="text1"/>
        </w:rPr>
        <w:t xml:space="preserve"> that</w:t>
      </w:r>
      <w:r w:rsidR="00B55B12" w:rsidRPr="00F61309">
        <w:rPr>
          <w:rFonts w:ascii="Times New Roman" w:hAnsi="Times New Roman" w:cs="Times New Roman"/>
          <w:color w:val="000000" w:themeColor="text1"/>
        </w:rPr>
        <w:t xml:space="preserve"> </w:t>
      </w:r>
      <w:ins w:id="243" w:author="Ruijie Xu" w:date="2022-02-01T16:01:00Z">
        <w:r w:rsidR="002674E3" w:rsidRPr="00F61309">
          <w:rPr>
            <w:rFonts w:ascii="Times New Roman" w:hAnsi="Times New Roman" w:cs="Times New Roman"/>
            <w:color w:val="000000" w:themeColor="text1"/>
          </w:rPr>
          <w:t>these</w:t>
        </w:r>
      </w:ins>
      <w:del w:id="244" w:author="Ruijie Xu" w:date="2022-02-01T16:01:00Z">
        <w:r w:rsidR="00B55B12" w:rsidRPr="00F61309" w:rsidDel="002674E3">
          <w:rPr>
            <w:rFonts w:ascii="Times New Roman" w:hAnsi="Times New Roman" w:cs="Times New Roman"/>
            <w:color w:val="000000" w:themeColor="text1"/>
          </w:rPr>
          <w:delText xml:space="preserve">the </w:delText>
        </w:r>
        <w:r w:rsidR="00481FC6" w:rsidRPr="00F61309" w:rsidDel="002674E3">
          <w:rPr>
            <w:rFonts w:ascii="Times New Roman" w:hAnsi="Times New Roman" w:cs="Times New Roman"/>
            <w:color w:val="000000" w:themeColor="text1"/>
          </w:rPr>
          <w:delText>three</w:delText>
        </w:r>
      </w:del>
      <w:r w:rsidR="00481FC6" w:rsidRPr="00F61309">
        <w:rPr>
          <w:rFonts w:ascii="Times New Roman" w:hAnsi="Times New Roman" w:cs="Times New Roman"/>
          <w:color w:val="000000" w:themeColor="text1"/>
        </w:rPr>
        <w:t xml:space="preserve"> </w:t>
      </w:r>
      <w:r w:rsidR="00443703" w:rsidRPr="00F61309">
        <w:rPr>
          <w:rFonts w:ascii="Times New Roman" w:hAnsi="Times New Roman" w:cs="Times New Roman"/>
          <w:color w:val="000000" w:themeColor="text1"/>
        </w:rPr>
        <w:t xml:space="preserve">software </w:t>
      </w:r>
      <w:r w:rsidR="00B55B12" w:rsidRPr="00F61309">
        <w:rPr>
          <w:rFonts w:ascii="Times New Roman" w:hAnsi="Times New Roman" w:cs="Times New Roman"/>
          <w:color w:val="000000" w:themeColor="text1"/>
        </w:rPr>
        <w:t xml:space="preserve">differed in their ability to </w:t>
      </w:r>
      <w:ins w:id="245" w:author="Rajeev, Sree" w:date="2022-03-03T08:50:00Z">
        <w:r w:rsidR="00275D70" w:rsidRPr="00F61309">
          <w:rPr>
            <w:rFonts w:ascii="Times New Roman" w:hAnsi="Times New Roman" w:cs="Times New Roman"/>
            <w:color w:val="000000" w:themeColor="text1"/>
          </w:rPr>
          <w:t>d</w:t>
        </w:r>
      </w:ins>
      <w:ins w:id="246" w:author="Rajeev, Sree" w:date="2022-03-03T08:51:00Z">
        <w:r w:rsidR="00275D70" w:rsidRPr="00F61309">
          <w:rPr>
            <w:rFonts w:ascii="Times New Roman" w:hAnsi="Times New Roman" w:cs="Times New Roman"/>
            <w:color w:val="000000" w:themeColor="text1"/>
          </w:rPr>
          <w:t>etect</w:t>
        </w:r>
        <w:del w:id="247" w:author="Ruijie Xu" w:date="2022-03-04T09:55:00Z">
          <w:r w:rsidR="00275D70" w:rsidRPr="00F61309" w:rsidDel="00D51C41">
            <w:rPr>
              <w:rFonts w:ascii="Times New Roman" w:hAnsi="Times New Roman" w:cs="Times New Roman"/>
              <w:color w:val="000000" w:themeColor="text1"/>
            </w:rPr>
            <w:delText xml:space="preserve"> </w:delText>
          </w:r>
        </w:del>
      </w:ins>
      <w:del w:id="248" w:author="Ruijie Xu" w:date="2022-03-04T09:55:00Z">
        <w:r w:rsidR="00B55B12" w:rsidRPr="00F61309" w:rsidDel="00D51C41">
          <w:rPr>
            <w:rFonts w:ascii="Times New Roman" w:hAnsi="Times New Roman" w:cs="Times New Roman"/>
            <w:color w:val="000000" w:themeColor="text1"/>
          </w:rPr>
          <w:delText>identify</w:delText>
        </w:r>
      </w:del>
      <w:r w:rsidR="00B55B12" w:rsidRPr="00F61309">
        <w:rPr>
          <w:rFonts w:ascii="Times New Roman" w:hAnsi="Times New Roman" w:cs="Times New Roman"/>
          <w:color w:val="000000" w:themeColor="text1"/>
        </w:rPr>
        <w:t xml:space="preserve"> </w:t>
      </w:r>
      <w:r w:rsidR="001449A7" w:rsidRPr="00F61309">
        <w:rPr>
          <w:rFonts w:ascii="Times New Roman" w:hAnsi="Times New Roman" w:cs="Times New Roman"/>
        </w:rPr>
        <w:t xml:space="preserve">the presence of </w:t>
      </w:r>
      <w:del w:id="249" w:author="Ruijie Xu" w:date="2022-02-02T11:02:00Z">
        <w:r w:rsidR="001449A7" w:rsidRPr="00F61309" w:rsidDel="00463AA7">
          <w:rPr>
            <w:rFonts w:ascii="Times New Roman" w:hAnsi="Times New Roman" w:cs="Times New Roman"/>
            <w:i/>
            <w:iCs/>
          </w:rPr>
          <w:delText>Leptospira</w:delText>
        </w:r>
      </w:del>
      <w:ins w:id="250" w:author="Ruijie Xu" w:date="2022-02-02T11:02:00Z">
        <w:r w:rsidR="00463AA7" w:rsidRPr="00F61309">
          <w:rPr>
            <w:rFonts w:ascii="Times New Roman" w:hAnsi="Times New Roman" w:cs="Times New Roman"/>
            <w:i/>
            <w:iCs/>
          </w:rPr>
          <w:t>Leptospira</w:t>
        </w:r>
      </w:ins>
      <w:r w:rsidR="00A774DE" w:rsidRPr="00F61309">
        <w:rPr>
          <w:rFonts w:ascii="Times New Roman" w:hAnsi="Times New Roman" w:cs="Times New Roman"/>
          <w:i/>
          <w:iCs/>
        </w:rPr>
        <w:t>,</w:t>
      </w:r>
      <w:r w:rsidR="00B55B12" w:rsidRPr="00F61309">
        <w:rPr>
          <w:rFonts w:ascii="Times New Roman" w:hAnsi="Times New Roman" w:cs="Times New Roman"/>
          <w:i/>
          <w:iCs/>
        </w:rPr>
        <w:t xml:space="preserve"> </w:t>
      </w:r>
      <w:r w:rsidR="00B55B12" w:rsidRPr="00F61309">
        <w:rPr>
          <w:rFonts w:ascii="Times New Roman" w:hAnsi="Times New Roman" w:cs="Times New Roman"/>
          <w:iCs/>
        </w:rPr>
        <w:t>a major zoonotic pathogen of one health importance</w:t>
      </w:r>
      <w:del w:id="251" w:author="Rajeev, Sree" w:date="2022-03-03T08:51:00Z">
        <w:r w:rsidR="00B55B12" w:rsidRPr="00F61309" w:rsidDel="00275D70">
          <w:rPr>
            <w:rFonts w:ascii="Times New Roman" w:hAnsi="Times New Roman" w:cs="Times New Roman"/>
          </w:rPr>
          <w:delText xml:space="preserve"> in comparison to </w:delText>
        </w:r>
        <w:r w:rsidR="001449A7" w:rsidRPr="00F61309" w:rsidDel="00275D70">
          <w:rPr>
            <w:rFonts w:ascii="Times New Roman" w:hAnsi="Times New Roman" w:cs="Times New Roman"/>
          </w:rPr>
          <w:delText xml:space="preserve">traditional </w:delText>
        </w:r>
        <w:r w:rsidR="00B55B12" w:rsidRPr="00F61309" w:rsidDel="00275D70">
          <w:rPr>
            <w:rFonts w:ascii="Times New Roman" w:hAnsi="Times New Roman" w:cs="Times New Roman"/>
          </w:rPr>
          <w:delText>methods</w:delText>
        </w:r>
      </w:del>
      <w:r w:rsidR="00B55B12" w:rsidRPr="00F61309">
        <w:rPr>
          <w:rFonts w:ascii="Times New Roman" w:hAnsi="Times New Roman" w:cs="Times New Roman"/>
        </w:rPr>
        <w:t>.</w:t>
      </w:r>
    </w:p>
    <w:p w14:paraId="1BEB52C2" w14:textId="7A63CC43" w:rsidR="00130564" w:rsidRPr="00F61309" w:rsidRDefault="00130564" w:rsidP="0046408A">
      <w:pPr>
        <w:spacing w:line="480" w:lineRule="auto"/>
        <w:rPr>
          <w:rFonts w:ascii="Times New Roman" w:hAnsi="Times New Roman" w:cs="Times New Roman"/>
          <w:b/>
          <w:color w:val="000000" w:themeColor="text1"/>
        </w:rPr>
      </w:pPr>
      <w:r w:rsidRPr="00F61309">
        <w:rPr>
          <w:rFonts w:ascii="Times New Roman" w:hAnsi="Times New Roman" w:cs="Times New Roman"/>
          <w:b/>
          <w:color w:val="000000" w:themeColor="text1"/>
        </w:rPr>
        <w:t>Conclusions</w:t>
      </w:r>
    </w:p>
    <w:p w14:paraId="11133512" w14:textId="2AEB9C4B" w:rsidR="00925D01" w:rsidRPr="00F61309" w:rsidRDefault="009406D8" w:rsidP="0046408A">
      <w:pPr>
        <w:spacing w:line="480" w:lineRule="auto"/>
        <w:ind w:firstLine="720"/>
        <w:rPr>
          <w:rFonts w:ascii="Times New Roman" w:hAnsi="Times New Roman" w:cs="Times New Roman"/>
          <w:color w:val="000000" w:themeColor="text1"/>
        </w:rPr>
      </w:pPr>
      <w:r w:rsidRPr="00F61309">
        <w:rPr>
          <w:rFonts w:ascii="Times New Roman" w:hAnsi="Times New Roman" w:cs="Times New Roman"/>
          <w:color w:val="000000" w:themeColor="text1"/>
        </w:rPr>
        <w:t>S</w:t>
      </w:r>
      <w:r w:rsidR="008B5A8E" w:rsidRPr="00F61309">
        <w:rPr>
          <w:rFonts w:ascii="Times New Roman" w:hAnsi="Times New Roman" w:cs="Times New Roman"/>
          <w:color w:val="000000" w:themeColor="text1"/>
        </w:rPr>
        <w:t xml:space="preserve">ignificant </w:t>
      </w:r>
      <w:r w:rsidR="003C1718" w:rsidRPr="00F61309">
        <w:rPr>
          <w:rFonts w:ascii="Times New Roman" w:hAnsi="Times New Roman" w:cs="Times New Roman"/>
          <w:color w:val="000000" w:themeColor="text1"/>
        </w:rPr>
        <w:t>differen</w:t>
      </w:r>
      <w:r w:rsidR="008B5A8E" w:rsidRPr="00F61309">
        <w:rPr>
          <w:rFonts w:ascii="Times New Roman" w:hAnsi="Times New Roman" w:cs="Times New Roman"/>
          <w:color w:val="000000" w:themeColor="text1"/>
        </w:rPr>
        <w:t xml:space="preserve">ces in </w:t>
      </w:r>
      <w:r w:rsidR="003C1718" w:rsidRPr="00F61309">
        <w:rPr>
          <w:rFonts w:ascii="Times New Roman" w:hAnsi="Times New Roman" w:cs="Times New Roman"/>
          <w:color w:val="000000" w:themeColor="text1"/>
        </w:rPr>
        <w:t>compositional profiles for the same dataset</w:t>
      </w:r>
      <w:r w:rsidRPr="00F61309">
        <w:rPr>
          <w:rFonts w:ascii="Times New Roman" w:hAnsi="Times New Roman" w:cs="Times New Roman"/>
          <w:color w:val="000000" w:themeColor="text1"/>
        </w:rPr>
        <w:t xml:space="preserve"> while using different </w:t>
      </w:r>
      <w:ins w:id="252" w:author="Ruijie Xu" w:date="2022-02-01T13:32:00Z">
        <w:r w:rsidR="009B3ED7" w:rsidRPr="00F61309">
          <w:rPr>
            <w:rFonts w:ascii="Times New Roman" w:hAnsi="Times New Roman" w:cs="Times New Roman"/>
            <w:color w:val="000000" w:themeColor="text1"/>
          </w:rPr>
          <w:t xml:space="preserve">databases and </w:t>
        </w:r>
      </w:ins>
      <w:r w:rsidR="008524D8" w:rsidRPr="00F61309">
        <w:rPr>
          <w:rFonts w:ascii="Times New Roman" w:hAnsi="Times New Roman" w:cs="Times New Roman"/>
          <w:color w:val="000000" w:themeColor="text1"/>
        </w:rPr>
        <w:t>software</w:t>
      </w:r>
      <w:r w:rsidRPr="00F61309">
        <w:rPr>
          <w:rFonts w:ascii="Times New Roman" w:hAnsi="Times New Roman" w:cs="Times New Roman"/>
          <w:color w:val="000000" w:themeColor="text1"/>
        </w:rPr>
        <w:t xml:space="preserve"> </w:t>
      </w:r>
      <w:ins w:id="253" w:author="Rajeev, Sree" w:date="2022-02-28T11:30:00Z">
        <w:r w:rsidR="007E2AD5" w:rsidRPr="00F61309">
          <w:rPr>
            <w:rFonts w:ascii="Times New Roman" w:hAnsi="Times New Roman" w:cs="Times New Roman"/>
            <w:color w:val="000000" w:themeColor="text1"/>
          </w:rPr>
          <w:t xml:space="preserve">combinations </w:t>
        </w:r>
      </w:ins>
      <w:del w:id="254" w:author="Ruijie Xu" w:date="2022-02-01T13:32:00Z">
        <w:r w:rsidRPr="00F61309" w:rsidDel="009B3ED7">
          <w:rPr>
            <w:rFonts w:ascii="Times New Roman" w:hAnsi="Times New Roman" w:cs="Times New Roman"/>
            <w:color w:val="000000" w:themeColor="text1"/>
          </w:rPr>
          <w:delText xml:space="preserve">and databases </w:delText>
        </w:r>
      </w:del>
      <w:ins w:id="255" w:author="Liliana Salvador" w:date="2022-03-08T17:06:00Z">
        <w:r w:rsidR="001B30EA" w:rsidRPr="00F61309">
          <w:rPr>
            <w:rFonts w:ascii="Times New Roman" w:hAnsi="Times New Roman" w:cs="Times New Roman"/>
            <w:color w:val="000000" w:themeColor="text1"/>
          </w:rPr>
          <w:t>can</w:t>
        </w:r>
      </w:ins>
      <w:del w:id="256" w:author="Liliana Salvador" w:date="2022-03-08T17:06:00Z">
        <w:r w:rsidRPr="00F61309" w:rsidDel="001B30EA">
          <w:rPr>
            <w:rFonts w:ascii="Times New Roman" w:hAnsi="Times New Roman" w:cs="Times New Roman"/>
            <w:color w:val="000000" w:themeColor="text1"/>
          </w:rPr>
          <w:delText>may</w:delText>
        </w:r>
      </w:del>
      <w:r w:rsidRPr="00F61309">
        <w:rPr>
          <w:rFonts w:ascii="Times New Roman" w:hAnsi="Times New Roman" w:cs="Times New Roman"/>
          <w:color w:val="000000" w:themeColor="text1"/>
        </w:rPr>
        <w:t xml:space="preserve"> </w:t>
      </w:r>
      <w:ins w:id="257" w:author="Rajeev, Sree" w:date="2022-02-28T11:30:00Z">
        <w:r w:rsidR="007E2AD5" w:rsidRPr="00F61309">
          <w:rPr>
            <w:rFonts w:ascii="Times New Roman" w:hAnsi="Times New Roman" w:cs="Times New Roman"/>
            <w:color w:val="000000" w:themeColor="text1"/>
          </w:rPr>
          <w:t>result in</w:t>
        </w:r>
        <w:del w:id="258" w:author="Ruijie Xu" w:date="2022-03-04T13:21:00Z">
          <w:r w:rsidR="007E2AD5" w:rsidRPr="00F61309" w:rsidDel="008B5F14">
            <w:rPr>
              <w:rFonts w:ascii="Times New Roman" w:hAnsi="Times New Roman" w:cs="Times New Roman"/>
              <w:color w:val="000000" w:themeColor="text1"/>
            </w:rPr>
            <w:delText xml:space="preserve"> </w:delText>
          </w:r>
        </w:del>
      </w:ins>
      <w:del w:id="259" w:author="Rajeev, Sree" w:date="2022-02-28T11:30:00Z">
        <w:r w:rsidR="003C1718" w:rsidRPr="00F61309" w:rsidDel="007E2AD5">
          <w:rPr>
            <w:rFonts w:ascii="Times New Roman" w:hAnsi="Times New Roman" w:cs="Times New Roman"/>
            <w:color w:val="000000" w:themeColor="text1"/>
          </w:rPr>
          <w:delText>lead to</w:delText>
        </w:r>
      </w:del>
      <w:r w:rsidR="003C1718" w:rsidRPr="00F61309">
        <w:rPr>
          <w:rFonts w:ascii="Times New Roman" w:hAnsi="Times New Roman" w:cs="Times New Roman"/>
          <w:color w:val="000000" w:themeColor="text1"/>
        </w:rPr>
        <w:t xml:space="preserve"> </w:t>
      </w:r>
      <w:del w:id="260" w:author="Rajeev, Sree" w:date="2022-02-28T11:30:00Z">
        <w:r w:rsidR="003C1718" w:rsidRPr="00F61309" w:rsidDel="007E2AD5">
          <w:rPr>
            <w:rFonts w:ascii="Times New Roman" w:hAnsi="Times New Roman" w:cs="Times New Roman"/>
            <w:color w:val="000000" w:themeColor="text1"/>
          </w:rPr>
          <w:delText xml:space="preserve">divergent </w:delText>
        </w:r>
      </w:del>
      <w:ins w:id="261" w:author="Rajeev, Sree" w:date="2022-02-28T11:31:00Z">
        <w:r w:rsidR="007E2AD5" w:rsidRPr="00F61309">
          <w:rPr>
            <w:rFonts w:ascii="Times New Roman" w:hAnsi="Times New Roman" w:cs="Times New Roman"/>
            <w:color w:val="000000" w:themeColor="text1"/>
          </w:rPr>
          <w:t xml:space="preserve">confounding </w:t>
        </w:r>
      </w:ins>
      <w:r w:rsidR="003C1718" w:rsidRPr="00F61309">
        <w:rPr>
          <w:rFonts w:ascii="Times New Roman" w:hAnsi="Times New Roman" w:cs="Times New Roman"/>
          <w:color w:val="000000" w:themeColor="text1"/>
        </w:rPr>
        <w:t>biological conclusions in</w:t>
      </w:r>
      <w:r w:rsidR="00130564" w:rsidRPr="00F61309">
        <w:rPr>
          <w:rFonts w:ascii="Times New Roman" w:hAnsi="Times New Roman" w:cs="Times New Roman"/>
          <w:color w:val="000000" w:themeColor="text1"/>
        </w:rPr>
        <w:t xml:space="preserve"> microbial profiling</w:t>
      </w:r>
      <w:ins w:id="262" w:author="Rajeev, Sree" w:date="2022-02-28T11:31:00Z">
        <w:r w:rsidR="007E2AD5" w:rsidRPr="00F61309">
          <w:rPr>
            <w:rFonts w:ascii="Times New Roman" w:hAnsi="Times New Roman" w:cs="Times New Roman"/>
            <w:color w:val="000000" w:themeColor="text1"/>
          </w:rPr>
          <w:t>.</w:t>
        </w:r>
      </w:ins>
      <w:del w:id="263" w:author="Rajeev, Sree" w:date="2022-02-28T11:31:00Z">
        <w:r w:rsidR="00130564" w:rsidRPr="00F61309" w:rsidDel="007E2AD5">
          <w:rPr>
            <w:rFonts w:ascii="Times New Roman" w:hAnsi="Times New Roman" w:cs="Times New Roman"/>
            <w:color w:val="000000" w:themeColor="text1"/>
          </w:rPr>
          <w:delText xml:space="preserve"> and </w:delText>
        </w:r>
        <w:r w:rsidRPr="00F61309" w:rsidDel="007E2AD5">
          <w:rPr>
            <w:rFonts w:ascii="Times New Roman" w:hAnsi="Times New Roman" w:cs="Times New Roman"/>
            <w:color w:val="000000" w:themeColor="text1"/>
          </w:rPr>
          <w:delText>zoonotic pathogens</w:delText>
        </w:r>
        <w:r w:rsidR="0014198B" w:rsidRPr="00F61309" w:rsidDel="007E2AD5">
          <w:rPr>
            <w:rFonts w:ascii="Times New Roman" w:hAnsi="Times New Roman" w:cs="Times New Roman"/>
            <w:color w:val="000000" w:themeColor="text1"/>
          </w:rPr>
          <w:delText xml:space="preserve"> detection</w:delText>
        </w:r>
        <w:r w:rsidRPr="00F61309" w:rsidDel="007E2AD5">
          <w:rPr>
            <w:rFonts w:ascii="Times New Roman" w:hAnsi="Times New Roman" w:cs="Times New Roman"/>
            <w:color w:val="000000" w:themeColor="text1"/>
          </w:rPr>
          <w:delText xml:space="preserve">. </w:delText>
        </w:r>
      </w:del>
      <w:bookmarkEnd w:id="176"/>
      <w:bookmarkEnd w:id="177"/>
    </w:p>
    <w:p w14:paraId="5E78903D" w14:textId="192AF7DF" w:rsidR="00130564" w:rsidRPr="00F61309" w:rsidRDefault="00130564" w:rsidP="0046408A">
      <w:pPr>
        <w:spacing w:line="480" w:lineRule="auto"/>
        <w:rPr>
          <w:rFonts w:ascii="Times New Roman" w:hAnsi="Times New Roman" w:cs="Times New Roman"/>
          <w:b/>
          <w:color w:val="000000" w:themeColor="text1"/>
        </w:rPr>
      </w:pPr>
      <w:r w:rsidRPr="00F61309">
        <w:rPr>
          <w:rFonts w:ascii="Times New Roman" w:hAnsi="Times New Roman" w:cs="Times New Roman"/>
          <w:b/>
          <w:color w:val="000000" w:themeColor="text1"/>
        </w:rPr>
        <w:t>Significance and Impact of Study</w:t>
      </w:r>
    </w:p>
    <w:p w14:paraId="33162C6B" w14:textId="0999243B" w:rsidR="00C17742" w:rsidRPr="00F61309" w:rsidRDefault="002F2050" w:rsidP="005912FB">
      <w:pPr>
        <w:spacing w:line="480" w:lineRule="auto"/>
        <w:ind w:firstLine="720"/>
        <w:rPr>
          <w:rFonts w:ascii="Times New Roman" w:hAnsi="Times New Roman" w:cs="Times New Roman"/>
          <w:color w:val="000000" w:themeColor="text1"/>
        </w:rPr>
      </w:pPr>
      <w:r w:rsidRPr="00F61309">
        <w:rPr>
          <w:rFonts w:ascii="Times New Roman" w:hAnsi="Times New Roman" w:cs="Times New Roman"/>
          <w:color w:val="000000" w:themeColor="text1"/>
        </w:rPr>
        <w:t xml:space="preserve">This study </w:t>
      </w:r>
      <w:ins w:id="264" w:author="Rajeev, Sree" w:date="2022-03-03T08:52:00Z">
        <w:r w:rsidR="00E9539B" w:rsidRPr="00F61309">
          <w:rPr>
            <w:rFonts w:ascii="Times New Roman" w:hAnsi="Times New Roman" w:cs="Times New Roman"/>
            <w:color w:val="000000" w:themeColor="text1"/>
          </w:rPr>
          <w:t xml:space="preserve">cautions </w:t>
        </w:r>
      </w:ins>
      <w:del w:id="265" w:author="Rajeev, Sree" w:date="2022-02-28T11:35:00Z">
        <w:r w:rsidRPr="00F61309" w:rsidDel="007E2AD5">
          <w:rPr>
            <w:rFonts w:ascii="Times New Roman" w:hAnsi="Times New Roman" w:cs="Times New Roman"/>
            <w:color w:val="000000" w:themeColor="text1"/>
          </w:rPr>
          <w:delText xml:space="preserve">highlights </w:delText>
        </w:r>
      </w:del>
      <w:r w:rsidRPr="00F61309">
        <w:rPr>
          <w:rFonts w:ascii="Times New Roman" w:hAnsi="Times New Roman" w:cs="Times New Roman"/>
          <w:color w:val="000000" w:themeColor="text1"/>
        </w:rPr>
        <w:t>th</w:t>
      </w:r>
      <w:ins w:id="266" w:author="Rajeev, Sree" w:date="2022-02-28T11:31:00Z">
        <w:r w:rsidR="007E2AD5" w:rsidRPr="00F61309">
          <w:rPr>
            <w:rFonts w:ascii="Times New Roman" w:hAnsi="Times New Roman" w:cs="Times New Roman"/>
            <w:color w:val="000000" w:themeColor="text1"/>
          </w:rPr>
          <w:t>at</w:t>
        </w:r>
      </w:ins>
      <w:del w:id="267" w:author="Rajeev, Sree" w:date="2022-02-28T11:31:00Z">
        <w:r w:rsidRPr="00F61309" w:rsidDel="007E2AD5">
          <w:rPr>
            <w:rFonts w:ascii="Times New Roman" w:hAnsi="Times New Roman" w:cs="Times New Roman"/>
            <w:color w:val="000000" w:themeColor="text1"/>
          </w:rPr>
          <w:delText>e</w:delText>
        </w:r>
      </w:del>
      <w:r w:rsidRPr="00F61309">
        <w:rPr>
          <w:rFonts w:ascii="Times New Roman" w:hAnsi="Times New Roman" w:cs="Times New Roman"/>
          <w:color w:val="000000" w:themeColor="text1"/>
        </w:rPr>
        <w:t xml:space="preserve"> </w:t>
      </w:r>
      <w:del w:id="268" w:author="Rajeev, Sree" w:date="2022-02-28T11:31:00Z">
        <w:r w:rsidRPr="00F61309" w:rsidDel="007E2AD5">
          <w:rPr>
            <w:rFonts w:ascii="Times New Roman" w:hAnsi="Times New Roman" w:cs="Times New Roman"/>
            <w:color w:val="000000" w:themeColor="text1"/>
          </w:rPr>
          <w:delText xml:space="preserve">importance to </w:delText>
        </w:r>
        <w:r w:rsidR="00130564" w:rsidRPr="00F61309" w:rsidDel="007E2AD5">
          <w:rPr>
            <w:rFonts w:ascii="Times New Roman" w:hAnsi="Times New Roman" w:cs="Times New Roman"/>
            <w:color w:val="000000" w:themeColor="text1"/>
          </w:rPr>
          <w:delText xml:space="preserve">warrant caution </w:delText>
        </w:r>
      </w:del>
      <w:ins w:id="269" w:author="Ruijie Xu" w:date="2022-02-27T10:19:00Z">
        <w:del w:id="270" w:author="Rajeev, Sree" w:date="2022-02-28T11:31:00Z">
          <w:r w:rsidR="00B13925" w:rsidRPr="00F61309" w:rsidDel="007E2AD5">
            <w:rPr>
              <w:rFonts w:ascii="Times New Roman" w:hAnsi="Times New Roman" w:cs="Times New Roman"/>
              <w:color w:val="000000" w:themeColor="text1"/>
            </w:rPr>
            <w:delText xml:space="preserve">on </w:delText>
          </w:r>
        </w:del>
        <w:r w:rsidR="00B13925" w:rsidRPr="00F61309">
          <w:rPr>
            <w:rFonts w:ascii="Times New Roman" w:hAnsi="Times New Roman" w:cs="Times New Roman"/>
            <w:color w:val="000000" w:themeColor="text1"/>
          </w:rPr>
          <w:t xml:space="preserve">the selection of </w:t>
        </w:r>
        <w:del w:id="271" w:author="Rajeev, Sree" w:date="2022-02-28T11:48:00Z">
          <w:r w:rsidR="00B13925" w:rsidRPr="00F61309" w:rsidDel="00EA4111">
            <w:rPr>
              <w:rFonts w:ascii="Times New Roman" w:hAnsi="Times New Roman" w:cs="Times New Roman"/>
              <w:color w:val="000000" w:themeColor="text1"/>
            </w:rPr>
            <w:delText xml:space="preserve">metagenomic </w:delText>
          </w:r>
        </w:del>
        <w:r w:rsidR="00B13925" w:rsidRPr="00F61309">
          <w:rPr>
            <w:rFonts w:ascii="Times New Roman" w:hAnsi="Times New Roman" w:cs="Times New Roman"/>
            <w:color w:val="000000" w:themeColor="text1"/>
          </w:rPr>
          <w:t xml:space="preserve">software and databases </w:t>
        </w:r>
        <w:del w:id="272" w:author="Rajeev, Sree" w:date="2022-02-28T11:35:00Z">
          <w:r w:rsidR="00B13925" w:rsidRPr="00F61309" w:rsidDel="007E2AD5">
            <w:rPr>
              <w:rFonts w:ascii="Times New Roman" w:hAnsi="Times New Roman" w:cs="Times New Roman"/>
              <w:color w:val="000000" w:themeColor="text1"/>
            </w:rPr>
            <w:delText xml:space="preserve">while using </w:delText>
          </w:r>
        </w:del>
      </w:ins>
      <w:ins w:id="273" w:author="Rajeev, Sree" w:date="2022-02-28T11:33:00Z">
        <w:r w:rsidR="007E2AD5" w:rsidRPr="00F61309">
          <w:rPr>
            <w:rFonts w:ascii="Times New Roman" w:hAnsi="Times New Roman" w:cs="Times New Roman"/>
            <w:color w:val="000000" w:themeColor="text1"/>
          </w:rPr>
          <w:t xml:space="preserve">to analyze </w:t>
        </w:r>
      </w:ins>
      <w:ins w:id="274" w:author="Ruijie Xu" w:date="2022-02-27T10:19:00Z">
        <w:del w:id="275" w:author="Rajeev, Sree" w:date="2022-02-28T11:33:00Z">
          <w:r w:rsidR="00B13925" w:rsidRPr="00F61309" w:rsidDel="007E2AD5">
            <w:rPr>
              <w:rFonts w:ascii="Times New Roman" w:hAnsi="Times New Roman" w:cs="Times New Roman"/>
              <w:color w:val="000000" w:themeColor="text1"/>
            </w:rPr>
            <w:delText xml:space="preserve">shotgun </w:delText>
          </w:r>
        </w:del>
        <w:r w:rsidR="00B13925" w:rsidRPr="00F61309">
          <w:rPr>
            <w:rFonts w:ascii="Times New Roman" w:hAnsi="Times New Roman" w:cs="Times New Roman"/>
            <w:color w:val="000000" w:themeColor="text1"/>
          </w:rPr>
          <w:t xml:space="preserve">metagenomics </w:t>
        </w:r>
      </w:ins>
      <w:ins w:id="276" w:author="Rajeev, Sree" w:date="2022-02-28T11:33:00Z">
        <w:r w:rsidR="007E2AD5" w:rsidRPr="00F61309">
          <w:rPr>
            <w:rFonts w:ascii="Times New Roman" w:hAnsi="Times New Roman" w:cs="Times New Roman"/>
            <w:color w:val="000000" w:themeColor="text1"/>
          </w:rPr>
          <w:t xml:space="preserve">data </w:t>
        </w:r>
        <w:del w:id="277" w:author="Liliana Salvador" w:date="2022-03-15T09:33:00Z">
          <w:r w:rsidR="007E2AD5" w:rsidRPr="00F61309" w:rsidDel="007F37AE">
            <w:rPr>
              <w:rFonts w:ascii="Times New Roman" w:hAnsi="Times New Roman" w:cs="Times New Roman"/>
              <w:color w:val="000000" w:themeColor="text1"/>
            </w:rPr>
            <w:delText>may</w:delText>
          </w:r>
        </w:del>
      </w:ins>
      <w:ins w:id="278" w:author="Liliana Salvador" w:date="2022-03-15T09:33:00Z">
        <w:r w:rsidR="007F37AE">
          <w:rPr>
            <w:rFonts w:ascii="Times New Roman" w:hAnsi="Times New Roman" w:cs="Times New Roman"/>
            <w:color w:val="000000" w:themeColor="text1"/>
          </w:rPr>
          <w:t>can</w:t>
        </w:r>
      </w:ins>
      <w:ins w:id="279" w:author="Rajeev, Sree" w:date="2022-02-28T11:33:00Z">
        <w:r w:rsidR="007E2AD5" w:rsidRPr="00F61309">
          <w:rPr>
            <w:rFonts w:ascii="Times New Roman" w:hAnsi="Times New Roman" w:cs="Times New Roman"/>
            <w:color w:val="000000" w:themeColor="text1"/>
          </w:rPr>
          <w:t xml:space="preserve"> influence the outcome and biological interpreta</w:t>
        </w:r>
      </w:ins>
      <w:ins w:id="280" w:author="Rajeev, Sree" w:date="2022-02-28T11:34:00Z">
        <w:r w:rsidR="007E2AD5" w:rsidRPr="00F61309">
          <w:rPr>
            <w:rFonts w:ascii="Times New Roman" w:hAnsi="Times New Roman" w:cs="Times New Roman"/>
            <w:color w:val="000000" w:themeColor="text1"/>
          </w:rPr>
          <w:t>tion</w:t>
        </w:r>
      </w:ins>
      <w:ins w:id="281" w:author="Rajeev, Sree" w:date="2022-02-28T11:35:00Z">
        <w:r w:rsidR="00E56D4E" w:rsidRPr="00F61309">
          <w:rPr>
            <w:rFonts w:ascii="Times New Roman" w:hAnsi="Times New Roman" w:cs="Times New Roman"/>
            <w:color w:val="000000" w:themeColor="text1"/>
          </w:rPr>
          <w:t>.</w:t>
        </w:r>
      </w:ins>
      <w:ins w:id="282" w:author="Rajeev, Sree" w:date="2022-02-28T11:34:00Z">
        <w:r w:rsidR="007E2AD5" w:rsidRPr="00F61309">
          <w:rPr>
            <w:rFonts w:ascii="Times New Roman" w:hAnsi="Times New Roman" w:cs="Times New Roman"/>
            <w:color w:val="000000" w:themeColor="text1"/>
          </w:rPr>
          <w:t xml:space="preserve"> </w:t>
        </w:r>
      </w:ins>
      <w:ins w:id="283" w:author="Ruijie Xu" w:date="2022-02-27T10:19:00Z">
        <w:del w:id="284" w:author="Rajeev, Sree" w:date="2022-02-28T11:34:00Z">
          <w:r w:rsidR="00B13925" w:rsidRPr="00F61309" w:rsidDel="007E2AD5">
            <w:rPr>
              <w:rFonts w:ascii="Times New Roman" w:hAnsi="Times New Roman" w:cs="Times New Roman"/>
              <w:color w:val="000000" w:themeColor="text1"/>
            </w:rPr>
            <w:delText>for pathogen detec</w:delText>
          </w:r>
        </w:del>
      </w:ins>
      <w:ins w:id="285" w:author="Ruijie Xu" w:date="2022-02-27T10:20:00Z">
        <w:del w:id="286" w:author="Rajeev, Sree" w:date="2022-02-28T11:34:00Z">
          <w:r w:rsidR="00B13925" w:rsidRPr="00F61309" w:rsidDel="007E2AD5">
            <w:rPr>
              <w:rFonts w:ascii="Times New Roman" w:hAnsi="Times New Roman" w:cs="Times New Roman"/>
              <w:color w:val="000000" w:themeColor="text1"/>
            </w:rPr>
            <w:delText xml:space="preserve">tion and interpretation of taxonomical profiling analyses. </w:delText>
          </w:r>
        </w:del>
      </w:ins>
      <w:del w:id="287" w:author="Rajeev, Sree" w:date="2022-02-28T11:34:00Z">
        <w:r w:rsidR="00130564" w:rsidRPr="00F61309" w:rsidDel="007E2AD5">
          <w:rPr>
            <w:rFonts w:ascii="Times New Roman" w:hAnsi="Times New Roman" w:cs="Times New Roman"/>
            <w:color w:val="000000" w:themeColor="text1"/>
          </w:rPr>
          <w:delText xml:space="preserve">while </w:delText>
        </w:r>
        <w:r w:rsidR="00D54513" w:rsidRPr="00F61309" w:rsidDel="007E2AD5">
          <w:rPr>
            <w:rFonts w:ascii="Times New Roman" w:hAnsi="Times New Roman" w:cs="Times New Roman"/>
            <w:color w:val="000000" w:themeColor="text1"/>
          </w:rPr>
          <w:delText xml:space="preserve">using </w:delText>
        </w:r>
        <w:r w:rsidR="00EC464E" w:rsidRPr="00F61309" w:rsidDel="007E2AD5">
          <w:rPr>
            <w:rFonts w:ascii="Times New Roman" w:hAnsi="Times New Roman" w:cs="Times New Roman"/>
            <w:color w:val="000000" w:themeColor="text1"/>
          </w:rPr>
          <w:delText>shotgun metagen</w:delText>
        </w:r>
        <w:r w:rsidR="00637972" w:rsidRPr="00F61309" w:rsidDel="007E2AD5">
          <w:rPr>
            <w:rFonts w:ascii="Times New Roman" w:hAnsi="Times New Roman" w:cs="Times New Roman"/>
            <w:color w:val="000000" w:themeColor="text1"/>
          </w:rPr>
          <w:delText>o</w:delText>
        </w:r>
        <w:r w:rsidR="00EC464E" w:rsidRPr="00F61309" w:rsidDel="007E2AD5">
          <w:rPr>
            <w:rFonts w:ascii="Times New Roman" w:hAnsi="Times New Roman" w:cs="Times New Roman"/>
            <w:color w:val="000000" w:themeColor="text1"/>
          </w:rPr>
          <w:delText xml:space="preserve">mics for pathogen detection </w:delText>
        </w:r>
        <w:r w:rsidR="00D54513" w:rsidRPr="00F61309" w:rsidDel="007E2AD5">
          <w:rPr>
            <w:rFonts w:ascii="Times New Roman" w:hAnsi="Times New Roman" w:cs="Times New Roman"/>
            <w:color w:val="000000" w:themeColor="text1"/>
          </w:rPr>
          <w:delText xml:space="preserve">and </w:delText>
        </w:r>
        <w:r w:rsidR="005320C9" w:rsidRPr="00F61309" w:rsidDel="007E2AD5">
          <w:rPr>
            <w:rFonts w:ascii="Times New Roman" w:hAnsi="Times New Roman" w:cs="Times New Roman"/>
            <w:color w:val="000000" w:themeColor="text1"/>
          </w:rPr>
          <w:delText xml:space="preserve">interpretation of </w:delText>
        </w:r>
        <w:r w:rsidR="00130564" w:rsidRPr="00F61309" w:rsidDel="007E2AD5">
          <w:rPr>
            <w:rFonts w:ascii="Times New Roman" w:hAnsi="Times New Roman" w:cs="Times New Roman"/>
            <w:color w:val="000000" w:themeColor="text1"/>
          </w:rPr>
          <w:delText>taxonomical profiling</w:delText>
        </w:r>
        <w:r w:rsidR="00907689" w:rsidRPr="00F61309" w:rsidDel="007E2AD5">
          <w:rPr>
            <w:rFonts w:ascii="Times New Roman" w:hAnsi="Times New Roman" w:cs="Times New Roman"/>
            <w:color w:val="000000" w:themeColor="text1"/>
          </w:rPr>
          <w:delText xml:space="preserve"> </w:delText>
        </w:r>
        <w:r w:rsidR="00130564" w:rsidRPr="00F61309" w:rsidDel="007E2AD5">
          <w:rPr>
            <w:rFonts w:ascii="Times New Roman" w:hAnsi="Times New Roman" w:cs="Times New Roman"/>
            <w:color w:val="000000" w:themeColor="text1"/>
          </w:rPr>
          <w:delText xml:space="preserve">analyses. </w:delText>
        </w:r>
      </w:del>
    </w:p>
    <w:bookmarkEnd w:id="171"/>
    <w:bookmarkEnd w:id="172"/>
    <w:bookmarkEnd w:id="173"/>
    <w:p w14:paraId="09712387" w14:textId="637D7637" w:rsidR="009410DA" w:rsidRPr="00F61309" w:rsidRDefault="00BE5190" w:rsidP="0046408A">
      <w:pPr>
        <w:spacing w:line="480" w:lineRule="auto"/>
        <w:rPr>
          <w:rFonts w:ascii="Times New Roman" w:hAnsi="Times New Roman" w:cs="Times New Roman"/>
          <w:b/>
          <w:color w:val="000000" w:themeColor="text1"/>
        </w:rPr>
      </w:pPr>
      <w:r w:rsidRPr="00F61309">
        <w:rPr>
          <w:rFonts w:ascii="Times New Roman" w:hAnsi="Times New Roman" w:cs="Times New Roman"/>
          <w:b/>
          <w:color w:val="000000" w:themeColor="text1"/>
        </w:rPr>
        <w:t>Keywords</w:t>
      </w:r>
    </w:p>
    <w:p w14:paraId="7EC31DB2" w14:textId="4E512291" w:rsidR="005912FB" w:rsidRPr="00F61309" w:rsidRDefault="0019200D" w:rsidP="005912FB">
      <w:pPr>
        <w:spacing w:line="480" w:lineRule="auto"/>
        <w:rPr>
          <w:rFonts w:ascii="Times New Roman" w:hAnsi="Times New Roman" w:cs="Times New Roman"/>
          <w:color w:val="000000" w:themeColor="text1"/>
        </w:rPr>
      </w:pPr>
      <w:bookmarkStart w:id="288" w:name="OLE_LINK139"/>
      <w:bookmarkStart w:id="289" w:name="OLE_LINK140"/>
      <w:r w:rsidRPr="00F61309">
        <w:rPr>
          <w:rFonts w:ascii="Times New Roman" w:hAnsi="Times New Roman" w:cs="Times New Roman"/>
          <w:color w:val="000000" w:themeColor="text1"/>
        </w:rPr>
        <w:t xml:space="preserve">shotgun metagenomic sequencing, </w:t>
      </w:r>
      <w:r w:rsidR="00C17742" w:rsidRPr="00F61309">
        <w:rPr>
          <w:rFonts w:ascii="Times New Roman" w:hAnsi="Times New Roman" w:cs="Times New Roman"/>
          <w:color w:val="000000" w:themeColor="text1"/>
        </w:rPr>
        <w:t xml:space="preserve">pathogen detection, </w:t>
      </w:r>
      <w:del w:id="290" w:author="Ruijie Xu" w:date="2022-02-02T11:02:00Z">
        <w:r w:rsidR="00BE5190" w:rsidRPr="00F61309" w:rsidDel="00463AA7">
          <w:rPr>
            <w:rFonts w:ascii="Times New Roman" w:hAnsi="Times New Roman" w:cs="Times New Roman"/>
            <w:i/>
            <w:color w:val="000000" w:themeColor="text1"/>
          </w:rPr>
          <w:delText>Leptospira</w:delText>
        </w:r>
      </w:del>
      <w:ins w:id="291" w:author="Ruijie Xu" w:date="2022-02-02T11:02:00Z">
        <w:r w:rsidR="00463AA7" w:rsidRPr="00F61309">
          <w:rPr>
            <w:rFonts w:ascii="Times New Roman" w:hAnsi="Times New Roman" w:cs="Times New Roman"/>
            <w:i/>
            <w:color w:val="000000" w:themeColor="text1"/>
          </w:rPr>
          <w:t>Leptospira</w:t>
        </w:r>
      </w:ins>
      <w:r w:rsidR="00BE5190" w:rsidRPr="00F61309">
        <w:rPr>
          <w:rFonts w:ascii="Times New Roman" w:hAnsi="Times New Roman" w:cs="Times New Roman"/>
          <w:color w:val="000000" w:themeColor="text1"/>
        </w:rPr>
        <w:t xml:space="preserve">, </w:t>
      </w:r>
      <w:r w:rsidR="00366132" w:rsidRPr="00F61309">
        <w:rPr>
          <w:rFonts w:ascii="Times New Roman" w:hAnsi="Times New Roman" w:cs="Times New Roman"/>
          <w:color w:val="000000" w:themeColor="text1"/>
        </w:rPr>
        <w:t>next-</w:t>
      </w:r>
      <w:r w:rsidRPr="00F61309">
        <w:rPr>
          <w:rFonts w:ascii="Times New Roman" w:hAnsi="Times New Roman" w:cs="Times New Roman"/>
          <w:color w:val="000000" w:themeColor="text1"/>
        </w:rPr>
        <w:t>generation</w:t>
      </w:r>
      <w:r w:rsidR="00BE5190" w:rsidRPr="00F61309">
        <w:rPr>
          <w:rFonts w:ascii="Times New Roman" w:hAnsi="Times New Roman" w:cs="Times New Roman"/>
          <w:color w:val="000000" w:themeColor="text1"/>
        </w:rPr>
        <w:t xml:space="preserve"> sequencing</w:t>
      </w:r>
      <w:ins w:id="292" w:author="Liliana Salvador" w:date="2022-02-17T13:05:00Z">
        <w:r w:rsidR="00E13F51" w:rsidRPr="00F61309">
          <w:rPr>
            <w:rFonts w:ascii="Times New Roman" w:hAnsi="Times New Roman" w:cs="Times New Roman"/>
            <w:color w:val="000000" w:themeColor="text1"/>
          </w:rPr>
          <w:t>, software, databases, taxonomical profiles</w:t>
        </w:r>
      </w:ins>
      <w:del w:id="293" w:author="Ruijie Xu" w:date="2022-02-01T16:02:00Z">
        <w:r w:rsidR="00BE5190" w:rsidRPr="00F61309" w:rsidDel="002674E3">
          <w:rPr>
            <w:rFonts w:ascii="Times New Roman" w:hAnsi="Times New Roman" w:cs="Times New Roman"/>
            <w:color w:val="000000" w:themeColor="text1"/>
          </w:rPr>
          <w:delText xml:space="preserve">, Kraken2, CLARK, </w:delText>
        </w:r>
        <w:r w:rsidR="00587076" w:rsidRPr="00F61309" w:rsidDel="002674E3">
          <w:rPr>
            <w:rFonts w:ascii="Times New Roman" w:hAnsi="Times New Roman" w:cs="Times New Roman"/>
            <w:color w:val="000000" w:themeColor="text1"/>
          </w:rPr>
          <w:delText>CLARK-s</w:delText>
        </w:r>
      </w:del>
      <w:bookmarkStart w:id="294" w:name="OLE_LINK119"/>
      <w:bookmarkStart w:id="295" w:name="OLE_LINK120"/>
      <w:bookmarkStart w:id="296" w:name="OLE_LINK121"/>
      <w:bookmarkStart w:id="297" w:name="OLE_LINK122"/>
      <w:bookmarkStart w:id="298" w:name="OLE_LINK123"/>
    </w:p>
    <w:bookmarkEnd w:id="174"/>
    <w:bookmarkEnd w:id="175"/>
    <w:bookmarkEnd w:id="288"/>
    <w:bookmarkEnd w:id="289"/>
    <w:bookmarkEnd w:id="294"/>
    <w:bookmarkEnd w:id="295"/>
    <w:bookmarkEnd w:id="296"/>
    <w:bookmarkEnd w:id="297"/>
    <w:bookmarkEnd w:id="298"/>
    <w:p w14:paraId="339A0EB8" w14:textId="77777777" w:rsidR="0077309C" w:rsidRDefault="0077309C" w:rsidP="005912FB">
      <w:pPr>
        <w:spacing w:line="480" w:lineRule="auto"/>
        <w:rPr>
          <w:ins w:id="299" w:author="Ruijie Xu" w:date="2022-03-16T16:04:00Z"/>
          <w:rFonts w:ascii="Times New Roman" w:hAnsi="Times New Roman" w:cs="Times New Roman"/>
          <w:b/>
          <w:bCs/>
          <w:color w:val="000000" w:themeColor="text1"/>
        </w:rPr>
      </w:pPr>
    </w:p>
    <w:p w14:paraId="613AC83D" w14:textId="33E6AD7B" w:rsidR="00C919B3" w:rsidRPr="00F61309" w:rsidRDefault="00C919B3" w:rsidP="005912FB">
      <w:pPr>
        <w:spacing w:line="480" w:lineRule="auto"/>
        <w:rPr>
          <w:rFonts w:ascii="Times New Roman" w:hAnsi="Times New Roman" w:cs="Times New Roman"/>
          <w:b/>
          <w:bCs/>
          <w:color w:val="000000" w:themeColor="text1"/>
        </w:rPr>
      </w:pPr>
      <w:r w:rsidRPr="00F61309">
        <w:rPr>
          <w:rFonts w:ascii="Times New Roman" w:hAnsi="Times New Roman" w:cs="Times New Roman"/>
          <w:b/>
          <w:bCs/>
          <w:color w:val="000000" w:themeColor="text1"/>
        </w:rPr>
        <w:lastRenderedPageBreak/>
        <w:t>Introduction</w:t>
      </w:r>
    </w:p>
    <w:p w14:paraId="60F47FCF" w14:textId="4B741AD7" w:rsidR="00C0014F" w:rsidRPr="00F61309" w:rsidRDefault="00A45FFE" w:rsidP="0046408A">
      <w:pPr>
        <w:spacing w:line="480" w:lineRule="auto"/>
        <w:ind w:firstLine="720"/>
        <w:rPr>
          <w:rFonts w:ascii="Times New Roman" w:hAnsi="Times New Roman" w:cs="Times New Roman"/>
          <w:color w:val="000000" w:themeColor="text1"/>
        </w:rPr>
      </w:pPr>
      <w:r w:rsidRPr="00F61309">
        <w:rPr>
          <w:rFonts w:ascii="Times New Roman" w:hAnsi="Times New Roman" w:cs="Times New Roman"/>
          <w:color w:val="000000" w:themeColor="text1"/>
        </w:rPr>
        <w:t xml:space="preserve">Studies </w:t>
      </w:r>
      <w:r w:rsidR="00C0014F" w:rsidRPr="00F61309">
        <w:rPr>
          <w:rFonts w:ascii="Times New Roman" w:hAnsi="Times New Roman" w:cs="Times New Roman"/>
          <w:color w:val="000000" w:themeColor="text1"/>
        </w:rPr>
        <w:t xml:space="preserve">analyzing the composition of microbial communities </w:t>
      </w:r>
      <w:del w:id="300" w:author="Rajeev, Sree" w:date="2022-02-28T11:36:00Z">
        <w:r w:rsidR="00C0014F" w:rsidRPr="00F61309" w:rsidDel="00E56D4E">
          <w:rPr>
            <w:rFonts w:ascii="Times New Roman" w:hAnsi="Times New Roman" w:cs="Times New Roman"/>
            <w:color w:val="000000" w:themeColor="text1"/>
          </w:rPr>
          <w:delText>have been</w:delText>
        </w:r>
      </w:del>
      <w:ins w:id="301" w:author="Rajeev, Sree" w:date="2022-02-28T11:36:00Z">
        <w:r w:rsidR="00E56D4E" w:rsidRPr="00F61309">
          <w:rPr>
            <w:rFonts w:ascii="Times New Roman" w:hAnsi="Times New Roman" w:cs="Times New Roman"/>
            <w:color w:val="000000" w:themeColor="text1"/>
          </w:rPr>
          <w:t xml:space="preserve">are frequently </w:t>
        </w:r>
      </w:ins>
      <w:del w:id="302" w:author="Ruijie Xu" w:date="2022-03-04T13:21:00Z">
        <w:r w:rsidR="00C0014F" w:rsidRPr="00F61309" w:rsidDel="008B5F14">
          <w:rPr>
            <w:rFonts w:ascii="Times New Roman" w:hAnsi="Times New Roman" w:cs="Times New Roman"/>
            <w:color w:val="000000" w:themeColor="text1"/>
          </w:rPr>
          <w:delText xml:space="preserve"> </w:delText>
        </w:r>
      </w:del>
      <w:del w:id="303" w:author="Ruijie Xu" w:date="2022-03-10T10:18:00Z">
        <w:r w:rsidR="00C0014F" w:rsidRPr="00F61309" w:rsidDel="007A62C5">
          <w:rPr>
            <w:rFonts w:ascii="Times New Roman" w:hAnsi="Times New Roman" w:cs="Times New Roman"/>
            <w:color w:val="000000" w:themeColor="text1"/>
          </w:rPr>
          <w:delText>utilize</w:delText>
        </w:r>
      </w:del>
      <w:ins w:id="304" w:author="Ruijie Xu" w:date="2022-03-10T10:18:00Z">
        <w:r w:rsidR="007A62C5" w:rsidRPr="00F61309">
          <w:rPr>
            <w:rFonts w:ascii="Times New Roman" w:hAnsi="Times New Roman" w:cs="Times New Roman"/>
            <w:color w:val="000000" w:themeColor="text1"/>
          </w:rPr>
          <w:t>use</w:t>
        </w:r>
      </w:ins>
      <w:r w:rsidR="00C0014F" w:rsidRPr="00F61309">
        <w:rPr>
          <w:rFonts w:ascii="Times New Roman" w:hAnsi="Times New Roman" w:cs="Times New Roman"/>
          <w:color w:val="000000" w:themeColor="text1"/>
        </w:rPr>
        <w:t xml:space="preserve">d in diverse study fields, such as ecology </w:t>
      </w:r>
      <w:r w:rsidR="00C0014F"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PTQclbu1","properties":{"formattedCitation":"(Galbraith {\\i{}et al.}, 2018; Grossart {\\i{}et al.}, 2020)","plainCitation":"(Galbraith et al., 2018; Grossart et al., 2020)","noteIndex":0},"citationItems":[{"id":"1BY60Z0f/cdGXKj0a","uris":["http://zotero.org/users/local/YOB362yk/items/JR3YTG28"],"itemData":{"id":1560,"type":"article-journal","abstract":"Microbial communities are essential components of aquatic ecosystems through their contribution to food web dynamics and biogeochemical processes. Aquatic microbial diversity is immense and a general challenge is to understand how metabolism and interactions of single organisms shape microbial community dynamics and ecosystem-scale biogeochemical transformations. Metagenomic approaches have developed rapidly, and proven to be powerful in linking microbial community dynamics to biogeochemical processes. In this review, we provide an overview of metagenomic approaches, followed by a discussion on some recent insights they have provided, including those in this special issue. These include the discovery of new taxa and metabolisms in aquatic microbiomes, insights into community assembly and functional ecology as well as evolutionary processes shaping microbial genomes and microbiomes, and the influence of human activities on aquatic microbiomes. Given that metagenomics can now be considered a mature technology where data generation and descriptive analyses are relatively routine and informative, we then discuss metagenomic-enabled research avenues to further link microbial dynamics to biogeochemical processes. These include the integration of metagenomics into well-designed ecological experiments, the use of metagenomics to inform and validate metabolic and biogeochemical models, and the pressing need for ecologically relevant model organisms and simple microbial systems to better interpret the taxonomic and functional information integrated in metagenomes. These research avenues will contribute to a more mechanistic and predictive understanding of links between microbial dynamics and biogeochemical cycles. Owing to rapid climate change and human impacts on aquatic ecosystems, the urgency of such an understanding has never been greater.","container-title":"Limnology and Oceanography","DOI":"10.1002/lno.11382","ISSN":"1939-5590","issue":"S1","language":"en","note":"_eprint: https://aslopubs.onlinelibrary.wiley.com/doi/pdf/10.1002/lno.11382","source":"Wiley Online Library","title":"Linking metagenomics to aquatic microbial ecology and biogeochemical cycles","URL":"https://aslopubs.onlinelibrary.wiley.com/doi/abs/10.1002/lno.11382","volume":"65","author":[{"family":"Grossart","given":"Hans-Peter"},{"family":"Massana","given":"Ramon"},{"family":"McMahon","given":"Katherine D."},{"family":"Walsh","given":"David A."}],"accessed":{"date-parts":[["2021",3,8]]},"issued":{"date-parts":[["2020"]]}}},{"id":"1BY60Z0f/pRFYclLL","uris":["http: //zotero.org/users/local/YOB362yk/items/6J3F3WM3"],"itemData":{"id":1563,"type":"article-journal","abstract":"Bee viral ecology is a fascinating emerging area of research: viruses exert a range of effects on their hosts, exacerbate impacts of other environmental stressors, and, importantly, are readily shared across multiple bee species in a community. However, our understanding of bee viral communities is limited, as it is primarily derived from studies of North American and European Apis mellifera populations. Here, we examined viruses in populations of A. mellifera and 11 other bee species from 9 countries, across 4 continents and Oceania. We developed a novel pipeline to rapidly and inexpensively screen for bee viruses. This pipeline includes purification of encapsulated RNA/DNA viruses, sequence-independent amplification, high throughput sequencing, integrated assembly of contigs, and filtering to identify contigs specifically corresponding to viral sequences. We identified sequences for (+)ssRNA, (−)ssRNA, dsRNA, and ssDNA viruses. Overall, we found 127 contigs corresponding to novel viruses (i.e. previously not observed in bees), with 27 represented by &gt;0.1% of the reads in a given sample, and 7 contained an RdRp or replicase sequence which could be used for robust phylogenetic analysis. This study provides a sequence-independent pipeline for viral metagenomics analysis, and greatly expands our understanding of the diversity of viruses found in bee communities.","container-title":"Scientific Reports","DOI":"10.1038/s41598-018-27164-z","ISSN":"2045-2322","issue":"1","language":"en","note":"number: 1\npublisher: Nature Publishing Group","page":"8879","source":"www.nature.com","title":"Investigating the viral ecology of global bee communities with high-throughput metagenomics","volume":"8","author":[{"family":"Galbraith","given":"David A."},{"family":"Fuller","given":"Zachary L."},{"family":"Ray","given":"Allyson M."},{"family":"Brockmann","given":"Axel"},{"family":"Frazier","given":"Maryann"},{"family":"Gikungu","given":"Mary W."},{"family":"Martinez","given":"J. Francisco Iturralde"},{"family":"Kapheim","given":"Karen M."},{"family":"Kerby","given":"Jeffrey T."},{"family":"Kocher","given":"Sarah D."},{"family":"Losyev","given":"Oleksiy"},{"family":"Muli","given":"Elliud"},{"family":"Patch","given":"Harland M."},{"family":"Rosa","given":"Cristina"},{"family":"Sakamoto","given":"Joyce M."},{"family":"Stanley","given":"Scott"},{"family":"Vaudo","given":"Anthony D."},{"family":"Grozinger","given":"Christina M."}],"issued":{"date-parts":[["2018",6,11]]}}}],"schema":"https://github.com/citation-style-language/schema/raw/master/csl-citation.json"} </w:instrText>
      </w:r>
      <w:r w:rsidR="00C0014F"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 xml:space="preserve">(Galbraith </w:t>
      </w:r>
      <w:r w:rsidR="00350DBF" w:rsidRPr="00F61309">
        <w:rPr>
          <w:rFonts w:ascii="Times New Roman" w:hAnsi="Times New Roman" w:cs="Times New Roman"/>
          <w:i/>
          <w:iCs/>
          <w:color w:val="000000"/>
        </w:rPr>
        <w:t>et al.</w:t>
      </w:r>
      <w:r w:rsidR="00350DBF" w:rsidRPr="00F61309">
        <w:rPr>
          <w:rFonts w:ascii="Times New Roman" w:hAnsi="Times New Roman" w:cs="Times New Roman"/>
          <w:color w:val="000000"/>
        </w:rPr>
        <w:t xml:space="preserve">, 2018; Grossart </w:t>
      </w:r>
      <w:r w:rsidR="00350DBF" w:rsidRPr="00F61309">
        <w:rPr>
          <w:rFonts w:ascii="Times New Roman" w:hAnsi="Times New Roman" w:cs="Times New Roman"/>
          <w:i/>
          <w:iCs/>
          <w:color w:val="000000"/>
        </w:rPr>
        <w:t>et al.</w:t>
      </w:r>
      <w:r w:rsidR="00350DBF" w:rsidRPr="00F61309">
        <w:rPr>
          <w:rFonts w:ascii="Times New Roman" w:hAnsi="Times New Roman" w:cs="Times New Roman"/>
          <w:color w:val="000000"/>
        </w:rPr>
        <w:t>, 2020)</w:t>
      </w:r>
      <w:r w:rsidR="00C0014F" w:rsidRPr="00F61309">
        <w:rPr>
          <w:rFonts w:ascii="Times New Roman" w:hAnsi="Times New Roman" w:cs="Times New Roman"/>
          <w:color w:val="000000" w:themeColor="text1"/>
        </w:rPr>
        <w:fldChar w:fldCharType="end"/>
      </w:r>
      <w:r w:rsidR="00C0014F" w:rsidRPr="00F61309">
        <w:rPr>
          <w:rFonts w:ascii="Times New Roman" w:hAnsi="Times New Roman" w:cs="Times New Roman"/>
          <w:color w:val="000000" w:themeColor="text1"/>
        </w:rPr>
        <w:t xml:space="preserve">, </w:t>
      </w:r>
      <w:proofErr w:type="spellStart"/>
      <w:r w:rsidR="00C0014F" w:rsidRPr="00F61309">
        <w:rPr>
          <w:rFonts w:ascii="Times New Roman" w:hAnsi="Times New Roman" w:cs="Times New Roman"/>
          <w:color w:val="000000" w:themeColor="text1"/>
        </w:rPr>
        <w:t>a</w:t>
      </w:r>
      <w:del w:id="305" w:author="Ruijie Xu" w:date="2022-03-16T16:05:00Z">
        <w:r w:rsidR="00C0014F" w:rsidRPr="00F61309" w:rsidDel="0077309C">
          <w:rPr>
            <w:rFonts w:ascii="Times New Roman" w:hAnsi="Times New Roman" w:cs="Times New Roman"/>
            <w:color w:val="000000" w:themeColor="text1"/>
          </w:rPr>
          <w:delText>g</w:delText>
        </w:r>
      </w:del>
      <w:r w:rsidR="00C0014F" w:rsidRPr="00F61309">
        <w:rPr>
          <w:rFonts w:ascii="Times New Roman" w:hAnsi="Times New Roman" w:cs="Times New Roman"/>
          <w:color w:val="000000" w:themeColor="text1"/>
        </w:rPr>
        <w:t>r</w:t>
      </w:r>
      <w:ins w:id="306" w:author="Ruijie Xu" w:date="2022-03-16T16:05:00Z">
        <w:r w:rsidR="0077309C">
          <w:rPr>
            <w:rFonts w:ascii="Times New Roman" w:hAnsi="Times New Roman" w:cs="Times New Roman"/>
            <w:color w:val="000000" w:themeColor="text1"/>
          </w:rPr>
          <w:t>g</w:t>
        </w:r>
      </w:ins>
      <w:r w:rsidR="00C0014F" w:rsidRPr="00F61309">
        <w:rPr>
          <w:rFonts w:ascii="Times New Roman" w:hAnsi="Times New Roman" w:cs="Times New Roman"/>
          <w:color w:val="000000" w:themeColor="text1"/>
        </w:rPr>
        <w:t>iculture</w:t>
      </w:r>
      <w:proofErr w:type="spellEnd"/>
      <w:r w:rsidR="00C0014F" w:rsidRPr="00F61309">
        <w:rPr>
          <w:rFonts w:ascii="Times New Roman" w:hAnsi="Times New Roman" w:cs="Times New Roman"/>
          <w:color w:val="000000" w:themeColor="text1"/>
        </w:rPr>
        <w:t xml:space="preserve"> </w:t>
      </w:r>
      <w:r w:rsidR="00C0014F"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Asd8VHdn","properties":{"formattedCitation":"(Mashiane {\\i{}et al.}, 2017; Granjou and Phillips, 2019)","plainCitation":"(Mashiane et al., 2017; Granjou and Phillips, 2019)","noteIndex":0},"citationItems":[{"id":"1BY60Z0f/FJA68tSr","uris":["http://zotero.org/users/local/YOB362yk/items/77DLRE7P"],"itemData":{"id":1566,"type":"article-journal","abstract":"Soils teem with life, yet only in the last two decades have genomic approaches begun to reveal the secret liveliness of soil. No longer understood as ‘abiotic’, soil has become a dense genetic web entangling various forms of life, the majority of which remain unidentified. This paper focuses on the growing hopes to identify, categorise, and harness soil liveliness as it emerges from ongoing scientific research at the juncture of soil ecology, molecular biology, and agricultural development. Drawing upon fieldwork interviews and observations with social ecologists in France, we demonstrate how the advancement of soil metagenomics fosters new conceptions of soil as both ‘living’ and ‘labouring’. With these refigurations of soil, soil ecologists anticipate a new agro-ecological revolution in which agrochemicals will be replaced (or at least reduced) through farmers’ future employment of biota for soil services. We argue that new understandings of soil as lively and labouring are not only transforming in the sense of fostering a hoped-for agro-ecological transition, but that insights into how underground realms are becoming understood offer new ways into thinking through more-than-human biopolitics and (agricultural) bioeconomies.","container-title":"BioSocieties","DOI":"10.1057/s41292-018-0133-0","ISSN":"1745-8560","issue":"3","journalAbbreviation":"BioSocieties","language":"en","source":"Springer Link","title":"Living and labouring soils: Metagenomic ecology and a new agricultural revolution?","title-short":"Living and labouring soils","URL":"https://doi.org/10.1057/s41292-018-0133-0","volume":"14","author":[{"family":"Granjou","given":"Céline"},{"family":"Phillips","given":"Catherine"}],"accessed":{"date-parts":[["2021",3,8]]},"issued":{"date-parts":[["2019",9,1]]}}},{"id":"1BY60Z0f/HNLvCFxb","uris":["http://zotero.org/users/local/YOB362yk/items/8SCZVX6P"],"itemData":{"id":1568,"type":"article-journal","container-title":"World Journal of Microbiology and Biotechnology","DOI":"10.1007/s11274-017-2249-y","ISSN":"0959-3993, 1573-0972","issue":"4","journalAbbreviation":"World J Microbiol Biotechnol","language":"en","source":"DOI.org (Crossref)","title":"Metagenomic analyses of bacterial endophytes associated with the phyllosphere of a Bt maize cultivar and its isogenic parental line from South Africa","URL":"http://link.springer.com/10.1007/s11274-017-2249-y","volume":"33","author":[{"family":"Mashiane","given":"Ramadimetja A."},{"family":"Ezeokoli","given":"Obinna T."},{"family":"Adeleke","given":"Rasheed A."},{"family":"Bezuidenhout","given":"Cornelius C."}],"accessed":{"date-parts":[["2021",3,8]]},"issued":{"date-parts":[["2017",4]]}}}],"schema":"https://github.com/citation-style-language/schema/raw/master/csl-citation.json"} </w:instrText>
      </w:r>
      <w:r w:rsidR="00C0014F"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 xml:space="preserve">(Mashiane </w:t>
      </w:r>
      <w:r w:rsidR="00350DBF" w:rsidRPr="00F61309">
        <w:rPr>
          <w:rFonts w:ascii="Times New Roman" w:hAnsi="Times New Roman" w:cs="Times New Roman"/>
          <w:i/>
          <w:iCs/>
          <w:color w:val="000000"/>
        </w:rPr>
        <w:t>et al.</w:t>
      </w:r>
      <w:r w:rsidR="00350DBF" w:rsidRPr="00F61309">
        <w:rPr>
          <w:rFonts w:ascii="Times New Roman" w:hAnsi="Times New Roman" w:cs="Times New Roman"/>
          <w:color w:val="000000"/>
        </w:rPr>
        <w:t>, 2017; Granjou and Phillips, 2019)</w:t>
      </w:r>
      <w:r w:rsidR="00C0014F" w:rsidRPr="00F61309">
        <w:rPr>
          <w:rFonts w:ascii="Times New Roman" w:hAnsi="Times New Roman" w:cs="Times New Roman"/>
          <w:color w:val="000000" w:themeColor="text1"/>
        </w:rPr>
        <w:fldChar w:fldCharType="end"/>
      </w:r>
      <w:r w:rsidR="00C0014F" w:rsidRPr="00F61309">
        <w:rPr>
          <w:rFonts w:ascii="Times New Roman" w:hAnsi="Times New Roman" w:cs="Times New Roman"/>
          <w:color w:val="000000" w:themeColor="text1"/>
        </w:rPr>
        <w:t>, human</w:t>
      </w:r>
      <w:r w:rsidR="00800BC3" w:rsidRPr="00F61309">
        <w:rPr>
          <w:rFonts w:ascii="Times New Roman" w:hAnsi="Times New Roman" w:cs="Times New Roman"/>
          <w:color w:val="000000" w:themeColor="text1"/>
        </w:rPr>
        <w:t xml:space="preserve"> and animal</w:t>
      </w:r>
      <w:r w:rsidR="00C0014F" w:rsidRPr="00F61309">
        <w:rPr>
          <w:rFonts w:ascii="Times New Roman" w:hAnsi="Times New Roman" w:cs="Times New Roman"/>
          <w:color w:val="000000" w:themeColor="text1"/>
        </w:rPr>
        <w:t xml:space="preserve"> health </w:t>
      </w:r>
      <w:r w:rsidR="00C0014F" w:rsidRPr="00F61309">
        <w:rPr>
          <w:rFonts w:ascii="Times New Roman" w:hAnsi="Times New Roman" w:cs="Times New Roman"/>
          <w:color w:val="000000" w:themeColor="text1"/>
        </w:rPr>
        <w:fldChar w:fldCharType="begin"/>
      </w:r>
      <w:r w:rsidR="007D70FA">
        <w:rPr>
          <w:rFonts w:ascii="Times New Roman" w:hAnsi="Times New Roman" w:cs="Times New Roman"/>
          <w:color w:val="000000" w:themeColor="text1"/>
        </w:rPr>
        <w:instrText xml:space="preserve"> ADDIN ZOTERO_ITEM CSL_CITATION {"citationID":"VNtH1L6t","properties":{"formattedCitation":"(Chen {\\i{}et al.}, 2019; Zhong {\\i{}et al.}, 2019)","plainCitation":"(Chen et al., 2019; Zhong et al., 2019)","dontUpdate":true,"noteIndex":0},"citationItems":[{"id":"1BY60Z0f/W1ig6zEn","uris":["http://zotero.org/users/local/YOB362yk/items/L2MLT32W"],"itemData":{"id":1569,"type":"article-journal","abstract":"Background\nThe gut microbiota plays important roles in modulating host metabolism. Previous studies have demonstrated differences in the gut microbiome of T2D and prediabetic individuals compared to healthy individuals, with distinct disease-related microbial profiles being reported in groups of different age and ethnicity. However, confounding factors such as anti-diabetic medication hamper identification of the gut microbial changes in disease development.\nMethod\nWe used a combination of in-depth metagenomics and metaproteomics analyses of faecal samples from treatment-naïve type 2 diabetic (TN-T2D, n = 77), pre-diabetic (Pre-DM, n = 80), and normal glucose tolerant (NGT, n = 97) individuals to investigate compositional and functional changes of the gut microbiota and the faecal content of microbial and host proteins in Pre-DM and treatment-naïve T2D individuals to elucidate possible host-microbial interplays characterizing different disease stages.\nFindings\nWe observed distinct differences characterizing the gut microbiota of these three groups and validated several key features in an independent TN-T2D cohort. We also demonstrated that the content of several human antimicrobial peptides and pancreatic enzymes differed in faecal samples between three groups.\nInterpretation\nOur findings suggest a complex, disease stage-dependent interplay between the gut microbiota and the host and point to the value of metaproteomics to gain further insight into interplays between the gut microbiota and the host.\nFund\nThe study was supported by the National Natural Science Foundation of China (No. 31601073), the National Key Research and Development Program of China (No. 2017YFC0909703) and the Shenzhen Municipal Government of China (No. JCYJ20170817145809215). The funders had no role in study design, data collection and analysis, decision to publish, or preparation of the manuscript.","container-title":"EBioMedicine","DOI":"10.1016/j.ebiom.2019.08.048","ISSN":"2352-3964","journalAbbreviation":"EBioMedicine","language":"en","page":"373-383","source":"ScienceDirect","title":"Distinct gut metagenomics and metaproteomics signatures in prediabetics and treatment-naïve type 2 diabetics","URL":"https://www.sciencedirect.com/science/article/pii/S2352396419305729","volume":"47","author":[{"family":"Zhong","given":"Huanzi"},{"family":"Ren","given":"Huahui"},{"family":"Lu","given":"Yan"},{"family":"Fang","given":"Chao"},{"family":"Hou","given":"Guixue"},{"family":"Yang","given":"Ziyi"},{"family":"Chen","given":"Bing"},{"family":"Yang","given":"Fangming"},{"family":"Zhao","given":"Yue"},{"family":"Shi","given":"Zhun"},{"family":"Zhou","given":"Baojin"},{"family":"Wu","given":"Jiegen"},{"family":"Zou","given":"Hua"},{"family":"Zi","given":"Jin"},{"family":"Chen","given":"Jiayu"},{"family":"Bao","given":"Xiao"},{"family":"Hu","given":"Yihe"},{"family":"Gao","given":"Yan"},{"family":"Zhang","given":"Jun"},{"family":"Xu","given":"Xun"},{"family":"Hou","given":"Yong"},{"family":"Yang","given":"Huanming"},{"family":"Wang","given":"Jian"},{"family":"Liu","given":"Siqi"},{"family":"Jia","given":"Huijue"},{"family":"Madsen","given":"Lise"},{"family":"Brix","given":"Susanne"},{"family":"Kristiansen","given":"Karsten"},{"family":"Liu","given":"Fang"},{"family":"Li","given":"Junhua"}],"accessed":{"date-parts":[["2021",3,8]]},"issued":{"date-parts":[["2019",9,1]]}}},{"id":"1BY60Z0f/3tSr6TsV","uris":["http://zotero.org/users/local/YOB362yk/items/5MW6LSUB"],"itemData":{"id":1572,"type":"article-journal","abstract":"Dysbiosis represents changes in composition and structure of the gut microbiome community (microbiome), which may dictate the physiological phenotype (health or disease). Recent technological advances and efforts in metagenomic and metabolomic analyses have led to a dramatical growth in our understanding of microbiome, but still, the mechanisms underlying gut microbiome–host interactions in healthy or diseased state remain elusive and their elucidation is in infancy. Disruption of the normal gut microbiota may lead to intestinal dysbiosis, intestinal barrier dysfunction, and bacterial translocation. Excessive uremic toxins are produced as a result of gut microbiota alteration, including indoxyl sulphate, p-cresyl sulphate, and trimethylamine-N-oxide, all implicated in the variant processes of kidney diseases development. This review focuses on the pathogenic association between gut microbiota and kidney diseases (the gut–kidney axis), covering CKD, IgA nephropathy, nephrolithiasis, hypertension, acute kidney injury, hemodialysis and peritoneal dialysis in clinic. Targeted interventions including probiotic, prebiotic and symbiotic measures are discussed for their potential of re-establishing symbiosis, and more effective strategies for the treatment of kidney diseases patients are suggested. The novel insights into the dysbiosis of the gut microbiota in kidney diseases are helpful to develop novel therapeutic strategies for preventing or attenuating kidney diseases and complications.","container-title":"Journal of Translational Medicine","DOI":"10.1186/s12967-018-1756-4","ISSN":"1479-5876","issue":"1","journalAbbreviation":"Journal of Translational Medicine","page":"5","source":"BioMed Central","title":"Microbiome–metabolome reveals the contribution of gut–kidney axis on kidney disease","URL":"https://doi.org/10.1186/s12967-018-1756-4","volume":"17","author":[{"family":"Chen","given":"Yuan-Yuan"},{"family":"Chen","given":"Dan-Qian"},{"family":"Chen","given":"Lin"},{"family":"Liu","given":"Jing-Ru"},{"family":"Vaziri","given":"Nosratola D."},{"family":"Guo","given":"Yan"},{"family":"Zhao","given":"Ying-Yong"}],"accessed":{"date-parts":[["2021",3,8]]},"issued":{"date-parts":[["2019",1,3]]}}}],"schema":"https://github.com/citation-style-language/schema/raw/master/csl-citation.json"} </w:instrText>
      </w:r>
      <w:r w:rsidR="00C0014F"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 xml:space="preserve">(Chen </w:t>
      </w:r>
      <w:r w:rsidR="00350DBF" w:rsidRPr="00F61309">
        <w:rPr>
          <w:rFonts w:ascii="Times New Roman" w:hAnsi="Times New Roman" w:cs="Times New Roman"/>
          <w:i/>
          <w:iCs/>
          <w:color w:val="000000"/>
        </w:rPr>
        <w:t>et al.</w:t>
      </w:r>
      <w:r w:rsidR="00350DBF" w:rsidRPr="00F61309">
        <w:rPr>
          <w:rFonts w:ascii="Times New Roman" w:hAnsi="Times New Roman" w:cs="Times New Roman"/>
          <w:color w:val="000000"/>
        </w:rPr>
        <w:t>, 2019;</w:t>
      </w:r>
      <w:ins w:id="307" w:author="Rajeev, Sree" w:date="2022-02-28T11:37:00Z">
        <w:r w:rsidR="00E56D4E" w:rsidRPr="00F61309">
          <w:rPr>
            <w:rFonts w:ascii="Times New Roman" w:hAnsi="Times New Roman" w:cs="Times New Roman"/>
            <w:color w:val="000000"/>
          </w:rPr>
          <w:t xml:space="preserve"> Tun </w:t>
        </w:r>
        <w:r w:rsidR="00E56D4E" w:rsidRPr="00F61309">
          <w:rPr>
            <w:rFonts w:ascii="Times New Roman" w:hAnsi="Times New Roman" w:cs="Times New Roman"/>
            <w:i/>
            <w:iCs/>
            <w:color w:val="000000"/>
          </w:rPr>
          <w:t>et al.</w:t>
        </w:r>
        <w:r w:rsidR="00E56D4E" w:rsidRPr="00F61309">
          <w:rPr>
            <w:rFonts w:ascii="Times New Roman" w:hAnsi="Times New Roman" w:cs="Times New Roman"/>
            <w:color w:val="000000"/>
          </w:rPr>
          <w:t>, 2012;</w:t>
        </w:r>
      </w:ins>
      <w:r w:rsidR="00350DBF" w:rsidRPr="00F61309">
        <w:rPr>
          <w:rFonts w:ascii="Times New Roman" w:hAnsi="Times New Roman" w:cs="Times New Roman"/>
          <w:color w:val="000000"/>
        </w:rPr>
        <w:t xml:space="preserve"> Zhong </w:t>
      </w:r>
      <w:r w:rsidR="00350DBF" w:rsidRPr="00F61309">
        <w:rPr>
          <w:rFonts w:ascii="Times New Roman" w:hAnsi="Times New Roman" w:cs="Times New Roman"/>
          <w:i/>
          <w:iCs/>
          <w:color w:val="000000"/>
        </w:rPr>
        <w:t>et al.</w:t>
      </w:r>
      <w:r w:rsidR="00350DBF" w:rsidRPr="00F61309">
        <w:rPr>
          <w:rFonts w:ascii="Times New Roman" w:hAnsi="Times New Roman" w:cs="Times New Roman"/>
          <w:color w:val="000000"/>
        </w:rPr>
        <w:t>, 2019)</w:t>
      </w:r>
      <w:r w:rsidR="00C0014F" w:rsidRPr="00F61309">
        <w:rPr>
          <w:rFonts w:ascii="Times New Roman" w:hAnsi="Times New Roman" w:cs="Times New Roman"/>
          <w:color w:val="000000" w:themeColor="text1"/>
        </w:rPr>
        <w:fldChar w:fldCharType="end"/>
      </w:r>
      <w:r w:rsidR="00C0014F" w:rsidRPr="00F61309">
        <w:rPr>
          <w:rFonts w:ascii="Times New Roman" w:hAnsi="Times New Roman" w:cs="Times New Roman"/>
          <w:color w:val="000000" w:themeColor="text1"/>
        </w:rPr>
        <w:t xml:space="preserve">, and pharmacology </w:t>
      </w:r>
      <w:r w:rsidR="00C0014F"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yRPw8xN1","properties":{"formattedCitation":"(Chavira {\\i{}et al.}, 2019; Wang {\\i{}et al.}, 2019)","plainCitation":"(Chavira et al., 2019; Wang et al., 2019)","noteIndex":0},"citationItems":[{"id":"1BY60Z0f/xz4onVTj","uris":["http://zotero.org/users/local/YOB362yk/items/UC5QM5AE"],"itemData":{"id":1575,"type":"article-journal","abstract":"The human microbiota (the microscopic organisms that inhabit us) and microbiome (their genes) hold considerable potential for improving pharmacological practice. Recent advances in multi-“omics” techniques have dramatically improved our understanding of the constituents of the microbiome and their functions. The implications of this research for human health, including microbiome links to obesity, drug metabolism, neurological diseases, cancer, and many other health conditions, have sparked considerable interest in exploiting the microbiome for targeted therapeutics. Links between microbial pathways and disease states further highlight a rich potential for companion diagnostics and precision medicine approaches. For example, the success of fecal microbiota transplantation to treat Clostridium difficile infection has already started to redefine standard of care with a microbiome-directed therapy. In this review we briefly discuss the nature of human microbial ecosystems and with pathologies and biological processes linked to the microbiome. We then review emerging computational metagenomic, metabolomic, and wet lab techniques researchers are using today to learn about the roles host-microbial interactions have with respect to pharmacological purposes and vice versa. Finally, we describe how drugs affect the microbiome, how the microbiome can impact drug response in different people, and the potential of the microbiome itself as a source of new therapeutics.","collection-title":"Handbook of Experimental Pharmacology","container-title":"Concepts and Principles of Pharmacology: 100 Years of the Handbook of Experimental Pharmacology","DOI":"10.1007/164_2019_317","language":"en","note":"DOI: 10.1007/164_2019_317","page":"301-326","source":"Springer Link","title":"The Microbiome and Its Potential for Pharmacology","URL":"https://doi.org/10.1007/164_2019_317","author":[{"family":"Chavira","given":"Aries"},{"family":"Belda-Ferre","given":"Pedro"},{"family":"Kosciolek","given":"Tomasz"},{"family":"Ali","given":"Farhana"},{"family":"Dorrestein","given":"Pieter C."},{"family":"Knight","given":"Rob"}],"editor":[{"family":"Barrett","given":"James E."},{"family":"Page","given":"Clive P."},{"family":"Michel","given":"Martin C."}],"accessed":{"date-parts":[["2021",3,8]]},"issued":{"date-parts":[["2019"]]}}},{"id":"1BY60Z0f/czS4I2fD","uris":["http://zotero.org/users/local/YOB362yk/items/ZVNCGQXT"],"itemData":{"id":1577,"type":"article-journal","abstract":"As one of the most prevalent contaminants in animal and human food, the deleterious effects of trichothecene mycotoxin deoxynivalenol (DON) warrant extensive investigation. Here, to assess the effects of DON exposure to the populations of gut microbiota, four-weeks-old mice were exposed to different doses (1.0 and 5.0 mg/kg) of DON every two days for 14 days. The contents of the cecum were then collected for DNA extraction and metagenomic shotgun sequencing, in order to detect alterations of the gut microbiota. We found that the average body weight and daily gain in the high dose DON treated group decreased. Metagenomic analysis demonstrated that the relative abundance of Firmicutes in the low and Bacteroidetes in the high dose groups increased compared to that in the untreated control group. Moreover, using gene calling and functional annotation, we found that large numbers of biosynthesis and degradation dependent populations were altered. As a result, metabolism pathways including sphingolipid, protein digestion/absorption, and lipoic acid pathways in the high dose DON exposed group dramatically fluctuated in comparison to the control and low dose groups. In addition, metagenomic binning identified ten microbiota genome drafts, with high levels of completeness, that further explain the DON-induced intestinal toxicity. Our findings suggested that DON exposure significantly impacted the microbiota community in the mouse, causing biosynthesis and degradation damage and metabolism pathway disorders.","container-title":"Toxicology and Applied Pharmacology","DOI":"10.1016/j.taap.2019.04.009","ISSN":"0041-008X","journalAbbreviation":"Toxicology and Applied Pharmacology","language":"en","page":"47-56","source":"ScienceDirect","title":"Metagenomic analysis of gut microbiota alteration in a mouse model exposed to mycotoxin deoxynivalenol","URL":"https://www.sciencedirect.com/science/article/pii/S0041008X19301358","volume":"372","author":[{"family":"Wang","given":"Jun-Jie"},{"family":"Zhang","given":"Rui-Qian"},{"family":"Zhai","given":"Qiu-Yue"},{"family":"Liu","given":"Jing-Cai"},{"family":"Li","given":"Na"},{"family":"Liu","given":"Wen-Xiang"},{"family":"Li","given":"Lan"},{"family":"Shen","given":"Wei"}],"accessed":{"date-parts":[["2021",3,8]]},"issued":{"date-parts":[["2019",6,1]]}}}],"schema":"https://github.com/citation-style-language/schema/raw/master/csl-citation.json"} </w:instrText>
      </w:r>
      <w:r w:rsidR="00C0014F"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 xml:space="preserve">(Chavira </w:t>
      </w:r>
      <w:r w:rsidR="00350DBF" w:rsidRPr="00F61309">
        <w:rPr>
          <w:rFonts w:ascii="Times New Roman" w:hAnsi="Times New Roman" w:cs="Times New Roman"/>
          <w:i/>
          <w:iCs/>
          <w:color w:val="000000"/>
        </w:rPr>
        <w:t>et al.</w:t>
      </w:r>
      <w:r w:rsidR="00350DBF" w:rsidRPr="00F61309">
        <w:rPr>
          <w:rFonts w:ascii="Times New Roman" w:hAnsi="Times New Roman" w:cs="Times New Roman"/>
          <w:color w:val="000000"/>
        </w:rPr>
        <w:t xml:space="preserve">, 2019; Wang </w:t>
      </w:r>
      <w:r w:rsidR="00350DBF" w:rsidRPr="00F61309">
        <w:rPr>
          <w:rFonts w:ascii="Times New Roman" w:hAnsi="Times New Roman" w:cs="Times New Roman"/>
          <w:i/>
          <w:iCs/>
          <w:color w:val="000000"/>
        </w:rPr>
        <w:t>et al.</w:t>
      </w:r>
      <w:r w:rsidR="00350DBF" w:rsidRPr="00F61309">
        <w:rPr>
          <w:rFonts w:ascii="Times New Roman" w:hAnsi="Times New Roman" w:cs="Times New Roman"/>
          <w:color w:val="000000"/>
        </w:rPr>
        <w:t>, 2019)</w:t>
      </w:r>
      <w:r w:rsidR="00C0014F" w:rsidRPr="00F61309">
        <w:rPr>
          <w:rFonts w:ascii="Times New Roman" w:hAnsi="Times New Roman" w:cs="Times New Roman"/>
          <w:color w:val="000000" w:themeColor="text1"/>
        </w:rPr>
        <w:fldChar w:fldCharType="end"/>
      </w:r>
      <w:ins w:id="308" w:author="Rajeev, Sree" w:date="2022-02-28T11:37:00Z">
        <w:r w:rsidR="00E56D4E" w:rsidRPr="00F61309">
          <w:rPr>
            <w:rFonts w:ascii="Times New Roman" w:hAnsi="Times New Roman" w:cs="Times New Roman"/>
            <w:color w:val="000000" w:themeColor="text1"/>
          </w:rPr>
          <w:t xml:space="preserve">. </w:t>
        </w:r>
      </w:ins>
      <w:del w:id="309" w:author="Rajeev, Sree" w:date="2022-02-28T11:37:00Z">
        <w:r w:rsidR="00DD4E65" w:rsidRPr="00F61309" w:rsidDel="00E56D4E">
          <w:rPr>
            <w:rFonts w:ascii="Times New Roman" w:hAnsi="Times New Roman" w:cs="Times New Roman"/>
            <w:color w:val="000000" w:themeColor="text1"/>
          </w:rPr>
          <w:delText>,</w:delText>
        </w:r>
      </w:del>
      <w:ins w:id="310" w:author="Ruijie Xu" w:date="2022-03-04T13:22:00Z">
        <w:r w:rsidR="008B5F14" w:rsidRPr="00F61309">
          <w:rPr>
            <w:rFonts w:ascii="Times New Roman" w:hAnsi="Times New Roman" w:cs="Times New Roman"/>
            <w:color w:val="000000" w:themeColor="text1"/>
          </w:rPr>
          <w:t>T</w:t>
        </w:r>
      </w:ins>
      <w:del w:id="311" w:author="Ruijie Xu" w:date="2022-03-04T13:22:00Z">
        <w:r w:rsidR="00DD4E65" w:rsidRPr="00F61309" w:rsidDel="008B5F14">
          <w:rPr>
            <w:rFonts w:ascii="Times New Roman" w:hAnsi="Times New Roman" w:cs="Times New Roman"/>
            <w:color w:val="000000" w:themeColor="text1"/>
          </w:rPr>
          <w:delText xml:space="preserve"> as well as </w:delText>
        </w:r>
        <w:r w:rsidRPr="00F61309" w:rsidDel="008B5F14">
          <w:rPr>
            <w:rFonts w:ascii="Times New Roman" w:hAnsi="Times New Roman" w:cs="Times New Roman"/>
            <w:color w:val="000000" w:themeColor="text1"/>
          </w:rPr>
          <w:delText xml:space="preserve">in </w:delText>
        </w:r>
        <w:r w:rsidR="00DD4E65" w:rsidRPr="00F61309" w:rsidDel="008B5F14">
          <w:rPr>
            <w:rFonts w:ascii="Times New Roman" w:hAnsi="Times New Roman" w:cs="Times New Roman"/>
            <w:color w:val="000000" w:themeColor="text1"/>
          </w:rPr>
          <w:delText xml:space="preserve">zoonotic </w:delText>
        </w:r>
        <w:r w:rsidR="00B23331" w:rsidRPr="00F61309" w:rsidDel="008B5F14">
          <w:rPr>
            <w:rFonts w:ascii="Times New Roman" w:hAnsi="Times New Roman" w:cs="Times New Roman"/>
            <w:color w:val="000000" w:themeColor="text1"/>
          </w:rPr>
          <w:delText xml:space="preserve">agent detection </w:delText>
        </w:r>
        <w:r w:rsidR="00DD4E65" w:rsidRPr="00F61309" w:rsidDel="008B5F14">
          <w:rPr>
            <w:rFonts w:ascii="Times New Roman" w:hAnsi="Times New Roman" w:cs="Times New Roman"/>
            <w:color w:val="000000" w:themeColor="text1"/>
          </w:rPr>
          <w:fldChar w:fldCharType="begin"/>
        </w:r>
        <w:r w:rsidR="004765A2" w:rsidRPr="00F61309" w:rsidDel="008B5F14">
          <w:rPr>
            <w:rFonts w:ascii="Times New Roman" w:hAnsi="Times New Roman" w:cs="Times New Roman"/>
            <w:color w:val="000000" w:themeColor="text1"/>
          </w:rPr>
          <w:delInstrText xml:space="preserve"> ADDIN ZOTERO_ITEM CSL_CITATION {"citationID":"3PIpqQG5","properties":{"formattedCitation":"(Tun {\\i{}et al.}, 2012)","plainCitation":"(Tun et al., 2012)","noteIndex":0},"citationItems":[{"id":2014,"uris":["http://zotero.org/users/8256916/items/UJTC2ARX"],"itemData":{"id":2014,"type":"article-journal","abstract":"The feline gastrointestinal microbiota have direct influence on feline health and also human health as a reservoir for potential zoonotic pathogens and antibiotic resistant bacterial strains. In order to describe the feline gastrointestinal microbial diversity, fecal samples from cats have been characterized using both culture-dependent and culture-independent methods. However, data correlating total microbial composition and their functions are lacking. Present descriptive study evaluated both phylogenetic and metabolic diversity of the feline intestinal microbiota using GS Junior titanium shotgun pyrosequencing. A total of 152,494 pyrosequencing reads (5405 assembled contigs) were generated and classified into both phylogenetic and metabolic profiles of the feline intestinal microbiota. The Bacteroides/Chlorobi group was the most predominant bacterial phylum comprising ~68% of total classified diversity, followed by Firmicutes (~13%) and Proteobacteria (~6%) respectively. Archaea, fungi and viruses made up the minor communities in the overall microbial diversity. Interestingly, this study also identified a range of potential enteric zoonotic pathogens (0.02–1.25%) and genes involved in antimicrobial resistance (0.02–0.7%) in feline fecal materials. Based on clustering among nine gastrointestinal metagenomes from five different monogastric hosts (dog, human, mice, cat and chicken), the cat metagenome clustered closely together with chicken in both phylogenetic and metabolic level (&gt;80%). Future studies are required to provide deeper understandings on both intrinsic and extrinsic effects such as impact of age, genetics and dietary interventions on the composition of the feline gastrointestinal microbiome.","container-title":"Journal of Microbiological Methods","DOI":"10.1016/j.mimet.2012.01.001","ISSN":"0167-7012","issue":"3","journalAbbreviation":"Journal of Microbiological Methods","language":"en","page":"369-376","source":"ScienceDirect","title":"Gene-centric metagenomics analysis of feline intestinal microbiome using 454 junior pyrosequencing","URL":"https://www.sciencedirect.com/science/article/pii/S0167701212000024","volume":"88","author":[{"family":"Tun","given":"Hein Min"},{"family":"Brar","given":"Manreetpal Singh"},{"family":"Khin","given":"Nina"},{"family":"Jun","given":"Li"},{"family":"Hui","given":"Raymond Kin-Hi"},{"family":"Dowd","given":"Scot E."},{"family":"Leung","given":"Frederick Chi-Ching"}],"accessed":{"date-parts":[["2021",6,23]]},"issued":{"date-parts":[["2012",3,1]]}}}],"schema":"https://github.com/citation-style-language/schema/raw/master/csl-citation.json"} </w:delInstrText>
        </w:r>
        <w:r w:rsidR="00DD4E65" w:rsidRPr="00F61309" w:rsidDel="008B5F14">
          <w:rPr>
            <w:rFonts w:ascii="Times New Roman" w:hAnsi="Times New Roman" w:cs="Times New Roman"/>
            <w:color w:val="000000" w:themeColor="text1"/>
          </w:rPr>
          <w:fldChar w:fldCharType="separate"/>
        </w:r>
        <w:r w:rsidR="00350DBF" w:rsidRPr="00F61309" w:rsidDel="008B5F14">
          <w:rPr>
            <w:rFonts w:ascii="Times New Roman" w:hAnsi="Times New Roman" w:cs="Times New Roman"/>
            <w:color w:val="000000"/>
          </w:rPr>
          <w:delText xml:space="preserve">(Tun </w:delText>
        </w:r>
        <w:r w:rsidR="00350DBF" w:rsidRPr="00F61309" w:rsidDel="008B5F14">
          <w:rPr>
            <w:rFonts w:ascii="Times New Roman" w:hAnsi="Times New Roman" w:cs="Times New Roman"/>
            <w:i/>
            <w:iCs/>
            <w:color w:val="000000"/>
          </w:rPr>
          <w:delText>et al.</w:delText>
        </w:r>
        <w:r w:rsidR="00350DBF" w:rsidRPr="00F61309" w:rsidDel="008B5F14">
          <w:rPr>
            <w:rFonts w:ascii="Times New Roman" w:hAnsi="Times New Roman" w:cs="Times New Roman"/>
            <w:color w:val="000000"/>
          </w:rPr>
          <w:delText>, 2012)</w:delText>
        </w:r>
        <w:r w:rsidR="00DD4E65" w:rsidRPr="00F61309" w:rsidDel="008B5F14">
          <w:rPr>
            <w:rFonts w:ascii="Times New Roman" w:hAnsi="Times New Roman" w:cs="Times New Roman"/>
            <w:color w:val="000000" w:themeColor="text1"/>
          </w:rPr>
          <w:fldChar w:fldCharType="end"/>
        </w:r>
        <w:r w:rsidR="00C0014F" w:rsidRPr="00F61309" w:rsidDel="008B5F14">
          <w:rPr>
            <w:rFonts w:ascii="Times New Roman" w:hAnsi="Times New Roman" w:cs="Times New Roman"/>
            <w:color w:val="000000" w:themeColor="text1"/>
          </w:rPr>
          <w:delText>.</w:delText>
        </w:r>
        <w:r w:rsidR="004C698A" w:rsidRPr="00F61309" w:rsidDel="008B5F14">
          <w:rPr>
            <w:rFonts w:ascii="Times New Roman" w:hAnsi="Times New Roman" w:cs="Times New Roman"/>
            <w:color w:val="000000" w:themeColor="text1"/>
          </w:rPr>
          <w:delText xml:space="preserve"> Zoonotic origin pathogens are responsible for over 60% of the infectious diseases identified in human</w:delText>
        </w:r>
        <w:r w:rsidR="00366132" w:rsidRPr="00F61309" w:rsidDel="008B5F14">
          <w:rPr>
            <w:rFonts w:ascii="Times New Roman" w:hAnsi="Times New Roman" w:cs="Times New Roman"/>
            <w:color w:val="000000" w:themeColor="text1"/>
          </w:rPr>
          <w:delText>s</w:delText>
        </w:r>
        <w:r w:rsidR="004C698A" w:rsidRPr="00F61309" w:rsidDel="008B5F14">
          <w:rPr>
            <w:rFonts w:ascii="Times New Roman" w:hAnsi="Times New Roman" w:cs="Times New Roman"/>
            <w:color w:val="000000" w:themeColor="text1"/>
          </w:rPr>
          <w:delText xml:space="preserve"> and can cause </w:delText>
        </w:r>
        <w:r w:rsidR="00366132" w:rsidRPr="00F61309" w:rsidDel="008B5F14">
          <w:rPr>
            <w:rFonts w:ascii="Times New Roman" w:hAnsi="Times New Roman" w:cs="Times New Roman"/>
            <w:color w:val="000000" w:themeColor="text1"/>
          </w:rPr>
          <w:delText>significant</w:delText>
        </w:r>
        <w:r w:rsidR="004C698A" w:rsidRPr="00F61309" w:rsidDel="008B5F14">
          <w:rPr>
            <w:rFonts w:ascii="Times New Roman" w:hAnsi="Times New Roman" w:cs="Times New Roman"/>
            <w:color w:val="000000" w:themeColor="text1"/>
          </w:rPr>
          <w:delText xml:space="preserve"> social and economic burdens </w:delText>
        </w:r>
        <w:bookmarkStart w:id="312" w:name="OLE_LINK101"/>
        <w:bookmarkStart w:id="313" w:name="OLE_LINK102"/>
        <w:r w:rsidR="004C698A" w:rsidRPr="00F61309" w:rsidDel="008B5F14">
          <w:rPr>
            <w:rFonts w:ascii="Times New Roman" w:hAnsi="Times New Roman" w:cs="Times New Roman"/>
            <w:color w:val="000000" w:themeColor="text1"/>
          </w:rPr>
          <w:fldChar w:fldCharType="begin"/>
        </w:r>
        <w:r w:rsidR="004765A2" w:rsidRPr="00F61309" w:rsidDel="008B5F14">
          <w:rPr>
            <w:rFonts w:ascii="Times New Roman" w:hAnsi="Times New Roman" w:cs="Times New Roman"/>
            <w:color w:val="000000" w:themeColor="text1"/>
          </w:rPr>
          <w:delInstrText xml:space="preserve"> ADDIN ZOTERO_ITEM CSL_CITATION {"citationID":"CfK93BJE","properties":{"formattedCitation":"(Karesh {\\i{}et al.}, 2012; Cuervo-Soto, L\\uc0\\u243{}pez-Pazos and Batista-Garc\\uc0\\u237{}a, 2018)","plainCitation":"(Karesh et al., 2012; Cuervo-Soto, López-Pazos and Batista-García, 2018)","noteIndex":0},"citationItems":[{"id":2017,"uris":["http://zotero.org/users/8256916/items/B5NMPMNW"],"itemData":{"id":2017,"type":"article-journal","abstract":"More than 60% of human infectious diseases are caused by pathogens shared with wild or domestic animals. Zoonotic disease organisms include those that are endemic in human populations or enzootic in animal populations with frequent cross-species transmission to people. Some of these diseases have only emerged recently. Together, these organisms are responsible for a substantial burden of disease, with endemic and enzootic zoonoses causing about a billion cases of illness in people and millions of deaths every year. Emerging zoonoses are a growing threat to global health and have caused hundreds of billions of US dollars of economic damage in the past 20 years. We aimed to review how zoonotic diseases result from natural pathogen ecology, and how other circumstances, such as animal production, extraction of natural resources, and antimicrobial application change the dynamics of disease exposure to human beings. In view of present anthropogenic trends, a more effective approach to zoonotic disease prevention and control will require a broad view of medicine that emphasises evidence-based decision making and integrates ecological and evolutionary principles of animal, human, and environmental factors. This broad view is essential for the successful development of policies and practices that reduce probability of future zoonotic emergence, targeted surveillance and strategic prevention, and engagement of partners outside the medical community to help improve health outcomes and reduce disease threats.","container-title":"Lancet (London, England)","DOI":"10.1016/S0140-6736(12)61678-X","ISSN":"1474-547X","issue":"9857","journalAbbreviation":"Lancet","language":"eng","note":"PMID: 23200502\nPMCID: PMC7138068","page":"1936-1945","source":"PubMed","title":"Ecology of zoonoses: natural and unnatural histories","title-short":"Ecology of zoonoses","volume":"380","author":[{"family":"Karesh","given":"William B."},{"family":"Dobson","given":"Andy"},{"family":"Lloyd-Smith","given":"James O."},{"family":"Lubroth","given":"Juan"},{"family":"Dixon","given":"Matthew A."},{"family":"Bennett","given":"Malcolm"},{"family":"Aldrich","given":"Stephen"},{"family":"Harrington","given":"Todd"},{"family":"Formenty","given":"Pierre"},{"family":"Loh","given":"Elizabeth H."},{"family":"Machalaba","given":"Catherine C."},{"family":"Thomas","given":"Mathew Jason"},{"family":"Heymann","given":"David L."}],"issued":{"date-parts":[["2012",12,1]]}}},{"id":2023,"uris":["http://zotero.org/users/8256916/items/78MDSS3D"],"itemData":{"id":2023,"type":"book","abstract":"Zoonotic diseases represent a public health problem worldwide, since approximately 60% of human pathogens have a zoonotic origin. A variety of methodologies have been developed to diagnose zoonosis, including culture-dependent and immunological-based methods, which allow the identification of a huge range of pathogens. However, some of them are not detected easily with these approaches. Additionally, molecular tests have been developed, and they are designed to identify a single pathogen or mixtures of them. In this context, metagenomics comes as an alternative to get genome sequences of different microorganisms, which comprise a microbial community. Metagenomics have been used to characterize microbiomes and viromes, which are not cultivable under laboratory conditions. This methodology could be a powerful tool in the diagnosis of zoonotic diseases because it allows not only identification of genus and species, but also detection of some proteins in specific conditions on specific tissues, through structural and functional metagenomics, respectively.","ISBN":"978-953-51-3912-6","language":"en","note":"container-title: Farm Animals Diseases, Recent Omic Trends and New Strategies of Treatment\nDOI: 10.5772/intechopen.72634","publisher":"IntechOpen","source":"www.intechopen.com","title":"Metagenomics and Diagnosis of Zoonotic Diseases","URL":"https://www.intechopen.com/books/farm-animals-diseases-recent-omic-trends-and-new-strategies-of-treatment/metagenomics-and-diagnosis-of-zoonotic-diseases","author":[{"family":"Cuervo-Soto","given":"Laura Inés"},{"family":"López-Pazos","given":"Silvio Alejandro"},{"family":"Batista-García","given":"Ramón Alberto"}],"accessed":{"date-parts":[["2021",6,23]]},"issued":{"date-parts":[["2018",3,21]]}}}],"schema":"https://github.com/citation-style-language/schema/raw/master/csl-citation.json"} </w:delInstrText>
        </w:r>
        <w:r w:rsidR="004C698A" w:rsidRPr="00F61309" w:rsidDel="008B5F14">
          <w:rPr>
            <w:rFonts w:ascii="Times New Roman" w:hAnsi="Times New Roman" w:cs="Times New Roman"/>
            <w:color w:val="000000" w:themeColor="text1"/>
          </w:rPr>
          <w:fldChar w:fldCharType="separate"/>
        </w:r>
        <w:r w:rsidR="00350DBF" w:rsidRPr="00F61309" w:rsidDel="008B5F14">
          <w:rPr>
            <w:rFonts w:ascii="Times New Roman" w:hAnsi="Times New Roman" w:cs="Times New Roman"/>
            <w:color w:val="000000"/>
          </w:rPr>
          <w:delText xml:space="preserve">(Karesh </w:delText>
        </w:r>
        <w:r w:rsidR="00350DBF" w:rsidRPr="00F61309" w:rsidDel="008B5F14">
          <w:rPr>
            <w:rFonts w:ascii="Times New Roman" w:hAnsi="Times New Roman" w:cs="Times New Roman"/>
            <w:i/>
            <w:iCs/>
            <w:color w:val="000000"/>
          </w:rPr>
          <w:delText>et al.</w:delText>
        </w:r>
        <w:r w:rsidR="00350DBF" w:rsidRPr="00F61309" w:rsidDel="008B5F14">
          <w:rPr>
            <w:rFonts w:ascii="Times New Roman" w:hAnsi="Times New Roman" w:cs="Times New Roman"/>
            <w:color w:val="000000"/>
          </w:rPr>
          <w:delText>, 2012; Cuervo-Soto, López-Pazos and Batista-García, 2018)</w:delText>
        </w:r>
        <w:r w:rsidR="004C698A" w:rsidRPr="00F61309" w:rsidDel="008B5F14">
          <w:rPr>
            <w:rFonts w:ascii="Times New Roman" w:hAnsi="Times New Roman" w:cs="Times New Roman"/>
            <w:color w:val="000000" w:themeColor="text1"/>
          </w:rPr>
          <w:fldChar w:fldCharType="end"/>
        </w:r>
        <w:bookmarkEnd w:id="312"/>
        <w:bookmarkEnd w:id="313"/>
        <w:r w:rsidR="004C698A" w:rsidRPr="00F61309" w:rsidDel="008B5F14">
          <w:rPr>
            <w:rFonts w:ascii="Times New Roman" w:hAnsi="Times New Roman" w:cs="Times New Roman"/>
            <w:color w:val="000000" w:themeColor="text1"/>
          </w:rPr>
          <w:delText xml:space="preserve">. </w:delText>
        </w:r>
        <w:r w:rsidR="00C0014F" w:rsidRPr="00F61309" w:rsidDel="008B5F14">
          <w:rPr>
            <w:rFonts w:ascii="Times New Roman" w:hAnsi="Times New Roman" w:cs="Times New Roman"/>
            <w:color w:val="000000" w:themeColor="text1"/>
          </w:rPr>
          <w:delText xml:space="preserve"> </w:delText>
        </w:r>
        <w:bookmarkStart w:id="314" w:name="OLE_LINK17"/>
        <w:bookmarkStart w:id="315" w:name="OLE_LINK18"/>
        <w:r w:rsidR="00C0014F" w:rsidRPr="00F61309" w:rsidDel="008B5F14">
          <w:rPr>
            <w:rFonts w:ascii="Times New Roman" w:hAnsi="Times New Roman" w:cs="Times New Roman"/>
            <w:color w:val="000000" w:themeColor="text1"/>
          </w:rPr>
          <w:delText>T</w:delText>
        </w:r>
      </w:del>
      <w:r w:rsidR="00C0014F" w:rsidRPr="00F61309">
        <w:rPr>
          <w:rFonts w:ascii="Times New Roman" w:hAnsi="Times New Roman" w:cs="Times New Roman"/>
          <w:color w:val="000000" w:themeColor="text1"/>
        </w:rPr>
        <w:t xml:space="preserve">raditional methods used to identify the </w:t>
      </w:r>
      <w:r w:rsidR="00B23331" w:rsidRPr="00F61309">
        <w:rPr>
          <w:rFonts w:ascii="Times New Roman" w:hAnsi="Times New Roman" w:cs="Times New Roman"/>
          <w:color w:val="000000" w:themeColor="text1"/>
        </w:rPr>
        <w:t xml:space="preserve">microbial agents </w:t>
      </w:r>
      <w:r w:rsidR="00C0014F" w:rsidRPr="00F61309">
        <w:rPr>
          <w:rFonts w:ascii="Times New Roman" w:hAnsi="Times New Roman" w:cs="Times New Roman"/>
          <w:color w:val="000000" w:themeColor="text1"/>
        </w:rPr>
        <w:t>within a</w:t>
      </w:r>
      <w:r w:rsidRPr="00F61309">
        <w:rPr>
          <w:rFonts w:ascii="Times New Roman" w:hAnsi="Times New Roman" w:cs="Times New Roman"/>
          <w:color w:val="000000" w:themeColor="text1"/>
        </w:rPr>
        <w:t xml:space="preserve"> biological </w:t>
      </w:r>
      <w:r w:rsidR="00B23331" w:rsidRPr="00F61309">
        <w:rPr>
          <w:rFonts w:ascii="Times New Roman" w:hAnsi="Times New Roman" w:cs="Times New Roman"/>
          <w:color w:val="000000" w:themeColor="text1"/>
        </w:rPr>
        <w:t xml:space="preserve">specimen </w:t>
      </w:r>
      <w:del w:id="316" w:author="Rajeev, Sree" w:date="2022-02-28T14:05:00Z">
        <w:r w:rsidRPr="00F61309" w:rsidDel="00F82D33">
          <w:rPr>
            <w:rFonts w:ascii="Times New Roman" w:hAnsi="Times New Roman" w:cs="Times New Roman"/>
            <w:color w:val="000000" w:themeColor="text1"/>
          </w:rPr>
          <w:delText>ha</w:delText>
        </w:r>
        <w:r w:rsidR="0019200D" w:rsidRPr="00F61309" w:rsidDel="00F82D33">
          <w:rPr>
            <w:rFonts w:ascii="Times New Roman" w:hAnsi="Times New Roman" w:cs="Times New Roman"/>
            <w:color w:val="000000" w:themeColor="text1"/>
          </w:rPr>
          <w:delText>ve</w:delText>
        </w:r>
        <w:r w:rsidRPr="00F61309" w:rsidDel="00F82D33">
          <w:rPr>
            <w:rFonts w:ascii="Times New Roman" w:hAnsi="Times New Roman" w:cs="Times New Roman"/>
            <w:color w:val="000000" w:themeColor="text1"/>
          </w:rPr>
          <w:delText xml:space="preserve"> </w:delText>
        </w:r>
        <w:r w:rsidR="00B23331" w:rsidRPr="00F61309" w:rsidDel="00F82D33">
          <w:rPr>
            <w:rFonts w:ascii="Times New Roman" w:hAnsi="Times New Roman" w:cs="Times New Roman"/>
            <w:color w:val="000000" w:themeColor="text1"/>
          </w:rPr>
          <w:delText xml:space="preserve">relied </w:delText>
        </w:r>
        <w:r w:rsidR="00C0014F" w:rsidRPr="00F61309" w:rsidDel="00F82D33">
          <w:rPr>
            <w:rFonts w:ascii="Times New Roman" w:hAnsi="Times New Roman" w:cs="Times New Roman"/>
            <w:color w:val="000000" w:themeColor="text1"/>
          </w:rPr>
          <w:delText xml:space="preserve">on </w:delText>
        </w:r>
      </w:del>
      <w:ins w:id="317" w:author="Rajeev, Sree" w:date="2022-02-28T14:05:00Z">
        <w:del w:id="318" w:author="Ruijie Xu" w:date="2022-03-04T13:22:00Z">
          <w:r w:rsidR="00826259" w:rsidRPr="00F61309" w:rsidDel="008B5F14">
            <w:rPr>
              <w:rFonts w:ascii="Times New Roman" w:hAnsi="Times New Roman" w:cs="Times New Roman"/>
              <w:color w:val="000000" w:themeColor="text1"/>
            </w:rPr>
            <w:delText xml:space="preserve"> </w:delText>
          </w:r>
        </w:del>
        <w:r w:rsidR="00826259" w:rsidRPr="00F61309">
          <w:rPr>
            <w:rFonts w:ascii="Times New Roman" w:hAnsi="Times New Roman" w:cs="Times New Roman"/>
            <w:color w:val="000000" w:themeColor="text1"/>
          </w:rPr>
          <w:t xml:space="preserve">include </w:t>
        </w:r>
      </w:ins>
      <w:del w:id="319" w:author="Rajeev, Sree" w:date="2022-02-28T14:06:00Z">
        <w:r w:rsidR="00B6651B" w:rsidRPr="00F61309" w:rsidDel="00826259">
          <w:rPr>
            <w:rFonts w:ascii="Times New Roman" w:hAnsi="Times New Roman" w:cs="Times New Roman"/>
            <w:color w:val="000000" w:themeColor="text1"/>
          </w:rPr>
          <w:delText xml:space="preserve">different laboratory techniques, including </w:delText>
        </w:r>
      </w:del>
      <w:ins w:id="320" w:author="Rajeev, Sree" w:date="2022-02-28T14:06:00Z">
        <w:del w:id="321" w:author="Ruijie Xu" w:date="2022-03-04T13:22:00Z">
          <w:r w:rsidR="00826259" w:rsidRPr="00F61309" w:rsidDel="008B5F14">
            <w:rPr>
              <w:rFonts w:ascii="Times New Roman" w:hAnsi="Times New Roman" w:cs="Times New Roman"/>
              <w:color w:val="000000" w:themeColor="text1"/>
            </w:rPr>
            <w:delText xml:space="preserve"> </w:delText>
          </w:r>
        </w:del>
        <w:r w:rsidR="00826259" w:rsidRPr="00F61309">
          <w:rPr>
            <w:rFonts w:ascii="Times New Roman" w:hAnsi="Times New Roman" w:cs="Times New Roman"/>
            <w:color w:val="000000" w:themeColor="text1"/>
          </w:rPr>
          <w:t>methods such as</w:t>
        </w:r>
      </w:ins>
      <w:ins w:id="322" w:author="Liliana Salvador" w:date="2022-03-08T17:15:00Z">
        <w:r w:rsidR="00AC131D" w:rsidRPr="00F61309">
          <w:rPr>
            <w:rFonts w:ascii="Times New Roman" w:hAnsi="Times New Roman" w:cs="Times New Roman"/>
            <w:color w:val="000000" w:themeColor="text1"/>
          </w:rPr>
          <w:t xml:space="preserve"> </w:t>
        </w:r>
      </w:ins>
      <w:ins w:id="323" w:author="Rajeev, Sree" w:date="2022-02-28T14:07:00Z">
        <w:del w:id="324" w:author="Liliana Salvador" w:date="2022-03-08T17:15:00Z">
          <w:r w:rsidR="00826259" w:rsidRPr="00F61309" w:rsidDel="00AC131D">
            <w:rPr>
              <w:rFonts w:ascii="Times New Roman" w:hAnsi="Times New Roman" w:cs="Times New Roman"/>
              <w:color w:val="000000" w:themeColor="text1"/>
            </w:rPr>
            <w:delText xml:space="preserve">, </w:delText>
          </w:r>
        </w:del>
      </w:ins>
      <w:r w:rsidR="00C0014F" w:rsidRPr="00F61309">
        <w:rPr>
          <w:rFonts w:ascii="Times New Roman" w:hAnsi="Times New Roman" w:cs="Times New Roman"/>
          <w:color w:val="000000" w:themeColor="text1"/>
        </w:rPr>
        <w:t>cultur</w:t>
      </w:r>
      <w:r w:rsidR="00B23331" w:rsidRPr="00F61309">
        <w:rPr>
          <w:rFonts w:ascii="Times New Roman" w:hAnsi="Times New Roman" w:cs="Times New Roman"/>
          <w:color w:val="000000" w:themeColor="text1"/>
        </w:rPr>
        <w:t xml:space="preserve">e </w:t>
      </w:r>
      <w:bookmarkEnd w:id="314"/>
      <w:bookmarkEnd w:id="315"/>
      <w:r w:rsidR="00C0014F"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ujwNyRuE","properties":{"formattedCitation":"(Handelsman, 2004)","plainCitation":"(Handelsman, 2004)","noteIndex":0},"citationItems":[{"id":"1BY60Z0f/ZB7bLEE6","uris":["http://zotero.org/users/local/YOB362yk/items/YWUD86HN"],"itemData":{"id":1579,"type":"article-journal","abstract":"SUMMARY Metagenomics (also referred to as environmental and community genomics) is the genomic analysis of microorganisms by direct extraction and cloning of DNA from an assemblage of microorganisms. The development of metagenomics stemmed from the ineluctable evidence that as-yet-uncultured microorganisms represent the vast majority of organisms in most environments on earth. This evidence was derived from analyses of 16S rRNA gene sequences amplified directly from the environment, an approach that avoided the bias imposed by culturing and led to the discovery of vast new lineages of microbial life. Although the portrait of the microbial world was revolutionized by analysis of 16S rRNA genes, such studies yielded only a phylogenetic description of community membership, providing little insight into the genetics, physiology, and biochemistry of the members. Metagenomics provides a second tier of technical innovation that facilitates study of the physiology and ecology of environmental microorganisms. Novel genes and gene products discovered through metagenomics include the first bacteriorhodopsin of bacterial origin; novel small molecules with antimicrobial activity; and new members of families of known proteins, such as an Na+(Li+)/H+ antiporter, RecA, DNA polymerase, and antibiotic resistance determinants. Reassembly of multiple genomes has provided insight into energy and nutrient cycling within the community, genome structure, gene function, population genetics and microheterogeneity, and lateral gene transfer among members of an uncultured community. The application of metagenomic sequence information will facilitate the design of better culturing strategies to link genomic analysis with pure culture studies.","container-title":"Microbiology and Molecular Biology Reviews","DOI":"10.1128/MMBR.68.4.669-685.2004","ISSN":"1092-2172, 1098-5557","issue":"4","journalAbbreviation":"Microbiol. Mol. Biol. Rev.","language":"en","note":"publisher: American Society for Microbiology\nsection: Review\nPMID: 15590779","page":"669-685","source":"mmbr.asm.org","title":"Metagenomics: Application of Genomics to Uncultured Microorganisms","title-short":"Metagenomics","URL":"https://mmbr.asm.org/content/68/4/669","volume":"68","author":[{"family":"Handelsman","given":"Jo"}],"accessed":{"date-parts":[["2021",3,8]]},"issued":{"date-parts":[["2004",12,1]]}}}],"schema":"https://github.com/citation-style-language/schema/raw/master/csl-citation.json"} </w:instrText>
      </w:r>
      <w:r w:rsidR="00C0014F"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Handelsman, 2004)</w:t>
      </w:r>
      <w:r w:rsidR="00C0014F" w:rsidRPr="00F61309">
        <w:rPr>
          <w:rFonts w:ascii="Times New Roman" w:hAnsi="Times New Roman" w:cs="Times New Roman"/>
          <w:color w:val="000000" w:themeColor="text1"/>
        </w:rPr>
        <w:fldChar w:fldCharType="end"/>
      </w:r>
      <w:r w:rsidR="00B6651B" w:rsidRPr="00F61309">
        <w:rPr>
          <w:rFonts w:ascii="Times New Roman" w:hAnsi="Times New Roman" w:cs="Times New Roman"/>
          <w:color w:val="000000" w:themeColor="text1"/>
        </w:rPr>
        <w:t>,</w:t>
      </w:r>
      <w:r w:rsidRPr="00F61309">
        <w:rPr>
          <w:rFonts w:ascii="Times New Roman" w:hAnsi="Times New Roman" w:cs="Times New Roman"/>
          <w:color w:val="000000" w:themeColor="text1"/>
        </w:rPr>
        <w:t xml:space="preserve"> antigen</w:t>
      </w:r>
      <w:r w:rsidR="00800BC3" w:rsidRPr="00F61309">
        <w:rPr>
          <w:rFonts w:ascii="Times New Roman" w:hAnsi="Times New Roman" w:cs="Times New Roman"/>
          <w:color w:val="000000" w:themeColor="text1"/>
        </w:rPr>
        <w:t xml:space="preserve"> detection</w:t>
      </w:r>
      <w:r w:rsidR="00A774DE" w:rsidRPr="00F61309">
        <w:rPr>
          <w:rFonts w:ascii="Times New Roman" w:hAnsi="Times New Roman" w:cs="Times New Roman"/>
          <w:color w:val="000000" w:themeColor="text1"/>
        </w:rPr>
        <w:t xml:space="preserve"> </w:t>
      </w:r>
      <w:r w:rsidR="004D52F0"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Mzyk43qs","properties":{"formattedCitation":"(Desmonts and Remington, 1980; Lequin, 2005)","plainCitation":"(Desmonts and Remington, 1980; Lequin, 2005)","noteIndex":0},"citationItems":[{"id":2037,"uris":["http://zotero.org/users/8256916/items/UPFD7LG6"],"itemData":{"id":2037,"type":"article-journal","container-title":"Journal of Clinical Microbiology","DOI":"10.1128/jcm.11.6.562-568.1980","issue":"6","note":"publisher: American Society for Microbiology","page":"562-568","source":"journals.asm.org (Atypon)","title":"Direct agglutination test for diagnosis of Toxoplasma infection: method for increasing sensitivity and specificity","title-short":"Direct agglutination test for diagnosis of Toxoplasma infection","URL":"https://journals.asm.org/doi/abs/10.1128/jcm.11.6.562-568.1980","volume":"11","author":[{"family":"Desmonts","given":"G"},{"family":"Remington","given":"J S"}],"accessed":{"date-parts":[["2021",6,23]]},"issued":{"date-parts":[["1980",6,1]]}}},{"id":2029,"uris":["http://zotero.org/users/8256916/items/Z4BIHCJY"],"itemData":{"id":2029,"type":"article-journal","abstract":"This brief note addresses the historical background of the invention of the enzyme immunoassay (EIA) and enzyme-linked immunosorbent assay (ELISA). These assays were developed independently and simultaneously by the research group of Peter Perlmann and Eva Engvall at Stockholm University in Sweden and by the research group of Anton Schuurs and Bauke van Weemen in The Netherlands. Today, fully automated instruments in medical laboratories around the world use the immunoassay principle with an enzyme as the reporter label for routine measurements of innumerable analytes in patient samples. The impact of EIA/ELISA is reflected in the overwhelmingly large number of times it has appeared as a keyword in the literature since the 1970s. Clinicians and their patients, medical laboratories, in vitro diagnostics manufacturers, and worldwide healthcare systems owe much to these four inventors.","container-title":"Clinical Chemistry","DOI":"10.1373/clinchem.2005.051532","ISSN":"0009-9147","issue":"12","journalAbbreviation":"Clinical Chemistry","page":"2415-2418","source":"Silverchair","title":"Enzyme Immunoassay (EIA)/Enzyme-Linked Immunosorbent Assay (ELISA)","URL":"https://doi.org/10.1373/clinchem.2005.051532","volume":"51","author":[{"family":"Lequin","given":"Rudolf M"}],"accessed":{"date-parts":[["2021",6,23]]},"issued":{"date-parts":[["2005",12,1]]}}}],"schema":"https://github.com/citation-style-language/schema/raw/master/csl-citation.json"} </w:instrText>
      </w:r>
      <w:r w:rsidR="004D52F0"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Desmonts and Remington, 1980; Lequin, 2005)</w:t>
      </w:r>
      <w:r w:rsidR="004D52F0" w:rsidRPr="00F61309">
        <w:rPr>
          <w:rFonts w:ascii="Times New Roman" w:hAnsi="Times New Roman" w:cs="Times New Roman"/>
          <w:color w:val="000000" w:themeColor="text1"/>
        </w:rPr>
        <w:fldChar w:fldCharType="end"/>
      </w:r>
      <w:r w:rsidR="00C014A1" w:rsidRPr="00F61309">
        <w:rPr>
          <w:rFonts w:ascii="Times New Roman" w:hAnsi="Times New Roman" w:cs="Times New Roman"/>
          <w:color w:val="000000" w:themeColor="text1"/>
        </w:rPr>
        <w:t>,</w:t>
      </w:r>
      <w:r w:rsidRPr="00F61309">
        <w:rPr>
          <w:rFonts w:ascii="Times New Roman" w:hAnsi="Times New Roman" w:cs="Times New Roman"/>
          <w:color w:val="000000" w:themeColor="text1"/>
        </w:rPr>
        <w:t xml:space="preserve"> </w:t>
      </w:r>
      <w:r w:rsidR="00800BC3" w:rsidRPr="00F61309">
        <w:rPr>
          <w:rFonts w:ascii="Times New Roman" w:hAnsi="Times New Roman" w:cs="Times New Roman"/>
          <w:color w:val="000000" w:themeColor="text1"/>
        </w:rPr>
        <w:t xml:space="preserve">and nucleic acid </w:t>
      </w:r>
      <w:del w:id="325" w:author="Rajeev, Sree" w:date="2022-02-28T14:06:00Z">
        <w:r w:rsidR="00800BC3" w:rsidRPr="00F61309" w:rsidDel="00826259">
          <w:rPr>
            <w:rFonts w:ascii="Times New Roman" w:hAnsi="Times New Roman" w:cs="Times New Roman"/>
            <w:color w:val="000000" w:themeColor="text1"/>
          </w:rPr>
          <w:delText xml:space="preserve">marker </w:delText>
        </w:r>
      </w:del>
      <w:r w:rsidR="00800BC3" w:rsidRPr="00F61309">
        <w:rPr>
          <w:rFonts w:ascii="Times New Roman" w:hAnsi="Times New Roman" w:cs="Times New Roman"/>
          <w:color w:val="000000" w:themeColor="text1"/>
        </w:rPr>
        <w:t>detection</w:t>
      </w:r>
      <w:r w:rsidR="004D52F0" w:rsidRPr="00F61309">
        <w:rPr>
          <w:rFonts w:ascii="Times New Roman" w:hAnsi="Times New Roman" w:cs="Times New Roman"/>
          <w:color w:val="000000" w:themeColor="text1"/>
        </w:rPr>
        <w:t xml:space="preserve"> </w:t>
      </w:r>
      <w:r w:rsidR="004D52F0"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ghf6kLzr","properties":{"formattedCitation":"(Yang and Rothman, 2004; Driscoll, 2009)","plainCitation":"(Yang and Rothman, 2004; Driscoll, 2009)","noteIndex":0},"citationItems":[{"id":2032,"uris":["http://zotero.org/users/8256916/items/X8CGJEGC"],"itemData":{"id":2032,"type":"article-journal","abstract":"Molecular diagnostics are revolutionising the clinical practice of infectious disease. Their effects will be significant in acute-care settings where timely and accurate diagnostic tools are critical for patient treatment decisions and outcomes. PCR is the most well-developed molecular technique up to now, and has a wide range of already fulfilled, and potential, clinical applications, including specific or broad-spectrum pathogen detection, evaluation of emerging novel infections, surveillance, early detection of biothreat agents, and antimicrobial resistance profiling. PCR-based methods may also be cost effective relative to traditional testing procedures. Further advancement of technology is needed to improve automation, optimise detection sensitivity and specificity, and expand the capacity to detect multiple targets simultaneously (multiplexing). This review provides an up-to-date look at the general principles, diagnostic value, and limitations of the most current PCR-based platforms as they evolve from bench to bedside.","container-title":"The Lancet. Infectious Diseases","DOI":"10.1016/S1473-3099(04)01044-8","ISSN":"1473-3099","issue":"6","journalAbbreviation":"Lancet Infect Dis","note":"PMID: 15172342\nPMCID: PMC7106425","page":"337-348","source":"PubMed Central","title":"PCR-based diagnostics for infectious diseases: uses, limitations, and future applications in acute-care settings","title-short":"PCR-based diagnostics for infectious diseases","URL":"https://www.ncbi.nlm.nih.gov/pmc/articles/PMC7106425/","volume":"4","author":[{"family":"Yang","given":"Samuel"},{"family":"Rothman","given":"Richard E"}],"accessed":{"date-parts":[["2021",6,23]]},"issued":{"date-parts":[["2004",6]]}}},{"id":2035,"uris":["http://zotero.org/users/8256916/items/9CAITJD9"],"itemData":{"id":2035,"type":"article-journal","abstract":"Spacer oligonucleotide typing, or spoligotyping, is a rapid, polymerase chain reaction (PCR)-based method for genotyping strains of the Mycobacterium tuberculosis complex (MTB). Spoligotyping data can be represented in absolute terms (digitally), and the results can be readily shared among laboratories, thereby enabling the creation of large international databases. Since the spoligotype assay was standardized more than 10 yr ago, tens of thousands of isolates have been analyzed, giving a global picture of MTB strain diversity. The method is highly reproducible and has been developed into a high-throughput assay for large molecular epidemiology projects. In the United States, spoligotyping is employed on nearly all newly identified culture-positive cases of tuberculosis as part of a national genotyping program. The strengths of this method include its low cost, its digital data results, the good correlation of its results with other genetics markers, its fair level of overall differentiation of strains, its high-throughput capacity, and its ability to provide species information. However, the method's weaknesses include the inability of spoligotyping to differentiate well within large strain families such as the Beijing family, the potential for convergent evolution of patterns, the limited success in improving the assay through expansion, and the difficulty in obtaining the specialized membranes and instrumentation.","container-title":"Methods in Molecular Biology (Clifton, N.J.)","DOI":"10.1007/978-1-60327-999-4_10","ISSN":"1064-3745","journalAbbreviation":"Methods Mol Biol","language":"eng","note":"PMID: 19521871","page":"117-128","source":"PubMed","title":"Spoligotyping for molecular epidemiology of the Mycobacterium tuberculosis complex","volume":"551","author":[{"family":"Driscoll","given":"Jeffrey R."}],"issued":{"date-parts":[["2009"]]}}}],"schema":"https://github.com/citation-style-language/schema/raw/master/csl-citation.json"} </w:instrText>
      </w:r>
      <w:r w:rsidR="004D52F0"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Yang and Rothman, 2004; Driscoll, 2009)</w:t>
      </w:r>
      <w:r w:rsidR="004D52F0" w:rsidRPr="00F61309">
        <w:rPr>
          <w:rFonts w:ascii="Times New Roman" w:hAnsi="Times New Roman" w:cs="Times New Roman"/>
          <w:color w:val="000000" w:themeColor="text1"/>
        </w:rPr>
        <w:fldChar w:fldCharType="end"/>
      </w:r>
      <w:r w:rsidR="00431A2A" w:rsidRPr="00F61309">
        <w:rPr>
          <w:rFonts w:ascii="Times New Roman" w:hAnsi="Times New Roman" w:cs="Times New Roman"/>
          <w:color w:val="000000" w:themeColor="text1"/>
        </w:rPr>
        <w:t xml:space="preserve"> protocols</w:t>
      </w:r>
      <w:r w:rsidR="009410DA" w:rsidRPr="00F61309">
        <w:rPr>
          <w:rFonts w:ascii="Times New Roman" w:hAnsi="Times New Roman" w:cs="Times New Roman"/>
          <w:color w:val="000000" w:themeColor="text1"/>
        </w:rPr>
        <w:t>.</w:t>
      </w:r>
      <w:r w:rsidR="00C0014F" w:rsidRPr="00F61309">
        <w:rPr>
          <w:rFonts w:ascii="Times New Roman" w:hAnsi="Times New Roman" w:cs="Times New Roman"/>
          <w:color w:val="000000" w:themeColor="text1"/>
        </w:rPr>
        <w:t xml:space="preserve"> </w:t>
      </w:r>
      <w:r w:rsidR="00B23331" w:rsidRPr="00F61309">
        <w:rPr>
          <w:rFonts w:ascii="Times New Roman" w:hAnsi="Times New Roman" w:cs="Times New Roman"/>
          <w:color w:val="000000" w:themeColor="text1"/>
        </w:rPr>
        <w:t>However, t</w:t>
      </w:r>
      <w:r w:rsidRPr="00F61309">
        <w:rPr>
          <w:rFonts w:ascii="Times New Roman" w:hAnsi="Times New Roman" w:cs="Times New Roman"/>
          <w:color w:val="000000" w:themeColor="text1"/>
        </w:rPr>
        <w:t>hese</w:t>
      </w:r>
      <w:r w:rsidR="00431A2A" w:rsidRPr="00F61309">
        <w:rPr>
          <w:rFonts w:ascii="Times New Roman" w:hAnsi="Times New Roman" w:cs="Times New Roman"/>
          <w:color w:val="000000" w:themeColor="text1"/>
        </w:rPr>
        <w:t xml:space="preserve"> labo</w:t>
      </w:r>
      <w:r w:rsidR="0019200D" w:rsidRPr="00F61309">
        <w:rPr>
          <w:rFonts w:ascii="Times New Roman" w:hAnsi="Times New Roman" w:cs="Times New Roman"/>
          <w:color w:val="000000" w:themeColor="text1"/>
        </w:rPr>
        <w:t>rat</w:t>
      </w:r>
      <w:r w:rsidR="00431A2A" w:rsidRPr="00F61309">
        <w:rPr>
          <w:rFonts w:ascii="Times New Roman" w:hAnsi="Times New Roman" w:cs="Times New Roman"/>
          <w:color w:val="000000" w:themeColor="text1"/>
        </w:rPr>
        <w:t>ory</w:t>
      </w:r>
      <w:r w:rsidRPr="00F61309">
        <w:rPr>
          <w:rFonts w:ascii="Times New Roman" w:hAnsi="Times New Roman" w:cs="Times New Roman"/>
          <w:color w:val="000000" w:themeColor="text1"/>
        </w:rPr>
        <w:t xml:space="preserve"> methods are limited to </w:t>
      </w:r>
      <w:r w:rsidR="00431A2A" w:rsidRPr="00F61309">
        <w:rPr>
          <w:rFonts w:ascii="Times New Roman" w:hAnsi="Times New Roman" w:cs="Times New Roman"/>
          <w:color w:val="000000" w:themeColor="text1"/>
        </w:rPr>
        <w:t>studying</w:t>
      </w:r>
      <w:r w:rsidR="00B544EB" w:rsidRPr="00F61309">
        <w:rPr>
          <w:rFonts w:ascii="Times New Roman" w:hAnsi="Times New Roman" w:cs="Times New Roman"/>
          <w:color w:val="000000" w:themeColor="text1"/>
        </w:rPr>
        <w:t xml:space="preserve"> a</w:t>
      </w:r>
      <w:r w:rsidR="004D52F0" w:rsidRPr="00F61309">
        <w:rPr>
          <w:rFonts w:ascii="Times New Roman" w:hAnsi="Times New Roman" w:cs="Times New Roman"/>
          <w:color w:val="000000" w:themeColor="text1"/>
        </w:rPr>
        <w:t xml:space="preserve"> single pathogen</w:t>
      </w:r>
      <w:r w:rsidR="00B544EB" w:rsidRPr="00F61309">
        <w:rPr>
          <w:rFonts w:ascii="Times New Roman" w:hAnsi="Times New Roman" w:cs="Times New Roman"/>
          <w:color w:val="000000" w:themeColor="text1"/>
        </w:rPr>
        <w:t xml:space="preserve"> of interest</w:t>
      </w:r>
      <w:r w:rsidR="004D52F0" w:rsidRPr="00F61309">
        <w:rPr>
          <w:rFonts w:ascii="Times New Roman" w:hAnsi="Times New Roman" w:cs="Times New Roman"/>
          <w:color w:val="000000" w:themeColor="text1"/>
        </w:rPr>
        <w:t xml:space="preserve"> </w:t>
      </w:r>
      <w:r w:rsidR="00B23331" w:rsidRPr="00F61309">
        <w:rPr>
          <w:rFonts w:ascii="Times New Roman" w:hAnsi="Times New Roman" w:cs="Times New Roman"/>
          <w:color w:val="000000" w:themeColor="text1"/>
        </w:rPr>
        <w:t xml:space="preserve">and </w:t>
      </w:r>
      <w:r w:rsidR="004D52F0" w:rsidRPr="00F61309">
        <w:rPr>
          <w:rFonts w:ascii="Times New Roman" w:hAnsi="Times New Roman" w:cs="Times New Roman"/>
          <w:color w:val="000000" w:themeColor="text1"/>
        </w:rPr>
        <w:t xml:space="preserve">lack the ability to </w:t>
      </w:r>
      <w:r w:rsidR="00B23331" w:rsidRPr="00F61309">
        <w:rPr>
          <w:rFonts w:ascii="Times New Roman" w:hAnsi="Times New Roman" w:cs="Times New Roman"/>
          <w:color w:val="000000" w:themeColor="text1"/>
        </w:rPr>
        <w:t>scrutinize</w:t>
      </w:r>
      <w:r w:rsidR="004D52F0" w:rsidRPr="00F61309">
        <w:rPr>
          <w:rFonts w:ascii="Times New Roman" w:hAnsi="Times New Roman" w:cs="Times New Roman"/>
          <w:color w:val="000000" w:themeColor="text1"/>
        </w:rPr>
        <w:t xml:space="preserve"> the </w:t>
      </w:r>
      <w:r w:rsidR="00B544EB" w:rsidRPr="00F61309">
        <w:rPr>
          <w:rFonts w:ascii="Times New Roman" w:hAnsi="Times New Roman" w:cs="Times New Roman"/>
          <w:color w:val="000000" w:themeColor="text1"/>
        </w:rPr>
        <w:t xml:space="preserve">community </w:t>
      </w:r>
      <w:r w:rsidR="00167E1B" w:rsidRPr="00F61309">
        <w:rPr>
          <w:rFonts w:ascii="Times New Roman" w:hAnsi="Times New Roman" w:cs="Times New Roman"/>
          <w:color w:val="000000" w:themeColor="text1"/>
        </w:rPr>
        <w:t>of</w:t>
      </w:r>
      <w:r w:rsidR="004D52F0" w:rsidRPr="00F61309">
        <w:rPr>
          <w:rFonts w:ascii="Times New Roman" w:hAnsi="Times New Roman" w:cs="Times New Roman"/>
          <w:color w:val="000000" w:themeColor="text1"/>
        </w:rPr>
        <w:t xml:space="preserve"> microorganisms </w:t>
      </w:r>
      <w:r w:rsidR="00167E1B" w:rsidRPr="00F61309">
        <w:rPr>
          <w:rFonts w:ascii="Times New Roman" w:hAnsi="Times New Roman" w:cs="Times New Roman"/>
          <w:color w:val="000000" w:themeColor="text1"/>
        </w:rPr>
        <w:t>potentially present in a sample</w:t>
      </w:r>
      <w:r w:rsidR="004D52F0" w:rsidRPr="00F61309">
        <w:rPr>
          <w:rFonts w:ascii="Times New Roman" w:hAnsi="Times New Roman" w:cs="Times New Roman"/>
          <w:color w:val="000000" w:themeColor="text1"/>
        </w:rPr>
        <w:t xml:space="preserve">. </w:t>
      </w:r>
      <w:r w:rsidR="00366132" w:rsidRPr="00F61309">
        <w:rPr>
          <w:rFonts w:ascii="Times New Roman" w:hAnsi="Times New Roman" w:cs="Times New Roman"/>
          <w:color w:val="000000" w:themeColor="text1"/>
        </w:rPr>
        <w:t>Next-</w:t>
      </w:r>
      <w:r w:rsidR="00C0014F" w:rsidRPr="00F61309">
        <w:rPr>
          <w:rFonts w:ascii="Times New Roman" w:hAnsi="Times New Roman" w:cs="Times New Roman"/>
          <w:color w:val="000000" w:themeColor="text1"/>
        </w:rPr>
        <w:t>Generation Sequencing (NGS) technologies</w:t>
      </w:r>
      <w:r w:rsidR="00B23331" w:rsidRPr="00F61309">
        <w:rPr>
          <w:rFonts w:ascii="Times New Roman" w:hAnsi="Times New Roman" w:cs="Times New Roman"/>
          <w:color w:val="000000" w:themeColor="text1"/>
        </w:rPr>
        <w:t xml:space="preserve"> have provided researchers </w:t>
      </w:r>
      <w:r w:rsidR="00FA4E52" w:rsidRPr="00F61309">
        <w:rPr>
          <w:rFonts w:ascii="Times New Roman" w:hAnsi="Times New Roman" w:cs="Times New Roman"/>
          <w:color w:val="000000" w:themeColor="text1"/>
        </w:rPr>
        <w:t xml:space="preserve">with </w:t>
      </w:r>
      <w:r w:rsidR="00B23331" w:rsidRPr="00F61309">
        <w:rPr>
          <w:rFonts w:ascii="Times New Roman" w:hAnsi="Times New Roman" w:cs="Times New Roman"/>
          <w:color w:val="000000" w:themeColor="text1"/>
        </w:rPr>
        <w:t>a set of culture-independent tools</w:t>
      </w:r>
      <w:r w:rsidR="00C0014F" w:rsidRPr="00F61309">
        <w:rPr>
          <w:rFonts w:ascii="Times New Roman" w:hAnsi="Times New Roman" w:cs="Times New Roman"/>
          <w:color w:val="000000" w:themeColor="text1"/>
        </w:rPr>
        <w:t xml:space="preserve"> </w:t>
      </w:r>
      <w:r w:rsidR="00C64D7E" w:rsidRPr="00F61309">
        <w:rPr>
          <w:rFonts w:ascii="Times New Roman" w:hAnsi="Times New Roman" w:cs="Times New Roman"/>
          <w:color w:val="000000" w:themeColor="text1"/>
        </w:rPr>
        <w:t>t</w:t>
      </w:r>
      <w:r w:rsidR="00D57D8B" w:rsidRPr="00F61309">
        <w:rPr>
          <w:rFonts w:ascii="Times New Roman" w:hAnsi="Times New Roman" w:cs="Times New Roman"/>
          <w:color w:val="000000" w:themeColor="text1"/>
        </w:rPr>
        <w:t>hat</w:t>
      </w:r>
      <w:r w:rsidR="00C64D7E" w:rsidRPr="00F61309">
        <w:rPr>
          <w:rFonts w:ascii="Times New Roman" w:hAnsi="Times New Roman" w:cs="Times New Roman"/>
          <w:color w:val="000000" w:themeColor="text1"/>
        </w:rPr>
        <w:t xml:space="preserve"> </w:t>
      </w:r>
      <w:r w:rsidR="00C0014F" w:rsidRPr="00F61309">
        <w:rPr>
          <w:rFonts w:ascii="Times New Roman" w:hAnsi="Times New Roman" w:cs="Times New Roman"/>
          <w:color w:val="000000" w:themeColor="text1"/>
        </w:rPr>
        <w:t>identif</w:t>
      </w:r>
      <w:r w:rsidR="00C64D7E" w:rsidRPr="00F61309">
        <w:rPr>
          <w:rFonts w:ascii="Times New Roman" w:hAnsi="Times New Roman" w:cs="Times New Roman"/>
          <w:color w:val="000000" w:themeColor="text1"/>
        </w:rPr>
        <w:t>y</w:t>
      </w:r>
      <w:r w:rsidR="00C0014F" w:rsidRPr="00F61309">
        <w:rPr>
          <w:rFonts w:ascii="Times New Roman" w:hAnsi="Times New Roman" w:cs="Times New Roman"/>
          <w:color w:val="000000" w:themeColor="text1"/>
        </w:rPr>
        <w:t xml:space="preserve"> </w:t>
      </w:r>
      <w:r w:rsidR="00EC464E" w:rsidRPr="00F61309">
        <w:rPr>
          <w:rFonts w:ascii="Times New Roman" w:hAnsi="Times New Roman" w:cs="Times New Roman"/>
          <w:color w:val="000000" w:themeColor="text1"/>
        </w:rPr>
        <w:t>pathogen</w:t>
      </w:r>
      <w:r w:rsidR="00366132" w:rsidRPr="00F61309">
        <w:rPr>
          <w:rFonts w:ascii="Times New Roman" w:hAnsi="Times New Roman" w:cs="Times New Roman"/>
          <w:color w:val="000000" w:themeColor="text1"/>
        </w:rPr>
        <w:t>s</w:t>
      </w:r>
      <w:r w:rsidR="00EC464E" w:rsidRPr="00F61309">
        <w:rPr>
          <w:rFonts w:ascii="Times New Roman" w:hAnsi="Times New Roman" w:cs="Times New Roman"/>
          <w:color w:val="000000" w:themeColor="text1"/>
        </w:rPr>
        <w:t xml:space="preserve"> </w:t>
      </w:r>
      <w:r w:rsidR="00C0014F" w:rsidRPr="00F61309">
        <w:rPr>
          <w:rFonts w:ascii="Times New Roman" w:hAnsi="Times New Roman" w:cs="Times New Roman"/>
          <w:color w:val="000000" w:themeColor="text1"/>
        </w:rPr>
        <w:t xml:space="preserve">directly from DNA sequences </w:t>
      </w:r>
      <w:r w:rsidR="00C0014F" w:rsidRPr="00F61309">
        <w:rPr>
          <w:rFonts w:ascii="Times New Roman" w:hAnsi="Times New Roman" w:cs="Times New Roman"/>
          <w:color w:val="000000" w:themeColor="text1"/>
        </w:rPr>
        <w:fldChar w:fldCharType="begin" w:fldLock="1"/>
      </w:r>
      <w:r w:rsidR="004765A2" w:rsidRPr="00F61309">
        <w:rPr>
          <w:rFonts w:ascii="Times New Roman" w:hAnsi="Times New Roman" w:cs="Times New Roman"/>
          <w:color w:val="000000" w:themeColor="text1"/>
        </w:rPr>
        <w:instrText xml:space="preserve"> ADDIN ZOTERO_ITEM CSL_CITATION {"citationID":"yEdlopIi","properties":{"formattedCitation":"(Ghosh, Mehta and Khan, 2019)","plainCitation":"(Ghosh, Mehta and Khan, 2019)","noteIndex":0},"citationItems":[{"id":"1BY60Z0f/jRATPSyN","uris":["http://www.mendeley.com/documents/?uuid=e6214e2c-249b-48c6-a277-8c3f7efe1ef9"],"itemData":{"DOI":"https://doi.org/10.1016/B978-0-12-809633-8.20178-7","ISBN":"978-0-12-811432-2","abstract":"Metagenomics is a molecular tool used to analyse DNA acquired from environmental samples, in order to study the community of microorganisms present, without the necessity of obtaining pure cultures. Functional metagenomics allows high resolution genomic analysis of unculturable microbes and correlation of the genomes with particular functions in the environment. Metatranscriptomics and metaproteomics are relatively recent sub-areas of metagenomics, which allow further functional analysis of microbial communities. Metaproteomics is emerging as a complementary approach to metagenomics, which aims to characterize the proteins from the microbiota. The integrative omics approach leads to a comprehensive information describing the community from genes to RNA to proteins and metabolites. In this chapter, we discuss types of metagenomics analysis such as 16S (for bacteria), whole metagenomics and 18S/ITS (for fungus), and limitations associated with each type of analysis, and their applications.","author":[{"dropping-particle":"","family":"Ghosh","given":"Arpita","non-dropping-particle":"","parse-names":false,"suffix":""},{"dropping-particle":"","family":"Mehta","given":"Aditya","non-dropping-particle":"","parse-names":false,"suffix":""},{"dropping-particle":"","family":"Khan","given":"Asif M","non-dropping-particle":"","parse-names":false,"suffix":""}],"editor":[{"dropping-particle":"","family":"Ranganathan","given":"Shoba","non-dropping-particle":"","parse-names":false,"suffix":""},{"dropping-particle":"","family":"Gribskov","given":"Michael","non-dropping-particle":"","parse-names":false,"suffix":""},{"dropping-particle":"","family":"Nakai","given":"Kenta","non-dropping-particle":"","parse-names":false,"suffix":""},{"dropping-particle":"","family":"Schönbach","given":"Christian B T - Encyclopedia of Bioinformatics and Computational Biology","non-dropping-particle":"","parse-names":false,"suffix":""}],"id":"ITEM-1","issued":{"date-parts":[["2019"]]},"page":"184-193","publisher":"Academic Press","publisher-place":"Oxford","title":"Metagenomic Analysis and its Applications","type":"chapter"}}],"schema":"https://github.com/citation-style-language/schema/raw/master/csl-citation.json"} </w:instrText>
      </w:r>
      <w:r w:rsidR="00C0014F"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Ghosh, Mehta and Khan, 2019)</w:t>
      </w:r>
      <w:r w:rsidR="00C0014F" w:rsidRPr="00F61309">
        <w:rPr>
          <w:rFonts w:ascii="Times New Roman" w:hAnsi="Times New Roman" w:cs="Times New Roman"/>
          <w:color w:val="000000" w:themeColor="text1"/>
        </w:rPr>
        <w:fldChar w:fldCharType="end"/>
      </w:r>
      <w:del w:id="326" w:author="Liliana Salvador" w:date="2022-03-08T17:16:00Z">
        <w:r w:rsidR="00FA4E52" w:rsidRPr="00F61309" w:rsidDel="00AC131D">
          <w:rPr>
            <w:rFonts w:ascii="Times New Roman" w:hAnsi="Times New Roman" w:cs="Times New Roman"/>
            <w:color w:val="000000" w:themeColor="text1"/>
          </w:rPr>
          <w:delText>,</w:delText>
        </w:r>
      </w:del>
      <w:r w:rsidR="00D57D8B" w:rsidRPr="00F61309">
        <w:rPr>
          <w:rFonts w:ascii="Times New Roman" w:hAnsi="Times New Roman" w:cs="Times New Roman"/>
          <w:color w:val="000000" w:themeColor="text1"/>
        </w:rPr>
        <w:t xml:space="preserve"> </w:t>
      </w:r>
      <w:r w:rsidR="00C64D7E" w:rsidRPr="00F61309">
        <w:rPr>
          <w:rFonts w:ascii="Times New Roman" w:hAnsi="Times New Roman" w:cs="Times New Roman"/>
          <w:color w:val="000000" w:themeColor="text1"/>
        </w:rPr>
        <w:t xml:space="preserve">and </w:t>
      </w:r>
      <w:r w:rsidR="00C0014F" w:rsidRPr="00F61309">
        <w:rPr>
          <w:rFonts w:ascii="Times New Roman" w:hAnsi="Times New Roman" w:cs="Times New Roman"/>
          <w:color w:val="000000" w:themeColor="text1"/>
        </w:rPr>
        <w:t>characterize the diversity and abundance of microbial population</w:t>
      </w:r>
      <w:r w:rsidR="00D57D8B" w:rsidRPr="00F61309">
        <w:rPr>
          <w:rFonts w:ascii="Times New Roman" w:hAnsi="Times New Roman" w:cs="Times New Roman"/>
          <w:color w:val="000000" w:themeColor="text1"/>
        </w:rPr>
        <w:t>s</w:t>
      </w:r>
      <w:r w:rsidR="00C0014F" w:rsidRPr="00F61309">
        <w:rPr>
          <w:rFonts w:ascii="Times New Roman" w:hAnsi="Times New Roman" w:cs="Times New Roman"/>
          <w:color w:val="000000" w:themeColor="text1"/>
        </w:rPr>
        <w:t xml:space="preserve"> </w:t>
      </w:r>
      <w:r w:rsidR="00C64D7E" w:rsidRPr="00F61309">
        <w:rPr>
          <w:rFonts w:ascii="Times New Roman" w:hAnsi="Times New Roman" w:cs="Times New Roman"/>
          <w:color w:val="000000" w:themeColor="text1"/>
        </w:rPr>
        <w:t xml:space="preserve">in </w:t>
      </w:r>
      <w:r w:rsidR="00C0014F" w:rsidRPr="00F61309">
        <w:rPr>
          <w:rFonts w:ascii="Times New Roman" w:hAnsi="Times New Roman" w:cs="Times New Roman"/>
          <w:color w:val="000000" w:themeColor="text1"/>
        </w:rPr>
        <w:t>biological specimens</w:t>
      </w:r>
      <w:ins w:id="327" w:author="Liliana Salvador" w:date="2022-03-08T17:16:00Z">
        <w:r w:rsidR="00AC131D" w:rsidRPr="00F61309">
          <w:rPr>
            <w:rFonts w:ascii="Times New Roman" w:hAnsi="Times New Roman" w:cs="Times New Roman"/>
            <w:color w:val="000000" w:themeColor="text1"/>
          </w:rPr>
          <w:t>.</w:t>
        </w:r>
      </w:ins>
      <w:ins w:id="328" w:author="Rajeev, Sree" w:date="2022-02-28T14:08:00Z">
        <w:r w:rsidR="00826259" w:rsidRPr="00F61309">
          <w:rPr>
            <w:rFonts w:ascii="Times New Roman" w:hAnsi="Times New Roman" w:cs="Times New Roman"/>
            <w:color w:val="000000" w:themeColor="text1"/>
          </w:rPr>
          <w:t xml:space="preserve"> </w:t>
        </w:r>
        <w:del w:id="329" w:author="Ruijie Xu" w:date="2022-03-04T13:23:00Z">
          <w:r w:rsidR="00826259" w:rsidRPr="00F61309" w:rsidDel="008B5F14">
            <w:rPr>
              <w:rFonts w:ascii="Times New Roman" w:hAnsi="Times New Roman" w:cs="Times New Roman"/>
              <w:color w:val="000000" w:themeColor="text1"/>
            </w:rPr>
            <w:delText xml:space="preserve"> </w:delText>
          </w:r>
        </w:del>
      </w:ins>
      <w:ins w:id="330" w:author="Liliana Salvador" w:date="2022-03-08T17:16:00Z">
        <w:r w:rsidR="00AC131D" w:rsidRPr="00F61309">
          <w:rPr>
            <w:rFonts w:ascii="Times New Roman" w:hAnsi="Times New Roman" w:cs="Times New Roman"/>
            <w:color w:val="000000" w:themeColor="text1"/>
          </w:rPr>
          <w:t>H</w:t>
        </w:r>
      </w:ins>
      <w:ins w:id="331" w:author="Rajeev, Sree" w:date="2022-02-28T14:08:00Z">
        <w:del w:id="332" w:author="Liliana Salvador" w:date="2022-03-08T17:16:00Z">
          <w:r w:rsidR="00826259" w:rsidRPr="00F61309" w:rsidDel="00AC131D">
            <w:rPr>
              <w:rFonts w:ascii="Times New Roman" w:hAnsi="Times New Roman" w:cs="Times New Roman"/>
              <w:color w:val="000000" w:themeColor="text1"/>
            </w:rPr>
            <w:delText>and h</w:delText>
          </w:r>
        </w:del>
        <w:r w:rsidR="00826259" w:rsidRPr="00F61309">
          <w:rPr>
            <w:rFonts w:ascii="Times New Roman" w:hAnsi="Times New Roman" w:cs="Times New Roman"/>
            <w:color w:val="000000" w:themeColor="text1"/>
          </w:rPr>
          <w:t xml:space="preserve">ence </w:t>
        </w:r>
      </w:ins>
      <w:del w:id="333" w:author="Rajeev, Sree" w:date="2022-02-28T14:08:00Z">
        <w:r w:rsidR="00D57D8B" w:rsidRPr="00F61309" w:rsidDel="00826259">
          <w:rPr>
            <w:rFonts w:ascii="Times New Roman" w:hAnsi="Times New Roman" w:cs="Times New Roman"/>
            <w:color w:val="000000" w:themeColor="text1"/>
          </w:rPr>
          <w:delText>.</w:delText>
        </w:r>
        <w:r w:rsidR="00B544EB" w:rsidRPr="00F61309" w:rsidDel="00826259">
          <w:rPr>
            <w:rFonts w:ascii="Times New Roman" w:hAnsi="Times New Roman" w:cs="Times New Roman"/>
            <w:color w:val="000000" w:themeColor="text1"/>
          </w:rPr>
          <w:delText xml:space="preserve"> </w:delText>
        </w:r>
        <w:r w:rsidR="00D57D8B" w:rsidRPr="00F61309" w:rsidDel="00826259">
          <w:rPr>
            <w:rFonts w:ascii="Times New Roman" w:hAnsi="Times New Roman" w:cs="Times New Roman"/>
            <w:color w:val="000000" w:themeColor="text1"/>
          </w:rPr>
          <w:delText xml:space="preserve">These characteristics have led to the emergence of </w:delText>
        </w:r>
      </w:del>
      <w:r w:rsidR="00D57D8B" w:rsidRPr="00F61309">
        <w:rPr>
          <w:rFonts w:ascii="Times New Roman" w:hAnsi="Times New Roman" w:cs="Times New Roman"/>
          <w:color w:val="000000" w:themeColor="text1"/>
        </w:rPr>
        <w:t xml:space="preserve">NGS technologies </w:t>
      </w:r>
      <w:ins w:id="334" w:author="Rajeev, Sree" w:date="2022-02-28T14:08:00Z">
        <w:del w:id="335" w:author="Ruijie Xu" w:date="2022-03-04T10:07:00Z">
          <w:r w:rsidR="00826259" w:rsidRPr="00F61309" w:rsidDel="006A32FB">
            <w:rPr>
              <w:rFonts w:ascii="Times New Roman" w:hAnsi="Times New Roman" w:cs="Times New Roman"/>
              <w:color w:val="000000" w:themeColor="text1"/>
            </w:rPr>
            <w:delText xml:space="preserve"> </w:delText>
          </w:r>
        </w:del>
        <w:r w:rsidR="00826259" w:rsidRPr="00F61309">
          <w:rPr>
            <w:rFonts w:ascii="Times New Roman" w:hAnsi="Times New Roman" w:cs="Times New Roman"/>
            <w:color w:val="000000" w:themeColor="text1"/>
          </w:rPr>
          <w:t xml:space="preserve">have emerged </w:t>
        </w:r>
      </w:ins>
      <w:r w:rsidR="00D57D8B" w:rsidRPr="00F61309">
        <w:rPr>
          <w:rFonts w:ascii="Times New Roman" w:hAnsi="Times New Roman" w:cs="Times New Roman"/>
          <w:color w:val="000000" w:themeColor="text1"/>
        </w:rPr>
        <w:t xml:space="preserve">as </w:t>
      </w:r>
      <w:r w:rsidR="00B544EB" w:rsidRPr="00F61309">
        <w:rPr>
          <w:rFonts w:ascii="Times New Roman" w:hAnsi="Times New Roman" w:cs="Times New Roman"/>
          <w:color w:val="000000" w:themeColor="text1"/>
        </w:rPr>
        <w:t>popular tool</w:t>
      </w:r>
      <w:r w:rsidR="00D57D8B" w:rsidRPr="00F61309">
        <w:rPr>
          <w:rFonts w:ascii="Times New Roman" w:hAnsi="Times New Roman" w:cs="Times New Roman"/>
          <w:color w:val="000000" w:themeColor="text1"/>
        </w:rPr>
        <w:t>s</w:t>
      </w:r>
      <w:r w:rsidR="00B544EB" w:rsidRPr="00F61309">
        <w:rPr>
          <w:rFonts w:ascii="Times New Roman" w:hAnsi="Times New Roman" w:cs="Times New Roman"/>
          <w:color w:val="000000" w:themeColor="text1"/>
        </w:rPr>
        <w:t xml:space="preserve"> for microbial profiling and pathogen </w:t>
      </w:r>
      <w:r w:rsidR="00167E1B" w:rsidRPr="00F61309">
        <w:rPr>
          <w:rFonts w:ascii="Times New Roman" w:hAnsi="Times New Roman" w:cs="Times New Roman"/>
          <w:color w:val="000000" w:themeColor="text1"/>
        </w:rPr>
        <w:t>detection</w:t>
      </w:r>
      <w:r w:rsidR="00B544EB" w:rsidRPr="00F61309">
        <w:rPr>
          <w:rFonts w:ascii="Times New Roman" w:hAnsi="Times New Roman" w:cs="Times New Roman"/>
          <w:color w:val="000000" w:themeColor="text1"/>
        </w:rPr>
        <w:t xml:space="preserve"> </w:t>
      </w:r>
      <w:r w:rsidR="00B544EB"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tdGp59wU","properties":{"formattedCitation":"(Tun {\\i{}et al.}, 2012; Skar\\uc0\\u380{}y\\uc0\\u324{}ska {\\i{}et al.}, 2020; Gr\\uc0\\u252{}tzke {\\i{}et al.}, 2021)","plainCitation":"(Tun et al., 2012; Skarżyńska et al., 2020; Grützke et al., 2021)","noteIndex":0},"citationItems":[{"id":2014,"uris":["http://zotero.org/users/8256916/items/UJTC2ARX"],"itemData":{"id":2014,"type":"article-journal","abstract":"The feline gastrointestinal microbiota have direct influence on feline health and also human health as a reservoir for potential zoonotic pathogens and antibiotic resistant bacterial strains. In order to describe the feline gastrointestinal microbial diversity, fecal samples from cats have been characterized using both culture-dependent and culture-independent methods. However, data correlating total microbial composition and their functions are lacking. Present descriptive study evaluated both phylogenetic and metabolic diversity of the feline intestinal microbiota using GS Junior titanium shotgun pyrosequencing. A total of 152,494 pyrosequencing reads (5405 assembled contigs) were generated and classified into both phylogenetic and metabolic profiles of the feline intestinal microbiota. The Bacteroides/Chlorobi group was the most predominant bacterial phylum comprising ~68% of total classified diversity, followed by Firmicutes (~13%) and Proteobacteria (~6%) respectively. Archaea, fungi and viruses made up the minor communities in the overall microbial diversity. Interestingly, this study also identified a range of potential enteric zoonotic pathogens (0.02–1.25%) and genes involved in antimicrobial resistance (0.02–0.7%) in feline fecal materials. Based on clustering among nine gastrointestinal metagenomes from five different monogastric hosts (dog, human, mice, cat and chicken), the cat metagenome clustered closely together with chicken in both phylogenetic and metabolic level (&gt;80%). Future studies are required to provide deeper understandings on both intrinsic and extrinsic effects such as impact of age, genetics and dietary interventions on the composition of the feline gastrointestinal microbiome.","container-title":"Journal of Microbiological Methods","DOI":"10.1016/j.mimet.2012.01.001","ISSN":"0167-7012","issue":"3","journalAbbreviation":"Journal of Microbiological Methods","language":"en","page":"369-376","source":"ScienceDirect","title":"Gene-centric metagenomics analysis of feline intestinal microbiome using 454 junior pyrosequencing","URL":"https://www.sciencedirect.com/science/article/pii/S0167701212000024","volume":"88","author":[{"family":"Tun","given":"Hein Min"},{"family":"Brar","given":"Manreetpal Singh"},{"family":"Khin","given":"Nina"},{"family":"Jun","given":"Li"},{"family":"Hui","given":"Raymond Kin-Hi"},{"family":"Dowd","given":"Scot E."},{"family":"Leung","given":"Frederick Chi-Ching"}],"accessed":{"date-parts":[["2021",6,23]]},"issued":{"date-parts":[["2012",3,1]]}}},{"id":2020,"uris":["http://zotero.org/users/8256916/items/J3NWVSBR"],"itemData":{"id":2020,"type":"article-journal","abstract":"Metagenomics is a valuable diagnostic tool for enhancing microbial food safety because (i) it enables the untargeted detection of pathogens, (ii) it is fast since primary isolation of micro-organisms is not required, and (iii) it has high discriminatory power allowing for a detailed molecular characterization of pathogens. For shotgun metagenomics, total nucleic acids (NAs) are isolated from complex samples such as foodstuff. Along with microbial NAs, high amounts of matrix NAs are extracted that might outcompete microbial NAs during next-generation sequencing and compromise sensitivity for the detection of low abundance micro-organisms. Sensitive laboratory methods are indispensable for detecting highly pathogenic foodborne bacteria like \nBrucella\n spp., because a low infectious dose is sufficient to cause human disease through the consumption of contaminated dairy or meat products. In our study, we applied shotgun metagenomic sequencing for the identification and characterization of \nBrucella\n spp. in artificially and naturally contaminated raw milk from various ruminant species. With the depletion of eukaryotic cells prior to DNA extraction, \nBrucella\n was detectable at 10 bacterial cells ml−1, while at the same time microbiological culture and isolation of the fastidious bacteria commonly failed. Moreover, we were able to retrieve the genotype of a \nBrucella\n isolate from a metagenomic dataset, indicating the potential of metagenomics for outbreak investigations using SNPs and core-genome multilocus sequence typing (cgMLST). To improve diagnostic applications, we developed a new bioinformatics approach for strain prediction based on SNPs to identify the correct species and define a certain strain with only low numbers of genus-specific reads per sample. This pipeline turned out to be more sensitive and specific than Mash Screen. In raw milk samples, we simultaneously detected numerous other zoonotic pathogens, antimicrobial resistance genes and virulence factors. Our study showed that metagenomics is a highly sensitive tool for biological risk assessment of foodstuffs, particularly when pathogen isolation is hazardous or challenging.","container-title":"Microbial Genomics","DOI":"10.1099/mgen.0.000552","ISSN":"2057-5858","issue":"5","journalAbbreviation":"Microb Genom","note":"PMID: 33945456\nPMCID: PMC8209726","page":"000552","source":"PubMed Central","title":"Direct identification and molecular characterization of zoonotic hazards in raw milk by metagenomics using Brucella as a model pathogen","URL":"https://www.ncbi.nlm.nih.gov/pmc/articles/PMC8209726/","volume":"7","author":[{"family":"Grützke","given":"Josephine"},{"family":"Gwida","given":"Mayada"},{"family":"Deneke","given":"Carlus"},{"family":"Brendebach","given":"Holger"},{"family":"Projahn","given":"Michaela"},{"family":"Schattschneider","given":"Alexander"},{"family":"Hofreuter","given":"Dirk"},{"family":"El-Ashker","given":"Maged"},{"family":"Malorny","given":"Burkhard"},{"family":"Al Dahouk","given":"Sascha"}],"accessed":{"date-parts":[["2021",6,23]]},"issued":{"date-parts":[["2021",5,4]]}}},{"id":2043,"uris":["http://zotero.org/users/8256916/items/H3R826N3"],"itemData":{"id":2043,"type":"article-journal","abstract":"Antimicrobial resistance (AMR) in bacteria is a complex subject, why one need to look at this phenomenon from a wider and holistic perspective. The extensive use of the same antimicrobial classes in human and veterinary medicine as well as horticulture is one of the main drivers for the AMR selection. Here, we applied shotgun metagenomics to investigate the AMR epidemiology in several animal species including farm animals, which are often exposed to antimicrobial treatment opposed to an unique set of wild animals that seems not to be subjected to antimicrobial pressure. The comparison of the domestic and wild animals allowed to investigate the possible anthropogenic impact on AMR spread. Inclusion of animals with different feeding behaviors (carnivores, omnivores) enabled to further assess which AMR genes that thrives within the food chain. We tested fecal samples not only of intensively produced chickens, turkeys, and pigs, but also of wild animals such as wild boars, red foxes, and rodents. A multi-directional approach mapping obtained sequences to several databases provided insight into the occurrence of the different AMR genes. The method applied enabled also analysis of other factors that may influence AMR of intestinal microbiome such as diet. Our findings confirmed higher levels of AMR in farm animals than in wildlife. The results also revealed the potential of wildlife in the AMR dissemination. Particularly in red foxes, we found evidence of several AMR genes conferring resistance to critically important antimicrobials like quinolones and cephalosporins. In contrast, the lowest abundance of AMR was observed in rodents originating from natural environment with presumed limited exposure to antimicrobials. Shotgun metagenomics enabled us to demonstrate that discrepancies between AMR profiles found in the intestinal microbiome of various animals probably resulted from the different antimicrobial exposure, habitats, and behavior of the tested animal species.","container-title":"PLOS ONE","DOI":"10.1371/journal.pone.0242987","ISSN":"1932-6203","issue":"12","journalAbbreviation":"PLOS ONE","language":"en","note":"publisher: Public Library of Science","page":"e0242987","source":"PLoS Journals","title":"A metagenomic glimpse into the gut of wild and domestic animals: Quantification of antimicrobial resistance and more","title-short":"A metagenomic glimpse into the gut of wild and domestic animals","URL":"https://journals.plos.org/plosone/article?id=10.1371/journal.pone.0242987","volume":"15","author":[{"family":"Skarżyńska","given":"Magdalena"},{"family":"Leekitcharoenphon","given":"Pimlapas"},{"family":"Hendriksen","given":"Rene S."},{"family":"Aarestrup","given":"Frank M."},{"family":"Wasyl","given":"Dariusz"}],"accessed":{"date-parts":[["2021",6,23]]},"issued":{"date-parts":[["2020",12,3]]}}}],"schema":"https://github.com/citation-style-language/schema/raw/master/csl-citation.json"} </w:instrText>
      </w:r>
      <w:r w:rsidR="00B544EB"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 xml:space="preserve">(Tun </w:t>
      </w:r>
      <w:r w:rsidR="00350DBF" w:rsidRPr="00F61309">
        <w:rPr>
          <w:rFonts w:ascii="Times New Roman" w:hAnsi="Times New Roman" w:cs="Times New Roman"/>
          <w:i/>
          <w:iCs/>
          <w:color w:val="000000"/>
        </w:rPr>
        <w:t>et al.</w:t>
      </w:r>
      <w:r w:rsidR="00350DBF" w:rsidRPr="00F61309">
        <w:rPr>
          <w:rFonts w:ascii="Times New Roman" w:hAnsi="Times New Roman" w:cs="Times New Roman"/>
          <w:color w:val="000000"/>
        </w:rPr>
        <w:t xml:space="preserve">, 2012; Skarżyńska </w:t>
      </w:r>
      <w:r w:rsidR="00350DBF" w:rsidRPr="00F61309">
        <w:rPr>
          <w:rFonts w:ascii="Times New Roman" w:hAnsi="Times New Roman" w:cs="Times New Roman"/>
          <w:i/>
          <w:iCs/>
          <w:color w:val="000000"/>
        </w:rPr>
        <w:t>et al.</w:t>
      </w:r>
      <w:r w:rsidR="00350DBF" w:rsidRPr="00F61309">
        <w:rPr>
          <w:rFonts w:ascii="Times New Roman" w:hAnsi="Times New Roman" w:cs="Times New Roman"/>
          <w:color w:val="000000"/>
        </w:rPr>
        <w:t xml:space="preserve">, 2020; Grützke </w:t>
      </w:r>
      <w:r w:rsidR="00350DBF" w:rsidRPr="00F61309">
        <w:rPr>
          <w:rFonts w:ascii="Times New Roman" w:hAnsi="Times New Roman" w:cs="Times New Roman"/>
          <w:i/>
          <w:iCs/>
          <w:color w:val="000000"/>
        </w:rPr>
        <w:t>et al.</w:t>
      </w:r>
      <w:r w:rsidR="00350DBF" w:rsidRPr="00F61309">
        <w:rPr>
          <w:rFonts w:ascii="Times New Roman" w:hAnsi="Times New Roman" w:cs="Times New Roman"/>
          <w:color w:val="000000"/>
        </w:rPr>
        <w:t>, 2021)</w:t>
      </w:r>
      <w:r w:rsidR="00B544EB" w:rsidRPr="00F61309">
        <w:rPr>
          <w:rFonts w:ascii="Times New Roman" w:hAnsi="Times New Roman" w:cs="Times New Roman"/>
          <w:color w:val="000000" w:themeColor="text1"/>
        </w:rPr>
        <w:fldChar w:fldCharType="end"/>
      </w:r>
      <w:r w:rsidR="00B544EB" w:rsidRPr="00F61309">
        <w:rPr>
          <w:rFonts w:ascii="Times New Roman" w:hAnsi="Times New Roman" w:cs="Times New Roman"/>
          <w:color w:val="000000" w:themeColor="text1"/>
        </w:rPr>
        <w:t xml:space="preserve">. </w:t>
      </w:r>
    </w:p>
    <w:p w14:paraId="1ED81260" w14:textId="4D406DFE" w:rsidR="00C0014F" w:rsidRPr="00F61309" w:rsidRDefault="00C64D7E" w:rsidP="0046408A">
      <w:pPr>
        <w:spacing w:line="480" w:lineRule="auto"/>
        <w:ind w:firstLine="720"/>
        <w:rPr>
          <w:rFonts w:ascii="Times New Roman" w:hAnsi="Times New Roman" w:cs="Times New Roman"/>
          <w:color w:val="000000" w:themeColor="text1"/>
        </w:rPr>
      </w:pPr>
      <w:r w:rsidRPr="00F61309">
        <w:rPr>
          <w:rFonts w:ascii="Times New Roman" w:hAnsi="Times New Roman" w:cs="Times New Roman"/>
          <w:color w:val="000000" w:themeColor="text1"/>
        </w:rPr>
        <w:t>T</w:t>
      </w:r>
      <w:r w:rsidR="00C0014F" w:rsidRPr="00F61309">
        <w:rPr>
          <w:rFonts w:ascii="Times New Roman" w:hAnsi="Times New Roman" w:cs="Times New Roman"/>
          <w:color w:val="000000" w:themeColor="text1"/>
        </w:rPr>
        <w:t xml:space="preserve">axonomical profiling analysis in the metagenomics discipline </w:t>
      </w:r>
      <w:del w:id="336" w:author="Liliana Salvador" w:date="2022-03-09T20:50:00Z">
        <w:r w:rsidRPr="00F61309" w:rsidDel="00F97AC9">
          <w:rPr>
            <w:rFonts w:ascii="Times New Roman" w:hAnsi="Times New Roman" w:cs="Times New Roman"/>
            <w:color w:val="000000" w:themeColor="text1"/>
          </w:rPr>
          <w:delText>utilizes</w:delText>
        </w:r>
        <w:r w:rsidR="00C0014F" w:rsidRPr="00F61309" w:rsidDel="00F97AC9">
          <w:rPr>
            <w:rFonts w:ascii="Times New Roman" w:hAnsi="Times New Roman" w:cs="Times New Roman"/>
            <w:color w:val="000000" w:themeColor="text1"/>
          </w:rPr>
          <w:delText xml:space="preserve"> </w:delText>
        </w:r>
      </w:del>
      <w:ins w:id="337" w:author="Liliana Salvador" w:date="2022-03-09T20:50:00Z">
        <w:r w:rsidR="00F97AC9" w:rsidRPr="00F61309">
          <w:rPr>
            <w:rFonts w:ascii="Times New Roman" w:hAnsi="Times New Roman" w:cs="Times New Roman"/>
            <w:color w:val="000000" w:themeColor="text1"/>
          </w:rPr>
          <w:t xml:space="preserve">uses </w:t>
        </w:r>
      </w:ins>
      <w:r w:rsidR="00C0014F" w:rsidRPr="00F61309">
        <w:rPr>
          <w:rFonts w:ascii="Times New Roman" w:hAnsi="Times New Roman" w:cs="Times New Roman"/>
          <w:color w:val="000000" w:themeColor="text1"/>
        </w:rPr>
        <w:t xml:space="preserve">two popular approaches: the </w:t>
      </w:r>
      <w:ins w:id="338" w:author="Ruijie Xu" w:date="2022-03-10T10:20:00Z">
        <w:r w:rsidR="00A479FE" w:rsidRPr="00F61309">
          <w:rPr>
            <w:rFonts w:ascii="Times New Roman" w:hAnsi="Times New Roman" w:cs="Times New Roman"/>
            <w:color w:val="000000" w:themeColor="text1"/>
          </w:rPr>
          <w:t xml:space="preserve">16S rRNA amplicon sequencing and shotgun metagenomics </w:t>
        </w:r>
      </w:ins>
      <w:ins w:id="339" w:author="Ruijie Xu" w:date="2022-03-16T16:06:00Z">
        <w:r w:rsidR="008B2257">
          <w:rPr>
            <w:rFonts w:ascii="Times New Roman" w:hAnsi="Times New Roman" w:cs="Times New Roman"/>
            <w:color w:val="000000" w:themeColor="text1"/>
          </w:rPr>
          <w:t xml:space="preserve">sequencing </w:t>
        </w:r>
      </w:ins>
      <w:ins w:id="340" w:author="Ruijie Xu" w:date="2022-03-10T10:20:00Z">
        <w:del w:id="341" w:author="Liliana Salvador" w:date="2022-03-15T11:14:00Z">
          <w:r w:rsidR="00A479FE" w:rsidRPr="00F61309" w:rsidDel="0048004C">
            <w:rPr>
              <w:rFonts w:ascii="Times New Roman" w:hAnsi="Times New Roman" w:cs="Times New Roman"/>
              <w:color w:val="000000" w:themeColor="text1"/>
            </w:rPr>
            <w:delText xml:space="preserve">approaches </w:delText>
          </w:r>
        </w:del>
      </w:ins>
      <w:del w:id="342" w:author="Ruijie Xu" w:date="2022-03-10T10:20:00Z">
        <w:r w:rsidR="00C0014F" w:rsidRPr="00F61309" w:rsidDel="00A479FE">
          <w:rPr>
            <w:rFonts w:ascii="Times New Roman" w:hAnsi="Times New Roman" w:cs="Times New Roman"/>
            <w:color w:val="000000" w:themeColor="text1"/>
          </w:rPr>
          <w:delText xml:space="preserve">16S rRNA </w:delText>
        </w:r>
      </w:del>
      <w:ins w:id="343" w:author="Rajeev, Sree" w:date="2022-03-03T09:49:00Z">
        <w:del w:id="344" w:author="Ruijie Xu" w:date="2022-03-10T10:20:00Z">
          <w:r w:rsidR="00B432F6" w:rsidRPr="00F61309" w:rsidDel="00A479FE">
            <w:rPr>
              <w:rFonts w:ascii="Times New Roman" w:hAnsi="Times New Roman" w:cs="Times New Roman"/>
              <w:color w:val="000000" w:themeColor="text1"/>
            </w:rPr>
            <w:delText xml:space="preserve">sequencing </w:delText>
          </w:r>
        </w:del>
      </w:ins>
      <w:del w:id="345" w:author="Ruijie Xu" w:date="2022-03-10T10:20:00Z">
        <w:r w:rsidR="00C0014F" w:rsidRPr="00F61309" w:rsidDel="00A479FE">
          <w:rPr>
            <w:rFonts w:ascii="Times New Roman" w:hAnsi="Times New Roman" w:cs="Times New Roman"/>
            <w:color w:val="000000" w:themeColor="text1"/>
          </w:rPr>
          <w:delText>and the shotgun metagenomic sequencing-based</w:delText>
        </w:r>
        <w:r w:rsidR="0083285D" w:rsidRPr="00F61309" w:rsidDel="00A479FE">
          <w:rPr>
            <w:rFonts w:ascii="Times New Roman" w:hAnsi="Times New Roman" w:cs="Times New Roman"/>
            <w:color w:val="000000" w:themeColor="text1"/>
          </w:rPr>
          <w:delText xml:space="preserve"> </w:delText>
        </w:r>
        <w:r w:rsidR="00EC464E" w:rsidRPr="00F61309" w:rsidDel="00A479FE">
          <w:rPr>
            <w:rFonts w:ascii="Times New Roman" w:hAnsi="Times New Roman" w:cs="Times New Roman"/>
            <w:color w:val="000000" w:themeColor="text1"/>
          </w:rPr>
          <w:delText>approach</w:delText>
        </w:r>
      </w:del>
      <w:ins w:id="346" w:author="Liliana Salvador" w:date="2022-03-08T17:42:00Z">
        <w:del w:id="347" w:author="Ruijie Xu" w:date="2022-03-10T10:20:00Z">
          <w:r w:rsidR="0074188E" w:rsidRPr="00F61309" w:rsidDel="00A479FE">
            <w:rPr>
              <w:rFonts w:ascii="Times New Roman" w:hAnsi="Times New Roman" w:cs="Times New Roman"/>
              <w:color w:val="000000" w:themeColor="text1"/>
            </w:rPr>
            <w:delText>es</w:delText>
          </w:r>
        </w:del>
      </w:ins>
      <w:del w:id="348" w:author="Ruijie Xu" w:date="2022-03-10T10:20:00Z">
        <w:r w:rsidR="00EC464E" w:rsidRPr="00F61309" w:rsidDel="00A479FE">
          <w:rPr>
            <w:rFonts w:ascii="Times New Roman" w:hAnsi="Times New Roman" w:cs="Times New Roman"/>
            <w:color w:val="000000" w:themeColor="text1"/>
          </w:rPr>
          <w:delText xml:space="preserve"> </w:delText>
        </w:r>
      </w:del>
      <w:r w:rsidR="0083285D"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na4pax0g","properties":{"formattedCitation":"(Jovel {\\i{}et al.}, 2016)","plainCitation":"(Jovel et al., 2016)","noteIndex":0},"citationItems":[{"id":"1BY60Z0f/xeHHiUKY","uris":["http://zotero.org/users/local/YOB362yk/items/DV27ZRII"],"itemData":{"id":1745,"type":"article-journal","abstract":"The advent of next generation sequencing (NGS) has enabled investigations of the gut microbiome with unprecedented resolution and throughput. This has stimulated the development of sophisticated bioinformatics tools to analyze the massive amounts of data generated. Researchers therefore need a clear understanding of the key concepts required for the design, execution and interpretation of NGS experiments on microbiomes. We conducted a literature review and used our own data to determine which approaches work best. The two main approaches for analyzing the microbiome, 16S ribosomal RNA (rRNA) gene amplicons and shotgun metagenomics, are illustrated with analyses of libraries designed to highlight their strengths and weaknesses. Several methods for taxonomic classification of bacterial sequences are discussed. We present simulations to assess the number of sequences that are required to perform reliable appraisals of bacterial community structure. To the extent that fluctuations in the diversity of gut bacterial populations correlate with health and disease, we emphasize various techniques for the analysis of bacterial communities within samples (α-diversity) and between samples (β-diversity). Finally, we demonstrate techniques to infer the metabolic capabilities of a bacteria community from these 16S and shotgun data.","container-title":"Frontiers in Microbiology","DOI":"10.3389/fmicb.2016.00459","ISSN":"1664-302X","journalAbbreviation":"Front Microbiol","note":"PMID: 27148170\nPMCID: PMC4837688","source":"PubMed Central","title":"Characterization of the Gut Microbiome Using 16S or Shotgun Metagenomics","URL":"https://www.ncbi.nlm.nih.gov/pmc/articles/PMC4837688/","volume":"7","author":[{"family":"Jovel","given":"Juan"},{"family":"Patterson","given":"Jordan"},{"family":"Wang","given":"Weiwei"},{"family":"Hotte","given":"Naomi"},{"family":"O'Keefe","given":"Sandra"},{"family":"Mitchel","given":"Troy"},{"family":"Perry","given":"Troy"},{"family":"Kao","given":"Dina"},{"family":"Mason","given":"Andrew L."},{"family":"Madsen","given":"Karen L."},{"family":"Wong","given":"Gane K.-S."}],"accessed":{"date-parts":[["2021",3,26]]},"issued":{"date-parts":[["2016",4,20]]}}}],"schema":"https://github.com/citation-style-language/schema/raw/master/csl-citation.json"} </w:instrText>
      </w:r>
      <w:r w:rsidR="0083285D"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 xml:space="preserve">(Jovel </w:t>
      </w:r>
      <w:r w:rsidR="00350DBF" w:rsidRPr="00F61309">
        <w:rPr>
          <w:rFonts w:ascii="Times New Roman" w:hAnsi="Times New Roman" w:cs="Times New Roman"/>
          <w:i/>
          <w:iCs/>
          <w:color w:val="000000"/>
        </w:rPr>
        <w:t>et al.</w:t>
      </w:r>
      <w:r w:rsidR="00350DBF" w:rsidRPr="00F61309">
        <w:rPr>
          <w:rFonts w:ascii="Times New Roman" w:hAnsi="Times New Roman" w:cs="Times New Roman"/>
          <w:color w:val="000000"/>
        </w:rPr>
        <w:t>, 2016)</w:t>
      </w:r>
      <w:r w:rsidR="0083285D" w:rsidRPr="00F61309">
        <w:rPr>
          <w:rFonts w:ascii="Times New Roman" w:hAnsi="Times New Roman" w:cs="Times New Roman"/>
          <w:color w:val="000000" w:themeColor="text1"/>
        </w:rPr>
        <w:fldChar w:fldCharType="end"/>
      </w:r>
      <w:r w:rsidR="00C0014F" w:rsidRPr="00F61309">
        <w:rPr>
          <w:rFonts w:ascii="Times New Roman" w:hAnsi="Times New Roman" w:cs="Times New Roman"/>
          <w:color w:val="000000" w:themeColor="text1"/>
        </w:rPr>
        <w:t>. The 16S rRNA</w:t>
      </w:r>
      <w:r w:rsidR="008B5A8E" w:rsidRPr="00F61309">
        <w:rPr>
          <w:rFonts w:ascii="Times New Roman" w:hAnsi="Times New Roman" w:cs="Times New Roman"/>
          <w:color w:val="000000" w:themeColor="text1"/>
        </w:rPr>
        <w:t xml:space="preserve"> </w:t>
      </w:r>
      <w:ins w:id="349" w:author="Ruijie Xu" w:date="2022-03-11T09:19:00Z">
        <w:r w:rsidR="00656F78">
          <w:rPr>
            <w:rFonts w:ascii="Times New Roman" w:hAnsi="Times New Roman" w:cs="Times New Roman"/>
            <w:color w:val="000000" w:themeColor="text1"/>
          </w:rPr>
          <w:t xml:space="preserve">amplicon </w:t>
        </w:r>
      </w:ins>
      <w:r w:rsidRPr="00F61309">
        <w:rPr>
          <w:rFonts w:ascii="Times New Roman" w:hAnsi="Times New Roman" w:cs="Times New Roman"/>
          <w:color w:val="000000" w:themeColor="text1"/>
        </w:rPr>
        <w:t>sequencing</w:t>
      </w:r>
      <w:ins w:id="350" w:author="Ruijie Xu" w:date="2022-03-11T09:20:00Z">
        <w:r w:rsidR="00656F78">
          <w:rPr>
            <w:rFonts w:ascii="Times New Roman" w:hAnsi="Times New Roman" w:cs="Times New Roman"/>
            <w:color w:val="000000" w:themeColor="text1"/>
          </w:rPr>
          <w:t xml:space="preserve"> </w:t>
        </w:r>
      </w:ins>
      <w:del w:id="351" w:author="Ruijie Xu" w:date="2022-03-11T09:20:00Z">
        <w:r w:rsidR="009410DA" w:rsidRPr="00F61309" w:rsidDel="00656F78">
          <w:rPr>
            <w:rFonts w:ascii="Times New Roman" w:hAnsi="Times New Roman" w:cs="Times New Roman"/>
            <w:color w:val="000000" w:themeColor="text1"/>
          </w:rPr>
          <w:delText>-</w:delText>
        </w:r>
        <w:r w:rsidR="008B5A8E" w:rsidRPr="00F61309" w:rsidDel="00656F78">
          <w:rPr>
            <w:rFonts w:ascii="Times New Roman" w:hAnsi="Times New Roman" w:cs="Times New Roman"/>
            <w:color w:val="000000" w:themeColor="text1"/>
          </w:rPr>
          <w:delText xml:space="preserve">based </w:delText>
        </w:r>
      </w:del>
      <w:r w:rsidR="008B5A8E" w:rsidRPr="00F61309">
        <w:rPr>
          <w:rFonts w:ascii="Times New Roman" w:hAnsi="Times New Roman" w:cs="Times New Roman"/>
          <w:color w:val="000000" w:themeColor="text1"/>
        </w:rPr>
        <w:t>method</w:t>
      </w:r>
      <w:r w:rsidR="00C0014F" w:rsidRPr="00F61309">
        <w:rPr>
          <w:rFonts w:ascii="Times New Roman" w:hAnsi="Times New Roman" w:cs="Times New Roman"/>
          <w:color w:val="000000" w:themeColor="text1"/>
        </w:rPr>
        <w:t xml:space="preserve"> </w:t>
      </w:r>
      <w:r w:rsidR="00242EFF" w:rsidRPr="00F61309">
        <w:rPr>
          <w:rFonts w:ascii="Times New Roman" w:hAnsi="Times New Roman" w:cs="Times New Roman"/>
          <w:color w:val="000000" w:themeColor="text1"/>
        </w:rPr>
        <w:t xml:space="preserve">uses </w:t>
      </w:r>
      <w:r w:rsidR="00FA4E52" w:rsidRPr="00F61309">
        <w:rPr>
          <w:rFonts w:ascii="Times New Roman" w:hAnsi="Times New Roman" w:cs="Times New Roman"/>
          <w:color w:val="000000" w:themeColor="text1"/>
        </w:rPr>
        <w:t>polymerase chain reaction (</w:t>
      </w:r>
      <w:r w:rsidR="00C0014F" w:rsidRPr="00F61309">
        <w:rPr>
          <w:rFonts w:ascii="Times New Roman" w:hAnsi="Times New Roman" w:cs="Times New Roman"/>
          <w:color w:val="000000" w:themeColor="text1"/>
        </w:rPr>
        <w:t>PCR</w:t>
      </w:r>
      <w:r w:rsidR="00FA4E52" w:rsidRPr="00F61309">
        <w:rPr>
          <w:rFonts w:ascii="Times New Roman" w:hAnsi="Times New Roman" w:cs="Times New Roman"/>
          <w:color w:val="000000" w:themeColor="text1"/>
        </w:rPr>
        <w:t>)</w:t>
      </w:r>
      <w:r w:rsidR="00C0014F" w:rsidRPr="00F61309">
        <w:rPr>
          <w:rFonts w:ascii="Times New Roman" w:hAnsi="Times New Roman" w:cs="Times New Roman"/>
          <w:color w:val="000000" w:themeColor="text1"/>
        </w:rPr>
        <w:t xml:space="preserve"> to amplify hypervariable regions of bacterial 16S rRNA gene and compares these regions to a 16S reference </w:t>
      </w:r>
      <w:r w:rsidR="00A813A0" w:rsidRPr="00F61309">
        <w:rPr>
          <w:rFonts w:ascii="Times New Roman" w:hAnsi="Times New Roman" w:cs="Times New Roman"/>
          <w:color w:val="000000" w:themeColor="text1"/>
        </w:rPr>
        <w:t>database (</w:t>
      </w:r>
      <w:r w:rsidR="00FE5C5D" w:rsidRPr="00F61309">
        <w:rPr>
          <w:rFonts w:ascii="Times New Roman" w:hAnsi="Times New Roman" w:cs="Times New Roman"/>
          <w:color w:val="000000" w:themeColor="text1"/>
        </w:rPr>
        <w:t>DB</w:t>
      </w:r>
      <w:r w:rsidR="00A813A0" w:rsidRPr="00F61309">
        <w:rPr>
          <w:rFonts w:ascii="Times New Roman" w:hAnsi="Times New Roman" w:cs="Times New Roman"/>
          <w:color w:val="000000" w:themeColor="text1"/>
        </w:rPr>
        <w:t>)</w:t>
      </w:r>
      <w:r w:rsidR="009410DA" w:rsidRPr="00F61309">
        <w:rPr>
          <w:rFonts w:ascii="Times New Roman" w:hAnsi="Times New Roman" w:cs="Times New Roman"/>
          <w:color w:val="000000" w:themeColor="text1"/>
        </w:rPr>
        <w:t xml:space="preserve"> </w:t>
      </w:r>
      <w:r w:rsidR="00C0014F"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vfrTbhcc","properties":{"formattedCitation":"(Johnson {\\i{}et al.}, 2019)","plainCitation":"(Johnson et al., 2019)","noteIndex":0},"citationItems":[{"id":"1BY60Z0f/hMrPrgdM","uris":["http://zotero.org/users/local/YOB362yk/items/ARYZ2HQM"],"itemData":{"id":1583,"type":"article-journal","abstract":"The 16S rRNA gene has been a mainstay of sequence-based bacterial analysis for decades. However, high-throughput sequencing of the full gene has only recently become a realistic prospect. Here, we use in silico and sequence-based experiments to critically re-evaluate the potential of the 16S gene to provide taxonomic resolution at species and strain level. We demonstrate that targeting of 16S variable regions with short-read sequencing platforms cannot achieve the taxonomic resolution afforded by sequencing the entire (~1500 bp) gene. We further demonstrate that full-length sequencing platforms are sufficiently accurate to resolve subtle nucleotide substitutions (but not insertions/deletions) that exist between intragenomic copies of the 16S gene. In consequence, we argue that modern analysis approaches must necessarily account for intragenomic variation between 16S gene copies. In particular, we demonstrate that appropriate treatment of full-length 16S intragenomic copy variants has the potential to provide taxonomic resolution of bacterial communities at species and strain level.","container-title":"Nature Communications","DOI":"10.1038/s41467-019-13036-1","ISSN":"2041-1723","issue":"1","language":"en","note":"number: 1\npublisher: Nature Publishing Group","page":"5029","source":"www.nature.com","title":"Evaluation of 16S rRNA gene sequencing for species and strain-level microbiome analysis","URL":"https://www.nature.com/articles/s41467-019-13036-1","volume":"10","author":[{"family":"Johnson","given":"Jethro S."},{"family":"Spakowicz","given":"Daniel J."},{"family":"Hong","given":"Bo-Young"},{"family":"Petersen","given":"Lauren M."},{"family":"Demkowicz","given":"Patrick"},{"family":"Chen","given":"Lei"},{"family":"Leopold","given":"Shana R."},{"family":"Hanson","given":"Blake M."},{"family":"Agresta","given":"Hanako O."},{"family":"Gerstein","given":"Mark"},{"family":"Sodergren","given":"Erica"},{"family":"Weinstock","given":"George M."}],"accessed":{"date-parts":[["2021",3,8]]},"issued":{"date-parts":[["2019",11,6]]}}}],"schema":"https://github.com/citation-style-language/schema/raw/master/csl-citation.json"} </w:instrText>
      </w:r>
      <w:r w:rsidR="00C0014F"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 xml:space="preserve">(Johnson </w:t>
      </w:r>
      <w:r w:rsidR="00350DBF" w:rsidRPr="00F61309">
        <w:rPr>
          <w:rFonts w:ascii="Times New Roman" w:hAnsi="Times New Roman" w:cs="Times New Roman"/>
          <w:i/>
          <w:iCs/>
          <w:color w:val="000000"/>
        </w:rPr>
        <w:t>et al.</w:t>
      </w:r>
      <w:r w:rsidR="00350DBF" w:rsidRPr="00F61309">
        <w:rPr>
          <w:rFonts w:ascii="Times New Roman" w:hAnsi="Times New Roman" w:cs="Times New Roman"/>
          <w:color w:val="000000"/>
        </w:rPr>
        <w:t>, 2019)</w:t>
      </w:r>
      <w:r w:rsidR="00C0014F" w:rsidRPr="00F61309">
        <w:rPr>
          <w:rFonts w:ascii="Times New Roman" w:hAnsi="Times New Roman" w:cs="Times New Roman"/>
          <w:color w:val="000000" w:themeColor="text1"/>
        </w:rPr>
        <w:fldChar w:fldCharType="end"/>
      </w:r>
      <w:r w:rsidR="008B5A8E" w:rsidRPr="00F61309">
        <w:rPr>
          <w:rFonts w:ascii="Times New Roman" w:hAnsi="Times New Roman" w:cs="Times New Roman"/>
          <w:color w:val="000000" w:themeColor="text1"/>
        </w:rPr>
        <w:t xml:space="preserve">. </w:t>
      </w:r>
      <w:r w:rsidR="00C0014F" w:rsidRPr="00F61309">
        <w:rPr>
          <w:rFonts w:ascii="Times New Roman" w:hAnsi="Times New Roman" w:cs="Times New Roman"/>
          <w:color w:val="000000" w:themeColor="text1"/>
        </w:rPr>
        <w:t xml:space="preserve"> </w:t>
      </w:r>
      <w:r w:rsidR="00366132" w:rsidRPr="00F61309">
        <w:rPr>
          <w:rFonts w:ascii="Times New Roman" w:hAnsi="Times New Roman" w:cs="Times New Roman"/>
          <w:color w:val="000000" w:themeColor="text1"/>
        </w:rPr>
        <w:t>In contrast, t</w:t>
      </w:r>
      <w:r w:rsidR="00C0014F" w:rsidRPr="00F61309">
        <w:rPr>
          <w:rFonts w:ascii="Times New Roman" w:hAnsi="Times New Roman" w:cs="Times New Roman"/>
          <w:color w:val="000000" w:themeColor="text1"/>
        </w:rPr>
        <w:t>he shotgun metagenomic</w:t>
      </w:r>
      <w:ins w:id="352" w:author="Ruijie Xu" w:date="2022-03-04T13:24:00Z">
        <w:r w:rsidR="008B5F14" w:rsidRPr="00F61309">
          <w:rPr>
            <w:rFonts w:ascii="Times New Roman" w:hAnsi="Times New Roman" w:cs="Times New Roman"/>
            <w:color w:val="000000" w:themeColor="text1"/>
          </w:rPr>
          <w:t>s</w:t>
        </w:r>
      </w:ins>
      <w:r w:rsidR="00C0014F" w:rsidRPr="00F61309">
        <w:rPr>
          <w:rFonts w:ascii="Times New Roman" w:hAnsi="Times New Roman" w:cs="Times New Roman"/>
          <w:color w:val="000000" w:themeColor="text1"/>
        </w:rPr>
        <w:t xml:space="preserve"> sequencing</w:t>
      </w:r>
      <w:r w:rsidR="009410DA" w:rsidRPr="00F61309">
        <w:rPr>
          <w:rFonts w:ascii="Times New Roman" w:hAnsi="Times New Roman" w:cs="Times New Roman"/>
          <w:color w:val="000000" w:themeColor="text1"/>
        </w:rPr>
        <w:t>-based</w:t>
      </w:r>
      <w:r w:rsidR="00C0014F" w:rsidRPr="00F61309">
        <w:rPr>
          <w:rFonts w:ascii="Times New Roman" w:hAnsi="Times New Roman" w:cs="Times New Roman"/>
          <w:color w:val="000000" w:themeColor="text1"/>
        </w:rPr>
        <w:t xml:space="preserve"> approach sequences all given DNA present in a sample </w:t>
      </w:r>
      <w:r w:rsidR="00C0014F"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6kBrxVcs","properties":{"formattedCitation":"(Sharpton, 2014)","plainCitation":"(Sharpton, 2014)","noteIndex":0},"citationItems":[{"id":"1BY60Z0f/uYyLAVGa","uris":["http://zotero.org/users/local/YOB362yk/items/HC8KRIMR"],"itemData":{"id":1586,"type":"article-journal","abstract":"Environmental DNA sequencing has revealed the expansive biodiversity of microorganisms and clarified the relationship between host-associated microbial communities and host phenotype. Shotgun metagenomic DNA sequencing is a relatively new and powerful environmental sequencing approach that provides insight into community biodiversity and function. But, the analysis of metagenomic sequences is complicated due to the complex structure of the data. Fortunately, new tools and data resources have been developed to circumvent these complexities and allow researchers to determine which microbes are present in the community and what they might be doing. This review describes the analytical strategies and specific tools that can be applied to metagenomic data and the considerations and caveats associated with their use. Specifically, it documents how metagenomes can be analyzed to quantify community structure and diversity, assemble novel genomes, identify new taxa and genes, and determine which metabolic pathways are encoded in the community. It also discusses several methods that can be used compare metagenomes to identify taxa and functions that differentiate communities.","container-title":"Frontiers in Plant Science","DOI":"10.3389/fpls.2014.00209","ISSN":"1664-462X","journalAbbreviation":"Front Plant Sci","note":"PMID: 24982662\nPMCID: PMC4059276","source":"PubMed Central","title":"An introduction to the analysis of shotgun metagenomic data","URL":"https://www.ncbi.nlm.nih.gov/pmc/articles/PMC4059276/","volume":"5","author":[{"family":"Sharpton","given":"Thomas J."}],"accessed":{"date-parts":[["2021",3,8]]},"issued":{"date-parts":[["2014",6,16]]}}}],"schema":"https://github.com/citation-style-language/schema/raw/master/csl-citation.json"} </w:instrText>
      </w:r>
      <w:r w:rsidR="00C0014F"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Sharpton, 2014)</w:t>
      </w:r>
      <w:r w:rsidR="00C0014F" w:rsidRPr="00F61309">
        <w:rPr>
          <w:rFonts w:ascii="Times New Roman" w:hAnsi="Times New Roman" w:cs="Times New Roman"/>
          <w:color w:val="000000" w:themeColor="text1"/>
        </w:rPr>
        <w:fldChar w:fldCharType="end"/>
      </w:r>
      <w:r w:rsidR="009410DA" w:rsidRPr="00F61309">
        <w:rPr>
          <w:rFonts w:ascii="Times New Roman" w:hAnsi="Times New Roman" w:cs="Times New Roman"/>
          <w:color w:val="000000" w:themeColor="text1"/>
        </w:rPr>
        <w:t>.</w:t>
      </w:r>
      <w:r w:rsidR="00C0014F" w:rsidRPr="00F61309">
        <w:rPr>
          <w:rFonts w:ascii="Times New Roman" w:hAnsi="Times New Roman" w:cs="Times New Roman"/>
          <w:color w:val="000000" w:themeColor="text1"/>
        </w:rPr>
        <w:t xml:space="preserve"> </w:t>
      </w:r>
      <w:bookmarkStart w:id="353" w:name="OLE_LINK45"/>
      <w:bookmarkStart w:id="354" w:name="OLE_LINK46"/>
      <w:r w:rsidR="00431A2A" w:rsidRPr="00F61309">
        <w:rPr>
          <w:rFonts w:ascii="Times New Roman" w:hAnsi="Times New Roman" w:cs="Times New Roman"/>
          <w:color w:val="000000" w:themeColor="text1"/>
        </w:rPr>
        <w:t>Although lower in cost</w:t>
      </w:r>
      <w:r w:rsidR="00A774DE" w:rsidRPr="00F61309">
        <w:rPr>
          <w:rFonts w:ascii="Times New Roman" w:hAnsi="Times New Roman" w:cs="Times New Roman"/>
          <w:color w:val="000000" w:themeColor="text1"/>
        </w:rPr>
        <w:t xml:space="preserve"> </w:t>
      </w:r>
      <w:r w:rsidR="00C0014F" w:rsidRPr="00F61309">
        <w:rPr>
          <w:rFonts w:ascii="Times New Roman" w:hAnsi="Times New Roman" w:cs="Times New Roman"/>
          <w:color w:val="000000" w:themeColor="text1"/>
        </w:rPr>
        <w:fldChar w:fldCharType="begin" w:fldLock="1"/>
      </w:r>
      <w:r w:rsidR="004765A2" w:rsidRPr="00F61309">
        <w:rPr>
          <w:rFonts w:ascii="Times New Roman" w:hAnsi="Times New Roman" w:cs="Times New Roman"/>
          <w:color w:val="000000" w:themeColor="text1"/>
        </w:rPr>
        <w:instrText xml:space="preserve"> ADDIN ZOTERO_ITEM CSL_CITATION {"citationID":"pixCHAs9","properties":{"formattedCitation":"(Breitwieser, Lu and Salzberg, 2019)","plainCitation":"(Breitwieser, Lu and Salzberg, 2019)","noteIndex":0},"citationItems":[{"id":"1BY60Z0f/QPxKJPTa","uris":["http://www.mendeley.com/documents/?uuid=58638926-0542-30b9-8958-4941e0d05e90"],"itemData":{"DOI":"10.1093/bib/bbx120","ISSN":"1467-5463","abstract":"&lt;p&gt;Microbiome research has grown rapidly over the past decade, with a proliferation of new methods that seek to make sense of large, complex data sets. Here, we survey two of the primary types of methods for analyzing microbiome data: read classification and metagenomic assembly, and we review some of the challenges facing these methods. All of the methods rely on public genome databases, and we also discuss the content of these databases and how their quality has a direct impact on our ability to interpret a microbiome sample.&lt;/p&gt;","author":[{"dropping-particle":"","family":"Breitwieser","given":"Florian P","non-dropping-particle":"","parse-names":false,"suffix":""},{"dropping-particle":"","family":"Lu","given":"Jennifer","non-dropping-particle":"","parse-names":false,"suffix":""},{"dropping-particle":"","family":"Salzberg","given":"Steven L","non-dropping-particle":"","parse-names":false,"suffix":""}],"container-title":"Briefings in Bioinformatics","id":"ITEM-1","issue":"4","issued":{"date-parts":[["2019","7","19"]]},"page":"1125-1136","publisher":"Narnia","title":"A review of methods and databases for metagenomic classification and assembly","type":"article-journal","volume":"20"}}],"schema":"https://github.com/citation-style-language/schema/raw/master/csl-citation.json"} </w:instrText>
      </w:r>
      <w:r w:rsidR="00C0014F"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Breitwieser, Lu and Salzberg, 2019)</w:t>
      </w:r>
      <w:r w:rsidR="00C0014F" w:rsidRPr="00F61309">
        <w:rPr>
          <w:rFonts w:ascii="Times New Roman" w:hAnsi="Times New Roman" w:cs="Times New Roman"/>
          <w:color w:val="000000" w:themeColor="text1"/>
        </w:rPr>
        <w:fldChar w:fldCharType="end"/>
      </w:r>
      <w:r w:rsidR="00A774DE" w:rsidRPr="00F61309">
        <w:rPr>
          <w:rFonts w:ascii="Times New Roman" w:hAnsi="Times New Roman" w:cs="Times New Roman"/>
          <w:color w:val="000000" w:themeColor="text1"/>
        </w:rPr>
        <w:t>,</w:t>
      </w:r>
      <w:r w:rsidR="00225128" w:rsidRPr="00F61309">
        <w:rPr>
          <w:rFonts w:ascii="Times New Roman" w:hAnsi="Times New Roman" w:cs="Times New Roman"/>
          <w:color w:val="000000" w:themeColor="text1"/>
        </w:rPr>
        <w:t xml:space="preserve"> </w:t>
      </w:r>
      <w:bookmarkStart w:id="355" w:name="OLE_LINK43"/>
      <w:bookmarkStart w:id="356" w:name="OLE_LINK44"/>
      <w:bookmarkEnd w:id="353"/>
      <w:bookmarkEnd w:id="354"/>
      <w:r w:rsidR="00225128" w:rsidRPr="00F61309">
        <w:rPr>
          <w:rFonts w:ascii="Times New Roman" w:hAnsi="Times New Roman" w:cs="Times New Roman"/>
          <w:color w:val="000000" w:themeColor="text1"/>
        </w:rPr>
        <w:t>16S rRNA</w:t>
      </w:r>
      <w:ins w:id="357" w:author="Ruijie Xu" w:date="2022-03-11T09:19:00Z">
        <w:r w:rsidR="00656F78">
          <w:rPr>
            <w:rFonts w:ascii="Times New Roman" w:hAnsi="Times New Roman" w:cs="Times New Roman"/>
            <w:color w:val="000000" w:themeColor="text1"/>
          </w:rPr>
          <w:t xml:space="preserve"> amplicon sequencing </w:t>
        </w:r>
      </w:ins>
      <w:del w:id="358" w:author="Ruijie Xu" w:date="2022-03-11T09:19:00Z">
        <w:r w:rsidR="00225128" w:rsidRPr="00F61309" w:rsidDel="00656F78">
          <w:rPr>
            <w:rFonts w:ascii="Times New Roman" w:hAnsi="Times New Roman" w:cs="Times New Roman"/>
            <w:color w:val="000000" w:themeColor="text1"/>
          </w:rPr>
          <w:delText xml:space="preserve"> markers </w:delText>
        </w:r>
      </w:del>
      <w:del w:id="359" w:author="Liliana Salvador" w:date="2022-03-16T08:25:00Z">
        <w:r w:rsidR="00225128" w:rsidRPr="00F61309" w:rsidDel="00A41975">
          <w:rPr>
            <w:rFonts w:ascii="Times New Roman" w:hAnsi="Times New Roman" w:cs="Times New Roman"/>
            <w:color w:val="000000" w:themeColor="text1"/>
          </w:rPr>
          <w:delText>are</w:delText>
        </w:r>
      </w:del>
      <w:ins w:id="360" w:author="Liliana Salvador" w:date="2022-03-16T08:25:00Z">
        <w:r w:rsidR="00A41975">
          <w:rPr>
            <w:rFonts w:ascii="Times New Roman" w:hAnsi="Times New Roman" w:cs="Times New Roman"/>
            <w:color w:val="000000" w:themeColor="text1"/>
          </w:rPr>
          <w:t>is</w:t>
        </w:r>
      </w:ins>
      <w:r w:rsidR="00225128" w:rsidRPr="00F61309">
        <w:rPr>
          <w:rFonts w:ascii="Times New Roman" w:hAnsi="Times New Roman" w:cs="Times New Roman"/>
          <w:color w:val="000000" w:themeColor="text1"/>
        </w:rPr>
        <w:t xml:space="preserve"> </w:t>
      </w:r>
      <w:del w:id="361" w:author="Rajeev, Sree" w:date="2022-02-28T14:18:00Z">
        <w:r w:rsidR="00225128" w:rsidRPr="00F61309" w:rsidDel="008A23CB">
          <w:rPr>
            <w:rFonts w:ascii="Times New Roman" w:hAnsi="Times New Roman" w:cs="Times New Roman"/>
            <w:color w:val="000000" w:themeColor="text1"/>
          </w:rPr>
          <w:delText>only available in the</w:delText>
        </w:r>
      </w:del>
      <w:ins w:id="362" w:author="Rajeev, Sree" w:date="2022-02-28T14:18:00Z">
        <w:r w:rsidR="008A23CB" w:rsidRPr="00F61309">
          <w:rPr>
            <w:rFonts w:ascii="Times New Roman" w:hAnsi="Times New Roman" w:cs="Times New Roman"/>
            <w:color w:val="000000" w:themeColor="text1"/>
          </w:rPr>
          <w:t xml:space="preserve">limited to </w:t>
        </w:r>
      </w:ins>
      <w:ins w:id="363" w:author="Ruijie Xu" w:date="2022-03-11T09:20:00Z">
        <w:r w:rsidR="00ED6EC2">
          <w:rPr>
            <w:rFonts w:ascii="Times New Roman" w:hAnsi="Times New Roman" w:cs="Times New Roman"/>
            <w:color w:val="000000" w:themeColor="text1"/>
          </w:rPr>
          <w:t xml:space="preserve">profiling the </w:t>
        </w:r>
      </w:ins>
      <w:del w:id="364" w:author="Ruijie Xu" w:date="2022-03-04T13:24:00Z">
        <w:r w:rsidR="00225128" w:rsidRPr="00F61309" w:rsidDel="008B5F14">
          <w:rPr>
            <w:rFonts w:ascii="Times New Roman" w:hAnsi="Times New Roman" w:cs="Times New Roman"/>
            <w:color w:val="000000" w:themeColor="text1"/>
          </w:rPr>
          <w:delText xml:space="preserve"> </w:delText>
        </w:r>
      </w:del>
      <w:r w:rsidR="00225128" w:rsidRPr="00F61309">
        <w:rPr>
          <w:rFonts w:ascii="Times New Roman" w:hAnsi="Times New Roman" w:cs="Times New Roman"/>
          <w:color w:val="000000" w:themeColor="text1"/>
        </w:rPr>
        <w:t xml:space="preserve">genomes of </w:t>
      </w:r>
      <w:del w:id="365" w:author="Rajeev, Sree" w:date="2022-02-28T14:18:00Z">
        <w:r w:rsidR="00225128" w:rsidRPr="00F61309" w:rsidDel="008A23CB">
          <w:rPr>
            <w:rFonts w:ascii="Times New Roman" w:hAnsi="Times New Roman" w:cs="Times New Roman"/>
            <w:color w:val="000000" w:themeColor="text1"/>
          </w:rPr>
          <w:delText>most</w:delText>
        </w:r>
      </w:del>
      <w:del w:id="366" w:author="Ruijie Xu" w:date="2022-03-04T13:23:00Z">
        <w:r w:rsidR="00225128" w:rsidRPr="00F61309" w:rsidDel="008B5F14">
          <w:rPr>
            <w:rFonts w:ascii="Times New Roman" w:hAnsi="Times New Roman" w:cs="Times New Roman"/>
            <w:color w:val="000000" w:themeColor="text1"/>
          </w:rPr>
          <w:delText xml:space="preserve"> </w:delText>
        </w:r>
      </w:del>
      <w:r w:rsidR="00225128" w:rsidRPr="00F61309">
        <w:rPr>
          <w:rFonts w:ascii="Times New Roman" w:hAnsi="Times New Roman" w:cs="Times New Roman"/>
          <w:color w:val="000000" w:themeColor="text1"/>
        </w:rPr>
        <w:t>bacteria and archaea</w:t>
      </w:r>
      <w:ins w:id="367" w:author="Liliana Salvador" w:date="2022-02-17T13:43:00Z">
        <w:r w:rsidR="00E13F51" w:rsidRPr="00F61309">
          <w:rPr>
            <w:rFonts w:ascii="Times New Roman" w:hAnsi="Times New Roman" w:cs="Times New Roman"/>
            <w:color w:val="000000" w:themeColor="text1"/>
          </w:rPr>
          <w:t>,</w:t>
        </w:r>
      </w:ins>
      <w:r w:rsidR="00225128" w:rsidRPr="00F61309">
        <w:rPr>
          <w:rFonts w:ascii="Times New Roman" w:hAnsi="Times New Roman" w:cs="Times New Roman"/>
          <w:color w:val="000000" w:themeColor="text1"/>
        </w:rPr>
        <w:t xml:space="preserve"> </w:t>
      </w:r>
      <w:ins w:id="368" w:author="Ruijie Xu" w:date="2022-02-01T16:07:00Z">
        <w:r w:rsidR="003B4FA7" w:rsidRPr="00F61309">
          <w:rPr>
            <w:rFonts w:ascii="Times New Roman" w:hAnsi="Times New Roman" w:cs="Times New Roman"/>
            <w:color w:val="000000" w:themeColor="text1"/>
          </w:rPr>
          <w:t xml:space="preserve">and </w:t>
        </w:r>
      </w:ins>
      <w:ins w:id="369" w:author="Ruijie Xu" w:date="2022-03-04T13:24:00Z">
        <w:del w:id="370" w:author="Liliana Salvador" w:date="2022-03-16T08:26:00Z">
          <w:r w:rsidR="008B5F14" w:rsidRPr="00F61309" w:rsidDel="001B4A4F">
            <w:rPr>
              <w:rFonts w:ascii="Times New Roman" w:hAnsi="Times New Roman" w:cs="Times New Roman"/>
              <w:color w:val="000000" w:themeColor="text1"/>
            </w:rPr>
            <w:delText>are</w:delText>
          </w:r>
        </w:del>
      </w:ins>
      <w:ins w:id="371" w:author="Liliana Salvador" w:date="2022-03-16T08:26:00Z">
        <w:r w:rsidR="001B4A4F">
          <w:rPr>
            <w:rFonts w:ascii="Times New Roman" w:hAnsi="Times New Roman" w:cs="Times New Roman"/>
            <w:color w:val="000000" w:themeColor="text1"/>
          </w:rPr>
          <w:t>is</w:t>
        </w:r>
      </w:ins>
      <w:ins w:id="372" w:author="Ruijie Xu" w:date="2022-03-04T13:24:00Z">
        <w:r w:rsidR="008B5F14" w:rsidRPr="00F61309">
          <w:rPr>
            <w:rFonts w:ascii="Times New Roman" w:hAnsi="Times New Roman" w:cs="Times New Roman"/>
            <w:color w:val="000000" w:themeColor="text1"/>
          </w:rPr>
          <w:t xml:space="preserve"> </w:t>
        </w:r>
      </w:ins>
      <w:ins w:id="373" w:author="Liliana Salvador" w:date="2022-02-17T13:43:00Z">
        <w:del w:id="374" w:author="Ruijie Xu" w:date="2022-03-04T13:24:00Z">
          <w:r w:rsidR="00E13F51" w:rsidRPr="00F61309" w:rsidDel="008B5F14">
            <w:rPr>
              <w:rFonts w:ascii="Times New Roman" w:hAnsi="Times New Roman" w:cs="Times New Roman"/>
              <w:color w:val="000000" w:themeColor="text1"/>
            </w:rPr>
            <w:delText xml:space="preserve">they </w:delText>
          </w:r>
        </w:del>
      </w:ins>
      <w:ins w:id="375" w:author="Rajeev, Sree" w:date="2022-02-28T14:10:00Z">
        <w:del w:id="376" w:author="Ruijie Xu" w:date="2022-03-04T13:24:00Z">
          <w:r w:rsidR="00826259" w:rsidRPr="00F61309" w:rsidDel="008B5F14">
            <w:rPr>
              <w:rFonts w:ascii="Times New Roman" w:hAnsi="Times New Roman" w:cs="Times New Roman"/>
              <w:color w:val="000000" w:themeColor="text1"/>
            </w:rPr>
            <w:delText xml:space="preserve">are </w:delText>
          </w:r>
        </w:del>
        <w:r w:rsidR="00826259" w:rsidRPr="00F61309">
          <w:rPr>
            <w:rFonts w:ascii="Times New Roman" w:hAnsi="Times New Roman" w:cs="Times New Roman"/>
            <w:color w:val="000000" w:themeColor="text1"/>
          </w:rPr>
          <w:t>subject to</w:t>
        </w:r>
      </w:ins>
      <w:ins w:id="377" w:author="Rajeev, Sree" w:date="2022-02-28T14:11:00Z">
        <w:r w:rsidR="00826259" w:rsidRPr="00F61309">
          <w:rPr>
            <w:rFonts w:ascii="Times New Roman" w:hAnsi="Times New Roman" w:cs="Times New Roman"/>
            <w:color w:val="000000" w:themeColor="text1"/>
          </w:rPr>
          <w:t xml:space="preserve"> </w:t>
        </w:r>
      </w:ins>
      <w:ins w:id="378" w:author="Ruijie Xu" w:date="2022-02-01T16:08:00Z">
        <w:r w:rsidR="007B57FD" w:rsidRPr="00F61309">
          <w:rPr>
            <w:rFonts w:ascii="Times New Roman" w:hAnsi="Times New Roman" w:cs="Times New Roman"/>
            <w:color w:val="000000" w:themeColor="text1"/>
          </w:rPr>
          <w:t>amplification</w:t>
        </w:r>
      </w:ins>
      <w:ins w:id="379" w:author="Ruijie Xu" w:date="2022-02-01T16:07:00Z">
        <w:r w:rsidR="003B4FA7" w:rsidRPr="00F61309">
          <w:rPr>
            <w:rFonts w:ascii="Times New Roman" w:hAnsi="Times New Roman" w:cs="Times New Roman"/>
            <w:color w:val="000000" w:themeColor="text1"/>
          </w:rPr>
          <w:t xml:space="preserve"> biases </w:t>
        </w:r>
      </w:ins>
      <w:r w:rsidR="00225128" w:rsidRPr="00F61309">
        <w:rPr>
          <w:rFonts w:ascii="Times New Roman" w:hAnsi="Times New Roman" w:cs="Times New Roman"/>
          <w:color w:val="000000" w:themeColor="text1"/>
        </w:rPr>
        <w:fldChar w:fldCharType="begin" w:fldLock="1"/>
      </w:r>
      <w:r w:rsidR="004765A2" w:rsidRPr="00F61309">
        <w:rPr>
          <w:rFonts w:ascii="Times New Roman" w:hAnsi="Times New Roman" w:cs="Times New Roman"/>
          <w:color w:val="000000" w:themeColor="text1"/>
        </w:rPr>
        <w:instrText xml:space="preserve"> ADDIN ZOTERO_ITEM CSL_CITATION {"citationID":"4T4643uJ","properties":{"formattedCitation":"(Woese, Kandlert and Wheelis, 1990; Janda and Abbott, 2007)","plainCitation":"(Woese, Kandlert and Wheelis, 1990; Janda and Abbott, 2007)","noteIndex":0},"citationItems":[{"id":"1BY60Z0f/iXuT9M8w","uris":["http://www.mendeley.com/documents/?uuid=2e19dc32-4682-3cd2-b2f7-49d1eba8af87"],"itemData":{"DOI":"10.1128/JCM.01228-07","ISSN":"00951137","PMID":"17626177","abstract":"The use of 16S rRNA gene sequences to study bacterial phylogeny and taxonomy has been by far the most common housekeeping genetic marker used for a number of reasons. These reasons include (i) its presence in almost all bacteria, often existing as a multigene family, or operons; (ii) the function of","author":[{"dropping-particle":"","family":"Janda","given":"J. Michael","non-dropping-particle":"","parse-names":false,"suffix":""},{"dropping-particle":"","family":"Abbott","given":"Sharon L.","non-dropping-particle":"","parse-names":false,"suffix":""}],"container-title":"Journal of Clinical Microbiology","id":"ITEM-1","issue":"9","issued":{"date-parts":[["2007","9","1"]]},"page":"2761-2764","publisher":"American Society for Microbiology Journals","title":"16S rRNA gene sequencing for bacterial identification in the diagnostic laboratory: Pluses, perils, and pitfalls","type":"article","volume":"45"}},{"id":"1BY60Z0f/PDnQJ1xj","uris":["http://zotero.org/users/local/YOB362yk/items/A83GDYGK"],"itemData":{"id":884,"type":"article-journal","abstract":"Molecular structures and sequences are generally more revealing of evolutionary relationships than are classical phenotypes (particularly so among microorganisms). Consequently, the basis for the definition of taxa has progressively shifted from the organismal to the cellular to the molecular level. Molecular comparisons show that life on this planet divides into three primary groupings, commonly known as the eubacteria, the archaebacteria, and the eukaryotes. The three are very dissimilar, the differences that separate them being of a more profound nature than the differences that separate typical kingdoms, such as animals and plants. Unfortunately, neither of the conventionally accepted views of the natural relationships among living systems-i.e., the five-kingdom taxonomy or the eukaryote-prokaryote dichotomy-reflects this primary tripartite division of the living world. To remedy this situation we propose that a formal system of organisms be established in which above the level of kingdom there exists a new taxon called a \"domain.\" Life on this planet would then be seen as comprising three domains, the Bacteria, the Ar-chaea, and the Eucarya, each containing two or more kingdoms. (The Eucarya, for example, contain Animalia, Plantae, Fungi, and a number of others yet to be defined.) Although taxonomic structure within the Bacteria and Eucarya is not treated herein, Archaea is formally subdivided into the two kingdoms Euryarchaeota (encompassing the methanogens and their phenotypically diverse relatives) and Crenarchaeota (comprising the relatively tight clustering of extremely ther-mophilic archaebacteria, whose general phenotype appears to resemble most the ancestral phenotype of the Archaea). Need for Restructuring Systematics Within the last decade it has become possible to trace evolutionary history back to the (most recent) common ancestor of all life, perhaps 3.5-4 billion years ago (1, 2). Prior to the mid 1970s evolutionary study had for all intents and purposes been confined to the metazoa and metaphyta, whose histories at best cover 20% of the total evolutionary time span. A sound basis for a natural taxonomy was provided in these cases by complex morphologies and a detailed fossil record. The evolution of the microbial world-whose history spans most ofthe planet's existence-was at that time beyond the biologist's purview, for, unlike their multicellular equivalents, microbial morphologies and other characteristics are too simple or uninterpretable to serve as the basis for a phylogenetically valid taxonomy (3, 4). The sequencing revolution, by making accessible the vast store of historical information contained in molecular sequences (5), has changed all that. As a result, the biologist finds that textbook descriptions of the basic organization of life have become outmoded and so, misleading. The time has come to bring formal taxonomy into line with the natural system emerging from molecular data. This revision, however, is not accomplished simply by emending the old system. Our present view of the basic organization of life is still largely steeped in the ancient notion that all living things are either plant or animal in nature. Unfortunately, this comfortable traditional dichotomy does not represent the true state of affairs. Thus, as a prerequisite to developing a proper natural system we have to divest ourselves of deeply ingrained, cherished assumptions, as regards both the fundamental organization of life and the basis for constructing a system of organisms. The system we develop will be one that is completely restructured at the highest levels. Haeckel in 1866 (6) formally challenged the aboriginal plant/animal division of the living world. He recognized that the single-celled forms, the protists, did not fit into either category; they must have arisen separately from both animals and plants. Haeckel saw the tree of life, therefore, as having three main branches, not two. Copeland (7) later split out a fourth main branch, a new kingdom accommodating the bacteria, and Whittaker (8) created a fifth, for the fungi. While Haeckel's original proposal and its two more recent refinements did away with the idea that animal/plant was the primary distinction, they left unchallenged the notion that it is a primary distinction (by representing it at the highest available taxonomic level). The last of these schemes (Whit-taker's), which divides the living world into Animalia, Plan-tae, Fungi, Protista, and Monera, is the most widely received view of the basic organization of life today (8, 9). It has been apparent for some time, however, that the five-kingdom scheme (and its predecessors) is not phyloge-netically correct, is not a natural system. There are sound logical grounds for presuming that the two eukaryotic microbial taxa (Protista and Fungi) are artificial. It is generally accepted that the metaphyta and metazoa evolved from unicellular eukaryotic ancestors; the extant groups of eu-karyotic microorganisms, therefore, comprise a series of lineages some (or many) of which greatly antedate the emergence of the Plantae and Animalia. This is confirmed by the fossil record, wherein recognizable eukaryotic unicells appear about 200 million years before the first primitive algae, and over a billion years before the first animals and higher plants (10). There are thus good reasons in principle to presume that the Protista and perhaps also the Fungi are paraphyletic at best. More seriously, in giving the kingdom Monera the same taxonomic rank as the Animalia, Plantae, Fungi, and Protista, the five-kingdom formulation ignores the fact that the differences between Monera (prokaryotes) and the four other kingdoms are far more significant, and of a qualitatively different nature, than the differences among these four. In tTo whom reprint requests should be addressed. 4576 The publication costs of this article were defrayed in part by page charge payment. This article must therefore be hereby marked \"advertisement\" in accordance with 18 U.S.C. §1734 solely to indicate this fact.","DOI":"10.1073/pnas.87.12.4576","note":"container-title: Proc. Nati. Acad. Sci. USA\nvolume: 87\nCitation Key: Woese1990","page":"4576-4579","title":"Towards a natural system of organisms: Proposal for the domains Archaea, Bacteria, and Eucarya","author":[{"family":"Woese","given":"Carl R"},{"family":"Kandlert","given":"Otto"},{"family":"Wheelis","given":"Mark L"}],"issued":{"date-parts":[["1990"]]}}}],"schema":"https://github.com/citation-style-language/schema/raw/master/csl-citation.json"} </w:instrText>
      </w:r>
      <w:r w:rsidR="00225128"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 xml:space="preserve">(Woese, Kandlert and Wheelis, 1990; Janda and Abbott, </w:t>
      </w:r>
      <w:r w:rsidR="00350DBF" w:rsidRPr="00F61309">
        <w:rPr>
          <w:rFonts w:ascii="Times New Roman" w:hAnsi="Times New Roman" w:cs="Times New Roman"/>
          <w:color w:val="000000"/>
        </w:rPr>
        <w:lastRenderedPageBreak/>
        <w:t>2007)</w:t>
      </w:r>
      <w:r w:rsidR="00225128" w:rsidRPr="00F61309">
        <w:rPr>
          <w:rFonts w:ascii="Times New Roman" w:hAnsi="Times New Roman" w:cs="Times New Roman"/>
          <w:color w:val="000000" w:themeColor="text1"/>
        </w:rPr>
        <w:fldChar w:fldCharType="end"/>
      </w:r>
      <w:bookmarkEnd w:id="355"/>
      <w:bookmarkEnd w:id="356"/>
      <w:r w:rsidR="00225128" w:rsidRPr="00F61309">
        <w:rPr>
          <w:rFonts w:ascii="Times New Roman" w:hAnsi="Times New Roman" w:cs="Times New Roman"/>
          <w:color w:val="000000" w:themeColor="text1"/>
        </w:rPr>
        <w:t xml:space="preserve">.  </w:t>
      </w:r>
      <w:r w:rsidR="00C0014F" w:rsidRPr="00F61309">
        <w:rPr>
          <w:rFonts w:ascii="Times New Roman" w:hAnsi="Times New Roman" w:cs="Times New Roman"/>
          <w:color w:val="000000" w:themeColor="text1"/>
        </w:rPr>
        <w:t>On the other hand, the taxonomical profiling</w:t>
      </w:r>
      <w:del w:id="380" w:author="Liliana Salvador" w:date="2022-03-10T19:23:00Z">
        <w:r w:rsidR="00C0014F" w:rsidRPr="00F61309" w:rsidDel="001E58DD">
          <w:rPr>
            <w:rFonts w:ascii="Times New Roman" w:hAnsi="Times New Roman" w:cs="Times New Roman"/>
            <w:color w:val="000000" w:themeColor="text1"/>
          </w:rPr>
          <w:delText xml:space="preserve"> </w:delText>
        </w:r>
      </w:del>
      <w:ins w:id="381" w:author="Rajeev, Sree" w:date="2022-02-28T14:18:00Z">
        <w:r w:rsidR="008A23CB" w:rsidRPr="00F61309">
          <w:rPr>
            <w:rFonts w:ascii="Times New Roman" w:hAnsi="Times New Roman" w:cs="Times New Roman"/>
            <w:color w:val="000000" w:themeColor="text1"/>
          </w:rPr>
          <w:t xml:space="preserve"> using </w:t>
        </w:r>
      </w:ins>
      <w:del w:id="382" w:author="Rajeev, Sree" w:date="2022-02-28T14:18:00Z">
        <w:r w:rsidR="00C0014F" w:rsidRPr="00F61309" w:rsidDel="008A23CB">
          <w:rPr>
            <w:rFonts w:ascii="Times New Roman" w:hAnsi="Times New Roman" w:cs="Times New Roman"/>
            <w:color w:val="000000" w:themeColor="text1"/>
          </w:rPr>
          <w:delText xml:space="preserve">of </w:delText>
        </w:r>
      </w:del>
      <w:r w:rsidR="00C0014F" w:rsidRPr="00F61309">
        <w:rPr>
          <w:rFonts w:ascii="Times New Roman" w:hAnsi="Times New Roman" w:cs="Times New Roman"/>
          <w:color w:val="000000" w:themeColor="text1"/>
        </w:rPr>
        <w:t>shotgun metagenomics sequenc</w:t>
      </w:r>
      <w:ins w:id="383" w:author="Rajeev, Sree" w:date="2022-02-28T14:18:00Z">
        <w:r w:rsidR="008A23CB" w:rsidRPr="00F61309">
          <w:rPr>
            <w:rFonts w:ascii="Times New Roman" w:hAnsi="Times New Roman" w:cs="Times New Roman"/>
            <w:color w:val="000000" w:themeColor="text1"/>
          </w:rPr>
          <w:t>e</w:t>
        </w:r>
      </w:ins>
      <w:del w:id="384" w:author="Rajeev, Sree" w:date="2022-02-28T14:18:00Z">
        <w:r w:rsidR="00C0014F" w:rsidRPr="00F61309" w:rsidDel="008A23CB">
          <w:rPr>
            <w:rFonts w:ascii="Times New Roman" w:hAnsi="Times New Roman" w:cs="Times New Roman"/>
            <w:color w:val="000000" w:themeColor="text1"/>
          </w:rPr>
          <w:delText>ing</w:delText>
        </w:r>
      </w:del>
      <w:r w:rsidR="00C0014F" w:rsidRPr="00F61309">
        <w:rPr>
          <w:rFonts w:ascii="Times New Roman" w:hAnsi="Times New Roman" w:cs="Times New Roman"/>
          <w:color w:val="000000" w:themeColor="text1"/>
        </w:rPr>
        <w:t xml:space="preserve"> data </w:t>
      </w:r>
      <w:del w:id="385" w:author="Rajeev, Sree" w:date="2022-03-03T09:51:00Z">
        <w:r w:rsidR="00C0014F" w:rsidRPr="00F61309" w:rsidDel="00B432F6">
          <w:rPr>
            <w:rFonts w:ascii="Times New Roman" w:hAnsi="Times New Roman" w:cs="Times New Roman"/>
            <w:color w:val="000000" w:themeColor="text1"/>
          </w:rPr>
          <w:delText xml:space="preserve">is done by </w:delText>
        </w:r>
      </w:del>
      <w:r w:rsidR="00C0014F" w:rsidRPr="00F61309">
        <w:rPr>
          <w:rFonts w:ascii="Times New Roman" w:hAnsi="Times New Roman" w:cs="Times New Roman"/>
          <w:color w:val="000000" w:themeColor="text1"/>
        </w:rPr>
        <w:t>compar</w:t>
      </w:r>
      <w:ins w:id="386" w:author="Rajeev, Sree" w:date="2022-03-03T09:51:00Z">
        <w:r w:rsidR="00B432F6" w:rsidRPr="00F61309">
          <w:rPr>
            <w:rFonts w:ascii="Times New Roman" w:hAnsi="Times New Roman" w:cs="Times New Roman"/>
            <w:color w:val="000000" w:themeColor="text1"/>
          </w:rPr>
          <w:t>es</w:t>
        </w:r>
      </w:ins>
      <w:del w:id="387" w:author="Rajeev, Sree" w:date="2022-03-03T09:51:00Z">
        <w:r w:rsidR="00C0014F" w:rsidRPr="00F61309" w:rsidDel="00B432F6">
          <w:rPr>
            <w:rFonts w:ascii="Times New Roman" w:hAnsi="Times New Roman" w:cs="Times New Roman"/>
            <w:color w:val="000000" w:themeColor="text1"/>
          </w:rPr>
          <w:delText>ison</w:delText>
        </w:r>
      </w:del>
      <w:r w:rsidR="00C0014F" w:rsidRPr="00F61309">
        <w:rPr>
          <w:rFonts w:ascii="Times New Roman" w:hAnsi="Times New Roman" w:cs="Times New Roman"/>
          <w:color w:val="000000" w:themeColor="text1"/>
        </w:rPr>
        <w:t xml:space="preserve"> </w:t>
      </w:r>
      <w:ins w:id="388" w:author="Rajeev, Sree" w:date="2022-03-03T09:51:00Z">
        <w:r w:rsidR="00B432F6" w:rsidRPr="00F61309">
          <w:rPr>
            <w:rFonts w:ascii="Times New Roman" w:hAnsi="Times New Roman" w:cs="Times New Roman"/>
            <w:color w:val="000000" w:themeColor="text1"/>
          </w:rPr>
          <w:t xml:space="preserve">the sequences to </w:t>
        </w:r>
      </w:ins>
      <w:del w:id="389" w:author="Rajeev, Sree" w:date="2022-03-03T09:51:00Z">
        <w:r w:rsidR="00C0014F" w:rsidRPr="00F61309" w:rsidDel="00B432F6">
          <w:rPr>
            <w:rFonts w:ascii="Times New Roman" w:hAnsi="Times New Roman" w:cs="Times New Roman"/>
            <w:color w:val="000000" w:themeColor="text1"/>
          </w:rPr>
          <w:delText>with</w:delText>
        </w:r>
      </w:del>
      <w:del w:id="390" w:author="Ruijie Xu" w:date="2022-03-04T13:24:00Z">
        <w:r w:rsidR="00C0014F" w:rsidRPr="00F61309" w:rsidDel="008B5F14">
          <w:rPr>
            <w:rFonts w:ascii="Times New Roman" w:hAnsi="Times New Roman" w:cs="Times New Roman"/>
            <w:color w:val="000000" w:themeColor="text1"/>
          </w:rPr>
          <w:delText xml:space="preserve"> </w:delText>
        </w:r>
      </w:del>
      <w:del w:id="391" w:author="Rajeev, Sree" w:date="2022-03-03T09:51:00Z">
        <w:r w:rsidR="00C0014F" w:rsidRPr="00F61309" w:rsidDel="00B432F6">
          <w:rPr>
            <w:rFonts w:ascii="Times New Roman" w:hAnsi="Times New Roman" w:cs="Times New Roman"/>
            <w:color w:val="000000" w:themeColor="text1"/>
          </w:rPr>
          <w:delText>a</w:delText>
        </w:r>
      </w:del>
      <w:del w:id="392" w:author="Ruijie Xu" w:date="2022-03-04T10:08:00Z">
        <w:r w:rsidR="00C0014F" w:rsidRPr="00F61309" w:rsidDel="006A32FB">
          <w:rPr>
            <w:rFonts w:ascii="Times New Roman" w:hAnsi="Times New Roman" w:cs="Times New Roman"/>
            <w:color w:val="000000" w:themeColor="text1"/>
          </w:rPr>
          <w:delText xml:space="preserve"> </w:delText>
        </w:r>
      </w:del>
      <w:r w:rsidR="00C0014F" w:rsidRPr="00F61309">
        <w:rPr>
          <w:rFonts w:ascii="Times New Roman" w:hAnsi="Times New Roman" w:cs="Times New Roman"/>
          <w:color w:val="000000" w:themeColor="text1"/>
        </w:rPr>
        <w:t xml:space="preserve">reference whole-genome </w:t>
      </w:r>
      <w:r w:rsidR="00CF184E" w:rsidRPr="00F61309">
        <w:rPr>
          <w:rFonts w:ascii="Times New Roman" w:hAnsi="Times New Roman" w:cs="Times New Roman"/>
          <w:color w:val="000000" w:themeColor="text1"/>
        </w:rPr>
        <w:t>database</w:t>
      </w:r>
      <w:ins w:id="393" w:author="Liliana Salvador" w:date="2022-03-16T08:26:00Z">
        <w:r w:rsidR="001B4A4F">
          <w:rPr>
            <w:rFonts w:ascii="Times New Roman" w:hAnsi="Times New Roman" w:cs="Times New Roman"/>
            <w:color w:val="000000" w:themeColor="text1"/>
          </w:rPr>
          <w:t>s</w:t>
        </w:r>
      </w:ins>
      <w:del w:id="394" w:author="Liliana Salvador" w:date="2022-03-10T19:23:00Z">
        <w:r w:rsidR="00CF184E" w:rsidRPr="00F61309" w:rsidDel="001E58DD">
          <w:rPr>
            <w:rFonts w:ascii="Times New Roman" w:hAnsi="Times New Roman" w:cs="Times New Roman"/>
            <w:color w:val="000000" w:themeColor="text1"/>
          </w:rPr>
          <w:delText xml:space="preserve"> </w:delText>
        </w:r>
      </w:del>
      <w:del w:id="395" w:author="Rajeev, Sree" w:date="2022-03-03T09:52:00Z">
        <w:r w:rsidR="00CF184E" w:rsidRPr="00F61309" w:rsidDel="00B432F6">
          <w:rPr>
            <w:rFonts w:ascii="Times New Roman" w:hAnsi="Times New Roman" w:cs="Times New Roman"/>
            <w:color w:val="000000" w:themeColor="text1"/>
          </w:rPr>
          <w:delText>(</w:delText>
        </w:r>
        <w:r w:rsidR="00FE5C5D" w:rsidRPr="00F61309" w:rsidDel="00B432F6">
          <w:rPr>
            <w:rFonts w:ascii="Times New Roman" w:hAnsi="Times New Roman" w:cs="Times New Roman"/>
            <w:color w:val="000000" w:themeColor="text1"/>
          </w:rPr>
          <w:delText>DB</w:delText>
        </w:r>
      </w:del>
      <w:del w:id="396" w:author="Ruijie Xu" w:date="2022-02-01T15:14:00Z">
        <w:r w:rsidR="00CF184E" w:rsidRPr="00F61309" w:rsidDel="001F12F2">
          <w:rPr>
            <w:rFonts w:ascii="Times New Roman" w:hAnsi="Times New Roman" w:cs="Times New Roman"/>
            <w:color w:val="000000" w:themeColor="text1"/>
          </w:rPr>
          <w:delText>)</w:delText>
        </w:r>
      </w:del>
      <w:r w:rsidR="00C0014F" w:rsidRPr="00F61309">
        <w:rPr>
          <w:rFonts w:ascii="Times New Roman" w:hAnsi="Times New Roman" w:cs="Times New Roman"/>
          <w:color w:val="000000" w:themeColor="text1"/>
        </w:rPr>
        <w:t xml:space="preserve">. Since the data contain all genetic information present in the sample, </w:t>
      </w:r>
      <w:r w:rsidR="00225128" w:rsidRPr="00F61309">
        <w:rPr>
          <w:rFonts w:ascii="Times New Roman" w:hAnsi="Times New Roman" w:cs="Times New Roman"/>
          <w:color w:val="000000" w:themeColor="text1"/>
        </w:rPr>
        <w:t xml:space="preserve">this approach avoids the amplification biases observed in 16S rRNA sequencing </w:t>
      </w:r>
      <w:r w:rsidR="00225128" w:rsidRPr="00F61309">
        <w:rPr>
          <w:rFonts w:ascii="Times New Roman" w:hAnsi="Times New Roman" w:cs="Times New Roman"/>
          <w:color w:val="000000" w:themeColor="text1"/>
        </w:rPr>
        <w:fldChar w:fldCharType="begin" w:fldLock="1"/>
      </w:r>
      <w:r w:rsidR="004765A2" w:rsidRPr="00F61309">
        <w:rPr>
          <w:rFonts w:ascii="Times New Roman" w:hAnsi="Times New Roman" w:cs="Times New Roman"/>
          <w:color w:val="000000" w:themeColor="text1"/>
        </w:rPr>
        <w:instrText xml:space="preserve"> ADDIN ZOTERO_ITEM CSL_CITATION {"citationID":"a1i7aeimv2v","properties":{"formattedCitation":"(Fouhy {\\i{}et al.}, 2016; Ranjan {\\i{}et al.}, 2016)","plainCitation":"(Fouhy et al., 2016; Ranjan et al., 2016)","noteIndex":0},"citationItems":[{"id":"1BY60Z0f/CdHJfB06","uris":["http://www.mendeley.com/documents/?uuid=1a32b8d9-92ab-3f77-b7c2-e4cb7bf26358"],"itemData":{"DOI":"10.1016/J.BBRC.2015.12.083","ISSN":"0006-291X","abstract":"The human microbiome has emerged as a major player in regulating human health and disease. Translational studies of the microbiome have the potential to indicate clinical applications such as fecal transplants and probiotics. However, one major issue is accurate identification of microbes constituting the microbiota. Studies of the microbiome have frequently utilized sequencing of the conserved 16S ribosomal RNA (rRNA) gene. We present a comparative study of an alternative approach using whole genome shotgun sequencing (WGS). In the present study, we analyzed the human fecal microbiome compiling a total of 194.1 × 106 reads from a single sample using multiple sequencing methods and platforms. Specifically, after establishing the reproducibility of our methods with extensive multiplexing, we compared: 1) The 16S rRNA amplicon versus the WGS method, 2) the Illumina HiSeq versus MiSeq platforms, 3) the analysis of reads versus de novo assembled contigs, and 4) the effect of shorter versus longer reads. Our study demonstrates that whole genome shotgun sequencing has multiple advantages compared with the 16S amplicon method including enhanced detection of bacterial species, increased detection of diversity and increased prediction of genes. In addition, increased length, either due to longer reads or the assembly of contigs, improved the accuracy of species detection.","author":[{"dropping-particle":"","family":"Ranjan","given":"Ravi","non-dropping-particle":"","parse-names":false,"suffix":""},{"dropping-particle":"","family":"Rani","given":"Asha","non-dropping-particle":"","parse-names":false,"suffix":""},{"dropping-particle":"","family":"Metwally","given":"Ahmed","non-dropping-particle":"","parse-names":false,"suffix":""},{"dropping-particle":"","family":"McGee","given":"Halvor S.","non-dropping-particle":"","parse-names":false,"suffix":""},{"dropping-particle":"","family":"Perkins","given":"David L.","non-dropping-particle":"","parse-names":false,"suffix":""}],"container-title":"Biochemical and Biophysical Research Communications","id":"ITEM-1","issue":"4","issued":{"date-parts":[["2016","1","22"]]},"page":"967-977","publisher":"Academic Press","title":"Analysis of the microbiome: Advantages of whole genome shotgun versus 16S amplicon sequencing","type":"article-journal","volume":"469"}},{"id":2508,"uris":["http://zotero.org/users/8256916/items/4UYA7V7C"],"itemData":{"id":2508,"type":"article-journal","abstract":"Next-generation sequencing platforms have revolutionised our ability to investigate the microbiota composition of complex environments, frequently through 16S rRNA gene sequencing of the bacterial component of the community. Numerous factors, including DNA extraction method, primer sequences and sequencing platform employed, can affect the accuracy of the results achieved. The aim of this study was to determine the impact of these three factors on 16S rRNA gene sequencing results, using mock communities and mock community DNA.","container-title":"BMC Microbiology","DOI":"10.1186/s12866-016-0738-z","ISSN":"1471-2180","issue":"1","journalAbbreviation":"BMC Microbiology","page":"123","source":"BioMed Central","title":"16S rRNA gene sequencing of mock microbial populations- impact of DNA extraction method, primer choice and sequencing platform","URL":"https://doi.org/10.1186/s12866-016-0738-z","volume":"16","author":[{"family":"Fouhy","given":"Fiona"},{"family":"Clooney","given":"Adam G."},{"family":"Stanton","given":"Catherine"},{"family":"Claesson","given":"Marcus J."},{"family":"Cotter","given":"Paul D."}],"accessed":{"date-parts":[["2022",2,1]]},"issued":{"date-parts":[["2016",6,24]]}}}],"schema":"https://github.com/citation-style-language/schema/raw/master/csl-citation.json"} </w:instrText>
      </w:r>
      <w:r w:rsidR="00225128" w:rsidRPr="00F61309">
        <w:rPr>
          <w:rFonts w:ascii="Times New Roman" w:hAnsi="Times New Roman" w:cs="Times New Roman"/>
          <w:color w:val="000000" w:themeColor="text1"/>
        </w:rPr>
        <w:fldChar w:fldCharType="separate"/>
      </w:r>
      <w:r w:rsidR="00CB52B4" w:rsidRPr="002B42A7">
        <w:rPr>
          <w:rFonts w:ascii="Times New Roman" w:hAnsi="Times New Roman" w:cs="Times New Roman"/>
          <w:color w:val="000000"/>
          <w:rPrChange w:id="397" w:author="Ruijie Xu" w:date="2022-03-10T12:31:00Z">
            <w:rPr>
              <w:rFonts w:ascii="Calibri" w:cs="Calibri"/>
              <w:color w:val="000000"/>
            </w:rPr>
          </w:rPrChange>
        </w:rPr>
        <w:t xml:space="preserve">(Fouhy </w:t>
      </w:r>
      <w:r w:rsidR="00CB52B4" w:rsidRPr="002B42A7">
        <w:rPr>
          <w:rFonts w:ascii="Times New Roman" w:hAnsi="Times New Roman" w:cs="Times New Roman"/>
          <w:i/>
          <w:iCs/>
          <w:color w:val="000000"/>
          <w:rPrChange w:id="398" w:author="Ruijie Xu" w:date="2022-03-10T12:31:00Z">
            <w:rPr>
              <w:rFonts w:ascii="Calibri" w:cs="Calibri"/>
              <w:i/>
              <w:iCs/>
              <w:color w:val="000000"/>
            </w:rPr>
          </w:rPrChange>
        </w:rPr>
        <w:t>et al.</w:t>
      </w:r>
      <w:r w:rsidR="00CB52B4" w:rsidRPr="002B42A7">
        <w:rPr>
          <w:rFonts w:ascii="Times New Roman" w:hAnsi="Times New Roman" w:cs="Times New Roman"/>
          <w:color w:val="000000"/>
          <w:rPrChange w:id="399" w:author="Ruijie Xu" w:date="2022-03-10T12:31:00Z">
            <w:rPr>
              <w:rFonts w:ascii="Calibri" w:cs="Calibri"/>
              <w:color w:val="000000"/>
            </w:rPr>
          </w:rPrChange>
        </w:rPr>
        <w:t xml:space="preserve">, 2016; Ranjan </w:t>
      </w:r>
      <w:r w:rsidR="00CB52B4" w:rsidRPr="002B42A7">
        <w:rPr>
          <w:rFonts w:ascii="Times New Roman" w:hAnsi="Times New Roman" w:cs="Times New Roman"/>
          <w:i/>
          <w:iCs/>
          <w:color w:val="000000"/>
          <w:rPrChange w:id="400" w:author="Ruijie Xu" w:date="2022-03-10T12:31:00Z">
            <w:rPr>
              <w:rFonts w:ascii="Calibri" w:cs="Calibri"/>
              <w:i/>
              <w:iCs/>
              <w:color w:val="000000"/>
            </w:rPr>
          </w:rPrChange>
        </w:rPr>
        <w:t>et al.</w:t>
      </w:r>
      <w:r w:rsidR="00CB52B4" w:rsidRPr="002B42A7">
        <w:rPr>
          <w:rFonts w:ascii="Times New Roman" w:hAnsi="Times New Roman" w:cs="Times New Roman"/>
          <w:color w:val="000000"/>
          <w:rPrChange w:id="401" w:author="Ruijie Xu" w:date="2022-03-10T12:31:00Z">
            <w:rPr>
              <w:rFonts w:ascii="Calibri" w:cs="Calibri"/>
              <w:color w:val="000000"/>
            </w:rPr>
          </w:rPrChange>
        </w:rPr>
        <w:t>, 2016)</w:t>
      </w:r>
      <w:r w:rsidR="00225128" w:rsidRPr="00F61309">
        <w:rPr>
          <w:rFonts w:ascii="Times New Roman" w:hAnsi="Times New Roman" w:cs="Times New Roman"/>
          <w:color w:val="000000" w:themeColor="text1"/>
        </w:rPr>
        <w:fldChar w:fldCharType="end"/>
      </w:r>
      <w:ins w:id="402" w:author="Ruijie Xu" w:date="2022-02-01T16:11:00Z">
        <w:r w:rsidR="007B57FD" w:rsidRPr="00F61309">
          <w:rPr>
            <w:rFonts w:ascii="Times New Roman" w:hAnsi="Times New Roman" w:cs="Times New Roman"/>
            <w:color w:val="000000" w:themeColor="text1"/>
          </w:rPr>
          <w:t xml:space="preserve"> and increase</w:t>
        </w:r>
      </w:ins>
      <w:ins w:id="403" w:author="Liliana Salvador" w:date="2022-02-17T13:46:00Z">
        <w:r w:rsidR="00E13F51" w:rsidRPr="00F61309">
          <w:rPr>
            <w:rFonts w:ascii="Times New Roman" w:hAnsi="Times New Roman" w:cs="Times New Roman"/>
            <w:color w:val="000000" w:themeColor="text1"/>
          </w:rPr>
          <w:t>s</w:t>
        </w:r>
      </w:ins>
      <w:ins w:id="404" w:author="Ruijie Xu" w:date="2022-02-01T16:11:00Z">
        <w:r w:rsidR="007B57FD" w:rsidRPr="00F61309">
          <w:rPr>
            <w:rFonts w:ascii="Times New Roman" w:hAnsi="Times New Roman" w:cs="Times New Roman"/>
            <w:color w:val="000000" w:themeColor="text1"/>
          </w:rPr>
          <w:t xml:space="preserve"> the resolution of microbial identification </w:t>
        </w:r>
      </w:ins>
      <w:r w:rsidR="007B57FD"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a23qtvu9gac","properties":{"formattedCitation":"(Durazzi {\\i{}et al.}, 2021)","plainCitation":"(Durazzi et al., 2021)","noteIndex":0},"citationItems":[{"id":2511,"uris":["http://zotero.org/users/8256916/items/WNEMWIKQ"],"itemData":{"id":2511,"type":"article-journal","abstract":"In this paper we compared taxonomic results obtained by metataxonomics (16S rRNA gene sequencing) and metagenomics (whole shotgun metagenomic sequencing) to investigate their reliability for bacteria profiling, studying the chicken gut as a model system. The experimental conditions included two compartments of gastrointestinal tracts and two sampling times. We compared the relative abundance distributions obtained with the two sequencing strategies and then tested their capability to distinguish the experimental conditions. The results showed that 16S rRNA gene sequencing detects only part of the gut microbiota community revealed by shotgun sequencing. Specifically, when a sufficient number of reads is available, Shotgun sequencing has more power to identify less abundant taxa than 16S sequencing. Finally, we showed that the less abundant genera detected only by shotgun sequencing are biologically meaningful, being able to discriminate between the experimental conditions as much as the more abundant genera detected by both sequencing strategies.","container-title":"Scientific Reports","DOI":"10.1038/s41598-021-82726-y","ISSN":"2045-2322","issue":"1","journalAbbreviation":"Sci Rep","language":"en","note":"number: 1\npublisher: Nature Publishing Group","page":"3030","source":"www.nature.com","title":"Comparison between 16S rRNA and shotgun sequencing data for the taxonomic characterization of the gut microbiota","URL":"https://www.nature.com/articles/s41598-021-82726-y","volume":"11","author":[{"family":"Durazzi","given":"Francesco"},{"family":"Sala","given":"Claudia"},{"family":"Castellani","given":"Gastone"},{"family":"Manfreda","given":"Gerardo"},{"family":"Remondini","given":"Daniel"},{"family":"De Cesare","given":"Alessandra"}],"accessed":{"date-parts":[["2022",2,1]]},"issued":{"date-parts":[["2021",2,4]]}}}],"schema":"https://github.com/citation-style-language/schema/raw/master/csl-citation.json"} </w:instrText>
      </w:r>
      <w:r w:rsidR="007B57FD" w:rsidRPr="00F61309">
        <w:rPr>
          <w:rFonts w:ascii="Times New Roman" w:hAnsi="Times New Roman" w:cs="Times New Roman"/>
          <w:color w:val="000000" w:themeColor="text1"/>
        </w:rPr>
        <w:fldChar w:fldCharType="separate"/>
      </w:r>
      <w:r w:rsidR="00CB52B4" w:rsidRPr="002B42A7">
        <w:rPr>
          <w:rFonts w:ascii="Times New Roman" w:hAnsi="Times New Roman" w:cs="Times New Roman"/>
          <w:color w:val="000000"/>
          <w:rPrChange w:id="405" w:author="Ruijie Xu" w:date="2022-03-10T12:31:00Z">
            <w:rPr>
              <w:rFonts w:ascii="Calibri" w:cs="Calibri"/>
              <w:color w:val="000000"/>
            </w:rPr>
          </w:rPrChange>
        </w:rPr>
        <w:t xml:space="preserve">(Durazzi </w:t>
      </w:r>
      <w:r w:rsidR="00CB52B4" w:rsidRPr="002B42A7">
        <w:rPr>
          <w:rFonts w:ascii="Times New Roman" w:hAnsi="Times New Roman" w:cs="Times New Roman"/>
          <w:i/>
          <w:iCs/>
          <w:color w:val="000000"/>
          <w:rPrChange w:id="406" w:author="Ruijie Xu" w:date="2022-03-10T12:31:00Z">
            <w:rPr>
              <w:rFonts w:ascii="Calibri" w:cs="Calibri"/>
              <w:i/>
              <w:iCs/>
              <w:color w:val="000000"/>
            </w:rPr>
          </w:rPrChange>
        </w:rPr>
        <w:t>et al.</w:t>
      </w:r>
      <w:r w:rsidR="00CB52B4" w:rsidRPr="002B42A7">
        <w:rPr>
          <w:rFonts w:ascii="Times New Roman" w:hAnsi="Times New Roman" w:cs="Times New Roman"/>
          <w:color w:val="000000"/>
          <w:rPrChange w:id="407" w:author="Ruijie Xu" w:date="2022-03-10T12:31:00Z">
            <w:rPr>
              <w:rFonts w:ascii="Calibri" w:cs="Calibri"/>
              <w:color w:val="000000"/>
            </w:rPr>
          </w:rPrChange>
        </w:rPr>
        <w:t>, 2021)</w:t>
      </w:r>
      <w:r w:rsidR="007B57FD" w:rsidRPr="00F61309">
        <w:rPr>
          <w:rFonts w:ascii="Times New Roman" w:hAnsi="Times New Roman" w:cs="Times New Roman"/>
          <w:color w:val="000000" w:themeColor="text1"/>
        </w:rPr>
        <w:fldChar w:fldCharType="end"/>
      </w:r>
      <w:r w:rsidR="00225128" w:rsidRPr="00F61309">
        <w:rPr>
          <w:rFonts w:ascii="Times New Roman" w:hAnsi="Times New Roman" w:cs="Times New Roman"/>
          <w:color w:val="000000" w:themeColor="text1"/>
        </w:rPr>
        <w:t xml:space="preserve">. </w:t>
      </w:r>
      <w:r w:rsidR="00C0014F" w:rsidRPr="00F61309">
        <w:rPr>
          <w:rFonts w:ascii="Times New Roman" w:hAnsi="Times New Roman" w:cs="Times New Roman"/>
          <w:color w:val="000000" w:themeColor="text1"/>
        </w:rPr>
        <w:t xml:space="preserve">Most importantly, </w:t>
      </w:r>
      <w:r w:rsidR="00225128" w:rsidRPr="00F61309">
        <w:rPr>
          <w:rFonts w:ascii="Times New Roman" w:hAnsi="Times New Roman" w:cs="Times New Roman"/>
          <w:color w:val="000000" w:themeColor="text1"/>
        </w:rPr>
        <w:t xml:space="preserve">it has </w:t>
      </w:r>
      <w:r w:rsidR="00242EFF" w:rsidRPr="00F61309">
        <w:rPr>
          <w:rFonts w:ascii="Times New Roman" w:hAnsi="Times New Roman" w:cs="Times New Roman"/>
          <w:color w:val="000000" w:themeColor="text1"/>
        </w:rPr>
        <w:t>broa</w:t>
      </w:r>
      <w:r w:rsidR="00225128" w:rsidRPr="00F61309">
        <w:rPr>
          <w:rFonts w:ascii="Times New Roman" w:hAnsi="Times New Roman" w:cs="Times New Roman"/>
          <w:color w:val="000000" w:themeColor="text1"/>
        </w:rPr>
        <w:t>der applications such as functional profiling and</w:t>
      </w:r>
      <w:r w:rsidR="00C0014F" w:rsidRPr="00F61309">
        <w:rPr>
          <w:rFonts w:ascii="Times New Roman" w:hAnsi="Times New Roman" w:cs="Times New Roman"/>
          <w:color w:val="000000" w:themeColor="text1"/>
        </w:rPr>
        <w:t xml:space="preserve"> </w:t>
      </w:r>
      <w:del w:id="408" w:author="Liliana Salvador" w:date="2022-02-21T10:54:00Z">
        <w:r w:rsidR="00C0014F" w:rsidRPr="00F61309" w:rsidDel="00D40FDC">
          <w:rPr>
            <w:rFonts w:ascii="Times New Roman" w:hAnsi="Times New Roman" w:cs="Times New Roman"/>
            <w:color w:val="000000" w:themeColor="text1"/>
          </w:rPr>
          <w:delText xml:space="preserve">allows for the </w:delText>
        </w:r>
      </w:del>
      <w:r w:rsidR="00C0014F" w:rsidRPr="00F61309">
        <w:rPr>
          <w:rFonts w:ascii="Times New Roman" w:hAnsi="Times New Roman" w:cs="Times New Roman"/>
          <w:color w:val="000000" w:themeColor="text1"/>
        </w:rPr>
        <w:t xml:space="preserve">identification of viruses and other microorganisms with simple genomes </w:t>
      </w:r>
      <w:r w:rsidR="00C0014F" w:rsidRPr="00F61309">
        <w:rPr>
          <w:rFonts w:ascii="Times New Roman" w:hAnsi="Times New Roman" w:cs="Times New Roman"/>
          <w:color w:val="000000" w:themeColor="text1"/>
        </w:rPr>
        <w:fldChar w:fldCharType="begin" w:fldLock="1"/>
      </w:r>
      <w:r w:rsidR="004765A2" w:rsidRPr="00F61309">
        <w:rPr>
          <w:rFonts w:ascii="Times New Roman" w:hAnsi="Times New Roman" w:cs="Times New Roman"/>
          <w:color w:val="000000" w:themeColor="text1"/>
        </w:rPr>
        <w:instrText xml:space="preserve"> ADDIN ZOTERO_ITEM CSL_CITATION {"citationID":"CraFjYfj","properties":{"formattedCitation":"(Clark and Pazdernik, 2016)","plainCitation":"(Clark and Pazdernik, 2016)","noteIndex":0},"citationItems":[{"id":"1BY60Z0f/2RgsE5Kn","uris":["http://www.mendeley.com/documents/?uuid=2dea591c-8017-3b76-8661-a07add5b0dd3"],"itemData":{"DOI":"10.1016/B978-0-12-385015-7.00012-0","author":[{"dropping-particle":"","family":"Clark","given":"David P.","non-dropping-particle":"","parse-names":false,"suffix":""},{"dropping-particle":"","family":"Pazdernik","given":"Nanette J.","non-dropping-particle":"","parse-names":false,"suffix":""}],"container-title":"Biotechnology","id":"ITEM-1","issued":{"date-parts":[["2016","1","1"]]},"page":"393-418","publisher":"Elsevier","title":"Environmental Biotechnology","type":"chapter"}}],"schema":"https://github.com/citation-style-language/schema/raw/master/csl-citation.json"} </w:instrText>
      </w:r>
      <w:r w:rsidR="00C0014F"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Clark and Pazdernik, 2016)</w:t>
      </w:r>
      <w:r w:rsidR="00C0014F" w:rsidRPr="00F61309">
        <w:rPr>
          <w:rFonts w:ascii="Times New Roman" w:hAnsi="Times New Roman" w:cs="Times New Roman"/>
          <w:color w:val="000000" w:themeColor="text1"/>
        </w:rPr>
        <w:fldChar w:fldCharType="end"/>
      </w:r>
      <w:r w:rsidR="00225128" w:rsidRPr="00F61309">
        <w:rPr>
          <w:rFonts w:ascii="Times New Roman" w:hAnsi="Times New Roman" w:cs="Times New Roman"/>
          <w:color w:val="000000" w:themeColor="text1"/>
        </w:rPr>
        <w:t>.</w:t>
      </w:r>
      <w:r w:rsidR="00C0014F" w:rsidRPr="00F61309">
        <w:rPr>
          <w:rFonts w:ascii="Times New Roman" w:hAnsi="Times New Roman" w:cs="Times New Roman"/>
          <w:color w:val="000000" w:themeColor="text1"/>
        </w:rPr>
        <w:t xml:space="preserve"> </w:t>
      </w:r>
    </w:p>
    <w:p w14:paraId="6245AF1C" w14:textId="207B20E4" w:rsidR="00C0014F" w:rsidRPr="00930BF2" w:rsidRDefault="00C0014F">
      <w:pPr>
        <w:spacing w:line="480" w:lineRule="auto"/>
        <w:rPr>
          <w:rFonts w:ascii="Times New Roman" w:eastAsia="Times New Roman" w:hAnsi="Times New Roman" w:cs="Times New Roman"/>
          <w:color w:val="000000" w:themeColor="text1"/>
          <w:rPrChange w:id="409" w:author="Ruijie Xu" w:date="2022-03-11T10:09:00Z">
            <w:rPr>
              <w:color w:val="000000" w:themeColor="text1"/>
            </w:rPr>
          </w:rPrChange>
        </w:rPr>
        <w:pPrChange w:id="410" w:author="Ruijie Xu" w:date="2022-03-11T10:09:00Z">
          <w:pPr>
            <w:spacing w:line="480" w:lineRule="auto"/>
            <w:ind w:firstLine="720"/>
          </w:pPr>
        </w:pPrChange>
      </w:pPr>
      <w:r w:rsidRPr="00F61309">
        <w:rPr>
          <w:rFonts w:ascii="Times New Roman" w:hAnsi="Times New Roman" w:cs="Times New Roman"/>
          <w:color w:val="000000" w:themeColor="text1"/>
        </w:rPr>
        <w:t xml:space="preserve"> </w:t>
      </w:r>
      <w:del w:id="411" w:author="Ruijie Xu" w:date="2022-02-01T13:34:00Z">
        <w:r w:rsidRPr="00F61309" w:rsidDel="00FD536B">
          <w:rPr>
            <w:rFonts w:ascii="Times New Roman" w:hAnsi="Times New Roman" w:cs="Times New Roman"/>
            <w:color w:val="000000" w:themeColor="text1"/>
          </w:rPr>
          <w:delText>Out of all c</w:delText>
        </w:r>
      </w:del>
      <w:bookmarkStart w:id="412" w:name="OLE_LINK51"/>
      <w:bookmarkStart w:id="413" w:name="OLE_LINK54"/>
      <w:bookmarkStart w:id="414" w:name="OLE_LINK108"/>
      <w:ins w:id="415" w:author="Ruijie Xu" w:date="2022-02-01T13:34:00Z">
        <w:r w:rsidR="00FD536B" w:rsidRPr="00F61309">
          <w:rPr>
            <w:rFonts w:ascii="Times New Roman" w:hAnsi="Times New Roman" w:cs="Times New Roman"/>
            <w:color w:val="000000" w:themeColor="text1"/>
          </w:rPr>
          <w:t>C</w:t>
        </w:r>
      </w:ins>
      <w:r w:rsidRPr="00F61309">
        <w:rPr>
          <w:rFonts w:ascii="Times New Roman" w:hAnsi="Times New Roman" w:cs="Times New Roman"/>
          <w:color w:val="000000" w:themeColor="text1"/>
        </w:rPr>
        <w:t>urrently developed shotgun metagenom</w:t>
      </w:r>
      <w:ins w:id="416" w:author="Ruijie Xu" w:date="2022-03-04T13:25:00Z">
        <w:r w:rsidR="008B5F14" w:rsidRPr="00F61309">
          <w:rPr>
            <w:rFonts w:ascii="Times New Roman" w:hAnsi="Times New Roman" w:cs="Times New Roman"/>
            <w:color w:val="000000" w:themeColor="text1"/>
          </w:rPr>
          <w:t>ics</w:t>
        </w:r>
      </w:ins>
      <w:del w:id="417" w:author="Ruijie Xu" w:date="2022-03-04T13:25:00Z">
        <w:r w:rsidRPr="00F61309" w:rsidDel="008B5F14">
          <w:rPr>
            <w:rFonts w:ascii="Times New Roman" w:hAnsi="Times New Roman" w:cs="Times New Roman"/>
            <w:color w:val="000000" w:themeColor="text1"/>
          </w:rPr>
          <w:delText>e</w:delText>
        </w:r>
      </w:del>
      <w:r w:rsidRPr="00F61309">
        <w:rPr>
          <w:rFonts w:ascii="Times New Roman" w:hAnsi="Times New Roman" w:cs="Times New Roman"/>
          <w:color w:val="000000" w:themeColor="text1"/>
        </w:rPr>
        <w:t xml:space="preserve"> sequencing</w:t>
      </w:r>
      <w:r w:rsidR="006B3AA0" w:rsidRPr="00F61309">
        <w:rPr>
          <w:rFonts w:ascii="Times New Roman" w:hAnsi="Times New Roman" w:cs="Times New Roman"/>
          <w:color w:val="000000" w:themeColor="text1"/>
        </w:rPr>
        <w:t>-</w:t>
      </w:r>
      <w:r w:rsidRPr="00F61309">
        <w:rPr>
          <w:rFonts w:ascii="Times New Roman" w:hAnsi="Times New Roman" w:cs="Times New Roman"/>
          <w:color w:val="000000" w:themeColor="text1"/>
        </w:rPr>
        <w:t xml:space="preserve">based taxonomical profiling </w:t>
      </w:r>
      <w:del w:id="418" w:author="Ruijie Xu" w:date="2022-02-01T13:38:00Z">
        <w:r w:rsidRPr="00F61309" w:rsidDel="001D20AD">
          <w:rPr>
            <w:rFonts w:ascii="Times New Roman" w:hAnsi="Times New Roman" w:cs="Times New Roman"/>
            <w:color w:val="000000" w:themeColor="text1"/>
          </w:rPr>
          <w:delText>tools</w:delText>
        </w:r>
      </w:del>
      <w:ins w:id="419" w:author="Ruijie Xu" w:date="2022-02-01T13:38:00Z">
        <w:r w:rsidR="001D20AD" w:rsidRPr="00F61309">
          <w:rPr>
            <w:rFonts w:ascii="Times New Roman" w:hAnsi="Times New Roman" w:cs="Times New Roman"/>
            <w:color w:val="000000" w:themeColor="text1"/>
          </w:rPr>
          <w:t xml:space="preserve">software </w:t>
        </w:r>
      </w:ins>
      <w:ins w:id="420" w:author="Ruijie Xu" w:date="2022-02-01T13:34:00Z">
        <w:r w:rsidR="00FD536B" w:rsidRPr="00F61309">
          <w:rPr>
            <w:rFonts w:ascii="Times New Roman" w:hAnsi="Times New Roman" w:cs="Times New Roman"/>
            <w:color w:val="000000" w:themeColor="text1"/>
          </w:rPr>
          <w:t>can be separated into two</w:t>
        </w:r>
      </w:ins>
      <w:ins w:id="421" w:author="Ruijie Xu" w:date="2022-02-01T13:35:00Z">
        <w:r w:rsidR="00FD536B" w:rsidRPr="00F61309">
          <w:rPr>
            <w:rFonts w:ascii="Times New Roman" w:hAnsi="Times New Roman" w:cs="Times New Roman"/>
            <w:color w:val="000000" w:themeColor="text1"/>
          </w:rPr>
          <w:t xml:space="preserve"> groups</w:t>
        </w:r>
      </w:ins>
      <w:del w:id="422" w:author="Ruijie Xu" w:date="2022-02-01T13:34:00Z">
        <w:r w:rsidRPr="00F61309" w:rsidDel="00FD536B">
          <w:rPr>
            <w:rFonts w:ascii="Times New Roman" w:hAnsi="Times New Roman" w:cs="Times New Roman"/>
            <w:color w:val="000000" w:themeColor="text1"/>
          </w:rPr>
          <w:delText xml:space="preserve">, Kraken2 </w:delText>
        </w:r>
        <w:r w:rsidRPr="00F61309" w:rsidDel="00FD536B">
          <w:rPr>
            <w:rFonts w:ascii="Times New Roman" w:hAnsi="Times New Roman" w:cs="Times New Roman"/>
            <w:color w:val="000000" w:themeColor="text1"/>
          </w:rPr>
          <w:fldChar w:fldCharType="begin" w:fldLock="1"/>
        </w:r>
        <w:r w:rsidR="00506F24" w:rsidRPr="00F61309" w:rsidDel="00FD536B">
          <w:rPr>
            <w:rFonts w:ascii="Times New Roman" w:hAnsi="Times New Roman" w:cs="Times New Roman"/>
            <w:color w:val="000000" w:themeColor="text1"/>
          </w:rPr>
          <w:delInstrText xml:space="preserve"> ADDIN ZOTERO_ITEM CSL_CITATION {"citationID":"utfB3VhP","properties":{"formattedCitation":"(Wood, Lu and Langmead, 2019)","plainCitation":"(Wood, Lu and Langmead, 2019)","noteIndex":0},"citationItems":[{"id":"y7Rngnif/Vuw1LnWe","uris":["http://www.mendeley.com/documents/?uuid=895646b5-c012-3db1-89f6-78a90e79cead"],"uri":["http://www.mendeley.com/documents/?uuid=895646b5-c012-3db1-89f6-78a90e79cead"],"itemData":{"DOI":"10.1186/s13059-019-1891-0","ISSN":"1474760X","PMID":"31779668","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dropping-particle":"","family":"Wood","given":"Derrick E.","non-dropping-particle":"","parse-names":false,"suffix":""},{"dropping-particle":"","family":"Lu","given":"Jennifer","non-dropping-particle":"","parse-names":false,"suffix":""},{"dropping-particle":"","family":"Langmead","given":"Ben","non-dropping-particle":"","parse-names":false,"suffix":""}],"container-title":"Genome Biology","id":"ITEM-1","issued":{"date-parts":[["2019"]]},"title":"Improved metagenomic analysis with Kraken 2","type":"article-journal"}}],"schema":"https://github.com/citation-style-language/schema/raw/master/csl-citation.json"} </w:delInstrText>
        </w:r>
        <w:r w:rsidRPr="00F61309" w:rsidDel="00FD536B">
          <w:rPr>
            <w:rFonts w:ascii="Times New Roman" w:hAnsi="Times New Roman" w:cs="Times New Roman"/>
            <w:color w:val="000000" w:themeColor="text1"/>
          </w:rPr>
          <w:fldChar w:fldCharType="separate"/>
        </w:r>
        <w:r w:rsidR="00350DBF" w:rsidRPr="0012167A" w:rsidDel="00FD536B">
          <w:rPr>
            <w:rFonts w:ascii="Times New Roman" w:hAnsi="Times New Roman" w:cs="Times New Roman"/>
            <w:color w:val="000000" w:themeColor="text1"/>
            <w:rPrChange w:id="423" w:author="Ruijie Xu" w:date="2022-03-11T09:58:00Z">
              <w:rPr>
                <w:color w:val="000000"/>
              </w:rPr>
            </w:rPrChange>
          </w:rPr>
          <w:delText>(Wood, Lu and Langmead, 2019)</w:delText>
        </w:r>
        <w:r w:rsidRPr="00F61309" w:rsidDel="00FD536B">
          <w:rPr>
            <w:rFonts w:ascii="Times New Roman" w:hAnsi="Times New Roman" w:cs="Times New Roman"/>
            <w:color w:val="000000" w:themeColor="text1"/>
          </w:rPr>
          <w:fldChar w:fldCharType="end"/>
        </w:r>
        <w:r w:rsidR="006B3AA0" w:rsidRPr="00F61309" w:rsidDel="00FD536B">
          <w:rPr>
            <w:rFonts w:ascii="Times New Roman" w:hAnsi="Times New Roman" w:cs="Times New Roman"/>
            <w:color w:val="000000" w:themeColor="text1"/>
          </w:rPr>
          <w:delText xml:space="preserve">, </w:delText>
        </w:r>
        <w:r w:rsidRPr="00F61309" w:rsidDel="00FD536B">
          <w:rPr>
            <w:rFonts w:ascii="Times New Roman" w:hAnsi="Times New Roman" w:cs="Times New Roman"/>
            <w:color w:val="000000" w:themeColor="text1"/>
          </w:rPr>
          <w:delText xml:space="preserve">CLARK </w:delText>
        </w:r>
        <w:r w:rsidRPr="00F61309" w:rsidDel="00FD536B">
          <w:rPr>
            <w:rFonts w:ascii="Times New Roman" w:hAnsi="Times New Roman" w:cs="Times New Roman"/>
            <w:color w:val="000000" w:themeColor="text1"/>
          </w:rPr>
          <w:fldChar w:fldCharType="begin" w:fldLock="1"/>
        </w:r>
        <w:r w:rsidR="00506F24" w:rsidRPr="00F61309" w:rsidDel="00FD536B">
          <w:rPr>
            <w:rFonts w:ascii="Times New Roman" w:hAnsi="Times New Roman" w:cs="Times New Roman"/>
            <w:color w:val="000000" w:themeColor="text1"/>
          </w:rPr>
          <w:delInstrText xml:space="preserve"> ADDIN ZOTERO_ITEM CSL_CITATION {"citationID":"xxJaNwq1","properties":{"formattedCitation":"(Ounit {\\i{}et al.}, 2015)","plainCitation":"(Ounit et al., 2015)","noteIndex":0},"citationItems":[{"id":"y7Rngnif/dnuf2NMH","uris":["http://www.mendeley.com/documents/?uuid=b8e0157b-25d1-3b62-8b1c-0a37083a9878"],"uri":["http://www.mendeley.com/documents/?uuid=b8e0157b-25d1-3b62-8b1c-0a37083a9878"],"itemData":{"DOI":"10.1186/s12864-015-1419-2","ISSN":"14712164","PMID":"25879410","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author":[{"dropping-particle":"","family":"Ounit","given":"Rachid","non-dropping-particle":"","parse-names":false,"suffix":""},{"dropping-particle":"","family":"Wanamaker","given":"Steve","non-dropping-particle":"","parse-names":false,"suffix":""},{"dropping-particle":"","family":"Close","given":"Timothy J.","non-dropping-particle":"","parse-names":false,"suffix":""},{"dropping-particle":"","family":"Lonardi","given":"Stefano","non-dropping-particle":"","parse-names":false,"suffix":""}],"container-title":"BMC Genomics","id":"ITEM-1","issued":{"date-parts":[["2015"]]},"title":"CLARK: fast and accurate classification of metagenomic and genomic sequences using discriminative k-mers","type":"article-journal"}}],"schema":"https://github.com/citation-style-language/schema/raw/master/csl-citation.json"} </w:delInstrText>
        </w:r>
        <w:r w:rsidRPr="00F61309" w:rsidDel="00FD536B">
          <w:rPr>
            <w:rFonts w:ascii="Times New Roman" w:hAnsi="Times New Roman" w:cs="Times New Roman"/>
            <w:color w:val="000000" w:themeColor="text1"/>
          </w:rPr>
          <w:fldChar w:fldCharType="separate"/>
        </w:r>
        <w:r w:rsidR="00350DBF" w:rsidRPr="0012167A" w:rsidDel="00FD536B">
          <w:rPr>
            <w:rFonts w:ascii="Times New Roman" w:hAnsi="Times New Roman" w:cs="Times New Roman"/>
            <w:color w:val="000000" w:themeColor="text1"/>
            <w:rPrChange w:id="424" w:author="Ruijie Xu" w:date="2022-03-11T09:58:00Z">
              <w:rPr>
                <w:color w:val="000000"/>
              </w:rPr>
            </w:rPrChange>
          </w:rPr>
          <w:delText xml:space="preserve">(Ounit </w:delText>
        </w:r>
        <w:r w:rsidR="00350DBF" w:rsidRPr="0012167A" w:rsidDel="00FD536B">
          <w:rPr>
            <w:rFonts w:ascii="Times New Roman" w:hAnsi="Times New Roman" w:cs="Times New Roman"/>
            <w:i/>
            <w:iCs/>
            <w:color w:val="000000" w:themeColor="text1"/>
            <w:rPrChange w:id="425" w:author="Ruijie Xu" w:date="2022-03-11T09:58:00Z">
              <w:rPr>
                <w:i/>
                <w:iCs/>
                <w:color w:val="000000"/>
              </w:rPr>
            </w:rPrChange>
          </w:rPr>
          <w:delText>et al.</w:delText>
        </w:r>
        <w:r w:rsidR="00350DBF" w:rsidRPr="0012167A" w:rsidDel="00FD536B">
          <w:rPr>
            <w:rFonts w:ascii="Times New Roman" w:hAnsi="Times New Roman" w:cs="Times New Roman"/>
            <w:color w:val="000000" w:themeColor="text1"/>
            <w:rPrChange w:id="426" w:author="Ruijie Xu" w:date="2022-03-11T09:58:00Z">
              <w:rPr>
                <w:color w:val="000000"/>
              </w:rPr>
            </w:rPrChange>
          </w:rPr>
          <w:delText>, 2015)</w:delText>
        </w:r>
        <w:r w:rsidRPr="00F61309" w:rsidDel="00FD536B">
          <w:rPr>
            <w:rFonts w:ascii="Times New Roman" w:hAnsi="Times New Roman" w:cs="Times New Roman"/>
            <w:color w:val="000000" w:themeColor="text1"/>
          </w:rPr>
          <w:fldChar w:fldCharType="end"/>
        </w:r>
        <w:r w:rsidRPr="00F61309" w:rsidDel="00FD536B">
          <w:rPr>
            <w:rFonts w:ascii="Times New Roman" w:hAnsi="Times New Roman" w:cs="Times New Roman"/>
            <w:color w:val="000000" w:themeColor="text1"/>
          </w:rPr>
          <w:delText xml:space="preserve">, and </w:delText>
        </w:r>
        <w:r w:rsidR="00587076" w:rsidRPr="00F61309" w:rsidDel="00FD536B">
          <w:rPr>
            <w:rFonts w:ascii="Times New Roman" w:hAnsi="Times New Roman" w:cs="Times New Roman"/>
            <w:color w:val="000000" w:themeColor="text1"/>
          </w:rPr>
          <w:delText>CLARK-s</w:delText>
        </w:r>
        <w:r w:rsidRPr="00F61309" w:rsidDel="00FD536B">
          <w:rPr>
            <w:rFonts w:ascii="Times New Roman" w:hAnsi="Times New Roman" w:cs="Times New Roman"/>
            <w:color w:val="000000" w:themeColor="text1"/>
          </w:rPr>
          <w:delText xml:space="preserve"> </w:delText>
        </w:r>
        <w:r w:rsidRPr="00F61309" w:rsidDel="00FD536B">
          <w:rPr>
            <w:rFonts w:ascii="Times New Roman" w:hAnsi="Times New Roman" w:cs="Times New Roman"/>
            <w:color w:val="000000" w:themeColor="text1"/>
          </w:rPr>
          <w:fldChar w:fldCharType="begin"/>
        </w:r>
        <w:r w:rsidR="00506F24" w:rsidRPr="00F61309" w:rsidDel="00FD536B">
          <w:rPr>
            <w:rFonts w:ascii="Times New Roman" w:hAnsi="Times New Roman" w:cs="Times New Roman"/>
            <w:color w:val="000000" w:themeColor="text1"/>
          </w:rPr>
          <w:delInstrText xml:space="preserve"> ADDIN ZOTERO_ITEM CSL_CITATION {"citationID":"co5tsA9j","properties":{"formattedCitation":"(Ounit and Lonardi, 2016)","plainCitation":"(Ounit and Lonardi, 2016)","noteIndex":0},"citationItems":[{"id":"y7Rngnif/SD4OPsgj","uris":["http://zotero.org/users/local/YOB362yk/items/QWSK6SV8"],"uri":["http://zotero.org/users/local/YOB362yk/items/QWSK6SV8"],"itemData":{"id":894,"type":"article-journal","abstract":"The growing number of metagenomic studies in medicine and environmental sciences is creating increasing demands on the computational infrastructure designed to analyze these very large datasets. Often, the construction of ultra-fast and precise taxonomic classifiers can compromise on their sensitivity (i.e. the number of reads correctly classified). Here we introduce CLARK-S, a new software tool that can classify short reads with high precision, high sensitivity and high speed.","container-title":"Bioinformatics","DOI":"10.1093/bioinformatics/btw542","ISSN":"14602059","note":"PMID: 27540266\nCitation Key: Ounit2016","title":"Higher classification sensitivity of short metagenomic reads with CLARK-S","author":[{"family":"Ounit","given":"Rachid"},{"family":"Lonardi","given":"Stefano"}],"issued":{"date-parts":[["2016"]]}}}],"schema":"https://github.com/citation-style-language/schema/raw/master/csl-citation.json"} </w:delInstrText>
        </w:r>
        <w:r w:rsidRPr="00F61309" w:rsidDel="00FD536B">
          <w:rPr>
            <w:rFonts w:ascii="Times New Roman" w:hAnsi="Times New Roman" w:cs="Times New Roman"/>
            <w:color w:val="000000" w:themeColor="text1"/>
          </w:rPr>
          <w:fldChar w:fldCharType="separate"/>
        </w:r>
        <w:r w:rsidR="00350DBF" w:rsidRPr="0012167A" w:rsidDel="00FD536B">
          <w:rPr>
            <w:rFonts w:ascii="Times New Roman" w:hAnsi="Times New Roman" w:cs="Times New Roman"/>
            <w:color w:val="000000" w:themeColor="text1"/>
            <w:rPrChange w:id="427" w:author="Ruijie Xu" w:date="2022-03-11T09:58:00Z">
              <w:rPr>
                <w:color w:val="000000"/>
              </w:rPr>
            </w:rPrChange>
          </w:rPr>
          <w:delText>(Ounit and Lonardi, 2016)</w:delText>
        </w:r>
        <w:r w:rsidRPr="00F61309" w:rsidDel="00FD536B">
          <w:rPr>
            <w:rFonts w:ascii="Times New Roman" w:hAnsi="Times New Roman" w:cs="Times New Roman"/>
            <w:color w:val="000000" w:themeColor="text1"/>
          </w:rPr>
          <w:fldChar w:fldCharType="end"/>
        </w:r>
      </w:del>
      <w:ins w:id="428" w:author="Liliana Salvador" w:date="2022-02-21T10:55:00Z">
        <w:r w:rsidR="00433D27" w:rsidRPr="00F61309">
          <w:rPr>
            <w:rFonts w:ascii="Times New Roman" w:hAnsi="Times New Roman" w:cs="Times New Roman"/>
            <w:color w:val="000000" w:themeColor="text1"/>
          </w:rPr>
          <w:t>:</w:t>
        </w:r>
      </w:ins>
      <w:del w:id="429" w:author="Liliana Salvador" w:date="2022-02-21T10:54:00Z">
        <w:r w:rsidRPr="00F61309" w:rsidDel="00433D27">
          <w:rPr>
            <w:rFonts w:ascii="Times New Roman" w:hAnsi="Times New Roman" w:cs="Times New Roman"/>
            <w:color w:val="000000" w:themeColor="text1"/>
          </w:rPr>
          <w:delText>,</w:delText>
        </w:r>
      </w:del>
      <w:ins w:id="430" w:author="Ruijie Xu" w:date="2022-02-01T13:37:00Z">
        <w:r w:rsidR="001D20AD" w:rsidRPr="00F61309">
          <w:rPr>
            <w:rFonts w:ascii="Times New Roman" w:hAnsi="Times New Roman" w:cs="Times New Roman"/>
            <w:color w:val="000000" w:themeColor="text1"/>
          </w:rPr>
          <w:t xml:space="preserve"> the </w:t>
        </w:r>
      </w:ins>
      <w:ins w:id="431" w:author="Ruijie Xu" w:date="2022-02-01T13:39:00Z">
        <w:r w:rsidR="001D20AD" w:rsidRPr="00F61309">
          <w:rPr>
            <w:rFonts w:ascii="Times New Roman" w:hAnsi="Times New Roman" w:cs="Times New Roman"/>
            <w:color w:val="000000" w:themeColor="text1"/>
          </w:rPr>
          <w:t xml:space="preserve">alignment-based </w:t>
        </w:r>
        <w:del w:id="432" w:author="Liliana Salvador" w:date="2022-02-21T10:55:00Z">
          <w:r w:rsidR="001D20AD" w:rsidRPr="00F61309" w:rsidDel="00433D27">
            <w:rPr>
              <w:rFonts w:ascii="Times New Roman" w:hAnsi="Times New Roman" w:cs="Times New Roman"/>
              <w:color w:val="000000" w:themeColor="text1"/>
            </w:rPr>
            <w:delText xml:space="preserve">software </w:delText>
          </w:r>
        </w:del>
        <w:r w:rsidR="001D20AD" w:rsidRPr="00F61309">
          <w:rPr>
            <w:rFonts w:ascii="Times New Roman" w:hAnsi="Times New Roman" w:cs="Times New Roman"/>
            <w:color w:val="000000" w:themeColor="text1"/>
          </w:rPr>
          <w:t>and the alignment</w:t>
        </w:r>
      </w:ins>
      <w:ins w:id="433" w:author="Liliana Salvador" w:date="2022-02-17T13:49:00Z">
        <w:r w:rsidR="00E13F51" w:rsidRPr="00F61309">
          <w:rPr>
            <w:rFonts w:ascii="Times New Roman" w:hAnsi="Times New Roman" w:cs="Times New Roman"/>
            <w:color w:val="000000" w:themeColor="text1"/>
          </w:rPr>
          <w:t>-</w:t>
        </w:r>
      </w:ins>
      <w:ins w:id="434" w:author="Ruijie Xu" w:date="2022-02-01T13:39:00Z">
        <w:del w:id="435" w:author="Liliana Salvador" w:date="2022-02-17T13:49:00Z">
          <w:r w:rsidR="001D20AD" w:rsidRPr="00F61309" w:rsidDel="00E13F51">
            <w:rPr>
              <w:rFonts w:ascii="Times New Roman" w:hAnsi="Times New Roman" w:cs="Times New Roman"/>
              <w:color w:val="000000" w:themeColor="text1"/>
            </w:rPr>
            <w:delText xml:space="preserve"> </w:delText>
          </w:r>
        </w:del>
        <w:r w:rsidR="001D20AD" w:rsidRPr="00F61309">
          <w:rPr>
            <w:rFonts w:ascii="Times New Roman" w:hAnsi="Times New Roman" w:cs="Times New Roman"/>
            <w:color w:val="000000" w:themeColor="text1"/>
          </w:rPr>
          <w:t xml:space="preserve">free software. </w:t>
        </w:r>
      </w:ins>
      <w:ins w:id="436" w:author="Liliana Salvador" w:date="2022-02-17T13:56:00Z">
        <w:r w:rsidR="00E13F51" w:rsidRPr="00F61309">
          <w:rPr>
            <w:rFonts w:ascii="Times New Roman" w:hAnsi="Times New Roman" w:cs="Times New Roman"/>
            <w:color w:val="000000" w:themeColor="text1"/>
          </w:rPr>
          <w:t>A</w:t>
        </w:r>
      </w:ins>
      <w:ins w:id="437" w:author="Ruijie Xu" w:date="2022-02-01T13:40:00Z">
        <w:del w:id="438" w:author="Liliana Salvador" w:date="2022-02-17T13:56:00Z">
          <w:r w:rsidR="001D20AD" w:rsidRPr="00F61309" w:rsidDel="00E13F51">
            <w:rPr>
              <w:rFonts w:ascii="Times New Roman" w:hAnsi="Times New Roman" w:cs="Times New Roman"/>
              <w:color w:val="000000" w:themeColor="text1"/>
            </w:rPr>
            <w:delText>The a</w:delText>
          </w:r>
        </w:del>
        <w:r w:rsidR="001D20AD" w:rsidRPr="00F61309">
          <w:rPr>
            <w:rFonts w:ascii="Times New Roman" w:hAnsi="Times New Roman" w:cs="Times New Roman"/>
            <w:color w:val="000000" w:themeColor="text1"/>
          </w:rPr>
          <w:t>lignment</w:t>
        </w:r>
      </w:ins>
      <w:ins w:id="439" w:author="Ruijie Xu" w:date="2022-02-01T13:43:00Z">
        <w:r w:rsidR="00537B08" w:rsidRPr="00F61309">
          <w:rPr>
            <w:rFonts w:ascii="Times New Roman" w:hAnsi="Times New Roman" w:cs="Times New Roman"/>
            <w:color w:val="000000" w:themeColor="text1"/>
          </w:rPr>
          <w:t>-</w:t>
        </w:r>
      </w:ins>
      <w:ins w:id="440" w:author="Ruijie Xu" w:date="2022-02-01T13:40:00Z">
        <w:r w:rsidR="001D20AD" w:rsidRPr="00F61309">
          <w:rPr>
            <w:rFonts w:ascii="Times New Roman" w:hAnsi="Times New Roman" w:cs="Times New Roman"/>
            <w:color w:val="000000" w:themeColor="text1"/>
          </w:rPr>
          <w:t>based software</w:t>
        </w:r>
      </w:ins>
      <w:ins w:id="441" w:author="Ruijie Xu" w:date="2022-02-01T13:43:00Z">
        <w:r w:rsidR="00537B08" w:rsidRPr="00F61309">
          <w:rPr>
            <w:rFonts w:ascii="Times New Roman" w:hAnsi="Times New Roman" w:cs="Times New Roman"/>
            <w:color w:val="000000" w:themeColor="text1"/>
          </w:rPr>
          <w:t xml:space="preserve">, </w:t>
        </w:r>
      </w:ins>
      <w:ins w:id="442" w:author="Ruijie Xu" w:date="2022-02-01T13:44:00Z">
        <w:r w:rsidR="00537B08" w:rsidRPr="00F61309">
          <w:rPr>
            <w:rFonts w:ascii="Times New Roman" w:hAnsi="Times New Roman" w:cs="Times New Roman"/>
            <w:color w:val="000000" w:themeColor="text1"/>
          </w:rPr>
          <w:t xml:space="preserve">including </w:t>
        </w:r>
      </w:ins>
      <w:ins w:id="443" w:author="Ruijie Xu" w:date="2022-02-01T13:45:00Z">
        <w:r w:rsidR="00537B08" w:rsidRPr="00F61309">
          <w:rPr>
            <w:rFonts w:ascii="Times New Roman" w:hAnsi="Times New Roman" w:cs="Times New Roman"/>
            <w:color w:val="000000" w:themeColor="text1"/>
          </w:rPr>
          <w:t>BLAST</w:t>
        </w:r>
      </w:ins>
      <w:ins w:id="444" w:author="Ruijie Xu" w:date="2022-02-01T14:29:00Z">
        <w:r w:rsidR="00172FB0" w:rsidRPr="00F61309">
          <w:rPr>
            <w:rFonts w:ascii="Times New Roman" w:hAnsi="Times New Roman" w:cs="Times New Roman"/>
            <w:color w:val="000000" w:themeColor="text1"/>
          </w:rPr>
          <w:t>N</w:t>
        </w:r>
      </w:ins>
      <w:ins w:id="445" w:author="Liliana Salvador" w:date="2022-03-16T08:26:00Z">
        <w:r w:rsidR="001B4A4F">
          <w:rPr>
            <w:rFonts w:ascii="Times New Roman" w:hAnsi="Times New Roman" w:cs="Times New Roman"/>
            <w:color w:val="000000" w:themeColor="text1"/>
          </w:rPr>
          <w:t xml:space="preserve"> </w:t>
        </w:r>
      </w:ins>
      <w:r w:rsidR="00047CD0"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atqrv6es1q","properties":{"formattedCitation":"(Altschul {\\i{}et al.}, 1990; Johnson {\\i{}et al.}, 2008; Camacho {\\i{}et al.}, 2009)","plainCitation":"(Altschul et al., 1990; Johnson et al., 2008; Camacho et al., 2009)","noteIndex":0},"citationItems":[{"id":2475,"uris":["http://zotero.org/users/8256916/items/5KZN5AZV"],"itemData":{"id":2475,"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ournal of Molecular Biology","language":"en","page":"403-410","source":"ScienceDirect","title":"Basic local alignment search tool","URL":"https://www.sciencedirect.com/science/article/pii/S0022283605803602","volume":"215","author":[{"family":"Altschul","given":"Stephen F."},{"family":"Gish","given":"Warren"},{"family":"Miller","given":"Webb"},{"family":"Myers","given":"Eugene W."},{"family":"Lipman","given":"David J."}],"accessed":{"date-parts":[["2022",2,1]]},"issued":{"date-parts":[["1990",10,5]]}}},{"id":412,"uris":["http://zotero.org/users/8256916/items/AIT9AIMN"],"itemData":{"id":412,"type":"article-journal","abstract":"Basic Local Alignment Search Tool (BLAST) is a sequence similarity search program. The public interface of BLAST, http://www.ncbi.nlm.nih.gov/blast, at the NCBI website has recently been reengineered to improve usability and performance. Key new features include simplified search forms, improved navigation, a list of recent BLAST results, saved search strategies and a documentation directory. Here, we describe the BLAST web application's new features, explain design decisions and outline plans for future improvement.","container-title":"Nucleic acids research","DOI":"10.1093/nar/gkn201","ISSN":"13624962","note":"PMID: 18440982","title":"NCBI BLAST: a better web interface.","author":[{"family":"Johnson","given":"Mark"},{"family":"Zaretskaya","given":"Irena"},{"family":"Raytselis","given":"Yan"},{"family":"Merezhuk","given":"Yuri"},{"family":"McGinnis","given":"Scott"},{"family":"Madden","given":"Thomas L."}],"issued":{"date-parts":[["2008"]]}}},{"id":413,"uris":["http://zotero.org/users/8256916/items/FMK2ALRU"],"itemData":{"id":413,"type":"article-journal","abstract":"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Conclusion: The new BLAST command-line applications, compared to the current BLAST tools, demonstrate substantial speed improvements for long queries as well as chromosome length database sequences. We have also improved the user interface of the command-line applications. © 2009 Camacho et al; licensee BioMed Central Ltd.","container-title":"BMC Bioinformatics","DOI":"10.1186/1471-2105-10-421","ISSN":"14712105","note":"PMID: 20003500","title":"BLAST+: Architecture and applications","author":[{"family":"Camacho","given":"Christiam"},{"family":"Coulouris","given":"George"},{"family":"Avagyan","given":"Vahram"},{"family":"Ma","given":"Ning"},{"family":"Papadopoulos","given":"Jason"},{"family":"Bealer","given":"Kevin"},{"family":"Madden","given":"Thomas L."}],"issued":{"date-parts":[["2009"]]}}}],"schema":"https://github.com/citation-style-language/schema/raw/master/csl-citation.json"} </w:instrText>
      </w:r>
      <w:r w:rsidR="00047CD0" w:rsidRPr="00F61309">
        <w:rPr>
          <w:rFonts w:ascii="Times New Roman" w:hAnsi="Times New Roman" w:cs="Times New Roman"/>
          <w:color w:val="000000" w:themeColor="text1"/>
        </w:rPr>
        <w:fldChar w:fldCharType="separate"/>
      </w:r>
      <w:r w:rsidR="00CB52B4" w:rsidRPr="0012167A">
        <w:rPr>
          <w:rFonts w:ascii="Times New Roman" w:hAnsi="Times New Roman" w:cs="Times New Roman"/>
          <w:color w:val="000000" w:themeColor="text1"/>
          <w:rPrChange w:id="446" w:author="Ruijie Xu" w:date="2022-03-11T09:58:00Z">
            <w:rPr>
              <w:rFonts w:ascii="Calibri" w:cs="Calibri"/>
              <w:color w:val="000000"/>
            </w:rPr>
          </w:rPrChange>
        </w:rPr>
        <w:t xml:space="preserve">(Altschul </w:t>
      </w:r>
      <w:r w:rsidR="00CB52B4" w:rsidRPr="0012167A">
        <w:rPr>
          <w:rFonts w:ascii="Times New Roman" w:hAnsi="Times New Roman" w:cs="Times New Roman"/>
          <w:i/>
          <w:iCs/>
          <w:color w:val="000000" w:themeColor="text1"/>
          <w:rPrChange w:id="447" w:author="Ruijie Xu" w:date="2022-03-11T09:58:00Z">
            <w:rPr>
              <w:rFonts w:ascii="Calibri" w:cs="Calibri"/>
              <w:i/>
              <w:iCs/>
              <w:color w:val="000000"/>
            </w:rPr>
          </w:rPrChange>
        </w:rPr>
        <w:t>et al.</w:t>
      </w:r>
      <w:r w:rsidR="00CB52B4" w:rsidRPr="0012167A">
        <w:rPr>
          <w:rFonts w:ascii="Times New Roman" w:hAnsi="Times New Roman" w:cs="Times New Roman"/>
          <w:color w:val="000000" w:themeColor="text1"/>
          <w:rPrChange w:id="448" w:author="Ruijie Xu" w:date="2022-03-11T09:58:00Z">
            <w:rPr>
              <w:rFonts w:ascii="Calibri" w:cs="Calibri"/>
              <w:color w:val="000000"/>
            </w:rPr>
          </w:rPrChange>
        </w:rPr>
        <w:t xml:space="preserve">, 1990; Johnson </w:t>
      </w:r>
      <w:r w:rsidR="00CB52B4" w:rsidRPr="0012167A">
        <w:rPr>
          <w:rFonts w:ascii="Times New Roman" w:hAnsi="Times New Roman" w:cs="Times New Roman"/>
          <w:i/>
          <w:iCs/>
          <w:color w:val="000000" w:themeColor="text1"/>
          <w:rPrChange w:id="449" w:author="Ruijie Xu" w:date="2022-03-11T09:58:00Z">
            <w:rPr>
              <w:rFonts w:ascii="Calibri" w:cs="Calibri"/>
              <w:i/>
              <w:iCs/>
              <w:color w:val="000000"/>
            </w:rPr>
          </w:rPrChange>
        </w:rPr>
        <w:t>et al.</w:t>
      </w:r>
      <w:r w:rsidR="00CB52B4" w:rsidRPr="0012167A">
        <w:rPr>
          <w:rFonts w:ascii="Times New Roman" w:hAnsi="Times New Roman" w:cs="Times New Roman"/>
          <w:color w:val="000000" w:themeColor="text1"/>
          <w:rPrChange w:id="450" w:author="Ruijie Xu" w:date="2022-03-11T09:58:00Z">
            <w:rPr>
              <w:rFonts w:ascii="Calibri" w:cs="Calibri"/>
              <w:color w:val="000000"/>
            </w:rPr>
          </w:rPrChange>
        </w:rPr>
        <w:t xml:space="preserve">, 2008; Camacho </w:t>
      </w:r>
      <w:r w:rsidR="00CB52B4" w:rsidRPr="0012167A">
        <w:rPr>
          <w:rFonts w:ascii="Times New Roman" w:hAnsi="Times New Roman" w:cs="Times New Roman"/>
          <w:i/>
          <w:iCs/>
          <w:color w:val="000000" w:themeColor="text1"/>
          <w:rPrChange w:id="451" w:author="Ruijie Xu" w:date="2022-03-11T09:58:00Z">
            <w:rPr>
              <w:rFonts w:ascii="Calibri" w:cs="Calibri"/>
              <w:i/>
              <w:iCs/>
              <w:color w:val="000000"/>
            </w:rPr>
          </w:rPrChange>
        </w:rPr>
        <w:t>et al.</w:t>
      </w:r>
      <w:r w:rsidR="00CB52B4" w:rsidRPr="0012167A">
        <w:rPr>
          <w:rFonts w:ascii="Times New Roman" w:hAnsi="Times New Roman" w:cs="Times New Roman"/>
          <w:color w:val="000000" w:themeColor="text1"/>
          <w:rPrChange w:id="452" w:author="Ruijie Xu" w:date="2022-03-11T09:58:00Z">
            <w:rPr>
              <w:rFonts w:ascii="Calibri" w:cs="Calibri"/>
              <w:color w:val="000000"/>
            </w:rPr>
          </w:rPrChange>
        </w:rPr>
        <w:t>, 2009)</w:t>
      </w:r>
      <w:r w:rsidR="00047CD0" w:rsidRPr="00F61309">
        <w:rPr>
          <w:rFonts w:ascii="Times New Roman" w:hAnsi="Times New Roman" w:cs="Times New Roman"/>
          <w:color w:val="000000" w:themeColor="text1"/>
        </w:rPr>
        <w:fldChar w:fldCharType="end"/>
      </w:r>
      <w:r w:rsidR="00172FB0" w:rsidRPr="00F61309">
        <w:rPr>
          <w:rFonts w:ascii="Times New Roman" w:hAnsi="Times New Roman" w:cs="Times New Roman"/>
          <w:color w:val="000000" w:themeColor="text1"/>
        </w:rPr>
        <w:t xml:space="preserve">, which aligns </w:t>
      </w:r>
      <w:ins w:id="453" w:author="Ruijie Xu" w:date="2022-02-01T14:30:00Z">
        <w:r w:rsidR="00172FB0" w:rsidRPr="00F61309">
          <w:rPr>
            <w:rFonts w:ascii="Times New Roman" w:hAnsi="Times New Roman" w:cs="Times New Roman"/>
            <w:color w:val="000000" w:themeColor="text1"/>
          </w:rPr>
          <w:t xml:space="preserve">sequences </w:t>
        </w:r>
      </w:ins>
      <w:r w:rsidR="00172FB0" w:rsidRPr="00F61309">
        <w:rPr>
          <w:rFonts w:ascii="Times New Roman" w:hAnsi="Times New Roman" w:cs="Times New Roman"/>
          <w:color w:val="000000" w:themeColor="text1"/>
        </w:rPr>
        <w:t xml:space="preserve">at </w:t>
      </w:r>
      <w:ins w:id="454" w:author="Liliana Salvador" w:date="2022-02-17T13:55:00Z">
        <w:r w:rsidR="00E13F51" w:rsidRPr="00F61309">
          <w:rPr>
            <w:rFonts w:ascii="Times New Roman" w:hAnsi="Times New Roman" w:cs="Times New Roman"/>
            <w:color w:val="000000" w:themeColor="text1"/>
          </w:rPr>
          <w:t xml:space="preserve">the </w:t>
        </w:r>
      </w:ins>
      <w:ins w:id="455" w:author="Ruijie Xu" w:date="2022-02-01T15:01:00Z">
        <w:r w:rsidR="006A0C17" w:rsidRPr="00F61309">
          <w:rPr>
            <w:rFonts w:ascii="Times New Roman" w:hAnsi="Times New Roman" w:cs="Times New Roman"/>
            <w:color w:val="000000" w:themeColor="text1"/>
          </w:rPr>
          <w:t xml:space="preserve">nucleotide </w:t>
        </w:r>
      </w:ins>
      <w:del w:id="456" w:author="Ruijie Xu" w:date="2022-02-01T15:01:00Z">
        <w:r w:rsidR="00172FB0" w:rsidRPr="00F61309" w:rsidDel="006A0C17">
          <w:rPr>
            <w:rFonts w:ascii="Times New Roman" w:hAnsi="Times New Roman" w:cs="Times New Roman"/>
            <w:color w:val="000000" w:themeColor="text1"/>
          </w:rPr>
          <w:delText xml:space="preserve">the DNA </w:delText>
        </w:r>
      </w:del>
      <w:r w:rsidR="00172FB0" w:rsidRPr="00F61309">
        <w:rPr>
          <w:rFonts w:ascii="Times New Roman" w:hAnsi="Times New Roman" w:cs="Times New Roman"/>
          <w:color w:val="000000" w:themeColor="text1"/>
        </w:rPr>
        <w:t>level,</w:t>
      </w:r>
      <w:ins w:id="457" w:author="Ruijie Xu" w:date="2022-02-01T13:49:00Z">
        <w:r w:rsidR="00047CD0" w:rsidRPr="00F61309">
          <w:rPr>
            <w:rFonts w:ascii="Times New Roman" w:hAnsi="Times New Roman" w:cs="Times New Roman"/>
            <w:color w:val="000000" w:themeColor="text1"/>
          </w:rPr>
          <w:t xml:space="preserve"> </w:t>
        </w:r>
      </w:ins>
      <w:ins w:id="458" w:author="Ruijie Xu" w:date="2022-03-04T13:27:00Z">
        <w:r w:rsidR="008B5F14" w:rsidRPr="00F61309">
          <w:rPr>
            <w:rFonts w:ascii="Times New Roman" w:hAnsi="Times New Roman" w:cs="Times New Roman"/>
            <w:color w:val="000000" w:themeColor="text1"/>
          </w:rPr>
          <w:t xml:space="preserve">and Diamond </w:t>
        </w:r>
      </w:ins>
      <w:ins w:id="459" w:author="Ruijie Xu" w:date="2022-02-01T13:45:00Z">
        <w:del w:id="460" w:author="Rajeev, Sree" w:date="2022-03-03T09:53:00Z">
          <w:r w:rsidR="00537B08" w:rsidRPr="00F61309" w:rsidDel="00B432F6">
            <w:rPr>
              <w:rFonts w:ascii="Times New Roman" w:hAnsi="Times New Roman" w:cs="Times New Roman"/>
              <w:color w:val="000000" w:themeColor="text1"/>
            </w:rPr>
            <w:delText>and Diamond</w:delText>
          </w:r>
        </w:del>
      </w:ins>
      <w:ins w:id="461" w:author="Ruijie Xu" w:date="2022-02-01T13:50:00Z">
        <w:del w:id="462" w:author="Rajeev, Sree" w:date="2022-03-03T09:53:00Z">
          <w:r w:rsidR="00047CD0" w:rsidRPr="00F61309" w:rsidDel="00B432F6">
            <w:rPr>
              <w:rFonts w:ascii="Times New Roman" w:hAnsi="Times New Roman" w:cs="Times New Roman"/>
              <w:color w:val="000000" w:themeColor="text1"/>
            </w:rPr>
            <w:delText xml:space="preserve"> </w:delText>
          </w:r>
        </w:del>
      </w:ins>
      <w:r w:rsidR="00047CD0"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af0n7ttbsk","properties":{"formattedCitation":"(Buchfink, Xie and Huson, 2015)","plainCitation":"(Buchfink, Xie and Huson, 2015)","noteIndex":0},"citationItems":[{"id":2478,"uris":["http://zotero.org/users/8256916/items/9QPFIXK6"],"itemData":{"id":2478,"type":"article-journal","abstract":"The alignment of sequencing reads against a protein reference database is a major computational bottleneck in metagenomics and data-intensive evolutionary projects. Although recent tools offer improved performance over the gold standard BLASTX, they exhibit only a modest speedup or low sensitivity. We introduce DIAMOND, an open-source algorithm based on double indexing that is 20,000 times faster than BLASTX on short reads and has a similar degree of sensitivity.","container-title":"Nature Methods","DOI":"10.1038/nmeth.3176","ISSN":"1548-7105","issue":"1","journalAbbreviation":"Nat Methods","language":"eng","note":"PMID: 25402007","page":"59-60","source":"PubMed","title":"Fast and sensitive protein alignment using DIAMOND","volume":"12","author":[{"family":"Buchfink","given":"Benjamin"},{"family":"Xie","given":"Chao"},{"family":"Huson","given":"Daniel H."}],"issued":{"date-parts":[["2015",1]]}}}],"schema":"https://github.com/citation-style-language/schema/raw/master/csl-citation.json"} </w:instrText>
      </w:r>
      <w:r w:rsidR="00047CD0" w:rsidRPr="00F61309">
        <w:rPr>
          <w:rFonts w:ascii="Times New Roman" w:hAnsi="Times New Roman" w:cs="Times New Roman"/>
          <w:color w:val="000000" w:themeColor="text1"/>
        </w:rPr>
        <w:fldChar w:fldCharType="separate"/>
      </w:r>
      <w:r w:rsidR="00CB52B4" w:rsidRPr="0012167A">
        <w:rPr>
          <w:rFonts w:ascii="Times New Roman" w:hAnsi="Times New Roman" w:cs="Times New Roman"/>
          <w:color w:val="000000" w:themeColor="text1"/>
          <w:rPrChange w:id="463" w:author="Ruijie Xu" w:date="2022-03-11T09:58:00Z">
            <w:rPr>
              <w:rFonts w:ascii="Calibri" w:cs="Calibri"/>
              <w:color w:val="000000"/>
            </w:rPr>
          </w:rPrChange>
        </w:rPr>
        <w:t>(Buchfink, Xie and Huson, 2015)</w:t>
      </w:r>
      <w:r w:rsidR="00047CD0" w:rsidRPr="00F61309">
        <w:rPr>
          <w:rFonts w:ascii="Times New Roman" w:hAnsi="Times New Roman" w:cs="Times New Roman"/>
          <w:color w:val="000000" w:themeColor="text1"/>
        </w:rPr>
        <w:fldChar w:fldCharType="end"/>
      </w:r>
      <w:ins w:id="464" w:author="Ruijie Xu" w:date="2022-02-01T13:45:00Z">
        <w:r w:rsidR="00537B08" w:rsidRPr="00F61309">
          <w:rPr>
            <w:rFonts w:ascii="Times New Roman" w:hAnsi="Times New Roman" w:cs="Times New Roman"/>
            <w:color w:val="000000" w:themeColor="text1"/>
          </w:rPr>
          <w:t xml:space="preserve">, </w:t>
        </w:r>
      </w:ins>
      <w:ins w:id="465" w:author="Ruijie Xu" w:date="2022-03-04T13:27:00Z">
        <w:r w:rsidR="008B5F14" w:rsidRPr="00F61309">
          <w:rPr>
            <w:rFonts w:ascii="Times New Roman" w:hAnsi="Times New Roman" w:cs="Times New Roman"/>
            <w:color w:val="000000" w:themeColor="text1"/>
          </w:rPr>
          <w:t xml:space="preserve">which aligns at the protein level, </w:t>
        </w:r>
      </w:ins>
      <w:ins w:id="466" w:author="Ruijie Xu" w:date="2022-02-01T14:30:00Z">
        <w:del w:id="467" w:author="Rajeev, Sree" w:date="2022-03-03T09:53:00Z">
          <w:r w:rsidR="00172FB0" w:rsidRPr="00F61309" w:rsidDel="00B432F6">
            <w:rPr>
              <w:rFonts w:ascii="Times New Roman" w:hAnsi="Times New Roman" w:cs="Times New Roman"/>
              <w:color w:val="000000" w:themeColor="text1"/>
            </w:rPr>
            <w:delText xml:space="preserve">which </w:delText>
          </w:r>
          <w:r w:rsidR="00DB4AE0" w:rsidRPr="00F61309" w:rsidDel="00B432F6">
            <w:rPr>
              <w:rFonts w:ascii="Times New Roman" w:hAnsi="Times New Roman" w:cs="Times New Roman"/>
              <w:color w:val="000000" w:themeColor="text1"/>
            </w:rPr>
            <w:delText xml:space="preserve">aligns </w:delText>
          </w:r>
        </w:del>
      </w:ins>
      <w:ins w:id="468" w:author="Liliana Salvador" w:date="2022-02-17T13:56:00Z">
        <w:del w:id="469" w:author="Rajeev, Sree" w:date="2022-03-03T09:53:00Z">
          <w:r w:rsidR="00E13F51" w:rsidRPr="00F61309" w:rsidDel="00B432F6">
            <w:rPr>
              <w:rFonts w:ascii="Times New Roman" w:hAnsi="Times New Roman" w:cs="Times New Roman"/>
              <w:color w:val="000000" w:themeColor="text1"/>
            </w:rPr>
            <w:delText>sequences</w:delText>
          </w:r>
        </w:del>
      </w:ins>
      <w:ins w:id="470" w:author="Rajeev, Sree" w:date="2022-03-03T09:53:00Z">
        <w:del w:id="471" w:author="Ruijie Xu" w:date="2022-03-04T13:26:00Z">
          <w:r w:rsidR="00B432F6" w:rsidRPr="00F61309" w:rsidDel="008B5F14">
            <w:rPr>
              <w:rFonts w:ascii="Times New Roman" w:hAnsi="Times New Roman" w:cs="Times New Roman"/>
              <w:color w:val="000000" w:themeColor="text1"/>
            </w:rPr>
            <w:delText xml:space="preserve"> or</w:delText>
          </w:r>
        </w:del>
      </w:ins>
      <w:ins w:id="472" w:author="Liliana Salvador" w:date="2022-02-17T13:56:00Z">
        <w:del w:id="473" w:author="Ruijie Xu" w:date="2022-03-04T13:26:00Z">
          <w:r w:rsidR="00E13F51" w:rsidRPr="00F61309" w:rsidDel="008B5F14">
            <w:rPr>
              <w:rFonts w:ascii="Times New Roman" w:hAnsi="Times New Roman" w:cs="Times New Roman"/>
              <w:color w:val="000000" w:themeColor="text1"/>
            </w:rPr>
            <w:delText xml:space="preserve"> </w:delText>
          </w:r>
        </w:del>
      </w:ins>
      <w:ins w:id="474" w:author="Ruijie Xu" w:date="2022-03-11T09:35:00Z">
        <w:r w:rsidR="0091264D" w:rsidRPr="0012167A">
          <w:rPr>
            <w:rFonts w:ascii="Times New Roman" w:hAnsi="Times New Roman" w:cs="Times New Roman"/>
            <w:color w:val="000000" w:themeColor="text1"/>
          </w:rPr>
          <w:t>were thought to have</w:t>
        </w:r>
      </w:ins>
      <w:ins w:id="475" w:author="Liliana Salvador" w:date="2022-02-21T10:58:00Z">
        <w:del w:id="476" w:author="Ruijie Xu" w:date="2022-03-11T09:35:00Z">
          <w:r w:rsidR="00433D27" w:rsidRPr="00F61309" w:rsidDel="0091264D">
            <w:rPr>
              <w:rFonts w:ascii="Times New Roman" w:hAnsi="Times New Roman" w:cs="Times New Roman"/>
              <w:color w:val="000000" w:themeColor="text1"/>
            </w:rPr>
            <w:delText>have</w:delText>
          </w:r>
        </w:del>
      </w:ins>
      <w:ins w:id="477" w:author="Liliana Salvador" w:date="2022-02-18T06:25:00Z">
        <w:r w:rsidR="00E13F51" w:rsidRPr="00F61309">
          <w:rPr>
            <w:rFonts w:ascii="Times New Roman" w:hAnsi="Times New Roman" w:cs="Times New Roman"/>
            <w:color w:val="000000" w:themeColor="text1"/>
          </w:rPr>
          <w:t xml:space="preserve"> high sensitivity</w:t>
        </w:r>
      </w:ins>
      <w:ins w:id="478" w:author="Liliana Salvador" w:date="2022-02-21T10:58:00Z">
        <w:r w:rsidR="00433D27" w:rsidRPr="00F61309">
          <w:rPr>
            <w:rFonts w:ascii="Times New Roman" w:hAnsi="Times New Roman" w:cs="Times New Roman"/>
            <w:color w:val="000000" w:themeColor="text1"/>
          </w:rPr>
          <w:t xml:space="preserve"> and</w:t>
        </w:r>
      </w:ins>
      <w:ins w:id="479" w:author="Liliana Salvador" w:date="2022-02-21T12:31:00Z">
        <w:r w:rsidR="009B3208" w:rsidRPr="00F61309">
          <w:rPr>
            <w:rFonts w:ascii="Times New Roman" w:hAnsi="Times New Roman" w:cs="Times New Roman"/>
            <w:color w:val="000000" w:themeColor="text1"/>
          </w:rPr>
          <w:t xml:space="preserve"> </w:t>
        </w:r>
      </w:ins>
      <w:ins w:id="480" w:author="Ruijie Xu" w:date="2022-02-01T13:52:00Z">
        <w:r w:rsidR="00047CD0" w:rsidRPr="00F61309">
          <w:rPr>
            <w:rFonts w:ascii="Times New Roman" w:hAnsi="Times New Roman" w:cs="Times New Roman"/>
            <w:color w:val="000000" w:themeColor="text1"/>
          </w:rPr>
          <w:t>ha</w:t>
        </w:r>
      </w:ins>
      <w:ins w:id="481" w:author="Liliana Salvador" w:date="2022-02-17T13:56:00Z">
        <w:r w:rsidR="00E13F51" w:rsidRPr="00F61309">
          <w:rPr>
            <w:rFonts w:ascii="Times New Roman" w:hAnsi="Times New Roman" w:cs="Times New Roman"/>
            <w:color w:val="000000" w:themeColor="text1"/>
          </w:rPr>
          <w:t>ve</w:t>
        </w:r>
      </w:ins>
      <w:ins w:id="482" w:author="Ruijie Xu" w:date="2022-02-01T13:52:00Z">
        <w:del w:id="483" w:author="Liliana Salvador" w:date="2022-02-17T13:56:00Z">
          <w:r w:rsidR="00047CD0" w:rsidRPr="00F61309" w:rsidDel="00E13F51">
            <w:rPr>
              <w:rFonts w:ascii="Times New Roman" w:hAnsi="Times New Roman" w:cs="Times New Roman"/>
              <w:color w:val="000000" w:themeColor="text1"/>
            </w:rPr>
            <w:delText>s</w:delText>
          </w:r>
        </w:del>
        <w:r w:rsidR="00047CD0" w:rsidRPr="00F61309">
          <w:rPr>
            <w:rFonts w:ascii="Times New Roman" w:hAnsi="Times New Roman" w:cs="Times New Roman"/>
            <w:color w:val="000000" w:themeColor="text1"/>
          </w:rPr>
          <w:t xml:space="preserve"> been </w:t>
        </w:r>
      </w:ins>
      <w:ins w:id="484" w:author="Ruijie Xu" w:date="2022-02-01T15:13:00Z">
        <w:r w:rsidR="001F12F2" w:rsidRPr="00F61309">
          <w:rPr>
            <w:rFonts w:ascii="Times New Roman" w:hAnsi="Times New Roman" w:cs="Times New Roman"/>
            <w:color w:val="000000" w:themeColor="text1"/>
          </w:rPr>
          <w:t>used as the</w:t>
        </w:r>
      </w:ins>
      <w:ins w:id="485" w:author="Ruijie Xu" w:date="2022-02-01T13:52:00Z">
        <w:r w:rsidR="00047CD0" w:rsidRPr="00F61309">
          <w:rPr>
            <w:rFonts w:ascii="Times New Roman" w:hAnsi="Times New Roman" w:cs="Times New Roman"/>
            <w:color w:val="000000" w:themeColor="text1"/>
          </w:rPr>
          <w:t xml:space="preserve"> standard for metagenomics profiling</w:t>
        </w:r>
        <w:del w:id="486" w:author="Liliana Salvador" w:date="2022-02-18T06:27:00Z">
          <w:r w:rsidR="00047CD0" w:rsidRPr="00F61309" w:rsidDel="00E13F51">
            <w:rPr>
              <w:rFonts w:ascii="Times New Roman" w:hAnsi="Times New Roman" w:cs="Times New Roman"/>
              <w:color w:val="000000" w:themeColor="text1"/>
            </w:rPr>
            <w:delText xml:space="preserve"> </w:delText>
          </w:r>
        </w:del>
      </w:ins>
      <w:ins w:id="487" w:author="Ruijie Xu" w:date="2022-02-01T13:54:00Z">
        <w:del w:id="488" w:author="Liliana Salvador" w:date="2022-02-18T06:27:00Z">
          <w:r w:rsidR="00693C8E" w:rsidRPr="00F61309" w:rsidDel="00E13F51">
            <w:rPr>
              <w:rFonts w:ascii="Times New Roman" w:hAnsi="Times New Roman" w:cs="Times New Roman"/>
              <w:color w:val="000000" w:themeColor="text1"/>
            </w:rPr>
            <w:delText>due to their high sensitivity</w:delText>
          </w:r>
        </w:del>
      </w:ins>
      <w:ins w:id="489" w:author="Ruijie Xu" w:date="2022-02-01T14:26:00Z">
        <w:del w:id="490" w:author="Liliana Salvador" w:date="2022-02-18T06:27:00Z">
          <w:r w:rsidR="00172FB0" w:rsidRPr="00F61309" w:rsidDel="00E13F51">
            <w:rPr>
              <w:rFonts w:ascii="Times New Roman" w:hAnsi="Times New Roman" w:cs="Times New Roman"/>
              <w:color w:val="000000" w:themeColor="text1"/>
            </w:rPr>
            <w:delText xml:space="preserve"> </w:delText>
          </w:r>
        </w:del>
      </w:ins>
      <w:ins w:id="491" w:author="Ruijie Xu" w:date="2022-02-01T13:53:00Z">
        <w:r w:rsidR="00047CD0" w:rsidRPr="00F61309">
          <w:rPr>
            <w:rFonts w:ascii="Times New Roman" w:hAnsi="Times New Roman" w:cs="Times New Roman"/>
            <w:color w:val="000000" w:themeColor="text1"/>
          </w:rPr>
          <w:t>.</w:t>
        </w:r>
      </w:ins>
      <w:ins w:id="492" w:author="Ruijie Xu" w:date="2022-02-01T13:56:00Z">
        <w:r w:rsidR="00693C8E" w:rsidRPr="00F61309">
          <w:rPr>
            <w:rFonts w:ascii="Times New Roman" w:hAnsi="Times New Roman" w:cs="Times New Roman"/>
            <w:color w:val="000000" w:themeColor="text1"/>
          </w:rPr>
          <w:t xml:space="preserve"> </w:t>
        </w:r>
      </w:ins>
      <w:ins w:id="493" w:author="Liliana Salvador" w:date="2022-02-18T06:25:00Z">
        <w:r w:rsidR="00E13F51" w:rsidRPr="00F61309">
          <w:rPr>
            <w:rFonts w:ascii="Times New Roman" w:hAnsi="Times New Roman" w:cs="Times New Roman"/>
            <w:color w:val="000000" w:themeColor="text1"/>
          </w:rPr>
          <w:t>However</w:t>
        </w:r>
      </w:ins>
      <w:ins w:id="494" w:author="Ruijie Xu" w:date="2022-02-01T13:56:00Z">
        <w:del w:id="495" w:author="Liliana Salvador" w:date="2022-02-18T06:27:00Z">
          <w:r w:rsidR="00693C8E" w:rsidRPr="00F61309" w:rsidDel="00E13F51">
            <w:rPr>
              <w:rFonts w:ascii="Times New Roman" w:hAnsi="Times New Roman" w:cs="Times New Roman"/>
              <w:color w:val="000000" w:themeColor="text1"/>
            </w:rPr>
            <w:delText>W</w:delText>
          </w:r>
        </w:del>
      </w:ins>
      <w:ins w:id="496" w:author="Ruijie Xu" w:date="2022-02-01T13:55:00Z">
        <w:del w:id="497" w:author="Liliana Salvador" w:date="2022-02-18T06:27:00Z">
          <w:r w:rsidR="00693C8E" w:rsidRPr="00F61309" w:rsidDel="00E13F51">
            <w:rPr>
              <w:rFonts w:ascii="Times New Roman" w:hAnsi="Times New Roman" w:cs="Times New Roman"/>
              <w:color w:val="000000" w:themeColor="text1"/>
            </w:rPr>
            <w:delText>ith</w:delText>
          </w:r>
        </w:del>
        <w:del w:id="498" w:author="Liliana Salvador" w:date="2022-02-21T10:58:00Z">
          <w:r w:rsidR="00693C8E" w:rsidRPr="00F61309" w:rsidDel="00433D27">
            <w:rPr>
              <w:rFonts w:ascii="Times New Roman" w:hAnsi="Times New Roman" w:cs="Times New Roman"/>
              <w:color w:val="000000" w:themeColor="text1"/>
            </w:rPr>
            <w:delText xml:space="preserve"> the high sen</w:delText>
          </w:r>
        </w:del>
      </w:ins>
      <w:ins w:id="499" w:author="Ruijie Xu" w:date="2022-02-01T13:56:00Z">
        <w:del w:id="500" w:author="Liliana Salvador" w:date="2022-02-21T10:58:00Z">
          <w:r w:rsidR="00693C8E" w:rsidRPr="00F61309" w:rsidDel="00433D27">
            <w:rPr>
              <w:rFonts w:ascii="Times New Roman" w:hAnsi="Times New Roman" w:cs="Times New Roman"/>
              <w:color w:val="000000" w:themeColor="text1"/>
            </w:rPr>
            <w:delText>siti</w:delText>
          </w:r>
        </w:del>
      </w:ins>
      <w:ins w:id="501" w:author="Ruijie Xu" w:date="2022-02-01T16:13:00Z">
        <w:del w:id="502" w:author="Liliana Salvador" w:date="2022-02-21T10:58:00Z">
          <w:r w:rsidR="00D1066B" w:rsidRPr="00F61309" w:rsidDel="00433D27">
            <w:rPr>
              <w:rFonts w:ascii="Times New Roman" w:hAnsi="Times New Roman" w:cs="Times New Roman"/>
              <w:color w:val="000000" w:themeColor="text1"/>
            </w:rPr>
            <w:delText>vit</w:delText>
          </w:r>
        </w:del>
      </w:ins>
      <w:ins w:id="503" w:author="Ruijie Xu" w:date="2022-02-01T13:56:00Z">
        <w:del w:id="504" w:author="Liliana Salvador" w:date="2022-02-21T10:58:00Z">
          <w:r w:rsidR="00693C8E" w:rsidRPr="00F61309" w:rsidDel="00433D27">
            <w:rPr>
              <w:rFonts w:ascii="Times New Roman" w:hAnsi="Times New Roman" w:cs="Times New Roman"/>
              <w:color w:val="000000" w:themeColor="text1"/>
            </w:rPr>
            <w:delText>y</w:delText>
          </w:r>
        </w:del>
        <w:r w:rsidR="00693C8E" w:rsidRPr="00F61309">
          <w:rPr>
            <w:rFonts w:ascii="Times New Roman" w:hAnsi="Times New Roman" w:cs="Times New Roman"/>
            <w:color w:val="000000" w:themeColor="text1"/>
          </w:rPr>
          <w:t xml:space="preserve">, </w:t>
        </w:r>
      </w:ins>
      <w:ins w:id="505" w:author="Ruijie Xu" w:date="2022-02-01T13:53:00Z">
        <w:r w:rsidR="00693C8E" w:rsidRPr="00F61309">
          <w:rPr>
            <w:rFonts w:ascii="Times New Roman" w:hAnsi="Times New Roman" w:cs="Times New Roman"/>
            <w:color w:val="000000" w:themeColor="text1"/>
          </w:rPr>
          <w:t>the</w:t>
        </w:r>
      </w:ins>
      <w:ins w:id="506" w:author="Ruijie Xu" w:date="2022-02-01T13:55:00Z">
        <w:r w:rsidR="00693C8E" w:rsidRPr="00F61309">
          <w:rPr>
            <w:rFonts w:ascii="Times New Roman" w:hAnsi="Times New Roman" w:cs="Times New Roman"/>
            <w:color w:val="000000" w:themeColor="text1"/>
          </w:rPr>
          <w:t xml:space="preserve">se </w:t>
        </w:r>
        <w:del w:id="507" w:author="Liliana Salvador" w:date="2022-02-21T12:58:00Z">
          <w:r w:rsidR="00693C8E" w:rsidRPr="00F61309" w:rsidDel="004C1A45">
            <w:rPr>
              <w:rFonts w:ascii="Times New Roman" w:hAnsi="Times New Roman" w:cs="Times New Roman"/>
              <w:color w:val="000000" w:themeColor="text1"/>
            </w:rPr>
            <w:delText xml:space="preserve">alignment-based </w:delText>
          </w:r>
        </w:del>
        <w:r w:rsidR="00693C8E" w:rsidRPr="00F61309">
          <w:rPr>
            <w:rFonts w:ascii="Times New Roman" w:hAnsi="Times New Roman" w:cs="Times New Roman"/>
            <w:color w:val="000000" w:themeColor="text1"/>
          </w:rPr>
          <w:t xml:space="preserve">software </w:t>
        </w:r>
        <w:del w:id="508" w:author="Liliana Salvador" w:date="2022-02-21T10:58:00Z">
          <w:r w:rsidR="00693C8E" w:rsidRPr="00F61309" w:rsidDel="00433D27">
            <w:rPr>
              <w:rFonts w:ascii="Times New Roman" w:hAnsi="Times New Roman" w:cs="Times New Roman"/>
              <w:color w:val="000000" w:themeColor="text1"/>
            </w:rPr>
            <w:delText xml:space="preserve">also </w:delText>
          </w:r>
        </w:del>
        <w:del w:id="509" w:author="Liliana Salvador" w:date="2022-02-21T10:59:00Z">
          <w:r w:rsidR="00693C8E" w:rsidRPr="00F61309" w:rsidDel="00433D27">
            <w:rPr>
              <w:rFonts w:ascii="Times New Roman" w:hAnsi="Times New Roman" w:cs="Times New Roman"/>
              <w:color w:val="000000" w:themeColor="text1"/>
            </w:rPr>
            <w:delText>suffer</w:delText>
          </w:r>
        </w:del>
        <w:del w:id="510" w:author="Liliana Salvador" w:date="2022-02-18T06:25:00Z">
          <w:r w:rsidR="00693C8E" w:rsidRPr="00F61309" w:rsidDel="00E13F51">
            <w:rPr>
              <w:rFonts w:ascii="Times New Roman" w:hAnsi="Times New Roman" w:cs="Times New Roman"/>
              <w:color w:val="000000" w:themeColor="text1"/>
            </w:rPr>
            <w:delText>s</w:delText>
          </w:r>
        </w:del>
        <w:del w:id="511" w:author="Liliana Salvador" w:date="2022-02-21T10:59:00Z">
          <w:r w:rsidR="00693C8E" w:rsidRPr="00F61309" w:rsidDel="00433D27">
            <w:rPr>
              <w:rFonts w:ascii="Times New Roman" w:hAnsi="Times New Roman" w:cs="Times New Roman"/>
              <w:color w:val="000000" w:themeColor="text1"/>
            </w:rPr>
            <w:delText xml:space="preserve"> from </w:delText>
          </w:r>
        </w:del>
      </w:ins>
      <w:ins w:id="512" w:author="Ruijie Xu" w:date="2022-02-01T13:56:00Z">
        <w:del w:id="513" w:author="Liliana Salvador" w:date="2022-02-21T10:59:00Z">
          <w:r w:rsidR="00693C8E" w:rsidRPr="00F61309" w:rsidDel="00433D27">
            <w:rPr>
              <w:rFonts w:ascii="Times New Roman" w:hAnsi="Times New Roman" w:cs="Times New Roman"/>
              <w:color w:val="000000" w:themeColor="text1"/>
            </w:rPr>
            <w:delText>a large trade-off in the</w:delText>
          </w:r>
        </w:del>
      </w:ins>
      <w:ins w:id="514" w:author="Liliana Salvador" w:date="2022-02-21T10:59:00Z">
        <w:r w:rsidR="00433D27" w:rsidRPr="00F61309">
          <w:rPr>
            <w:rFonts w:ascii="Times New Roman" w:hAnsi="Times New Roman" w:cs="Times New Roman"/>
            <w:color w:val="000000" w:themeColor="text1"/>
          </w:rPr>
          <w:t>require large</w:t>
        </w:r>
      </w:ins>
      <w:ins w:id="515" w:author="Ruijie Xu" w:date="2022-02-01T13:56:00Z">
        <w:r w:rsidR="00693C8E" w:rsidRPr="00F61309">
          <w:rPr>
            <w:rFonts w:ascii="Times New Roman" w:hAnsi="Times New Roman" w:cs="Times New Roman"/>
            <w:color w:val="000000" w:themeColor="text1"/>
          </w:rPr>
          <w:t xml:space="preserve"> </w:t>
        </w:r>
      </w:ins>
      <w:ins w:id="516" w:author="Liliana Salvador" w:date="2022-02-21T12:58:00Z">
        <w:r w:rsidR="004C1A45" w:rsidRPr="00F61309">
          <w:rPr>
            <w:rFonts w:ascii="Times New Roman" w:hAnsi="Times New Roman" w:cs="Times New Roman"/>
            <w:color w:val="000000" w:themeColor="text1"/>
          </w:rPr>
          <w:t xml:space="preserve">amount of </w:t>
        </w:r>
      </w:ins>
      <w:ins w:id="517" w:author="Ruijie Xu" w:date="2022-02-01T13:56:00Z">
        <w:r w:rsidR="00693C8E" w:rsidRPr="00F61309">
          <w:rPr>
            <w:rFonts w:ascii="Times New Roman" w:hAnsi="Times New Roman" w:cs="Times New Roman"/>
            <w:color w:val="000000" w:themeColor="text1"/>
          </w:rPr>
          <w:t xml:space="preserve">time and computational resources </w:t>
        </w:r>
      </w:ins>
      <w:ins w:id="518" w:author="Ruijie Xu" w:date="2022-02-01T13:57:00Z">
        <w:del w:id="519" w:author="Liliana Salvador" w:date="2022-02-21T12:58:00Z">
          <w:r w:rsidR="00693C8E" w:rsidRPr="00F61309" w:rsidDel="004C1A45">
            <w:rPr>
              <w:rFonts w:ascii="Times New Roman" w:hAnsi="Times New Roman" w:cs="Times New Roman"/>
              <w:color w:val="000000" w:themeColor="text1"/>
            </w:rPr>
            <w:delText xml:space="preserve">they require </w:delText>
          </w:r>
        </w:del>
        <w:r w:rsidR="00693C8E" w:rsidRPr="00F61309">
          <w:rPr>
            <w:rFonts w:ascii="Times New Roman" w:hAnsi="Times New Roman" w:cs="Times New Roman"/>
            <w:color w:val="000000" w:themeColor="text1"/>
          </w:rPr>
          <w:t xml:space="preserve">to build </w:t>
        </w:r>
      </w:ins>
      <w:ins w:id="520" w:author="Liliana Salvador" w:date="2022-02-21T12:59:00Z">
        <w:r w:rsidR="00B47E95" w:rsidRPr="00F61309">
          <w:rPr>
            <w:rFonts w:ascii="Times New Roman" w:hAnsi="Times New Roman" w:cs="Times New Roman"/>
            <w:color w:val="000000" w:themeColor="text1"/>
          </w:rPr>
          <w:t xml:space="preserve">genome </w:t>
        </w:r>
      </w:ins>
      <w:ins w:id="521" w:author="Ruijie Xu" w:date="2022-02-01T13:57:00Z">
        <w:del w:id="522" w:author="Liliana Salvador" w:date="2022-03-16T08:27:00Z">
          <w:r w:rsidR="00693C8E" w:rsidRPr="00F61309" w:rsidDel="001B4A4F">
            <w:rPr>
              <w:rFonts w:ascii="Times New Roman" w:hAnsi="Times New Roman" w:cs="Times New Roman"/>
              <w:color w:val="000000" w:themeColor="text1"/>
            </w:rPr>
            <w:delText>alignement</w:delText>
          </w:r>
        </w:del>
      </w:ins>
      <w:ins w:id="523" w:author="Liliana Salvador" w:date="2022-03-16T08:27:00Z">
        <w:r w:rsidR="001B4A4F" w:rsidRPr="00F61309">
          <w:rPr>
            <w:rFonts w:ascii="Times New Roman" w:hAnsi="Times New Roman" w:cs="Times New Roman"/>
            <w:color w:val="000000" w:themeColor="text1"/>
          </w:rPr>
          <w:t>alignments</w:t>
        </w:r>
      </w:ins>
      <w:ins w:id="524" w:author="Liliana Salvador" w:date="2022-02-21T12:59:00Z">
        <w:r w:rsidR="00B47E95" w:rsidRPr="00F61309">
          <w:rPr>
            <w:rFonts w:ascii="Times New Roman" w:hAnsi="Times New Roman" w:cs="Times New Roman"/>
            <w:color w:val="000000" w:themeColor="text1"/>
          </w:rPr>
          <w:t xml:space="preserve"> for </w:t>
        </w:r>
      </w:ins>
      <w:ins w:id="525" w:author="Liliana Salvador" w:date="2022-02-21T13:00:00Z">
        <w:r w:rsidR="00B47E95" w:rsidRPr="00F61309">
          <w:rPr>
            <w:rFonts w:ascii="Times New Roman" w:hAnsi="Times New Roman" w:cs="Times New Roman"/>
            <w:color w:val="000000" w:themeColor="text1"/>
          </w:rPr>
          <w:t>the</w:t>
        </w:r>
      </w:ins>
      <w:ins w:id="526" w:author="Liliana Salvador" w:date="2022-02-21T12:59:00Z">
        <w:r w:rsidR="00B47E95" w:rsidRPr="00F61309">
          <w:rPr>
            <w:rFonts w:ascii="Times New Roman" w:hAnsi="Times New Roman" w:cs="Times New Roman"/>
            <w:color w:val="000000" w:themeColor="text1"/>
          </w:rPr>
          <w:t xml:space="preserve"> high number of</w:t>
        </w:r>
      </w:ins>
      <w:ins w:id="527" w:author="Ruijie Xu" w:date="2022-02-01T13:57:00Z">
        <w:del w:id="528" w:author="Liliana Salvador" w:date="2022-02-21T12:59:00Z">
          <w:r w:rsidR="00693C8E" w:rsidRPr="00F61309" w:rsidDel="00B47E95">
            <w:rPr>
              <w:rFonts w:ascii="Times New Roman" w:hAnsi="Times New Roman" w:cs="Times New Roman"/>
              <w:color w:val="000000" w:themeColor="text1"/>
            </w:rPr>
            <w:delText xml:space="preserve"> for the amount of</w:delText>
          </w:r>
        </w:del>
        <w:r w:rsidR="00693C8E" w:rsidRPr="00F61309">
          <w:rPr>
            <w:rFonts w:ascii="Times New Roman" w:hAnsi="Times New Roman" w:cs="Times New Roman"/>
            <w:color w:val="000000" w:themeColor="text1"/>
          </w:rPr>
          <w:t xml:space="preserve"> sequences</w:t>
        </w:r>
      </w:ins>
      <w:ins w:id="529" w:author="Liliana Salvador" w:date="2022-02-21T12:59:00Z">
        <w:r w:rsidR="00B47E95" w:rsidRPr="00F61309">
          <w:rPr>
            <w:rFonts w:ascii="Times New Roman" w:hAnsi="Times New Roman" w:cs="Times New Roman"/>
            <w:color w:val="000000" w:themeColor="text1"/>
          </w:rPr>
          <w:t xml:space="preserve"> usually</w:t>
        </w:r>
      </w:ins>
      <w:ins w:id="530" w:author="Ruijie Xu" w:date="2022-02-01T13:57:00Z">
        <w:r w:rsidR="00693C8E" w:rsidRPr="00F61309">
          <w:rPr>
            <w:rFonts w:ascii="Times New Roman" w:hAnsi="Times New Roman" w:cs="Times New Roman"/>
            <w:color w:val="000000" w:themeColor="text1"/>
          </w:rPr>
          <w:t xml:space="preserve"> involve</w:t>
        </w:r>
      </w:ins>
      <w:ins w:id="531" w:author="Ruijie Xu" w:date="2022-02-01T13:58:00Z">
        <w:r w:rsidR="00693C8E" w:rsidRPr="00F61309">
          <w:rPr>
            <w:rFonts w:ascii="Times New Roman" w:hAnsi="Times New Roman" w:cs="Times New Roman"/>
            <w:color w:val="000000" w:themeColor="text1"/>
          </w:rPr>
          <w:t>d in</w:t>
        </w:r>
      </w:ins>
      <w:ins w:id="532" w:author="Ruijie Xu" w:date="2022-02-01T13:56:00Z">
        <w:r w:rsidR="00693C8E" w:rsidRPr="00F61309">
          <w:rPr>
            <w:rFonts w:ascii="Times New Roman" w:hAnsi="Times New Roman" w:cs="Times New Roman"/>
            <w:color w:val="000000" w:themeColor="text1"/>
          </w:rPr>
          <w:t xml:space="preserve"> metagenomics profiling</w:t>
        </w:r>
      </w:ins>
      <w:ins w:id="533" w:author="Ruijie Xu" w:date="2022-02-01T14:01:00Z">
        <w:r w:rsidR="00410271" w:rsidRPr="00F61309">
          <w:rPr>
            <w:rFonts w:ascii="Times New Roman" w:hAnsi="Times New Roman" w:cs="Times New Roman"/>
            <w:color w:val="000000" w:themeColor="text1"/>
          </w:rPr>
          <w:t xml:space="preserve"> </w:t>
        </w:r>
      </w:ins>
      <w:ins w:id="534" w:author="Liliana Salvador" w:date="2022-02-21T13:00:00Z">
        <w:r w:rsidR="00B47E95" w:rsidRPr="00F61309">
          <w:rPr>
            <w:rFonts w:ascii="Times New Roman" w:hAnsi="Times New Roman" w:cs="Times New Roman"/>
            <w:color w:val="000000" w:themeColor="text1"/>
          </w:rPr>
          <w:t xml:space="preserve">studies </w:t>
        </w:r>
      </w:ins>
      <w:r w:rsidR="00410271"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a8un3ivfm0","properties":{"formattedCitation":"(Cannings, 2004; Zielezinski {\\i{}et al.}, 2017)","plainCitation":"(Cannings, 2004; Zielezinski et al., 2017)","noteIndex":0},"citationItems":[{"id":2483,"uris":["http://zotero.org/users/8256916/items/A9RRVGEF"],"itemData":{"id":2483,"type":"article-journal","container-title":"Heredity","DOI":"10.1038/sj.hdy.6800368","ISSN":"1365-2540","issue":"1","language":"en","note":"number: 1\npublisher: Nature Publishing Group","page":"51-51","source":"www.nature.com","title":"Mathematical and Statistical Methods for Genetic Analysis (2nd ed)","URL":"https://www.nature.com/articles/6800368","volume":"92","author":[{"family":"Cannings","given":"C."}],"accessed":{"date-parts":[["2022",2,1]]},"issued":{"date-parts":[["2004",1]]}}},{"id":2480,"uris":["http://zotero.org/users/8256916/items/X7SDB3EY"],"itemData":{"id":2480,"type":"article-journal","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container-title":"Genome Biology","DOI":"10.1186/s13059-017-1319-7","ISSN":"1474-760X","issue":"1","journalAbbreviation":"Genome Biology","page":"186","source":"BioMed Central","title":"Alignment-free sequence comparison: benefits, applications, and tools","title-short":"Alignment-free sequence comparison","URL":"https://doi.org/10.1186/s13059-017-1319-7","volume":"18","author":[{"family":"Zielezinski","given":"Andrzej"},{"family":"Vinga","given":"Susana"},{"family":"Almeida","given":"Jonas"},{"family":"Karlowski","given":"Wojciech M."}],"accessed":{"date-parts":[["2022",2,1]]},"issued":{"date-parts":[["2017",10,3]]}}}],"schema":"https://github.com/citation-style-language/schema/raw/master/csl-citation.json"} </w:instrText>
      </w:r>
      <w:r w:rsidR="00410271" w:rsidRPr="00F61309">
        <w:rPr>
          <w:rFonts w:ascii="Times New Roman" w:hAnsi="Times New Roman" w:cs="Times New Roman"/>
          <w:color w:val="000000" w:themeColor="text1"/>
        </w:rPr>
        <w:fldChar w:fldCharType="separate"/>
      </w:r>
      <w:r w:rsidR="00CB52B4" w:rsidRPr="0012167A">
        <w:rPr>
          <w:rFonts w:ascii="Times New Roman" w:hAnsi="Times New Roman" w:cs="Times New Roman"/>
          <w:color w:val="000000" w:themeColor="text1"/>
          <w:rPrChange w:id="535" w:author="Ruijie Xu" w:date="2022-03-11T09:58:00Z">
            <w:rPr>
              <w:rFonts w:ascii="Calibri" w:cs="Calibri"/>
              <w:color w:val="000000"/>
            </w:rPr>
          </w:rPrChange>
        </w:rPr>
        <w:t xml:space="preserve">(Cannings, 2004; Zielezinski </w:t>
      </w:r>
      <w:r w:rsidR="00CB52B4" w:rsidRPr="0012167A">
        <w:rPr>
          <w:rFonts w:ascii="Times New Roman" w:hAnsi="Times New Roman" w:cs="Times New Roman"/>
          <w:i/>
          <w:iCs/>
          <w:color w:val="000000" w:themeColor="text1"/>
          <w:rPrChange w:id="536" w:author="Ruijie Xu" w:date="2022-03-11T09:58:00Z">
            <w:rPr>
              <w:rFonts w:ascii="Calibri" w:cs="Calibri"/>
              <w:i/>
              <w:iCs/>
              <w:color w:val="000000"/>
            </w:rPr>
          </w:rPrChange>
        </w:rPr>
        <w:t>et al.</w:t>
      </w:r>
      <w:r w:rsidR="00CB52B4" w:rsidRPr="0012167A">
        <w:rPr>
          <w:rFonts w:ascii="Times New Roman" w:hAnsi="Times New Roman" w:cs="Times New Roman"/>
          <w:color w:val="000000" w:themeColor="text1"/>
          <w:rPrChange w:id="537" w:author="Ruijie Xu" w:date="2022-03-11T09:58:00Z">
            <w:rPr>
              <w:rFonts w:ascii="Calibri" w:cs="Calibri"/>
              <w:color w:val="000000"/>
            </w:rPr>
          </w:rPrChange>
        </w:rPr>
        <w:t>, 2017)</w:t>
      </w:r>
      <w:r w:rsidR="00410271" w:rsidRPr="00F61309">
        <w:rPr>
          <w:rFonts w:ascii="Times New Roman" w:hAnsi="Times New Roman" w:cs="Times New Roman"/>
          <w:color w:val="000000" w:themeColor="text1"/>
        </w:rPr>
        <w:fldChar w:fldCharType="end"/>
      </w:r>
      <w:ins w:id="538" w:author="Ruijie Xu" w:date="2022-02-01T13:56:00Z">
        <w:r w:rsidR="00693C8E" w:rsidRPr="00F61309">
          <w:rPr>
            <w:rFonts w:ascii="Times New Roman" w:hAnsi="Times New Roman" w:cs="Times New Roman"/>
            <w:color w:val="000000" w:themeColor="text1"/>
          </w:rPr>
          <w:t>.</w:t>
        </w:r>
      </w:ins>
      <w:ins w:id="539" w:author="Ruijie Xu" w:date="2022-02-01T13:58:00Z">
        <w:r w:rsidR="00410271" w:rsidRPr="00F61309">
          <w:rPr>
            <w:rFonts w:ascii="Times New Roman" w:hAnsi="Times New Roman" w:cs="Times New Roman"/>
            <w:color w:val="000000" w:themeColor="text1"/>
          </w:rPr>
          <w:t xml:space="preserve"> </w:t>
        </w:r>
      </w:ins>
      <w:del w:id="540" w:author="Ruijie Xu" w:date="2022-02-01T13:38:00Z">
        <w:r w:rsidRPr="00F61309" w:rsidDel="001D20AD">
          <w:rPr>
            <w:rFonts w:ascii="Times New Roman" w:hAnsi="Times New Roman" w:cs="Times New Roman"/>
            <w:color w:val="000000" w:themeColor="text1"/>
          </w:rPr>
          <w:delText xml:space="preserve"> </w:delText>
        </w:r>
      </w:del>
      <w:ins w:id="541" w:author="Ruijie Xu" w:date="2022-02-01T14:02:00Z">
        <w:r w:rsidR="00410271" w:rsidRPr="00F61309">
          <w:rPr>
            <w:rFonts w:ascii="Times New Roman" w:hAnsi="Times New Roman" w:cs="Times New Roman"/>
            <w:color w:val="000000" w:themeColor="text1"/>
          </w:rPr>
          <w:t>Furthermore, recent investigations in alignment-based</w:t>
        </w:r>
      </w:ins>
      <w:ins w:id="542" w:author="Ruijie Xu" w:date="2022-02-01T14:03:00Z">
        <w:r w:rsidR="00410271" w:rsidRPr="00F61309">
          <w:rPr>
            <w:rFonts w:ascii="Times New Roman" w:hAnsi="Times New Roman" w:cs="Times New Roman"/>
            <w:color w:val="000000" w:themeColor="text1"/>
          </w:rPr>
          <w:t xml:space="preserve"> methods </w:t>
        </w:r>
      </w:ins>
      <w:ins w:id="543" w:author="Ruijie Xu" w:date="2022-02-01T14:02:00Z">
        <w:r w:rsidR="00410271" w:rsidRPr="00F61309">
          <w:rPr>
            <w:rFonts w:ascii="Times New Roman" w:hAnsi="Times New Roman" w:cs="Times New Roman"/>
            <w:color w:val="000000" w:themeColor="text1"/>
          </w:rPr>
          <w:t>ha</w:t>
        </w:r>
      </w:ins>
      <w:ins w:id="544" w:author="Liliana Salvador" w:date="2022-02-21T13:00:00Z">
        <w:r w:rsidR="00B47E95" w:rsidRPr="00F61309">
          <w:rPr>
            <w:rFonts w:ascii="Times New Roman" w:hAnsi="Times New Roman" w:cs="Times New Roman"/>
            <w:color w:val="000000" w:themeColor="text1"/>
          </w:rPr>
          <w:t>ve</w:t>
        </w:r>
      </w:ins>
      <w:ins w:id="545" w:author="Ruijie Xu" w:date="2022-02-01T14:02:00Z">
        <w:del w:id="546" w:author="Liliana Salvador" w:date="2022-02-21T13:00:00Z">
          <w:r w:rsidR="00410271" w:rsidRPr="00F61309" w:rsidDel="00B47E95">
            <w:rPr>
              <w:rFonts w:ascii="Times New Roman" w:hAnsi="Times New Roman" w:cs="Times New Roman"/>
              <w:color w:val="000000" w:themeColor="text1"/>
            </w:rPr>
            <w:delText>s also</w:delText>
          </w:r>
        </w:del>
        <w:r w:rsidR="00410271" w:rsidRPr="00F61309">
          <w:rPr>
            <w:rFonts w:ascii="Times New Roman" w:hAnsi="Times New Roman" w:cs="Times New Roman"/>
            <w:color w:val="000000" w:themeColor="text1"/>
          </w:rPr>
          <w:t xml:space="preserve"> reported </w:t>
        </w:r>
      </w:ins>
      <w:ins w:id="547" w:author="Liliana Salvador" w:date="2022-02-21T13:00:00Z">
        <w:r w:rsidR="00B47E95" w:rsidRPr="00F61309">
          <w:rPr>
            <w:rFonts w:ascii="Times New Roman" w:hAnsi="Times New Roman" w:cs="Times New Roman"/>
            <w:color w:val="000000" w:themeColor="text1"/>
          </w:rPr>
          <w:t xml:space="preserve">that </w:t>
        </w:r>
      </w:ins>
      <w:ins w:id="548" w:author="Ruijie Xu" w:date="2022-02-01T16:14:00Z">
        <w:r w:rsidR="00D1066B" w:rsidRPr="00F61309">
          <w:rPr>
            <w:rFonts w:ascii="Times New Roman" w:hAnsi="Times New Roman" w:cs="Times New Roman"/>
            <w:color w:val="000000" w:themeColor="text1"/>
          </w:rPr>
          <w:t>alignment-based</w:t>
        </w:r>
      </w:ins>
      <w:ins w:id="549" w:author="Ruijie Xu" w:date="2022-02-01T14:02:00Z">
        <w:r w:rsidR="00410271" w:rsidRPr="00F61309">
          <w:rPr>
            <w:rFonts w:ascii="Times New Roman" w:hAnsi="Times New Roman" w:cs="Times New Roman"/>
            <w:color w:val="000000" w:themeColor="text1"/>
          </w:rPr>
          <w:t xml:space="preserve"> software</w:t>
        </w:r>
      </w:ins>
      <w:ins w:id="550" w:author="Ruijie Xu" w:date="2022-02-01T14:03:00Z">
        <w:del w:id="551" w:author="Liliana Salvador" w:date="2022-02-21T13:00:00Z">
          <w:r w:rsidR="00410271" w:rsidRPr="00F61309" w:rsidDel="00B47E95">
            <w:rPr>
              <w:rFonts w:ascii="Times New Roman" w:hAnsi="Times New Roman" w:cs="Times New Roman"/>
              <w:color w:val="000000" w:themeColor="text1"/>
            </w:rPr>
            <w:delText>s</w:delText>
          </w:r>
        </w:del>
        <w:r w:rsidR="00410271" w:rsidRPr="00F61309">
          <w:rPr>
            <w:rFonts w:ascii="Times New Roman" w:hAnsi="Times New Roman" w:cs="Times New Roman"/>
            <w:color w:val="000000" w:themeColor="text1"/>
          </w:rPr>
          <w:t xml:space="preserve"> decrease in sensitivity with </w:t>
        </w:r>
      </w:ins>
      <w:ins w:id="552" w:author="Liliana Salvador" w:date="2022-02-21T13:01:00Z">
        <w:r w:rsidR="00B47E95" w:rsidRPr="00F61309">
          <w:rPr>
            <w:rFonts w:ascii="Times New Roman" w:hAnsi="Times New Roman" w:cs="Times New Roman"/>
            <w:color w:val="000000" w:themeColor="text1"/>
          </w:rPr>
          <w:t xml:space="preserve">the use of </w:t>
        </w:r>
      </w:ins>
      <w:ins w:id="553" w:author="Ruijie Xu" w:date="2022-02-01T14:04:00Z">
        <w:del w:id="554" w:author="Liliana Salvador" w:date="2022-02-21T13:01:00Z">
          <w:r w:rsidR="00410271" w:rsidRPr="00F61309" w:rsidDel="00B47E95">
            <w:rPr>
              <w:rFonts w:ascii="Times New Roman" w:hAnsi="Times New Roman" w:cs="Times New Roman"/>
              <w:color w:val="000000" w:themeColor="text1"/>
            </w:rPr>
            <w:delText xml:space="preserve">more </w:delText>
          </w:r>
        </w:del>
        <w:r w:rsidR="00410271" w:rsidRPr="00F61309">
          <w:rPr>
            <w:rFonts w:ascii="Times New Roman" w:hAnsi="Times New Roman" w:cs="Times New Roman"/>
            <w:color w:val="000000" w:themeColor="text1"/>
          </w:rPr>
          <w:t>mosaic</w:t>
        </w:r>
        <w:r w:rsidR="00167CDC" w:rsidRPr="00F61309">
          <w:rPr>
            <w:rFonts w:ascii="Times New Roman" w:hAnsi="Times New Roman" w:cs="Times New Roman"/>
            <w:color w:val="000000" w:themeColor="text1"/>
          </w:rPr>
          <w:t xml:space="preserve"> genomes (ex. viruses) </w:t>
        </w:r>
      </w:ins>
      <w:r w:rsidR="00167CDC"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aqf6pj90if","properties":{"formattedCitation":"(Zielezinski {\\i{}et al.}, 2017)","plainCitation":"(Zielezinski et al., 2017)","noteIndex":0},"citationItems":[{"id":2480,"uris":["http://zotero.org/users/8256916/items/X7SDB3EY"],"itemData":{"id":2480,"type":"article-journal","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container-title":"Genome Biology","DOI":"10.1186/s13059-017-1319-7","ISSN":"1474-760X","issue":"1","journalAbbreviation":"Genome Biology","page":"186","source":"BioMed Central","title":"Alignment-free sequence comparison: benefits, applications, and tools","title-short":"Alignment-free sequence comparison","URL":"https://doi.org/10.1186/s13059-017-1319-7","volume":"18","author":[{"family":"Zielezinski","given":"Andrzej"},{"family":"Vinga","given":"Susana"},{"family":"Almeida","given":"Jonas"},{"family":"Karlowski","given":"Wojciech M."}],"accessed":{"date-parts":[["2022",2,1]]},"issued":{"date-parts":[["2017",10,3]]}}}],"schema":"https://github.com/citation-style-language/schema/raw/master/csl-citation.json"} </w:instrText>
      </w:r>
      <w:r w:rsidR="00167CDC" w:rsidRPr="00F61309">
        <w:rPr>
          <w:rFonts w:ascii="Times New Roman" w:hAnsi="Times New Roman" w:cs="Times New Roman"/>
          <w:color w:val="000000" w:themeColor="text1"/>
        </w:rPr>
        <w:fldChar w:fldCharType="separate"/>
      </w:r>
      <w:r w:rsidR="00CB52B4" w:rsidRPr="0012167A">
        <w:rPr>
          <w:rFonts w:ascii="Times New Roman" w:hAnsi="Times New Roman" w:cs="Times New Roman"/>
          <w:color w:val="000000" w:themeColor="text1"/>
          <w:rPrChange w:id="555" w:author="Ruijie Xu" w:date="2022-03-11T09:58:00Z">
            <w:rPr>
              <w:rFonts w:ascii="Calibri" w:cs="Calibri"/>
              <w:color w:val="000000"/>
            </w:rPr>
          </w:rPrChange>
        </w:rPr>
        <w:t xml:space="preserve">(Zielezinski </w:t>
      </w:r>
      <w:r w:rsidR="00CB52B4" w:rsidRPr="0012167A">
        <w:rPr>
          <w:rFonts w:ascii="Times New Roman" w:hAnsi="Times New Roman" w:cs="Times New Roman"/>
          <w:i/>
          <w:iCs/>
          <w:color w:val="000000" w:themeColor="text1"/>
          <w:rPrChange w:id="556" w:author="Ruijie Xu" w:date="2022-03-11T09:58:00Z">
            <w:rPr>
              <w:rFonts w:ascii="Calibri" w:cs="Calibri"/>
              <w:i/>
              <w:iCs/>
              <w:color w:val="000000"/>
            </w:rPr>
          </w:rPrChange>
        </w:rPr>
        <w:t>et al.</w:t>
      </w:r>
      <w:r w:rsidR="00CB52B4" w:rsidRPr="0012167A">
        <w:rPr>
          <w:rFonts w:ascii="Times New Roman" w:hAnsi="Times New Roman" w:cs="Times New Roman"/>
          <w:color w:val="000000" w:themeColor="text1"/>
          <w:rPrChange w:id="557" w:author="Ruijie Xu" w:date="2022-03-11T09:58:00Z">
            <w:rPr>
              <w:rFonts w:ascii="Calibri" w:cs="Calibri"/>
              <w:color w:val="000000"/>
            </w:rPr>
          </w:rPrChange>
        </w:rPr>
        <w:t>, 2017)</w:t>
      </w:r>
      <w:r w:rsidR="00167CDC" w:rsidRPr="00F61309">
        <w:rPr>
          <w:rFonts w:ascii="Times New Roman" w:hAnsi="Times New Roman" w:cs="Times New Roman"/>
          <w:color w:val="000000" w:themeColor="text1"/>
        </w:rPr>
        <w:fldChar w:fldCharType="end"/>
      </w:r>
      <w:ins w:id="558" w:author="Ruijie Xu" w:date="2022-02-01T14:04:00Z">
        <w:r w:rsidR="00167CDC" w:rsidRPr="00F61309">
          <w:rPr>
            <w:rFonts w:ascii="Times New Roman" w:hAnsi="Times New Roman" w:cs="Times New Roman"/>
            <w:color w:val="000000" w:themeColor="text1"/>
          </w:rPr>
          <w:t>.</w:t>
        </w:r>
      </w:ins>
      <w:del w:id="559" w:author="Ruijie Xu" w:date="2022-02-01T14:02:00Z">
        <w:r w:rsidRPr="00F61309" w:rsidDel="00410271">
          <w:rPr>
            <w:rFonts w:ascii="Times New Roman" w:hAnsi="Times New Roman" w:cs="Times New Roman"/>
            <w:color w:val="000000" w:themeColor="text1"/>
          </w:rPr>
          <w:delText>an extended version of CLARK developed to increase classification sensitivity, are the</w:delText>
        </w:r>
        <w:r w:rsidR="00A774DE" w:rsidRPr="00F61309" w:rsidDel="00410271">
          <w:rPr>
            <w:rFonts w:ascii="Times New Roman" w:hAnsi="Times New Roman" w:cs="Times New Roman"/>
            <w:color w:val="000000" w:themeColor="text1"/>
          </w:rPr>
          <w:delText xml:space="preserve"> most</w:delText>
        </w:r>
        <w:r w:rsidR="003857F8" w:rsidRPr="00F61309" w:rsidDel="00410271">
          <w:rPr>
            <w:rFonts w:ascii="Times New Roman" w:hAnsi="Times New Roman" w:cs="Times New Roman"/>
            <w:color w:val="000000" w:themeColor="text1"/>
          </w:rPr>
          <w:delText xml:space="preserve"> f</w:delText>
        </w:r>
        <w:r w:rsidRPr="00F61309" w:rsidDel="00410271">
          <w:rPr>
            <w:rFonts w:ascii="Times New Roman" w:hAnsi="Times New Roman" w:cs="Times New Roman"/>
            <w:color w:val="000000" w:themeColor="text1"/>
          </w:rPr>
          <w:delText xml:space="preserve">requently used </w:delText>
        </w:r>
        <w:r w:rsidR="008524D8" w:rsidRPr="00F61309" w:rsidDel="00410271">
          <w:rPr>
            <w:rFonts w:ascii="Times New Roman" w:hAnsi="Times New Roman" w:cs="Times New Roman"/>
            <w:color w:val="000000" w:themeColor="text1"/>
          </w:rPr>
          <w:delText>software</w:delText>
        </w:r>
        <w:r w:rsidRPr="00F61309" w:rsidDel="00410271">
          <w:rPr>
            <w:rFonts w:ascii="Times New Roman" w:hAnsi="Times New Roman" w:cs="Times New Roman"/>
            <w:color w:val="000000" w:themeColor="text1"/>
          </w:rPr>
          <w:delText>.</w:delText>
        </w:r>
      </w:del>
      <w:r w:rsidRPr="00F61309">
        <w:rPr>
          <w:rFonts w:ascii="Times New Roman" w:hAnsi="Times New Roman" w:cs="Times New Roman"/>
          <w:color w:val="000000" w:themeColor="text1"/>
        </w:rPr>
        <w:t xml:space="preserve"> </w:t>
      </w:r>
      <w:ins w:id="560" w:author="Ruijie Xu" w:date="2022-02-01T14:25:00Z">
        <w:del w:id="561" w:author="Liliana Salvador" w:date="2022-02-22T17:56:00Z">
          <w:r w:rsidR="00172FB0" w:rsidRPr="00F61309" w:rsidDel="009770DE">
            <w:rPr>
              <w:rFonts w:ascii="Times New Roman" w:hAnsi="Times New Roman" w:cs="Times New Roman"/>
              <w:color w:val="000000" w:themeColor="text1"/>
            </w:rPr>
            <w:delText>With respons</w:delText>
          </w:r>
        </w:del>
      </w:ins>
      <w:ins w:id="562" w:author="Ruijie Xu" w:date="2022-02-01T14:26:00Z">
        <w:del w:id="563" w:author="Liliana Salvador" w:date="2022-02-22T17:56:00Z">
          <w:r w:rsidR="00172FB0" w:rsidRPr="00F61309" w:rsidDel="009770DE">
            <w:rPr>
              <w:rFonts w:ascii="Times New Roman" w:hAnsi="Times New Roman" w:cs="Times New Roman"/>
              <w:color w:val="000000" w:themeColor="text1"/>
            </w:rPr>
            <w:delText>e to the downsides of alignment-based</w:delText>
          </w:r>
        </w:del>
      </w:ins>
      <w:ins w:id="564" w:author="Ruijie Xu" w:date="2022-02-01T14:27:00Z">
        <w:del w:id="565" w:author="Liliana Salvador" w:date="2022-02-22T17:56:00Z">
          <w:r w:rsidR="00172FB0" w:rsidRPr="00F61309" w:rsidDel="009770DE">
            <w:rPr>
              <w:rFonts w:ascii="Times New Roman" w:hAnsi="Times New Roman" w:cs="Times New Roman"/>
              <w:color w:val="000000" w:themeColor="text1"/>
            </w:rPr>
            <w:delText xml:space="preserve"> software</w:delText>
          </w:r>
        </w:del>
      </w:ins>
      <w:ins w:id="566" w:author="Liliana Salvador" w:date="2022-02-22T17:56:00Z">
        <w:r w:rsidR="009770DE" w:rsidRPr="00F61309">
          <w:rPr>
            <w:rFonts w:ascii="Times New Roman" w:hAnsi="Times New Roman" w:cs="Times New Roman"/>
            <w:color w:val="000000" w:themeColor="text1"/>
          </w:rPr>
          <w:t>To overcome these limitations</w:t>
        </w:r>
      </w:ins>
      <w:ins w:id="567" w:author="Ruijie Xu" w:date="2022-02-01T14:27:00Z">
        <w:r w:rsidR="00172FB0" w:rsidRPr="00F61309">
          <w:rPr>
            <w:rFonts w:ascii="Times New Roman" w:hAnsi="Times New Roman" w:cs="Times New Roman"/>
            <w:color w:val="000000" w:themeColor="text1"/>
          </w:rPr>
          <w:t xml:space="preserve">, multiple software </w:t>
        </w:r>
      </w:ins>
      <w:ins w:id="568" w:author="Ruijie Xu" w:date="2022-02-01T14:28:00Z">
        <w:del w:id="569" w:author="Liliana Salvador" w:date="2022-02-22T17:56:00Z">
          <w:r w:rsidR="00172FB0" w:rsidRPr="00F61309" w:rsidDel="00C07280">
            <w:rPr>
              <w:rFonts w:ascii="Times New Roman" w:hAnsi="Times New Roman" w:cs="Times New Roman"/>
              <w:color w:val="000000" w:themeColor="text1"/>
            </w:rPr>
            <w:delText>were developed</w:delText>
          </w:r>
        </w:del>
      </w:ins>
      <w:ins w:id="570" w:author="Liliana Salvador" w:date="2022-02-22T17:56:00Z">
        <w:r w:rsidR="00C07280" w:rsidRPr="00F61309">
          <w:rPr>
            <w:rFonts w:ascii="Times New Roman" w:hAnsi="Times New Roman" w:cs="Times New Roman"/>
            <w:color w:val="000000" w:themeColor="text1"/>
          </w:rPr>
          <w:t>have been dev</w:t>
        </w:r>
      </w:ins>
      <w:ins w:id="571" w:author="Liliana Salvador" w:date="2022-02-22T17:57:00Z">
        <w:r w:rsidR="00C07280" w:rsidRPr="00F61309">
          <w:rPr>
            <w:rFonts w:ascii="Times New Roman" w:hAnsi="Times New Roman" w:cs="Times New Roman"/>
            <w:color w:val="000000" w:themeColor="text1"/>
          </w:rPr>
          <w:t>eloped</w:t>
        </w:r>
      </w:ins>
      <w:ins w:id="572" w:author="Ruijie Xu" w:date="2022-02-01T14:28:00Z">
        <w:r w:rsidR="00172FB0" w:rsidRPr="00F61309">
          <w:rPr>
            <w:rFonts w:ascii="Times New Roman" w:hAnsi="Times New Roman" w:cs="Times New Roman"/>
            <w:color w:val="000000" w:themeColor="text1"/>
          </w:rPr>
          <w:t xml:space="preserve"> </w:t>
        </w:r>
        <w:del w:id="573" w:author="Liliana Salvador" w:date="2022-02-22T17:57:00Z">
          <w:r w:rsidR="00172FB0" w:rsidRPr="00F61309" w:rsidDel="00C07280">
            <w:rPr>
              <w:rFonts w:ascii="Times New Roman" w:hAnsi="Times New Roman" w:cs="Times New Roman"/>
              <w:color w:val="000000" w:themeColor="text1"/>
            </w:rPr>
            <w:delText>in the recent years with</w:delText>
          </w:r>
        </w:del>
      </w:ins>
      <w:ins w:id="574" w:author="Liliana Salvador" w:date="2022-02-22T17:57:00Z">
        <w:r w:rsidR="00C07280" w:rsidRPr="00F61309">
          <w:rPr>
            <w:rFonts w:ascii="Times New Roman" w:hAnsi="Times New Roman" w:cs="Times New Roman"/>
            <w:color w:val="000000" w:themeColor="text1"/>
          </w:rPr>
          <w:t>using</w:t>
        </w:r>
      </w:ins>
      <w:ins w:id="575" w:author="Ruijie Xu" w:date="2022-02-01T14:28:00Z">
        <w:r w:rsidR="00172FB0" w:rsidRPr="00F61309">
          <w:rPr>
            <w:rFonts w:ascii="Times New Roman" w:hAnsi="Times New Roman" w:cs="Times New Roman"/>
            <w:color w:val="000000" w:themeColor="text1"/>
          </w:rPr>
          <w:t xml:space="preserve"> alignment-free algorithms.</w:t>
        </w:r>
      </w:ins>
      <w:ins w:id="576" w:author="Ruijie Xu" w:date="2022-02-01T14:26:00Z">
        <w:r w:rsidR="00172FB0" w:rsidRPr="00F61309">
          <w:rPr>
            <w:rFonts w:ascii="Times New Roman" w:hAnsi="Times New Roman" w:cs="Times New Roman"/>
            <w:color w:val="000000" w:themeColor="text1"/>
          </w:rPr>
          <w:t xml:space="preserve"> </w:t>
        </w:r>
      </w:ins>
      <w:ins w:id="577" w:author="Liliana Salvador" w:date="2022-02-22T18:02:00Z">
        <w:r w:rsidR="00C07280" w:rsidRPr="00F61309">
          <w:rPr>
            <w:rFonts w:ascii="Times New Roman" w:hAnsi="Times New Roman" w:cs="Times New Roman"/>
            <w:color w:val="000000" w:themeColor="text1"/>
          </w:rPr>
          <w:t>For example</w:t>
        </w:r>
      </w:ins>
      <w:ins w:id="578" w:author="Liliana Salvador" w:date="2022-02-22T18:03:00Z">
        <w:r w:rsidR="00C07280" w:rsidRPr="00F61309">
          <w:rPr>
            <w:rFonts w:ascii="Times New Roman" w:hAnsi="Times New Roman" w:cs="Times New Roman"/>
            <w:color w:val="000000" w:themeColor="text1"/>
          </w:rPr>
          <w:t xml:space="preserve">: 1) </w:t>
        </w:r>
      </w:ins>
      <w:ins w:id="579" w:author="Ruijie Xu" w:date="2022-02-01T14:28:00Z">
        <w:del w:id="580" w:author="Liliana Salvador" w:date="2022-02-22T18:02:00Z">
          <w:r w:rsidR="00172FB0" w:rsidRPr="00F61309" w:rsidDel="00C07280">
            <w:rPr>
              <w:rFonts w:ascii="Times New Roman" w:hAnsi="Times New Roman" w:cs="Times New Roman"/>
              <w:color w:val="000000" w:themeColor="text1"/>
            </w:rPr>
            <w:delText>Some of thes</w:delText>
          </w:r>
        </w:del>
      </w:ins>
      <w:ins w:id="581" w:author="Ruijie Xu" w:date="2022-02-01T14:29:00Z">
        <w:del w:id="582" w:author="Liliana Salvador" w:date="2022-02-22T18:02:00Z">
          <w:r w:rsidR="00172FB0" w:rsidRPr="00F61309" w:rsidDel="00C07280">
            <w:rPr>
              <w:rFonts w:ascii="Times New Roman" w:hAnsi="Times New Roman" w:cs="Times New Roman"/>
              <w:color w:val="000000" w:themeColor="text1"/>
            </w:rPr>
            <w:delText>e</w:delText>
          </w:r>
        </w:del>
      </w:ins>
      <w:del w:id="583" w:author="Liliana Salvador" w:date="2022-02-22T18:02:00Z">
        <w:r w:rsidRPr="00F61309" w:rsidDel="00C07280">
          <w:rPr>
            <w:rFonts w:ascii="Times New Roman" w:hAnsi="Times New Roman" w:cs="Times New Roman"/>
            <w:color w:val="000000" w:themeColor="text1"/>
          </w:rPr>
          <w:delText xml:space="preserve">These </w:delText>
        </w:r>
        <w:r w:rsidR="008524D8" w:rsidRPr="00F61309" w:rsidDel="00C07280">
          <w:rPr>
            <w:rFonts w:ascii="Times New Roman" w:hAnsi="Times New Roman" w:cs="Times New Roman"/>
            <w:color w:val="000000" w:themeColor="text1"/>
          </w:rPr>
          <w:delText>software</w:delText>
        </w:r>
      </w:del>
      <w:ins w:id="584" w:author="Ruijie Xu" w:date="2022-02-01T14:48:00Z">
        <w:del w:id="585" w:author="Liliana Salvador" w:date="2022-02-22T18:02:00Z">
          <w:r w:rsidR="00616E8A" w:rsidRPr="00F61309" w:rsidDel="00C07280">
            <w:rPr>
              <w:rFonts w:ascii="Times New Roman" w:hAnsi="Times New Roman" w:cs="Times New Roman"/>
              <w:color w:val="000000" w:themeColor="text1"/>
            </w:rPr>
            <w:delText xml:space="preserve">, </w:delText>
          </w:r>
        </w:del>
        <w:del w:id="586" w:author="Liliana Salvador" w:date="2022-02-22T17:57:00Z">
          <w:r w:rsidR="00616E8A" w:rsidRPr="00F61309" w:rsidDel="00C07280">
            <w:rPr>
              <w:rFonts w:ascii="Times New Roman" w:hAnsi="Times New Roman" w:cs="Times New Roman"/>
              <w:color w:val="000000" w:themeColor="text1"/>
            </w:rPr>
            <w:delText>represented by</w:delText>
          </w:r>
        </w:del>
      </w:ins>
      <w:ins w:id="587" w:author="Ruijie Xu" w:date="2022-02-01T14:49:00Z">
        <w:del w:id="588" w:author="Liliana Salvador" w:date="2022-02-22T18:02:00Z">
          <w:r w:rsidR="00616E8A" w:rsidRPr="00F61309" w:rsidDel="00C07280">
            <w:rPr>
              <w:rFonts w:ascii="Times New Roman" w:hAnsi="Times New Roman" w:cs="Times New Roman"/>
              <w:color w:val="000000" w:themeColor="text1"/>
            </w:rPr>
            <w:delText xml:space="preserve"> </w:delText>
          </w:r>
        </w:del>
      </w:ins>
      <w:del w:id="589" w:author="Ruijie Xu" w:date="2022-02-01T14:49:00Z">
        <w:r w:rsidRPr="00F61309" w:rsidDel="00616E8A">
          <w:rPr>
            <w:rFonts w:ascii="Times New Roman" w:hAnsi="Times New Roman" w:cs="Times New Roman"/>
            <w:color w:val="000000" w:themeColor="text1"/>
          </w:rPr>
          <w:delText xml:space="preserve"> </w:delText>
        </w:r>
      </w:del>
      <w:ins w:id="590" w:author="Ruijie Xu" w:date="2022-02-01T14:49:00Z">
        <w:r w:rsidR="00616E8A" w:rsidRPr="00F61309">
          <w:rPr>
            <w:rFonts w:ascii="Times New Roman" w:hAnsi="Times New Roman" w:cs="Times New Roman"/>
            <w:color w:val="000000" w:themeColor="text1"/>
          </w:rPr>
          <w:t xml:space="preserve">Kraken2 </w:t>
        </w:r>
        <w:r w:rsidR="00616E8A" w:rsidRPr="00F61309">
          <w:rPr>
            <w:rFonts w:ascii="Times New Roman" w:hAnsi="Times New Roman" w:cs="Times New Roman"/>
            <w:color w:val="000000" w:themeColor="text1"/>
          </w:rPr>
          <w:fldChar w:fldCharType="begin"/>
        </w:r>
      </w:ins>
      <w:r w:rsidR="004765A2" w:rsidRPr="00F61309">
        <w:rPr>
          <w:rFonts w:ascii="Times New Roman" w:hAnsi="Times New Roman" w:cs="Times New Roman"/>
          <w:color w:val="000000" w:themeColor="text1"/>
        </w:rPr>
        <w:instrText xml:space="preserve"> ADDIN ZOTERO_ITEM CSL_CITATION {"citationID":"a2n126lukbn","properties":{"formattedCitation":"(Wood, Lu and Langmead, 2019, p. 2)","plainCitation":"(Wood, Lu and Langmead, 2019, p. 2)","noteIndex":0},"citationItems":[{"id":649,"uris":["http://zotero.org/users/8256916/items/FE7GYSRZ"],"itemData":{"id":649,"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title":"Improved metagenomic analysis with Kraken 2","author":[{"family":"Wood","given":"Derrick E."},{"family":"Lu","given":"Jennifer"},{"family":"Langmead","given":"Ben"}],"issued":{"date-parts":[["2019"]]}},"locator":"2"}],"schema":"https://github.com/citation-style-language/schema/raw/master/csl-citation.json"} </w:instrText>
      </w:r>
      <w:ins w:id="591" w:author="Ruijie Xu" w:date="2022-02-01T14:49:00Z">
        <w:r w:rsidR="00616E8A" w:rsidRPr="00F61309">
          <w:rPr>
            <w:rFonts w:ascii="Times New Roman" w:hAnsi="Times New Roman" w:cs="Times New Roman"/>
            <w:color w:val="000000" w:themeColor="text1"/>
          </w:rPr>
          <w:fldChar w:fldCharType="separate"/>
        </w:r>
      </w:ins>
      <w:r w:rsidR="00CB52B4" w:rsidRPr="0012167A">
        <w:rPr>
          <w:rFonts w:ascii="Times New Roman" w:hAnsi="Times New Roman" w:cs="Times New Roman"/>
          <w:color w:val="000000" w:themeColor="text1"/>
          <w:rPrChange w:id="592" w:author="Ruijie Xu" w:date="2022-03-11T09:58:00Z">
            <w:rPr>
              <w:rFonts w:ascii="Calibri" w:cs="Calibri"/>
              <w:color w:val="000000"/>
            </w:rPr>
          </w:rPrChange>
        </w:rPr>
        <w:t>(Wood, Lu and Langmead, 2019, p. 2)</w:t>
      </w:r>
      <w:ins w:id="593" w:author="Ruijie Xu" w:date="2022-02-01T14:49:00Z">
        <w:r w:rsidR="00616E8A" w:rsidRPr="00F61309">
          <w:rPr>
            <w:rFonts w:ascii="Times New Roman" w:hAnsi="Times New Roman" w:cs="Times New Roman"/>
            <w:color w:val="000000" w:themeColor="text1"/>
          </w:rPr>
          <w:fldChar w:fldCharType="end"/>
        </w:r>
        <w:r w:rsidR="00616E8A" w:rsidRPr="00F61309">
          <w:rPr>
            <w:rFonts w:ascii="Times New Roman" w:hAnsi="Times New Roman" w:cs="Times New Roman"/>
            <w:color w:val="000000" w:themeColor="text1"/>
          </w:rPr>
          <w:t xml:space="preserve"> and CLARK </w:t>
        </w:r>
        <w:r w:rsidR="00616E8A" w:rsidRPr="00F61309">
          <w:rPr>
            <w:rFonts w:ascii="Times New Roman" w:hAnsi="Times New Roman" w:cs="Times New Roman"/>
            <w:color w:val="000000" w:themeColor="text1"/>
          </w:rPr>
          <w:fldChar w:fldCharType="begin"/>
        </w:r>
      </w:ins>
      <w:r w:rsidR="004765A2" w:rsidRPr="00F61309">
        <w:rPr>
          <w:rFonts w:ascii="Times New Roman" w:hAnsi="Times New Roman" w:cs="Times New Roman"/>
          <w:color w:val="000000" w:themeColor="text1"/>
        </w:rPr>
        <w:instrText xml:space="preserve"> ADDIN ZOTERO_ITEM CSL_CITATION {"citationID":"a220bnbi7bt","properties":{"formattedCitation":"(Ounit {\\i{}et al.}, 2015)","plainCitation":"(Ounit et al., 2015)","noteIndex":0},"citationItems":[{"id":417,"uris":["http://zotero.org/users/8256916/items/EQSNKZJP"],"itemData":{"id":417,"type":"article-journal","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container-title":"BMC Genomics","DOI":"10.1186/s12864-015-1419-2","ISSN":"14712164","note":"PMID: 25879410","title":"CLARK: fast and accurate classification of metagenomic and genomic sequences using discriminative k-mers","author":[{"family":"Ounit","given":"Rachid"},{"family":"Wanamaker","given":"Steve"},{"family":"Close","given":"Timothy J."},{"family":"Lonardi","given":"Stefano"}],"issued":{"date-parts":[["2015"]]}}}],"schema":"https://github.com/citation-style-language/schema/raw/master/csl-citation.json"} </w:instrText>
      </w:r>
      <w:ins w:id="594" w:author="Ruijie Xu" w:date="2022-02-01T14:49:00Z">
        <w:r w:rsidR="00616E8A" w:rsidRPr="00F61309">
          <w:rPr>
            <w:rFonts w:ascii="Times New Roman" w:hAnsi="Times New Roman" w:cs="Times New Roman"/>
            <w:color w:val="000000" w:themeColor="text1"/>
          </w:rPr>
          <w:fldChar w:fldCharType="separate"/>
        </w:r>
      </w:ins>
      <w:r w:rsidR="00CB52B4" w:rsidRPr="0012167A">
        <w:rPr>
          <w:rFonts w:ascii="Times New Roman" w:hAnsi="Times New Roman" w:cs="Times New Roman"/>
          <w:color w:val="000000" w:themeColor="text1"/>
          <w:rPrChange w:id="595" w:author="Ruijie Xu" w:date="2022-03-11T09:58:00Z">
            <w:rPr>
              <w:rFonts w:ascii="Calibri" w:cs="Calibri"/>
              <w:color w:val="000000"/>
            </w:rPr>
          </w:rPrChange>
        </w:rPr>
        <w:t xml:space="preserve">(Ounit </w:t>
      </w:r>
      <w:r w:rsidR="00CB52B4" w:rsidRPr="0012167A">
        <w:rPr>
          <w:rFonts w:ascii="Times New Roman" w:hAnsi="Times New Roman" w:cs="Times New Roman"/>
          <w:i/>
          <w:iCs/>
          <w:color w:val="000000" w:themeColor="text1"/>
          <w:rPrChange w:id="596" w:author="Ruijie Xu" w:date="2022-03-11T09:58:00Z">
            <w:rPr>
              <w:rFonts w:ascii="Calibri" w:cs="Calibri"/>
              <w:i/>
              <w:iCs/>
              <w:color w:val="000000"/>
            </w:rPr>
          </w:rPrChange>
        </w:rPr>
        <w:t>et al.</w:t>
      </w:r>
      <w:r w:rsidR="00CB52B4" w:rsidRPr="0012167A">
        <w:rPr>
          <w:rFonts w:ascii="Times New Roman" w:hAnsi="Times New Roman" w:cs="Times New Roman"/>
          <w:color w:val="000000" w:themeColor="text1"/>
          <w:rPrChange w:id="597" w:author="Ruijie Xu" w:date="2022-03-11T09:58:00Z">
            <w:rPr>
              <w:rFonts w:ascii="Calibri" w:cs="Calibri"/>
              <w:color w:val="000000"/>
            </w:rPr>
          </w:rPrChange>
        </w:rPr>
        <w:t>, 2015)</w:t>
      </w:r>
      <w:ins w:id="598" w:author="Ruijie Xu" w:date="2022-02-01T14:49:00Z">
        <w:r w:rsidR="00616E8A" w:rsidRPr="00F61309">
          <w:rPr>
            <w:rFonts w:ascii="Times New Roman" w:hAnsi="Times New Roman" w:cs="Times New Roman"/>
            <w:color w:val="000000" w:themeColor="text1"/>
          </w:rPr>
          <w:fldChar w:fldCharType="end"/>
        </w:r>
        <w:del w:id="599" w:author="Liliana Salvador" w:date="2022-02-22T18:02:00Z">
          <w:r w:rsidR="00616E8A" w:rsidRPr="00F61309" w:rsidDel="00C07280">
            <w:rPr>
              <w:rFonts w:ascii="Times New Roman" w:hAnsi="Times New Roman" w:cs="Times New Roman"/>
              <w:color w:val="000000" w:themeColor="text1"/>
            </w:rPr>
            <w:delText>,</w:delText>
          </w:r>
        </w:del>
        <w:r w:rsidR="00616E8A" w:rsidRPr="00F61309">
          <w:rPr>
            <w:rFonts w:ascii="Times New Roman" w:hAnsi="Times New Roman" w:cs="Times New Roman"/>
            <w:color w:val="000000" w:themeColor="text1"/>
          </w:rPr>
          <w:t xml:space="preserve"> </w:t>
        </w:r>
      </w:ins>
      <w:r w:rsidRPr="00F61309">
        <w:rPr>
          <w:rFonts w:ascii="Times New Roman" w:hAnsi="Times New Roman" w:cs="Times New Roman"/>
          <w:color w:val="000000" w:themeColor="text1"/>
        </w:rPr>
        <w:t xml:space="preserve">were </w:t>
      </w:r>
      <w:r w:rsidR="00366132" w:rsidRPr="00F61309">
        <w:rPr>
          <w:rFonts w:ascii="Times New Roman" w:hAnsi="Times New Roman" w:cs="Times New Roman"/>
          <w:color w:val="000000" w:themeColor="text1"/>
        </w:rPr>
        <w:t>designed</w:t>
      </w:r>
      <w:r w:rsidR="00A774DE" w:rsidRPr="00F61309">
        <w:rPr>
          <w:rFonts w:ascii="Times New Roman" w:hAnsi="Times New Roman" w:cs="Times New Roman"/>
          <w:color w:val="000000" w:themeColor="text1"/>
        </w:rPr>
        <w:t xml:space="preserve"> </w:t>
      </w:r>
      <w:r w:rsidRPr="00F61309">
        <w:rPr>
          <w:rFonts w:ascii="Times New Roman" w:hAnsi="Times New Roman" w:cs="Times New Roman"/>
          <w:color w:val="000000" w:themeColor="text1"/>
        </w:rPr>
        <w:t>with</w:t>
      </w:r>
      <w:del w:id="600" w:author="Liliana Salvador" w:date="2022-02-22T17:58:00Z">
        <w:r w:rsidRPr="00F61309" w:rsidDel="00C07280">
          <w:rPr>
            <w:rFonts w:ascii="Times New Roman" w:hAnsi="Times New Roman" w:cs="Times New Roman"/>
            <w:color w:val="000000" w:themeColor="text1"/>
          </w:rPr>
          <w:delText xml:space="preserve"> the</w:delText>
        </w:r>
      </w:del>
      <w:r w:rsidRPr="00F61309">
        <w:rPr>
          <w:rFonts w:ascii="Times New Roman" w:hAnsi="Times New Roman" w:cs="Times New Roman"/>
          <w:color w:val="000000" w:themeColor="text1"/>
        </w:rPr>
        <w:t xml:space="preserve"> k-</w:t>
      </w:r>
      <w:proofErr w:type="spellStart"/>
      <w:r w:rsidRPr="00F61309">
        <w:rPr>
          <w:rFonts w:ascii="Times New Roman" w:hAnsi="Times New Roman" w:cs="Times New Roman"/>
          <w:color w:val="000000" w:themeColor="text1"/>
        </w:rPr>
        <w:t>mer</w:t>
      </w:r>
      <w:proofErr w:type="spellEnd"/>
      <w:r w:rsidRPr="00F61309">
        <w:rPr>
          <w:rFonts w:ascii="Times New Roman" w:hAnsi="Times New Roman" w:cs="Times New Roman"/>
          <w:color w:val="000000" w:themeColor="text1"/>
        </w:rPr>
        <w:t xml:space="preserve"> </w:t>
      </w:r>
      <w:ins w:id="601" w:author="Ruijie Xu" w:date="2022-02-01T14:35:00Z">
        <w:r w:rsidR="00DB4AE0" w:rsidRPr="00F61309">
          <w:rPr>
            <w:rFonts w:ascii="Times New Roman" w:hAnsi="Times New Roman" w:cs="Times New Roman"/>
            <w:color w:val="000000" w:themeColor="text1"/>
          </w:rPr>
          <w:t xml:space="preserve">matching </w:t>
        </w:r>
      </w:ins>
      <w:del w:id="602" w:author="Ruijie Xu" w:date="2022-02-01T14:35:00Z">
        <w:r w:rsidRPr="00F61309" w:rsidDel="00DB4AE0">
          <w:rPr>
            <w:rFonts w:ascii="Times New Roman" w:hAnsi="Times New Roman" w:cs="Times New Roman"/>
            <w:color w:val="000000" w:themeColor="text1"/>
          </w:rPr>
          <w:delText xml:space="preserve">spectra comparison </w:delText>
        </w:r>
      </w:del>
      <w:r w:rsidRPr="00F61309">
        <w:rPr>
          <w:rFonts w:ascii="Times New Roman" w:hAnsi="Times New Roman" w:cs="Times New Roman"/>
          <w:color w:val="000000" w:themeColor="text1"/>
        </w:rPr>
        <w:t>algorithms</w:t>
      </w:r>
      <w:ins w:id="603" w:author="Ruijie Xu" w:date="2022-02-01T14:49:00Z">
        <w:r w:rsidR="00616E8A" w:rsidRPr="00F61309">
          <w:rPr>
            <w:rFonts w:ascii="Times New Roman" w:hAnsi="Times New Roman" w:cs="Times New Roman"/>
            <w:color w:val="000000" w:themeColor="text1"/>
          </w:rPr>
          <w:t>, where only sub</w:t>
        </w:r>
      </w:ins>
      <w:ins w:id="604" w:author="Liliana Salvador" w:date="2022-03-08T17:45:00Z">
        <w:r w:rsidR="00FD02AF" w:rsidRPr="00F61309">
          <w:rPr>
            <w:rFonts w:ascii="Times New Roman" w:hAnsi="Times New Roman" w:cs="Times New Roman"/>
            <w:color w:val="000000" w:themeColor="text1"/>
          </w:rPr>
          <w:t>s</w:t>
        </w:r>
      </w:ins>
      <w:ins w:id="605" w:author="Ruijie Xu" w:date="2022-02-01T14:49:00Z">
        <w:r w:rsidR="00616E8A" w:rsidRPr="00F61309">
          <w:rPr>
            <w:rFonts w:ascii="Times New Roman" w:hAnsi="Times New Roman" w:cs="Times New Roman"/>
            <w:color w:val="000000" w:themeColor="text1"/>
          </w:rPr>
          <w:t>trings of sequences were matched</w:t>
        </w:r>
      </w:ins>
      <w:r w:rsidRPr="00F61309">
        <w:rPr>
          <w:rFonts w:ascii="Times New Roman" w:hAnsi="Times New Roman" w:cs="Times New Roman"/>
          <w:color w:val="000000" w:themeColor="text1"/>
        </w:rPr>
        <w:t xml:space="preserve"> </w:t>
      </w:r>
      <w:r w:rsidR="00DB4AE0"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acusg1jge7","properties":{"formattedCitation":"(Healy and Chambers, 2014)","plainCitation":"(Healy and Chambers, 2014)","noteIndex":0},"citationItems":[{"id":2487,"uris":["http://zotero.org/users/8256916/items/ATNY7FZ7"],"itemData":{"id":2487,"type":"article-journal","abstract":"We present a fuzzy technique for approximate k-mer matching that combines the speed of hashing with the sensitivity of dynamic programming. Our approach exploits the collision detection mechanism used by hash maps, unifying the two phases of “seed and extend” into a single operation that executes in close to O(1) average time.","container-title":"IEEE/ACM Transactions on Computational Biology and Bioinformatics","DOI":"10.1109/TCBB.2014.2309609","ISSN":"1545-5963","issue":"1","journalAbbreviation":"IEEE/ACM Trans. Comput. Biol. and Bioinf.","language":"en","page":"258-264","source":"DOI.org (Crossref)","title":"Approximate $k$-Mer Matching Using Fuzzy Hash Maps","URL":"http://ieeexplore.ieee.org/document/6758383/","volume":"11","author":[{"family":"Healy","given":"John"},{"family":"Chambers","given":"Desmond"}],"accessed":{"date-parts":[["2022",2,1]]},"issued":{"date-parts":[["2014",1]]}}}],"schema":"https://github.com/citation-style-language/schema/raw/master/csl-citation.json"} </w:instrText>
      </w:r>
      <w:r w:rsidR="00DB4AE0" w:rsidRPr="00F61309">
        <w:rPr>
          <w:rFonts w:ascii="Times New Roman" w:hAnsi="Times New Roman" w:cs="Times New Roman"/>
          <w:color w:val="000000" w:themeColor="text1"/>
        </w:rPr>
        <w:fldChar w:fldCharType="separate"/>
      </w:r>
      <w:r w:rsidR="00CB52B4" w:rsidRPr="0012167A">
        <w:rPr>
          <w:rFonts w:ascii="Times New Roman" w:hAnsi="Times New Roman" w:cs="Times New Roman"/>
          <w:color w:val="000000" w:themeColor="text1"/>
          <w:rPrChange w:id="606" w:author="Ruijie Xu" w:date="2022-03-11T09:58:00Z">
            <w:rPr>
              <w:rFonts w:ascii="Calibri" w:cs="Calibri"/>
              <w:color w:val="000000"/>
            </w:rPr>
          </w:rPrChange>
        </w:rPr>
        <w:t>(Healy and Chambers, 2014)</w:t>
      </w:r>
      <w:r w:rsidR="00DB4AE0" w:rsidRPr="00F61309">
        <w:rPr>
          <w:rFonts w:ascii="Times New Roman" w:hAnsi="Times New Roman" w:cs="Times New Roman"/>
          <w:color w:val="000000" w:themeColor="text1"/>
        </w:rPr>
        <w:fldChar w:fldCharType="end"/>
      </w:r>
      <w:ins w:id="607" w:author="Liliana Salvador" w:date="2022-02-22T18:03:00Z">
        <w:r w:rsidR="00C07280" w:rsidRPr="00F61309">
          <w:rPr>
            <w:rFonts w:ascii="Times New Roman" w:hAnsi="Times New Roman" w:cs="Times New Roman"/>
            <w:color w:val="000000" w:themeColor="text1"/>
          </w:rPr>
          <w:t>; 2)</w:t>
        </w:r>
      </w:ins>
      <w:ins w:id="608" w:author="Ruijie Xu" w:date="2022-02-01T14:49:00Z">
        <w:del w:id="609" w:author="Liliana Salvador" w:date="2022-02-22T18:03:00Z">
          <w:r w:rsidR="00616E8A" w:rsidRPr="00F61309" w:rsidDel="00C07280">
            <w:rPr>
              <w:rFonts w:ascii="Times New Roman" w:hAnsi="Times New Roman" w:cs="Times New Roman"/>
              <w:color w:val="000000" w:themeColor="text1"/>
            </w:rPr>
            <w:delText>.</w:delText>
          </w:r>
        </w:del>
      </w:ins>
      <w:ins w:id="610" w:author="Ruijie Xu" w:date="2022-02-01T14:35:00Z">
        <w:del w:id="611" w:author="Liliana Salvador" w:date="2022-02-22T18:03:00Z">
          <w:r w:rsidR="00DB4AE0" w:rsidRPr="00F61309" w:rsidDel="00C07280">
            <w:rPr>
              <w:rFonts w:ascii="Times New Roman" w:hAnsi="Times New Roman" w:cs="Times New Roman"/>
              <w:color w:val="000000" w:themeColor="text1"/>
            </w:rPr>
            <w:delText xml:space="preserve"> </w:delText>
          </w:r>
        </w:del>
      </w:ins>
      <w:del w:id="612" w:author="Ruijie Xu" w:date="2022-02-01T14:49:00Z">
        <w:r w:rsidR="00DB4AE0" w:rsidRPr="00F61309" w:rsidDel="00616E8A">
          <w:rPr>
            <w:rFonts w:ascii="Times New Roman" w:hAnsi="Times New Roman" w:cs="Times New Roman"/>
            <w:color w:val="000000" w:themeColor="text1"/>
          </w:rPr>
          <w:fldChar w:fldCharType="begin"/>
        </w:r>
        <w:r w:rsidR="00DB4AE0" w:rsidRPr="00F61309" w:rsidDel="00616E8A">
          <w:rPr>
            <w:rFonts w:ascii="Times New Roman" w:hAnsi="Times New Roman" w:cs="Times New Roman"/>
            <w:color w:val="000000" w:themeColor="text1"/>
          </w:rPr>
          <w:delInstrText xml:space="preserve"> ADDIN ZOTERO_ITEM CSL_CITATION {"citationID":"a2n126lukbn","properties":{"formattedCitation":"\\uldash{(Wood, Lu and Langmead, 2019, p. 2)}","plainCitation":"(Wood, Lu and Langmead, 2019, p. 2)","noteIndex":0},"citationItems":[{"id":649,"uris":["http://zotero.org/users/8256916/items/FE7GYSRZ"],"uri":["http://zotero.org/users/8256916/items/FE7GYSRZ"],"itemData":{"id":649,"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title":"Improved metagenomic analysis with Kraken 2","author":[{"family":"Wood","given":"Derrick E."},{"family":"Lu","given":"Jennifer"},{"family":"Langmead","given":"Ben"}],"issued":{"date-parts":[["2019"]]}},"locator":"2"}],"schema":"https://github.com/citation-style-language/schema/raw/master/csl-citation.json"} </w:delInstrText>
        </w:r>
        <w:r w:rsidR="00DB4AE0" w:rsidRPr="00F61309" w:rsidDel="00616E8A">
          <w:rPr>
            <w:rFonts w:ascii="Times New Roman" w:hAnsi="Times New Roman" w:cs="Times New Roman"/>
            <w:color w:val="000000" w:themeColor="text1"/>
          </w:rPr>
          <w:fldChar w:fldCharType="separate"/>
        </w:r>
        <w:r w:rsidR="00DB4AE0" w:rsidRPr="0012167A" w:rsidDel="00616E8A">
          <w:rPr>
            <w:rFonts w:ascii="Times New Roman" w:hAnsi="Times New Roman" w:cs="Times New Roman"/>
            <w:color w:val="000000" w:themeColor="text1"/>
            <w:u w:val="dash"/>
            <w:rPrChange w:id="613" w:author="Ruijie Xu" w:date="2022-03-11T09:58:00Z">
              <w:rPr>
                <w:color w:val="000000"/>
                <w:u w:val="dash"/>
              </w:rPr>
            </w:rPrChange>
          </w:rPr>
          <w:delText>(Wood, Lu and Langmead, 2019, p. 2)</w:delText>
        </w:r>
        <w:r w:rsidR="00DB4AE0" w:rsidRPr="00F61309" w:rsidDel="00616E8A">
          <w:rPr>
            <w:rFonts w:ascii="Times New Roman" w:hAnsi="Times New Roman" w:cs="Times New Roman"/>
            <w:color w:val="000000" w:themeColor="text1"/>
          </w:rPr>
          <w:fldChar w:fldCharType="end"/>
        </w:r>
        <w:r w:rsidR="00DB4AE0" w:rsidRPr="00F61309" w:rsidDel="00616E8A">
          <w:rPr>
            <w:rFonts w:ascii="Times New Roman" w:hAnsi="Times New Roman" w:cs="Times New Roman"/>
            <w:color w:val="000000" w:themeColor="text1"/>
          </w:rPr>
          <w:fldChar w:fldCharType="begin"/>
        </w:r>
        <w:r w:rsidR="00DB4AE0" w:rsidRPr="00F61309" w:rsidDel="00616E8A">
          <w:rPr>
            <w:rFonts w:ascii="Times New Roman" w:hAnsi="Times New Roman" w:cs="Times New Roman"/>
            <w:color w:val="000000" w:themeColor="text1"/>
          </w:rPr>
          <w:delInstrText xml:space="preserve"> ADDIN ZOTERO_ITEM CSL_CITATION {"citationID":"a220bnbi7bt","properties":{"formattedCitation":"\\uldash{(Ounit {\\i{}et al.}, 2015)}","plainCitation":"(Ounit et al., 2015)","noteIndex":0},"citationItems":[{"id":417,"uris":["http://zotero.org/users/8256916/items/EQSNKZJP"],"uri":["http://zotero.org/users/8256916/items/EQSNKZJP"],"itemData":{"id":417,"type":"article-journal","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container-title":"BMC Genomics","DOI":"10.1186/s12864-015-1419-2","ISSN":"14712164","note":"PMID: 25879410","title":"CLARK: fast and accurate classification of metagenomic and genomic sequences using discriminative k-mers","author":[{"family":"Ounit","given":"Rachid"},{"family":"Wanamaker","given":"Steve"},{"family":"Close","given":"Timothy J."},{"family":"Lonardi","given":"Stefano"}],"issued":{"date-parts":[["2015"]]}}}],"schema":"https://github.com/citation-style-language/schema/raw/master/csl-citation.json"} </w:delInstrText>
        </w:r>
        <w:r w:rsidR="00DB4AE0" w:rsidRPr="00F61309" w:rsidDel="00616E8A">
          <w:rPr>
            <w:rFonts w:ascii="Times New Roman" w:hAnsi="Times New Roman" w:cs="Times New Roman"/>
            <w:color w:val="000000" w:themeColor="text1"/>
          </w:rPr>
          <w:fldChar w:fldCharType="separate"/>
        </w:r>
        <w:r w:rsidR="00DB4AE0" w:rsidRPr="0012167A" w:rsidDel="00616E8A">
          <w:rPr>
            <w:rFonts w:ascii="Times New Roman" w:hAnsi="Times New Roman" w:cs="Times New Roman"/>
            <w:color w:val="000000" w:themeColor="text1"/>
            <w:u w:val="dash"/>
            <w:rPrChange w:id="614" w:author="Ruijie Xu" w:date="2022-03-11T09:58:00Z">
              <w:rPr>
                <w:color w:val="000000"/>
                <w:u w:val="dash"/>
              </w:rPr>
            </w:rPrChange>
          </w:rPr>
          <w:delText xml:space="preserve">(Ounit </w:delText>
        </w:r>
        <w:r w:rsidR="00DB4AE0" w:rsidRPr="0012167A" w:rsidDel="00616E8A">
          <w:rPr>
            <w:rFonts w:ascii="Times New Roman" w:hAnsi="Times New Roman" w:cs="Times New Roman"/>
            <w:i/>
            <w:iCs/>
            <w:color w:val="000000" w:themeColor="text1"/>
            <w:u w:val="dash"/>
            <w:rPrChange w:id="615" w:author="Ruijie Xu" w:date="2022-03-11T09:58:00Z">
              <w:rPr>
                <w:i/>
                <w:iCs/>
                <w:color w:val="000000"/>
                <w:u w:val="dash"/>
              </w:rPr>
            </w:rPrChange>
          </w:rPr>
          <w:delText>et al.</w:delText>
        </w:r>
        <w:r w:rsidR="00DB4AE0" w:rsidRPr="0012167A" w:rsidDel="00616E8A">
          <w:rPr>
            <w:rFonts w:ascii="Times New Roman" w:hAnsi="Times New Roman" w:cs="Times New Roman"/>
            <w:color w:val="000000" w:themeColor="text1"/>
            <w:u w:val="dash"/>
            <w:rPrChange w:id="616" w:author="Ruijie Xu" w:date="2022-03-11T09:58:00Z">
              <w:rPr>
                <w:color w:val="000000"/>
                <w:u w:val="dash"/>
              </w:rPr>
            </w:rPrChange>
          </w:rPr>
          <w:delText>, 2015)</w:delText>
        </w:r>
        <w:r w:rsidR="00DB4AE0" w:rsidRPr="00F61309" w:rsidDel="00616E8A">
          <w:rPr>
            <w:rFonts w:ascii="Times New Roman" w:hAnsi="Times New Roman" w:cs="Times New Roman"/>
            <w:color w:val="000000" w:themeColor="text1"/>
          </w:rPr>
          <w:fldChar w:fldCharType="end"/>
        </w:r>
      </w:del>
      <w:del w:id="617" w:author="Ruijie Xu" w:date="2022-02-01T14:33:00Z">
        <w:r w:rsidRPr="00F61309" w:rsidDel="00DB4AE0">
          <w:rPr>
            <w:rFonts w:ascii="Times New Roman" w:hAnsi="Times New Roman" w:cs="Times New Roman"/>
            <w:color w:val="000000" w:themeColor="text1"/>
          </w:rPr>
          <w:fldChar w:fldCharType="begin" w:fldLock="1"/>
        </w:r>
        <w:r w:rsidR="00506F24" w:rsidRPr="00F61309" w:rsidDel="00DB4AE0">
          <w:rPr>
            <w:rFonts w:ascii="Times New Roman" w:hAnsi="Times New Roman" w:cs="Times New Roman"/>
            <w:color w:val="000000" w:themeColor="text1"/>
          </w:rPr>
          <w:delInstrText xml:space="preserve"> ADDIN ZOTERO_ITEM CSL_CITATION {"citationID":"0pDmFBaw","properties":{"formattedCitation":"(Ye {\\i{}et al.}, 2019a)","plainCitation":"(Ye et al., 2019a)","noteIndex":0},"citationItems":[{"id":"y7Rngnif/osyFWaTk","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schema":"https://github.com/citation-style-language/schema/raw/master/csl-citation.json"} </w:delInstrText>
        </w:r>
        <w:r w:rsidRPr="00F61309" w:rsidDel="00DB4AE0">
          <w:rPr>
            <w:rFonts w:ascii="Times New Roman" w:hAnsi="Times New Roman" w:cs="Times New Roman"/>
            <w:color w:val="000000" w:themeColor="text1"/>
          </w:rPr>
          <w:fldChar w:fldCharType="separate"/>
        </w:r>
        <w:r w:rsidR="00350DBF" w:rsidRPr="0012167A" w:rsidDel="00DB4AE0">
          <w:rPr>
            <w:rFonts w:ascii="Times New Roman" w:hAnsi="Times New Roman" w:cs="Times New Roman"/>
            <w:color w:val="000000" w:themeColor="text1"/>
            <w:rPrChange w:id="618" w:author="Ruijie Xu" w:date="2022-03-11T09:58:00Z">
              <w:rPr>
                <w:color w:val="000000"/>
              </w:rPr>
            </w:rPrChange>
          </w:rPr>
          <w:delText xml:space="preserve">(Ye </w:delText>
        </w:r>
        <w:r w:rsidR="00350DBF" w:rsidRPr="0012167A" w:rsidDel="00DB4AE0">
          <w:rPr>
            <w:rFonts w:ascii="Times New Roman" w:hAnsi="Times New Roman" w:cs="Times New Roman"/>
            <w:i/>
            <w:iCs/>
            <w:color w:val="000000" w:themeColor="text1"/>
            <w:rPrChange w:id="619" w:author="Ruijie Xu" w:date="2022-03-11T09:58:00Z">
              <w:rPr>
                <w:i/>
                <w:iCs/>
                <w:color w:val="000000"/>
              </w:rPr>
            </w:rPrChange>
          </w:rPr>
          <w:delText>et al.</w:delText>
        </w:r>
        <w:r w:rsidR="00350DBF" w:rsidRPr="0012167A" w:rsidDel="00DB4AE0">
          <w:rPr>
            <w:rFonts w:ascii="Times New Roman" w:hAnsi="Times New Roman" w:cs="Times New Roman"/>
            <w:color w:val="000000" w:themeColor="text1"/>
            <w:rPrChange w:id="620" w:author="Ruijie Xu" w:date="2022-03-11T09:58:00Z">
              <w:rPr>
                <w:color w:val="000000"/>
              </w:rPr>
            </w:rPrChange>
          </w:rPr>
          <w:delText>, 2019a)</w:delText>
        </w:r>
        <w:r w:rsidRPr="00F61309" w:rsidDel="00DB4AE0">
          <w:rPr>
            <w:rFonts w:ascii="Times New Roman" w:hAnsi="Times New Roman" w:cs="Times New Roman"/>
            <w:color w:val="000000" w:themeColor="text1"/>
          </w:rPr>
          <w:fldChar w:fldCharType="end"/>
        </w:r>
      </w:del>
      <w:del w:id="621" w:author="Ruijie Xu" w:date="2022-02-01T14:49:00Z">
        <w:r w:rsidRPr="00F61309" w:rsidDel="00616E8A">
          <w:rPr>
            <w:rFonts w:ascii="Times New Roman" w:hAnsi="Times New Roman" w:cs="Times New Roman"/>
            <w:color w:val="000000" w:themeColor="text1"/>
          </w:rPr>
          <w:delText>.</w:delText>
        </w:r>
      </w:del>
      <w:ins w:id="622" w:author="Ruijie Xu" w:date="2022-02-01T14:38:00Z">
        <w:del w:id="623" w:author="Liliana Salvador" w:date="2022-02-22T17:58:00Z">
          <w:r w:rsidR="00FA2E9A" w:rsidRPr="00F61309" w:rsidDel="00C07280">
            <w:rPr>
              <w:rFonts w:ascii="Times New Roman" w:hAnsi="Times New Roman" w:cs="Times New Roman"/>
              <w:color w:val="000000" w:themeColor="text1"/>
            </w:rPr>
            <w:delText>Some</w:delText>
          </w:r>
        </w:del>
        <w:del w:id="624" w:author="Liliana Salvador" w:date="2022-02-22T18:03:00Z">
          <w:r w:rsidR="00FA2E9A" w:rsidRPr="00F61309" w:rsidDel="00C07280">
            <w:rPr>
              <w:rFonts w:ascii="Times New Roman" w:hAnsi="Times New Roman" w:cs="Times New Roman"/>
              <w:color w:val="000000" w:themeColor="text1"/>
            </w:rPr>
            <w:delText xml:space="preserve"> </w:delText>
          </w:r>
        </w:del>
      </w:ins>
      <w:ins w:id="625" w:author="Ruijie Xu" w:date="2022-02-01T14:49:00Z">
        <w:del w:id="626" w:author="Liliana Salvador" w:date="2022-02-22T18:03:00Z">
          <w:r w:rsidR="00616E8A" w:rsidRPr="00F61309" w:rsidDel="00C07280">
            <w:rPr>
              <w:rFonts w:ascii="Times New Roman" w:hAnsi="Times New Roman" w:cs="Times New Roman"/>
              <w:color w:val="000000" w:themeColor="text1"/>
            </w:rPr>
            <w:delText xml:space="preserve">software, </w:delText>
          </w:r>
        </w:del>
        <w:del w:id="627" w:author="Liliana Salvador" w:date="2022-02-22T17:58:00Z">
          <w:r w:rsidR="00616E8A" w:rsidRPr="00F61309" w:rsidDel="00C07280">
            <w:rPr>
              <w:rFonts w:ascii="Times New Roman" w:hAnsi="Times New Roman" w:cs="Times New Roman"/>
              <w:color w:val="000000" w:themeColor="text1"/>
            </w:rPr>
            <w:delText>represented by</w:delText>
          </w:r>
        </w:del>
      </w:ins>
      <w:ins w:id="628" w:author="Ruijie Xu" w:date="2022-02-01T14:50:00Z">
        <w:r w:rsidR="00616E8A" w:rsidRPr="00F61309">
          <w:rPr>
            <w:rFonts w:ascii="Times New Roman" w:hAnsi="Times New Roman" w:cs="Times New Roman"/>
            <w:color w:val="000000" w:themeColor="text1"/>
          </w:rPr>
          <w:t xml:space="preserve"> </w:t>
        </w:r>
      </w:ins>
      <w:ins w:id="629" w:author="Ruijie Xu" w:date="2022-02-01T14:49:00Z">
        <w:r w:rsidR="00616E8A" w:rsidRPr="00F61309">
          <w:rPr>
            <w:rFonts w:ascii="Times New Roman" w:hAnsi="Times New Roman" w:cs="Times New Roman"/>
            <w:color w:val="000000" w:themeColor="text1"/>
          </w:rPr>
          <w:t xml:space="preserve">Metaphlan3 </w:t>
        </w:r>
        <w:r w:rsidR="00616E8A" w:rsidRPr="00F61309">
          <w:rPr>
            <w:rFonts w:ascii="Times New Roman" w:hAnsi="Times New Roman" w:cs="Times New Roman"/>
            <w:color w:val="000000" w:themeColor="text1"/>
          </w:rPr>
          <w:fldChar w:fldCharType="begin"/>
        </w:r>
      </w:ins>
      <w:r w:rsidR="004765A2" w:rsidRPr="00F61309">
        <w:rPr>
          <w:rFonts w:ascii="Times New Roman" w:hAnsi="Times New Roman" w:cs="Times New Roman"/>
          <w:color w:val="000000" w:themeColor="text1"/>
        </w:rPr>
        <w:instrText xml:space="preserve"> ADDIN ZOTERO_ITEM CSL_CITATION {"citationID":"a27u65o7pe2","properties":{"formattedCitation":"(Truong {\\i{}et al.}, 2015; Beghini {\\i{}et al.}, 2021)","plainCitation":"(Truong et al., 2015; Beghini et al., 2021)","noteIndex":0},"citationItems":[{"id":2491,"uris":["http://zotero.org/users/8256916/items/ADDPGAPE"],"itemData":{"id":2491,"type":"article-journal","container-title":"Nature Methods","DOI":"10.1038/nmeth.3589","ISSN":"1548-7105","issue":"10","journalAbbreviation":"Nat Methods","language":"en","note":"number: 10\npublisher: Nature Publishing Group","page":"902-903","source":"www.nature.com","title":"MetaPhlAn2 for enhanced metagenomic taxonomic profiling","URL":"https://www.nature.com/articles/nmeth.3589","volume":"12","author":[{"family":"Truong","given":"Duy Tin"},{"family":"Franzosa","given":"Eric A."},{"family":"Tickle","given":"Timothy L."},{"family":"Scholz","given":"Matthias"},{"family":"Weingart","given":"George"},{"family":"Pasolli","given":"Edoardo"},{"family":"Tett","given":"Adrian"},{"family":"Huttenhower","given":"Curtis"},{"family":"Segata","given":"Nicola"}],"accessed":{"date-parts":[["2022",2,1]]},"issued":{"date-parts":[["2015",10]]}}},{"id":2493,"uris":["http://zotero.org/users/8256916/items/YUC8UFG8"],"itemData":{"id":2493,"type":"article-journal","abstract":"Culture-independent analyses of microbial communities have progressed dramatically in the last decade, particularly due to advances in methods for biological profiling via shotgun metagenomics. Opportunities for improvement continue to accelerate, with greater access to multi-omics, microbial reference genomes, and strain-level diversity. To leverage these, we present bioBakery 3, a set of integrated, improved methods for taxonomic, strain-level, functional, and phylogenetic profiling of metagenomes newly developed to build on the largest set of reference sequences now available. Compared to current alternatives, MetaPhlAn 3 increases the accuracy of taxonomic profiling, and HUMAnN 3 improves that of functional potential and activity. These methods detected novel disease-microbiome links in applications to CRC (1262 metagenomes) and IBD (1635 metagenomes and 817 metatranscriptomes). Strain-level profiling of an additional 4077 metagenomes with StrainPhlAn 3 and PanPhlAn 3 unraveled the phylogenetic and functional structure of the common gut microbe Ruminococcus bromii, previously described by only 15 isolate genomes. With open-source implementations and cloud-deployable reproducible workflows, the bioBakery 3 platform can help researchers deepen the resolution, scale, and accuracy of multi-omic profiling for microbial community studies.","container-title":"eLife","DOI":"10.7554/eLife.65088","ISSN":"2050-084X","note":"publisher: eLife Sciences Publications, Ltd","page":"e65088","source":"eLife","title":"Integrating taxonomic, functional, and strain-level profiling of diverse microbial communities with bioBakery 3","URL":"https://doi.org/10.7554/eLife.65088","volume":"10","author":[{"family":"Beghini","given":"Francesco"},{"family":"McIver","given":"Lauren J"},{"family":"Blanco-Míguez","given":"Aitor"},{"family":"Dubois","given":"Leonard"},{"family":"Asnicar","given":"Francesco"},{"family":"Maharjan","given":"Sagun"},{"family":"Mailyan","given":"Ana"},{"family":"Manghi","given":"Paolo"},{"family":"Scholz","given":"Matthias"},{"family":"Thomas","given":"Andrew Maltez"},{"family":"Valles-Colomer","given":"Mireia"},{"family":"Weingart","given":"George"},{"family":"Zhang","given":"Yancong"},{"family":"Zolfo","given":"Moreno"},{"family":"Huttenhower","given":"Curtis"},{"family":"Franzosa","given":"Eric A"},{"family":"Segata","given":"Nicola"}],"editor":[{"family":"Turnbaugh","given":"Peter"},{"family":"Franco","given":"Eduardo"},{"family":"Brown","given":"C Titus"}],"accessed":{"date-parts":[["2022",2,1]]},"issued":{"date-parts":[["2021",5,4]]}}}],"schema":"https://github.com/citation-style-language/schema/raw/master/csl-citation.json"} </w:instrText>
      </w:r>
      <w:ins w:id="630" w:author="Ruijie Xu" w:date="2022-02-01T14:49:00Z">
        <w:r w:rsidR="00616E8A" w:rsidRPr="00F61309">
          <w:rPr>
            <w:rFonts w:ascii="Times New Roman" w:hAnsi="Times New Roman" w:cs="Times New Roman"/>
            <w:color w:val="000000" w:themeColor="text1"/>
          </w:rPr>
          <w:fldChar w:fldCharType="separate"/>
        </w:r>
      </w:ins>
      <w:r w:rsidR="00CB52B4" w:rsidRPr="0012167A">
        <w:rPr>
          <w:rFonts w:ascii="Times New Roman" w:hAnsi="Times New Roman" w:cs="Times New Roman"/>
          <w:color w:val="000000" w:themeColor="text1"/>
          <w:rPrChange w:id="631" w:author="Ruijie Xu" w:date="2022-03-11T09:58:00Z">
            <w:rPr>
              <w:rFonts w:ascii="Calibri" w:cs="Calibri"/>
              <w:color w:val="000000"/>
            </w:rPr>
          </w:rPrChange>
        </w:rPr>
        <w:t xml:space="preserve">(Truong </w:t>
      </w:r>
      <w:r w:rsidR="00CB52B4" w:rsidRPr="0012167A">
        <w:rPr>
          <w:rFonts w:ascii="Times New Roman" w:hAnsi="Times New Roman" w:cs="Times New Roman"/>
          <w:i/>
          <w:iCs/>
          <w:color w:val="000000" w:themeColor="text1"/>
          <w:rPrChange w:id="632" w:author="Ruijie Xu" w:date="2022-03-11T09:58:00Z">
            <w:rPr>
              <w:rFonts w:ascii="Calibri" w:cs="Calibri"/>
              <w:i/>
              <w:iCs/>
              <w:color w:val="000000"/>
            </w:rPr>
          </w:rPrChange>
        </w:rPr>
        <w:t>et al.</w:t>
      </w:r>
      <w:r w:rsidR="00CB52B4" w:rsidRPr="0012167A">
        <w:rPr>
          <w:rFonts w:ascii="Times New Roman" w:hAnsi="Times New Roman" w:cs="Times New Roman"/>
          <w:color w:val="000000" w:themeColor="text1"/>
          <w:rPrChange w:id="633" w:author="Ruijie Xu" w:date="2022-03-11T09:58:00Z">
            <w:rPr>
              <w:rFonts w:ascii="Calibri" w:cs="Calibri"/>
              <w:color w:val="000000"/>
            </w:rPr>
          </w:rPrChange>
        </w:rPr>
        <w:t xml:space="preserve">, 2015; Beghini </w:t>
      </w:r>
      <w:r w:rsidR="00CB52B4" w:rsidRPr="0012167A">
        <w:rPr>
          <w:rFonts w:ascii="Times New Roman" w:hAnsi="Times New Roman" w:cs="Times New Roman"/>
          <w:i/>
          <w:iCs/>
          <w:color w:val="000000" w:themeColor="text1"/>
          <w:rPrChange w:id="634" w:author="Ruijie Xu" w:date="2022-03-11T09:58:00Z">
            <w:rPr>
              <w:rFonts w:ascii="Calibri" w:cs="Calibri"/>
              <w:i/>
              <w:iCs/>
              <w:color w:val="000000"/>
            </w:rPr>
          </w:rPrChange>
        </w:rPr>
        <w:t>et al.</w:t>
      </w:r>
      <w:r w:rsidR="00CB52B4" w:rsidRPr="0012167A">
        <w:rPr>
          <w:rFonts w:ascii="Times New Roman" w:hAnsi="Times New Roman" w:cs="Times New Roman"/>
          <w:color w:val="000000" w:themeColor="text1"/>
          <w:rPrChange w:id="635" w:author="Ruijie Xu" w:date="2022-03-11T09:58:00Z">
            <w:rPr>
              <w:rFonts w:ascii="Calibri" w:cs="Calibri"/>
              <w:color w:val="000000"/>
            </w:rPr>
          </w:rPrChange>
        </w:rPr>
        <w:t>, 2021)</w:t>
      </w:r>
      <w:ins w:id="636" w:author="Ruijie Xu" w:date="2022-02-01T14:49:00Z">
        <w:r w:rsidR="00616E8A" w:rsidRPr="00F61309">
          <w:rPr>
            <w:rFonts w:ascii="Times New Roman" w:hAnsi="Times New Roman" w:cs="Times New Roman"/>
            <w:color w:val="000000" w:themeColor="text1"/>
          </w:rPr>
          <w:fldChar w:fldCharType="end"/>
        </w:r>
        <w:del w:id="637" w:author="Liliana Salvador" w:date="2022-02-22T18:03:00Z">
          <w:r w:rsidR="00616E8A" w:rsidRPr="00F61309" w:rsidDel="00C07280">
            <w:rPr>
              <w:rFonts w:ascii="Times New Roman" w:hAnsi="Times New Roman" w:cs="Times New Roman"/>
              <w:color w:val="000000" w:themeColor="text1"/>
            </w:rPr>
            <w:delText>,</w:delText>
          </w:r>
        </w:del>
        <w:r w:rsidR="00616E8A" w:rsidRPr="00F61309">
          <w:rPr>
            <w:rFonts w:ascii="Times New Roman" w:hAnsi="Times New Roman" w:cs="Times New Roman"/>
            <w:color w:val="000000" w:themeColor="text1"/>
          </w:rPr>
          <w:t xml:space="preserve"> </w:t>
        </w:r>
      </w:ins>
      <w:ins w:id="638" w:author="Ruijie Xu" w:date="2022-02-01T14:38:00Z">
        <w:r w:rsidR="00FA2E9A" w:rsidRPr="00F61309">
          <w:rPr>
            <w:rFonts w:ascii="Times New Roman" w:hAnsi="Times New Roman" w:cs="Times New Roman"/>
            <w:color w:val="000000" w:themeColor="text1"/>
          </w:rPr>
          <w:t>w</w:t>
        </w:r>
      </w:ins>
      <w:ins w:id="639" w:author="Liliana Salvador" w:date="2022-02-22T18:03:00Z">
        <w:r w:rsidR="00C07280" w:rsidRPr="00F61309">
          <w:rPr>
            <w:rFonts w:ascii="Times New Roman" w:hAnsi="Times New Roman" w:cs="Times New Roman"/>
            <w:color w:val="000000" w:themeColor="text1"/>
          </w:rPr>
          <w:t>as</w:t>
        </w:r>
      </w:ins>
      <w:ins w:id="640" w:author="Ruijie Xu" w:date="2022-02-01T14:38:00Z">
        <w:del w:id="641" w:author="Liliana Salvador" w:date="2022-02-22T17:58:00Z">
          <w:r w:rsidR="00FA2E9A" w:rsidRPr="00F61309" w:rsidDel="00C07280">
            <w:rPr>
              <w:rFonts w:ascii="Times New Roman" w:hAnsi="Times New Roman" w:cs="Times New Roman"/>
              <w:color w:val="000000" w:themeColor="text1"/>
            </w:rPr>
            <w:delText>a</w:delText>
          </w:r>
        </w:del>
      </w:ins>
      <w:ins w:id="642" w:author="Ruijie Xu" w:date="2022-02-01T14:39:00Z">
        <w:del w:id="643" w:author="Liliana Salvador" w:date="2022-02-22T17:58:00Z">
          <w:r w:rsidR="00FA2E9A" w:rsidRPr="00F61309" w:rsidDel="00C07280">
            <w:rPr>
              <w:rFonts w:ascii="Times New Roman" w:hAnsi="Times New Roman" w:cs="Times New Roman"/>
              <w:color w:val="000000" w:themeColor="text1"/>
            </w:rPr>
            <w:delText>s</w:delText>
          </w:r>
        </w:del>
        <w:r w:rsidR="00FA2E9A" w:rsidRPr="00F61309">
          <w:rPr>
            <w:rFonts w:ascii="Times New Roman" w:hAnsi="Times New Roman" w:cs="Times New Roman"/>
            <w:color w:val="000000" w:themeColor="text1"/>
          </w:rPr>
          <w:t xml:space="preserve"> designed to identify </w:t>
        </w:r>
        <w:del w:id="644" w:author="Liliana Salvador" w:date="2022-02-22T17:58:00Z">
          <w:r w:rsidR="00FA2E9A" w:rsidRPr="00F61309" w:rsidDel="00C07280">
            <w:rPr>
              <w:rFonts w:ascii="Times New Roman" w:hAnsi="Times New Roman" w:cs="Times New Roman"/>
              <w:color w:val="000000" w:themeColor="text1"/>
            </w:rPr>
            <w:delText xml:space="preserve">the </w:delText>
          </w:r>
        </w:del>
        <w:r w:rsidR="00FA2E9A" w:rsidRPr="00F61309">
          <w:rPr>
            <w:rFonts w:ascii="Times New Roman" w:hAnsi="Times New Roman" w:cs="Times New Roman"/>
            <w:color w:val="000000" w:themeColor="text1"/>
          </w:rPr>
          <w:t xml:space="preserve">unique genetic markers within </w:t>
        </w:r>
      </w:ins>
      <w:ins w:id="645" w:author="Ruijie Xu" w:date="2022-02-01T16:14:00Z">
        <w:r w:rsidR="00D1066B" w:rsidRPr="00F61309">
          <w:rPr>
            <w:rFonts w:ascii="Times New Roman" w:hAnsi="Times New Roman" w:cs="Times New Roman"/>
            <w:color w:val="000000" w:themeColor="text1"/>
          </w:rPr>
          <w:t>each</w:t>
        </w:r>
      </w:ins>
      <w:ins w:id="646" w:author="Ruijie Xu" w:date="2022-02-01T14:39:00Z">
        <w:r w:rsidR="00FA2E9A" w:rsidRPr="00F61309">
          <w:rPr>
            <w:rFonts w:ascii="Times New Roman" w:hAnsi="Times New Roman" w:cs="Times New Roman"/>
            <w:color w:val="000000" w:themeColor="text1"/>
          </w:rPr>
          <w:t xml:space="preserve"> microbial </w:t>
        </w:r>
      </w:ins>
      <w:ins w:id="647" w:author="Ruijie Xu" w:date="2022-02-01T16:15:00Z">
        <w:r w:rsidR="00D1066B" w:rsidRPr="00F61309">
          <w:rPr>
            <w:rFonts w:ascii="Times New Roman" w:hAnsi="Times New Roman" w:cs="Times New Roman"/>
            <w:color w:val="000000" w:themeColor="text1"/>
          </w:rPr>
          <w:t>taxon</w:t>
        </w:r>
      </w:ins>
      <w:del w:id="648" w:author="Ruijie Xu" w:date="2022-02-01T14:49:00Z">
        <w:r w:rsidR="00FA2E9A" w:rsidRPr="00F61309" w:rsidDel="00616E8A">
          <w:rPr>
            <w:rFonts w:ascii="Times New Roman" w:hAnsi="Times New Roman" w:cs="Times New Roman"/>
            <w:color w:val="000000" w:themeColor="text1"/>
          </w:rPr>
          <w:fldChar w:fldCharType="begin"/>
        </w:r>
        <w:r w:rsidR="00FA2E9A" w:rsidRPr="00F61309" w:rsidDel="00616E8A">
          <w:rPr>
            <w:rFonts w:ascii="Times New Roman" w:hAnsi="Times New Roman" w:cs="Times New Roman"/>
            <w:color w:val="000000" w:themeColor="text1"/>
          </w:rPr>
          <w:delInstrText xml:space="preserve"> ADDIN ZOTERO_ITEM CSL_CITATION {"citationID":"a27u65o7pe2","properties":{"formattedCitation":"\\uldash{(Truong {\\i{}et al.}, 2015; Beghini {\\i{}et al.}, 2021)}","plainCitation":"(Truong et al., 2015; Beghini et al., 2021)","noteIndex":0},"citationItems":[{"id":2491,"uris":["http://zotero.org/users/8256916/items/ADDPGAPE"],"uri":["http://zotero.org/users/8256916/items/ADDPGAPE"],"itemData":{"id":2491,"type":"article-journal","container-title":"Nature Methods","DOI":"10.1038/nmeth.3589","ISSN":"1548-7105","issue":"10","journalAbbreviation":"Nat Methods","language":"en","note":"number: 10\npublisher: Nature Publishing Group","page":"902-903","source":"www.nature.com","title":"MetaPhlAn2 for enhanced metagenomic taxonomic profiling","URL":"https://www.nature.com/articles/nmeth.3589","volume":"12","author":[{"family":"Truong","given":"Duy Tin"},{"family":"Franzosa","given":"Eric A."},{"family":"Tickle","given":"Timothy L."},{"family":"Scholz","given":"Matthias"},{"family":"Weingart","given":"George"},{"family":"Pasolli","given":"Edoardo"},{"family":"Tett","given":"Adrian"},{"family":"Huttenhower","given":"Curtis"},{"family":"Segata","given":"Nicola"}],"accessed":{"date-parts":[["2022",2,1]]},"issued":{"date-parts":[["2015",10]]}}},{"id":2493,"uris":["http://zotero.org/users/8256916/items/YUC8UFG8"],"uri":["http://zotero.org/users/8256916/items/YUC8UFG8"],"itemData":{"id":2493,"type":"article-journal","abstract":"Culture-independent analyses of microbial communities have progressed dramatically in the last decade, particularly due to advances in methods for biological profiling via shotgun metagenomics. Opportunities for improvement continue to accelerate, with greater access to multi-omics, microbial reference genomes, and strain-level diversity. To leverage these, we present bioBakery 3, a set of integrated, improved methods for taxonomic, strain-level, functional, and phylogenetic profiling of metagenomes newly developed to build on the largest set of reference sequences now available. Compared to current alternatives, MetaPhlAn 3 increases the accuracy of taxonomic profiling, and HUMAnN 3 improves that of functional potential and activity. These methods detected novel disease-microbiome links in applications to CRC (1262 metagenomes) and IBD (1635 metagenomes and 817 metatranscriptomes). Strain-level profiling of an additional 4077 metagenomes with StrainPhlAn 3 and PanPhlAn 3 unraveled the phylogenetic and functional structure of the common gut microbe Ruminococcus bromii, previously described by only 15 isolate genomes. With open-source implementations and cloud-deployable reproducible workflows, the bioBakery 3 platform can help researchers deepen the resolution, scale, and accuracy of multi-omic profiling for microbial community studies.","container-title":"eLife","DOI":"10.7554/eLife.65088","ISSN":"2050-084X","note":"publisher: eLife Sciences Publications, Ltd","page":"e65088","source":"eLife","title":"Integrating taxonomic, functional, and strain-level profiling of diverse microbial communities with bioBakery 3","URL":"https://doi.org/10.7554/eLife.65088","volume":"10","author":[{"family":"Beghini","given":"Francesco"},{"family":"McIver","given":"Lauren J"},{"family":"Blanco-Míguez","given":"Aitor"},{"family":"Dubois","given":"Leonard"},{"family":"Asnicar","given":"Francesco"},{"family":"Maharjan","given":"Sagun"},{"family":"Mailyan","given":"Ana"},{"family":"Manghi","given":"Paolo"},{"family":"Scholz","given":"Matthias"},{"family":"Thomas","given":"Andrew Maltez"},{"family":"Valles-Colomer","given":"Mireia"},{"family":"Weingart","given":"George"},{"family":"Zhang","given":"Yancong"},{"family":"Zolfo","given":"Moreno"},{"family":"Huttenhower","given":"Curtis"},{"family":"Franzosa","given":"Eric A"},{"family":"Segata","given":"Nicola"}],"editor":[{"family":"Turnbaugh","given":"Peter"},{"family":"Franco","given":"Eduardo"},{"family":"Brown","given":"C Titus"}],"accessed":{"date-parts":[["2022",2,1]]},"issued":{"date-parts":[["2021",5,4]]}}}],"schema":"https://github.com/citation-style-language/schema/raw/master/csl-citation.json"} </w:delInstrText>
        </w:r>
        <w:r w:rsidR="00FA2E9A" w:rsidRPr="00F61309" w:rsidDel="00616E8A">
          <w:rPr>
            <w:rFonts w:ascii="Times New Roman" w:hAnsi="Times New Roman" w:cs="Times New Roman"/>
            <w:color w:val="000000" w:themeColor="text1"/>
          </w:rPr>
          <w:fldChar w:fldCharType="separate"/>
        </w:r>
        <w:r w:rsidR="00FA2E9A" w:rsidRPr="0012167A" w:rsidDel="00616E8A">
          <w:rPr>
            <w:rFonts w:ascii="Times New Roman" w:hAnsi="Times New Roman" w:cs="Times New Roman"/>
            <w:color w:val="000000" w:themeColor="text1"/>
            <w:u w:val="dash"/>
            <w:rPrChange w:id="649" w:author="Ruijie Xu" w:date="2022-03-11T09:58:00Z">
              <w:rPr>
                <w:color w:val="000000"/>
                <w:u w:val="dash"/>
              </w:rPr>
            </w:rPrChange>
          </w:rPr>
          <w:delText xml:space="preserve">(Truong </w:delText>
        </w:r>
        <w:r w:rsidR="00FA2E9A" w:rsidRPr="0012167A" w:rsidDel="00616E8A">
          <w:rPr>
            <w:rFonts w:ascii="Times New Roman" w:hAnsi="Times New Roman" w:cs="Times New Roman"/>
            <w:i/>
            <w:iCs/>
            <w:color w:val="000000" w:themeColor="text1"/>
            <w:u w:val="dash"/>
            <w:rPrChange w:id="650" w:author="Ruijie Xu" w:date="2022-03-11T09:58:00Z">
              <w:rPr>
                <w:i/>
                <w:iCs/>
                <w:color w:val="000000"/>
                <w:u w:val="dash"/>
              </w:rPr>
            </w:rPrChange>
          </w:rPr>
          <w:delText>et al.</w:delText>
        </w:r>
        <w:r w:rsidR="00FA2E9A" w:rsidRPr="0012167A" w:rsidDel="00616E8A">
          <w:rPr>
            <w:rFonts w:ascii="Times New Roman" w:hAnsi="Times New Roman" w:cs="Times New Roman"/>
            <w:color w:val="000000" w:themeColor="text1"/>
            <w:u w:val="dash"/>
            <w:rPrChange w:id="651" w:author="Ruijie Xu" w:date="2022-03-11T09:58:00Z">
              <w:rPr>
                <w:color w:val="000000"/>
                <w:u w:val="dash"/>
              </w:rPr>
            </w:rPrChange>
          </w:rPr>
          <w:delText xml:space="preserve">, 2015; Beghini </w:delText>
        </w:r>
        <w:r w:rsidR="00FA2E9A" w:rsidRPr="0012167A" w:rsidDel="00616E8A">
          <w:rPr>
            <w:rFonts w:ascii="Times New Roman" w:hAnsi="Times New Roman" w:cs="Times New Roman"/>
            <w:i/>
            <w:iCs/>
            <w:color w:val="000000" w:themeColor="text1"/>
            <w:u w:val="dash"/>
            <w:rPrChange w:id="652" w:author="Ruijie Xu" w:date="2022-03-11T09:58:00Z">
              <w:rPr>
                <w:i/>
                <w:iCs/>
                <w:color w:val="000000"/>
                <w:u w:val="dash"/>
              </w:rPr>
            </w:rPrChange>
          </w:rPr>
          <w:delText>et al.</w:delText>
        </w:r>
        <w:r w:rsidR="00FA2E9A" w:rsidRPr="0012167A" w:rsidDel="00616E8A">
          <w:rPr>
            <w:rFonts w:ascii="Times New Roman" w:hAnsi="Times New Roman" w:cs="Times New Roman"/>
            <w:color w:val="000000" w:themeColor="text1"/>
            <w:u w:val="dash"/>
            <w:rPrChange w:id="653" w:author="Ruijie Xu" w:date="2022-03-11T09:58:00Z">
              <w:rPr>
                <w:color w:val="000000"/>
                <w:u w:val="dash"/>
              </w:rPr>
            </w:rPrChange>
          </w:rPr>
          <w:delText>, 2021)</w:delText>
        </w:r>
        <w:r w:rsidR="00FA2E9A" w:rsidRPr="00F61309" w:rsidDel="00616E8A">
          <w:rPr>
            <w:rFonts w:ascii="Times New Roman" w:hAnsi="Times New Roman" w:cs="Times New Roman"/>
            <w:color w:val="000000" w:themeColor="text1"/>
          </w:rPr>
          <w:fldChar w:fldCharType="end"/>
        </w:r>
      </w:del>
      <w:ins w:id="654" w:author="Liliana Salvador" w:date="2022-02-22T18:03:00Z">
        <w:r w:rsidR="00C07280" w:rsidRPr="00F61309">
          <w:rPr>
            <w:rFonts w:ascii="Times New Roman" w:hAnsi="Times New Roman" w:cs="Times New Roman"/>
            <w:color w:val="000000" w:themeColor="text1"/>
          </w:rPr>
          <w:t xml:space="preserve">; </w:t>
        </w:r>
      </w:ins>
      <w:ins w:id="655" w:author="Liliana Salvador" w:date="2022-02-22T18:05:00Z">
        <w:r w:rsidR="00C07280" w:rsidRPr="00F61309">
          <w:rPr>
            <w:rFonts w:ascii="Times New Roman" w:hAnsi="Times New Roman" w:cs="Times New Roman"/>
            <w:color w:val="000000" w:themeColor="text1"/>
          </w:rPr>
          <w:t xml:space="preserve">and </w:t>
        </w:r>
      </w:ins>
      <w:ins w:id="656" w:author="Liliana Salvador" w:date="2022-02-22T18:03:00Z">
        <w:r w:rsidR="00C07280" w:rsidRPr="00F61309">
          <w:rPr>
            <w:rFonts w:ascii="Times New Roman" w:hAnsi="Times New Roman" w:cs="Times New Roman"/>
            <w:color w:val="000000" w:themeColor="text1"/>
          </w:rPr>
          <w:t xml:space="preserve">3) </w:t>
        </w:r>
      </w:ins>
      <w:ins w:id="657" w:author="Ruijie Xu" w:date="2022-02-01T14:42:00Z">
        <w:del w:id="658" w:author="Liliana Salvador" w:date="2022-02-22T18:03:00Z">
          <w:r w:rsidR="00FA2E9A" w:rsidRPr="00F61309" w:rsidDel="00C07280">
            <w:rPr>
              <w:rFonts w:ascii="Times New Roman" w:hAnsi="Times New Roman" w:cs="Times New Roman"/>
              <w:color w:val="000000" w:themeColor="text1"/>
            </w:rPr>
            <w:delText xml:space="preserve">. </w:delText>
          </w:r>
        </w:del>
      </w:ins>
      <w:ins w:id="659" w:author="Ruijie Xu" w:date="2022-02-01T14:51:00Z">
        <w:del w:id="660" w:author="Liliana Salvador" w:date="2022-02-22T18:03:00Z">
          <w:r w:rsidR="00616E8A" w:rsidRPr="00F61309" w:rsidDel="00C07280">
            <w:rPr>
              <w:rFonts w:ascii="Times New Roman" w:hAnsi="Times New Roman" w:cs="Times New Roman"/>
              <w:color w:val="000000" w:themeColor="text1"/>
            </w:rPr>
            <w:delText>Other software,</w:delText>
          </w:r>
        </w:del>
      </w:ins>
      <w:ins w:id="661" w:author="Ruijie Xu" w:date="2022-02-01T14:52:00Z">
        <w:del w:id="662" w:author="Liliana Salvador" w:date="2022-02-22T18:03:00Z">
          <w:r w:rsidR="00616E8A" w:rsidRPr="00F61309" w:rsidDel="00C07280">
            <w:rPr>
              <w:rFonts w:ascii="Times New Roman" w:hAnsi="Times New Roman" w:cs="Times New Roman"/>
              <w:color w:val="000000" w:themeColor="text1"/>
            </w:rPr>
            <w:delText xml:space="preserve"> such as </w:delText>
          </w:r>
        </w:del>
      </w:ins>
      <w:ins w:id="663" w:author="Ruijie Xu" w:date="2022-02-01T14:50:00Z">
        <w:r w:rsidR="00616E8A" w:rsidRPr="00F61309">
          <w:rPr>
            <w:rFonts w:ascii="Times New Roman" w:hAnsi="Times New Roman" w:cs="Times New Roman"/>
            <w:color w:val="000000" w:themeColor="text1"/>
          </w:rPr>
          <w:t xml:space="preserve">Centrifuge </w:t>
        </w:r>
      </w:ins>
      <w:r w:rsidR="00616E8A"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a2njokpd2du","properties":{"formattedCitation":"(Kim {\\i{}et al.}, 2016)","plainCitation":"(Kim et al., 2016)","noteIndex":0},"citationItems":[{"id":2495,"uris":["http://zotero.org/users/8256916/items/M2W2J7Z4"],"itemData":{"id":2495,"type":"article-journal","abstract":"Centrifuge is a novel microbial classification engine that enables rapid, accurate, and sensitive labeling of reads and quantification of species on desktop computers. The system uses an indexing scheme based on the Burrows-Wheeler transform (BWT) and the Ferragina-Manzini (FM) index, optimized specifically for the metagenomic classification problem. Centrifuge requires a relatively small index (4.2 GB for 4078 bacterial and 200 archaeal genomes) and classifies sequences at very high speed, allowing it to process the millions of reads from a typical high-throughput DNA sequencing run within a few minutes. Together, these advances enable timely and accurate analysis of large metagenomics data sets on conventional desktop computers. Because of its space-optimized indexing schemes, Centrifuge also makes it possible to index the entire NCBI nonredundant nucleotide sequence database (a total of 109 billion bases) with an index size of 69 GB, in contrast to k-mer-based indexing schemes, which require far more extensive space.","container-title":"Genome Research","DOI":"10.1101/gr.210641.116","ISSN":"1088-9051, 1549-5469","issue":"12","journalAbbreviation":"Genome Res.","language":"en","note":"Company: Cold Spring Harbor Laboratory Press\nDistributor: Cold Spring Harbor Laboratory Press\nInstitution: Cold Spring Harbor Laboratory Press\nLabel: Cold Spring Harbor Laboratory Press\npublisher: Cold Spring Harbor Lab\nPMID: 27852649","page":"1721-1729","source":"genome.cshlp.org","title":"Centrifuge: rapid and sensitive classification of metagenomic sequences","title-short":"Centrifuge","URL":"https://genome.cshlp.org/content/26/12/1721","volume":"26","author":[{"family":"Kim","given":"Daehwan"},{"family":"Song","given":"Li"},{"family":"Breitwieser","given":"Florian P."},{"family":"Salzberg","given":"Steven L."}],"accessed":{"date-parts":[["2022",2,1]]},"issued":{"date-parts":[["2016",12,1]]}}}],"schema":"https://github.com/citation-style-language/schema/raw/master/csl-citation.json"} </w:instrText>
      </w:r>
      <w:r w:rsidR="00616E8A" w:rsidRPr="00F61309">
        <w:rPr>
          <w:rFonts w:ascii="Times New Roman" w:hAnsi="Times New Roman" w:cs="Times New Roman"/>
          <w:color w:val="000000" w:themeColor="text1"/>
        </w:rPr>
        <w:fldChar w:fldCharType="separate"/>
      </w:r>
      <w:r w:rsidR="00CB52B4" w:rsidRPr="0012167A">
        <w:rPr>
          <w:rFonts w:ascii="Times New Roman" w:hAnsi="Times New Roman" w:cs="Times New Roman"/>
          <w:color w:val="000000" w:themeColor="text1"/>
          <w:rPrChange w:id="664" w:author="Ruijie Xu" w:date="2022-03-11T09:58:00Z">
            <w:rPr>
              <w:rFonts w:ascii="Calibri" w:cs="Calibri"/>
              <w:color w:val="000000"/>
            </w:rPr>
          </w:rPrChange>
        </w:rPr>
        <w:t xml:space="preserve">(Kim </w:t>
      </w:r>
      <w:r w:rsidR="00CB52B4" w:rsidRPr="0012167A">
        <w:rPr>
          <w:rFonts w:ascii="Times New Roman" w:hAnsi="Times New Roman" w:cs="Times New Roman"/>
          <w:i/>
          <w:iCs/>
          <w:color w:val="000000" w:themeColor="text1"/>
          <w:rPrChange w:id="665" w:author="Ruijie Xu" w:date="2022-03-11T09:58:00Z">
            <w:rPr>
              <w:rFonts w:ascii="Calibri" w:cs="Calibri"/>
              <w:i/>
              <w:iCs/>
              <w:color w:val="000000"/>
            </w:rPr>
          </w:rPrChange>
        </w:rPr>
        <w:t>et al.</w:t>
      </w:r>
      <w:r w:rsidR="00CB52B4" w:rsidRPr="0012167A">
        <w:rPr>
          <w:rFonts w:ascii="Times New Roman" w:hAnsi="Times New Roman" w:cs="Times New Roman"/>
          <w:color w:val="000000" w:themeColor="text1"/>
          <w:rPrChange w:id="666" w:author="Ruijie Xu" w:date="2022-03-11T09:58:00Z">
            <w:rPr>
              <w:rFonts w:ascii="Calibri" w:cs="Calibri"/>
              <w:color w:val="000000"/>
            </w:rPr>
          </w:rPrChange>
        </w:rPr>
        <w:t>, 2016)</w:t>
      </w:r>
      <w:r w:rsidR="00616E8A" w:rsidRPr="00F61309">
        <w:rPr>
          <w:rFonts w:ascii="Times New Roman" w:hAnsi="Times New Roman" w:cs="Times New Roman"/>
          <w:color w:val="000000" w:themeColor="text1"/>
        </w:rPr>
        <w:fldChar w:fldCharType="end"/>
      </w:r>
      <w:ins w:id="667" w:author="Ruijie Xu" w:date="2022-02-01T14:54:00Z">
        <w:r w:rsidR="00616E8A" w:rsidRPr="00F61309">
          <w:rPr>
            <w:rFonts w:ascii="Times New Roman" w:hAnsi="Times New Roman" w:cs="Times New Roman"/>
            <w:color w:val="000000" w:themeColor="text1"/>
          </w:rPr>
          <w:t xml:space="preserve"> and Kaiju </w:t>
        </w:r>
      </w:ins>
      <w:r w:rsidR="00616E8A"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a28l20t8h65","properties":{"formattedCitation":"(Menzel, Ng and Krogh, 2016)","plainCitation":"(Menzel, Ng and Krogh, 2016)","noteIndex":0},"citationItems":[{"id":2499,"uris":["http://zotero.org/users/8256916/items/XLXM9XDR"],"itemData":{"id":2499,"type":"article-journal","abstract":"Metagenomics emerged as an important field of research not only in microbial ecology but also for human health and disease, and metagenomic studies are performed on increasingly larger scales. While recent taxonomic classification programs achieve high speed by comparing genomic k-mers, they often lack sensitivity for overcoming evolutionary divergence, so that large fractions of the metagenomic reads remain unclassified. Here we present the novel metagenome classifier Kaiju, which finds maximum (in-)exact matches on the protein-level using the Burrows–Wheeler transform. We show in a genome exclusion benchmark that Kaiju classifies reads with higher sensitivity and similar precision compared with current k-mer-based classifiers, especially in genera that are underrepresented in reference databases. We also demonstrate that Kaiju classifies up to 10 times more reads in real metagenomes. Kaiju can process millions of reads per minute and can run on a standard PC. Source code and web server are available at http://kaiju.binf.ku.dk.","container-title":"Nature Communications","DOI":"10.1038/ncomms11257","ISSN":"2041-1723","issue":"1","journalAbbreviation":"Nat Commun","language":"en","note":"number: 1\npublisher: Nature Publishing Group","page":"11257","source":"www.nature.com","title":"Fast and sensitive taxonomic classification for metagenomics with Kaiju","URL":"https://www.nature.com/articles/ncomms11257","volume":"7","author":[{"family":"Menzel","given":"Peter"},{"family":"Ng","given":"Kim Lee"},{"family":"Krogh","given":"Anders"}],"accessed":{"date-parts":[["2022",2,1]]},"issued":{"date-parts":[["2016",4,13]]}}}],"schema":"https://github.com/citation-style-language/schema/raw/master/csl-citation.json"} </w:instrText>
      </w:r>
      <w:r w:rsidR="00616E8A" w:rsidRPr="00F61309">
        <w:rPr>
          <w:rFonts w:ascii="Times New Roman" w:hAnsi="Times New Roman" w:cs="Times New Roman"/>
          <w:color w:val="000000" w:themeColor="text1"/>
        </w:rPr>
        <w:fldChar w:fldCharType="separate"/>
      </w:r>
      <w:r w:rsidR="00CB52B4" w:rsidRPr="0012167A">
        <w:rPr>
          <w:rFonts w:ascii="Times New Roman" w:hAnsi="Times New Roman" w:cs="Times New Roman"/>
          <w:color w:val="000000" w:themeColor="text1"/>
          <w:rPrChange w:id="668" w:author="Ruijie Xu" w:date="2022-03-11T09:58:00Z">
            <w:rPr>
              <w:rFonts w:ascii="Calibri" w:cs="Calibri"/>
              <w:color w:val="000000"/>
            </w:rPr>
          </w:rPrChange>
        </w:rPr>
        <w:t>(Menzel, Ng and Krogh, 2016)</w:t>
      </w:r>
      <w:r w:rsidR="00616E8A" w:rsidRPr="00F61309">
        <w:rPr>
          <w:rFonts w:ascii="Times New Roman" w:hAnsi="Times New Roman" w:cs="Times New Roman"/>
          <w:color w:val="000000" w:themeColor="text1"/>
        </w:rPr>
        <w:fldChar w:fldCharType="end"/>
      </w:r>
      <w:ins w:id="669" w:author="Liliana Salvador" w:date="2022-02-22T18:04:00Z">
        <w:r w:rsidR="00C07280" w:rsidRPr="00F61309">
          <w:rPr>
            <w:rFonts w:ascii="Times New Roman" w:hAnsi="Times New Roman" w:cs="Times New Roman"/>
            <w:color w:val="000000" w:themeColor="text1"/>
          </w:rPr>
          <w:t xml:space="preserve"> </w:t>
        </w:r>
      </w:ins>
      <w:ins w:id="670" w:author="Liliana Salvador" w:date="2022-02-22T18:12:00Z">
        <w:r w:rsidR="000B2789" w:rsidRPr="00F61309">
          <w:rPr>
            <w:rFonts w:ascii="Times New Roman" w:hAnsi="Times New Roman" w:cs="Times New Roman"/>
            <w:color w:val="000000" w:themeColor="text1"/>
          </w:rPr>
          <w:t>we</w:t>
        </w:r>
      </w:ins>
      <w:ins w:id="671" w:author="Ruijie Xu" w:date="2022-02-27T10:25:00Z">
        <w:r w:rsidR="00ED4429" w:rsidRPr="00F61309">
          <w:rPr>
            <w:rFonts w:ascii="Times New Roman" w:hAnsi="Times New Roman" w:cs="Times New Roman"/>
            <w:color w:val="000000" w:themeColor="text1"/>
          </w:rPr>
          <w:t>re</w:t>
        </w:r>
      </w:ins>
      <w:ins w:id="672" w:author="Liliana Salvador" w:date="2022-02-22T18:12:00Z">
        <w:del w:id="673" w:author="Ruijie Xu" w:date="2022-02-27T10:25:00Z">
          <w:r w:rsidR="000B2789" w:rsidRPr="00F61309" w:rsidDel="00ED4429">
            <w:rPr>
              <w:rFonts w:ascii="Times New Roman" w:hAnsi="Times New Roman" w:cs="Times New Roman"/>
              <w:color w:val="000000" w:themeColor="text1"/>
            </w:rPr>
            <w:delText>w</w:delText>
          </w:r>
        </w:del>
        <w:r w:rsidR="000B2789" w:rsidRPr="00F61309">
          <w:rPr>
            <w:rFonts w:ascii="Times New Roman" w:hAnsi="Times New Roman" w:cs="Times New Roman"/>
            <w:color w:val="000000" w:themeColor="text1"/>
          </w:rPr>
          <w:t xml:space="preserve"> designed to </w:t>
        </w:r>
      </w:ins>
      <w:ins w:id="674" w:author="Ruijie Xu" w:date="2022-02-01T14:52:00Z">
        <w:del w:id="675" w:author="Liliana Salvador" w:date="2022-02-22T18:04:00Z">
          <w:r w:rsidR="00616E8A" w:rsidRPr="00F61309" w:rsidDel="00C07280">
            <w:rPr>
              <w:rFonts w:ascii="Times New Roman" w:hAnsi="Times New Roman" w:cs="Times New Roman"/>
              <w:color w:val="000000" w:themeColor="text1"/>
            </w:rPr>
            <w:delText>,</w:delText>
          </w:r>
        </w:del>
      </w:ins>
      <w:ins w:id="676" w:author="Ruijie Xu" w:date="2022-02-01T14:45:00Z">
        <w:del w:id="677" w:author="Liliana Salvador" w:date="2022-02-22T18:04:00Z">
          <w:r w:rsidR="003947DA" w:rsidRPr="00F61309" w:rsidDel="00C07280">
            <w:rPr>
              <w:rFonts w:ascii="Times New Roman" w:hAnsi="Times New Roman" w:cs="Times New Roman"/>
              <w:color w:val="000000" w:themeColor="text1"/>
            </w:rPr>
            <w:delText xml:space="preserve"> </w:delText>
          </w:r>
        </w:del>
      </w:ins>
      <w:ins w:id="678" w:author="Ruijie Xu" w:date="2022-02-01T14:47:00Z">
        <w:r w:rsidR="00616E8A" w:rsidRPr="00F61309">
          <w:rPr>
            <w:rFonts w:ascii="Times New Roman" w:hAnsi="Times New Roman" w:cs="Times New Roman"/>
            <w:color w:val="000000" w:themeColor="text1"/>
          </w:rPr>
          <w:t>optimiz</w:t>
        </w:r>
      </w:ins>
      <w:ins w:id="679" w:author="Ruijie Xu" w:date="2022-02-01T14:48:00Z">
        <w:r w:rsidR="00616E8A" w:rsidRPr="00F61309">
          <w:rPr>
            <w:rFonts w:ascii="Times New Roman" w:hAnsi="Times New Roman" w:cs="Times New Roman"/>
            <w:color w:val="000000" w:themeColor="text1"/>
          </w:rPr>
          <w:t>e</w:t>
        </w:r>
      </w:ins>
      <w:ins w:id="680" w:author="Ruijie Xu" w:date="2022-02-01T14:51:00Z">
        <w:del w:id="681" w:author="Liliana Salvador" w:date="2022-02-22T18:04:00Z">
          <w:r w:rsidR="00616E8A" w:rsidRPr="00F61309" w:rsidDel="00C07280">
            <w:rPr>
              <w:rFonts w:ascii="Times New Roman" w:hAnsi="Times New Roman" w:cs="Times New Roman"/>
              <w:color w:val="000000" w:themeColor="text1"/>
            </w:rPr>
            <w:delText>s</w:delText>
          </w:r>
        </w:del>
      </w:ins>
      <w:ins w:id="682" w:author="Ruijie Xu" w:date="2022-02-01T14:45:00Z">
        <w:r w:rsidR="003947DA" w:rsidRPr="00F61309">
          <w:rPr>
            <w:rFonts w:ascii="Times New Roman" w:hAnsi="Times New Roman" w:cs="Times New Roman"/>
            <w:color w:val="000000" w:themeColor="text1"/>
          </w:rPr>
          <w:t xml:space="preserve"> </w:t>
        </w:r>
      </w:ins>
      <w:ins w:id="683" w:author="Ruijie Xu" w:date="2022-02-01T14:47:00Z">
        <w:r w:rsidR="003947DA" w:rsidRPr="00F61309">
          <w:rPr>
            <w:rFonts w:ascii="Times New Roman" w:hAnsi="Times New Roman" w:cs="Times New Roman"/>
            <w:color w:val="000000" w:themeColor="text1"/>
          </w:rPr>
          <w:t xml:space="preserve">the </w:t>
        </w:r>
        <w:r w:rsidR="00616E8A" w:rsidRPr="00F61309">
          <w:rPr>
            <w:rFonts w:ascii="Times New Roman" w:hAnsi="Times New Roman" w:cs="Times New Roman"/>
            <w:color w:val="000000" w:themeColor="text1"/>
          </w:rPr>
          <w:t xml:space="preserve">time </w:t>
        </w:r>
      </w:ins>
      <w:ins w:id="684" w:author="Ruijie Xu" w:date="2022-02-01T14:48:00Z">
        <w:r w:rsidR="00616E8A" w:rsidRPr="00F61309">
          <w:rPr>
            <w:rFonts w:ascii="Times New Roman" w:hAnsi="Times New Roman" w:cs="Times New Roman"/>
            <w:color w:val="000000" w:themeColor="text1"/>
          </w:rPr>
          <w:t xml:space="preserve">and resources </w:t>
        </w:r>
      </w:ins>
      <w:ins w:id="685" w:author="Ruijie Xu" w:date="2022-02-01T14:47:00Z">
        <w:r w:rsidR="00616E8A" w:rsidRPr="00F61309">
          <w:rPr>
            <w:rFonts w:ascii="Times New Roman" w:hAnsi="Times New Roman" w:cs="Times New Roman"/>
            <w:color w:val="000000" w:themeColor="text1"/>
          </w:rPr>
          <w:t xml:space="preserve">of </w:t>
        </w:r>
      </w:ins>
      <w:ins w:id="686" w:author="Ruijie Xu" w:date="2022-02-01T14:48:00Z">
        <w:r w:rsidR="00616E8A" w:rsidRPr="00F61309">
          <w:rPr>
            <w:rFonts w:ascii="Times New Roman" w:hAnsi="Times New Roman" w:cs="Times New Roman"/>
            <w:color w:val="000000" w:themeColor="text1"/>
          </w:rPr>
          <w:t>profiling by compressing</w:t>
        </w:r>
      </w:ins>
      <w:ins w:id="687" w:author="Ruijie Xu" w:date="2022-02-01T14:47:00Z">
        <w:r w:rsidR="003947DA" w:rsidRPr="00F61309">
          <w:rPr>
            <w:rFonts w:ascii="Times New Roman" w:hAnsi="Times New Roman" w:cs="Times New Roman"/>
            <w:color w:val="000000" w:themeColor="text1"/>
          </w:rPr>
          <w:t xml:space="preserve"> </w:t>
        </w:r>
      </w:ins>
      <w:ins w:id="688" w:author="Ruijie Xu" w:date="2022-02-01T16:15:00Z">
        <w:r w:rsidR="00D1066B" w:rsidRPr="00F61309">
          <w:rPr>
            <w:rFonts w:ascii="Times New Roman" w:hAnsi="Times New Roman" w:cs="Times New Roman"/>
            <w:color w:val="000000" w:themeColor="text1"/>
          </w:rPr>
          <w:t xml:space="preserve">the </w:t>
        </w:r>
      </w:ins>
      <w:ins w:id="689" w:author="Ruijie Xu" w:date="2022-02-01T14:57:00Z">
        <w:r w:rsidR="00616E8A" w:rsidRPr="00F61309">
          <w:rPr>
            <w:rFonts w:ascii="Times New Roman" w:hAnsi="Times New Roman" w:cs="Times New Roman"/>
            <w:color w:val="000000" w:themeColor="text1"/>
          </w:rPr>
          <w:t xml:space="preserve">reference </w:t>
        </w:r>
      </w:ins>
      <w:ins w:id="690" w:author="Ruijie Xu" w:date="2022-02-01T14:47:00Z">
        <w:r w:rsidR="003947DA" w:rsidRPr="00F61309">
          <w:rPr>
            <w:rFonts w:ascii="Times New Roman" w:hAnsi="Times New Roman" w:cs="Times New Roman"/>
            <w:color w:val="000000" w:themeColor="text1"/>
          </w:rPr>
          <w:lastRenderedPageBreak/>
          <w:t xml:space="preserve">microbial </w:t>
        </w:r>
      </w:ins>
      <w:ins w:id="691" w:author="Ruijie Xu" w:date="2022-02-01T16:15:00Z">
        <w:r w:rsidR="00D1066B" w:rsidRPr="00F61309">
          <w:rPr>
            <w:rFonts w:ascii="Times New Roman" w:hAnsi="Times New Roman" w:cs="Times New Roman"/>
            <w:color w:val="000000" w:themeColor="text1"/>
          </w:rPr>
          <w:t>genomes</w:t>
        </w:r>
      </w:ins>
      <w:ins w:id="692" w:author="Ruijie Xu" w:date="2022-02-01T14:47:00Z">
        <w:r w:rsidR="00616E8A" w:rsidRPr="00F61309">
          <w:rPr>
            <w:rFonts w:ascii="Times New Roman" w:hAnsi="Times New Roman" w:cs="Times New Roman"/>
            <w:color w:val="000000" w:themeColor="text1"/>
          </w:rPr>
          <w:t xml:space="preserve"> </w:t>
        </w:r>
      </w:ins>
      <w:ins w:id="693" w:author="Ruijie Xu" w:date="2022-02-01T14:48:00Z">
        <w:r w:rsidR="00616E8A" w:rsidRPr="00F61309">
          <w:rPr>
            <w:rFonts w:ascii="Times New Roman" w:hAnsi="Times New Roman" w:cs="Times New Roman"/>
            <w:color w:val="000000" w:themeColor="text1"/>
          </w:rPr>
          <w:t xml:space="preserve">into </w:t>
        </w:r>
      </w:ins>
      <w:ins w:id="694" w:author="Ruijie Xu" w:date="2022-02-01T16:15:00Z">
        <w:r w:rsidR="00D1066B" w:rsidRPr="00F61309">
          <w:rPr>
            <w:rFonts w:ascii="Times New Roman" w:hAnsi="Times New Roman" w:cs="Times New Roman"/>
            <w:color w:val="000000" w:themeColor="text1"/>
          </w:rPr>
          <w:t xml:space="preserve">the </w:t>
        </w:r>
      </w:ins>
      <w:ins w:id="695" w:author="Ruijie Xu" w:date="2022-02-01T14:48:00Z">
        <w:r w:rsidR="00616E8A" w:rsidRPr="00F61309">
          <w:rPr>
            <w:rFonts w:ascii="Times New Roman" w:hAnsi="Times New Roman" w:cs="Times New Roman"/>
            <w:color w:val="000000" w:themeColor="text1"/>
          </w:rPr>
          <w:t>index</w:t>
        </w:r>
      </w:ins>
      <w:ins w:id="696" w:author="Ruijie Xu" w:date="2022-02-01T14:57:00Z">
        <w:r w:rsidR="00616E8A" w:rsidRPr="00F61309">
          <w:rPr>
            <w:rFonts w:ascii="Times New Roman" w:hAnsi="Times New Roman" w:cs="Times New Roman"/>
            <w:color w:val="000000" w:themeColor="text1"/>
          </w:rPr>
          <w:t xml:space="preserve"> structures</w:t>
        </w:r>
      </w:ins>
      <w:ins w:id="697" w:author="Ruijie Xu" w:date="2022-02-01T14:58:00Z">
        <w:r w:rsidR="006A0C17" w:rsidRPr="00F61309">
          <w:rPr>
            <w:rFonts w:ascii="Times New Roman" w:hAnsi="Times New Roman" w:cs="Times New Roman"/>
            <w:color w:val="000000" w:themeColor="text1"/>
          </w:rPr>
          <w:t xml:space="preserve"> </w:t>
        </w:r>
      </w:ins>
      <w:ins w:id="698" w:author="Ruijie Xu" w:date="2022-02-01T16:15:00Z">
        <w:r w:rsidR="00D1066B" w:rsidRPr="00F61309">
          <w:rPr>
            <w:rFonts w:ascii="Times New Roman" w:hAnsi="Times New Roman" w:cs="Times New Roman"/>
            <w:color w:val="000000" w:themeColor="text1"/>
          </w:rPr>
          <w:t xml:space="preserve">for </w:t>
        </w:r>
        <w:del w:id="699" w:author="Liliana Salvador" w:date="2022-03-16T08:29:00Z">
          <w:r w:rsidR="00D1066B" w:rsidRPr="00F61309" w:rsidDel="001B4A4F">
            <w:rPr>
              <w:rFonts w:ascii="Times New Roman" w:hAnsi="Times New Roman" w:cs="Times New Roman"/>
              <w:color w:val="000000" w:themeColor="text1"/>
            </w:rPr>
            <w:delText>storag</w:delText>
          </w:r>
        </w:del>
      </w:ins>
      <w:ins w:id="700" w:author="Ruijie Xu" w:date="2022-03-11T09:44:00Z">
        <w:del w:id="701" w:author="Liliana Salvador" w:date="2022-03-16T08:29:00Z">
          <w:r w:rsidR="00264E17" w:rsidRPr="0012167A" w:rsidDel="001B4A4F">
            <w:rPr>
              <w:rFonts w:ascii="Times New Roman" w:hAnsi="Times New Roman" w:cs="Times New Roman"/>
              <w:color w:val="000000" w:themeColor="text1"/>
            </w:rPr>
            <w:delText>eing</w:delText>
          </w:r>
        </w:del>
      </w:ins>
      <w:ins w:id="702" w:author="Liliana Salvador" w:date="2022-03-16T08:29:00Z">
        <w:r w:rsidR="001B4A4F" w:rsidRPr="00F61309">
          <w:rPr>
            <w:rFonts w:ascii="Times New Roman" w:hAnsi="Times New Roman" w:cs="Times New Roman"/>
            <w:color w:val="000000" w:themeColor="text1"/>
          </w:rPr>
          <w:t>storing</w:t>
        </w:r>
      </w:ins>
      <w:ins w:id="703" w:author="Ruijie Xu" w:date="2022-02-01T16:15:00Z">
        <w:r w:rsidR="00D1066B" w:rsidRPr="00F61309">
          <w:rPr>
            <w:rFonts w:ascii="Times New Roman" w:hAnsi="Times New Roman" w:cs="Times New Roman"/>
            <w:color w:val="000000" w:themeColor="text1"/>
          </w:rPr>
          <w:t xml:space="preserve"> and searching </w:t>
        </w:r>
      </w:ins>
      <w:ins w:id="704" w:author="Liliana Salvador" w:date="2022-03-08T17:46:00Z">
        <w:r w:rsidR="00FD02AF" w:rsidRPr="00F61309">
          <w:rPr>
            <w:rFonts w:ascii="Times New Roman" w:hAnsi="Times New Roman" w:cs="Times New Roman"/>
            <w:color w:val="000000" w:themeColor="text1"/>
          </w:rPr>
          <w:t xml:space="preserve">(at the nucleotide and protein levels, respectively) </w:t>
        </w:r>
      </w:ins>
      <w:r w:rsidR="006A0C17"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a2b9jm64ahu","properties":{"formattedCitation":"(Burrows and Wheeler, 1994)","plainCitation":"(Burrows and Wheeler, 1994)","noteIndex":0},"citationItems":[{"id":2502,"uris":["http://zotero.org/users/8256916/items/FGD69I5Q"],"itemData":{"id":2502,"type":"report","source":"CiteSeer","title":"A block-sorting lossless data compression algorithm","author":[{"family":"Burrows","given":"M."},{"family":"Wheeler","given":"D. J."}],"issued":{"date-parts":[["1994"]]}}}],"schema":"https://github.com/citation-style-language/schema/raw/master/csl-citation.json"} </w:instrText>
      </w:r>
      <w:r w:rsidR="006A0C17" w:rsidRPr="00F61309">
        <w:rPr>
          <w:rFonts w:ascii="Times New Roman" w:hAnsi="Times New Roman" w:cs="Times New Roman"/>
          <w:color w:val="000000" w:themeColor="text1"/>
        </w:rPr>
        <w:fldChar w:fldCharType="separate"/>
      </w:r>
      <w:r w:rsidR="00CB52B4" w:rsidRPr="0012167A">
        <w:rPr>
          <w:rFonts w:ascii="Times New Roman" w:hAnsi="Times New Roman" w:cs="Times New Roman"/>
          <w:color w:val="000000" w:themeColor="text1"/>
          <w:rPrChange w:id="705" w:author="Ruijie Xu" w:date="2022-03-11T09:58:00Z">
            <w:rPr>
              <w:rFonts w:ascii="Calibri" w:cs="Calibri"/>
              <w:color w:val="000000"/>
            </w:rPr>
          </w:rPrChange>
        </w:rPr>
        <w:t>(Burrows and Wheeler, 1994)</w:t>
      </w:r>
      <w:r w:rsidR="006A0C17" w:rsidRPr="00F61309">
        <w:rPr>
          <w:rFonts w:ascii="Times New Roman" w:hAnsi="Times New Roman" w:cs="Times New Roman"/>
          <w:color w:val="000000" w:themeColor="text1"/>
        </w:rPr>
        <w:fldChar w:fldCharType="end"/>
      </w:r>
      <w:ins w:id="706" w:author="Ruijie Xu" w:date="2022-02-01T14:48:00Z">
        <w:del w:id="707" w:author="Liliana Salvador" w:date="2022-03-08T17:46:00Z">
          <w:r w:rsidR="00616E8A" w:rsidRPr="00F61309" w:rsidDel="00FD02AF">
            <w:rPr>
              <w:rFonts w:ascii="Times New Roman" w:hAnsi="Times New Roman" w:cs="Times New Roman"/>
              <w:color w:val="000000" w:themeColor="text1"/>
            </w:rPr>
            <w:delText xml:space="preserve">, </w:delText>
          </w:r>
        </w:del>
      </w:ins>
      <w:ins w:id="708" w:author="Ruijie Xu" w:date="2022-02-01T14:57:00Z">
        <w:del w:id="709" w:author="Liliana Salvador" w:date="2022-03-08T17:46:00Z">
          <w:r w:rsidR="00616E8A" w:rsidRPr="00F61309" w:rsidDel="00FD02AF">
            <w:rPr>
              <w:rFonts w:ascii="Times New Roman" w:hAnsi="Times New Roman" w:cs="Times New Roman"/>
              <w:color w:val="000000" w:themeColor="text1"/>
            </w:rPr>
            <w:delText xml:space="preserve">at </w:delText>
          </w:r>
        </w:del>
      </w:ins>
      <w:ins w:id="710" w:author="Ruijie Xu" w:date="2022-02-01T16:15:00Z">
        <w:del w:id="711" w:author="Liliana Salvador" w:date="2022-03-08T17:46:00Z">
          <w:r w:rsidR="00D1066B" w:rsidRPr="00F61309" w:rsidDel="00FD02AF">
            <w:rPr>
              <w:rFonts w:ascii="Times New Roman" w:hAnsi="Times New Roman" w:cs="Times New Roman"/>
              <w:color w:val="000000" w:themeColor="text1"/>
            </w:rPr>
            <w:delText xml:space="preserve">the </w:delText>
          </w:r>
        </w:del>
      </w:ins>
      <w:ins w:id="712" w:author="Ruijie Xu" w:date="2022-02-01T14:57:00Z">
        <w:del w:id="713" w:author="Liliana Salvador" w:date="2022-03-08T17:46:00Z">
          <w:r w:rsidR="006A0C17" w:rsidRPr="00F61309" w:rsidDel="00FD02AF">
            <w:rPr>
              <w:rFonts w:ascii="Times New Roman" w:hAnsi="Times New Roman" w:cs="Times New Roman"/>
              <w:color w:val="000000" w:themeColor="text1"/>
            </w:rPr>
            <w:delText>nucleotide and protein level, respectively</w:delText>
          </w:r>
        </w:del>
      </w:ins>
      <w:ins w:id="714" w:author="Liliana Salvador" w:date="2022-02-22T18:05:00Z">
        <w:r w:rsidR="00C07280" w:rsidRPr="00F61309">
          <w:rPr>
            <w:rFonts w:ascii="Times New Roman" w:hAnsi="Times New Roman" w:cs="Times New Roman"/>
            <w:color w:val="000000" w:themeColor="text1"/>
          </w:rPr>
          <w:t>.</w:t>
        </w:r>
      </w:ins>
      <w:ins w:id="715" w:author="Ruijie Xu" w:date="2022-02-01T14:57:00Z">
        <w:del w:id="716" w:author="Liliana Salvador" w:date="2022-02-22T18:04:00Z">
          <w:r w:rsidR="006A0C17" w:rsidRPr="00F61309" w:rsidDel="00C07280">
            <w:rPr>
              <w:rFonts w:ascii="Times New Roman" w:hAnsi="Times New Roman" w:cs="Times New Roman"/>
              <w:color w:val="000000" w:themeColor="text1"/>
            </w:rPr>
            <w:delText>.</w:delText>
          </w:r>
        </w:del>
      </w:ins>
      <w:ins w:id="717" w:author="Ruijie Xu" w:date="2022-02-01T15:01:00Z">
        <w:r w:rsidR="006A0C17" w:rsidRPr="00F61309">
          <w:rPr>
            <w:rFonts w:ascii="Times New Roman" w:hAnsi="Times New Roman" w:cs="Times New Roman"/>
            <w:color w:val="000000" w:themeColor="text1"/>
          </w:rPr>
          <w:t xml:space="preserve"> </w:t>
        </w:r>
      </w:ins>
      <w:ins w:id="718" w:author="Ruijie Xu" w:date="2022-02-01T15:02:00Z">
        <w:r w:rsidR="0073052F" w:rsidRPr="00F61309">
          <w:rPr>
            <w:rFonts w:ascii="Times New Roman" w:hAnsi="Times New Roman" w:cs="Times New Roman"/>
            <w:color w:val="000000" w:themeColor="text1"/>
          </w:rPr>
          <w:t xml:space="preserve">In addition to the software mentioned above, </w:t>
        </w:r>
      </w:ins>
      <w:ins w:id="719" w:author="Ruijie Xu" w:date="2022-02-01T15:03:00Z">
        <w:r w:rsidR="0073052F" w:rsidRPr="00F61309">
          <w:rPr>
            <w:rFonts w:ascii="Times New Roman" w:hAnsi="Times New Roman" w:cs="Times New Roman"/>
            <w:color w:val="000000" w:themeColor="text1"/>
          </w:rPr>
          <w:t xml:space="preserve">some </w:t>
        </w:r>
        <w:del w:id="720" w:author="Liliana Salvador" w:date="2022-03-08T17:46:00Z">
          <w:r w:rsidR="0073052F" w:rsidRPr="00F61309" w:rsidDel="00F63B0B">
            <w:rPr>
              <w:rFonts w:ascii="Times New Roman" w:hAnsi="Times New Roman" w:cs="Times New Roman"/>
              <w:color w:val="000000" w:themeColor="text1"/>
            </w:rPr>
            <w:delText>software</w:delText>
          </w:r>
        </w:del>
      </w:ins>
      <w:ins w:id="721" w:author="Liliana Salvador" w:date="2022-03-08T17:46:00Z">
        <w:r w:rsidR="00F63B0B" w:rsidRPr="00F61309">
          <w:rPr>
            <w:rFonts w:ascii="Times New Roman" w:hAnsi="Times New Roman" w:cs="Times New Roman"/>
            <w:color w:val="000000" w:themeColor="text1"/>
          </w:rPr>
          <w:t>methods</w:t>
        </w:r>
      </w:ins>
      <w:ins w:id="722" w:author="Ruijie Xu" w:date="2022-02-01T15:03:00Z">
        <w:r w:rsidR="0073052F" w:rsidRPr="00F61309">
          <w:rPr>
            <w:rFonts w:ascii="Times New Roman" w:hAnsi="Times New Roman" w:cs="Times New Roman"/>
            <w:color w:val="000000" w:themeColor="text1"/>
          </w:rPr>
          <w:t xml:space="preserve"> were developed to improve the results of </w:t>
        </w:r>
      </w:ins>
      <w:ins w:id="723" w:author="Ruijie Xu" w:date="2022-02-27T10:26:00Z">
        <w:del w:id="724" w:author="Liliana Salvador" w:date="2022-03-08T17:46:00Z">
          <w:r w:rsidR="00ED4429" w:rsidRPr="00F61309" w:rsidDel="00F63B0B">
            <w:rPr>
              <w:rFonts w:ascii="Times New Roman" w:hAnsi="Times New Roman" w:cs="Times New Roman"/>
              <w:color w:val="000000" w:themeColor="text1"/>
            </w:rPr>
            <w:delText xml:space="preserve">the </w:delText>
          </w:r>
        </w:del>
      </w:ins>
      <w:ins w:id="725" w:author="Ruijie Xu" w:date="2022-02-01T15:04:00Z">
        <w:del w:id="726" w:author="Liliana Salvador" w:date="2022-02-22T18:05:00Z">
          <w:r w:rsidR="0073052F" w:rsidRPr="00F61309" w:rsidDel="00C07280">
            <w:rPr>
              <w:rFonts w:ascii="Times New Roman" w:hAnsi="Times New Roman" w:cs="Times New Roman"/>
              <w:color w:val="000000" w:themeColor="text1"/>
            </w:rPr>
            <w:delText>the other</w:delText>
          </w:r>
        </w:del>
      </w:ins>
      <w:ins w:id="727" w:author="Liliana Salvador" w:date="2022-02-22T18:05:00Z">
        <w:r w:rsidR="00C07280" w:rsidRPr="00F61309">
          <w:rPr>
            <w:rFonts w:ascii="Times New Roman" w:hAnsi="Times New Roman" w:cs="Times New Roman"/>
            <w:color w:val="000000" w:themeColor="text1"/>
          </w:rPr>
          <w:t>existing</w:t>
        </w:r>
      </w:ins>
      <w:ins w:id="728" w:author="Ruijie Xu" w:date="2022-02-01T15:04:00Z">
        <w:r w:rsidR="0073052F" w:rsidRPr="00F61309">
          <w:rPr>
            <w:rFonts w:ascii="Times New Roman" w:hAnsi="Times New Roman" w:cs="Times New Roman"/>
            <w:color w:val="000000" w:themeColor="text1"/>
          </w:rPr>
          <w:t xml:space="preserve"> software, </w:t>
        </w:r>
        <w:del w:id="729" w:author="Liliana Salvador" w:date="2022-02-22T18:05:00Z">
          <w:r w:rsidR="0073052F" w:rsidRPr="00F61309" w:rsidDel="00C07280">
            <w:rPr>
              <w:rFonts w:ascii="Times New Roman" w:hAnsi="Times New Roman" w:cs="Times New Roman"/>
              <w:color w:val="000000" w:themeColor="text1"/>
            </w:rPr>
            <w:delText>for example,</w:delText>
          </w:r>
        </w:del>
      </w:ins>
      <w:ins w:id="730" w:author="Liliana Salvador" w:date="2022-02-22T18:06:00Z">
        <w:r w:rsidR="00C07280" w:rsidRPr="00F61309">
          <w:rPr>
            <w:rFonts w:ascii="Times New Roman" w:hAnsi="Times New Roman" w:cs="Times New Roman"/>
            <w:color w:val="000000" w:themeColor="text1"/>
          </w:rPr>
          <w:t>such as</w:t>
        </w:r>
      </w:ins>
      <w:ins w:id="731" w:author="Ruijie Xu" w:date="2022-02-01T15:04:00Z">
        <w:r w:rsidR="0073052F" w:rsidRPr="00F61309">
          <w:rPr>
            <w:rFonts w:ascii="Times New Roman" w:hAnsi="Times New Roman" w:cs="Times New Roman"/>
            <w:color w:val="000000" w:themeColor="text1"/>
          </w:rPr>
          <w:t xml:space="preserve"> Bracken </w:t>
        </w:r>
      </w:ins>
      <w:r w:rsidR="001F12F2"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a26oukt0a61","properties":{"formattedCitation":"(Lu {\\i{}et al.}, 2017)","plainCitation":"(Lu et al., 2017)","noteIndex":0},"citationItems":[{"id":279,"uris":["http://zotero.org/users/8256916/items/MNCKWMHL"],"itemData":{"id":279,"type":"article-journal","abstract":"\\textlessp\\textgreaterMetagenomic experiments attempt to characterize microbial communities using high-throughput DNA sequencing. Identification of the microorganisms in a sample provides information about the genetic profile, population structure, and role of microorganisms within an environment. Until recently, most metagenomics studies focused on high-level characterization at the level of phyla, or alternatively sequenced the 16S ribosomal RNA gene that is present in bacterial species. As the cost of sequencing has fallen, though, metagenomics experiments have increasingly used unbiased shotgun sequencing to capture all the organisms in a sample. This approach requires a method for estimating abundance directly from the raw read data. Here we describe a fast, accurate new method that computes the abundance at the species level using the reads collected in a metagenomics experiment. Bracken (Bayesian Reestimation of Abundance after Classification with KrakEN) uses the taxonomic assignments made by Kraken, a very fast read-level classifier, along with information about the genomes themselves to estimate abundance at the species level, the genus level, or above. We demonstrate that Bracken can produce accurate species- and genus-level abundance estimates even when a sample contains multiple near-identical species.\\textless/p\\textgreater","container-title":"PeerJ Computer Science","DOI":"10.7717/peerj-cs.104","ISSN":"2376-5992","page":"e104","title":"Bracken: estimating species abundance in metagenomics data","URL":"https://peerj.com/articles/cs-104","volume":"3","author":[{"family":"Lu","given":"Jennifer"},{"family":"Breitwieser","given":"Florian P."},{"family":"Thielen","given":"Peter"},{"family":"Salzberg","given":"Steven L."}],"accessed":{"date-parts":[["2019",10,24]]},"issued":{"date-parts":[["2017",1]]}}}],"schema":"https://github.com/citation-style-language/schema/raw/master/csl-citation.json"} </w:instrText>
      </w:r>
      <w:r w:rsidR="001F12F2" w:rsidRPr="00F61309">
        <w:rPr>
          <w:rFonts w:ascii="Times New Roman" w:hAnsi="Times New Roman" w:cs="Times New Roman"/>
          <w:color w:val="000000" w:themeColor="text1"/>
        </w:rPr>
        <w:fldChar w:fldCharType="separate"/>
      </w:r>
      <w:r w:rsidR="00CB52B4" w:rsidRPr="0012167A">
        <w:rPr>
          <w:rFonts w:ascii="Times New Roman" w:hAnsi="Times New Roman" w:cs="Times New Roman"/>
          <w:color w:val="000000" w:themeColor="text1"/>
          <w:rPrChange w:id="732" w:author="Ruijie Xu" w:date="2022-03-11T09:58:00Z">
            <w:rPr>
              <w:rFonts w:ascii="Calibri" w:cs="Calibri"/>
              <w:color w:val="000000"/>
            </w:rPr>
          </w:rPrChange>
        </w:rPr>
        <w:t xml:space="preserve">(Lu </w:t>
      </w:r>
      <w:r w:rsidR="00CB52B4" w:rsidRPr="0012167A">
        <w:rPr>
          <w:rFonts w:ascii="Times New Roman" w:hAnsi="Times New Roman" w:cs="Times New Roman"/>
          <w:i/>
          <w:iCs/>
          <w:color w:val="000000" w:themeColor="text1"/>
          <w:rPrChange w:id="733" w:author="Ruijie Xu" w:date="2022-03-11T09:58:00Z">
            <w:rPr>
              <w:rFonts w:ascii="Calibri" w:cs="Calibri"/>
              <w:i/>
              <w:iCs/>
              <w:color w:val="000000"/>
            </w:rPr>
          </w:rPrChange>
        </w:rPr>
        <w:t>et al.</w:t>
      </w:r>
      <w:r w:rsidR="00CB52B4" w:rsidRPr="0012167A">
        <w:rPr>
          <w:rFonts w:ascii="Times New Roman" w:hAnsi="Times New Roman" w:cs="Times New Roman"/>
          <w:color w:val="000000" w:themeColor="text1"/>
          <w:rPrChange w:id="734" w:author="Ruijie Xu" w:date="2022-03-11T09:58:00Z">
            <w:rPr>
              <w:rFonts w:ascii="Calibri" w:cs="Calibri"/>
              <w:color w:val="000000"/>
            </w:rPr>
          </w:rPrChange>
        </w:rPr>
        <w:t>, 2017)</w:t>
      </w:r>
      <w:r w:rsidR="001F12F2" w:rsidRPr="00F61309">
        <w:rPr>
          <w:rFonts w:ascii="Times New Roman" w:hAnsi="Times New Roman" w:cs="Times New Roman"/>
          <w:color w:val="000000" w:themeColor="text1"/>
        </w:rPr>
        <w:fldChar w:fldCharType="end"/>
      </w:r>
      <w:ins w:id="735" w:author="Ruijie Xu" w:date="2022-02-01T15:13:00Z">
        <w:r w:rsidR="001F12F2" w:rsidRPr="00F61309">
          <w:rPr>
            <w:rFonts w:ascii="Times New Roman" w:hAnsi="Times New Roman" w:cs="Times New Roman"/>
            <w:color w:val="000000" w:themeColor="text1"/>
          </w:rPr>
          <w:t xml:space="preserve"> </w:t>
        </w:r>
      </w:ins>
      <w:ins w:id="736" w:author="Ruijie Xu" w:date="2022-02-01T15:04:00Z">
        <w:del w:id="737" w:author="Liliana Salvador" w:date="2022-02-22T18:12:00Z">
          <w:r w:rsidR="0073052F" w:rsidRPr="00F61309" w:rsidDel="000B2789">
            <w:rPr>
              <w:rFonts w:ascii="Times New Roman" w:hAnsi="Times New Roman" w:cs="Times New Roman"/>
              <w:color w:val="000000" w:themeColor="text1"/>
            </w:rPr>
            <w:delText>was developed</w:delText>
          </w:r>
        </w:del>
      </w:ins>
      <w:ins w:id="738" w:author="Ruijie Xu" w:date="2022-02-01T15:05:00Z">
        <w:del w:id="739" w:author="Liliana Salvador" w:date="2022-02-22T18:12:00Z">
          <w:r w:rsidR="0073052F" w:rsidRPr="00F61309" w:rsidDel="000B2789">
            <w:rPr>
              <w:rFonts w:ascii="Times New Roman" w:hAnsi="Times New Roman" w:cs="Times New Roman"/>
              <w:color w:val="000000" w:themeColor="text1"/>
            </w:rPr>
            <w:delText xml:space="preserve"> to</w:delText>
          </w:r>
        </w:del>
      </w:ins>
      <w:ins w:id="740" w:author="Liliana Salvador" w:date="2022-02-22T18:12:00Z">
        <w:r w:rsidR="000B2789" w:rsidRPr="00F61309">
          <w:rPr>
            <w:rFonts w:ascii="Times New Roman" w:hAnsi="Times New Roman" w:cs="Times New Roman"/>
            <w:color w:val="000000" w:themeColor="text1"/>
          </w:rPr>
          <w:t>that</w:t>
        </w:r>
      </w:ins>
      <w:ins w:id="741" w:author="Ruijie Xu" w:date="2022-02-01T15:05:00Z">
        <w:r w:rsidR="0073052F" w:rsidRPr="00F61309">
          <w:rPr>
            <w:rFonts w:ascii="Times New Roman" w:hAnsi="Times New Roman" w:cs="Times New Roman"/>
            <w:color w:val="000000" w:themeColor="text1"/>
          </w:rPr>
          <w:t xml:space="preserve"> improve</w:t>
        </w:r>
      </w:ins>
      <w:ins w:id="742" w:author="Liliana Salvador" w:date="2022-02-22T18:12:00Z">
        <w:r w:rsidR="000B2789" w:rsidRPr="00F61309">
          <w:rPr>
            <w:rFonts w:ascii="Times New Roman" w:hAnsi="Times New Roman" w:cs="Times New Roman"/>
            <w:color w:val="000000" w:themeColor="text1"/>
          </w:rPr>
          <w:t>s</w:t>
        </w:r>
      </w:ins>
      <w:ins w:id="743" w:author="Ruijie Xu" w:date="2022-02-01T15:05:00Z">
        <w:r w:rsidR="0073052F" w:rsidRPr="00F61309">
          <w:rPr>
            <w:rFonts w:ascii="Times New Roman" w:hAnsi="Times New Roman" w:cs="Times New Roman"/>
            <w:color w:val="000000" w:themeColor="text1"/>
          </w:rPr>
          <w:t xml:space="preserve"> Kraken2’s </w:t>
        </w:r>
        <w:del w:id="744" w:author="Liliana Salvador" w:date="2022-02-22T18:12:00Z">
          <w:r w:rsidR="0073052F" w:rsidRPr="00F61309" w:rsidDel="000B2789">
            <w:rPr>
              <w:rFonts w:ascii="Times New Roman" w:hAnsi="Times New Roman" w:cs="Times New Roman"/>
              <w:color w:val="000000" w:themeColor="text1"/>
            </w:rPr>
            <w:delText>result</w:delText>
          </w:r>
        </w:del>
      </w:ins>
      <w:ins w:id="745" w:author="Liliana Salvador" w:date="2022-02-22T18:12:00Z">
        <w:r w:rsidR="000B2789" w:rsidRPr="00F61309">
          <w:rPr>
            <w:rFonts w:ascii="Times New Roman" w:hAnsi="Times New Roman" w:cs="Times New Roman"/>
            <w:color w:val="000000" w:themeColor="text1"/>
          </w:rPr>
          <w:t>output</w:t>
        </w:r>
      </w:ins>
      <w:ins w:id="746" w:author="Ruijie Xu" w:date="2022-02-01T15:04:00Z">
        <w:r w:rsidR="0073052F" w:rsidRPr="00F61309">
          <w:rPr>
            <w:rFonts w:ascii="Times New Roman" w:hAnsi="Times New Roman" w:cs="Times New Roman"/>
            <w:color w:val="000000" w:themeColor="text1"/>
          </w:rPr>
          <w:t xml:space="preserve"> </w:t>
        </w:r>
      </w:ins>
      <w:ins w:id="747" w:author="Ruijie Xu" w:date="2022-02-01T16:16:00Z">
        <w:r w:rsidR="00D1066B" w:rsidRPr="00F61309">
          <w:rPr>
            <w:rFonts w:ascii="Times New Roman" w:hAnsi="Times New Roman" w:cs="Times New Roman"/>
            <w:color w:val="000000" w:themeColor="text1"/>
          </w:rPr>
          <w:t>by</w:t>
        </w:r>
      </w:ins>
      <w:ins w:id="748" w:author="Ruijie Xu" w:date="2022-02-01T15:04:00Z">
        <w:r w:rsidR="0073052F" w:rsidRPr="00F61309">
          <w:rPr>
            <w:rFonts w:ascii="Times New Roman" w:hAnsi="Times New Roman" w:cs="Times New Roman"/>
            <w:color w:val="000000" w:themeColor="text1"/>
          </w:rPr>
          <w:t xml:space="preserve"> eliminat</w:t>
        </w:r>
      </w:ins>
      <w:ins w:id="749" w:author="Ruijie Xu" w:date="2022-02-01T16:16:00Z">
        <w:r w:rsidR="00D1066B" w:rsidRPr="00F61309">
          <w:rPr>
            <w:rFonts w:ascii="Times New Roman" w:hAnsi="Times New Roman" w:cs="Times New Roman"/>
            <w:color w:val="000000" w:themeColor="text1"/>
          </w:rPr>
          <w:t>ing</w:t>
        </w:r>
      </w:ins>
      <w:ins w:id="750" w:author="Ruijie Xu" w:date="2022-02-01T15:04:00Z">
        <w:r w:rsidR="0073052F" w:rsidRPr="00F61309">
          <w:rPr>
            <w:rFonts w:ascii="Times New Roman" w:hAnsi="Times New Roman" w:cs="Times New Roman"/>
            <w:color w:val="000000" w:themeColor="text1"/>
          </w:rPr>
          <w:t xml:space="preserve"> </w:t>
        </w:r>
        <w:del w:id="751" w:author="Liliana Salvador" w:date="2022-02-22T18:12:00Z">
          <w:r w:rsidR="0073052F" w:rsidRPr="00F61309" w:rsidDel="000B2789">
            <w:rPr>
              <w:rFonts w:ascii="Times New Roman" w:hAnsi="Times New Roman" w:cs="Times New Roman"/>
              <w:color w:val="000000" w:themeColor="text1"/>
            </w:rPr>
            <w:delText xml:space="preserve">the </w:delText>
          </w:r>
        </w:del>
        <w:r w:rsidR="0073052F" w:rsidRPr="00F61309">
          <w:rPr>
            <w:rFonts w:ascii="Times New Roman" w:hAnsi="Times New Roman" w:cs="Times New Roman"/>
            <w:color w:val="000000" w:themeColor="text1"/>
          </w:rPr>
          <w:t>f</w:t>
        </w:r>
      </w:ins>
      <w:ins w:id="752" w:author="Ruijie Xu" w:date="2022-02-01T15:05:00Z">
        <w:r w:rsidR="0073052F" w:rsidRPr="00F61309">
          <w:rPr>
            <w:rFonts w:ascii="Times New Roman" w:hAnsi="Times New Roman" w:cs="Times New Roman"/>
            <w:color w:val="000000" w:themeColor="text1"/>
          </w:rPr>
          <w:t xml:space="preserve">alse positive assignments using a Bayesian framework, and CLARK-s </w:t>
        </w:r>
      </w:ins>
      <w:r w:rsidR="001F12F2"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a2d08lgv8f3","properties":{"formattedCitation":"(Ounit and Lonardi, 2016)","plainCitation":"(Ounit and Lonardi, 2016)","noteIndex":0},"citationItems":[{"id":414,"uris":["http://zotero.org/users/8256916/items/SLT6YPDF"],"itemData":{"id":414,"type":"article-journal","abstract":"The growing number of metagenomic studies in medicine and environmental sciences is creating increasing demands on the computational infrastructure designed to analyze these very large datasets. Often, the construction of ultra-fast and precise taxonomic classifiers can compromise on their sensitivity (i.e. the number of reads correctly classified). Here we introduce CLARK-S, a new software tool that can classify short reads with high precision, high sensitivity and high speed.","container-title":"Bioinformatics","DOI":"10.1093/bioinformatics/btw542","ISSN":"14602059","note":"PMID: 27540266","title":"Higher classification sensitivity of short metagenomic reads with CLARK-S","author":[{"family":"Ounit","given":"Rachid"},{"family":"Lonardi","given":"Stefano"}],"issued":{"date-parts":[["2016"]]}}}],"schema":"https://github.com/citation-style-language/schema/raw/master/csl-citation.json"} </w:instrText>
      </w:r>
      <w:r w:rsidR="001F12F2" w:rsidRPr="00F61309">
        <w:rPr>
          <w:rFonts w:ascii="Times New Roman" w:hAnsi="Times New Roman" w:cs="Times New Roman"/>
          <w:color w:val="000000" w:themeColor="text1"/>
        </w:rPr>
        <w:fldChar w:fldCharType="separate"/>
      </w:r>
      <w:r w:rsidR="00CB52B4" w:rsidRPr="0012167A">
        <w:rPr>
          <w:rFonts w:ascii="Times New Roman" w:hAnsi="Times New Roman" w:cs="Times New Roman"/>
          <w:color w:val="000000" w:themeColor="text1"/>
          <w:rPrChange w:id="753" w:author="Ruijie Xu" w:date="2022-03-11T09:58:00Z">
            <w:rPr>
              <w:rFonts w:ascii="Calibri" w:cs="Calibri"/>
              <w:color w:val="000000"/>
            </w:rPr>
          </w:rPrChange>
        </w:rPr>
        <w:t>(Ounit and Lonardi, 2016)</w:t>
      </w:r>
      <w:r w:rsidR="001F12F2" w:rsidRPr="00F61309">
        <w:rPr>
          <w:rFonts w:ascii="Times New Roman" w:hAnsi="Times New Roman" w:cs="Times New Roman"/>
          <w:color w:val="000000" w:themeColor="text1"/>
        </w:rPr>
        <w:fldChar w:fldCharType="end"/>
      </w:r>
      <w:ins w:id="754" w:author="Liliana Salvador" w:date="2022-03-08T17:47:00Z">
        <w:r w:rsidR="00F63B0B" w:rsidRPr="00F61309">
          <w:rPr>
            <w:rFonts w:ascii="Times New Roman" w:hAnsi="Times New Roman" w:cs="Times New Roman"/>
            <w:color w:val="000000" w:themeColor="text1"/>
          </w:rPr>
          <w:t xml:space="preserve"> that</w:t>
        </w:r>
      </w:ins>
      <w:ins w:id="755" w:author="Ruijie Xu" w:date="2022-02-01T15:13:00Z">
        <w:r w:rsidR="001F12F2" w:rsidRPr="00F61309">
          <w:rPr>
            <w:rFonts w:ascii="Times New Roman" w:hAnsi="Times New Roman" w:cs="Times New Roman"/>
            <w:color w:val="000000" w:themeColor="text1"/>
          </w:rPr>
          <w:t xml:space="preserve"> </w:t>
        </w:r>
      </w:ins>
      <w:ins w:id="756" w:author="Ruijie Xu" w:date="2022-02-01T15:05:00Z">
        <w:del w:id="757" w:author="Liliana Salvador" w:date="2022-02-22T18:13:00Z">
          <w:r w:rsidR="0073052F" w:rsidRPr="00F61309" w:rsidDel="000B2789">
            <w:rPr>
              <w:rFonts w:ascii="Times New Roman" w:hAnsi="Times New Roman" w:cs="Times New Roman"/>
              <w:color w:val="000000" w:themeColor="text1"/>
            </w:rPr>
            <w:delText>was designed</w:delText>
          </w:r>
        </w:del>
      </w:ins>
      <w:ins w:id="758" w:author="Ruijie Xu" w:date="2022-02-01T15:06:00Z">
        <w:del w:id="759" w:author="Liliana Salvador" w:date="2022-02-22T18:13:00Z">
          <w:r w:rsidR="0073052F" w:rsidRPr="00F61309" w:rsidDel="000B2789">
            <w:rPr>
              <w:rFonts w:ascii="Times New Roman" w:hAnsi="Times New Roman" w:cs="Times New Roman"/>
              <w:color w:val="000000" w:themeColor="text1"/>
            </w:rPr>
            <w:delText xml:space="preserve"> to </w:delText>
          </w:r>
        </w:del>
        <w:r w:rsidR="0073052F" w:rsidRPr="00F61309">
          <w:rPr>
            <w:rFonts w:ascii="Times New Roman" w:hAnsi="Times New Roman" w:cs="Times New Roman"/>
            <w:color w:val="000000" w:themeColor="text1"/>
          </w:rPr>
          <w:t>improve</w:t>
        </w:r>
      </w:ins>
      <w:ins w:id="760" w:author="Liliana Salvador" w:date="2022-02-22T18:13:00Z">
        <w:r w:rsidR="000B2789" w:rsidRPr="00F61309">
          <w:rPr>
            <w:rFonts w:ascii="Times New Roman" w:hAnsi="Times New Roman" w:cs="Times New Roman"/>
            <w:color w:val="000000" w:themeColor="text1"/>
          </w:rPr>
          <w:t>s</w:t>
        </w:r>
      </w:ins>
      <w:ins w:id="761" w:author="Ruijie Xu" w:date="2022-02-01T15:06:00Z">
        <w:r w:rsidR="0073052F" w:rsidRPr="00F61309">
          <w:rPr>
            <w:rFonts w:ascii="Times New Roman" w:hAnsi="Times New Roman" w:cs="Times New Roman"/>
            <w:color w:val="000000" w:themeColor="text1"/>
          </w:rPr>
          <w:t xml:space="preserve"> the sensitivity of CLARK</w:t>
        </w:r>
      </w:ins>
      <w:ins w:id="762" w:author="Ruijie Xu" w:date="2022-02-01T15:12:00Z">
        <w:r w:rsidR="001F12F2" w:rsidRPr="00F61309">
          <w:rPr>
            <w:rFonts w:ascii="Times New Roman" w:hAnsi="Times New Roman" w:cs="Times New Roman"/>
            <w:color w:val="000000" w:themeColor="text1"/>
          </w:rPr>
          <w:t xml:space="preserve"> with the use of spaced </w:t>
        </w:r>
      </w:ins>
      <w:ins w:id="763" w:author="Liliana Salvador" w:date="2022-03-10T19:35:00Z">
        <w:r w:rsidR="00B83E00" w:rsidRPr="0012167A">
          <w:rPr>
            <w:rFonts w:ascii="Times New Roman" w:hAnsi="Times New Roman" w:cs="Times New Roman"/>
            <w:color w:val="000000" w:themeColor="text1"/>
          </w:rPr>
          <w:t>k-</w:t>
        </w:r>
      </w:ins>
      <w:proofErr w:type="spellStart"/>
      <w:ins w:id="764" w:author="Ruijie Xu" w:date="2022-02-01T15:06:00Z">
        <w:del w:id="765" w:author="Liliana Salvador" w:date="2022-03-10T19:35:00Z">
          <w:r w:rsidR="0073052F" w:rsidRPr="00F61309" w:rsidDel="00B83E00">
            <w:rPr>
              <w:rFonts w:ascii="Times New Roman" w:hAnsi="Times New Roman" w:cs="Times New Roman"/>
              <w:color w:val="000000" w:themeColor="text1"/>
            </w:rPr>
            <w:delText>K</w:delText>
          </w:r>
        </w:del>
        <w:r w:rsidR="0073052F" w:rsidRPr="00F61309">
          <w:rPr>
            <w:rFonts w:ascii="Times New Roman" w:hAnsi="Times New Roman" w:cs="Times New Roman"/>
            <w:color w:val="000000" w:themeColor="text1"/>
          </w:rPr>
          <w:t>mers</w:t>
        </w:r>
        <w:proofErr w:type="spellEnd"/>
        <w:r w:rsidR="0073052F" w:rsidRPr="00F61309">
          <w:rPr>
            <w:rFonts w:ascii="Times New Roman" w:hAnsi="Times New Roman" w:cs="Times New Roman"/>
            <w:color w:val="000000" w:themeColor="text1"/>
          </w:rPr>
          <w:t>.</w:t>
        </w:r>
      </w:ins>
      <w:ins w:id="766" w:author="Ruijie Xu" w:date="2022-02-01T15:05:00Z">
        <w:r w:rsidR="0073052F" w:rsidRPr="00F61309">
          <w:rPr>
            <w:rFonts w:ascii="Times New Roman" w:hAnsi="Times New Roman" w:cs="Times New Roman"/>
            <w:color w:val="000000" w:themeColor="text1"/>
          </w:rPr>
          <w:t xml:space="preserve"> </w:t>
        </w:r>
      </w:ins>
      <w:bookmarkEnd w:id="412"/>
      <w:bookmarkEnd w:id="413"/>
      <w:bookmarkEnd w:id="414"/>
      <w:del w:id="767" w:author="Ruijie Xu" w:date="2022-02-01T14:38:00Z">
        <w:r w:rsidRPr="00F61309" w:rsidDel="00FA2E9A">
          <w:rPr>
            <w:rFonts w:ascii="Times New Roman" w:hAnsi="Times New Roman" w:cs="Times New Roman"/>
            <w:color w:val="000000" w:themeColor="text1"/>
          </w:rPr>
          <w:delText xml:space="preserve"> </w:delText>
        </w:r>
      </w:del>
      <w:del w:id="768" w:author="Ruijie Xu" w:date="2022-02-01T15:01:00Z">
        <w:r w:rsidRPr="00F61309" w:rsidDel="00C4495B">
          <w:rPr>
            <w:rFonts w:ascii="Times New Roman" w:hAnsi="Times New Roman" w:cs="Times New Roman"/>
            <w:color w:val="000000" w:themeColor="text1"/>
          </w:rPr>
          <w:delText xml:space="preserve">Although not as sensitive as NCBI BLAST </w:delText>
        </w:r>
        <w:r w:rsidRPr="00F61309" w:rsidDel="00C4495B">
          <w:rPr>
            <w:rFonts w:ascii="Times New Roman" w:hAnsi="Times New Roman" w:cs="Times New Roman"/>
            <w:color w:val="000000" w:themeColor="text1"/>
          </w:rPr>
          <w:fldChar w:fldCharType="begin" w:fldLock="1"/>
        </w:r>
        <w:r w:rsidR="00506F24" w:rsidRPr="00F61309" w:rsidDel="00C4495B">
          <w:rPr>
            <w:rFonts w:ascii="Times New Roman" w:hAnsi="Times New Roman" w:cs="Times New Roman"/>
            <w:color w:val="000000" w:themeColor="text1"/>
          </w:rPr>
          <w:delInstrText xml:space="preserve"> ADDIN ZOTERO_ITEM CSL_CITATION {"citationID":"BnpHkjE6","properties":{"formattedCitation":"(Johnson {\\i{}et al.}, 2008)","plainCitation":"(Johnson et al., 2008)","noteIndex":0},"citationItems":[{"id":"y7Rngnif/8tasMhYg","uris":["http://www.mendeley.com/documents/?uuid=280916f4-d5e4-34a7-b8f7-a37c42dbb985"],"uri":["http://www.mendeley.com/documents/?uuid=280916f4-d5e4-34a7-b8f7-a37c42dbb985"],"itemData":{"DOI":"10.1093/nar/gkn201","ISSN":"13624962","PMID":"18440982","abstract":"Basic Local Alignment Search Tool (BLAST) is a sequence similarity search program. The public interface of BLAST, http://www.ncbi.nlm.nih.gov/blast, at the NCBI website has recently been reengineered to improve usability and performance. Key new features include simplified search forms, improved navigation, a list of recent BLAST results, saved search strategies and a documentation directory. Here, we describe the BLAST web application's new features, explain design decisions and outline plans for future improvement.","author":[{"dropping-particle":"","family":"Johnson","given":"Mark","non-dropping-particle":"","parse-names":false,"suffix":""},{"dropping-particle":"","family":"Zaretskaya","given":"Irena","non-dropping-particle":"","parse-names":false,"suffix":""},{"dropping-particle":"","family":"Raytselis","given":"Yan","non-dropping-particle":"","parse-names":false,"suffix":""},{"dropping-particle":"","family":"Merezhuk","given":"Yuri","non-dropping-particle":"","parse-names":false,"suffix":""},{"dropping-particle":"","family":"McGinnis","given":"Scott","non-dropping-particle":"","parse-names":false,"suffix":""},{"dropping-particle":"","family":"Madden","given":"Thomas L.","non-dropping-particle":"","parse-names":false,"suffix":""}],"container-title":"Nucleic acids research","id":"ITEM-1","issued":{"date-parts":[["2008"]]},"title":"NCBI BLAST: a better web interface.","type":"article-journal"}}],"schema":"https://github.com/citation-style-language/schema/raw/master/csl-citation.json"} </w:delInstrText>
        </w:r>
        <w:r w:rsidRPr="00F61309" w:rsidDel="00C4495B">
          <w:rPr>
            <w:rFonts w:ascii="Times New Roman" w:hAnsi="Times New Roman" w:cs="Times New Roman"/>
            <w:color w:val="000000" w:themeColor="text1"/>
          </w:rPr>
          <w:fldChar w:fldCharType="separate"/>
        </w:r>
        <w:r w:rsidR="00350DBF" w:rsidRPr="0012167A" w:rsidDel="00C4495B">
          <w:rPr>
            <w:rFonts w:ascii="Times New Roman" w:hAnsi="Times New Roman" w:cs="Times New Roman"/>
            <w:color w:val="000000" w:themeColor="text1"/>
            <w:rPrChange w:id="769" w:author="Ruijie Xu" w:date="2022-03-11T09:58:00Z">
              <w:rPr>
                <w:color w:val="000000"/>
              </w:rPr>
            </w:rPrChange>
          </w:rPr>
          <w:delText xml:space="preserve">(Johnson </w:delText>
        </w:r>
        <w:r w:rsidR="00350DBF" w:rsidRPr="0012167A" w:rsidDel="00C4495B">
          <w:rPr>
            <w:rFonts w:ascii="Times New Roman" w:hAnsi="Times New Roman" w:cs="Times New Roman"/>
            <w:i/>
            <w:iCs/>
            <w:color w:val="000000" w:themeColor="text1"/>
            <w:rPrChange w:id="770" w:author="Ruijie Xu" w:date="2022-03-11T09:58:00Z">
              <w:rPr>
                <w:i/>
                <w:iCs/>
                <w:color w:val="000000"/>
              </w:rPr>
            </w:rPrChange>
          </w:rPr>
          <w:delText>et al.</w:delText>
        </w:r>
        <w:r w:rsidR="00350DBF" w:rsidRPr="0012167A" w:rsidDel="00C4495B">
          <w:rPr>
            <w:rFonts w:ascii="Times New Roman" w:hAnsi="Times New Roman" w:cs="Times New Roman"/>
            <w:color w:val="000000" w:themeColor="text1"/>
            <w:rPrChange w:id="771" w:author="Ruijie Xu" w:date="2022-03-11T09:58:00Z">
              <w:rPr>
                <w:color w:val="000000"/>
              </w:rPr>
            </w:rPrChange>
          </w:rPr>
          <w:delText>, 2008)</w:delText>
        </w:r>
        <w:r w:rsidRPr="00F61309" w:rsidDel="00C4495B">
          <w:rPr>
            <w:rFonts w:ascii="Times New Roman" w:hAnsi="Times New Roman" w:cs="Times New Roman"/>
            <w:color w:val="000000" w:themeColor="text1"/>
          </w:rPr>
          <w:fldChar w:fldCharType="end"/>
        </w:r>
        <w:r w:rsidRPr="00F61309" w:rsidDel="00C4495B">
          <w:rPr>
            <w:rFonts w:ascii="Times New Roman" w:hAnsi="Times New Roman" w:cs="Times New Roman"/>
            <w:color w:val="000000" w:themeColor="text1"/>
          </w:rPr>
          <w:delText xml:space="preserve">, these k-mers mapping algorithms allow faster classification analysis and require relatively smaller CPU usage. </w:delText>
        </w:r>
      </w:del>
      <w:r w:rsidRPr="00F61309">
        <w:rPr>
          <w:rFonts w:ascii="Times New Roman" w:hAnsi="Times New Roman" w:cs="Times New Roman"/>
          <w:color w:val="000000" w:themeColor="text1"/>
        </w:rPr>
        <w:t>Previous benchmarks on shotgun metagenom</w:t>
      </w:r>
      <w:r w:rsidR="00A774DE" w:rsidRPr="00F61309">
        <w:rPr>
          <w:rFonts w:ascii="Times New Roman" w:hAnsi="Times New Roman" w:cs="Times New Roman"/>
          <w:color w:val="000000" w:themeColor="text1"/>
        </w:rPr>
        <w:t>ic</w:t>
      </w:r>
      <w:r w:rsidRPr="00F61309">
        <w:rPr>
          <w:rFonts w:ascii="Times New Roman" w:hAnsi="Times New Roman" w:cs="Times New Roman"/>
          <w:color w:val="000000" w:themeColor="text1"/>
        </w:rPr>
        <w:t xml:space="preserve"> sequencing taxonomical profiling </w:t>
      </w:r>
      <w:r w:rsidR="00FA4E52" w:rsidRPr="00F61309">
        <w:rPr>
          <w:rFonts w:ascii="Times New Roman" w:hAnsi="Times New Roman" w:cs="Times New Roman"/>
          <w:color w:val="000000" w:themeColor="text1"/>
        </w:rPr>
        <w:t xml:space="preserve">software </w:t>
      </w:r>
      <w:r w:rsidRPr="00F61309">
        <w:rPr>
          <w:rFonts w:ascii="Times New Roman" w:hAnsi="Times New Roman" w:cs="Times New Roman"/>
          <w:color w:val="000000" w:themeColor="text1"/>
        </w:rPr>
        <w:t xml:space="preserve">have evaluated the performances </w:t>
      </w:r>
      <w:ins w:id="772" w:author="Liliana Salvador" w:date="2022-02-22T18:13:00Z">
        <w:r w:rsidR="000B2789" w:rsidRPr="00F61309">
          <w:rPr>
            <w:rFonts w:ascii="Times New Roman" w:hAnsi="Times New Roman" w:cs="Times New Roman"/>
            <w:color w:val="000000" w:themeColor="text1"/>
          </w:rPr>
          <w:t xml:space="preserve">of </w:t>
        </w:r>
      </w:ins>
      <w:ins w:id="773" w:author="Ruijie Xu" w:date="2022-02-01T15:02:00Z">
        <w:r w:rsidR="00C4495B" w:rsidRPr="00F61309">
          <w:rPr>
            <w:rFonts w:ascii="Times New Roman" w:hAnsi="Times New Roman" w:cs="Times New Roman"/>
            <w:color w:val="000000" w:themeColor="text1"/>
          </w:rPr>
          <w:t>these software</w:t>
        </w:r>
      </w:ins>
      <w:del w:id="774" w:author="Ruijie Xu" w:date="2022-02-01T15:02:00Z">
        <w:r w:rsidRPr="00F61309" w:rsidDel="00C4495B">
          <w:rPr>
            <w:rFonts w:ascii="Times New Roman" w:hAnsi="Times New Roman" w:cs="Times New Roman"/>
            <w:color w:val="000000" w:themeColor="text1"/>
          </w:rPr>
          <w:delText>of both Kraken2 and CLARK</w:delText>
        </w:r>
      </w:del>
      <w:r w:rsidRPr="00F61309">
        <w:rPr>
          <w:rFonts w:ascii="Times New Roman" w:hAnsi="Times New Roman" w:cs="Times New Roman"/>
          <w:color w:val="000000" w:themeColor="text1"/>
        </w:rPr>
        <w:t xml:space="preserve"> using either </w:t>
      </w:r>
      <w:r w:rsidRPr="0012167A">
        <w:rPr>
          <w:rFonts w:ascii="Times New Roman" w:hAnsi="Times New Roman" w:cs="Times New Roman"/>
          <w:i/>
          <w:iCs/>
          <w:color w:val="000000" w:themeColor="text1"/>
          <w:rPrChange w:id="775" w:author="Ruijie Xu" w:date="2022-03-11T09:58:00Z">
            <w:rPr>
              <w:color w:val="000000" w:themeColor="text1"/>
            </w:rPr>
          </w:rPrChange>
        </w:rPr>
        <w:t>in silico</w:t>
      </w:r>
      <w:r w:rsidRPr="00F61309">
        <w:rPr>
          <w:rFonts w:ascii="Times New Roman" w:hAnsi="Times New Roman" w:cs="Times New Roman"/>
          <w:color w:val="000000" w:themeColor="text1"/>
        </w:rPr>
        <w:t xml:space="preserve"> or </w:t>
      </w:r>
      <w:r w:rsidRPr="0012167A">
        <w:rPr>
          <w:rFonts w:ascii="Times New Roman" w:hAnsi="Times New Roman" w:cs="Times New Roman"/>
          <w:i/>
          <w:iCs/>
          <w:color w:val="000000" w:themeColor="text1"/>
          <w:rPrChange w:id="776" w:author="Ruijie Xu" w:date="2022-03-11T09:58:00Z">
            <w:rPr>
              <w:color w:val="000000" w:themeColor="text1"/>
            </w:rPr>
          </w:rPrChange>
        </w:rPr>
        <w:t>in vitro</w:t>
      </w:r>
      <w:r w:rsidRPr="00F61309">
        <w:rPr>
          <w:rFonts w:ascii="Times New Roman" w:hAnsi="Times New Roman" w:cs="Times New Roman"/>
          <w:color w:val="000000" w:themeColor="text1"/>
        </w:rPr>
        <w:t xml:space="preserve"> datasets </w:t>
      </w:r>
      <w:r w:rsidRPr="00F61309">
        <w:rPr>
          <w:rFonts w:ascii="Times New Roman" w:hAnsi="Times New Roman" w:cs="Times New Roman"/>
          <w:color w:val="000000" w:themeColor="text1"/>
        </w:rPr>
        <w:fldChar w:fldCharType="begin" w:fldLock="1"/>
      </w:r>
      <w:r w:rsidR="004765A2" w:rsidRPr="00F61309">
        <w:rPr>
          <w:rFonts w:ascii="Times New Roman" w:hAnsi="Times New Roman" w:cs="Times New Roman"/>
          <w:color w:val="000000" w:themeColor="text1"/>
        </w:rPr>
        <w:instrText xml:space="preserve"> ADDIN ZOTERO_ITEM CSL_CITATION {"citationID":"NyQWViYN","properties":{"formattedCitation":"(Peabody {\\i{}et al.}, 2015; Escobar-Zepeda {\\i{}et al.}, 2018; Ye {\\i{}et al.}, 2019)","plainCitation":"(Peabody et al., 2015; Escobar-Zepeda et al., 2018; Ye et al., 2019)","noteIndex":0},"citationItems":[{"id":"1BY60Z0f/oxdOHePc","uris":["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id":"1BY60Z0f/YjnNwBg0","uris":["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ITEM-2","issue":"1","issued":{"date-parts":[["2018","12","13"]]},"page":"12034","publisher":"Nature Publishing Group","title":"Analysis of sequencing strategies and tools for taxonomic annotation: Defining standards for progressive metagenomics","type":"article-journal","volume":"8"}},{"id":2049,"uris":["http://zotero.org/users/8256916/items/RRF9V5KK"],"itemData":{"id":2049,"type":"article-journal","abstract":"The field of metagenomics (study of genetic material recovered directly from an environment) has grown rapidly, with many bioinformatics analysis methods being developed. To ensure appropriate use of such methods, robust comparative evaluation of their accuracy and features is needed. For taxonomic classification of sequence reads, such evaluation should include use of clade exclusion, which better evaluates a method’s accuracy when identical sequences are not present in any reference database, as is common in metagenomic analysis. To date, relatively small evaluations have been performed, with evaluation approaches like clade exclusion limited to assessment of new methods by the authors of the given method. What is needed is a rigorous, independent comparison between multiple major methods, using the same in silico and in vitro test datasets, with and without approaches like clade exclusion, to better characterize accuracy under different conditions.","container-title":"BMC Bioinformatics","DOI":"10.1186/s12859-015-0788-5","ISSN":"1471-2105","issue":"1","journalAbbreviation":"BMC Bioinformatics","page":"362","source":"BioMed Central","title":"Evaluation of shotgun metagenomics sequence classification methods using in silico and in vitro simulated communities","URL":"https://doi.org/10.1186/s12859-015-0788-5","volume":"16","author":[{"family":"Peabody","given":"Michael A."},{"family":"Van Rossum","given":"Thea"},{"family":"Lo","given":"Raymond"},{"family":"Brinkman","given":"Fiona S. L."}],"accessed":{"date-parts":[["2021",6,23]]},"issued":{"date-parts":[["2015",11,4]]}}}],"schema":"https://github.com/citation-style-language/schema/raw/master/csl-citation.json"} </w:instrText>
      </w:r>
      <w:r w:rsidRPr="00F61309">
        <w:rPr>
          <w:rFonts w:ascii="Times New Roman" w:hAnsi="Times New Roman" w:cs="Times New Roman"/>
          <w:color w:val="000000" w:themeColor="text1"/>
        </w:rPr>
        <w:fldChar w:fldCharType="separate"/>
      </w:r>
      <w:r w:rsidR="00CB52B4" w:rsidRPr="0012167A">
        <w:rPr>
          <w:rFonts w:ascii="Times New Roman" w:hAnsi="Times New Roman" w:cs="Times New Roman"/>
          <w:color w:val="000000" w:themeColor="text1"/>
          <w:rPrChange w:id="777" w:author="Ruijie Xu" w:date="2022-03-11T09:58:00Z">
            <w:rPr>
              <w:rFonts w:ascii="Calibri" w:cs="Calibri"/>
              <w:color w:val="000000"/>
            </w:rPr>
          </w:rPrChange>
        </w:rPr>
        <w:t xml:space="preserve">(Peabody </w:t>
      </w:r>
      <w:r w:rsidR="00CB52B4" w:rsidRPr="0012167A">
        <w:rPr>
          <w:rFonts w:ascii="Times New Roman" w:hAnsi="Times New Roman" w:cs="Times New Roman"/>
          <w:i/>
          <w:iCs/>
          <w:color w:val="000000" w:themeColor="text1"/>
          <w:rPrChange w:id="778" w:author="Ruijie Xu" w:date="2022-03-11T09:58:00Z">
            <w:rPr>
              <w:rFonts w:ascii="Calibri" w:cs="Calibri"/>
              <w:i/>
              <w:iCs/>
              <w:color w:val="000000"/>
            </w:rPr>
          </w:rPrChange>
        </w:rPr>
        <w:t>et al.</w:t>
      </w:r>
      <w:r w:rsidR="00CB52B4" w:rsidRPr="0012167A">
        <w:rPr>
          <w:rFonts w:ascii="Times New Roman" w:hAnsi="Times New Roman" w:cs="Times New Roman"/>
          <w:color w:val="000000" w:themeColor="text1"/>
          <w:rPrChange w:id="779" w:author="Ruijie Xu" w:date="2022-03-11T09:58:00Z">
            <w:rPr>
              <w:rFonts w:ascii="Calibri" w:cs="Calibri"/>
              <w:color w:val="000000"/>
            </w:rPr>
          </w:rPrChange>
        </w:rPr>
        <w:t xml:space="preserve">, 2015; Escobar-Zepeda </w:t>
      </w:r>
      <w:r w:rsidR="00CB52B4" w:rsidRPr="0012167A">
        <w:rPr>
          <w:rFonts w:ascii="Times New Roman" w:hAnsi="Times New Roman" w:cs="Times New Roman"/>
          <w:i/>
          <w:iCs/>
          <w:color w:val="000000" w:themeColor="text1"/>
          <w:rPrChange w:id="780" w:author="Ruijie Xu" w:date="2022-03-11T09:58:00Z">
            <w:rPr>
              <w:rFonts w:ascii="Calibri" w:cs="Calibri"/>
              <w:i/>
              <w:iCs/>
              <w:color w:val="000000"/>
            </w:rPr>
          </w:rPrChange>
        </w:rPr>
        <w:t>et al.</w:t>
      </w:r>
      <w:r w:rsidR="00CB52B4" w:rsidRPr="0012167A">
        <w:rPr>
          <w:rFonts w:ascii="Times New Roman" w:hAnsi="Times New Roman" w:cs="Times New Roman"/>
          <w:color w:val="000000" w:themeColor="text1"/>
          <w:rPrChange w:id="781" w:author="Ruijie Xu" w:date="2022-03-11T09:58:00Z">
            <w:rPr>
              <w:rFonts w:ascii="Calibri" w:cs="Calibri"/>
              <w:color w:val="000000"/>
            </w:rPr>
          </w:rPrChange>
        </w:rPr>
        <w:t xml:space="preserve">, 2018; Ye </w:t>
      </w:r>
      <w:r w:rsidR="00CB52B4" w:rsidRPr="0012167A">
        <w:rPr>
          <w:rFonts w:ascii="Times New Roman" w:hAnsi="Times New Roman" w:cs="Times New Roman"/>
          <w:i/>
          <w:iCs/>
          <w:color w:val="000000" w:themeColor="text1"/>
          <w:rPrChange w:id="782" w:author="Ruijie Xu" w:date="2022-03-11T09:58:00Z">
            <w:rPr>
              <w:rFonts w:ascii="Calibri" w:cs="Calibri"/>
              <w:i/>
              <w:iCs/>
              <w:color w:val="000000"/>
            </w:rPr>
          </w:rPrChange>
        </w:rPr>
        <w:t>et al.</w:t>
      </w:r>
      <w:r w:rsidR="00CB52B4" w:rsidRPr="0012167A">
        <w:rPr>
          <w:rFonts w:ascii="Times New Roman" w:hAnsi="Times New Roman" w:cs="Times New Roman"/>
          <w:color w:val="000000" w:themeColor="text1"/>
          <w:rPrChange w:id="783" w:author="Ruijie Xu" w:date="2022-03-11T09:58:00Z">
            <w:rPr>
              <w:rFonts w:ascii="Calibri" w:cs="Calibri"/>
              <w:color w:val="000000"/>
            </w:rPr>
          </w:rPrChange>
        </w:rPr>
        <w:t>, 2019)</w:t>
      </w:r>
      <w:r w:rsidRPr="00F61309">
        <w:rPr>
          <w:rFonts w:ascii="Times New Roman" w:hAnsi="Times New Roman" w:cs="Times New Roman"/>
          <w:color w:val="000000" w:themeColor="text1"/>
        </w:rPr>
        <w:fldChar w:fldCharType="end"/>
      </w:r>
      <w:r w:rsidR="00A774DE" w:rsidRPr="00F61309">
        <w:rPr>
          <w:rFonts w:ascii="Times New Roman" w:hAnsi="Times New Roman" w:cs="Times New Roman"/>
          <w:color w:val="000000" w:themeColor="text1"/>
        </w:rPr>
        <w:t>.</w:t>
      </w:r>
      <w:r w:rsidR="00AB46BB" w:rsidRPr="00F61309">
        <w:rPr>
          <w:rFonts w:ascii="Times New Roman" w:hAnsi="Times New Roman" w:cs="Times New Roman"/>
          <w:color w:val="000000" w:themeColor="text1"/>
        </w:rPr>
        <w:t xml:space="preserve"> </w:t>
      </w:r>
      <w:del w:id="784" w:author="Ruijie Xu" w:date="2022-02-01T15:14:00Z">
        <w:r w:rsidR="00AB46BB" w:rsidRPr="00F61309" w:rsidDel="001F12F2">
          <w:rPr>
            <w:rFonts w:ascii="Times New Roman" w:hAnsi="Times New Roman" w:cs="Times New Roman"/>
            <w:color w:val="000000" w:themeColor="text1"/>
          </w:rPr>
          <w:delText xml:space="preserve">They were found </w:delText>
        </w:r>
        <w:r w:rsidR="00CF184E" w:rsidRPr="00F61309" w:rsidDel="001F12F2">
          <w:rPr>
            <w:rFonts w:ascii="Times New Roman" w:hAnsi="Times New Roman" w:cs="Times New Roman"/>
            <w:color w:val="000000" w:themeColor="text1"/>
          </w:rPr>
          <w:delText xml:space="preserve">to </w:delText>
        </w:r>
        <w:r w:rsidR="00AB46BB" w:rsidRPr="00F61309" w:rsidDel="001F12F2">
          <w:rPr>
            <w:rFonts w:ascii="Times New Roman" w:hAnsi="Times New Roman" w:cs="Times New Roman"/>
            <w:color w:val="000000" w:themeColor="text1"/>
          </w:rPr>
          <w:delText>perform equally well</w:delText>
        </w:r>
        <w:r w:rsidR="009D08FD" w:rsidRPr="00F61309" w:rsidDel="001F12F2">
          <w:rPr>
            <w:rFonts w:ascii="Times New Roman" w:hAnsi="Times New Roman" w:cs="Times New Roman"/>
            <w:color w:val="000000" w:themeColor="text1"/>
          </w:rPr>
          <w:delText xml:space="preserve"> </w:delText>
        </w:r>
        <w:r w:rsidR="00167E1B" w:rsidRPr="00F61309" w:rsidDel="001F12F2">
          <w:rPr>
            <w:rFonts w:ascii="Times New Roman" w:hAnsi="Times New Roman" w:cs="Times New Roman"/>
            <w:color w:val="000000" w:themeColor="text1"/>
          </w:rPr>
          <w:delText>at</w:delText>
        </w:r>
        <w:r w:rsidR="009D08FD" w:rsidRPr="00F61309" w:rsidDel="001F12F2">
          <w:rPr>
            <w:rFonts w:ascii="Times New Roman" w:hAnsi="Times New Roman" w:cs="Times New Roman"/>
            <w:color w:val="000000" w:themeColor="text1"/>
          </w:rPr>
          <w:delText xml:space="preserve"> </w:delText>
        </w:r>
        <w:r w:rsidR="00CF184E" w:rsidRPr="00F61309" w:rsidDel="001F12F2">
          <w:rPr>
            <w:rFonts w:ascii="Times New Roman" w:hAnsi="Times New Roman" w:cs="Times New Roman"/>
            <w:color w:val="000000" w:themeColor="text1"/>
          </w:rPr>
          <w:delText xml:space="preserve">the </w:delText>
        </w:r>
        <w:r w:rsidR="00AB46BB" w:rsidRPr="00F61309" w:rsidDel="001F12F2">
          <w:rPr>
            <w:rFonts w:ascii="Times New Roman" w:hAnsi="Times New Roman" w:cs="Times New Roman"/>
            <w:color w:val="000000" w:themeColor="text1"/>
          </w:rPr>
          <w:delText xml:space="preserve">species level </w:delText>
        </w:r>
        <w:r w:rsidR="00AB46BB" w:rsidRPr="00F61309" w:rsidDel="001F12F2">
          <w:rPr>
            <w:rFonts w:ascii="Times New Roman" w:hAnsi="Times New Roman" w:cs="Times New Roman"/>
            <w:color w:val="000000" w:themeColor="text1"/>
          </w:rPr>
          <w:fldChar w:fldCharType="begin"/>
        </w:r>
        <w:r w:rsidR="00506F24" w:rsidRPr="00F61309" w:rsidDel="001F12F2">
          <w:rPr>
            <w:rFonts w:ascii="Times New Roman" w:hAnsi="Times New Roman" w:cs="Times New Roman"/>
            <w:color w:val="000000" w:themeColor="text1"/>
          </w:rPr>
          <w:delInstrText xml:space="preserve"> ADDIN ZOTERO_ITEM CSL_CITATION {"citationID":"ORq9sFL0","properties":{"formattedCitation":"(Peabody {\\i{}et al.}, 2015; Escobar-Zepeda {\\i{}et al.}, 2018; Ye {\\i{}et al.}, 2019b)","plainCitation":"(Peabody et al., 2015; Escobar-Zepeda et al., 2018; Ye et al., 2019b)","noteIndex":0},"citationItems":[{"id":"y7Rngnif/KA0KlETC","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NQbUksdo/xNDBSPuZ","issue":"1","issued":{"date-parts":[["2018","12","13"]]},"page":"12034","publisher":"Nature Publishing Group","title":"Analysis of sequencing strategies and tools for taxonomic annotation: Defining standards for progressive metagenomics","type":"article-journal","volume":"8"}},{"id":2049,"uris":["http://zotero.org/users/8256916/items/RRF9V5KK"],"uri":["http://zotero.org/users/8256916/items/RRF9V5KK"],"itemData":{"id":2049,"type":"article-journal","abstract":"The field of metagenomics (study of genetic material recovered directly from an environment) has grown rapidly, with many bioinformatics analysis methods being developed. To ensure appropriate use of such methods, robust comparative evaluation of their accuracy and features is needed. For taxonomic classification of sequence reads, such evaluation should include use of clade exclusion, which better evaluates a method’s accuracy when identical sequences are not present in any reference database, as is common in metagenomic analysis. To date, relatively small evaluations have been performed, with evaluation approaches like clade exclusion limited to assessment of new methods by the authors of the given method. What is needed is a rigorous, independent comparison between multiple major methods, using the same in silico and in vitro test datasets, with and without approaches like clade exclusion, to better characterize accuracy under different conditions.","container-title":"BMC Bioinformatics","DOI":"10.1186/s12859-015-0788-5","ISSN":"1471-2105","issue":"1","journalAbbreviation":"BMC Bioinformatics","page":"362","source":"BioMed Central","title":"Evaluation of shotgun metagenomics sequence classification methods using in silico and in vitro simulated communities","URL":"https://doi.org/10.1186/s12859-015-0788-5","volume":"16","author":[{"family":"Peabody","given":"Michael A."},{"family":"Van Rossum","given":"Thea"},{"family":"Lo","given":"Raymond"},{"family":"Brinkman","given":"Fiona S. L."}],"accessed":{"date-parts":[["2021",6,23]]},"issued":{"date-parts":[["2015",11,4]]}}},{"id":650,"uris":["http://zotero.org/users/8256916/items/9YTKCBKY"],"uri":["http://zotero.org/users/8256916/items/9YTKCBKY"],"itemData":{"id":65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page":"779–794","title":"Benchmarking Metagenomics Tools for Taxonomic Classification.","volume":"178","author":[{"family":"Ye","given":"Simon H"},{"family":"Siddle","given":"Katherine J"},{"family":"Park","given":"Daniel J"},{"family":"Sabeti","given":"Pardis C"}],"issued":{"date-parts":[["2019",8]]}}}],"schema":"https://github.com/citation-style-language/schema/raw/master/csl-citation.json"} </w:delInstrText>
        </w:r>
        <w:r w:rsidR="00AB46BB" w:rsidRPr="00F61309" w:rsidDel="001F12F2">
          <w:rPr>
            <w:rFonts w:ascii="Times New Roman" w:hAnsi="Times New Roman" w:cs="Times New Roman"/>
            <w:color w:val="000000" w:themeColor="text1"/>
          </w:rPr>
          <w:fldChar w:fldCharType="separate"/>
        </w:r>
        <w:r w:rsidR="00350DBF" w:rsidRPr="0012167A" w:rsidDel="001F12F2">
          <w:rPr>
            <w:rFonts w:ascii="Times New Roman" w:hAnsi="Times New Roman" w:cs="Times New Roman"/>
            <w:color w:val="000000" w:themeColor="text1"/>
            <w:rPrChange w:id="785" w:author="Ruijie Xu" w:date="2022-03-11T09:58:00Z">
              <w:rPr>
                <w:color w:val="000000"/>
              </w:rPr>
            </w:rPrChange>
          </w:rPr>
          <w:delText xml:space="preserve">(Peabody </w:delText>
        </w:r>
        <w:r w:rsidR="00350DBF" w:rsidRPr="0012167A" w:rsidDel="001F12F2">
          <w:rPr>
            <w:rFonts w:ascii="Times New Roman" w:hAnsi="Times New Roman" w:cs="Times New Roman"/>
            <w:i/>
            <w:iCs/>
            <w:color w:val="000000" w:themeColor="text1"/>
            <w:rPrChange w:id="786" w:author="Ruijie Xu" w:date="2022-03-11T09:58:00Z">
              <w:rPr>
                <w:i/>
                <w:iCs/>
                <w:color w:val="000000"/>
              </w:rPr>
            </w:rPrChange>
          </w:rPr>
          <w:delText>et al.</w:delText>
        </w:r>
        <w:r w:rsidR="00350DBF" w:rsidRPr="0012167A" w:rsidDel="001F12F2">
          <w:rPr>
            <w:rFonts w:ascii="Times New Roman" w:hAnsi="Times New Roman" w:cs="Times New Roman"/>
            <w:color w:val="000000" w:themeColor="text1"/>
            <w:rPrChange w:id="787" w:author="Ruijie Xu" w:date="2022-03-11T09:58:00Z">
              <w:rPr>
                <w:color w:val="000000"/>
              </w:rPr>
            </w:rPrChange>
          </w:rPr>
          <w:delText xml:space="preserve">, 2015; Escobar-Zepeda </w:delText>
        </w:r>
        <w:r w:rsidR="00350DBF" w:rsidRPr="0012167A" w:rsidDel="001F12F2">
          <w:rPr>
            <w:rFonts w:ascii="Times New Roman" w:hAnsi="Times New Roman" w:cs="Times New Roman"/>
            <w:i/>
            <w:iCs/>
            <w:color w:val="000000" w:themeColor="text1"/>
            <w:rPrChange w:id="788" w:author="Ruijie Xu" w:date="2022-03-11T09:58:00Z">
              <w:rPr>
                <w:i/>
                <w:iCs/>
                <w:color w:val="000000"/>
              </w:rPr>
            </w:rPrChange>
          </w:rPr>
          <w:delText>et al.</w:delText>
        </w:r>
        <w:r w:rsidR="00350DBF" w:rsidRPr="0012167A" w:rsidDel="001F12F2">
          <w:rPr>
            <w:rFonts w:ascii="Times New Roman" w:hAnsi="Times New Roman" w:cs="Times New Roman"/>
            <w:color w:val="000000" w:themeColor="text1"/>
            <w:rPrChange w:id="789" w:author="Ruijie Xu" w:date="2022-03-11T09:58:00Z">
              <w:rPr>
                <w:color w:val="000000"/>
              </w:rPr>
            </w:rPrChange>
          </w:rPr>
          <w:delText xml:space="preserve">, 2018; Ye </w:delText>
        </w:r>
        <w:r w:rsidR="00350DBF" w:rsidRPr="0012167A" w:rsidDel="001F12F2">
          <w:rPr>
            <w:rFonts w:ascii="Times New Roman" w:hAnsi="Times New Roman" w:cs="Times New Roman"/>
            <w:i/>
            <w:iCs/>
            <w:color w:val="000000" w:themeColor="text1"/>
            <w:rPrChange w:id="790" w:author="Ruijie Xu" w:date="2022-03-11T09:58:00Z">
              <w:rPr>
                <w:i/>
                <w:iCs/>
                <w:color w:val="000000"/>
              </w:rPr>
            </w:rPrChange>
          </w:rPr>
          <w:delText>et al.</w:delText>
        </w:r>
        <w:r w:rsidR="00350DBF" w:rsidRPr="0012167A" w:rsidDel="001F12F2">
          <w:rPr>
            <w:rFonts w:ascii="Times New Roman" w:hAnsi="Times New Roman" w:cs="Times New Roman"/>
            <w:color w:val="000000" w:themeColor="text1"/>
            <w:rPrChange w:id="791" w:author="Ruijie Xu" w:date="2022-03-11T09:58:00Z">
              <w:rPr>
                <w:color w:val="000000"/>
              </w:rPr>
            </w:rPrChange>
          </w:rPr>
          <w:delText>, 2019b)</w:delText>
        </w:r>
        <w:r w:rsidR="00AB46BB" w:rsidRPr="00F61309" w:rsidDel="001F12F2">
          <w:rPr>
            <w:rFonts w:ascii="Times New Roman" w:hAnsi="Times New Roman" w:cs="Times New Roman"/>
            <w:color w:val="000000" w:themeColor="text1"/>
          </w:rPr>
          <w:fldChar w:fldCharType="end"/>
        </w:r>
        <w:r w:rsidR="00AB46BB" w:rsidRPr="00F61309" w:rsidDel="001F12F2">
          <w:rPr>
            <w:rFonts w:ascii="Times New Roman" w:hAnsi="Times New Roman" w:cs="Times New Roman"/>
            <w:color w:val="000000" w:themeColor="text1"/>
          </w:rPr>
          <w:delText>.</w:delText>
        </w:r>
        <w:r w:rsidRPr="00F61309" w:rsidDel="001F12F2">
          <w:rPr>
            <w:rFonts w:ascii="Times New Roman" w:hAnsi="Times New Roman" w:cs="Times New Roman"/>
            <w:color w:val="000000" w:themeColor="text1"/>
          </w:rPr>
          <w:delText xml:space="preserve"> </w:delText>
        </w:r>
      </w:del>
      <w:del w:id="792" w:author="Ruijie Xu" w:date="2022-03-10T11:49:00Z">
        <w:r w:rsidRPr="00F61309" w:rsidDel="00831B16">
          <w:rPr>
            <w:rFonts w:ascii="Times New Roman" w:hAnsi="Times New Roman" w:cs="Times New Roman"/>
            <w:color w:val="000000" w:themeColor="text1"/>
          </w:rPr>
          <w:delText>The advantage of using these artificial datasets is that their performances can be evaluated by comparing their microbial profiles with the known composition of the artificial dataset</w:delText>
        </w:r>
        <w:r w:rsidR="009A52AC" w:rsidRPr="00F61309" w:rsidDel="00831B16">
          <w:rPr>
            <w:rFonts w:ascii="Times New Roman" w:hAnsi="Times New Roman" w:cs="Times New Roman"/>
            <w:color w:val="000000" w:themeColor="text1"/>
          </w:rPr>
          <w:delText>s</w:delText>
        </w:r>
        <w:r w:rsidRPr="00F61309" w:rsidDel="00831B16">
          <w:rPr>
            <w:rFonts w:ascii="Times New Roman" w:hAnsi="Times New Roman" w:cs="Times New Roman"/>
            <w:color w:val="000000" w:themeColor="text1"/>
          </w:rPr>
          <w:delText xml:space="preserve">. </w:delText>
        </w:r>
      </w:del>
      <w:r w:rsidRPr="00F61309">
        <w:rPr>
          <w:rFonts w:ascii="Times New Roman" w:hAnsi="Times New Roman" w:cs="Times New Roman"/>
          <w:color w:val="000000" w:themeColor="text1"/>
        </w:rPr>
        <w:t xml:space="preserve">However, </w:t>
      </w:r>
      <w:r w:rsidR="0065494D" w:rsidRPr="00F61309">
        <w:rPr>
          <w:rFonts w:ascii="Times New Roman" w:hAnsi="Times New Roman" w:cs="Times New Roman"/>
          <w:color w:val="000000" w:themeColor="text1"/>
        </w:rPr>
        <w:t>the performance</w:t>
      </w:r>
      <w:ins w:id="793" w:author="Ruijie Xu" w:date="2022-03-04T10:13:00Z">
        <w:r w:rsidR="005168E3" w:rsidRPr="00F61309">
          <w:rPr>
            <w:rFonts w:ascii="Times New Roman" w:hAnsi="Times New Roman" w:cs="Times New Roman"/>
            <w:color w:val="000000" w:themeColor="text1"/>
          </w:rPr>
          <w:t>s</w:t>
        </w:r>
      </w:ins>
      <w:r w:rsidR="0065494D" w:rsidRPr="00F61309">
        <w:rPr>
          <w:rFonts w:ascii="Times New Roman" w:hAnsi="Times New Roman" w:cs="Times New Roman"/>
          <w:color w:val="000000" w:themeColor="text1"/>
        </w:rPr>
        <w:t xml:space="preserve"> of these </w:t>
      </w:r>
      <w:del w:id="794" w:author="Ruijie Xu" w:date="2022-02-01T16:16:00Z">
        <w:r w:rsidR="0065494D" w:rsidRPr="00F61309" w:rsidDel="00D1066B">
          <w:rPr>
            <w:rFonts w:ascii="Times New Roman" w:hAnsi="Times New Roman" w:cs="Times New Roman"/>
            <w:color w:val="000000" w:themeColor="text1"/>
          </w:rPr>
          <w:delText xml:space="preserve">tools </w:delText>
        </w:r>
      </w:del>
      <w:ins w:id="795" w:author="Ruijie Xu" w:date="2022-02-01T16:16:00Z">
        <w:r w:rsidR="00D1066B" w:rsidRPr="00F61309">
          <w:rPr>
            <w:rFonts w:ascii="Times New Roman" w:hAnsi="Times New Roman" w:cs="Times New Roman"/>
            <w:color w:val="000000" w:themeColor="text1"/>
          </w:rPr>
          <w:t xml:space="preserve">software </w:t>
        </w:r>
      </w:ins>
      <w:r w:rsidR="0065494D" w:rsidRPr="00F61309">
        <w:rPr>
          <w:rFonts w:ascii="Times New Roman" w:hAnsi="Times New Roman" w:cs="Times New Roman"/>
          <w:color w:val="000000" w:themeColor="text1"/>
        </w:rPr>
        <w:t xml:space="preserve">to analyze the </w:t>
      </w:r>
      <w:r w:rsidR="00CF184E" w:rsidRPr="00F61309">
        <w:rPr>
          <w:rFonts w:ascii="Times New Roman" w:hAnsi="Times New Roman" w:cs="Times New Roman"/>
          <w:color w:val="000000" w:themeColor="text1"/>
        </w:rPr>
        <w:t xml:space="preserve">microbial profiling and diagnostic applications </w:t>
      </w:r>
      <w:del w:id="796" w:author="Rajeev, Sree" w:date="2022-03-03T10:01:00Z">
        <w:r w:rsidR="00CF184E" w:rsidRPr="00F61309" w:rsidDel="007C512C">
          <w:rPr>
            <w:rFonts w:ascii="Times New Roman" w:hAnsi="Times New Roman" w:cs="Times New Roman"/>
            <w:color w:val="000000" w:themeColor="text1"/>
          </w:rPr>
          <w:delText>of</w:delText>
        </w:r>
      </w:del>
      <w:del w:id="797" w:author="Ruijie Xu" w:date="2022-03-04T10:13:00Z">
        <w:r w:rsidR="00CF184E" w:rsidRPr="00F61309" w:rsidDel="005168E3">
          <w:rPr>
            <w:rFonts w:ascii="Times New Roman" w:hAnsi="Times New Roman" w:cs="Times New Roman"/>
            <w:color w:val="000000" w:themeColor="text1"/>
          </w:rPr>
          <w:delText xml:space="preserve"> </w:delText>
        </w:r>
      </w:del>
      <w:ins w:id="798" w:author="Ruijie Xu" w:date="2022-03-04T10:13:00Z">
        <w:r w:rsidR="005168E3" w:rsidRPr="00F61309">
          <w:rPr>
            <w:rFonts w:ascii="Times New Roman" w:hAnsi="Times New Roman" w:cs="Times New Roman"/>
            <w:color w:val="000000" w:themeColor="text1"/>
          </w:rPr>
          <w:t xml:space="preserve">in </w:t>
        </w:r>
      </w:ins>
      <w:del w:id="799" w:author="Ruijie Xu" w:date="2022-02-01T16:16:00Z">
        <w:r w:rsidRPr="00F61309" w:rsidDel="00D1066B">
          <w:rPr>
            <w:rFonts w:ascii="Times New Roman" w:hAnsi="Times New Roman" w:cs="Times New Roman"/>
            <w:color w:val="000000" w:themeColor="text1"/>
          </w:rPr>
          <w:delText>real-world dataset</w:delText>
        </w:r>
        <w:r w:rsidR="00A774DE" w:rsidRPr="00F61309" w:rsidDel="00D1066B">
          <w:rPr>
            <w:rFonts w:ascii="Times New Roman" w:hAnsi="Times New Roman" w:cs="Times New Roman"/>
            <w:color w:val="000000" w:themeColor="text1"/>
          </w:rPr>
          <w:delText>s</w:delText>
        </w:r>
      </w:del>
      <w:ins w:id="800" w:author="Ruijie Xu" w:date="2022-02-01T16:16:00Z">
        <w:r w:rsidR="00D1066B" w:rsidRPr="0012167A">
          <w:rPr>
            <w:rFonts w:ascii="Times New Roman" w:hAnsi="Times New Roman" w:cs="Times New Roman"/>
            <w:color w:val="000000" w:themeColor="text1"/>
            <w:rPrChange w:id="801" w:author="Ruijie Xu" w:date="2022-03-11T09:58:00Z">
              <w:rPr>
                <w:color w:val="000000" w:themeColor="text1"/>
              </w:rPr>
            </w:rPrChange>
          </w:rPr>
          <w:t>biological</w:t>
        </w:r>
      </w:ins>
      <w:ins w:id="802" w:author="Ruijie Xu" w:date="2022-02-01T16:17:00Z">
        <w:r w:rsidR="00D1066B" w:rsidRPr="0012167A">
          <w:rPr>
            <w:rFonts w:ascii="Times New Roman" w:hAnsi="Times New Roman" w:cs="Times New Roman"/>
            <w:color w:val="000000" w:themeColor="text1"/>
            <w:rPrChange w:id="803" w:author="Ruijie Xu" w:date="2022-03-11T09:58:00Z">
              <w:rPr>
                <w:color w:val="000000" w:themeColor="text1"/>
              </w:rPr>
            </w:rPrChange>
          </w:rPr>
          <w:t xml:space="preserve"> specimens</w:t>
        </w:r>
      </w:ins>
      <w:r w:rsidR="0065494D" w:rsidRPr="0012167A">
        <w:rPr>
          <w:rFonts w:ascii="Times New Roman" w:hAnsi="Times New Roman" w:cs="Times New Roman"/>
          <w:color w:val="000000" w:themeColor="text1"/>
          <w:rPrChange w:id="804" w:author="Ruijie Xu" w:date="2022-03-11T09:58:00Z">
            <w:rPr>
              <w:color w:val="000000" w:themeColor="text1"/>
            </w:rPr>
          </w:rPrChange>
        </w:rPr>
        <w:t xml:space="preserve"> </w:t>
      </w:r>
      <w:del w:id="805" w:author="Ruijie Xu" w:date="2022-03-11T09:42:00Z">
        <w:r w:rsidR="0065494D" w:rsidRPr="0012167A" w:rsidDel="0091264D">
          <w:rPr>
            <w:rFonts w:ascii="Times New Roman" w:hAnsi="Times New Roman" w:cs="Times New Roman"/>
            <w:color w:val="000000" w:themeColor="text1"/>
            <w:rPrChange w:id="806" w:author="Ruijie Xu" w:date="2022-03-11T09:58:00Z">
              <w:rPr>
                <w:color w:val="000000" w:themeColor="text1"/>
              </w:rPr>
            </w:rPrChange>
          </w:rPr>
          <w:delText>has</w:delText>
        </w:r>
      </w:del>
      <w:ins w:id="807" w:author="Ruijie Xu" w:date="2022-03-11T09:42:00Z">
        <w:r w:rsidR="0091264D" w:rsidRPr="0012167A">
          <w:rPr>
            <w:rFonts w:ascii="Times New Roman" w:hAnsi="Times New Roman" w:cs="Times New Roman"/>
            <w:color w:val="000000" w:themeColor="text1"/>
          </w:rPr>
          <w:t>have</w:t>
        </w:r>
      </w:ins>
      <w:r w:rsidR="0065494D" w:rsidRPr="0012167A">
        <w:rPr>
          <w:rFonts w:ascii="Times New Roman" w:hAnsi="Times New Roman" w:cs="Times New Roman"/>
          <w:color w:val="000000" w:themeColor="text1"/>
          <w:rPrChange w:id="808" w:author="Ruijie Xu" w:date="2022-03-11T09:58:00Z">
            <w:rPr>
              <w:color w:val="000000" w:themeColor="text1"/>
            </w:rPr>
          </w:rPrChange>
        </w:rPr>
        <w:t xml:space="preserve"> been less studied. </w:t>
      </w:r>
      <w:ins w:id="809" w:author="Ruijie Xu" w:date="2022-03-11T09:58:00Z">
        <w:r w:rsidR="0012167A" w:rsidRPr="00930BF2">
          <w:rPr>
            <w:rFonts w:ascii="Times New Roman" w:eastAsia="Times New Roman" w:hAnsi="Times New Roman" w:cs="Times New Roman"/>
            <w:color w:val="000000" w:themeColor="text1"/>
            <w:highlight w:val="yellow"/>
            <w:rPrChange w:id="810" w:author="Ruijie Xu" w:date="2022-03-11T10:09:00Z">
              <w:rPr>
                <w:rFonts w:ascii="Arial" w:eastAsia="Times New Roman" w:hAnsi="Arial" w:cs="Arial"/>
                <w:color w:val="CC0000"/>
                <w:sz w:val="18"/>
                <w:szCs w:val="18"/>
              </w:rPr>
            </w:rPrChange>
          </w:rPr>
          <w:t>In addition,</w:t>
        </w:r>
      </w:ins>
      <w:ins w:id="811" w:author="Ruijie Xu" w:date="2022-03-16T15:31:00Z">
        <w:r w:rsidR="003010B5">
          <w:rPr>
            <w:rFonts w:ascii="Times New Roman" w:eastAsia="Times New Roman" w:hAnsi="Times New Roman" w:cs="Times New Roman"/>
            <w:color w:val="000000" w:themeColor="text1"/>
            <w:highlight w:val="yellow"/>
          </w:rPr>
          <w:t xml:space="preserve"> m</w:t>
        </w:r>
      </w:ins>
      <w:ins w:id="812" w:author="Ruijie Xu" w:date="2022-03-11T09:59:00Z">
        <w:r w:rsidR="0012167A" w:rsidRPr="00930BF2">
          <w:rPr>
            <w:rFonts w:ascii="Times New Roman" w:eastAsia="Times New Roman" w:hAnsi="Times New Roman" w:cs="Times New Roman"/>
            <w:color w:val="000000" w:themeColor="text1"/>
            <w:highlight w:val="yellow"/>
            <w:rPrChange w:id="813" w:author="Ruijie Xu" w:date="2022-03-11T10:03:00Z">
              <w:rPr>
                <w:rFonts w:ascii="Times New Roman" w:eastAsia="Times New Roman" w:hAnsi="Times New Roman" w:cs="Times New Roman"/>
                <w:color w:val="000000" w:themeColor="text1"/>
              </w:rPr>
            </w:rPrChange>
          </w:rPr>
          <w:t>any of</w:t>
        </w:r>
      </w:ins>
      <w:ins w:id="814" w:author="Ruijie Xu" w:date="2022-03-11T09:58:00Z">
        <w:r w:rsidR="0012167A" w:rsidRPr="00930BF2">
          <w:rPr>
            <w:rFonts w:ascii="Times New Roman" w:eastAsia="Times New Roman" w:hAnsi="Times New Roman" w:cs="Times New Roman"/>
            <w:color w:val="000000" w:themeColor="text1"/>
            <w:highlight w:val="yellow"/>
            <w:rPrChange w:id="815" w:author="Ruijie Xu" w:date="2022-03-11T10:03:00Z">
              <w:rPr>
                <w:rFonts w:ascii="Arial" w:eastAsia="Times New Roman" w:hAnsi="Arial" w:cs="Arial"/>
                <w:color w:val="CC0000"/>
                <w:sz w:val="18"/>
                <w:szCs w:val="18"/>
              </w:rPr>
            </w:rPrChange>
          </w:rPr>
          <w:t xml:space="preserve"> </w:t>
        </w:r>
      </w:ins>
      <w:ins w:id="816" w:author="Ruijie Xu" w:date="2022-03-11T09:59:00Z">
        <w:r w:rsidR="0012167A" w:rsidRPr="00930BF2">
          <w:rPr>
            <w:rFonts w:ascii="Times New Roman" w:eastAsia="Times New Roman" w:hAnsi="Times New Roman" w:cs="Times New Roman"/>
            <w:color w:val="000000" w:themeColor="text1"/>
            <w:highlight w:val="yellow"/>
            <w:rPrChange w:id="817" w:author="Ruijie Xu" w:date="2022-03-11T10:03:00Z">
              <w:rPr>
                <w:rFonts w:ascii="Times New Roman" w:eastAsia="Times New Roman" w:hAnsi="Times New Roman" w:cs="Times New Roman"/>
                <w:color w:val="000000" w:themeColor="text1"/>
              </w:rPr>
            </w:rPrChange>
          </w:rPr>
          <w:t>the c</w:t>
        </w:r>
      </w:ins>
      <w:ins w:id="818" w:author="Ruijie Xu" w:date="2022-03-11T09:58:00Z">
        <w:r w:rsidR="0012167A" w:rsidRPr="00930BF2">
          <w:rPr>
            <w:rFonts w:ascii="Times New Roman" w:eastAsia="Times New Roman" w:hAnsi="Times New Roman" w:cs="Times New Roman"/>
            <w:color w:val="000000" w:themeColor="text1"/>
            <w:highlight w:val="yellow"/>
            <w:rPrChange w:id="819" w:author="Ruijie Xu" w:date="2022-03-11T10:03:00Z">
              <w:rPr>
                <w:rFonts w:ascii="Arial" w:eastAsia="Times New Roman" w:hAnsi="Arial" w:cs="Arial"/>
                <w:color w:val="CC0000"/>
                <w:sz w:val="18"/>
                <w:szCs w:val="18"/>
              </w:rPr>
            </w:rPrChange>
          </w:rPr>
          <w:t xml:space="preserve">urrent </w:t>
        </w:r>
        <w:r w:rsidR="0012167A" w:rsidRPr="00930BF2">
          <w:rPr>
            <w:rFonts w:ascii="Times New Roman" w:eastAsia="Times New Roman" w:hAnsi="Times New Roman" w:cs="Times New Roman"/>
            <w:color w:val="000000" w:themeColor="text1"/>
            <w:highlight w:val="yellow"/>
            <w:rPrChange w:id="820" w:author="Ruijie Xu" w:date="2022-03-11T10:03:00Z">
              <w:rPr>
                <w:rFonts w:ascii="Times New Roman" w:eastAsia="Times New Roman" w:hAnsi="Times New Roman" w:cs="Times New Roman"/>
                <w:color w:val="000000" w:themeColor="text1"/>
              </w:rPr>
            </w:rPrChange>
          </w:rPr>
          <w:t>a</w:t>
        </w:r>
      </w:ins>
      <w:ins w:id="821" w:author="Ruijie Xu" w:date="2022-03-11T09:59:00Z">
        <w:r w:rsidR="0012167A" w:rsidRPr="00930BF2">
          <w:rPr>
            <w:rFonts w:ascii="Times New Roman" w:eastAsia="Times New Roman" w:hAnsi="Times New Roman" w:cs="Times New Roman"/>
            <w:color w:val="000000" w:themeColor="text1"/>
            <w:highlight w:val="yellow"/>
            <w:rPrChange w:id="822" w:author="Ruijie Xu" w:date="2022-03-11T10:03:00Z">
              <w:rPr>
                <w:rFonts w:ascii="Times New Roman" w:eastAsia="Times New Roman" w:hAnsi="Times New Roman" w:cs="Times New Roman"/>
                <w:color w:val="000000" w:themeColor="text1"/>
              </w:rPr>
            </w:rPrChange>
          </w:rPr>
          <w:t>lignment-free</w:t>
        </w:r>
      </w:ins>
      <w:ins w:id="823" w:author="Ruijie Xu" w:date="2022-03-11T09:58:00Z">
        <w:r w:rsidR="0012167A" w:rsidRPr="00930BF2">
          <w:rPr>
            <w:rFonts w:ascii="Times New Roman" w:eastAsia="Times New Roman" w:hAnsi="Times New Roman" w:cs="Times New Roman"/>
            <w:color w:val="000000" w:themeColor="text1"/>
            <w:highlight w:val="yellow"/>
            <w:rPrChange w:id="824" w:author="Ruijie Xu" w:date="2022-03-11T10:03:00Z">
              <w:rPr>
                <w:rFonts w:ascii="Arial" w:eastAsia="Times New Roman" w:hAnsi="Arial" w:cs="Arial"/>
                <w:color w:val="CC0000"/>
                <w:sz w:val="18"/>
                <w:szCs w:val="18"/>
              </w:rPr>
            </w:rPrChange>
          </w:rPr>
          <w:t xml:space="preserve"> software</w:t>
        </w:r>
      </w:ins>
      <w:ins w:id="825" w:author="Ruijie Xu" w:date="2022-03-11T09:59:00Z">
        <w:r w:rsidR="0012167A" w:rsidRPr="00930BF2">
          <w:rPr>
            <w:rFonts w:ascii="Times New Roman" w:eastAsia="Times New Roman" w:hAnsi="Times New Roman" w:cs="Times New Roman"/>
            <w:color w:val="000000" w:themeColor="text1"/>
            <w:highlight w:val="yellow"/>
            <w:rPrChange w:id="826" w:author="Ruijie Xu" w:date="2022-03-11T10:03:00Z">
              <w:rPr>
                <w:rFonts w:ascii="Times New Roman" w:eastAsia="Times New Roman" w:hAnsi="Times New Roman" w:cs="Times New Roman"/>
                <w:color w:val="000000" w:themeColor="text1"/>
              </w:rPr>
            </w:rPrChange>
          </w:rPr>
          <w:t xml:space="preserve">, such as Kraken2 and CLARK, </w:t>
        </w:r>
      </w:ins>
      <w:ins w:id="827" w:author="Ruijie Xu" w:date="2022-03-11T09:58:00Z">
        <w:r w:rsidR="0012167A" w:rsidRPr="00930BF2">
          <w:rPr>
            <w:rFonts w:ascii="Times New Roman" w:eastAsia="Times New Roman" w:hAnsi="Times New Roman" w:cs="Times New Roman"/>
            <w:color w:val="000000" w:themeColor="text1"/>
            <w:highlight w:val="yellow"/>
            <w:rPrChange w:id="828" w:author="Ruijie Xu" w:date="2022-03-11T10:03:00Z">
              <w:rPr>
                <w:rFonts w:ascii="Arial" w:eastAsia="Times New Roman" w:hAnsi="Arial" w:cs="Arial"/>
                <w:color w:val="CC0000"/>
                <w:sz w:val="18"/>
                <w:szCs w:val="18"/>
              </w:rPr>
            </w:rPrChange>
          </w:rPr>
          <w:t>require</w:t>
        </w:r>
        <w:del w:id="829" w:author="Liliana Salvador" w:date="2022-03-16T08:51:00Z">
          <w:r w:rsidR="0012167A" w:rsidRPr="00930BF2" w:rsidDel="00B75BDA">
            <w:rPr>
              <w:rFonts w:ascii="Times New Roman" w:eastAsia="Times New Roman" w:hAnsi="Times New Roman" w:cs="Times New Roman"/>
              <w:color w:val="000000" w:themeColor="text1"/>
              <w:highlight w:val="yellow"/>
              <w:rPrChange w:id="830" w:author="Ruijie Xu" w:date="2022-03-11T10:03:00Z">
                <w:rPr>
                  <w:rFonts w:ascii="Arial" w:eastAsia="Times New Roman" w:hAnsi="Arial" w:cs="Arial"/>
                  <w:color w:val="CC0000"/>
                  <w:sz w:val="18"/>
                  <w:szCs w:val="18"/>
                </w:rPr>
              </w:rPrChange>
            </w:rPr>
            <w:delText>s</w:delText>
          </w:r>
        </w:del>
        <w:r w:rsidR="0012167A" w:rsidRPr="00930BF2">
          <w:rPr>
            <w:rFonts w:ascii="Times New Roman" w:eastAsia="Times New Roman" w:hAnsi="Times New Roman" w:cs="Times New Roman"/>
            <w:color w:val="000000" w:themeColor="text1"/>
            <w:highlight w:val="yellow"/>
            <w:rPrChange w:id="831" w:author="Ruijie Xu" w:date="2022-03-11T10:03:00Z">
              <w:rPr>
                <w:rFonts w:ascii="Arial" w:eastAsia="Times New Roman" w:hAnsi="Arial" w:cs="Arial"/>
                <w:color w:val="CC0000"/>
                <w:sz w:val="18"/>
                <w:szCs w:val="18"/>
              </w:rPr>
            </w:rPrChange>
          </w:rPr>
          <w:t xml:space="preserve"> a large number of computational resources for DB building and storage. Some software, such as Kraken2, provide an alternative prebuilt DB for users with inefficient computing resources in addition to the software</w:t>
        </w:r>
      </w:ins>
      <w:ins w:id="832" w:author="Ruijie Xu" w:date="2022-03-11T10:00:00Z">
        <w:r w:rsidR="0012167A" w:rsidRPr="00930BF2">
          <w:rPr>
            <w:rFonts w:ascii="Times New Roman" w:eastAsia="Times New Roman" w:hAnsi="Times New Roman" w:cs="Times New Roman"/>
            <w:color w:val="000000" w:themeColor="text1"/>
            <w:highlight w:val="yellow"/>
            <w:rPrChange w:id="833" w:author="Ruijie Xu" w:date="2022-03-11T10:03:00Z">
              <w:rPr>
                <w:rFonts w:ascii="Times New Roman" w:eastAsia="Times New Roman" w:hAnsi="Times New Roman" w:cs="Times New Roman"/>
                <w:color w:val="000000" w:themeColor="text1"/>
              </w:rPr>
            </w:rPrChange>
          </w:rPr>
          <w:t>’ standard</w:t>
        </w:r>
      </w:ins>
      <w:ins w:id="834" w:author="Ruijie Xu" w:date="2022-03-11T09:58:00Z">
        <w:r w:rsidR="0012167A" w:rsidRPr="00930BF2">
          <w:rPr>
            <w:rFonts w:ascii="Times New Roman" w:eastAsia="Times New Roman" w:hAnsi="Times New Roman" w:cs="Times New Roman"/>
            <w:color w:val="000000" w:themeColor="text1"/>
            <w:highlight w:val="yellow"/>
            <w:rPrChange w:id="835" w:author="Ruijie Xu" w:date="2022-03-11T10:03:00Z">
              <w:rPr>
                <w:rFonts w:ascii="Arial" w:eastAsia="Times New Roman" w:hAnsi="Arial" w:cs="Arial"/>
                <w:color w:val="CC0000"/>
                <w:sz w:val="18"/>
                <w:szCs w:val="18"/>
              </w:rPr>
            </w:rPrChange>
          </w:rPr>
          <w:t xml:space="preserve"> DB, which </w:t>
        </w:r>
      </w:ins>
      <w:ins w:id="836" w:author="Ruijie Xu" w:date="2022-03-11T10:00:00Z">
        <w:r w:rsidR="0012167A" w:rsidRPr="00930BF2">
          <w:rPr>
            <w:rFonts w:ascii="Times New Roman" w:eastAsia="Times New Roman" w:hAnsi="Times New Roman" w:cs="Times New Roman"/>
            <w:color w:val="000000" w:themeColor="text1"/>
            <w:highlight w:val="yellow"/>
            <w:rPrChange w:id="837" w:author="Ruijie Xu" w:date="2022-03-11T10:03:00Z">
              <w:rPr>
                <w:rFonts w:ascii="Times New Roman" w:eastAsia="Times New Roman" w:hAnsi="Times New Roman" w:cs="Times New Roman"/>
                <w:color w:val="000000" w:themeColor="text1"/>
              </w:rPr>
            </w:rPrChange>
          </w:rPr>
          <w:t>allows</w:t>
        </w:r>
      </w:ins>
      <w:ins w:id="838" w:author="Ruijie Xu" w:date="2022-03-11T10:01:00Z">
        <w:r w:rsidR="009D7002" w:rsidRPr="00930BF2">
          <w:rPr>
            <w:rFonts w:ascii="Times New Roman" w:eastAsia="Times New Roman" w:hAnsi="Times New Roman" w:cs="Times New Roman"/>
            <w:color w:val="000000" w:themeColor="text1"/>
            <w:highlight w:val="yellow"/>
            <w:rPrChange w:id="839" w:author="Ruijie Xu" w:date="2022-03-11T10:03:00Z">
              <w:rPr>
                <w:rFonts w:ascii="Times New Roman" w:eastAsia="Times New Roman" w:hAnsi="Times New Roman" w:cs="Times New Roman"/>
                <w:color w:val="000000" w:themeColor="text1"/>
              </w:rPr>
            </w:rPrChange>
          </w:rPr>
          <w:t xml:space="preserve"> the</w:t>
        </w:r>
      </w:ins>
      <w:ins w:id="840" w:author="Ruijie Xu" w:date="2022-03-11T10:00:00Z">
        <w:r w:rsidR="0012167A" w:rsidRPr="00930BF2">
          <w:rPr>
            <w:rFonts w:ascii="Times New Roman" w:eastAsia="Times New Roman" w:hAnsi="Times New Roman" w:cs="Times New Roman"/>
            <w:color w:val="000000" w:themeColor="text1"/>
            <w:highlight w:val="yellow"/>
            <w:rPrChange w:id="841" w:author="Ruijie Xu" w:date="2022-03-11T10:03:00Z">
              <w:rPr>
                <w:rFonts w:ascii="Times New Roman" w:eastAsia="Times New Roman" w:hAnsi="Times New Roman" w:cs="Times New Roman"/>
                <w:color w:val="000000" w:themeColor="text1"/>
              </w:rPr>
            </w:rPrChange>
          </w:rPr>
          <w:t xml:space="preserve"> profiling analysis to </w:t>
        </w:r>
      </w:ins>
      <w:ins w:id="842" w:author="Ruijie Xu" w:date="2022-03-11T10:01:00Z">
        <w:r w:rsidR="009D7002" w:rsidRPr="00930BF2">
          <w:rPr>
            <w:rFonts w:ascii="Times New Roman" w:eastAsia="Times New Roman" w:hAnsi="Times New Roman" w:cs="Times New Roman"/>
            <w:color w:val="000000" w:themeColor="text1"/>
            <w:highlight w:val="yellow"/>
            <w:rPrChange w:id="843" w:author="Ruijie Xu" w:date="2022-03-11T10:03:00Z">
              <w:rPr>
                <w:rFonts w:ascii="Times New Roman" w:eastAsia="Times New Roman" w:hAnsi="Times New Roman" w:cs="Times New Roman"/>
                <w:color w:val="000000" w:themeColor="text1"/>
              </w:rPr>
            </w:rPrChange>
          </w:rPr>
          <w:t>perform on</w:t>
        </w:r>
      </w:ins>
      <w:ins w:id="844" w:author="Ruijie Xu" w:date="2022-03-11T09:58:00Z">
        <w:r w:rsidR="0012167A" w:rsidRPr="00930BF2">
          <w:rPr>
            <w:rFonts w:ascii="Times New Roman" w:eastAsia="Times New Roman" w:hAnsi="Times New Roman" w:cs="Times New Roman"/>
            <w:color w:val="000000" w:themeColor="text1"/>
            <w:highlight w:val="yellow"/>
            <w:rPrChange w:id="845" w:author="Ruijie Xu" w:date="2022-03-11T10:03:00Z">
              <w:rPr>
                <w:rFonts w:ascii="Arial" w:eastAsia="Times New Roman" w:hAnsi="Arial" w:cs="Arial"/>
                <w:color w:val="CC0000"/>
                <w:sz w:val="18"/>
                <w:szCs w:val="18"/>
              </w:rPr>
            </w:rPrChange>
          </w:rPr>
          <w:t xml:space="preserve"> a machine with RAM as low as 8 GB (full standard Kraken2 DB requires ~30 GB RAM). </w:t>
        </w:r>
      </w:ins>
      <w:ins w:id="846" w:author="Ruijie Xu" w:date="2022-03-11T10:01:00Z">
        <w:r w:rsidR="00930BF2" w:rsidRPr="00930BF2">
          <w:rPr>
            <w:rFonts w:ascii="Times New Roman" w:eastAsia="Times New Roman" w:hAnsi="Times New Roman" w:cs="Times New Roman"/>
            <w:color w:val="000000" w:themeColor="text1"/>
            <w:highlight w:val="yellow"/>
            <w:rPrChange w:id="847" w:author="Ruijie Xu" w:date="2022-03-11T10:03:00Z">
              <w:rPr>
                <w:rFonts w:ascii="Times New Roman" w:eastAsia="Times New Roman" w:hAnsi="Times New Roman" w:cs="Times New Roman"/>
                <w:color w:val="000000" w:themeColor="text1"/>
              </w:rPr>
            </w:rPrChange>
          </w:rPr>
          <w:t>Kraken2</w:t>
        </w:r>
      </w:ins>
      <w:ins w:id="848" w:author="Ruijie Xu" w:date="2022-03-11T09:58:00Z">
        <w:r w:rsidR="0012167A" w:rsidRPr="00930BF2">
          <w:rPr>
            <w:rFonts w:ascii="Times New Roman" w:eastAsia="Times New Roman" w:hAnsi="Times New Roman" w:cs="Times New Roman"/>
            <w:color w:val="000000" w:themeColor="text1"/>
            <w:highlight w:val="yellow"/>
            <w:rPrChange w:id="849" w:author="Ruijie Xu" w:date="2022-03-11T10:03:00Z">
              <w:rPr>
                <w:rFonts w:ascii="Arial" w:eastAsia="Times New Roman" w:hAnsi="Arial" w:cs="Arial"/>
                <w:color w:val="CC0000"/>
                <w:sz w:val="18"/>
                <w:szCs w:val="18"/>
              </w:rPr>
            </w:rPrChange>
          </w:rPr>
          <w:t xml:space="preserve"> also provide</w:t>
        </w:r>
      </w:ins>
      <w:ins w:id="850" w:author="Liliana Salvador" w:date="2022-03-16T08:51:00Z">
        <w:r w:rsidR="00B75BDA">
          <w:rPr>
            <w:rFonts w:ascii="Times New Roman" w:eastAsia="Times New Roman" w:hAnsi="Times New Roman" w:cs="Times New Roman"/>
            <w:color w:val="000000" w:themeColor="text1"/>
            <w:highlight w:val="yellow"/>
          </w:rPr>
          <w:t>s</w:t>
        </w:r>
      </w:ins>
      <w:ins w:id="851" w:author="Ruijie Xu" w:date="2022-03-11T09:58:00Z">
        <w:r w:rsidR="0012167A" w:rsidRPr="00930BF2">
          <w:rPr>
            <w:rFonts w:ascii="Times New Roman" w:eastAsia="Times New Roman" w:hAnsi="Times New Roman" w:cs="Times New Roman"/>
            <w:color w:val="000000" w:themeColor="text1"/>
            <w:highlight w:val="yellow"/>
            <w:rPrChange w:id="852" w:author="Ruijie Xu" w:date="2022-03-11T10:03:00Z">
              <w:rPr>
                <w:rFonts w:ascii="Arial" w:eastAsia="Times New Roman" w:hAnsi="Arial" w:cs="Arial"/>
                <w:color w:val="CC0000"/>
                <w:sz w:val="18"/>
                <w:szCs w:val="18"/>
              </w:rPr>
            </w:rPrChange>
          </w:rPr>
          <w:t xml:space="preserve"> the option to build customized DBs based on </w:t>
        </w:r>
      </w:ins>
      <w:ins w:id="853" w:author="Ruijie Xu" w:date="2022-03-11T10:08:00Z">
        <w:r w:rsidR="00930BF2">
          <w:rPr>
            <w:rFonts w:ascii="Times New Roman" w:eastAsia="Times New Roman" w:hAnsi="Times New Roman" w:cs="Times New Roman"/>
            <w:color w:val="000000" w:themeColor="text1"/>
            <w:highlight w:val="yellow"/>
          </w:rPr>
          <w:t xml:space="preserve">the </w:t>
        </w:r>
      </w:ins>
      <w:ins w:id="854" w:author="Ruijie Xu" w:date="2022-03-11T09:58:00Z">
        <w:r w:rsidR="0012167A" w:rsidRPr="00930BF2">
          <w:rPr>
            <w:rFonts w:ascii="Times New Roman" w:eastAsia="Times New Roman" w:hAnsi="Times New Roman" w:cs="Times New Roman"/>
            <w:color w:val="000000" w:themeColor="text1"/>
            <w:highlight w:val="yellow"/>
            <w:rPrChange w:id="855" w:author="Ruijie Xu" w:date="2022-03-11T10:03:00Z">
              <w:rPr>
                <w:rFonts w:ascii="Arial" w:eastAsia="Times New Roman" w:hAnsi="Arial" w:cs="Arial"/>
                <w:color w:val="CC0000"/>
                <w:sz w:val="18"/>
                <w:szCs w:val="18"/>
              </w:rPr>
            </w:rPrChange>
          </w:rPr>
          <w:t>users</w:t>
        </w:r>
      </w:ins>
      <w:ins w:id="856" w:author="Ruijie Xu" w:date="2022-03-11T10:08:00Z">
        <w:r w:rsidR="00930BF2">
          <w:rPr>
            <w:rFonts w:ascii="Times New Roman" w:eastAsia="Times New Roman" w:hAnsi="Times New Roman" w:cs="Times New Roman"/>
            <w:color w:val="000000" w:themeColor="text1"/>
            <w:highlight w:val="yellow"/>
          </w:rPr>
          <w:t xml:space="preserve">’ </w:t>
        </w:r>
      </w:ins>
      <w:ins w:id="857" w:author="Ruijie Xu" w:date="2022-03-11T09:58:00Z">
        <w:r w:rsidR="0012167A" w:rsidRPr="00930BF2">
          <w:rPr>
            <w:rFonts w:ascii="Times New Roman" w:eastAsia="Times New Roman" w:hAnsi="Times New Roman" w:cs="Times New Roman"/>
            <w:color w:val="000000" w:themeColor="text1"/>
            <w:highlight w:val="yellow"/>
            <w:rPrChange w:id="858" w:author="Ruijie Xu" w:date="2022-03-11T10:03:00Z">
              <w:rPr>
                <w:rFonts w:ascii="Arial" w:eastAsia="Times New Roman" w:hAnsi="Arial" w:cs="Arial"/>
                <w:color w:val="CC0000"/>
                <w:sz w:val="18"/>
                <w:szCs w:val="18"/>
              </w:rPr>
            </w:rPrChange>
          </w:rPr>
          <w:t>need</w:t>
        </w:r>
      </w:ins>
      <w:ins w:id="859" w:author="Ruijie Xu" w:date="2022-03-11T10:08:00Z">
        <w:r w:rsidR="00930BF2">
          <w:rPr>
            <w:rFonts w:ascii="Times New Roman" w:eastAsia="Times New Roman" w:hAnsi="Times New Roman" w:cs="Times New Roman"/>
            <w:color w:val="000000" w:themeColor="text1"/>
            <w:highlight w:val="yellow"/>
          </w:rPr>
          <w:t>s</w:t>
        </w:r>
      </w:ins>
      <w:ins w:id="860" w:author="Ruijie Xu" w:date="2022-03-11T09:58:00Z">
        <w:r w:rsidR="0012167A" w:rsidRPr="00930BF2">
          <w:rPr>
            <w:rFonts w:ascii="Times New Roman" w:eastAsia="Times New Roman" w:hAnsi="Times New Roman" w:cs="Times New Roman"/>
            <w:color w:val="000000" w:themeColor="text1"/>
            <w:highlight w:val="yellow"/>
            <w:rPrChange w:id="861" w:author="Ruijie Xu" w:date="2022-03-11T10:03:00Z">
              <w:rPr>
                <w:rFonts w:ascii="Arial" w:eastAsia="Times New Roman" w:hAnsi="Arial" w:cs="Arial"/>
                <w:color w:val="CC0000"/>
                <w:sz w:val="18"/>
                <w:szCs w:val="18"/>
              </w:rPr>
            </w:rPrChange>
          </w:rPr>
          <w:t xml:space="preserve">. For example, users can include the genomes of the known host in the customized </w:t>
        </w:r>
      </w:ins>
      <w:ins w:id="862" w:author="Ruijie Xu" w:date="2022-03-11T10:02:00Z">
        <w:r w:rsidR="00930BF2" w:rsidRPr="00930BF2">
          <w:rPr>
            <w:rFonts w:ascii="Times New Roman" w:eastAsia="Times New Roman" w:hAnsi="Times New Roman" w:cs="Times New Roman"/>
            <w:color w:val="000000" w:themeColor="text1"/>
            <w:highlight w:val="yellow"/>
            <w:rPrChange w:id="863" w:author="Ruijie Xu" w:date="2022-03-11T10:03:00Z">
              <w:rPr>
                <w:rFonts w:ascii="Times New Roman" w:eastAsia="Times New Roman" w:hAnsi="Times New Roman" w:cs="Times New Roman"/>
                <w:color w:val="000000" w:themeColor="text1"/>
              </w:rPr>
            </w:rPrChange>
          </w:rPr>
          <w:t>DB or</w:t>
        </w:r>
      </w:ins>
      <w:ins w:id="864" w:author="Ruijie Xu" w:date="2022-03-11T09:58:00Z">
        <w:r w:rsidR="0012167A" w:rsidRPr="00930BF2">
          <w:rPr>
            <w:rFonts w:ascii="Times New Roman" w:eastAsia="Times New Roman" w:hAnsi="Times New Roman" w:cs="Times New Roman"/>
            <w:color w:val="000000" w:themeColor="text1"/>
            <w:highlight w:val="yellow"/>
            <w:rPrChange w:id="865" w:author="Ruijie Xu" w:date="2022-03-11T10:03:00Z">
              <w:rPr>
                <w:rFonts w:ascii="Arial" w:eastAsia="Times New Roman" w:hAnsi="Arial" w:cs="Arial"/>
                <w:color w:val="CC0000"/>
                <w:sz w:val="18"/>
                <w:szCs w:val="18"/>
              </w:rPr>
            </w:rPrChange>
          </w:rPr>
          <w:t xml:space="preserve"> include a collection of incomplete and draft genomes</w:t>
        </w:r>
      </w:ins>
      <w:ins w:id="866" w:author="Ruijie Xu" w:date="2022-03-11T10:02:00Z">
        <w:r w:rsidR="00930BF2" w:rsidRPr="00930BF2">
          <w:rPr>
            <w:rFonts w:ascii="Times New Roman" w:eastAsia="Times New Roman" w:hAnsi="Times New Roman" w:cs="Times New Roman"/>
            <w:color w:val="000000" w:themeColor="text1"/>
            <w:highlight w:val="yellow"/>
            <w:rPrChange w:id="867" w:author="Ruijie Xu" w:date="2022-03-11T10:03:00Z">
              <w:rPr>
                <w:rFonts w:ascii="Times New Roman" w:eastAsia="Times New Roman" w:hAnsi="Times New Roman" w:cs="Times New Roman"/>
                <w:color w:val="000000" w:themeColor="text1"/>
              </w:rPr>
            </w:rPrChange>
          </w:rPr>
          <w:t xml:space="preserve"> of the </w:t>
        </w:r>
        <w:del w:id="868" w:author="Liliana Salvador" w:date="2022-03-16T08:52:00Z">
          <w:r w:rsidR="00930BF2" w:rsidRPr="00930BF2" w:rsidDel="00FB5A26">
            <w:rPr>
              <w:rFonts w:ascii="Times New Roman" w:eastAsia="Times New Roman" w:hAnsi="Times New Roman" w:cs="Times New Roman"/>
              <w:color w:val="000000" w:themeColor="text1"/>
              <w:highlight w:val="yellow"/>
              <w:rPrChange w:id="869" w:author="Ruijie Xu" w:date="2022-03-11T10:03:00Z">
                <w:rPr>
                  <w:rFonts w:ascii="Times New Roman" w:eastAsia="Times New Roman" w:hAnsi="Times New Roman" w:cs="Times New Roman"/>
                  <w:color w:val="000000" w:themeColor="text1"/>
                </w:rPr>
              </w:rPrChange>
            </w:rPr>
            <w:delText xml:space="preserve">interested </w:delText>
          </w:r>
        </w:del>
        <w:r w:rsidR="00930BF2" w:rsidRPr="00930BF2">
          <w:rPr>
            <w:rFonts w:ascii="Times New Roman" w:eastAsia="Times New Roman" w:hAnsi="Times New Roman" w:cs="Times New Roman"/>
            <w:color w:val="000000" w:themeColor="text1"/>
            <w:highlight w:val="yellow"/>
            <w:rPrChange w:id="870" w:author="Ruijie Xu" w:date="2022-03-11T10:03:00Z">
              <w:rPr>
                <w:rFonts w:ascii="Times New Roman" w:eastAsia="Times New Roman" w:hAnsi="Times New Roman" w:cs="Times New Roman"/>
                <w:color w:val="000000" w:themeColor="text1"/>
              </w:rPr>
            </w:rPrChange>
          </w:rPr>
          <w:t>microorganisms</w:t>
        </w:r>
      </w:ins>
      <w:ins w:id="871" w:author="Ruijie Xu" w:date="2022-03-11T09:58:00Z">
        <w:r w:rsidR="0012167A" w:rsidRPr="00930BF2">
          <w:rPr>
            <w:rFonts w:ascii="Times New Roman" w:eastAsia="Times New Roman" w:hAnsi="Times New Roman" w:cs="Times New Roman"/>
            <w:color w:val="000000" w:themeColor="text1"/>
            <w:highlight w:val="yellow"/>
            <w:rPrChange w:id="872" w:author="Ruijie Xu" w:date="2022-03-11T10:03:00Z">
              <w:rPr>
                <w:rFonts w:ascii="Arial" w:eastAsia="Times New Roman" w:hAnsi="Arial" w:cs="Arial"/>
                <w:color w:val="CC0000"/>
                <w:sz w:val="18"/>
                <w:szCs w:val="18"/>
              </w:rPr>
            </w:rPrChange>
          </w:rPr>
          <w:t xml:space="preserve"> </w:t>
        </w:r>
      </w:ins>
      <w:ins w:id="873" w:author="Liliana Salvador" w:date="2022-03-16T08:52:00Z">
        <w:r w:rsidR="00FB5A26">
          <w:rPr>
            <w:rFonts w:ascii="Times New Roman" w:eastAsia="Times New Roman" w:hAnsi="Times New Roman" w:cs="Times New Roman"/>
            <w:color w:val="000000" w:themeColor="text1"/>
            <w:highlight w:val="yellow"/>
          </w:rPr>
          <w:t xml:space="preserve">of interest </w:t>
        </w:r>
      </w:ins>
      <w:ins w:id="874" w:author="Ruijie Xu" w:date="2022-03-11T09:58:00Z">
        <w:r w:rsidR="0012167A" w:rsidRPr="00930BF2">
          <w:rPr>
            <w:rFonts w:ascii="Times New Roman" w:eastAsia="Times New Roman" w:hAnsi="Times New Roman" w:cs="Times New Roman"/>
            <w:color w:val="000000" w:themeColor="text1"/>
            <w:highlight w:val="yellow"/>
            <w:rPrChange w:id="875" w:author="Ruijie Xu" w:date="2022-03-11T10:03:00Z">
              <w:rPr>
                <w:rFonts w:ascii="Arial" w:eastAsia="Times New Roman" w:hAnsi="Arial" w:cs="Arial"/>
                <w:color w:val="CC0000"/>
                <w:sz w:val="18"/>
                <w:szCs w:val="18"/>
              </w:rPr>
            </w:rPrChange>
          </w:rPr>
          <w:t xml:space="preserve">in the </w:t>
        </w:r>
        <w:del w:id="876" w:author="Liliana Salvador" w:date="2022-03-16T08:52:00Z">
          <w:r w:rsidR="0012167A" w:rsidRPr="00930BF2" w:rsidDel="00FB5A26">
            <w:rPr>
              <w:rFonts w:ascii="Times New Roman" w:eastAsia="Times New Roman" w:hAnsi="Times New Roman" w:cs="Times New Roman"/>
              <w:color w:val="000000" w:themeColor="text1"/>
              <w:highlight w:val="yellow"/>
              <w:rPrChange w:id="877" w:author="Ruijie Xu" w:date="2022-03-11T10:03:00Z">
                <w:rPr>
                  <w:rFonts w:ascii="Arial" w:eastAsia="Times New Roman" w:hAnsi="Arial" w:cs="Arial"/>
                  <w:color w:val="CC0000"/>
                  <w:sz w:val="18"/>
                  <w:szCs w:val="18"/>
                </w:rPr>
              </w:rPrChange>
            </w:rPr>
            <w:delText>database</w:delText>
          </w:r>
        </w:del>
      </w:ins>
      <w:ins w:id="878" w:author="Liliana Salvador" w:date="2022-03-16T08:52:00Z">
        <w:r w:rsidR="00FB5A26">
          <w:rPr>
            <w:rFonts w:ascii="Times New Roman" w:eastAsia="Times New Roman" w:hAnsi="Times New Roman" w:cs="Times New Roman"/>
            <w:color w:val="000000" w:themeColor="text1"/>
            <w:highlight w:val="yellow"/>
          </w:rPr>
          <w:t>DB</w:t>
        </w:r>
      </w:ins>
      <w:ins w:id="879" w:author="Ruijie Xu" w:date="2022-03-11T09:58:00Z">
        <w:r w:rsidR="0012167A" w:rsidRPr="00930BF2">
          <w:rPr>
            <w:rFonts w:ascii="Times New Roman" w:eastAsia="Times New Roman" w:hAnsi="Times New Roman" w:cs="Times New Roman"/>
            <w:color w:val="000000" w:themeColor="text1"/>
            <w:highlight w:val="yellow"/>
            <w:rPrChange w:id="880" w:author="Ruijie Xu" w:date="2022-03-11T10:03:00Z">
              <w:rPr>
                <w:rFonts w:ascii="Arial" w:eastAsia="Times New Roman" w:hAnsi="Arial" w:cs="Arial"/>
                <w:color w:val="CC0000"/>
                <w:sz w:val="18"/>
                <w:szCs w:val="18"/>
              </w:rPr>
            </w:rPrChange>
          </w:rPr>
          <w:t xml:space="preserve"> to increase the sensitivity and accuracy of the software’s classification results</w:t>
        </w:r>
      </w:ins>
      <w:ins w:id="881" w:author="Ruijie Xu" w:date="2022-03-11T10:04:00Z">
        <w:r w:rsidR="00930BF2">
          <w:rPr>
            <w:rFonts w:ascii="Times New Roman" w:eastAsia="Times New Roman" w:hAnsi="Times New Roman" w:cs="Times New Roman"/>
            <w:color w:val="000000" w:themeColor="text1"/>
            <w:highlight w:val="yellow"/>
          </w:rPr>
          <w:t xml:space="preserve"> </w:t>
        </w:r>
      </w:ins>
      <w:r w:rsidR="00930BF2">
        <w:rPr>
          <w:rFonts w:ascii="Times New Roman" w:eastAsia="Times New Roman" w:hAnsi="Times New Roman" w:cs="Times New Roman"/>
          <w:color w:val="000000" w:themeColor="text1"/>
          <w:highlight w:val="yellow"/>
        </w:rPr>
        <w:fldChar w:fldCharType="begin"/>
      </w:r>
      <w:r w:rsidR="00930BF2">
        <w:rPr>
          <w:rFonts w:ascii="Times New Roman" w:eastAsia="Times New Roman" w:hAnsi="Times New Roman" w:cs="Times New Roman"/>
          <w:color w:val="000000" w:themeColor="text1"/>
          <w:highlight w:val="yellow"/>
        </w:rPr>
        <w:instrText xml:space="preserve"> ADDIN ZOTERO_ITEM CSL_CITATION {"citationID":"a1qa8di16qb","properties":{"formattedCitation":"\\uldash{(Ames {\\i{}et al.}, 2015; Pereira-Marques {\\i{}et al.}, 2019)}","plainCitation":"(Ames et al., 2015; Pereira-Marques et al., 2019)","noteIndex":0},"citationItems":[{"id":2577,"uris":["http://zotero.org/users/8256916/items/9WZQ86NY"],"itemData":{"id":2577,"type":"article-journal","abstract":"Identifying causative disease agents in human patients from shotgun metagenomic sequencing (SMS) presents a powerful tool to apply when other targeted diagnostics fail. Numerous technical challenges remain, however, before SMS can move beyond the role of research tool. Accurately separating the known and unknown organism content remains difficult, particularly when SMS is applied as a last resort. The true amount of human DNA that remains in a sample after screening against the human reference genome and filtering nonbiological components left from library preparation has previously been underreported. In this study, we create the most comprehensive collection of microbial and reference-free human genetic variation available in a database optimized for efficient metagenomic search by extracting sequences from GenBank and the 1000 Genomes Project. The results reveal new human sequences found in individual Human Microbiome Project (HMP) samples. Individual samples contain up to 95% human sequence, and 4% of the individual HMP samples contain 10% or more human reads. Left unidentified, human reads can complicate and slow down further analysis and lead to inaccurately labeled microbial taxa and ultimately lead to privacy concerns as more human genome data is collected.","container-title":"Genome Research","DOI":"10.1101/gr.184879.114","ISSN":"1088-9051, 1549-5469","issue":"7","journalAbbreviation":"Genome Res.","language":"en","note":"Company: Cold Spring Harbor Laboratory Press\nDistributor: Cold Spring Harbor Laboratory Press\nInstitution: Cold Spring Harbor Laboratory Press\nLabel: Cold Spring Harbor Laboratory Press\npublisher: Cold Spring Harbor Lab\nPMID: 25926546","page":"1056-1067","source":"genome.cshlp.org","title":"Using populations of human and microbial genomes for organism detection in metagenomes","URL":"https://genome.cshlp.org/content/25/7/1056","volume":"25","author":[{"family":"Ames","given":"Sasha K."},{"family":"Gardner","given":"Shea N."},{"family":"Marti","given":"Jose Manuel"},{"family":"Slezak","given":"Tom R."},{"family":"Gokhale","given":"Maya B."},{"family":"Allen","given":"Jonathan E."}],"accessed":{"date-parts":[["2022",3,11]]},"issued":{"date-parts":[["2015",7,1]]}}},{"id":785,"uris":["http://zotero.org/users/8256916/items/YCCTZ2IQ"],"itemData":{"id":785,"type":"article-journal","abstract":"The amount of host DNA poses a major challenge to metagenome analysis. However, there is no guidance on the levels of host DNA, nor on the depth of sequencing needed to acquire meaningful information from whole metagenome sequencing (WMS). Here, we evaluated the impact of a wide range of amounts of host DNA and sequencing depths on microbiome taxonomic profiling using WMS. Synthetic samples with increasing levels of host DNA were created by spiking DNA of a mock bacterial community, with DNA from a mouse-derived cell line. Taxonomic analysis revealed that increasing proportions of host DNA led to decreased sensitivity in detecting very low and low abundant species. Reduction of sequencing depth had major impact on the sensitivity of WMS for profiling samples with 90% host DNA, increasing the number of undetected species. Finally, analysis of simulated datasets with fixed depth of 10 million reads confirmed that microbiome profiling becomes more inaccurate as the level of host DNA increases in a sample. In conclusion, samples with high amounts of host DNA coupled with reduced sequencing depths, decrease WMS coverage for characterization of the microbiome. This study highlights the importance of carefully considering these aspects in the design of WMS experiments to maximize microbiome analyses.","container-title":"Frontiers in Microbiology","DOI":"10.3389/fmicb.2019.01277","ISSN":"1664-302X","note":"PMID: 31244801\nPMCID: PMC6581681","title":"Impact of Host DNA and Sequencing Depth on the Taxonomic Resolution of Whole Metagenome Sequencing for Microbiome Analysis","URL":"https://www.ncbi.nlm.nih.gov/pmc/articles/PMC6581681/","volume":"10","author":[{"family":"Pereira-Marques","given":"Joana"},{"family":"Hout","given":"Anne"},{"family":"Ferreira","given":"Rui M."},{"family":"Weber","given":"Michiel"},{"family":"Pinto-Ribeiro","given":"Ines"},{"family":"Doorn","given":"Leen-Jan","non-dropping-particle":"van"},{"family":"Knetsch","given":"Cornelis Willem"},{"family":"Figueiredo","given":"Ceu"}],"accessed":{"date-parts":[["2021",3,26]]},"issued":{"date-parts":[["2019",6]]}}}],"schema":"https://github.com/citation-style-language/schema/raw/master/csl-citation.json"} </w:instrText>
      </w:r>
      <w:r w:rsidR="00930BF2">
        <w:rPr>
          <w:rFonts w:ascii="Times New Roman" w:eastAsia="Times New Roman" w:hAnsi="Times New Roman" w:cs="Times New Roman"/>
          <w:color w:val="000000" w:themeColor="text1"/>
          <w:highlight w:val="yellow"/>
        </w:rPr>
        <w:fldChar w:fldCharType="separate"/>
      </w:r>
      <w:r w:rsidR="00930BF2" w:rsidRPr="00930BF2">
        <w:rPr>
          <w:rFonts w:ascii="Times New Roman" w:hAnsi="Times New Roman" w:cs="Times New Roman"/>
          <w:color w:val="000000"/>
          <w:u w:val="dash"/>
        </w:rPr>
        <w:t xml:space="preserve">(Ames </w:t>
      </w:r>
      <w:r w:rsidR="00930BF2" w:rsidRPr="00930BF2">
        <w:rPr>
          <w:rFonts w:ascii="Times New Roman" w:hAnsi="Times New Roman" w:cs="Times New Roman"/>
          <w:i/>
          <w:iCs/>
          <w:color w:val="000000"/>
          <w:u w:val="dash"/>
        </w:rPr>
        <w:t>et al.</w:t>
      </w:r>
      <w:r w:rsidR="00930BF2" w:rsidRPr="00930BF2">
        <w:rPr>
          <w:rFonts w:ascii="Times New Roman" w:hAnsi="Times New Roman" w:cs="Times New Roman"/>
          <w:color w:val="000000"/>
          <w:u w:val="dash"/>
        </w:rPr>
        <w:t xml:space="preserve">, 2015; Pereira-Marques </w:t>
      </w:r>
      <w:r w:rsidR="00930BF2" w:rsidRPr="00930BF2">
        <w:rPr>
          <w:rFonts w:ascii="Times New Roman" w:hAnsi="Times New Roman" w:cs="Times New Roman"/>
          <w:i/>
          <w:iCs/>
          <w:color w:val="000000"/>
          <w:u w:val="dash"/>
        </w:rPr>
        <w:t>et al.</w:t>
      </w:r>
      <w:r w:rsidR="00930BF2" w:rsidRPr="00930BF2">
        <w:rPr>
          <w:rFonts w:ascii="Times New Roman" w:hAnsi="Times New Roman" w:cs="Times New Roman"/>
          <w:color w:val="000000"/>
          <w:u w:val="dash"/>
        </w:rPr>
        <w:t>, 2019)</w:t>
      </w:r>
      <w:r w:rsidR="00930BF2">
        <w:rPr>
          <w:rFonts w:ascii="Times New Roman" w:eastAsia="Times New Roman" w:hAnsi="Times New Roman" w:cs="Times New Roman"/>
          <w:color w:val="000000" w:themeColor="text1"/>
          <w:highlight w:val="yellow"/>
        </w:rPr>
        <w:fldChar w:fldCharType="end"/>
      </w:r>
      <w:ins w:id="882" w:author="Ruijie Xu" w:date="2022-03-11T09:58:00Z">
        <w:r w:rsidR="0012167A" w:rsidRPr="00930BF2">
          <w:rPr>
            <w:rFonts w:ascii="Times New Roman" w:eastAsia="Times New Roman" w:hAnsi="Times New Roman" w:cs="Times New Roman"/>
            <w:color w:val="000000" w:themeColor="text1"/>
            <w:highlight w:val="yellow"/>
            <w:rPrChange w:id="883" w:author="Ruijie Xu" w:date="2022-03-11T10:03:00Z">
              <w:rPr>
                <w:rFonts w:ascii="Arial" w:eastAsia="Times New Roman" w:hAnsi="Arial" w:cs="Arial"/>
                <w:color w:val="CC0000"/>
                <w:sz w:val="18"/>
                <w:szCs w:val="18"/>
              </w:rPr>
            </w:rPrChange>
          </w:rPr>
          <w:t xml:space="preserve">. </w:t>
        </w:r>
        <w:bookmarkStart w:id="884" w:name="OLE_LINK109"/>
        <w:bookmarkStart w:id="885" w:name="OLE_LINK110"/>
        <w:r w:rsidR="0012167A" w:rsidRPr="00930BF2">
          <w:rPr>
            <w:rFonts w:ascii="Times New Roman" w:eastAsia="Times New Roman" w:hAnsi="Times New Roman" w:cs="Times New Roman"/>
            <w:color w:val="000000" w:themeColor="text1"/>
            <w:highlight w:val="yellow"/>
            <w:rPrChange w:id="886" w:author="Ruijie Xu" w:date="2022-03-11T10:03:00Z">
              <w:rPr>
                <w:rFonts w:ascii="Arial" w:eastAsia="Times New Roman" w:hAnsi="Arial" w:cs="Arial"/>
                <w:color w:val="CC0000"/>
                <w:sz w:val="18"/>
                <w:szCs w:val="18"/>
              </w:rPr>
            </w:rPrChange>
          </w:rPr>
          <w:t xml:space="preserve">The </w:t>
        </w:r>
        <w:del w:id="887" w:author="Liliana Salvador" w:date="2022-03-16T08:53:00Z">
          <w:r w:rsidR="0012167A" w:rsidRPr="00930BF2" w:rsidDel="00FB5A26">
            <w:rPr>
              <w:rFonts w:ascii="Times New Roman" w:eastAsia="Times New Roman" w:hAnsi="Times New Roman" w:cs="Times New Roman"/>
              <w:color w:val="000000" w:themeColor="text1"/>
              <w:highlight w:val="yellow"/>
              <w:rPrChange w:id="888" w:author="Ruijie Xu" w:date="2022-03-11T10:03:00Z">
                <w:rPr>
                  <w:rFonts w:ascii="Arial" w:eastAsia="Times New Roman" w:hAnsi="Arial" w:cs="Arial"/>
                  <w:color w:val="CC0000"/>
                  <w:sz w:val="18"/>
                  <w:szCs w:val="18"/>
                </w:rPr>
              </w:rPrChange>
            </w:rPr>
            <w:delText>discrepancies</w:delText>
          </w:r>
        </w:del>
      </w:ins>
      <w:ins w:id="889" w:author="Liliana Salvador" w:date="2022-03-16T08:53:00Z">
        <w:r w:rsidR="00FB5A26">
          <w:rPr>
            <w:rFonts w:ascii="Times New Roman" w:eastAsia="Times New Roman" w:hAnsi="Times New Roman" w:cs="Times New Roman"/>
            <w:color w:val="000000" w:themeColor="text1"/>
            <w:highlight w:val="yellow"/>
          </w:rPr>
          <w:t>effect of using different DBs</w:t>
        </w:r>
      </w:ins>
      <w:ins w:id="890" w:author="Ruijie Xu" w:date="2022-03-11T09:58:00Z">
        <w:r w:rsidR="0012167A" w:rsidRPr="00930BF2">
          <w:rPr>
            <w:rFonts w:ascii="Times New Roman" w:eastAsia="Times New Roman" w:hAnsi="Times New Roman" w:cs="Times New Roman"/>
            <w:color w:val="000000" w:themeColor="text1"/>
            <w:highlight w:val="yellow"/>
            <w:rPrChange w:id="891" w:author="Ruijie Xu" w:date="2022-03-11T10:03:00Z">
              <w:rPr>
                <w:rFonts w:ascii="Arial" w:eastAsia="Times New Roman" w:hAnsi="Arial" w:cs="Arial"/>
                <w:color w:val="CC0000"/>
                <w:sz w:val="18"/>
                <w:szCs w:val="18"/>
              </w:rPr>
            </w:rPrChange>
          </w:rPr>
          <w:t xml:space="preserve"> </w:t>
        </w:r>
      </w:ins>
      <w:ins w:id="892" w:author="Liliana Salvador" w:date="2022-03-16T08:54:00Z">
        <w:r w:rsidR="00FB5A26">
          <w:rPr>
            <w:rFonts w:ascii="Times New Roman" w:eastAsia="Times New Roman" w:hAnsi="Times New Roman" w:cs="Times New Roman"/>
            <w:color w:val="000000" w:themeColor="text1"/>
            <w:highlight w:val="yellow"/>
          </w:rPr>
          <w:t>to classify</w:t>
        </w:r>
      </w:ins>
      <w:ins w:id="893" w:author="Ruijie Xu" w:date="2022-03-11T09:58:00Z">
        <w:del w:id="894" w:author="Liliana Salvador" w:date="2022-03-16T08:53:00Z">
          <w:r w:rsidR="0012167A" w:rsidRPr="00930BF2" w:rsidDel="00FB5A26">
            <w:rPr>
              <w:rFonts w:ascii="Times New Roman" w:eastAsia="Times New Roman" w:hAnsi="Times New Roman" w:cs="Times New Roman"/>
              <w:color w:val="000000" w:themeColor="text1"/>
              <w:highlight w:val="yellow"/>
              <w:rPrChange w:id="895" w:author="Ruijie Xu" w:date="2022-03-11T10:03:00Z">
                <w:rPr>
                  <w:rFonts w:ascii="Arial" w:eastAsia="Times New Roman" w:hAnsi="Arial" w:cs="Arial"/>
                  <w:color w:val="CC0000"/>
                  <w:sz w:val="18"/>
                  <w:szCs w:val="18"/>
                </w:rPr>
              </w:rPrChange>
            </w:rPr>
            <w:delText>in</w:delText>
          </w:r>
        </w:del>
        <w:r w:rsidR="0012167A" w:rsidRPr="00930BF2">
          <w:rPr>
            <w:rFonts w:ascii="Times New Roman" w:eastAsia="Times New Roman" w:hAnsi="Times New Roman" w:cs="Times New Roman"/>
            <w:color w:val="000000" w:themeColor="text1"/>
            <w:highlight w:val="yellow"/>
            <w:rPrChange w:id="896" w:author="Ruijie Xu" w:date="2022-03-11T10:03:00Z">
              <w:rPr>
                <w:rFonts w:ascii="Arial" w:eastAsia="Times New Roman" w:hAnsi="Arial" w:cs="Arial"/>
                <w:color w:val="CC0000"/>
                <w:sz w:val="18"/>
                <w:szCs w:val="18"/>
              </w:rPr>
            </w:rPrChange>
          </w:rPr>
          <w:t xml:space="preserve"> microbial profiles </w:t>
        </w:r>
        <w:del w:id="897" w:author="Liliana Salvador" w:date="2022-03-16T08:54:00Z">
          <w:r w:rsidR="0012167A" w:rsidRPr="00930BF2" w:rsidDel="00FB5A26">
            <w:rPr>
              <w:rFonts w:ascii="Times New Roman" w:eastAsia="Times New Roman" w:hAnsi="Times New Roman" w:cs="Times New Roman"/>
              <w:color w:val="000000" w:themeColor="text1"/>
              <w:highlight w:val="yellow"/>
              <w:rPrChange w:id="898" w:author="Ruijie Xu" w:date="2022-03-11T10:03:00Z">
                <w:rPr>
                  <w:rFonts w:ascii="Arial" w:eastAsia="Times New Roman" w:hAnsi="Arial" w:cs="Arial"/>
                  <w:color w:val="CC0000"/>
                  <w:sz w:val="18"/>
                  <w:szCs w:val="18"/>
                </w:rPr>
              </w:rPrChange>
            </w:rPr>
            <w:delText xml:space="preserve">classified using different DBs </w:delText>
          </w:r>
        </w:del>
        <w:r w:rsidR="0012167A" w:rsidRPr="00930BF2">
          <w:rPr>
            <w:rFonts w:ascii="Times New Roman" w:eastAsia="Times New Roman" w:hAnsi="Times New Roman" w:cs="Times New Roman"/>
            <w:color w:val="000000" w:themeColor="text1"/>
            <w:highlight w:val="yellow"/>
            <w:rPrChange w:id="899" w:author="Ruijie Xu" w:date="2022-03-11T10:03:00Z">
              <w:rPr>
                <w:rFonts w:ascii="Arial" w:eastAsia="Times New Roman" w:hAnsi="Arial" w:cs="Arial"/>
                <w:color w:val="CC0000"/>
                <w:sz w:val="18"/>
                <w:szCs w:val="18"/>
              </w:rPr>
            </w:rPrChange>
          </w:rPr>
          <w:t>and their impact on the downstream microbial characterization and pathogen detection ha</w:t>
        </w:r>
      </w:ins>
      <w:ins w:id="900" w:author="Liliana Salvador" w:date="2022-03-16T08:54:00Z">
        <w:r w:rsidR="00FB5A26">
          <w:rPr>
            <w:rFonts w:ascii="Times New Roman" w:eastAsia="Times New Roman" w:hAnsi="Times New Roman" w:cs="Times New Roman"/>
            <w:color w:val="000000" w:themeColor="text1"/>
            <w:highlight w:val="yellow"/>
          </w:rPr>
          <w:t>ve</w:t>
        </w:r>
      </w:ins>
      <w:ins w:id="901" w:author="Ruijie Xu" w:date="2022-03-11T09:58:00Z">
        <w:del w:id="902" w:author="Liliana Salvador" w:date="2022-03-16T08:54:00Z">
          <w:r w:rsidR="0012167A" w:rsidRPr="00930BF2" w:rsidDel="00FB5A26">
            <w:rPr>
              <w:rFonts w:ascii="Times New Roman" w:eastAsia="Times New Roman" w:hAnsi="Times New Roman" w:cs="Times New Roman"/>
              <w:color w:val="000000" w:themeColor="text1"/>
              <w:highlight w:val="yellow"/>
              <w:rPrChange w:id="903" w:author="Ruijie Xu" w:date="2022-03-11T10:03:00Z">
                <w:rPr>
                  <w:rFonts w:ascii="Arial" w:eastAsia="Times New Roman" w:hAnsi="Arial" w:cs="Arial"/>
                  <w:color w:val="CC0000"/>
                  <w:sz w:val="18"/>
                  <w:szCs w:val="18"/>
                </w:rPr>
              </w:rPrChange>
            </w:rPr>
            <w:delText>s</w:delText>
          </w:r>
        </w:del>
        <w:r w:rsidR="0012167A" w:rsidRPr="00930BF2">
          <w:rPr>
            <w:rFonts w:ascii="Times New Roman" w:eastAsia="Times New Roman" w:hAnsi="Times New Roman" w:cs="Times New Roman"/>
            <w:color w:val="000000" w:themeColor="text1"/>
            <w:highlight w:val="yellow"/>
            <w:rPrChange w:id="904" w:author="Ruijie Xu" w:date="2022-03-11T10:03:00Z">
              <w:rPr>
                <w:rFonts w:ascii="Arial" w:eastAsia="Times New Roman" w:hAnsi="Arial" w:cs="Arial"/>
                <w:color w:val="CC0000"/>
                <w:sz w:val="18"/>
                <w:szCs w:val="18"/>
              </w:rPr>
            </w:rPrChange>
          </w:rPr>
          <w:t xml:space="preserve"> not </w:t>
        </w:r>
      </w:ins>
      <w:ins w:id="905" w:author="Liliana Salvador" w:date="2022-03-16T08:54:00Z">
        <w:r w:rsidR="00FB5A26">
          <w:rPr>
            <w:rFonts w:ascii="Times New Roman" w:eastAsia="Times New Roman" w:hAnsi="Times New Roman" w:cs="Times New Roman"/>
            <w:color w:val="000000" w:themeColor="text1"/>
            <w:highlight w:val="yellow"/>
          </w:rPr>
          <w:t xml:space="preserve">been </w:t>
        </w:r>
      </w:ins>
      <w:ins w:id="906" w:author="Ruijie Xu" w:date="2022-03-11T09:58:00Z">
        <w:r w:rsidR="0012167A" w:rsidRPr="00930BF2">
          <w:rPr>
            <w:rFonts w:ascii="Times New Roman" w:eastAsia="Times New Roman" w:hAnsi="Times New Roman" w:cs="Times New Roman"/>
            <w:color w:val="000000" w:themeColor="text1"/>
            <w:highlight w:val="yellow"/>
            <w:rPrChange w:id="907" w:author="Ruijie Xu" w:date="2022-03-11T10:03:00Z">
              <w:rPr>
                <w:rFonts w:ascii="Arial" w:eastAsia="Times New Roman" w:hAnsi="Arial" w:cs="Arial"/>
                <w:color w:val="CC0000"/>
                <w:sz w:val="18"/>
                <w:szCs w:val="18"/>
              </w:rPr>
            </w:rPrChange>
          </w:rPr>
          <w:t xml:space="preserve">addressed </w:t>
        </w:r>
        <w:del w:id="908" w:author="Liliana Salvador" w:date="2022-03-16T08:54:00Z">
          <w:r w:rsidR="0012167A" w:rsidRPr="00930BF2" w:rsidDel="00FB5A26">
            <w:rPr>
              <w:rFonts w:ascii="Times New Roman" w:eastAsia="Times New Roman" w:hAnsi="Times New Roman" w:cs="Times New Roman"/>
              <w:color w:val="000000" w:themeColor="text1"/>
              <w:highlight w:val="yellow"/>
              <w:rPrChange w:id="909" w:author="Ruijie Xu" w:date="2022-03-11T10:03:00Z">
                <w:rPr>
                  <w:rFonts w:ascii="Arial" w:eastAsia="Times New Roman" w:hAnsi="Arial" w:cs="Arial"/>
                  <w:color w:val="CC0000"/>
                  <w:sz w:val="18"/>
                  <w:szCs w:val="18"/>
                </w:rPr>
              </w:rPrChange>
            </w:rPr>
            <w:delText xml:space="preserve">the </w:delText>
          </w:r>
        </w:del>
        <w:r w:rsidR="0012167A" w:rsidRPr="00930BF2">
          <w:rPr>
            <w:rFonts w:ascii="Times New Roman" w:eastAsia="Times New Roman" w:hAnsi="Times New Roman" w:cs="Times New Roman"/>
            <w:color w:val="000000" w:themeColor="text1"/>
            <w:highlight w:val="yellow"/>
            <w:rPrChange w:id="910" w:author="Ruijie Xu" w:date="2022-03-11T10:03:00Z">
              <w:rPr>
                <w:rFonts w:ascii="Arial" w:eastAsia="Times New Roman" w:hAnsi="Arial" w:cs="Arial"/>
                <w:color w:val="CC0000"/>
                <w:sz w:val="18"/>
                <w:szCs w:val="18"/>
              </w:rPr>
            </w:rPrChange>
          </w:rPr>
          <w:t xml:space="preserve">in </w:t>
        </w:r>
        <w:del w:id="911" w:author="Liliana Salvador" w:date="2022-03-16T08:55:00Z">
          <w:r w:rsidR="0012167A" w:rsidRPr="00930BF2" w:rsidDel="00FB5A26">
            <w:rPr>
              <w:rFonts w:ascii="Times New Roman" w:eastAsia="Times New Roman" w:hAnsi="Times New Roman" w:cs="Times New Roman"/>
              <w:color w:val="000000" w:themeColor="text1"/>
              <w:highlight w:val="yellow"/>
              <w:rPrChange w:id="912" w:author="Ruijie Xu" w:date="2022-03-11T10:03:00Z">
                <w:rPr>
                  <w:rFonts w:ascii="Arial" w:eastAsia="Times New Roman" w:hAnsi="Arial" w:cs="Arial"/>
                  <w:color w:val="CC0000"/>
                  <w:sz w:val="18"/>
                  <w:szCs w:val="18"/>
                </w:rPr>
              </w:rPrChange>
            </w:rPr>
            <w:delText xml:space="preserve">the </w:delText>
          </w:r>
        </w:del>
        <w:r w:rsidR="0012167A" w:rsidRPr="00930BF2">
          <w:rPr>
            <w:rFonts w:ascii="Times New Roman" w:eastAsia="Times New Roman" w:hAnsi="Times New Roman" w:cs="Times New Roman"/>
            <w:color w:val="000000" w:themeColor="text1"/>
            <w:highlight w:val="yellow"/>
            <w:rPrChange w:id="913" w:author="Ruijie Xu" w:date="2022-03-11T10:03:00Z">
              <w:rPr>
                <w:rFonts w:ascii="Arial" w:eastAsia="Times New Roman" w:hAnsi="Arial" w:cs="Arial"/>
                <w:color w:val="CC0000"/>
                <w:sz w:val="18"/>
                <w:szCs w:val="18"/>
              </w:rPr>
            </w:rPrChange>
          </w:rPr>
          <w:t>previous benchmarks.</w:t>
        </w:r>
      </w:ins>
      <w:bookmarkEnd w:id="884"/>
      <w:bookmarkEnd w:id="885"/>
      <w:ins w:id="914" w:author="Ruijie Xu" w:date="2022-03-11T10:09:00Z">
        <w:r w:rsidR="00930BF2">
          <w:rPr>
            <w:rFonts w:ascii="Times New Roman" w:eastAsia="Times New Roman" w:hAnsi="Times New Roman" w:cs="Times New Roman"/>
            <w:color w:val="000000" w:themeColor="text1"/>
          </w:rPr>
          <w:t xml:space="preserve"> </w:t>
        </w:r>
      </w:ins>
      <w:r w:rsidR="0065494D" w:rsidRPr="002B42A7">
        <w:rPr>
          <w:rFonts w:ascii="Times New Roman" w:hAnsi="Times New Roman" w:cs="Times New Roman"/>
          <w:color w:val="000000" w:themeColor="text1"/>
          <w:rPrChange w:id="915" w:author="Ruijie Xu" w:date="2022-03-10T12:31:00Z">
            <w:rPr>
              <w:color w:val="000000" w:themeColor="text1"/>
            </w:rPr>
          </w:rPrChange>
        </w:rPr>
        <w:t>For</w:t>
      </w:r>
      <w:r w:rsidR="00285DB6" w:rsidRPr="002B42A7">
        <w:rPr>
          <w:rFonts w:ascii="Times New Roman" w:hAnsi="Times New Roman" w:cs="Times New Roman"/>
          <w:color w:val="000000" w:themeColor="text1"/>
          <w:rPrChange w:id="916" w:author="Ruijie Xu" w:date="2022-03-10T12:31:00Z">
            <w:rPr>
              <w:color w:val="000000" w:themeColor="text1"/>
            </w:rPr>
          </w:rPrChange>
        </w:rPr>
        <w:t xml:space="preserve"> </w:t>
      </w:r>
      <w:ins w:id="917" w:author="Ruijie Xu" w:date="2022-02-01T15:16:00Z">
        <w:r w:rsidR="001F12F2" w:rsidRPr="002B42A7">
          <w:rPr>
            <w:rFonts w:ascii="Times New Roman" w:hAnsi="Times New Roman" w:cs="Times New Roman"/>
            <w:color w:val="000000" w:themeColor="text1"/>
            <w:rPrChange w:id="918" w:author="Ruijie Xu" w:date="2022-03-10T12:31:00Z">
              <w:rPr>
                <w:color w:val="000000" w:themeColor="text1"/>
              </w:rPr>
            </w:rPrChange>
          </w:rPr>
          <w:t xml:space="preserve">samples collected from </w:t>
        </w:r>
      </w:ins>
      <w:del w:id="919" w:author="Ruijie Xu" w:date="2022-02-01T15:15:00Z">
        <w:r w:rsidR="00285DB6" w:rsidRPr="002B42A7" w:rsidDel="001F12F2">
          <w:rPr>
            <w:rFonts w:ascii="Times New Roman" w:hAnsi="Times New Roman" w:cs="Times New Roman"/>
            <w:color w:val="000000" w:themeColor="text1"/>
            <w:rPrChange w:id="920" w:author="Ruijie Xu" w:date="2022-03-10T12:31:00Z">
              <w:rPr>
                <w:color w:val="000000" w:themeColor="text1"/>
              </w:rPr>
            </w:rPrChange>
          </w:rPr>
          <w:delText>specimens collected from</w:delText>
        </w:r>
      </w:del>
      <w:del w:id="921" w:author="Ruijie Xu" w:date="2022-02-01T15:16:00Z">
        <w:r w:rsidR="00285DB6" w:rsidRPr="002B42A7" w:rsidDel="001F12F2">
          <w:rPr>
            <w:rFonts w:ascii="Times New Roman" w:hAnsi="Times New Roman" w:cs="Times New Roman"/>
            <w:color w:val="000000" w:themeColor="text1"/>
            <w:rPrChange w:id="922" w:author="Ruijie Xu" w:date="2022-03-10T12:31:00Z">
              <w:rPr>
                <w:color w:val="000000" w:themeColor="text1"/>
              </w:rPr>
            </w:rPrChange>
          </w:rPr>
          <w:delText xml:space="preserve"> </w:delText>
        </w:r>
      </w:del>
      <w:r w:rsidR="00285DB6" w:rsidRPr="002B42A7">
        <w:rPr>
          <w:rFonts w:ascii="Times New Roman" w:hAnsi="Times New Roman" w:cs="Times New Roman"/>
          <w:color w:val="000000" w:themeColor="text1"/>
          <w:rPrChange w:id="923" w:author="Ruijie Xu" w:date="2022-03-10T12:31:00Z">
            <w:rPr>
              <w:color w:val="000000" w:themeColor="text1"/>
            </w:rPr>
          </w:rPrChange>
        </w:rPr>
        <w:t xml:space="preserve">wild animals, </w:t>
      </w:r>
      <w:del w:id="924" w:author="Ruijie Xu" w:date="2022-02-01T15:14:00Z">
        <w:r w:rsidRPr="002B42A7" w:rsidDel="001F12F2">
          <w:rPr>
            <w:rFonts w:ascii="Times New Roman" w:hAnsi="Times New Roman" w:cs="Times New Roman"/>
            <w:color w:val="000000" w:themeColor="text1"/>
            <w:rPrChange w:id="925"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926" w:author="Ruijie Xu" w:date="2022-03-10T12:31:00Z">
            <w:rPr>
              <w:color w:val="000000" w:themeColor="text1"/>
            </w:rPr>
          </w:rPrChange>
        </w:rPr>
        <w:t xml:space="preserve">the </w:t>
      </w:r>
      <w:r w:rsidR="00366132" w:rsidRPr="002B42A7">
        <w:rPr>
          <w:rFonts w:ascii="Times New Roman" w:hAnsi="Times New Roman" w:cs="Times New Roman"/>
          <w:color w:val="000000" w:themeColor="text1"/>
          <w:rPrChange w:id="927" w:author="Ruijie Xu" w:date="2022-03-10T12:31:00Z">
            <w:rPr>
              <w:color w:val="000000" w:themeColor="text1"/>
            </w:rPr>
          </w:rPrChange>
        </w:rPr>
        <w:t>microbiome compositions</w:t>
      </w:r>
      <w:r w:rsidR="00242EFF" w:rsidRPr="002B42A7">
        <w:rPr>
          <w:rFonts w:ascii="Times New Roman" w:hAnsi="Times New Roman" w:cs="Times New Roman"/>
          <w:color w:val="000000" w:themeColor="text1"/>
          <w:rPrChange w:id="928" w:author="Ruijie Xu" w:date="2022-03-10T12:31:00Z">
            <w:rPr>
              <w:color w:val="000000" w:themeColor="text1"/>
            </w:rPr>
          </w:rPrChange>
        </w:rPr>
        <w:t xml:space="preserve"> </w:t>
      </w:r>
      <w:r w:rsidRPr="002B42A7">
        <w:rPr>
          <w:rFonts w:ascii="Times New Roman" w:hAnsi="Times New Roman" w:cs="Times New Roman"/>
          <w:color w:val="000000" w:themeColor="text1"/>
          <w:rPrChange w:id="929" w:author="Ruijie Xu" w:date="2022-03-10T12:31:00Z">
            <w:rPr>
              <w:color w:val="000000" w:themeColor="text1"/>
            </w:rPr>
          </w:rPrChange>
        </w:rPr>
        <w:t xml:space="preserve">are unknown and potentially contain taxa that do not have </w:t>
      </w:r>
      <w:del w:id="930" w:author="Rajeev, Sree" w:date="2022-03-03T10:02:00Z">
        <w:r w:rsidRPr="002B42A7" w:rsidDel="00C7576A">
          <w:rPr>
            <w:rFonts w:ascii="Times New Roman" w:hAnsi="Times New Roman" w:cs="Times New Roman"/>
            <w:color w:val="000000" w:themeColor="text1"/>
            <w:rPrChange w:id="931" w:author="Ruijie Xu" w:date="2022-03-10T12:31:00Z">
              <w:rPr>
                <w:color w:val="000000" w:themeColor="text1"/>
              </w:rPr>
            </w:rPrChange>
          </w:rPr>
          <w:delText>their</w:delText>
        </w:r>
      </w:del>
      <w:del w:id="932" w:author="Ruijie Xu" w:date="2022-03-04T13:29:00Z">
        <w:r w:rsidRPr="002B42A7" w:rsidDel="00582429">
          <w:rPr>
            <w:rFonts w:ascii="Times New Roman" w:hAnsi="Times New Roman" w:cs="Times New Roman"/>
            <w:color w:val="000000" w:themeColor="text1"/>
            <w:rPrChange w:id="933" w:author="Ruijie Xu" w:date="2022-03-10T12:31:00Z">
              <w:rPr>
                <w:color w:val="000000" w:themeColor="text1"/>
              </w:rPr>
            </w:rPrChange>
          </w:rPr>
          <w:delText xml:space="preserve"> </w:delText>
        </w:r>
      </w:del>
      <w:del w:id="934" w:author="Rajeev, Sree" w:date="2022-03-03T10:02:00Z">
        <w:r w:rsidRPr="002B42A7" w:rsidDel="00C7576A">
          <w:rPr>
            <w:rFonts w:ascii="Times New Roman" w:hAnsi="Times New Roman" w:cs="Times New Roman"/>
            <w:color w:val="000000" w:themeColor="text1"/>
            <w:rPrChange w:id="935" w:author="Ruijie Xu" w:date="2022-03-10T12:31:00Z">
              <w:rPr>
                <w:color w:val="000000" w:themeColor="text1"/>
              </w:rPr>
            </w:rPrChange>
          </w:rPr>
          <w:delText>reference</w:delText>
        </w:r>
      </w:del>
      <w:del w:id="936" w:author="Ruijie Xu" w:date="2022-03-04T10:14:00Z">
        <w:r w:rsidRPr="002B42A7" w:rsidDel="005168E3">
          <w:rPr>
            <w:rFonts w:ascii="Times New Roman" w:hAnsi="Times New Roman" w:cs="Times New Roman"/>
            <w:color w:val="000000" w:themeColor="text1"/>
            <w:rPrChange w:id="937"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938" w:author="Ruijie Xu" w:date="2022-03-10T12:31:00Z">
            <w:rPr>
              <w:color w:val="000000" w:themeColor="text1"/>
            </w:rPr>
          </w:rPrChange>
        </w:rPr>
        <w:t xml:space="preserve">genomes </w:t>
      </w:r>
      <w:del w:id="939" w:author="Ruijie Xu" w:date="2022-02-01T16:18:00Z">
        <w:r w:rsidRPr="002B42A7" w:rsidDel="00FA4F34">
          <w:rPr>
            <w:rFonts w:ascii="Times New Roman" w:hAnsi="Times New Roman" w:cs="Times New Roman"/>
            <w:color w:val="000000" w:themeColor="text1"/>
            <w:rPrChange w:id="940" w:author="Ruijie Xu" w:date="2022-03-10T12:31:00Z">
              <w:rPr>
                <w:color w:val="000000" w:themeColor="text1"/>
              </w:rPr>
            </w:rPrChange>
          </w:rPr>
          <w:delText>in</w:delText>
        </w:r>
      </w:del>
      <w:ins w:id="941" w:author="Ruijie Xu" w:date="2022-02-01T16:18:00Z">
        <w:r w:rsidR="00FA4F34" w:rsidRPr="002B42A7">
          <w:rPr>
            <w:rFonts w:ascii="Times New Roman" w:hAnsi="Times New Roman" w:cs="Times New Roman"/>
            <w:color w:val="000000" w:themeColor="text1"/>
            <w:rPrChange w:id="942" w:author="Ruijie Xu" w:date="2022-03-10T12:31:00Z">
              <w:rPr>
                <w:color w:val="000000" w:themeColor="text1"/>
              </w:rPr>
            </w:rPrChange>
          </w:rPr>
          <w:t>available in</w:t>
        </w:r>
      </w:ins>
      <w:r w:rsidRPr="002B42A7">
        <w:rPr>
          <w:rFonts w:ascii="Times New Roman" w:hAnsi="Times New Roman" w:cs="Times New Roman"/>
          <w:color w:val="000000" w:themeColor="text1"/>
          <w:rPrChange w:id="943" w:author="Ruijie Xu" w:date="2022-03-10T12:31:00Z">
            <w:rPr>
              <w:color w:val="000000" w:themeColor="text1"/>
            </w:rPr>
          </w:rPrChange>
        </w:rPr>
        <w:t xml:space="preserve"> </w:t>
      </w:r>
      <w:r w:rsidRPr="002B42A7">
        <w:rPr>
          <w:rFonts w:ascii="Times New Roman" w:hAnsi="Times New Roman" w:cs="Times New Roman"/>
          <w:color w:val="000000" w:themeColor="text1"/>
          <w:rPrChange w:id="944" w:author="Ruijie Xu" w:date="2022-03-10T12:31:00Z">
            <w:rPr>
              <w:color w:val="000000" w:themeColor="text1"/>
            </w:rPr>
          </w:rPrChange>
        </w:rPr>
        <w:lastRenderedPageBreak/>
        <w:t>the</w:t>
      </w:r>
      <w:del w:id="945" w:author="Ruijie Xu" w:date="2022-02-01T16:18:00Z">
        <w:r w:rsidRPr="002B42A7" w:rsidDel="00FA4F34">
          <w:rPr>
            <w:rFonts w:ascii="Times New Roman" w:hAnsi="Times New Roman" w:cs="Times New Roman"/>
            <w:color w:val="000000" w:themeColor="text1"/>
            <w:rPrChange w:id="946" w:author="Ruijie Xu" w:date="2022-03-10T12:31:00Z">
              <w:rPr>
                <w:color w:val="000000" w:themeColor="text1"/>
              </w:rPr>
            </w:rPrChange>
          </w:rPr>
          <w:delText xml:space="preserve"> </w:delText>
        </w:r>
        <w:r w:rsidR="00CF184E" w:rsidRPr="002B42A7" w:rsidDel="00FA4F34">
          <w:rPr>
            <w:rFonts w:ascii="Times New Roman" w:hAnsi="Times New Roman" w:cs="Times New Roman"/>
            <w:color w:val="000000" w:themeColor="text1"/>
            <w:rPrChange w:id="947" w:author="Ruijie Xu" w:date="2022-03-10T12:31:00Z">
              <w:rPr>
                <w:color w:val="000000" w:themeColor="text1"/>
              </w:rPr>
            </w:rPrChange>
          </w:rPr>
          <w:delText>used reference genome</w:delText>
        </w:r>
      </w:del>
      <w:r w:rsidR="00CF184E" w:rsidRPr="002B42A7">
        <w:rPr>
          <w:rFonts w:ascii="Times New Roman" w:hAnsi="Times New Roman" w:cs="Times New Roman"/>
          <w:color w:val="000000" w:themeColor="text1"/>
          <w:rPrChange w:id="948" w:author="Ruijie Xu" w:date="2022-03-10T12:31:00Z">
            <w:rPr>
              <w:color w:val="000000" w:themeColor="text1"/>
            </w:rPr>
          </w:rPrChange>
        </w:rPr>
        <w:t xml:space="preserve"> </w:t>
      </w:r>
      <w:ins w:id="949" w:author="Ruijie Xu" w:date="2022-02-01T16:19:00Z">
        <w:r w:rsidR="00FA4F34" w:rsidRPr="002B42A7">
          <w:rPr>
            <w:rFonts w:ascii="Times New Roman" w:hAnsi="Times New Roman" w:cs="Times New Roman"/>
            <w:color w:val="000000" w:themeColor="text1"/>
            <w:rPrChange w:id="950" w:author="Ruijie Xu" w:date="2022-03-10T12:31:00Z">
              <w:rPr>
                <w:color w:val="000000" w:themeColor="text1"/>
              </w:rPr>
            </w:rPrChange>
          </w:rPr>
          <w:t xml:space="preserve">reference </w:t>
        </w:r>
      </w:ins>
      <w:r w:rsidR="00FE5C5D" w:rsidRPr="002B42A7">
        <w:rPr>
          <w:rFonts w:ascii="Times New Roman" w:hAnsi="Times New Roman" w:cs="Times New Roman"/>
          <w:color w:val="000000" w:themeColor="text1"/>
          <w:rPrChange w:id="951" w:author="Ruijie Xu" w:date="2022-03-10T12:31:00Z">
            <w:rPr>
              <w:color w:val="000000" w:themeColor="text1"/>
            </w:rPr>
          </w:rPrChange>
        </w:rPr>
        <w:t>DB</w:t>
      </w:r>
      <w:del w:id="952" w:author="Liliana Salvador" w:date="2022-03-08T17:47:00Z">
        <w:r w:rsidRPr="002B42A7" w:rsidDel="00F63B0B">
          <w:rPr>
            <w:rFonts w:ascii="Times New Roman" w:hAnsi="Times New Roman" w:cs="Times New Roman"/>
            <w:color w:val="000000" w:themeColor="text1"/>
            <w:rPrChange w:id="953" w:author="Ruijie Xu" w:date="2022-03-10T12:31:00Z">
              <w:rPr>
                <w:color w:val="000000" w:themeColor="text1"/>
              </w:rPr>
            </w:rPrChange>
          </w:rPr>
          <w:delText xml:space="preserve"> </w:delText>
        </w:r>
      </w:del>
      <w:del w:id="954" w:author="Ruijie Xu" w:date="2022-02-01T16:19:00Z">
        <w:r w:rsidRPr="002B42A7" w:rsidDel="00FA4F34">
          <w:rPr>
            <w:rFonts w:ascii="Times New Roman" w:hAnsi="Times New Roman" w:cs="Times New Roman"/>
            <w:color w:val="000000" w:themeColor="text1"/>
            <w:rPrChange w:id="955" w:author="Ruijie Xu" w:date="2022-03-10T12:31:00Z">
              <w:rPr>
                <w:color w:val="000000" w:themeColor="text1"/>
              </w:rPr>
            </w:rPrChange>
          </w:rPr>
          <w:delText xml:space="preserve">or </w:delText>
        </w:r>
        <w:r w:rsidR="00CF184E" w:rsidRPr="002B42A7" w:rsidDel="00FA4F34">
          <w:rPr>
            <w:rFonts w:ascii="Times New Roman" w:hAnsi="Times New Roman" w:cs="Times New Roman"/>
            <w:color w:val="000000" w:themeColor="text1"/>
            <w:rPrChange w:id="956" w:author="Ruijie Xu" w:date="2022-03-10T12:31:00Z">
              <w:rPr>
                <w:color w:val="000000" w:themeColor="text1"/>
              </w:rPr>
            </w:rPrChange>
          </w:rPr>
          <w:delText xml:space="preserve">that </w:delText>
        </w:r>
        <w:r w:rsidRPr="002B42A7" w:rsidDel="00FA4F34">
          <w:rPr>
            <w:rFonts w:ascii="Times New Roman" w:hAnsi="Times New Roman" w:cs="Times New Roman"/>
            <w:color w:val="000000" w:themeColor="text1"/>
            <w:rPrChange w:id="957" w:author="Ruijie Xu" w:date="2022-03-10T12:31:00Z">
              <w:rPr>
                <w:color w:val="000000" w:themeColor="text1"/>
              </w:rPr>
            </w:rPrChange>
          </w:rPr>
          <w:delText>have never been identified</w:delText>
        </w:r>
      </w:del>
      <w:r w:rsidRPr="002B42A7">
        <w:rPr>
          <w:rFonts w:ascii="Times New Roman" w:hAnsi="Times New Roman" w:cs="Times New Roman"/>
          <w:color w:val="000000" w:themeColor="text1"/>
          <w:rPrChange w:id="958" w:author="Ruijie Xu" w:date="2022-03-10T12:31:00Z">
            <w:rPr>
              <w:color w:val="000000" w:themeColor="text1"/>
            </w:rPr>
          </w:rPrChange>
        </w:rPr>
        <w:t xml:space="preserve">. These situations can become </w:t>
      </w:r>
      <w:r w:rsidR="00225128" w:rsidRPr="002B42A7">
        <w:rPr>
          <w:rFonts w:ascii="Times New Roman" w:hAnsi="Times New Roman" w:cs="Times New Roman"/>
          <w:color w:val="000000" w:themeColor="text1"/>
          <w:rPrChange w:id="959" w:author="Ruijie Xu" w:date="2022-03-10T12:31:00Z">
            <w:rPr>
              <w:color w:val="000000" w:themeColor="text1"/>
            </w:rPr>
          </w:rPrChange>
        </w:rPr>
        <w:t xml:space="preserve">a </w:t>
      </w:r>
      <w:r w:rsidRPr="002B42A7">
        <w:rPr>
          <w:rFonts w:ascii="Times New Roman" w:hAnsi="Times New Roman" w:cs="Times New Roman"/>
          <w:color w:val="000000" w:themeColor="text1"/>
          <w:rPrChange w:id="960" w:author="Ruijie Xu" w:date="2022-03-10T12:31:00Z">
            <w:rPr>
              <w:color w:val="000000" w:themeColor="text1"/>
            </w:rPr>
          </w:rPrChange>
        </w:rPr>
        <w:t xml:space="preserve">potential source of technical errors for accurate </w:t>
      </w:r>
      <w:r w:rsidR="00957FC2" w:rsidRPr="002B42A7">
        <w:rPr>
          <w:rFonts w:ascii="Times New Roman" w:hAnsi="Times New Roman" w:cs="Times New Roman"/>
          <w:color w:val="000000" w:themeColor="text1"/>
          <w:rPrChange w:id="961" w:author="Ruijie Xu" w:date="2022-03-10T12:31:00Z">
            <w:rPr>
              <w:color w:val="000000" w:themeColor="text1"/>
            </w:rPr>
          </w:rPrChange>
        </w:rPr>
        <w:t>d</w:t>
      </w:r>
      <w:r w:rsidR="00F23C9F" w:rsidRPr="002B42A7">
        <w:rPr>
          <w:rFonts w:ascii="Times New Roman" w:hAnsi="Times New Roman" w:cs="Times New Roman"/>
          <w:color w:val="000000" w:themeColor="text1"/>
          <w:rPrChange w:id="962" w:author="Ruijie Xu" w:date="2022-03-10T12:31:00Z">
            <w:rPr>
              <w:color w:val="000000" w:themeColor="text1"/>
            </w:rPr>
          </w:rPrChange>
        </w:rPr>
        <w:t>etection</w:t>
      </w:r>
      <w:r w:rsidR="00957FC2" w:rsidRPr="002B42A7">
        <w:rPr>
          <w:rFonts w:ascii="Times New Roman" w:hAnsi="Times New Roman" w:cs="Times New Roman"/>
          <w:color w:val="000000" w:themeColor="text1"/>
          <w:rPrChange w:id="963" w:author="Ruijie Xu" w:date="2022-03-10T12:31:00Z">
            <w:rPr>
              <w:color w:val="000000" w:themeColor="text1"/>
            </w:rPr>
          </w:rPrChange>
        </w:rPr>
        <w:t xml:space="preserve"> and </w:t>
      </w:r>
      <w:r w:rsidRPr="002B42A7">
        <w:rPr>
          <w:rFonts w:ascii="Times New Roman" w:hAnsi="Times New Roman" w:cs="Times New Roman"/>
          <w:color w:val="000000" w:themeColor="text1"/>
          <w:rPrChange w:id="964" w:author="Ruijie Xu" w:date="2022-03-10T12:31:00Z">
            <w:rPr>
              <w:color w:val="000000" w:themeColor="text1"/>
            </w:rPr>
          </w:rPrChange>
        </w:rPr>
        <w:t xml:space="preserve">profiling a </w:t>
      </w:r>
      <w:r w:rsidR="00242EFF" w:rsidRPr="002B42A7">
        <w:rPr>
          <w:rFonts w:ascii="Times New Roman" w:hAnsi="Times New Roman" w:cs="Times New Roman"/>
          <w:color w:val="000000" w:themeColor="text1"/>
          <w:rPrChange w:id="965" w:author="Ruijie Xu" w:date="2022-03-10T12:31:00Z">
            <w:rPr>
              <w:color w:val="000000" w:themeColor="text1"/>
            </w:rPr>
          </w:rPrChange>
        </w:rPr>
        <w:t xml:space="preserve">sample's </w:t>
      </w:r>
      <w:r w:rsidR="00285DB6" w:rsidRPr="002B42A7">
        <w:rPr>
          <w:rFonts w:ascii="Times New Roman" w:hAnsi="Times New Roman" w:cs="Times New Roman"/>
          <w:color w:val="000000" w:themeColor="text1"/>
          <w:rPrChange w:id="966" w:author="Ruijie Xu" w:date="2022-03-10T12:31:00Z">
            <w:rPr>
              <w:color w:val="000000" w:themeColor="text1"/>
            </w:rPr>
          </w:rPrChange>
        </w:rPr>
        <w:t>m</w:t>
      </w:r>
      <w:r w:rsidR="00242EFF" w:rsidRPr="002B42A7">
        <w:rPr>
          <w:rFonts w:ascii="Times New Roman" w:hAnsi="Times New Roman" w:cs="Times New Roman"/>
          <w:color w:val="000000" w:themeColor="text1"/>
          <w:rPrChange w:id="967" w:author="Ruijie Xu" w:date="2022-03-10T12:31:00Z">
            <w:rPr>
              <w:color w:val="000000" w:themeColor="text1"/>
            </w:rPr>
          </w:rPrChange>
        </w:rPr>
        <w:t>icrobiome</w:t>
      </w:r>
      <w:r w:rsidRPr="002B42A7">
        <w:rPr>
          <w:rFonts w:ascii="Times New Roman" w:hAnsi="Times New Roman" w:cs="Times New Roman"/>
          <w:color w:val="000000" w:themeColor="text1"/>
          <w:rPrChange w:id="968" w:author="Ruijie Xu" w:date="2022-03-10T12:31:00Z">
            <w:rPr>
              <w:color w:val="000000" w:themeColor="text1"/>
            </w:rPr>
          </w:rPrChange>
        </w:rPr>
        <w:t xml:space="preserve">. </w:t>
      </w:r>
    </w:p>
    <w:p w14:paraId="2A87BB11" w14:textId="6D726788" w:rsidR="005912FB" w:rsidRPr="002B42A7" w:rsidDel="005168E3" w:rsidRDefault="00C0014F" w:rsidP="005912FB">
      <w:pPr>
        <w:spacing w:line="480" w:lineRule="auto"/>
        <w:ind w:firstLine="720"/>
        <w:rPr>
          <w:del w:id="969" w:author="Ruijie Xu" w:date="2022-03-04T10:15:00Z"/>
          <w:rFonts w:ascii="Times New Roman" w:hAnsi="Times New Roman" w:cs="Times New Roman"/>
          <w:color w:val="000000" w:themeColor="text1"/>
          <w:rPrChange w:id="970" w:author="Ruijie Xu" w:date="2022-03-10T12:31:00Z">
            <w:rPr>
              <w:del w:id="971" w:author="Ruijie Xu" w:date="2022-03-04T10:15:00Z"/>
              <w:color w:val="000000" w:themeColor="text1"/>
            </w:rPr>
          </w:rPrChange>
        </w:rPr>
      </w:pPr>
      <w:bookmarkStart w:id="972" w:name="OLE_LINK47"/>
      <w:bookmarkStart w:id="973" w:name="OLE_LINK50"/>
      <w:r w:rsidRPr="002B42A7">
        <w:rPr>
          <w:rFonts w:ascii="Times New Roman" w:hAnsi="Times New Roman" w:cs="Times New Roman"/>
          <w:color w:val="000000" w:themeColor="text1"/>
          <w:rPrChange w:id="974" w:author="Ruijie Xu" w:date="2022-03-10T12:31:00Z">
            <w:rPr>
              <w:color w:val="000000" w:themeColor="text1"/>
            </w:rPr>
          </w:rPrChange>
        </w:rPr>
        <w:t>In this study, we compare</w:t>
      </w:r>
      <w:ins w:id="975" w:author="Rajeev, Sree" w:date="2022-02-28T14:26:00Z">
        <w:r w:rsidR="00AC6B29" w:rsidRPr="002B42A7">
          <w:rPr>
            <w:rFonts w:ascii="Times New Roman" w:hAnsi="Times New Roman" w:cs="Times New Roman"/>
            <w:color w:val="000000" w:themeColor="text1"/>
            <w:rPrChange w:id="976" w:author="Ruijie Xu" w:date="2022-03-10T12:31:00Z">
              <w:rPr>
                <w:color w:val="000000" w:themeColor="text1"/>
              </w:rPr>
            </w:rPrChange>
          </w:rPr>
          <w:t>d</w:t>
        </w:r>
      </w:ins>
      <w:del w:id="977" w:author="Liliana Salvador" w:date="2022-02-22T18:38:00Z">
        <w:r w:rsidR="00F23C9F" w:rsidRPr="002B42A7" w:rsidDel="003F73CA">
          <w:rPr>
            <w:rFonts w:ascii="Times New Roman" w:hAnsi="Times New Roman" w:cs="Times New Roman"/>
            <w:color w:val="000000" w:themeColor="text1"/>
            <w:rPrChange w:id="978" w:author="Ruijie Xu" w:date="2022-03-10T12:31:00Z">
              <w:rPr>
                <w:color w:val="000000" w:themeColor="text1"/>
              </w:rPr>
            </w:rPrChange>
          </w:rPr>
          <w:delText>d</w:delText>
        </w:r>
      </w:del>
      <w:r w:rsidRPr="002B42A7">
        <w:rPr>
          <w:rFonts w:ascii="Times New Roman" w:hAnsi="Times New Roman" w:cs="Times New Roman"/>
          <w:color w:val="000000" w:themeColor="text1"/>
          <w:rPrChange w:id="979" w:author="Ruijie Xu" w:date="2022-03-10T12:31:00Z">
            <w:rPr>
              <w:color w:val="000000" w:themeColor="text1"/>
            </w:rPr>
          </w:rPrChange>
        </w:rPr>
        <w:t xml:space="preserve"> the microbial profiles of tissue samples from two species of </w:t>
      </w:r>
      <w:del w:id="980" w:author="Ruijie Xu" w:date="2022-03-16T17:04:00Z">
        <w:r w:rsidRPr="002B42A7" w:rsidDel="00FE67E6">
          <w:rPr>
            <w:rFonts w:ascii="Times New Roman" w:hAnsi="Times New Roman" w:cs="Times New Roman"/>
            <w:i/>
            <w:iCs/>
            <w:color w:val="000000" w:themeColor="text1"/>
            <w:rPrChange w:id="981" w:author="Ruijie Xu" w:date="2022-03-10T12:31:00Z">
              <w:rPr>
                <w:i/>
                <w:iCs/>
                <w:color w:val="000000" w:themeColor="text1"/>
              </w:rPr>
            </w:rPrChange>
          </w:rPr>
          <w:delText>Rattus</w:delText>
        </w:r>
      </w:del>
      <w:ins w:id="982" w:author="Ruijie Xu" w:date="2022-03-16T17:04:00Z">
        <w:r w:rsidR="00FE67E6" w:rsidRPr="00FE67E6">
          <w:rPr>
            <w:rFonts w:ascii="Times New Roman" w:hAnsi="Times New Roman" w:cs="Times New Roman"/>
            <w:i/>
            <w:iCs/>
            <w:color w:val="000000" w:themeColor="text1"/>
          </w:rPr>
          <w:t>Rattus</w:t>
        </w:r>
      </w:ins>
      <w:r w:rsidRPr="002B42A7">
        <w:rPr>
          <w:rFonts w:ascii="Times New Roman" w:hAnsi="Times New Roman" w:cs="Times New Roman"/>
          <w:color w:val="000000" w:themeColor="text1"/>
          <w:rPrChange w:id="983" w:author="Ruijie Xu" w:date="2022-03-10T12:31:00Z">
            <w:rPr>
              <w:color w:val="000000" w:themeColor="text1"/>
            </w:rPr>
          </w:rPrChange>
        </w:rPr>
        <w:t xml:space="preserve"> (</w:t>
      </w:r>
      <w:del w:id="984" w:author="Ruijie Xu" w:date="2022-03-16T17:04:00Z">
        <w:r w:rsidRPr="002B42A7" w:rsidDel="00FE67E6">
          <w:rPr>
            <w:rFonts w:ascii="Times New Roman" w:hAnsi="Times New Roman" w:cs="Times New Roman"/>
            <w:i/>
            <w:iCs/>
            <w:color w:val="000000" w:themeColor="text1"/>
            <w:rPrChange w:id="985" w:author="Ruijie Xu" w:date="2022-03-10T12:31:00Z">
              <w:rPr>
                <w:i/>
                <w:iCs/>
                <w:color w:val="000000" w:themeColor="text1"/>
              </w:rPr>
            </w:rPrChange>
          </w:rPr>
          <w:delText>Rattus</w:delText>
        </w:r>
      </w:del>
      <w:ins w:id="986" w:author="Ruijie Xu" w:date="2022-03-16T17:04:00Z">
        <w:r w:rsidR="00FE67E6" w:rsidRPr="00FE67E6">
          <w:rPr>
            <w:rFonts w:ascii="Times New Roman" w:hAnsi="Times New Roman" w:cs="Times New Roman"/>
            <w:i/>
            <w:iCs/>
            <w:color w:val="000000" w:themeColor="text1"/>
          </w:rPr>
          <w:t>Rattus</w:t>
        </w:r>
      </w:ins>
      <w:r w:rsidRPr="002B42A7">
        <w:rPr>
          <w:rFonts w:ascii="Times New Roman" w:hAnsi="Times New Roman" w:cs="Times New Roman"/>
          <w:i/>
          <w:iCs/>
          <w:color w:val="000000" w:themeColor="text1"/>
          <w:rPrChange w:id="987" w:author="Ruijie Xu" w:date="2022-03-10T12:31:00Z">
            <w:rPr>
              <w:i/>
              <w:iCs/>
              <w:color w:val="000000" w:themeColor="text1"/>
            </w:rPr>
          </w:rPrChange>
        </w:rPr>
        <w:t xml:space="preserve"> </w:t>
      </w:r>
      <w:del w:id="988" w:author="Ruijie Xu" w:date="2022-03-16T17:04:00Z">
        <w:r w:rsidRPr="002B42A7" w:rsidDel="00FE67E6">
          <w:rPr>
            <w:rFonts w:ascii="Times New Roman" w:hAnsi="Times New Roman" w:cs="Times New Roman"/>
            <w:i/>
            <w:iCs/>
            <w:color w:val="000000" w:themeColor="text1"/>
            <w:rPrChange w:id="989" w:author="Ruijie Xu" w:date="2022-03-10T12:31:00Z">
              <w:rPr>
                <w:i/>
                <w:iCs/>
                <w:color w:val="000000" w:themeColor="text1"/>
              </w:rPr>
            </w:rPrChange>
          </w:rPr>
          <w:delText>rattus</w:delText>
        </w:r>
      </w:del>
      <w:proofErr w:type="spellStart"/>
      <w:ins w:id="990" w:author="Ruijie Xu" w:date="2022-03-16T17:04:00Z">
        <w:r w:rsidR="00FE67E6" w:rsidRPr="00FE67E6">
          <w:rPr>
            <w:rFonts w:ascii="Times New Roman" w:hAnsi="Times New Roman" w:cs="Times New Roman"/>
            <w:i/>
            <w:iCs/>
            <w:color w:val="000000" w:themeColor="text1"/>
          </w:rPr>
          <w:t>Rattus</w:t>
        </w:r>
      </w:ins>
      <w:proofErr w:type="spellEnd"/>
      <w:r w:rsidRPr="002B42A7">
        <w:rPr>
          <w:rFonts w:ascii="Times New Roman" w:hAnsi="Times New Roman" w:cs="Times New Roman"/>
          <w:color w:val="000000" w:themeColor="text1"/>
          <w:rPrChange w:id="991" w:author="Ruijie Xu" w:date="2022-03-10T12:31:00Z">
            <w:rPr>
              <w:color w:val="000000" w:themeColor="text1"/>
            </w:rPr>
          </w:rPrChange>
        </w:rPr>
        <w:t xml:space="preserve"> and </w:t>
      </w:r>
      <w:del w:id="992" w:author="Ruijie Xu" w:date="2022-03-16T17:04:00Z">
        <w:r w:rsidRPr="002B42A7" w:rsidDel="00FE67E6">
          <w:rPr>
            <w:rFonts w:ascii="Times New Roman" w:hAnsi="Times New Roman" w:cs="Times New Roman"/>
            <w:i/>
            <w:iCs/>
            <w:color w:val="000000" w:themeColor="text1"/>
            <w:rPrChange w:id="993" w:author="Ruijie Xu" w:date="2022-03-10T12:31:00Z">
              <w:rPr>
                <w:i/>
                <w:iCs/>
                <w:color w:val="000000" w:themeColor="text1"/>
              </w:rPr>
            </w:rPrChange>
          </w:rPr>
          <w:delText>Rattus</w:delText>
        </w:r>
      </w:del>
      <w:ins w:id="994" w:author="Ruijie Xu" w:date="2022-03-16T17:04:00Z">
        <w:r w:rsidR="00FE67E6" w:rsidRPr="00FE67E6">
          <w:rPr>
            <w:rFonts w:ascii="Times New Roman" w:hAnsi="Times New Roman" w:cs="Times New Roman"/>
            <w:i/>
            <w:iCs/>
            <w:color w:val="000000" w:themeColor="text1"/>
          </w:rPr>
          <w:t>Rattus</w:t>
        </w:r>
      </w:ins>
      <w:r w:rsidRPr="002B42A7">
        <w:rPr>
          <w:rFonts w:ascii="Times New Roman" w:hAnsi="Times New Roman" w:cs="Times New Roman"/>
          <w:i/>
          <w:iCs/>
          <w:color w:val="000000" w:themeColor="text1"/>
          <w:rPrChange w:id="995" w:author="Ruijie Xu" w:date="2022-03-10T12:31:00Z">
            <w:rPr>
              <w:i/>
              <w:iCs/>
              <w:color w:val="000000" w:themeColor="text1"/>
            </w:rPr>
          </w:rPrChange>
        </w:rPr>
        <w:t xml:space="preserve"> norvegicus</w:t>
      </w:r>
      <w:r w:rsidRPr="002B42A7">
        <w:rPr>
          <w:rFonts w:ascii="Times New Roman" w:hAnsi="Times New Roman" w:cs="Times New Roman"/>
          <w:color w:val="000000" w:themeColor="text1"/>
          <w:rPrChange w:id="996" w:author="Ruijie Xu" w:date="2022-03-10T12:31:00Z">
            <w:rPr>
              <w:color w:val="000000" w:themeColor="text1"/>
            </w:rPr>
          </w:rPrChange>
        </w:rPr>
        <w:t>)</w:t>
      </w:r>
      <w:r w:rsidR="00C06D2E" w:rsidRPr="002B42A7">
        <w:rPr>
          <w:rFonts w:ascii="Times New Roman" w:hAnsi="Times New Roman" w:cs="Times New Roman"/>
          <w:color w:val="000000" w:themeColor="text1"/>
          <w:rPrChange w:id="997" w:author="Ruijie Xu" w:date="2022-03-10T12:31:00Z">
            <w:rPr>
              <w:color w:val="000000" w:themeColor="text1"/>
            </w:rPr>
          </w:rPrChange>
        </w:rPr>
        <w:t xml:space="preserve"> using</w:t>
      </w:r>
      <w:ins w:id="998" w:author="Ruijie Xu" w:date="2022-02-01T15:17:00Z">
        <w:r w:rsidR="001F12F2" w:rsidRPr="002B42A7">
          <w:rPr>
            <w:rFonts w:ascii="Times New Roman" w:hAnsi="Times New Roman" w:cs="Times New Roman"/>
            <w:color w:val="000000" w:themeColor="text1"/>
            <w:rPrChange w:id="999" w:author="Ruijie Xu" w:date="2022-03-10T12:31:00Z">
              <w:rPr>
                <w:color w:val="000000" w:themeColor="text1"/>
              </w:rPr>
            </w:rPrChange>
          </w:rPr>
          <w:t xml:space="preserve"> </w:t>
        </w:r>
      </w:ins>
      <w:ins w:id="1000" w:author="Ruijie Xu" w:date="2022-02-01T15:18:00Z">
        <w:del w:id="1001" w:author="Liliana Salvador" w:date="2022-02-22T18:36:00Z">
          <w:r w:rsidR="001F12F2" w:rsidRPr="002B42A7" w:rsidDel="0020528F">
            <w:rPr>
              <w:rFonts w:ascii="Times New Roman" w:hAnsi="Times New Roman" w:cs="Times New Roman"/>
              <w:color w:val="000000" w:themeColor="text1"/>
              <w:rPrChange w:id="1002" w:author="Ruijie Xu" w:date="2022-03-10T12:31:00Z">
                <w:rPr>
                  <w:color w:val="000000" w:themeColor="text1"/>
                </w:rPr>
              </w:rPrChange>
            </w:rPr>
            <w:delText xml:space="preserve">four </w:delText>
          </w:r>
        </w:del>
        <w:r w:rsidR="001F12F2" w:rsidRPr="002B42A7">
          <w:rPr>
            <w:rFonts w:ascii="Times New Roman" w:hAnsi="Times New Roman" w:cs="Times New Roman"/>
            <w:color w:val="000000" w:themeColor="text1"/>
            <w:rPrChange w:id="1003" w:author="Ruijie Xu" w:date="2022-03-10T12:31:00Z">
              <w:rPr>
                <w:color w:val="000000" w:themeColor="text1"/>
              </w:rPr>
            </w:rPrChange>
          </w:rPr>
          <w:t xml:space="preserve">different </w:t>
        </w:r>
      </w:ins>
      <w:ins w:id="1004" w:author="Liliana Salvador" w:date="2022-02-22T18:37:00Z">
        <w:r w:rsidR="003F73CA" w:rsidRPr="002B42A7">
          <w:rPr>
            <w:rFonts w:ascii="Times New Roman" w:hAnsi="Times New Roman" w:cs="Times New Roman"/>
            <w:color w:val="000000" w:themeColor="text1"/>
            <w:rPrChange w:id="1005" w:author="Ruijie Xu" w:date="2022-03-10T12:31:00Z">
              <w:rPr>
                <w:color w:val="000000" w:themeColor="text1"/>
              </w:rPr>
            </w:rPrChange>
          </w:rPr>
          <w:t xml:space="preserve">metagenomic software and </w:t>
        </w:r>
      </w:ins>
      <w:proofErr w:type="spellStart"/>
      <w:ins w:id="1006" w:author="Ruijie Xu" w:date="2022-02-01T15:18:00Z">
        <w:r w:rsidR="001F12F2" w:rsidRPr="002B42A7">
          <w:rPr>
            <w:rFonts w:ascii="Times New Roman" w:hAnsi="Times New Roman" w:cs="Times New Roman"/>
            <w:color w:val="000000" w:themeColor="text1"/>
            <w:rPrChange w:id="1007" w:author="Ruijie Xu" w:date="2022-03-10T12:31:00Z">
              <w:rPr>
                <w:color w:val="000000" w:themeColor="text1"/>
              </w:rPr>
            </w:rPrChange>
          </w:rPr>
          <w:t>DBs</w:t>
        </w:r>
        <w:del w:id="1008" w:author="Liliana Salvador" w:date="2022-03-08T17:48:00Z">
          <w:r w:rsidR="001F12F2" w:rsidRPr="002B42A7" w:rsidDel="00F63B0B">
            <w:rPr>
              <w:rFonts w:ascii="Times New Roman" w:hAnsi="Times New Roman" w:cs="Times New Roman"/>
              <w:color w:val="000000" w:themeColor="text1"/>
              <w:rPrChange w:id="1009" w:author="Ruijie Xu" w:date="2022-03-10T12:31:00Z">
                <w:rPr>
                  <w:color w:val="000000" w:themeColor="text1"/>
                </w:rPr>
              </w:rPrChange>
            </w:rPr>
            <w:delText xml:space="preserve"> </w:delText>
          </w:r>
        </w:del>
        <w:del w:id="1010" w:author="Liliana Salvador" w:date="2022-02-22T18:37:00Z">
          <w:r w:rsidR="001F12F2" w:rsidRPr="002B42A7" w:rsidDel="003F73CA">
            <w:rPr>
              <w:rFonts w:ascii="Times New Roman" w:hAnsi="Times New Roman" w:cs="Times New Roman"/>
              <w:color w:val="000000" w:themeColor="text1"/>
              <w:rPrChange w:id="1011" w:author="Ruijie Xu" w:date="2022-03-10T12:31:00Z">
                <w:rPr>
                  <w:color w:val="000000" w:themeColor="text1"/>
                </w:rPr>
              </w:rPrChange>
            </w:rPr>
            <w:delText>and</w:delText>
          </w:r>
        </w:del>
      </w:ins>
      <w:del w:id="1012" w:author="Liliana Salvador" w:date="2022-02-22T18:37:00Z">
        <w:r w:rsidR="00C06D2E" w:rsidRPr="002B42A7" w:rsidDel="003F73CA">
          <w:rPr>
            <w:rFonts w:ascii="Times New Roman" w:hAnsi="Times New Roman" w:cs="Times New Roman"/>
            <w:color w:val="000000" w:themeColor="text1"/>
            <w:rPrChange w:id="1013" w:author="Ruijie Xu" w:date="2022-03-10T12:31:00Z">
              <w:rPr>
                <w:color w:val="000000" w:themeColor="text1"/>
              </w:rPr>
            </w:rPrChange>
          </w:rPr>
          <w:delText xml:space="preserve"> the</w:delText>
        </w:r>
      </w:del>
      <w:ins w:id="1014" w:author="Ruijie Xu" w:date="2022-02-01T15:16:00Z">
        <w:del w:id="1015" w:author="Liliana Salvador" w:date="2022-02-22T18:37:00Z">
          <w:r w:rsidR="001F12F2" w:rsidRPr="002B42A7" w:rsidDel="003F73CA">
            <w:rPr>
              <w:rFonts w:ascii="Times New Roman" w:hAnsi="Times New Roman" w:cs="Times New Roman"/>
              <w:color w:val="000000" w:themeColor="text1"/>
              <w:rPrChange w:id="1016" w:author="Ruijie Xu" w:date="2022-03-10T12:31:00Z">
                <w:rPr>
                  <w:color w:val="000000" w:themeColor="text1"/>
                </w:rPr>
              </w:rPrChange>
            </w:rPr>
            <w:delText xml:space="preserve"> nine</w:delText>
          </w:r>
        </w:del>
      </w:ins>
      <w:del w:id="1017" w:author="Liliana Salvador" w:date="2022-02-22T18:37:00Z">
        <w:r w:rsidR="00C06D2E" w:rsidRPr="002B42A7" w:rsidDel="003F73CA">
          <w:rPr>
            <w:rFonts w:ascii="Times New Roman" w:hAnsi="Times New Roman" w:cs="Times New Roman"/>
            <w:color w:val="000000" w:themeColor="text1"/>
            <w:rPrChange w:id="1018" w:author="Ruijie Xu" w:date="2022-03-10T12:31:00Z">
              <w:rPr>
                <w:color w:val="000000" w:themeColor="text1"/>
              </w:rPr>
            </w:rPrChange>
          </w:rPr>
          <w:delText xml:space="preserve"> </w:delText>
        </w:r>
      </w:del>
      <w:ins w:id="1019" w:author="Ruijie Xu" w:date="2022-02-01T15:18:00Z">
        <w:del w:id="1020" w:author="Liliana Salvador" w:date="2022-02-22T18:37:00Z">
          <w:r w:rsidR="001F12F2" w:rsidRPr="002B42A7" w:rsidDel="003F73CA">
            <w:rPr>
              <w:rFonts w:ascii="Times New Roman" w:hAnsi="Times New Roman" w:cs="Times New Roman"/>
              <w:color w:val="000000" w:themeColor="text1"/>
              <w:rPrChange w:id="1021" w:author="Ruijie Xu" w:date="2022-03-10T12:31:00Z">
                <w:rPr>
                  <w:color w:val="000000" w:themeColor="text1"/>
                </w:rPr>
              </w:rPrChange>
            </w:rPr>
            <w:delText>differen</w:delText>
          </w:r>
        </w:del>
      </w:ins>
      <w:ins w:id="1022" w:author="Ruijie Xu" w:date="2022-02-01T15:19:00Z">
        <w:del w:id="1023" w:author="Liliana Salvador" w:date="2022-02-22T18:37:00Z">
          <w:r w:rsidR="00173518" w:rsidRPr="002B42A7" w:rsidDel="003F73CA">
            <w:rPr>
              <w:rFonts w:ascii="Times New Roman" w:hAnsi="Times New Roman" w:cs="Times New Roman"/>
              <w:color w:val="000000" w:themeColor="text1"/>
              <w:rPrChange w:id="1024" w:author="Ruijie Xu" w:date="2022-03-10T12:31:00Z">
                <w:rPr>
                  <w:color w:val="000000" w:themeColor="text1"/>
                </w:rPr>
              </w:rPrChange>
            </w:rPr>
            <w:delText xml:space="preserve">t </w:delText>
          </w:r>
        </w:del>
      </w:ins>
      <w:del w:id="1025" w:author="Liliana Salvador" w:date="2022-02-22T18:37:00Z">
        <w:r w:rsidR="00C06D2E" w:rsidRPr="002B42A7" w:rsidDel="003F73CA">
          <w:rPr>
            <w:rFonts w:ascii="Times New Roman" w:hAnsi="Times New Roman" w:cs="Times New Roman"/>
            <w:color w:val="000000" w:themeColor="text1"/>
            <w:rPrChange w:id="1026" w:author="Ruijie Xu" w:date="2022-03-10T12:31:00Z">
              <w:rPr>
                <w:color w:val="000000" w:themeColor="text1"/>
              </w:rPr>
            </w:rPrChange>
          </w:rPr>
          <w:delText xml:space="preserve">shotgun metagenome sequencing taxonomic classification </w:delText>
        </w:r>
        <w:r w:rsidR="008524D8" w:rsidRPr="002B42A7" w:rsidDel="003F73CA">
          <w:rPr>
            <w:rFonts w:ascii="Times New Roman" w:hAnsi="Times New Roman" w:cs="Times New Roman"/>
            <w:color w:val="000000" w:themeColor="text1"/>
            <w:rPrChange w:id="1027" w:author="Ruijie Xu" w:date="2022-03-10T12:31:00Z">
              <w:rPr>
                <w:color w:val="000000" w:themeColor="text1"/>
              </w:rPr>
            </w:rPrChange>
          </w:rPr>
          <w:delText>software</w:delText>
        </w:r>
      </w:del>
      <w:ins w:id="1028" w:author="Ruijie Xu" w:date="2022-02-01T15:16:00Z">
        <w:del w:id="1029" w:author="Liliana Salvador" w:date="2022-02-22T18:14:00Z">
          <w:r w:rsidR="001F12F2" w:rsidRPr="002B42A7" w:rsidDel="000B2789">
            <w:rPr>
              <w:rFonts w:ascii="Times New Roman" w:hAnsi="Times New Roman" w:cs="Times New Roman"/>
              <w:color w:val="000000" w:themeColor="text1"/>
              <w:rPrChange w:id="1030" w:author="Ruijie Xu" w:date="2022-03-10T12:31:00Z">
                <w:rPr>
                  <w:color w:val="000000" w:themeColor="text1"/>
                </w:rPr>
              </w:rPrChange>
            </w:rPr>
            <w:delText xml:space="preserve"> </w:delText>
          </w:r>
        </w:del>
      </w:ins>
      <w:ins w:id="1031" w:author="Ruijie Xu" w:date="2022-02-01T15:19:00Z">
        <w:del w:id="1032" w:author="Liliana Salvador" w:date="2022-02-22T18:14:00Z">
          <w:r w:rsidR="00173518" w:rsidRPr="002B42A7" w:rsidDel="000B2789">
            <w:rPr>
              <w:rFonts w:ascii="Times New Roman" w:hAnsi="Times New Roman" w:cs="Times New Roman"/>
              <w:color w:val="000000" w:themeColor="text1"/>
              <w:rPrChange w:id="1033" w:author="Ruijie Xu" w:date="2022-03-10T12:31:00Z">
                <w:rPr>
                  <w:color w:val="000000" w:themeColor="text1"/>
                </w:rPr>
              </w:rPrChange>
            </w:rPr>
            <w:delText>metioned above</w:delText>
          </w:r>
        </w:del>
      </w:ins>
      <w:del w:id="1034" w:author="Ruijie Xu" w:date="2022-02-01T15:16:00Z">
        <w:r w:rsidR="00C06D2E" w:rsidRPr="002B42A7" w:rsidDel="001F12F2">
          <w:rPr>
            <w:rFonts w:ascii="Times New Roman" w:hAnsi="Times New Roman" w:cs="Times New Roman"/>
            <w:color w:val="000000" w:themeColor="text1"/>
            <w:rPrChange w:id="1035" w:author="Ruijie Xu" w:date="2022-03-10T12:31:00Z">
              <w:rPr>
                <w:color w:val="000000" w:themeColor="text1"/>
              </w:rPr>
            </w:rPrChange>
          </w:rPr>
          <w:delText xml:space="preserve">, Kraken2, CLARK, and </w:delText>
        </w:r>
        <w:r w:rsidR="00587076" w:rsidRPr="002B42A7" w:rsidDel="001F12F2">
          <w:rPr>
            <w:rFonts w:ascii="Times New Roman" w:hAnsi="Times New Roman" w:cs="Times New Roman"/>
            <w:color w:val="000000" w:themeColor="text1"/>
            <w:rPrChange w:id="1036" w:author="Ruijie Xu" w:date="2022-03-10T12:31:00Z">
              <w:rPr>
                <w:color w:val="000000" w:themeColor="text1"/>
              </w:rPr>
            </w:rPrChange>
          </w:rPr>
          <w:delText>CLARK-s</w:delText>
        </w:r>
      </w:del>
      <w:del w:id="1037" w:author="Rajeev, Sree" w:date="2022-02-28T14:26:00Z">
        <w:r w:rsidR="00C06D2E" w:rsidRPr="002B42A7" w:rsidDel="00AC6B29">
          <w:rPr>
            <w:rFonts w:ascii="Times New Roman" w:hAnsi="Times New Roman" w:cs="Times New Roman"/>
            <w:color w:val="000000" w:themeColor="text1"/>
            <w:rPrChange w:id="1038" w:author="Ruijie Xu" w:date="2022-03-10T12:31:00Z">
              <w:rPr>
                <w:color w:val="000000" w:themeColor="text1"/>
              </w:rPr>
            </w:rPrChange>
          </w:rPr>
          <w:delText>.</w:delText>
        </w:r>
        <w:r w:rsidR="00366132" w:rsidRPr="002B42A7" w:rsidDel="00AC6B29">
          <w:rPr>
            <w:rFonts w:ascii="Times New Roman" w:hAnsi="Times New Roman" w:cs="Times New Roman"/>
            <w:color w:val="000000" w:themeColor="text1"/>
            <w:rPrChange w:id="1039" w:author="Ruijie Xu" w:date="2022-03-10T12:31:00Z">
              <w:rPr>
                <w:color w:val="000000" w:themeColor="text1"/>
              </w:rPr>
            </w:rPrChange>
          </w:rPr>
          <w:delText xml:space="preserve"> </w:delText>
        </w:r>
        <w:r w:rsidRPr="002B42A7" w:rsidDel="00AC6B29">
          <w:rPr>
            <w:rFonts w:ascii="Times New Roman" w:hAnsi="Times New Roman" w:cs="Times New Roman"/>
            <w:color w:val="000000" w:themeColor="text1"/>
            <w:rPrChange w:id="1040" w:author="Ruijie Xu" w:date="2022-03-10T12:31:00Z">
              <w:rPr>
                <w:color w:val="000000" w:themeColor="text1"/>
              </w:rPr>
            </w:rPrChange>
          </w:rPr>
          <w:delText>We</w:delText>
        </w:r>
      </w:del>
      <w:ins w:id="1041" w:author="Rajeev, Sree" w:date="2022-02-28T14:26:00Z">
        <w:del w:id="1042" w:author="Liliana Salvador" w:date="2022-03-08T17:48:00Z">
          <w:r w:rsidR="00AC6B29" w:rsidRPr="002B42A7" w:rsidDel="00F63B0B">
            <w:rPr>
              <w:rFonts w:ascii="Times New Roman" w:hAnsi="Times New Roman" w:cs="Times New Roman"/>
              <w:color w:val="000000" w:themeColor="text1"/>
              <w:rPrChange w:id="1043" w:author="Ruijie Xu" w:date="2022-03-10T12:31:00Z">
                <w:rPr>
                  <w:color w:val="000000" w:themeColor="text1"/>
                </w:rPr>
              </w:rPrChange>
            </w:rPr>
            <w:delText xml:space="preserve"> and </w:delText>
          </w:r>
        </w:del>
      </w:ins>
      <w:del w:id="1044" w:author="Liliana Salvador" w:date="2022-03-08T17:48:00Z">
        <w:r w:rsidRPr="002B42A7" w:rsidDel="00F63B0B">
          <w:rPr>
            <w:rFonts w:ascii="Times New Roman" w:hAnsi="Times New Roman" w:cs="Times New Roman"/>
            <w:color w:val="000000" w:themeColor="text1"/>
            <w:rPrChange w:id="1045" w:author="Ruijie Xu" w:date="2022-03-10T12:31:00Z">
              <w:rPr>
                <w:color w:val="000000" w:themeColor="text1"/>
              </w:rPr>
            </w:rPrChange>
          </w:rPr>
          <w:delText xml:space="preserve"> </w:delText>
        </w:r>
      </w:del>
      <w:del w:id="1046" w:author="Liliana Salvador" w:date="2022-02-22T18:39:00Z">
        <w:r w:rsidR="00DA3793" w:rsidRPr="002B42A7" w:rsidDel="003F73CA">
          <w:rPr>
            <w:rFonts w:ascii="Times New Roman" w:hAnsi="Times New Roman" w:cs="Times New Roman"/>
            <w:color w:val="000000" w:themeColor="text1"/>
            <w:rPrChange w:id="1047" w:author="Ruijie Xu" w:date="2022-03-10T12:31:00Z">
              <w:rPr>
                <w:color w:val="000000" w:themeColor="text1"/>
              </w:rPr>
            </w:rPrChange>
          </w:rPr>
          <w:delText>specifically</w:delText>
        </w:r>
      </w:del>
      <w:del w:id="1048" w:author="Liliana Salvador" w:date="2022-03-08T17:48:00Z">
        <w:r w:rsidRPr="002B42A7" w:rsidDel="00F63B0B">
          <w:rPr>
            <w:rFonts w:ascii="Times New Roman" w:hAnsi="Times New Roman" w:cs="Times New Roman"/>
            <w:color w:val="000000" w:themeColor="text1"/>
            <w:rPrChange w:id="1049" w:author="Ruijie Xu" w:date="2022-03-10T12:31:00Z">
              <w:rPr>
                <w:color w:val="000000" w:themeColor="text1"/>
              </w:rPr>
            </w:rPrChange>
          </w:rPr>
          <w:delText xml:space="preserve"> address</w:delText>
        </w:r>
      </w:del>
      <w:ins w:id="1050" w:author="Rajeev, Sree" w:date="2022-02-28T14:26:00Z">
        <w:del w:id="1051" w:author="Liliana Salvador" w:date="2022-03-08T17:48:00Z">
          <w:r w:rsidR="00AC6B29" w:rsidRPr="002B42A7" w:rsidDel="00F63B0B">
            <w:rPr>
              <w:rFonts w:ascii="Times New Roman" w:hAnsi="Times New Roman" w:cs="Times New Roman"/>
              <w:color w:val="000000" w:themeColor="text1"/>
              <w:rPrChange w:id="1052" w:author="Ruijie Xu" w:date="2022-03-10T12:31:00Z">
                <w:rPr>
                  <w:color w:val="000000" w:themeColor="text1"/>
                </w:rPr>
              </w:rPrChange>
            </w:rPr>
            <w:delText>ed</w:delText>
          </w:r>
        </w:del>
      </w:ins>
      <w:del w:id="1053" w:author="Liliana Salvador" w:date="2022-03-08T17:48:00Z">
        <w:r w:rsidRPr="002B42A7" w:rsidDel="00F63B0B">
          <w:rPr>
            <w:rFonts w:ascii="Times New Roman" w:hAnsi="Times New Roman" w:cs="Times New Roman"/>
            <w:color w:val="000000" w:themeColor="text1"/>
            <w:rPrChange w:id="1054" w:author="Ruijie Xu" w:date="2022-03-10T12:31:00Z">
              <w:rPr>
                <w:color w:val="000000" w:themeColor="text1"/>
              </w:rPr>
            </w:rPrChange>
          </w:rPr>
          <w:delText xml:space="preserve"> </w:delText>
        </w:r>
        <w:bookmarkStart w:id="1055" w:name="OLE_LINK215"/>
        <w:bookmarkStart w:id="1056" w:name="OLE_LINK216"/>
        <w:r w:rsidRPr="002B42A7" w:rsidDel="00F63B0B">
          <w:rPr>
            <w:rFonts w:ascii="Times New Roman" w:hAnsi="Times New Roman" w:cs="Times New Roman"/>
            <w:color w:val="000000" w:themeColor="text1"/>
            <w:rPrChange w:id="1057" w:author="Ruijie Xu" w:date="2022-03-10T12:31:00Z">
              <w:rPr>
                <w:color w:val="000000" w:themeColor="text1"/>
              </w:rPr>
            </w:rPrChange>
          </w:rPr>
          <w:delText xml:space="preserve">how the use of different </w:delText>
        </w:r>
        <w:r w:rsidR="00FE5C5D" w:rsidRPr="002B42A7" w:rsidDel="00F63B0B">
          <w:rPr>
            <w:rFonts w:ascii="Times New Roman" w:hAnsi="Times New Roman" w:cs="Times New Roman"/>
            <w:color w:val="000000" w:themeColor="text1"/>
            <w:rPrChange w:id="1058" w:author="Ruijie Xu" w:date="2022-03-10T12:31:00Z">
              <w:rPr>
                <w:color w:val="000000" w:themeColor="text1"/>
              </w:rPr>
            </w:rPrChange>
          </w:rPr>
          <w:delText>DB</w:delText>
        </w:r>
        <w:r w:rsidRPr="002B42A7" w:rsidDel="00F63B0B">
          <w:rPr>
            <w:rFonts w:ascii="Times New Roman" w:hAnsi="Times New Roman" w:cs="Times New Roman"/>
            <w:color w:val="000000" w:themeColor="text1"/>
            <w:rPrChange w:id="1059" w:author="Ruijie Xu" w:date="2022-03-10T12:31:00Z">
              <w:rPr>
                <w:color w:val="000000" w:themeColor="text1"/>
              </w:rPr>
            </w:rPrChange>
          </w:rPr>
          <w:delText xml:space="preserve">s and </w:delText>
        </w:r>
        <w:r w:rsidR="00AD523B" w:rsidRPr="002B42A7" w:rsidDel="00F63B0B">
          <w:rPr>
            <w:rFonts w:ascii="Times New Roman" w:hAnsi="Times New Roman" w:cs="Times New Roman"/>
            <w:color w:val="000000" w:themeColor="text1"/>
            <w:rPrChange w:id="1060" w:author="Ruijie Xu" w:date="2022-03-10T12:31:00Z">
              <w:rPr>
                <w:color w:val="000000" w:themeColor="text1"/>
              </w:rPr>
            </w:rPrChange>
          </w:rPr>
          <w:delText xml:space="preserve">software influence </w:delText>
        </w:r>
      </w:del>
      <w:ins w:id="1061" w:author="Ruijie Xu" w:date="2022-02-01T16:21:00Z">
        <w:del w:id="1062" w:author="Liliana Salvador" w:date="2022-03-08T17:48:00Z">
          <w:r w:rsidR="00FA4F34" w:rsidRPr="002B42A7" w:rsidDel="00F63B0B">
            <w:rPr>
              <w:rFonts w:ascii="Times New Roman" w:hAnsi="Times New Roman" w:cs="Times New Roman"/>
              <w:color w:val="000000" w:themeColor="text1"/>
              <w:rPrChange w:id="1063" w:author="Ruijie Xu" w:date="2022-03-10T12:31:00Z">
                <w:rPr>
                  <w:color w:val="000000" w:themeColor="text1"/>
                </w:rPr>
              </w:rPrChange>
            </w:rPr>
            <w:delText xml:space="preserve">the </w:delText>
          </w:r>
        </w:del>
      </w:ins>
      <w:ins w:id="1064" w:author="Rajeev, Sree" w:date="2022-02-28T14:27:00Z">
        <w:del w:id="1065" w:author="Liliana Salvador" w:date="2022-03-08T17:48:00Z">
          <w:r w:rsidR="00AC6B29" w:rsidRPr="002B42A7" w:rsidDel="00F63B0B">
            <w:rPr>
              <w:rFonts w:ascii="Times New Roman" w:hAnsi="Times New Roman" w:cs="Times New Roman"/>
              <w:color w:val="000000" w:themeColor="text1"/>
              <w:rPrChange w:id="1066" w:author="Ruijie Xu" w:date="2022-03-10T12:31:00Z">
                <w:rPr>
                  <w:color w:val="000000" w:themeColor="text1"/>
                </w:rPr>
              </w:rPrChange>
            </w:rPr>
            <w:delText xml:space="preserve">microbial </w:delText>
          </w:r>
        </w:del>
      </w:ins>
      <w:del w:id="1067" w:author="Liliana Salvador" w:date="2022-03-08T17:48:00Z">
        <w:r w:rsidR="00431A2A" w:rsidRPr="002B42A7" w:rsidDel="00F63B0B">
          <w:rPr>
            <w:rFonts w:ascii="Times New Roman" w:hAnsi="Times New Roman" w:cs="Times New Roman"/>
            <w:color w:val="000000" w:themeColor="text1"/>
            <w:rPrChange w:id="1068" w:author="Ruijie Xu" w:date="2022-03-10T12:31:00Z">
              <w:rPr>
                <w:color w:val="000000" w:themeColor="text1"/>
              </w:rPr>
            </w:rPrChange>
          </w:rPr>
          <w:delText xml:space="preserve">diagnostic results for </w:delText>
        </w:r>
        <w:r w:rsidR="00AD523B" w:rsidRPr="002B42A7" w:rsidDel="00F63B0B">
          <w:rPr>
            <w:rFonts w:ascii="Times New Roman" w:hAnsi="Times New Roman" w:cs="Times New Roman"/>
            <w:color w:val="000000" w:themeColor="text1"/>
            <w:rPrChange w:id="1069" w:author="Ruijie Xu" w:date="2022-03-10T12:31:00Z">
              <w:rPr>
                <w:color w:val="000000" w:themeColor="text1"/>
              </w:rPr>
            </w:rPrChange>
          </w:rPr>
          <w:delText>a specific</w:delText>
        </w:r>
        <w:r w:rsidR="00AE4F6D" w:rsidRPr="002B42A7" w:rsidDel="00F63B0B">
          <w:rPr>
            <w:rFonts w:ascii="Times New Roman" w:hAnsi="Times New Roman" w:cs="Times New Roman"/>
            <w:color w:val="000000" w:themeColor="text1"/>
            <w:rPrChange w:id="1070" w:author="Ruijie Xu" w:date="2022-03-10T12:31:00Z">
              <w:rPr>
                <w:color w:val="000000" w:themeColor="text1"/>
              </w:rPr>
            </w:rPrChange>
          </w:rPr>
          <w:delText xml:space="preserve"> pathogen of interest </w:delText>
        </w:r>
        <w:bookmarkEnd w:id="1055"/>
        <w:bookmarkEnd w:id="1056"/>
        <w:r w:rsidR="00AE4F6D" w:rsidRPr="002B42A7" w:rsidDel="00F63B0B">
          <w:rPr>
            <w:rFonts w:ascii="Times New Roman" w:hAnsi="Times New Roman" w:cs="Times New Roman"/>
            <w:color w:val="000000" w:themeColor="text1"/>
            <w:rPrChange w:id="1071" w:author="Ruijie Xu" w:date="2022-03-10T12:31:00Z">
              <w:rPr>
                <w:color w:val="000000" w:themeColor="text1"/>
              </w:rPr>
            </w:rPrChange>
          </w:rPr>
          <w:delText xml:space="preserve">and how </w:delText>
        </w:r>
        <w:r w:rsidR="00DA3793" w:rsidRPr="002B42A7" w:rsidDel="00F63B0B">
          <w:rPr>
            <w:rFonts w:ascii="Times New Roman" w:hAnsi="Times New Roman" w:cs="Times New Roman"/>
            <w:color w:val="000000" w:themeColor="text1"/>
            <w:rPrChange w:id="1072" w:author="Ruijie Xu" w:date="2022-03-10T12:31:00Z">
              <w:rPr>
                <w:color w:val="000000" w:themeColor="text1"/>
              </w:rPr>
            </w:rPrChange>
          </w:rPr>
          <w:delText xml:space="preserve">different </w:delText>
        </w:r>
        <w:r w:rsidR="00AE4F6D" w:rsidRPr="002B42A7" w:rsidDel="00F63B0B">
          <w:rPr>
            <w:rFonts w:ascii="Times New Roman" w:hAnsi="Times New Roman" w:cs="Times New Roman"/>
            <w:color w:val="000000" w:themeColor="text1"/>
            <w:rPrChange w:id="1073" w:author="Ruijie Xu" w:date="2022-03-10T12:31:00Z">
              <w:rPr>
                <w:color w:val="000000" w:themeColor="text1"/>
              </w:rPr>
            </w:rPrChange>
          </w:rPr>
          <w:delText xml:space="preserve">profiling </w:delText>
        </w:r>
      </w:del>
      <w:ins w:id="1074" w:author="Ruijie Xu" w:date="2022-02-01T16:21:00Z">
        <w:del w:id="1075" w:author="Liliana Salvador" w:date="2022-03-08T17:48:00Z">
          <w:r w:rsidR="00FA4F34" w:rsidRPr="002B42A7" w:rsidDel="00F63B0B">
            <w:rPr>
              <w:rFonts w:ascii="Times New Roman" w:hAnsi="Times New Roman" w:cs="Times New Roman"/>
              <w:color w:val="000000" w:themeColor="text1"/>
              <w:rPrChange w:id="1076" w:author="Ruijie Xu" w:date="2022-03-10T12:31:00Z">
                <w:rPr>
                  <w:color w:val="000000" w:themeColor="text1"/>
                </w:rPr>
              </w:rPrChange>
            </w:rPr>
            <w:delText xml:space="preserve">of </w:delText>
          </w:r>
        </w:del>
      </w:ins>
      <w:ins w:id="1077" w:author="Ruijie Xu" w:date="2022-02-01T16:22:00Z">
        <w:del w:id="1078" w:author="Liliana Salvador" w:date="2022-03-08T17:48:00Z">
          <w:r w:rsidR="00FA4F34" w:rsidRPr="002B42A7" w:rsidDel="00F63B0B">
            <w:rPr>
              <w:rFonts w:ascii="Times New Roman" w:hAnsi="Times New Roman" w:cs="Times New Roman"/>
              <w:color w:val="000000" w:themeColor="text1"/>
              <w:rPrChange w:id="1079" w:author="Ruijie Xu" w:date="2022-03-10T12:31:00Z">
                <w:rPr>
                  <w:color w:val="000000" w:themeColor="text1"/>
                </w:rPr>
              </w:rPrChange>
            </w:rPr>
            <w:delText>the rat samples, and how these influences</w:delText>
          </w:r>
        </w:del>
      </w:ins>
      <w:del w:id="1080" w:author="Liliana Salvador" w:date="2022-03-08T17:48:00Z">
        <w:r w:rsidR="00AE4F6D" w:rsidRPr="002B42A7" w:rsidDel="00F63B0B">
          <w:rPr>
            <w:rFonts w:ascii="Times New Roman" w:hAnsi="Times New Roman" w:cs="Times New Roman"/>
            <w:color w:val="000000" w:themeColor="text1"/>
            <w:rPrChange w:id="1081" w:author="Ruijie Xu" w:date="2022-03-10T12:31:00Z">
              <w:rPr>
                <w:color w:val="000000" w:themeColor="text1"/>
              </w:rPr>
            </w:rPrChange>
          </w:rPr>
          <w:delText xml:space="preserve">results </w:delText>
        </w:r>
        <w:r w:rsidR="00DA3793" w:rsidRPr="002B42A7" w:rsidDel="00F63B0B">
          <w:rPr>
            <w:rFonts w:ascii="Times New Roman" w:hAnsi="Times New Roman" w:cs="Times New Roman"/>
            <w:color w:val="000000" w:themeColor="text1"/>
            <w:rPrChange w:id="1082" w:author="Ruijie Xu" w:date="2022-03-10T12:31:00Z">
              <w:rPr>
                <w:color w:val="000000" w:themeColor="text1"/>
              </w:rPr>
            </w:rPrChange>
          </w:rPr>
          <w:delText>can affect</w:delText>
        </w:r>
        <w:r w:rsidR="00AE4F6D" w:rsidRPr="002B42A7" w:rsidDel="00F63B0B">
          <w:rPr>
            <w:rFonts w:ascii="Times New Roman" w:hAnsi="Times New Roman" w:cs="Times New Roman"/>
            <w:color w:val="000000" w:themeColor="text1"/>
            <w:rPrChange w:id="1083" w:author="Ruijie Xu" w:date="2022-03-10T12:31:00Z">
              <w:rPr>
                <w:color w:val="000000" w:themeColor="text1"/>
              </w:rPr>
            </w:rPrChange>
          </w:rPr>
          <w:delText xml:space="preserve"> the downstream analyses</w:delText>
        </w:r>
      </w:del>
      <w:r w:rsidR="00AE4F6D" w:rsidRPr="002B42A7">
        <w:rPr>
          <w:rFonts w:ascii="Times New Roman" w:hAnsi="Times New Roman" w:cs="Times New Roman"/>
          <w:color w:val="000000" w:themeColor="text1"/>
          <w:rPrChange w:id="1084" w:author="Ruijie Xu" w:date="2022-03-10T12:31:00Z">
            <w:rPr>
              <w:color w:val="000000" w:themeColor="text1"/>
            </w:rPr>
          </w:rPrChange>
        </w:rPr>
        <w:t>.</w:t>
      </w:r>
      <w:proofErr w:type="spellEnd"/>
      <w:r w:rsidR="00AE4F6D" w:rsidRPr="002B42A7" w:rsidDel="00AE4F6D">
        <w:rPr>
          <w:rFonts w:ascii="Times New Roman" w:hAnsi="Times New Roman" w:cs="Times New Roman"/>
          <w:color w:val="000000" w:themeColor="text1"/>
          <w:rPrChange w:id="1085" w:author="Ruijie Xu" w:date="2022-03-10T12:31:00Z">
            <w:rPr>
              <w:color w:val="000000" w:themeColor="text1"/>
            </w:rPr>
          </w:rPrChange>
        </w:rPr>
        <w:t xml:space="preserve"> </w:t>
      </w:r>
      <w:del w:id="1086" w:author="Rajeev, Sree" w:date="2022-02-28T14:27:00Z">
        <w:r w:rsidR="00366132" w:rsidRPr="002B42A7" w:rsidDel="00AC6B29">
          <w:rPr>
            <w:rFonts w:ascii="Times New Roman" w:hAnsi="Times New Roman" w:cs="Times New Roman"/>
            <w:color w:val="000000" w:themeColor="text1"/>
            <w:rPrChange w:id="1087" w:author="Ruijie Xu" w:date="2022-03-10T12:31:00Z">
              <w:rPr>
                <w:color w:val="000000" w:themeColor="text1"/>
              </w:rPr>
            </w:rPrChange>
          </w:rPr>
          <w:delText>We also</w:delText>
        </w:r>
      </w:del>
      <w:ins w:id="1088" w:author="Liliana Salvador" w:date="2022-02-22T18:16:00Z">
        <w:del w:id="1089" w:author="Rajeev, Sree" w:date="2022-02-28T14:27:00Z">
          <w:r w:rsidR="000B2789" w:rsidRPr="002B42A7" w:rsidDel="00AC6B29">
            <w:rPr>
              <w:rFonts w:ascii="Times New Roman" w:hAnsi="Times New Roman" w:cs="Times New Roman"/>
              <w:color w:val="000000" w:themeColor="text1"/>
              <w:rPrChange w:id="1090" w:author="Ruijie Xu" w:date="2022-03-10T12:31:00Z">
                <w:rPr>
                  <w:color w:val="000000" w:themeColor="text1"/>
                </w:rPr>
              </w:rPrChange>
            </w:rPr>
            <w:delText xml:space="preserve"> test</w:delText>
          </w:r>
        </w:del>
      </w:ins>
      <w:ins w:id="1091" w:author="Ruijie Xu" w:date="2022-02-27T10:27:00Z">
        <w:del w:id="1092" w:author="Rajeev, Sree" w:date="2022-02-28T14:27:00Z">
          <w:r w:rsidR="00ED4429" w:rsidRPr="002B42A7" w:rsidDel="00AC6B29">
            <w:rPr>
              <w:rFonts w:ascii="Times New Roman" w:hAnsi="Times New Roman" w:cs="Times New Roman"/>
              <w:color w:val="000000" w:themeColor="text1"/>
              <w:rPrChange w:id="1093" w:author="Ruijie Xu" w:date="2022-03-10T12:31:00Z">
                <w:rPr>
                  <w:color w:val="000000" w:themeColor="text1"/>
                </w:rPr>
              </w:rPrChange>
            </w:rPr>
            <w:delText>ed</w:delText>
          </w:r>
        </w:del>
      </w:ins>
      <w:ins w:id="1094" w:author="Liliana Salvador" w:date="2022-02-22T18:16:00Z">
        <w:del w:id="1095" w:author="Rajeev, Sree" w:date="2022-02-28T14:27:00Z">
          <w:r w:rsidR="000B2789" w:rsidRPr="002B42A7" w:rsidDel="00AC6B29">
            <w:rPr>
              <w:rFonts w:ascii="Times New Roman" w:hAnsi="Times New Roman" w:cs="Times New Roman"/>
              <w:color w:val="000000" w:themeColor="text1"/>
              <w:rPrChange w:id="1096" w:author="Ruijie Xu" w:date="2022-03-10T12:31:00Z">
                <w:rPr>
                  <w:color w:val="000000" w:themeColor="text1"/>
                </w:rPr>
              </w:rPrChange>
            </w:rPr>
            <w:delText xml:space="preserve"> how well these methods</w:delText>
          </w:r>
        </w:del>
      </w:ins>
      <w:del w:id="1097" w:author="Rajeev, Sree" w:date="2022-02-28T14:27:00Z">
        <w:r w:rsidR="00366132" w:rsidRPr="002B42A7" w:rsidDel="00AC6B29">
          <w:rPr>
            <w:rFonts w:ascii="Times New Roman" w:hAnsi="Times New Roman" w:cs="Times New Roman"/>
            <w:color w:val="000000" w:themeColor="text1"/>
            <w:rPrChange w:id="1098" w:author="Ruijie Xu" w:date="2022-03-10T12:31:00Z">
              <w:rPr>
                <w:color w:val="000000" w:themeColor="text1"/>
              </w:rPr>
            </w:rPrChange>
          </w:rPr>
          <w:delText xml:space="preserve"> focused on the specific detection of </w:delText>
        </w:r>
        <w:r w:rsidR="00FA4E52" w:rsidRPr="002B42A7" w:rsidDel="00AC6B29">
          <w:rPr>
            <w:rFonts w:ascii="Times New Roman" w:hAnsi="Times New Roman" w:cs="Times New Roman"/>
            <w:color w:val="000000" w:themeColor="text1"/>
            <w:rPrChange w:id="1099" w:author="Ruijie Xu" w:date="2022-03-10T12:31:00Z">
              <w:rPr>
                <w:color w:val="000000" w:themeColor="text1"/>
              </w:rPr>
            </w:rPrChange>
          </w:rPr>
          <w:delText>the</w:delText>
        </w:r>
        <w:r w:rsidR="00366132" w:rsidRPr="002B42A7" w:rsidDel="00AC6B29">
          <w:rPr>
            <w:rFonts w:ascii="Times New Roman" w:hAnsi="Times New Roman" w:cs="Times New Roman"/>
            <w:color w:val="000000" w:themeColor="text1"/>
            <w:rPrChange w:id="1100" w:author="Ruijie Xu" w:date="2022-03-10T12:31:00Z">
              <w:rPr>
                <w:color w:val="000000" w:themeColor="text1"/>
              </w:rPr>
            </w:rPrChange>
          </w:rPr>
          <w:delText xml:space="preserve"> zoonotic pathogen </w:delText>
        </w:r>
        <w:r w:rsidR="00366132" w:rsidRPr="002B42A7" w:rsidDel="00AC6B29">
          <w:rPr>
            <w:rFonts w:ascii="Times New Roman" w:hAnsi="Times New Roman" w:cs="Times New Roman"/>
            <w:i/>
            <w:color w:val="000000" w:themeColor="text1"/>
            <w:rPrChange w:id="1101" w:author="Ruijie Xu" w:date="2022-03-10T12:31:00Z">
              <w:rPr>
                <w:i/>
                <w:color w:val="000000" w:themeColor="text1"/>
              </w:rPr>
            </w:rPrChange>
          </w:rPr>
          <w:delText>Leptospira</w:delText>
        </w:r>
      </w:del>
      <w:ins w:id="1102" w:author="Ruijie Xu" w:date="2022-02-02T11:02:00Z">
        <w:del w:id="1103" w:author="Rajeev, Sree" w:date="2022-02-28T14:27:00Z">
          <w:r w:rsidR="00463AA7" w:rsidRPr="002B42A7" w:rsidDel="00AC6B29">
            <w:rPr>
              <w:rFonts w:ascii="Times New Roman" w:hAnsi="Times New Roman" w:cs="Times New Roman"/>
              <w:i/>
              <w:color w:val="000000" w:themeColor="text1"/>
              <w:rPrChange w:id="1104" w:author="Ruijie Xu" w:date="2022-03-10T12:31:00Z">
                <w:rPr>
                  <w:i/>
                  <w:color w:val="000000" w:themeColor="text1"/>
                </w:rPr>
              </w:rPrChange>
            </w:rPr>
            <w:delText>Leptospira</w:delText>
          </w:r>
        </w:del>
      </w:ins>
      <w:del w:id="1105" w:author="Rajeev, Sree" w:date="2022-02-28T14:27:00Z">
        <w:r w:rsidR="00366132" w:rsidRPr="002B42A7" w:rsidDel="00AC6B29">
          <w:rPr>
            <w:rFonts w:ascii="Times New Roman" w:hAnsi="Times New Roman" w:cs="Times New Roman"/>
            <w:color w:val="000000" w:themeColor="text1"/>
            <w:rPrChange w:id="1106" w:author="Ruijie Xu" w:date="2022-03-10T12:31:00Z">
              <w:rPr>
                <w:color w:val="000000" w:themeColor="text1"/>
              </w:rPr>
            </w:rPrChange>
          </w:rPr>
          <w:delText xml:space="preserve"> in rat kidneys. </w:delText>
        </w:r>
      </w:del>
      <w:ins w:id="1107" w:author="Liliana Salvador" w:date="2022-02-22T18:39:00Z">
        <w:r w:rsidR="003F73CA" w:rsidRPr="002B42A7">
          <w:rPr>
            <w:rFonts w:ascii="Times New Roman" w:hAnsi="Times New Roman" w:cs="Times New Roman"/>
            <w:color w:val="000000" w:themeColor="text1"/>
            <w:rPrChange w:id="1108" w:author="Ruijie Xu" w:date="2022-03-10T12:31:00Z">
              <w:rPr>
                <w:color w:val="000000" w:themeColor="text1"/>
              </w:rPr>
            </w:rPrChange>
          </w:rPr>
          <w:t xml:space="preserve">Specifically, </w:t>
        </w:r>
      </w:ins>
      <w:ins w:id="1109" w:author="Liliana Salvador" w:date="2022-03-08T17:48:00Z">
        <w:r w:rsidR="00F63B0B" w:rsidRPr="002B42A7">
          <w:rPr>
            <w:rFonts w:ascii="Times New Roman" w:hAnsi="Times New Roman" w:cs="Times New Roman"/>
            <w:color w:val="000000" w:themeColor="text1"/>
            <w:rPrChange w:id="1110" w:author="Ruijie Xu" w:date="2022-03-10T12:31:00Z">
              <w:rPr>
                <w:color w:val="000000" w:themeColor="text1"/>
              </w:rPr>
            </w:rPrChange>
          </w:rPr>
          <w:t>we</w:t>
        </w:r>
      </w:ins>
      <w:del w:id="1111" w:author="Liliana Salvador" w:date="2022-02-22T18:39:00Z">
        <w:r w:rsidR="00DA3793" w:rsidRPr="002B42A7" w:rsidDel="003F73CA">
          <w:rPr>
            <w:rFonts w:ascii="Times New Roman" w:hAnsi="Times New Roman" w:cs="Times New Roman"/>
            <w:color w:val="000000" w:themeColor="text1"/>
            <w:rPrChange w:id="1112" w:author="Ruijie Xu" w:date="2022-03-10T12:31:00Z">
              <w:rPr>
                <w:color w:val="000000" w:themeColor="text1"/>
              </w:rPr>
            </w:rPrChange>
          </w:rPr>
          <w:delText>T</w:delText>
        </w:r>
      </w:del>
      <w:del w:id="1113" w:author="Liliana Salvador" w:date="2022-03-08T17:48:00Z">
        <w:r w:rsidR="00DA3793" w:rsidRPr="002B42A7" w:rsidDel="00F63B0B">
          <w:rPr>
            <w:rFonts w:ascii="Times New Roman" w:hAnsi="Times New Roman" w:cs="Times New Roman"/>
            <w:color w:val="000000" w:themeColor="text1"/>
            <w:rPrChange w:id="1114" w:author="Ruijie Xu" w:date="2022-03-10T12:31:00Z">
              <w:rPr>
                <w:color w:val="000000" w:themeColor="text1"/>
              </w:rPr>
            </w:rPrChange>
          </w:rPr>
          <w:delText>he</w:delText>
        </w:r>
        <w:r w:rsidRPr="002B42A7" w:rsidDel="00F63B0B">
          <w:rPr>
            <w:rFonts w:ascii="Times New Roman" w:hAnsi="Times New Roman" w:cs="Times New Roman"/>
            <w:color w:val="000000" w:themeColor="text1"/>
            <w:rPrChange w:id="1115" w:author="Ruijie Xu" w:date="2022-03-10T12:31:00Z">
              <w:rPr>
                <w:color w:val="000000" w:themeColor="text1"/>
              </w:rPr>
            </w:rPrChange>
          </w:rPr>
          <w:delText xml:space="preserve"> objectives </w:delText>
        </w:r>
        <w:r w:rsidR="00DA3793" w:rsidRPr="002B42A7" w:rsidDel="00F63B0B">
          <w:rPr>
            <w:rFonts w:ascii="Times New Roman" w:hAnsi="Times New Roman" w:cs="Times New Roman"/>
            <w:color w:val="000000" w:themeColor="text1"/>
            <w:rPrChange w:id="1116" w:author="Ruijie Xu" w:date="2022-03-10T12:31:00Z">
              <w:rPr>
                <w:color w:val="000000" w:themeColor="text1"/>
              </w:rPr>
            </w:rPrChange>
          </w:rPr>
          <w:delText>of</w:delText>
        </w:r>
        <w:r w:rsidRPr="002B42A7" w:rsidDel="00F63B0B">
          <w:rPr>
            <w:rFonts w:ascii="Times New Roman" w:hAnsi="Times New Roman" w:cs="Times New Roman"/>
            <w:color w:val="000000" w:themeColor="text1"/>
            <w:rPrChange w:id="1117" w:author="Ruijie Xu" w:date="2022-03-10T12:31:00Z">
              <w:rPr>
                <w:color w:val="000000" w:themeColor="text1"/>
              </w:rPr>
            </w:rPrChange>
          </w:rPr>
          <w:delText xml:space="preserve"> the current study are to</w:delText>
        </w:r>
      </w:del>
      <w:r w:rsidRPr="002B42A7">
        <w:rPr>
          <w:rFonts w:ascii="Times New Roman" w:hAnsi="Times New Roman" w:cs="Times New Roman"/>
          <w:color w:val="000000" w:themeColor="text1"/>
          <w:rPrChange w:id="1118" w:author="Ruijie Xu" w:date="2022-03-10T12:31:00Z">
            <w:rPr>
              <w:color w:val="000000" w:themeColor="text1"/>
            </w:rPr>
          </w:rPrChange>
        </w:rPr>
        <w:t xml:space="preserve"> 1) compare</w:t>
      </w:r>
      <w:ins w:id="1119" w:author="Liliana Salvador" w:date="2022-03-08T17:48:00Z">
        <w:r w:rsidR="00F63B0B" w:rsidRPr="002B42A7">
          <w:rPr>
            <w:rFonts w:ascii="Times New Roman" w:hAnsi="Times New Roman" w:cs="Times New Roman"/>
            <w:color w:val="000000" w:themeColor="text1"/>
            <w:rPrChange w:id="1120" w:author="Ruijie Xu" w:date="2022-03-10T12:31:00Z">
              <w:rPr>
                <w:color w:val="000000" w:themeColor="text1"/>
              </w:rPr>
            </w:rPrChange>
          </w:rPr>
          <w:t>d</w:t>
        </w:r>
      </w:ins>
      <w:r w:rsidRPr="002B42A7">
        <w:rPr>
          <w:rFonts w:ascii="Times New Roman" w:hAnsi="Times New Roman" w:cs="Times New Roman"/>
          <w:color w:val="000000" w:themeColor="text1"/>
          <w:rPrChange w:id="1121" w:author="Ruijie Xu" w:date="2022-03-10T12:31:00Z">
            <w:rPr>
              <w:color w:val="000000" w:themeColor="text1"/>
            </w:rPr>
          </w:rPrChange>
        </w:rPr>
        <w:t xml:space="preserve"> the taxonomical profiles</w:t>
      </w:r>
      <w:del w:id="1122" w:author="Ruijie Xu" w:date="2022-02-01T15:19:00Z">
        <w:r w:rsidRPr="002B42A7" w:rsidDel="00173518">
          <w:rPr>
            <w:rFonts w:ascii="Times New Roman" w:hAnsi="Times New Roman" w:cs="Times New Roman"/>
            <w:color w:val="000000" w:themeColor="text1"/>
            <w:rPrChange w:id="1123" w:author="Ruijie Xu" w:date="2022-03-10T12:31:00Z">
              <w:rPr>
                <w:color w:val="000000" w:themeColor="text1"/>
              </w:rPr>
            </w:rPrChange>
          </w:rPr>
          <w:delText xml:space="preserve"> of our dataset</w:delText>
        </w:r>
      </w:del>
      <w:r w:rsidRPr="002B42A7">
        <w:rPr>
          <w:rFonts w:ascii="Times New Roman" w:hAnsi="Times New Roman" w:cs="Times New Roman"/>
          <w:color w:val="000000" w:themeColor="text1"/>
          <w:rPrChange w:id="1124" w:author="Ruijie Xu" w:date="2022-03-10T12:31:00Z">
            <w:rPr>
              <w:color w:val="000000" w:themeColor="text1"/>
            </w:rPr>
          </w:rPrChange>
        </w:rPr>
        <w:t xml:space="preserve"> classified by </w:t>
      </w:r>
      <w:ins w:id="1125" w:author="Ruijie Xu" w:date="2022-02-01T15:19:00Z">
        <w:del w:id="1126" w:author="Liliana Salvador" w:date="2022-02-23T11:22:00Z">
          <w:r w:rsidR="00173518" w:rsidRPr="002B42A7" w:rsidDel="00AD79E6">
            <w:rPr>
              <w:rFonts w:ascii="Times New Roman" w:hAnsi="Times New Roman" w:cs="Times New Roman"/>
              <w:color w:val="000000" w:themeColor="text1"/>
              <w:rPrChange w:id="1127" w:author="Ruijie Xu" w:date="2022-03-10T12:31:00Z">
                <w:rPr>
                  <w:color w:val="000000" w:themeColor="text1"/>
                </w:rPr>
              </w:rPrChange>
            </w:rPr>
            <w:delText xml:space="preserve">the </w:delText>
          </w:r>
        </w:del>
        <w:r w:rsidR="00173518" w:rsidRPr="002B42A7">
          <w:rPr>
            <w:rFonts w:ascii="Times New Roman" w:hAnsi="Times New Roman" w:cs="Times New Roman"/>
            <w:color w:val="000000" w:themeColor="text1"/>
            <w:rPrChange w:id="1128" w:author="Ruijie Xu" w:date="2022-03-10T12:31:00Z">
              <w:rPr>
                <w:color w:val="000000" w:themeColor="text1"/>
              </w:rPr>
            </w:rPrChange>
          </w:rPr>
          <w:t>four</w:t>
        </w:r>
      </w:ins>
      <w:ins w:id="1129" w:author="Ruijie Xu" w:date="2022-02-01T15:20:00Z">
        <w:r w:rsidR="00173518" w:rsidRPr="002B42A7">
          <w:rPr>
            <w:rFonts w:ascii="Times New Roman" w:hAnsi="Times New Roman" w:cs="Times New Roman"/>
            <w:color w:val="000000" w:themeColor="text1"/>
            <w:rPrChange w:id="1130" w:author="Ruijie Xu" w:date="2022-03-10T12:31:00Z">
              <w:rPr>
                <w:color w:val="000000" w:themeColor="text1"/>
              </w:rPr>
            </w:rPrChange>
          </w:rPr>
          <w:t xml:space="preserve"> </w:t>
        </w:r>
      </w:ins>
      <w:del w:id="1131" w:author="Liliana Salvador" w:date="2022-02-23T11:22:00Z">
        <w:r w:rsidRPr="002B42A7" w:rsidDel="00AD79E6">
          <w:rPr>
            <w:rFonts w:ascii="Times New Roman" w:hAnsi="Times New Roman" w:cs="Times New Roman"/>
            <w:color w:val="000000" w:themeColor="text1"/>
            <w:rPrChange w:id="1132" w:author="Ruijie Xu" w:date="2022-03-10T12:31:00Z">
              <w:rPr>
                <w:color w:val="000000" w:themeColor="text1"/>
              </w:rPr>
            </w:rPrChange>
          </w:rPr>
          <w:delText xml:space="preserve">Kraken2 </w:delText>
        </w:r>
      </w:del>
      <w:ins w:id="1133" w:author="Liliana Salvador" w:date="2022-02-23T11:22:00Z">
        <w:r w:rsidR="00AD79E6" w:rsidRPr="002B42A7">
          <w:rPr>
            <w:rFonts w:ascii="Times New Roman" w:hAnsi="Times New Roman" w:cs="Times New Roman"/>
            <w:color w:val="000000" w:themeColor="text1"/>
            <w:rPrChange w:id="1134" w:author="Ruijie Xu" w:date="2022-03-10T12:31:00Z">
              <w:rPr>
                <w:color w:val="000000" w:themeColor="text1"/>
              </w:rPr>
            </w:rPrChange>
          </w:rPr>
          <w:t xml:space="preserve">DBs </w:t>
        </w:r>
      </w:ins>
      <w:ins w:id="1135" w:author="Ruijie Xu" w:date="2022-02-01T15:20:00Z">
        <w:del w:id="1136" w:author="Liliana Salvador" w:date="2022-02-23T11:21:00Z">
          <w:r w:rsidR="00173518" w:rsidRPr="002B42A7" w:rsidDel="00AD79E6">
            <w:rPr>
              <w:rFonts w:ascii="Times New Roman" w:hAnsi="Times New Roman" w:cs="Times New Roman"/>
              <w:color w:val="000000" w:themeColor="text1"/>
              <w:rPrChange w:id="1137" w:author="Ruijie Xu" w:date="2022-03-10T12:31:00Z">
                <w:rPr>
                  <w:color w:val="000000" w:themeColor="text1"/>
                </w:rPr>
              </w:rPrChange>
            </w:rPr>
            <w:delText xml:space="preserve">DBs </w:delText>
          </w:r>
        </w:del>
      </w:ins>
      <w:del w:id="1138" w:author="Liliana Salvador" w:date="2022-02-23T11:21:00Z">
        <w:r w:rsidRPr="002B42A7" w:rsidDel="00AD79E6">
          <w:rPr>
            <w:rFonts w:ascii="Times New Roman" w:hAnsi="Times New Roman" w:cs="Times New Roman"/>
            <w:color w:val="000000" w:themeColor="text1"/>
            <w:rPrChange w:id="1139" w:author="Ruijie Xu" w:date="2022-03-10T12:31:00Z">
              <w:rPr>
                <w:color w:val="000000" w:themeColor="text1"/>
              </w:rPr>
            </w:rPrChange>
          </w:rPr>
          <w:delText xml:space="preserve">using three different </w:delText>
        </w:r>
        <w:r w:rsidR="00FE5C5D" w:rsidRPr="002B42A7" w:rsidDel="00AD79E6">
          <w:rPr>
            <w:rFonts w:ascii="Times New Roman" w:hAnsi="Times New Roman" w:cs="Times New Roman"/>
            <w:color w:val="000000" w:themeColor="text1"/>
            <w:rPrChange w:id="1140" w:author="Ruijie Xu" w:date="2022-03-10T12:31:00Z">
              <w:rPr>
                <w:color w:val="000000" w:themeColor="text1"/>
              </w:rPr>
            </w:rPrChange>
          </w:rPr>
          <w:delText>DB</w:delText>
        </w:r>
        <w:r w:rsidRPr="002B42A7" w:rsidDel="00AD79E6">
          <w:rPr>
            <w:rFonts w:ascii="Times New Roman" w:hAnsi="Times New Roman" w:cs="Times New Roman"/>
            <w:color w:val="000000" w:themeColor="text1"/>
            <w:rPrChange w:id="1141" w:author="Ruijie Xu" w:date="2022-03-10T12:31:00Z">
              <w:rPr>
                <w:color w:val="000000" w:themeColor="text1"/>
              </w:rPr>
            </w:rPrChange>
          </w:rPr>
          <w:delText xml:space="preserve">s; 2) compare the microbial profiles of our dataset classified by Kraken2, CLARK, and </w:delText>
        </w:r>
        <w:r w:rsidR="00587076" w:rsidRPr="002B42A7" w:rsidDel="00AD79E6">
          <w:rPr>
            <w:rFonts w:ascii="Times New Roman" w:hAnsi="Times New Roman" w:cs="Times New Roman"/>
            <w:color w:val="000000" w:themeColor="text1"/>
            <w:rPrChange w:id="1142" w:author="Ruijie Xu" w:date="2022-03-10T12:31:00Z">
              <w:rPr>
                <w:color w:val="000000" w:themeColor="text1"/>
              </w:rPr>
            </w:rPrChange>
          </w:rPr>
          <w:delText>CLARK-s</w:delText>
        </w:r>
      </w:del>
      <w:ins w:id="1143" w:author="Ruijie Xu" w:date="2022-02-01T15:20:00Z">
        <w:del w:id="1144" w:author="Liliana Salvador" w:date="2022-02-23T11:21:00Z">
          <w:r w:rsidR="00173518" w:rsidRPr="002B42A7" w:rsidDel="00AD79E6">
            <w:rPr>
              <w:rFonts w:ascii="Times New Roman" w:hAnsi="Times New Roman" w:cs="Times New Roman"/>
              <w:color w:val="000000" w:themeColor="text1"/>
              <w:rPrChange w:id="1145" w:author="Ruijie Xu" w:date="2022-03-10T12:31:00Z">
                <w:rPr>
                  <w:color w:val="000000" w:themeColor="text1"/>
                </w:rPr>
              </w:rPrChange>
            </w:rPr>
            <w:delText>the</w:delText>
          </w:r>
        </w:del>
      </w:ins>
      <w:ins w:id="1146" w:author="Liliana Salvador" w:date="2022-02-23T11:21:00Z">
        <w:r w:rsidR="00AD79E6" w:rsidRPr="002B42A7">
          <w:rPr>
            <w:rFonts w:ascii="Times New Roman" w:hAnsi="Times New Roman" w:cs="Times New Roman"/>
            <w:color w:val="000000" w:themeColor="text1"/>
            <w:rPrChange w:id="1147" w:author="Ruijie Xu" w:date="2022-03-10T12:31:00Z">
              <w:rPr>
                <w:color w:val="000000" w:themeColor="text1"/>
              </w:rPr>
            </w:rPrChange>
          </w:rPr>
          <w:t>and</w:t>
        </w:r>
      </w:ins>
      <w:ins w:id="1148" w:author="Ruijie Xu" w:date="2022-02-01T15:20:00Z">
        <w:r w:rsidR="00173518" w:rsidRPr="002B42A7">
          <w:rPr>
            <w:rFonts w:ascii="Times New Roman" w:hAnsi="Times New Roman" w:cs="Times New Roman"/>
            <w:color w:val="000000" w:themeColor="text1"/>
            <w:rPrChange w:id="1149" w:author="Ruijie Xu" w:date="2022-03-10T12:31:00Z">
              <w:rPr>
                <w:color w:val="000000" w:themeColor="text1"/>
              </w:rPr>
            </w:rPrChange>
          </w:rPr>
          <w:t xml:space="preserve"> nine metagenomics profiling software</w:t>
        </w:r>
      </w:ins>
      <w:ins w:id="1150" w:author="Liliana Salvador" w:date="2022-02-22T18:39:00Z">
        <w:r w:rsidR="003F73CA" w:rsidRPr="002B42A7">
          <w:rPr>
            <w:rFonts w:ascii="Times New Roman" w:hAnsi="Times New Roman" w:cs="Times New Roman"/>
            <w:color w:val="000000" w:themeColor="text1"/>
            <w:rPrChange w:id="1151" w:author="Ruijie Xu" w:date="2022-03-10T12:31:00Z">
              <w:rPr>
                <w:color w:val="000000" w:themeColor="text1"/>
              </w:rPr>
            </w:rPrChange>
          </w:rPr>
          <w:t xml:space="preserve"> </w:t>
        </w:r>
      </w:ins>
      <w:ins w:id="1152" w:author="Rajeev, Sree" w:date="2022-02-28T14:27:00Z">
        <w:r w:rsidR="00AC6B29" w:rsidRPr="002B42A7">
          <w:rPr>
            <w:rFonts w:ascii="Times New Roman" w:hAnsi="Times New Roman" w:cs="Times New Roman"/>
            <w:color w:val="000000" w:themeColor="text1"/>
            <w:rPrChange w:id="1153" w:author="Ruijie Xu" w:date="2022-03-10T12:31:00Z">
              <w:rPr>
                <w:color w:val="000000" w:themeColor="text1"/>
              </w:rPr>
            </w:rPrChange>
          </w:rPr>
          <w:t xml:space="preserve">listed </w:t>
        </w:r>
      </w:ins>
      <w:ins w:id="1154" w:author="Liliana Salvador" w:date="2022-02-22T18:39:00Z">
        <w:del w:id="1155" w:author="Rajeev, Sree" w:date="2022-02-28T14:27:00Z">
          <w:r w:rsidR="003F73CA" w:rsidRPr="002B42A7" w:rsidDel="00AC6B29">
            <w:rPr>
              <w:rFonts w:ascii="Times New Roman" w:hAnsi="Times New Roman" w:cs="Times New Roman"/>
              <w:color w:val="000000" w:themeColor="text1"/>
              <w:rPrChange w:id="1156" w:author="Ruijie Xu" w:date="2022-03-10T12:31:00Z">
                <w:rPr>
                  <w:color w:val="000000" w:themeColor="text1"/>
                </w:rPr>
              </w:rPrChange>
            </w:rPr>
            <w:delText xml:space="preserve">introduced </w:delText>
          </w:r>
        </w:del>
        <w:r w:rsidR="003F73CA" w:rsidRPr="002B42A7">
          <w:rPr>
            <w:rFonts w:ascii="Times New Roman" w:hAnsi="Times New Roman" w:cs="Times New Roman"/>
            <w:color w:val="000000" w:themeColor="text1"/>
            <w:rPrChange w:id="1157" w:author="Ruijie Xu" w:date="2022-03-10T12:31:00Z">
              <w:rPr>
                <w:color w:val="000000" w:themeColor="text1"/>
              </w:rPr>
            </w:rPrChange>
          </w:rPr>
          <w:t>above</w:t>
        </w:r>
      </w:ins>
      <w:ins w:id="1158" w:author="Liliana Salvador" w:date="2022-03-08T17:49:00Z">
        <w:r w:rsidR="00F63B0B" w:rsidRPr="002B42A7">
          <w:rPr>
            <w:rFonts w:ascii="Times New Roman" w:hAnsi="Times New Roman" w:cs="Times New Roman"/>
            <w:color w:val="000000" w:themeColor="text1"/>
            <w:rPrChange w:id="1159" w:author="Ruijie Xu" w:date="2022-03-10T12:31:00Z">
              <w:rPr>
                <w:color w:val="000000" w:themeColor="text1"/>
              </w:rPr>
            </w:rPrChange>
          </w:rPr>
          <w:t>, 2) determined</w:t>
        </w:r>
      </w:ins>
      <w:ins w:id="1160" w:author="Rajeev, Sree" w:date="2022-03-08T12:52:00Z">
        <w:del w:id="1161" w:author="Liliana Salvador" w:date="2022-03-08T17:49:00Z">
          <w:r w:rsidR="00620972" w:rsidRPr="002B42A7" w:rsidDel="00F63B0B">
            <w:rPr>
              <w:rFonts w:ascii="Times New Roman" w:hAnsi="Times New Roman" w:cs="Times New Roman"/>
              <w:color w:val="000000" w:themeColor="text1"/>
              <w:rPrChange w:id="1162" w:author="Ruijie Xu" w:date="2022-03-10T12:31:00Z">
                <w:rPr>
                  <w:color w:val="000000" w:themeColor="text1"/>
                </w:rPr>
              </w:rPrChange>
            </w:rPr>
            <w:delText xml:space="preserve"> and</w:delText>
          </w:r>
        </w:del>
        <w:r w:rsidR="00620972" w:rsidRPr="002B42A7">
          <w:rPr>
            <w:rFonts w:ascii="Times New Roman" w:hAnsi="Times New Roman" w:cs="Times New Roman"/>
            <w:color w:val="000000" w:themeColor="text1"/>
            <w:rPrChange w:id="1163" w:author="Ruijie Xu" w:date="2022-03-10T12:31:00Z">
              <w:rPr>
                <w:color w:val="000000" w:themeColor="text1"/>
              </w:rPr>
            </w:rPrChange>
          </w:rPr>
          <w:t xml:space="preserve"> </w:t>
        </w:r>
      </w:ins>
      <w:del w:id="1164" w:author="Rajeev, Sree" w:date="2022-03-08T12:51:00Z">
        <w:r w:rsidRPr="002B42A7" w:rsidDel="00620972">
          <w:rPr>
            <w:rFonts w:ascii="Times New Roman" w:hAnsi="Times New Roman" w:cs="Times New Roman"/>
            <w:color w:val="000000" w:themeColor="text1"/>
            <w:rPrChange w:id="1165" w:author="Ruijie Xu" w:date="2022-03-10T12:31:00Z">
              <w:rPr>
                <w:color w:val="000000" w:themeColor="text1"/>
              </w:rPr>
            </w:rPrChange>
          </w:rPr>
          <w:delText xml:space="preserve">; </w:delText>
        </w:r>
      </w:del>
      <w:ins w:id="1166" w:author="Liliana Salvador" w:date="2022-02-23T11:23:00Z">
        <w:del w:id="1167" w:author="Rajeev, Sree" w:date="2022-03-08T12:51:00Z">
          <w:r w:rsidR="00AD79E6" w:rsidRPr="002B42A7" w:rsidDel="00620972">
            <w:rPr>
              <w:rFonts w:ascii="Times New Roman" w:hAnsi="Times New Roman" w:cs="Times New Roman"/>
              <w:color w:val="000000" w:themeColor="text1"/>
              <w:rPrChange w:id="1168" w:author="Ruijie Xu" w:date="2022-03-10T12:31:00Z">
                <w:rPr>
                  <w:color w:val="000000" w:themeColor="text1"/>
                </w:rPr>
              </w:rPrChange>
            </w:rPr>
            <w:delText xml:space="preserve">2) demonstrate </w:delText>
          </w:r>
        </w:del>
        <w:r w:rsidR="00AD79E6" w:rsidRPr="002B42A7">
          <w:rPr>
            <w:rFonts w:ascii="Times New Roman" w:hAnsi="Times New Roman" w:cs="Times New Roman"/>
            <w:color w:val="000000" w:themeColor="text1"/>
            <w:rPrChange w:id="1169" w:author="Ruijie Xu" w:date="2022-03-10T12:31:00Z">
              <w:rPr>
                <w:color w:val="000000" w:themeColor="text1"/>
              </w:rPr>
            </w:rPrChange>
          </w:rPr>
          <w:t>the</w:t>
        </w:r>
      </w:ins>
      <w:ins w:id="1170" w:author="Liliana Salvador" w:date="2022-03-08T17:50:00Z">
        <w:del w:id="1171" w:author="Ruijie Xu" w:date="2022-03-11T09:28:00Z">
          <w:r w:rsidR="00F63B0B" w:rsidRPr="002B42A7" w:rsidDel="00A711B4">
            <w:rPr>
              <w:rFonts w:ascii="Times New Roman" w:hAnsi="Times New Roman" w:cs="Times New Roman"/>
              <w:color w:val="000000" w:themeColor="text1"/>
              <w:rPrChange w:id="1172" w:author="Ruijie Xu" w:date="2022-03-10T12:31:00Z">
                <w:rPr>
                  <w:color w:val="000000" w:themeColor="text1"/>
                </w:rPr>
              </w:rPrChange>
            </w:rPr>
            <w:delText>ir</w:delText>
          </w:r>
        </w:del>
      </w:ins>
      <w:ins w:id="1173" w:author="Liliana Salvador" w:date="2022-02-23T11:23:00Z">
        <w:r w:rsidR="00AD79E6" w:rsidRPr="002B42A7">
          <w:rPr>
            <w:rFonts w:ascii="Times New Roman" w:hAnsi="Times New Roman" w:cs="Times New Roman"/>
            <w:color w:val="000000" w:themeColor="text1"/>
            <w:rPrChange w:id="1174" w:author="Ruijie Xu" w:date="2022-03-10T12:31:00Z">
              <w:rPr>
                <w:color w:val="000000" w:themeColor="text1"/>
              </w:rPr>
            </w:rPrChange>
          </w:rPr>
          <w:t xml:space="preserve"> effect</w:t>
        </w:r>
      </w:ins>
      <w:ins w:id="1175" w:author="Ruijie Xu" w:date="2022-03-11T09:28:00Z">
        <w:r w:rsidR="00A711B4">
          <w:rPr>
            <w:rFonts w:ascii="Times New Roman" w:hAnsi="Times New Roman" w:cs="Times New Roman"/>
            <w:color w:val="000000" w:themeColor="text1"/>
          </w:rPr>
          <w:t xml:space="preserve"> of their differences</w:t>
        </w:r>
      </w:ins>
      <w:ins w:id="1176" w:author="Liliana Salvador" w:date="2022-02-23T11:23:00Z">
        <w:del w:id="1177" w:author="Rajeev, Sree" w:date="2022-03-08T12:51:00Z">
          <w:r w:rsidR="00AD79E6" w:rsidRPr="002B42A7" w:rsidDel="00620972">
            <w:rPr>
              <w:rFonts w:ascii="Times New Roman" w:hAnsi="Times New Roman" w:cs="Times New Roman"/>
              <w:color w:val="000000" w:themeColor="text1"/>
              <w:rPrChange w:id="1178" w:author="Ruijie Xu" w:date="2022-03-10T12:31:00Z">
                <w:rPr>
                  <w:color w:val="000000" w:themeColor="text1"/>
                </w:rPr>
              </w:rPrChange>
            </w:rPr>
            <w:delText xml:space="preserve">of </w:delText>
          </w:r>
        </w:del>
      </w:ins>
      <w:ins w:id="1179" w:author="Ruijie Xu" w:date="2022-02-27T10:28:00Z">
        <w:del w:id="1180" w:author="Rajeev, Sree" w:date="2022-03-08T12:51:00Z">
          <w:r w:rsidR="00ED4429" w:rsidRPr="002B42A7" w:rsidDel="00620972">
            <w:rPr>
              <w:rFonts w:ascii="Times New Roman" w:hAnsi="Times New Roman" w:cs="Times New Roman"/>
              <w:color w:val="000000" w:themeColor="text1"/>
              <w:rPrChange w:id="1181" w:author="Ruijie Xu" w:date="2022-03-10T12:31:00Z">
                <w:rPr>
                  <w:color w:val="000000" w:themeColor="text1"/>
                </w:rPr>
              </w:rPrChange>
            </w:rPr>
            <w:delText>objective 1)</w:delText>
          </w:r>
        </w:del>
      </w:ins>
      <w:ins w:id="1182" w:author="Liliana Salvador" w:date="2022-02-23T11:23:00Z">
        <w:del w:id="1183" w:author="Ruijie Xu" w:date="2022-02-27T10:28:00Z">
          <w:r w:rsidR="00AD79E6" w:rsidRPr="002B42A7" w:rsidDel="00ED4429">
            <w:rPr>
              <w:rFonts w:ascii="Times New Roman" w:hAnsi="Times New Roman" w:cs="Times New Roman"/>
              <w:color w:val="000000" w:themeColor="text1"/>
              <w:rPrChange w:id="1184" w:author="Ruijie Xu" w:date="2022-03-10T12:31:00Z">
                <w:rPr>
                  <w:color w:val="000000" w:themeColor="text1"/>
                </w:rPr>
              </w:rPrChange>
            </w:rPr>
            <w:delText>1)</w:delText>
          </w:r>
        </w:del>
        <w:r w:rsidR="00AD79E6" w:rsidRPr="002B42A7">
          <w:rPr>
            <w:rFonts w:ascii="Times New Roman" w:hAnsi="Times New Roman" w:cs="Times New Roman"/>
            <w:color w:val="000000" w:themeColor="text1"/>
            <w:rPrChange w:id="1185" w:author="Ruijie Xu" w:date="2022-03-10T12:31:00Z">
              <w:rPr>
                <w:color w:val="000000" w:themeColor="text1"/>
              </w:rPr>
            </w:rPrChange>
          </w:rPr>
          <w:t xml:space="preserve"> </w:t>
        </w:r>
      </w:ins>
      <w:ins w:id="1186" w:author="Liliana Salvador" w:date="2022-02-23T11:24:00Z">
        <w:r w:rsidR="00AD79E6" w:rsidRPr="002B42A7">
          <w:rPr>
            <w:rFonts w:ascii="Times New Roman" w:hAnsi="Times New Roman" w:cs="Times New Roman"/>
            <w:color w:val="000000" w:themeColor="text1"/>
            <w:rPrChange w:id="1187" w:author="Ruijie Xu" w:date="2022-03-10T12:31:00Z">
              <w:rPr>
                <w:color w:val="000000" w:themeColor="text1"/>
              </w:rPr>
            </w:rPrChange>
          </w:rPr>
          <w:t>in the downstream analyses</w:t>
        </w:r>
      </w:ins>
      <w:ins w:id="1188" w:author="Rajeev, Sree" w:date="2022-03-08T12:52:00Z">
        <w:r w:rsidR="00620972" w:rsidRPr="002B42A7">
          <w:rPr>
            <w:rFonts w:ascii="Times New Roman" w:hAnsi="Times New Roman" w:cs="Times New Roman"/>
            <w:color w:val="000000" w:themeColor="text1"/>
            <w:rPrChange w:id="1189" w:author="Ruijie Xu" w:date="2022-03-10T12:31:00Z">
              <w:rPr>
                <w:color w:val="000000" w:themeColor="text1"/>
              </w:rPr>
            </w:rPrChange>
          </w:rPr>
          <w:t xml:space="preserve"> and </w:t>
        </w:r>
      </w:ins>
      <w:ins w:id="1190" w:author="Ruijie Xu" w:date="2022-03-11T09:29:00Z">
        <w:r w:rsidR="00180E6B">
          <w:rPr>
            <w:rFonts w:ascii="Times New Roman" w:hAnsi="Times New Roman" w:cs="Times New Roman"/>
            <w:color w:val="000000" w:themeColor="text1"/>
          </w:rPr>
          <w:t xml:space="preserve">in the </w:t>
        </w:r>
      </w:ins>
      <w:ins w:id="1191" w:author="Rajeev, Sree" w:date="2022-03-08T12:52:00Z">
        <w:r w:rsidR="00620972" w:rsidRPr="002B42A7">
          <w:rPr>
            <w:rFonts w:ascii="Times New Roman" w:hAnsi="Times New Roman" w:cs="Times New Roman"/>
            <w:color w:val="000000" w:themeColor="text1"/>
            <w:rPrChange w:id="1192" w:author="Ruijie Xu" w:date="2022-03-10T12:31:00Z">
              <w:rPr>
                <w:color w:val="000000" w:themeColor="text1"/>
              </w:rPr>
            </w:rPrChange>
          </w:rPr>
          <w:t>result interpretation</w:t>
        </w:r>
      </w:ins>
      <w:ins w:id="1193" w:author="Liliana Salvador" w:date="2022-02-23T11:24:00Z">
        <w:r w:rsidR="00AD79E6" w:rsidRPr="002B42A7">
          <w:rPr>
            <w:rFonts w:ascii="Times New Roman" w:hAnsi="Times New Roman" w:cs="Times New Roman"/>
            <w:color w:val="000000" w:themeColor="text1"/>
            <w:rPrChange w:id="1194" w:author="Ruijie Xu" w:date="2022-03-10T12:31:00Z">
              <w:rPr>
                <w:color w:val="000000" w:themeColor="text1"/>
              </w:rPr>
            </w:rPrChange>
          </w:rPr>
          <w:t xml:space="preserve">; </w:t>
        </w:r>
      </w:ins>
      <w:del w:id="1195" w:author="Liliana Salvador" w:date="2022-02-23T11:22:00Z">
        <w:r w:rsidRPr="002B42A7" w:rsidDel="00AD79E6">
          <w:rPr>
            <w:rFonts w:ascii="Times New Roman" w:hAnsi="Times New Roman" w:cs="Times New Roman"/>
            <w:color w:val="000000" w:themeColor="text1"/>
            <w:rPrChange w:id="1196" w:author="Ruijie Xu" w:date="2022-03-10T12:31:00Z">
              <w:rPr>
                <w:color w:val="000000" w:themeColor="text1"/>
              </w:rPr>
            </w:rPrChange>
          </w:rPr>
          <w:delText xml:space="preserve">3) </w:delText>
        </w:r>
        <w:r w:rsidR="00AE4F6D" w:rsidRPr="002B42A7" w:rsidDel="00AD79E6">
          <w:rPr>
            <w:rFonts w:ascii="Times New Roman" w:hAnsi="Times New Roman" w:cs="Times New Roman"/>
            <w:color w:val="000000" w:themeColor="text1"/>
            <w:rPrChange w:id="1197" w:author="Ruijie Xu" w:date="2022-03-10T12:31:00Z">
              <w:rPr>
                <w:color w:val="000000" w:themeColor="text1"/>
              </w:rPr>
            </w:rPrChange>
          </w:rPr>
          <w:delText xml:space="preserve">identify the presence of </w:delText>
        </w:r>
        <w:r w:rsidR="00285DB6" w:rsidRPr="002B42A7" w:rsidDel="00AD79E6">
          <w:rPr>
            <w:rFonts w:ascii="Times New Roman" w:hAnsi="Times New Roman" w:cs="Times New Roman"/>
            <w:color w:val="000000" w:themeColor="text1"/>
            <w:rPrChange w:id="1198" w:author="Ruijie Xu" w:date="2022-03-10T12:31:00Z">
              <w:rPr>
                <w:color w:val="000000" w:themeColor="text1"/>
              </w:rPr>
            </w:rPrChange>
          </w:rPr>
          <w:delText xml:space="preserve">potential zoonotic </w:delText>
        </w:r>
        <w:r w:rsidR="00AE4F6D" w:rsidRPr="002B42A7" w:rsidDel="00AD79E6">
          <w:rPr>
            <w:rFonts w:ascii="Times New Roman" w:hAnsi="Times New Roman" w:cs="Times New Roman"/>
            <w:color w:val="000000" w:themeColor="text1"/>
            <w:rPrChange w:id="1199" w:author="Ruijie Xu" w:date="2022-03-10T12:31:00Z">
              <w:rPr>
                <w:color w:val="000000" w:themeColor="text1"/>
              </w:rPr>
            </w:rPrChange>
          </w:rPr>
          <w:delText>pathogen</w:delText>
        </w:r>
        <w:r w:rsidR="00C06D2E" w:rsidRPr="002B42A7" w:rsidDel="00AD79E6">
          <w:rPr>
            <w:rFonts w:ascii="Times New Roman" w:hAnsi="Times New Roman" w:cs="Times New Roman"/>
            <w:color w:val="000000" w:themeColor="text1"/>
            <w:rPrChange w:id="1200" w:author="Ruijie Xu" w:date="2022-03-10T12:31:00Z">
              <w:rPr>
                <w:color w:val="000000" w:themeColor="text1"/>
              </w:rPr>
            </w:rPrChange>
          </w:rPr>
          <w:delText>s</w:delText>
        </w:r>
        <w:r w:rsidR="00AE4F6D" w:rsidRPr="002B42A7" w:rsidDel="00AD79E6">
          <w:rPr>
            <w:rFonts w:ascii="Times New Roman" w:hAnsi="Times New Roman" w:cs="Times New Roman"/>
            <w:color w:val="000000" w:themeColor="text1"/>
            <w:rPrChange w:id="1201" w:author="Ruijie Xu" w:date="2022-03-10T12:31:00Z">
              <w:rPr>
                <w:color w:val="000000" w:themeColor="text1"/>
              </w:rPr>
            </w:rPrChange>
          </w:rPr>
          <w:delText xml:space="preserve"> </w:delText>
        </w:r>
        <w:r w:rsidR="00191084" w:rsidRPr="002B42A7" w:rsidDel="00AD79E6">
          <w:rPr>
            <w:rFonts w:ascii="Times New Roman" w:hAnsi="Times New Roman" w:cs="Times New Roman"/>
            <w:color w:val="000000" w:themeColor="text1"/>
            <w:rPrChange w:id="1202" w:author="Ruijie Xu" w:date="2022-03-10T12:31:00Z">
              <w:rPr>
                <w:color w:val="000000" w:themeColor="text1"/>
              </w:rPr>
            </w:rPrChange>
          </w:rPr>
          <w:delText xml:space="preserve">such as </w:delText>
        </w:r>
        <w:r w:rsidR="00191084" w:rsidRPr="002B42A7" w:rsidDel="00AD79E6">
          <w:rPr>
            <w:rFonts w:ascii="Times New Roman" w:hAnsi="Times New Roman" w:cs="Times New Roman"/>
            <w:i/>
            <w:iCs/>
            <w:color w:val="000000" w:themeColor="text1"/>
            <w:rPrChange w:id="1203" w:author="Ruijie Xu" w:date="2022-03-10T12:31:00Z">
              <w:rPr>
                <w:i/>
                <w:iCs/>
                <w:color w:val="000000" w:themeColor="text1"/>
              </w:rPr>
            </w:rPrChange>
          </w:rPr>
          <w:delText>Leptospira</w:delText>
        </w:r>
      </w:del>
      <w:ins w:id="1204" w:author="Ruijie Xu" w:date="2022-02-02T11:02:00Z">
        <w:del w:id="1205" w:author="Liliana Salvador" w:date="2022-02-23T11:22:00Z">
          <w:r w:rsidR="00463AA7" w:rsidRPr="002B42A7" w:rsidDel="00AD79E6">
            <w:rPr>
              <w:rFonts w:ascii="Times New Roman" w:hAnsi="Times New Roman" w:cs="Times New Roman"/>
              <w:i/>
              <w:iCs/>
              <w:color w:val="000000" w:themeColor="text1"/>
              <w:rPrChange w:id="1206" w:author="Ruijie Xu" w:date="2022-03-10T12:31:00Z">
                <w:rPr>
                  <w:i/>
                  <w:iCs/>
                  <w:color w:val="000000" w:themeColor="text1"/>
                </w:rPr>
              </w:rPrChange>
            </w:rPr>
            <w:delText>Leptospira</w:delText>
          </w:r>
        </w:del>
      </w:ins>
      <w:del w:id="1207" w:author="Liliana Salvador" w:date="2022-02-23T11:22:00Z">
        <w:r w:rsidR="00191084" w:rsidRPr="002B42A7" w:rsidDel="00AD79E6">
          <w:rPr>
            <w:rFonts w:ascii="Times New Roman" w:hAnsi="Times New Roman" w:cs="Times New Roman"/>
            <w:color w:val="000000" w:themeColor="text1"/>
            <w:rPrChange w:id="1208" w:author="Ruijie Xu" w:date="2022-03-10T12:31:00Z">
              <w:rPr>
                <w:color w:val="000000" w:themeColor="text1"/>
              </w:rPr>
            </w:rPrChange>
          </w:rPr>
          <w:delText xml:space="preserve"> </w:delText>
        </w:r>
        <w:r w:rsidR="00AE4F6D" w:rsidRPr="002B42A7" w:rsidDel="00AD79E6">
          <w:rPr>
            <w:rFonts w:ascii="Times New Roman" w:hAnsi="Times New Roman" w:cs="Times New Roman"/>
            <w:color w:val="000000" w:themeColor="text1"/>
            <w:rPrChange w:id="1209" w:author="Ruijie Xu" w:date="2022-03-10T12:31:00Z">
              <w:rPr>
                <w:color w:val="000000" w:themeColor="text1"/>
              </w:rPr>
            </w:rPrChange>
          </w:rPr>
          <w:delText xml:space="preserve">from each </w:delText>
        </w:r>
        <w:r w:rsidR="00FA4E52" w:rsidRPr="002B42A7" w:rsidDel="00AD79E6">
          <w:rPr>
            <w:rFonts w:ascii="Times New Roman" w:hAnsi="Times New Roman" w:cs="Times New Roman"/>
            <w:color w:val="000000" w:themeColor="text1"/>
            <w:rPrChange w:id="1210" w:author="Ruijie Xu" w:date="2022-03-10T12:31:00Z">
              <w:rPr>
                <w:color w:val="000000" w:themeColor="text1"/>
              </w:rPr>
            </w:rPrChange>
          </w:rPr>
          <w:delText xml:space="preserve">software’s </w:delText>
        </w:r>
        <w:r w:rsidR="00AE4F6D" w:rsidRPr="002B42A7" w:rsidDel="00AD79E6">
          <w:rPr>
            <w:rFonts w:ascii="Times New Roman" w:hAnsi="Times New Roman" w:cs="Times New Roman"/>
            <w:color w:val="000000" w:themeColor="text1"/>
            <w:rPrChange w:id="1211" w:author="Ruijie Xu" w:date="2022-03-10T12:31:00Z">
              <w:rPr>
                <w:color w:val="000000" w:themeColor="text1"/>
              </w:rPr>
            </w:rPrChange>
          </w:rPr>
          <w:delText xml:space="preserve">profiling results; </w:delText>
        </w:r>
      </w:del>
      <w:ins w:id="1212" w:author="Liliana Salvador" w:date="2022-02-23T11:24:00Z">
        <w:r w:rsidR="00AD79E6" w:rsidRPr="002B42A7">
          <w:rPr>
            <w:rFonts w:ascii="Times New Roman" w:hAnsi="Times New Roman" w:cs="Times New Roman"/>
            <w:color w:val="000000" w:themeColor="text1"/>
            <w:rPrChange w:id="1213" w:author="Ruijie Xu" w:date="2022-03-10T12:31:00Z">
              <w:rPr>
                <w:color w:val="000000" w:themeColor="text1"/>
              </w:rPr>
            </w:rPrChange>
          </w:rPr>
          <w:t xml:space="preserve">and </w:t>
        </w:r>
      </w:ins>
      <w:del w:id="1214" w:author="Liliana Salvador" w:date="2022-02-23T11:24:00Z">
        <w:r w:rsidR="00AE4F6D" w:rsidRPr="002B42A7" w:rsidDel="00AD79E6">
          <w:rPr>
            <w:rFonts w:ascii="Times New Roman" w:hAnsi="Times New Roman" w:cs="Times New Roman"/>
            <w:color w:val="000000" w:themeColor="text1"/>
            <w:rPrChange w:id="1215" w:author="Ruijie Xu" w:date="2022-03-10T12:31:00Z">
              <w:rPr>
                <w:color w:val="000000" w:themeColor="text1"/>
              </w:rPr>
            </w:rPrChange>
          </w:rPr>
          <w:delText>4)</w:delText>
        </w:r>
      </w:del>
      <w:del w:id="1216" w:author="Liliana Salvador" w:date="2022-02-22T18:40:00Z">
        <w:r w:rsidR="00AE4F6D" w:rsidRPr="002B42A7" w:rsidDel="003F73CA">
          <w:rPr>
            <w:rFonts w:ascii="Times New Roman" w:hAnsi="Times New Roman" w:cs="Times New Roman"/>
            <w:color w:val="000000" w:themeColor="text1"/>
            <w:rPrChange w:id="1217" w:author="Ruijie Xu" w:date="2022-03-10T12:31:00Z">
              <w:rPr>
                <w:color w:val="000000" w:themeColor="text1"/>
              </w:rPr>
            </w:rPrChange>
          </w:rPr>
          <w:delText xml:space="preserve"> </w:delText>
        </w:r>
        <w:r w:rsidRPr="002B42A7" w:rsidDel="003F73CA">
          <w:rPr>
            <w:rFonts w:ascii="Times New Roman" w:hAnsi="Times New Roman" w:cs="Times New Roman"/>
            <w:color w:val="000000" w:themeColor="text1"/>
            <w:rPrChange w:id="1218" w:author="Ruijie Xu" w:date="2022-03-10T12:31:00Z">
              <w:rPr>
                <w:color w:val="000000" w:themeColor="text1"/>
              </w:rPr>
            </w:rPrChange>
          </w:rPr>
          <w:delText xml:space="preserve">address </w:delText>
        </w:r>
        <w:r w:rsidR="00DA5850" w:rsidRPr="002B42A7" w:rsidDel="003F73CA">
          <w:rPr>
            <w:rFonts w:ascii="Times New Roman" w:hAnsi="Times New Roman" w:cs="Times New Roman"/>
            <w:color w:val="000000" w:themeColor="text1"/>
            <w:rPrChange w:id="1219" w:author="Ruijie Xu" w:date="2022-03-10T12:31:00Z">
              <w:rPr>
                <w:color w:val="000000" w:themeColor="text1"/>
              </w:rPr>
            </w:rPrChange>
          </w:rPr>
          <w:delText xml:space="preserve">if </w:delText>
        </w:r>
        <w:r w:rsidRPr="002B42A7" w:rsidDel="003F73CA">
          <w:rPr>
            <w:rFonts w:ascii="Times New Roman" w:hAnsi="Times New Roman" w:cs="Times New Roman"/>
            <w:color w:val="000000" w:themeColor="text1"/>
            <w:rPrChange w:id="1220" w:author="Ruijie Xu" w:date="2022-03-10T12:31:00Z">
              <w:rPr>
                <w:color w:val="000000" w:themeColor="text1"/>
              </w:rPr>
            </w:rPrChange>
          </w:rPr>
          <w:delText xml:space="preserve">different </w:delText>
        </w:r>
        <w:r w:rsidR="00191084" w:rsidRPr="002B42A7" w:rsidDel="003F73CA">
          <w:rPr>
            <w:rFonts w:ascii="Times New Roman" w:hAnsi="Times New Roman" w:cs="Times New Roman"/>
            <w:color w:val="000000" w:themeColor="text1"/>
            <w:rPrChange w:id="1221" w:author="Ruijie Xu" w:date="2022-03-10T12:31:00Z">
              <w:rPr>
                <w:color w:val="000000" w:themeColor="text1"/>
              </w:rPr>
            </w:rPrChange>
          </w:rPr>
          <w:delText xml:space="preserve">software </w:delText>
        </w:r>
        <w:r w:rsidRPr="002B42A7" w:rsidDel="003F73CA">
          <w:rPr>
            <w:rFonts w:ascii="Times New Roman" w:hAnsi="Times New Roman" w:cs="Times New Roman"/>
            <w:color w:val="000000" w:themeColor="text1"/>
            <w:rPrChange w:id="1222" w:author="Ruijie Xu" w:date="2022-03-10T12:31:00Z">
              <w:rPr>
                <w:color w:val="000000" w:themeColor="text1"/>
              </w:rPr>
            </w:rPrChange>
          </w:rPr>
          <w:delText xml:space="preserve">can bias the indices </w:delText>
        </w:r>
      </w:del>
      <w:del w:id="1223" w:author="Liliana Salvador" w:date="2022-02-23T11:24:00Z">
        <w:r w:rsidRPr="002B42A7" w:rsidDel="00AD79E6">
          <w:rPr>
            <w:rFonts w:ascii="Times New Roman" w:hAnsi="Times New Roman" w:cs="Times New Roman"/>
            <w:color w:val="000000" w:themeColor="text1"/>
            <w:rPrChange w:id="1224" w:author="Ruijie Xu" w:date="2022-03-10T12:31:00Z">
              <w:rPr>
                <w:color w:val="000000" w:themeColor="text1"/>
              </w:rPr>
            </w:rPrChange>
          </w:rPr>
          <w:delText>characteriz</w:delText>
        </w:r>
      </w:del>
      <w:del w:id="1225" w:author="Liliana Salvador" w:date="2022-02-22T18:40:00Z">
        <w:r w:rsidRPr="002B42A7" w:rsidDel="003F73CA">
          <w:rPr>
            <w:rFonts w:ascii="Times New Roman" w:hAnsi="Times New Roman" w:cs="Times New Roman"/>
            <w:color w:val="000000" w:themeColor="text1"/>
            <w:rPrChange w:id="1226" w:author="Ruijie Xu" w:date="2022-03-10T12:31:00Z">
              <w:rPr>
                <w:color w:val="000000" w:themeColor="text1"/>
              </w:rPr>
            </w:rPrChange>
          </w:rPr>
          <w:delText>ing</w:delText>
        </w:r>
      </w:del>
      <w:del w:id="1227" w:author="Liliana Salvador" w:date="2022-02-23T11:24:00Z">
        <w:r w:rsidRPr="002B42A7" w:rsidDel="00AD79E6">
          <w:rPr>
            <w:rFonts w:ascii="Times New Roman" w:hAnsi="Times New Roman" w:cs="Times New Roman"/>
            <w:color w:val="000000" w:themeColor="text1"/>
            <w:rPrChange w:id="1228" w:author="Ruijie Xu" w:date="2022-03-10T12:31:00Z">
              <w:rPr>
                <w:color w:val="000000" w:themeColor="text1"/>
              </w:rPr>
            </w:rPrChange>
          </w:rPr>
          <w:delText xml:space="preserve"> within</w:delText>
        </w:r>
        <w:r w:rsidR="00366132" w:rsidRPr="002B42A7" w:rsidDel="00AD79E6">
          <w:rPr>
            <w:rFonts w:ascii="Times New Roman" w:hAnsi="Times New Roman" w:cs="Times New Roman"/>
            <w:color w:val="000000" w:themeColor="text1"/>
            <w:rPrChange w:id="1229" w:author="Ruijie Xu" w:date="2022-03-10T12:31:00Z">
              <w:rPr>
                <w:color w:val="000000" w:themeColor="text1"/>
              </w:rPr>
            </w:rPrChange>
          </w:rPr>
          <w:delText xml:space="preserve"> sample</w:delText>
        </w:r>
        <w:r w:rsidR="00242EFF" w:rsidRPr="002B42A7" w:rsidDel="00AD79E6">
          <w:rPr>
            <w:rFonts w:ascii="Times New Roman" w:hAnsi="Times New Roman" w:cs="Times New Roman"/>
            <w:color w:val="000000" w:themeColor="text1"/>
            <w:rPrChange w:id="1230" w:author="Ruijie Xu" w:date="2022-03-10T12:31:00Z">
              <w:rPr>
                <w:color w:val="000000" w:themeColor="text1"/>
              </w:rPr>
            </w:rPrChange>
          </w:rPr>
          <w:delText xml:space="preserve">s </w:delText>
        </w:r>
        <w:r w:rsidRPr="002B42A7" w:rsidDel="00AD79E6">
          <w:rPr>
            <w:rFonts w:ascii="Times New Roman" w:hAnsi="Times New Roman" w:cs="Times New Roman"/>
            <w:color w:val="000000" w:themeColor="text1"/>
            <w:rPrChange w:id="1231" w:author="Ruijie Xu" w:date="2022-03-10T12:31:00Z">
              <w:rPr>
                <w:color w:val="000000" w:themeColor="text1"/>
              </w:rPr>
            </w:rPrChange>
          </w:rPr>
          <w:delText>microbial diversity and between</w:delText>
        </w:r>
        <w:r w:rsidR="00366132" w:rsidRPr="002B42A7" w:rsidDel="00AD79E6">
          <w:rPr>
            <w:rFonts w:ascii="Times New Roman" w:hAnsi="Times New Roman" w:cs="Times New Roman"/>
            <w:color w:val="000000" w:themeColor="text1"/>
            <w:rPrChange w:id="1232" w:author="Ruijie Xu" w:date="2022-03-10T12:31:00Z">
              <w:rPr>
                <w:color w:val="000000" w:themeColor="text1"/>
              </w:rPr>
            </w:rPrChange>
          </w:rPr>
          <w:delText xml:space="preserve"> samples</w:delText>
        </w:r>
        <w:r w:rsidR="00242EFF" w:rsidRPr="002B42A7" w:rsidDel="00AD79E6">
          <w:rPr>
            <w:rFonts w:ascii="Times New Roman" w:hAnsi="Times New Roman" w:cs="Times New Roman"/>
            <w:color w:val="000000" w:themeColor="text1"/>
            <w:rPrChange w:id="1233" w:author="Ruijie Xu" w:date="2022-03-10T12:31:00Z">
              <w:rPr>
                <w:color w:val="000000" w:themeColor="text1"/>
              </w:rPr>
            </w:rPrChange>
          </w:rPr>
          <w:delText xml:space="preserve"> </w:delText>
        </w:r>
        <w:r w:rsidRPr="002B42A7" w:rsidDel="00AD79E6">
          <w:rPr>
            <w:rFonts w:ascii="Times New Roman" w:hAnsi="Times New Roman" w:cs="Times New Roman"/>
            <w:color w:val="000000" w:themeColor="text1"/>
            <w:rPrChange w:id="1234" w:author="Ruijie Xu" w:date="2022-03-10T12:31:00Z">
              <w:rPr>
                <w:color w:val="000000" w:themeColor="text1"/>
              </w:rPr>
            </w:rPrChange>
          </w:rPr>
          <w:delText xml:space="preserve">microbial relationships; </w:delText>
        </w:r>
        <w:r w:rsidR="006B3AA0" w:rsidRPr="002B42A7" w:rsidDel="00AD79E6">
          <w:rPr>
            <w:rFonts w:ascii="Times New Roman" w:hAnsi="Times New Roman" w:cs="Times New Roman"/>
            <w:color w:val="000000" w:themeColor="text1"/>
            <w:rPrChange w:id="1235" w:author="Ruijie Xu" w:date="2022-03-10T12:31:00Z">
              <w:rPr>
                <w:color w:val="000000" w:themeColor="text1"/>
              </w:rPr>
            </w:rPrChange>
          </w:rPr>
          <w:delText xml:space="preserve">and </w:delText>
        </w:r>
        <w:r w:rsidR="00AE4F6D" w:rsidRPr="002B42A7" w:rsidDel="00AD79E6">
          <w:rPr>
            <w:rFonts w:ascii="Times New Roman" w:hAnsi="Times New Roman" w:cs="Times New Roman"/>
            <w:color w:val="000000" w:themeColor="text1"/>
            <w:rPrChange w:id="1236" w:author="Ruijie Xu" w:date="2022-03-10T12:31:00Z">
              <w:rPr>
                <w:color w:val="000000" w:themeColor="text1"/>
              </w:rPr>
            </w:rPrChange>
          </w:rPr>
          <w:delText>5</w:delText>
        </w:r>
        <w:r w:rsidRPr="002B42A7" w:rsidDel="00AD79E6">
          <w:rPr>
            <w:rFonts w:ascii="Times New Roman" w:hAnsi="Times New Roman" w:cs="Times New Roman"/>
            <w:color w:val="000000" w:themeColor="text1"/>
            <w:rPrChange w:id="1237" w:author="Ruijie Xu" w:date="2022-03-10T12:31:00Z">
              <w:rPr>
                <w:color w:val="000000" w:themeColor="text1"/>
              </w:rPr>
            </w:rPrChange>
          </w:rPr>
          <w:delText xml:space="preserve">) compare taxa identified significantly different in abundance between </w:delText>
        </w:r>
        <w:r w:rsidR="005320C9" w:rsidRPr="002B42A7" w:rsidDel="00AD79E6">
          <w:rPr>
            <w:rFonts w:ascii="Times New Roman" w:hAnsi="Times New Roman" w:cs="Times New Roman"/>
            <w:color w:val="000000" w:themeColor="text1"/>
            <w:rPrChange w:id="1238" w:author="Ruijie Xu" w:date="2022-03-10T12:31:00Z">
              <w:rPr>
                <w:color w:val="000000" w:themeColor="text1"/>
              </w:rPr>
            </w:rPrChange>
          </w:rPr>
          <w:delText>different tissue</w:delText>
        </w:r>
        <w:r w:rsidRPr="002B42A7" w:rsidDel="00AD79E6">
          <w:rPr>
            <w:rFonts w:ascii="Times New Roman" w:hAnsi="Times New Roman" w:cs="Times New Roman"/>
            <w:color w:val="000000" w:themeColor="text1"/>
            <w:rPrChange w:id="1239" w:author="Ruijie Xu" w:date="2022-03-10T12:31:00Z">
              <w:rPr>
                <w:color w:val="000000" w:themeColor="text1"/>
              </w:rPr>
            </w:rPrChange>
          </w:rPr>
          <w:delText xml:space="preserve"> samples from </w:delText>
        </w:r>
        <w:r w:rsidR="005320C9" w:rsidRPr="002B42A7" w:rsidDel="00AD79E6">
          <w:rPr>
            <w:rFonts w:ascii="Times New Roman" w:hAnsi="Times New Roman" w:cs="Times New Roman"/>
            <w:color w:val="000000" w:themeColor="text1"/>
            <w:rPrChange w:id="1240" w:author="Ruijie Xu" w:date="2022-03-10T12:31:00Z">
              <w:rPr>
                <w:color w:val="000000" w:themeColor="text1"/>
              </w:rPr>
            </w:rPrChange>
          </w:rPr>
          <w:delText xml:space="preserve">each </w:delText>
        </w:r>
        <w:r w:rsidR="00191084" w:rsidRPr="002B42A7" w:rsidDel="00AD79E6">
          <w:rPr>
            <w:rFonts w:ascii="Times New Roman" w:hAnsi="Times New Roman" w:cs="Times New Roman"/>
            <w:color w:val="000000" w:themeColor="text1"/>
            <w:rPrChange w:id="1241" w:author="Ruijie Xu" w:date="2022-03-10T12:31:00Z">
              <w:rPr>
                <w:color w:val="000000" w:themeColor="text1"/>
              </w:rPr>
            </w:rPrChange>
          </w:rPr>
          <w:delText xml:space="preserve">software’s </w:delText>
        </w:r>
        <w:r w:rsidRPr="002B42A7" w:rsidDel="00AD79E6">
          <w:rPr>
            <w:rFonts w:ascii="Times New Roman" w:hAnsi="Times New Roman" w:cs="Times New Roman"/>
            <w:color w:val="000000" w:themeColor="text1"/>
            <w:rPrChange w:id="1242" w:author="Ruijie Xu" w:date="2022-03-10T12:31:00Z">
              <w:rPr>
                <w:color w:val="000000" w:themeColor="text1"/>
              </w:rPr>
            </w:rPrChange>
          </w:rPr>
          <w:delText>microbial profile</w:delText>
        </w:r>
      </w:del>
      <w:bookmarkStart w:id="1243" w:name="OLE_LINK106"/>
      <w:bookmarkStart w:id="1244" w:name="OLE_LINK107"/>
      <w:ins w:id="1245" w:author="Liliana Salvador" w:date="2022-02-23T11:24:00Z">
        <w:r w:rsidR="00AD79E6" w:rsidRPr="002B42A7">
          <w:rPr>
            <w:rFonts w:ascii="Times New Roman" w:hAnsi="Times New Roman" w:cs="Times New Roman"/>
            <w:color w:val="000000" w:themeColor="text1"/>
            <w:rPrChange w:id="1246" w:author="Ruijie Xu" w:date="2022-03-10T12:31:00Z">
              <w:rPr>
                <w:color w:val="000000" w:themeColor="text1"/>
              </w:rPr>
            </w:rPrChange>
          </w:rPr>
          <w:t>3</w:t>
        </w:r>
      </w:ins>
      <w:ins w:id="1247" w:author="Liliana Salvador" w:date="2022-02-23T11:22:00Z">
        <w:r w:rsidR="00AD79E6" w:rsidRPr="002B42A7">
          <w:rPr>
            <w:rFonts w:ascii="Times New Roman" w:hAnsi="Times New Roman" w:cs="Times New Roman"/>
            <w:color w:val="000000" w:themeColor="text1"/>
            <w:rPrChange w:id="1248" w:author="Ruijie Xu" w:date="2022-03-10T12:31:00Z">
              <w:rPr>
                <w:color w:val="000000" w:themeColor="text1"/>
              </w:rPr>
            </w:rPrChange>
          </w:rPr>
          <w:t>) identif</w:t>
        </w:r>
      </w:ins>
      <w:ins w:id="1249" w:author="Liliana Salvador" w:date="2022-03-08T17:50:00Z">
        <w:r w:rsidR="00F63B0B" w:rsidRPr="002B42A7">
          <w:rPr>
            <w:rFonts w:ascii="Times New Roman" w:hAnsi="Times New Roman" w:cs="Times New Roman"/>
            <w:color w:val="000000" w:themeColor="text1"/>
            <w:rPrChange w:id="1250" w:author="Ruijie Xu" w:date="2022-03-10T12:31:00Z">
              <w:rPr>
                <w:color w:val="000000" w:themeColor="text1"/>
              </w:rPr>
            </w:rPrChange>
          </w:rPr>
          <w:t>ied</w:t>
        </w:r>
      </w:ins>
      <w:ins w:id="1251" w:author="Liliana Salvador" w:date="2022-02-23T11:22:00Z">
        <w:r w:rsidR="00AD79E6" w:rsidRPr="002B42A7">
          <w:rPr>
            <w:rFonts w:ascii="Times New Roman" w:hAnsi="Times New Roman" w:cs="Times New Roman"/>
            <w:color w:val="000000" w:themeColor="text1"/>
            <w:rPrChange w:id="1252" w:author="Ruijie Xu" w:date="2022-03-10T12:31:00Z">
              <w:rPr>
                <w:color w:val="000000" w:themeColor="text1"/>
              </w:rPr>
            </w:rPrChange>
          </w:rPr>
          <w:t xml:space="preserve"> the presence of</w:t>
        </w:r>
      </w:ins>
      <w:ins w:id="1253" w:author="Ruijie Xu" w:date="2022-03-11T09:30:00Z">
        <w:r w:rsidR="00180E6B">
          <w:rPr>
            <w:rFonts w:ascii="Times New Roman" w:hAnsi="Times New Roman" w:cs="Times New Roman"/>
            <w:color w:val="000000" w:themeColor="text1"/>
          </w:rPr>
          <w:t xml:space="preserve"> </w:t>
        </w:r>
      </w:ins>
      <w:ins w:id="1254" w:author="Liliana Salvador" w:date="2022-02-23T11:22:00Z">
        <w:del w:id="1255" w:author="Ruijie Xu" w:date="2022-03-11T09:30:00Z">
          <w:r w:rsidR="00AD79E6" w:rsidRPr="002B42A7" w:rsidDel="00180E6B">
            <w:rPr>
              <w:rFonts w:ascii="Times New Roman" w:hAnsi="Times New Roman" w:cs="Times New Roman"/>
              <w:color w:val="000000" w:themeColor="text1"/>
              <w:rPrChange w:id="1256" w:author="Ruijie Xu" w:date="2022-03-10T12:31:00Z">
                <w:rPr>
                  <w:color w:val="000000" w:themeColor="text1"/>
                </w:rPr>
              </w:rPrChange>
            </w:rPr>
            <w:delText xml:space="preserve"> potential </w:delText>
          </w:r>
        </w:del>
        <w:r w:rsidR="00AD79E6" w:rsidRPr="002B42A7">
          <w:rPr>
            <w:rFonts w:ascii="Times New Roman" w:hAnsi="Times New Roman" w:cs="Times New Roman"/>
            <w:color w:val="000000" w:themeColor="text1"/>
            <w:rPrChange w:id="1257" w:author="Ruijie Xu" w:date="2022-03-10T12:31:00Z">
              <w:rPr>
                <w:color w:val="000000" w:themeColor="text1"/>
              </w:rPr>
            </w:rPrChange>
          </w:rPr>
          <w:t>zoonotic pathogens</w:t>
        </w:r>
      </w:ins>
      <w:ins w:id="1258" w:author="Ruijie Xu" w:date="2022-03-11T09:25:00Z">
        <w:r w:rsidR="00ED6EC2">
          <w:rPr>
            <w:rFonts w:ascii="Times New Roman" w:hAnsi="Times New Roman" w:cs="Times New Roman"/>
            <w:color w:val="000000" w:themeColor="text1"/>
          </w:rPr>
          <w:t>,</w:t>
        </w:r>
      </w:ins>
      <w:ins w:id="1259" w:author="Liliana Salvador" w:date="2022-02-23T11:22:00Z">
        <w:del w:id="1260" w:author="Ruijie Xu" w:date="2022-03-11T09:25:00Z">
          <w:r w:rsidR="00AD79E6" w:rsidRPr="002B42A7" w:rsidDel="00ED6EC2">
            <w:rPr>
              <w:rFonts w:ascii="Times New Roman" w:hAnsi="Times New Roman" w:cs="Times New Roman"/>
              <w:color w:val="000000" w:themeColor="text1"/>
              <w:rPrChange w:id="1261" w:author="Ruijie Xu" w:date="2022-03-10T12:31:00Z">
                <w:rPr>
                  <w:color w:val="000000" w:themeColor="text1"/>
                </w:rPr>
              </w:rPrChange>
            </w:rPr>
            <w:delText xml:space="preserve"> such as</w:delText>
          </w:r>
        </w:del>
        <w:r w:rsidR="00AD79E6" w:rsidRPr="002B42A7">
          <w:rPr>
            <w:rFonts w:ascii="Times New Roman" w:hAnsi="Times New Roman" w:cs="Times New Roman"/>
            <w:color w:val="000000" w:themeColor="text1"/>
            <w:rPrChange w:id="1262" w:author="Ruijie Xu" w:date="2022-03-10T12:31:00Z">
              <w:rPr>
                <w:color w:val="000000" w:themeColor="text1"/>
              </w:rPr>
            </w:rPrChange>
          </w:rPr>
          <w:t xml:space="preserve"> </w:t>
        </w:r>
        <w:r w:rsidR="00AD79E6" w:rsidRPr="002B42A7">
          <w:rPr>
            <w:rFonts w:ascii="Times New Roman" w:hAnsi="Times New Roman" w:cs="Times New Roman"/>
            <w:i/>
            <w:iCs/>
            <w:color w:val="000000" w:themeColor="text1"/>
            <w:rPrChange w:id="1263" w:author="Ruijie Xu" w:date="2022-03-10T12:31:00Z">
              <w:rPr>
                <w:i/>
                <w:iCs/>
                <w:color w:val="000000" w:themeColor="text1"/>
              </w:rPr>
            </w:rPrChange>
          </w:rPr>
          <w:t>Leptospira</w:t>
        </w:r>
      </w:ins>
      <w:ins w:id="1264" w:author="Ruijie Xu" w:date="2022-03-11T09:25:00Z">
        <w:r w:rsidR="00ED6EC2">
          <w:rPr>
            <w:rFonts w:ascii="Times New Roman" w:hAnsi="Times New Roman" w:cs="Times New Roman"/>
            <w:color w:val="000000" w:themeColor="text1"/>
          </w:rPr>
          <w:t>,</w:t>
        </w:r>
      </w:ins>
      <w:ins w:id="1265" w:author="Liliana Salvador" w:date="2022-02-23T11:22:00Z">
        <w:r w:rsidR="00AD79E6" w:rsidRPr="002B42A7">
          <w:rPr>
            <w:rFonts w:ascii="Times New Roman" w:hAnsi="Times New Roman" w:cs="Times New Roman"/>
            <w:color w:val="000000" w:themeColor="text1"/>
            <w:rPrChange w:id="1266" w:author="Ruijie Xu" w:date="2022-03-10T12:31:00Z">
              <w:rPr>
                <w:color w:val="000000" w:themeColor="text1"/>
              </w:rPr>
            </w:rPrChange>
          </w:rPr>
          <w:t xml:space="preserve"> </w:t>
        </w:r>
      </w:ins>
      <w:ins w:id="1267" w:author="Liliana Salvador" w:date="2022-03-10T19:28:00Z">
        <w:r w:rsidR="001E58DD">
          <w:rPr>
            <w:rFonts w:ascii="Times New Roman" w:hAnsi="Times New Roman" w:cs="Times New Roman"/>
            <w:color w:val="000000" w:themeColor="text1"/>
          </w:rPr>
          <w:t xml:space="preserve">in </w:t>
        </w:r>
      </w:ins>
      <w:ins w:id="1268" w:author="Ruijie Xu" w:date="2022-03-16T15:27:00Z">
        <w:r w:rsidR="003010B5">
          <w:rPr>
            <w:rFonts w:ascii="Times New Roman" w:hAnsi="Times New Roman" w:cs="Times New Roman"/>
            <w:color w:val="000000" w:themeColor="text1"/>
          </w:rPr>
          <w:t xml:space="preserve">the </w:t>
        </w:r>
      </w:ins>
      <w:ins w:id="1269" w:author="Liliana Salvador" w:date="2022-03-10T19:28:00Z">
        <w:r w:rsidR="001E58DD">
          <w:rPr>
            <w:rFonts w:ascii="Times New Roman" w:hAnsi="Times New Roman" w:cs="Times New Roman"/>
            <w:color w:val="000000" w:themeColor="text1"/>
          </w:rPr>
          <w:t xml:space="preserve">rat kidneys that we collected </w:t>
        </w:r>
      </w:ins>
      <w:ins w:id="1270" w:author="Liliana Salvador" w:date="2022-02-23T11:22:00Z">
        <w:del w:id="1271" w:author="Ruijie Xu" w:date="2022-03-16T16:11:00Z">
          <w:r w:rsidR="00AD79E6" w:rsidRPr="002B42A7" w:rsidDel="00CA1B0D">
            <w:rPr>
              <w:rFonts w:ascii="Times New Roman" w:hAnsi="Times New Roman" w:cs="Times New Roman"/>
              <w:color w:val="000000" w:themeColor="text1"/>
              <w:rPrChange w:id="1272" w:author="Ruijie Xu" w:date="2022-03-10T12:31:00Z">
                <w:rPr>
                  <w:color w:val="000000" w:themeColor="text1"/>
                </w:rPr>
              </w:rPrChange>
            </w:rPr>
            <w:delText>from each</w:delText>
          </w:r>
        </w:del>
      </w:ins>
      <w:ins w:id="1273" w:author="Ruijie Xu" w:date="2022-03-16T16:11:00Z">
        <w:r w:rsidR="00CA1B0D">
          <w:rPr>
            <w:rFonts w:ascii="Times New Roman" w:hAnsi="Times New Roman" w:cs="Times New Roman"/>
            <w:color w:val="000000" w:themeColor="text1"/>
          </w:rPr>
          <w:t>using each</w:t>
        </w:r>
      </w:ins>
      <w:ins w:id="1274" w:author="Liliana Salvador" w:date="2022-02-23T11:22:00Z">
        <w:r w:rsidR="00AD79E6" w:rsidRPr="002B42A7">
          <w:rPr>
            <w:rFonts w:ascii="Times New Roman" w:hAnsi="Times New Roman" w:cs="Times New Roman"/>
            <w:color w:val="000000" w:themeColor="text1"/>
            <w:rPrChange w:id="1275" w:author="Ruijie Xu" w:date="2022-03-10T12:31:00Z">
              <w:rPr>
                <w:color w:val="000000" w:themeColor="text1"/>
              </w:rPr>
            </w:rPrChange>
          </w:rPr>
          <w:t xml:space="preserve"> software’ profiling results</w:t>
        </w:r>
      </w:ins>
      <w:ins w:id="1276" w:author="Liliana Salvador" w:date="2022-03-16T20:35:00Z">
        <w:r w:rsidR="000179E0">
          <w:rPr>
            <w:rFonts w:ascii="Times New Roman" w:hAnsi="Times New Roman" w:cs="Times New Roman"/>
            <w:color w:val="000000" w:themeColor="text1"/>
          </w:rPr>
          <w:t>,</w:t>
        </w:r>
      </w:ins>
      <w:ins w:id="1277" w:author="Ruijie Xu" w:date="2022-03-16T15:23:00Z">
        <w:r w:rsidR="00DD2952">
          <w:rPr>
            <w:rFonts w:ascii="Times New Roman" w:hAnsi="Times New Roman" w:cs="Times New Roman"/>
            <w:color w:val="000000" w:themeColor="text1"/>
          </w:rPr>
          <w:t xml:space="preserve"> and compared</w:t>
        </w:r>
      </w:ins>
      <w:ins w:id="1278" w:author="Ruijie Xu" w:date="2022-03-16T15:24:00Z">
        <w:r w:rsidR="00DD2952">
          <w:rPr>
            <w:rFonts w:ascii="Times New Roman" w:hAnsi="Times New Roman" w:cs="Times New Roman"/>
            <w:color w:val="000000" w:themeColor="text1"/>
          </w:rPr>
          <w:t xml:space="preserve"> the diagnosis of the pathogen</w:t>
        </w:r>
      </w:ins>
      <w:ins w:id="1279" w:author="Ruijie Xu" w:date="2022-03-16T15:23:00Z">
        <w:r w:rsidR="00DD2952">
          <w:rPr>
            <w:rFonts w:ascii="Times New Roman" w:hAnsi="Times New Roman" w:cs="Times New Roman"/>
            <w:color w:val="000000" w:themeColor="text1"/>
          </w:rPr>
          <w:t xml:space="preserve"> with </w:t>
        </w:r>
      </w:ins>
      <w:ins w:id="1280" w:author="Ruijie Xu" w:date="2022-03-16T15:24:00Z">
        <w:r w:rsidR="00DD2952">
          <w:rPr>
            <w:rFonts w:ascii="Times New Roman" w:hAnsi="Times New Roman" w:cs="Times New Roman"/>
            <w:color w:val="000000" w:themeColor="text1"/>
          </w:rPr>
          <w:t>that</w:t>
        </w:r>
      </w:ins>
      <w:ins w:id="1281" w:author="Ruijie Xu" w:date="2022-03-16T15:23:00Z">
        <w:r w:rsidR="00DD2952">
          <w:rPr>
            <w:rFonts w:ascii="Times New Roman" w:hAnsi="Times New Roman" w:cs="Times New Roman"/>
            <w:color w:val="000000" w:themeColor="text1"/>
          </w:rPr>
          <w:t xml:space="preserve"> of the traditional lab</w:t>
        </w:r>
      </w:ins>
      <w:ins w:id="1282" w:author="Ruijie Xu" w:date="2022-03-16T15:24:00Z">
        <w:r w:rsidR="00DD2952">
          <w:rPr>
            <w:rFonts w:ascii="Times New Roman" w:hAnsi="Times New Roman" w:cs="Times New Roman"/>
            <w:color w:val="000000" w:themeColor="text1"/>
          </w:rPr>
          <w:t>oratory methods</w:t>
        </w:r>
      </w:ins>
      <w:r w:rsidR="005320C9" w:rsidRPr="002B42A7">
        <w:rPr>
          <w:rFonts w:ascii="Times New Roman" w:hAnsi="Times New Roman" w:cs="Times New Roman"/>
          <w:color w:val="000000" w:themeColor="text1"/>
          <w:rPrChange w:id="1283" w:author="Ruijie Xu" w:date="2022-03-10T12:31:00Z">
            <w:rPr>
              <w:color w:val="000000" w:themeColor="text1"/>
            </w:rPr>
          </w:rPrChange>
        </w:rPr>
        <w:t>.</w:t>
      </w:r>
      <w:bookmarkEnd w:id="972"/>
      <w:bookmarkEnd w:id="973"/>
      <w:bookmarkEnd w:id="1243"/>
      <w:bookmarkEnd w:id="1244"/>
      <w:r w:rsidR="005320C9" w:rsidRPr="002B42A7">
        <w:rPr>
          <w:rFonts w:ascii="Times New Roman" w:hAnsi="Times New Roman" w:cs="Times New Roman"/>
          <w:color w:val="000000" w:themeColor="text1"/>
          <w:rPrChange w:id="1284" w:author="Ruijie Xu" w:date="2022-03-10T12:31:00Z">
            <w:rPr>
              <w:color w:val="000000" w:themeColor="text1"/>
            </w:rPr>
          </w:rPrChange>
        </w:rPr>
        <w:t xml:space="preserve"> </w:t>
      </w:r>
      <w:commentRangeStart w:id="1285"/>
      <w:commentRangeStart w:id="1286"/>
      <w:commentRangeStart w:id="1287"/>
      <w:del w:id="1288" w:author="Liliana Salvador" w:date="2022-02-22T18:41:00Z">
        <w:r w:rsidR="005320C9" w:rsidRPr="002B42A7" w:rsidDel="003F73CA">
          <w:rPr>
            <w:rFonts w:ascii="Times New Roman" w:hAnsi="Times New Roman" w:cs="Times New Roman"/>
            <w:color w:val="000000" w:themeColor="text1"/>
            <w:rPrChange w:id="1289" w:author="Ruijie Xu" w:date="2022-03-10T12:31:00Z">
              <w:rPr>
                <w:color w:val="000000" w:themeColor="text1"/>
              </w:rPr>
            </w:rPrChange>
          </w:rPr>
          <w:delText>We present data</w:delText>
        </w:r>
      </w:del>
      <w:ins w:id="1290" w:author="Liliana Salvador" w:date="2022-02-22T18:41:00Z">
        <w:del w:id="1291" w:author="Ruijie Xu" w:date="2022-03-04T10:15:00Z">
          <w:r w:rsidR="003F73CA" w:rsidRPr="002B42A7" w:rsidDel="005168E3">
            <w:rPr>
              <w:rFonts w:ascii="Times New Roman" w:hAnsi="Times New Roman" w:cs="Times New Roman"/>
              <w:color w:val="000000" w:themeColor="text1"/>
              <w:rPrChange w:id="1292" w:author="Ruijie Xu" w:date="2022-03-10T12:31:00Z">
                <w:rPr>
                  <w:color w:val="000000" w:themeColor="text1"/>
                </w:rPr>
              </w:rPrChange>
            </w:rPr>
            <w:delText>Our results</w:delText>
          </w:r>
        </w:del>
      </w:ins>
      <w:del w:id="1293" w:author="Ruijie Xu" w:date="2022-03-04T10:15:00Z">
        <w:r w:rsidR="005320C9" w:rsidRPr="002B42A7" w:rsidDel="005168E3">
          <w:rPr>
            <w:rFonts w:ascii="Times New Roman" w:hAnsi="Times New Roman" w:cs="Times New Roman"/>
            <w:color w:val="000000" w:themeColor="text1"/>
            <w:rPrChange w:id="1294" w:author="Ruijie Xu" w:date="2022-03-10T12:31:00Z">
              <w:rPr>
                <w:color w:val="000000" w:themeColor="text1"/>
              </w:rPr>
            </w:rPrChange>
          </w:rPr>
          <w:delText xml:space="preserve"> </w:delText>
        </w:r>
        <w:r w:rsidR="00443703" w:rsidRPr="002B42A7" w:rsidDel="005168E3">
          <w:rPr>
            <w:rFonts w:ascii="Times New Roman" w:hAnsi="Times New Roman" w:cs="Times New Roman"/>
            <w:color w:val="000000" w:themeColor="text1"/>
            <w:rPrChange w:id="1295" w:author="Ruijie Xu" w:date="2022-03-10T12:31:00Z">
              <w:rPr>
                <w:color w:val="000000" w:themeColor="text1"/>
              </w:rPr>
            </w:rPrChange>
          </w:rPr>
          <w:delText>demonstratin</w:delText>
        </w:r>
        <w:r w:rsidR="00911926" w:rsidRPr="002B42A7" w:rsidDel="005168E3">
          <w:rPr>
            <w:rFonts w:ascii="Times New Roman" w:hAnsi="Times New Roman" w:cs="Times New Roman"/>
            <w:color w:val="000000" w:themeColor="text1"/>
            <w:rPrChange w:id="1296" w:author="Ruijie Xu" w:date="2022-03-10T12:31:00Z">
              <w:rPr>
                <w:color w:val="000000" w:themeColor="text1"/>
              </w:rPr>
            </w:rPrChange>
          </w:rPr>
          <w:delText xml:space="preserve">g </w:delText>
        </w:r>
      </w:del>
      <w:ins w:id="1297" w:author="Liliana Salvador" w:date="2022-02-22T18:41:00Z">
        <w:del w:id="1298" w:author="Ruijie Xu" w:date="2022-03-04T10:15:00Z">
          <w:r w:rsidR="003F73CA" w:rsidRPr="002B42A7" w:rsidDel="005168E3">
            <w:rPr>
              <w:rFonts w:ascii="Times New Roman" w:hAnsi="Times New Roman" w:cs="Times New Roman"/>
              <w:color w:val="000000" w:themeColor="text1"/>
              <w:rPrChange w:id="1299" w:author="Ruijie Xu" w:date="2022-03-10T12:31:00Z">
                <w:rPr>
                  <w:color w:val="000000" w:themeColor="text1"/>
                </w:rPr>
              </w:rPrChange>
            </w:rPr>
            <w:delText xml:space="preserve">show </w:delText>
          </w:r>
        </w:del>
      </w:ins>
      <w:commentRangeEnd w:id="1285"/>
      <w:ins w:id="1300" w:author="Liliana Salvador" w:date="2022-02-23T11:26:00Z">
        <w:del w:id="1301" w:author="Ruijie Xu" w:date="2022-03-04T10:15:00Z">
          <w:r w:rsidR="00AD79E6" w:rsidRPr="002B42A7" w:rsidDel="005168E3">
            <w:rPr>
              <w:rStyle w:val="CommentReference"/>
              <w:rFonts w:ascii="Times New Roman" w:hAnsi="Times New Roman" w:cs="Times New Roman"/>
              <w:sz w:val="24"/>
              <w:szCs w:val="24"/>
              <w:rPrChange w:id="1302" w:author="Ruijie Xu" w:date="2022-03-10T12:31:00Z">
                <w:rPr>
                  <w:rStyle w:val="CommentReference"/>
                </w:rPr>
              </w:rPrChange>
            </w:rPr>
            <w:commentReference w:id="1285"/>
          </w:r>
        </w:del>
      </w:ins>
      <w:commentRangeEnd w:id="1286"/>
      <w:del w:id="1303" w:author="Ruijie Xu" w:date="2022-03-04T10:15:00Z">
        <w:r w:rsidR="008A23CB" w:rsidRPr="002B42A7" w:rsidDel="005168E3">
          <w:rPr>
            <w:rStyle w:val="CommentReference"/>
            <w:rFonts w:ascii="Times New Roman" w:hAnsi="Times New Roman" w:cs="Times New Roman"/>
            <w:sz w:val="24"/>
            <w:szCs w:val="24"/>
            <w:rPrChange w:id="1304" w:author="Ruijie Xu" w:date="2022-03-10T12:31:00Z">
              <w:rPr>
                <w:rStyle w:val="CommentReference"/>
              </w:rPr>
            </w:rPrChange>
          </w:rPr>
          <w:commentReference w:id="1286"/>
        </w:r>
      </w:del>
      <w:ins w:id="1305" w:author="Liliana Salvador" w:date="2022-02-22T18:41:00Z">
        <w:del w:id="1306" w:author="Ruijie Xu" w:date="2022-03-04T10:15:00Z">
          <w:r w:rsidR="003F73CA" w:rsidRPr="002B42A7" w:rsidDel="005168E3">
            <w:rPr>
              <w:rFonts w:ascii="Times New Roman" w:hAnsi="Times New Roman" w:cs="Times New Roman"/>
              <w:color w:val="000000" w:themeColor="text1"/>
              <w:rPrChange w:id="1307" w:author="Ruijie Xu" w:date="2022-03-10T12:31:00Z">
                <w:rPr>
                  <w:color w:val="000000" w:themeColor="text1"/>
                </w:rPr>
              </w:rPrChange>
            </w:rPr>
            <w:delText>that there are</w:delText>
          </w:r>
        </w:del>
      </w:ins>
      <w:del w:id="1308" w:author="Ruijie Xu" w:date="2022-03-04T10:15:00Z">
        <w:r w:rsidR="00911926" w:rsidRPr="002B42A7" w:rsidDel="005168E3">
          <w:rPr>
            <w:rFonts w:ascii="Times New Roman" w:hAnsi="Times New Roman" w:cs="Times New Roman"/>
            <w:color w:val="000000" w:themeColor="text1"/>
            <w:rPrChange w:id="1309" w:author="Ruijie Xu" w:date="2022-03-10T12:31:00Z">
              <w:rPr>
                <w:color w:val="000000" w:themeColor="text1"/>
              </w:rPr>
            </w:rPrChange>
          </w:rPr>
          <w:delText xml:space="preserve">the significant differences among the characterizations of the microbial communities </w:delText>
        </w:r>
      </w:del>
      <w:del w:id="1310" w:author="Ruijie Xu" w:date="2022-02-27T10:33:00Z">
        <w:r w:rsidR="00255E5F" w:rsidRPr="002B42A7" w:rsidDel="00F02050">
          <w:rPr>
            <w:rFonts w:ascii="Times New Roman" w:hAnsi="Times New Roman" w:cs="Times New Roman"/>
            <w:color w:val="000000" w:themeColor="text1"/>
            <w:rPrChange w:id="1311" w:author="Ruijie Xu" w:date="2022-03-10T12:31:00Z">
              <w:rPr>
                <w:color w:val="000000" w:themeColor="text1"/>
              </w:rPr>
            </w:rPrChange>
          </w:rPr>
          <w:delText>analyzed from</w:delText>
        </w:r>
        <w:r w:rsidR="00911926" w:rsidRPr="002B42A7" w:rsidDel="00F02050">
          <w:rPr>
            <w:rFonts w:ascii="Times New Roman" w:hAnsi="Times New Roman" w:cs="Times New Roman"/>
            <w:color w:val="000000" w:themeColor="text1"/>
            <w:rPrChange w:id="1312" w:author="Ruijie Xu" w:date="2022-03-10T12:31:00Z">
              <w:rPr>
                <w:color w:val="000000" w:themeColor="text1"/>
              </w:rPr>
            </w:rPrChange>
          </w:rPr>
          <w:delText xml:space="preserve"> the </w:delText>
        </w:r>
        <w:commentRangeStart w:id="1313"/>
        <w:r w:rsidR="00911926" w:rsidRPr="002B42A7" w:rsidDel="00F02050">
          <w:rPr>
            <w:rFonts w:ascii="Times New Roman" w:hAnsi="Times New Roman" w:cs="Times New Roman"/>
            <w:color w:val="000000" w:themeColor="text1"/>
            <w:rPrChange w:id="1314" w:author="Ruijie Xu" w:date="2022-03-10T12:31:00Z">
              <w:rPr>
                <w:color w:val="000000" w:themeColor="text1"/>
              </w:rPr>
            </w:rPrChange>
          </w:rPr>
          <w:delText xml:space="preserve">microbial profiles </w:delText>
        </w:r>
        <w:commentRangeEnd w:id="1313"/>
        <w:r w:rsidR="00A87C25" w:rsidRPr="002B42A7" w:rsidDel="00F02050">
          <w:rPr>
            <w:rStyle w:val="CommentReference"/>
            <w:rFonts w:ascii="Times New Roman" w:hAnsi="Times New Roman" w:cs="Times New Roman"/>
            <w:sz w:val="24"/>
            <w:szCs w:val="24"/>
            <w:rPrChange w:id="1315" w:author="Ruijie Xu" w:date="2022-03-10T12:31:00Z">
              <w:rPr>
                <w:rStyle w:val="CommentReference"/>
              </w:rPr>
            </w:rPrChange>
          </w:rPr>
          <w:commentReference w:id="1313"/>
        </w:r>
        <w:r w:rsidR="00255E5F" w:rsidRPr="002B42A7" w:rsidDel="00F02050">
          <w:rPr>
            <w:rFonts w:ascii="Times New Roman" w:hAnsi="Times New Roman" w:cs="Times New Roman"/>
            <w:color w:val="000000" w:themeColor="text1"/>
            <w:rPrChange w:id="1316" w:author="Ruijie Xu" w:date="2022-03-10T12:31:00Z">
              <w:rPr>
                <w:color w:val="000000" w:themeColor="text1"/>
              </w:rPr>
            </w:rPrChange>
          </w:rPr>
          <w:delText xml:space="preserve">obtained </w:delText>
        </w:r>
      </w:del>
      <w:del w:id="1317" w:author="Ruijie Xu" w:date="2022-03-04T10:15:00Z">
        <w:r w:rsidR="00255E5F" w:rsidRPr="002B42A7" w:rsidDel="005168E3">
          <w:rPr>
            <w:rFonts w:ascii="Times New Roman" w:hAnsi="Times New Roman" w:cs="Times New Roman"/>
            <w:color w:val="000000" w:themeColor="text1"/>
            <w:rPrChange w:id="1318" w:author="Ruijie Xu" w:date="2022-03-10T12:31:00Z">
              <w:rPr>
                <w:color w:val="000000" w:themeColor="text1"/>
              </w:rPr>
            </w:rPrChange>
          </w:rPr>
          <w:delText>using</w:delText>
        </w:r>
        <w:r w:rsidR="00911926" w:rsidRPr="002B42A7" w:rsidDel="005168E3">
          <w:rPr>
            <w:rFonts w:ascii="Times New Roman" w:hAnsi="Times New Roman" w:cs="Times New Roman"/>
            <w:color w:val="000000" w:themeColor="text1"/>
            <w:rPrChange w:id="1319" w:author="Ruijie Xu" w:date="2022-03-10T12:31:00Z">
              <w:rPr>
                <w:color w:val="000000" w:themeColor="text1"/>
              </w:rPr>
            </w:rPrChange>
          </w:rPr>
          <w:delText xml:space="preserve"> different DB and software</w:delText>
        </w:r>
      </w:del>
      <w:ins w:id="1320" w:author="Liliana Salvador" w:date="2022-02-22T18:42:00Z">
        <w:del w:id="1321" w:author="Ruijie Xu" w:date="2022-03-04T10:15:00Z">
          <w:r w:rsidR="003F73CA" w:rsidRPr="002B42A7" w:rsidDel="005168E3">
            <w:rPr>
              <w:rFonts w:ascii="Times New Roman" w:hAnsi="Times New Roman" w:cs="Times New Roman"/>
              <w:color w:val="000000" w:themeColor="text1"/>
              <w:rPrChange w:id="1322" w:author="Ruijie Xu" w:date="2022-03-10T12:31:00Z">
                <w:rPr>
                  <w:color w:val="000000" w:themeColor="text1"/>
                </w:rPr>
              </w:rPrChange>
            </w:rPr>
            <w:delText xml:space="preserve"> </w:delText>
          </w:r>
        </w:del>
        <w:del w:id="1323" w:author="Ruijie Xu" w:date="2022-02-27T10:30:00Z">
          <w:r w:rsidR="003F73CA" w:rsidRPr="002B42A7" w:rsidDel="00F02050">
            <w:rPr>
              <w:rFonts w:ascii="Times New Roman" w:hAnsi="Times New Roman" w:cs="Times New Roman"/>
              <w:color w:val="000000" w:themeColor="text1"/>
              <w:rPrChange w:id="1324" w:author="Ruijie Xu" w:date="2022-03-10T12:31:00Z">
                <w:rPr>
                  <w:color w:val="000000" w:themeColor="text1"/>
                </w:rPr>
              </w:rPrChange>
            </w:rPr>
            <w:delText>and that</w:delText>
          </w:r>
        </w:del>
        <w:del w:id="1325" w:author="Ruijie Xu" w:date="2022-03-04T10:15:00Z">
          <w:r w:rsidR="003F73CA" w:rsidRPr="002B42A7" w:rsidDel="005168E3">
            <w:rPr>
              <w:rFonts w:ascii="Times New Roman" w:hAnsi="Times New Roman" w:cs="Times New Roman"/>
              <w:color w:val="000000" w:themeColor="text1"/>
              <w:rPrChange w:id="1326" w:author="Ruijie Xu" w:date="2022-03-10T12:31:00Z">
                <w:rPr>
                  <w:color w:val="000000" w:themeColor="text1"/>
                </w:rPr>
              </w:rPrChange>
            </w:rPr>
            <w:delText xml:space="preserve"> caution should be taken in the choice of the appropriate software </w:delText>
          </w:r>
        </w:del>
      </w:ins>
      <w:ins w:id="1327" w:author="Liliana Salvador" w:date="2022-02-22T18:43:00Z">
        <w:del w:id="1328" w:author="Ruijie Xu" w:date="2022-03-04T10:15:00Z">
          <w:r w:rsidR="003F73CA" w:rsidRPr="002B42A7" w:rsidDel="005168E3">
            <w:rPr>
              <w:rFonts w:ascii="Times New Roman" w:hAnsi="Times New Roman" w:cs="Times New Roman"/>
              <w:color w:val="000000" w:themeColor="text1"/>
              <w:rPrChange w:id="1329" w:author="Ruijie Xu" w:date="2022-03-10T12:31:00Z">
                <w:rPr>
                  <w:color w:val="000000" w:themeColor="text1"/>
                </w:rPr>
              </w:rPrChange>
            </w:rPr>
            <w:delText>to answer a specific metagenomic question</w:delText>
          </w:r>
        </w:del>
      </w:ins>
      <w:del w:id="1330" w:author="Ruijie Xu" w:date="2022-03-04T10:15:00Z">
        <w:r w:rsidR="00255E5F" w:rsidRPr="002B42A7" w:rsidDel="005168E3">
          <w:rPr>
            <w:rFonts w:ascii="Times New Roman" w:hAnsi="Times New Roman" w:cs="Times New Roman"/>
            <w:color w:val="000000" w:themeColor="text1"/>
            <w:rPrChange w:id="1331" w:author="Ruijie Xu" w:date="2022-03-10T12:31:00Z">
              <w:rPr>
                <w:color w:val="000000" w:themeColor="text1"/>
              </w:rPr>
            </w:rPrChange>
          </w:rPr>
          <w:delText>. We</w:delText>
        </w:r>
        <w:r w:rsidR="005320C9" w:rsidRPr="002B42A7" w:rsidDel="005168E3">
          <w:rPr>
            <w:rFonts w:ascii="Times New Roman" w:hAnsi="Times New Roman" w:cs="Times New Roman"/>
            <w:color w:val="000000" w:themeColor="text1"/>
            <w:rPrChange w:id="1332" w:author="Ruijie Xu" w:date="2022-03-10T12:31:00Z">
              <w:rPr>
                <w:color w:val="000000" w:themeColor="text1"/>
              </w:rPr>
            </w:rPrChange>
          </w:rPr>
          <w:delText xml:space="preserve"> also show that </w:delText>
        </w:r>
        <w:r w:rsidR="00AE4F6D" w:rsidRPr="002B42A7" w:rsidDel="005168E3">
          <w:rPr>
            <w:rFonts w:ascii="Times New Roman" w:hAnsi="Times New Roman" w:cs="Times New Roman"/>
            <w:color w:val="000000" w:themeColor="text1"/>
            <w:rPrChange w:id="1333" w:author="Ruijie Xu" w:date="2022-03-10T12:31:00Z">
              <w:rPr>
                <w:color w:val="000000" w:themeColor="text1"/>
              </w:rPr>
            </w:rPrChange>
          </w:rPr>
          <w:delText xml:space="preserve">the three </w:delText>
        </w:r>
        <w:r w:rsidR="00443703" w:rsidRPr="002B42A7" w:rsidDel="005168E3">
          <w:rPr>
            <w:rFonts w:ascii="Times New Roman" w:hAnsi="Times New Roman" w:cs="Times New Roman"/>
            <w:color w:val="000000" w:themeColor="text1"/>
            <w:rPrChange w:id="1334" w:author="Ruijie Xu" w:date="2022-03-10T12:31:00Z">
              <w:rPr>
                <w:color w:val="000000" w:themeColor="text1"/>
              </w:rPr>
            </w:rPrChange>
          </w:rPr>
          <w:delText xml:space="preserve">software </w:delText>
        </w:r>
        <w:r w:rsidR="00AE4F6D" w:rsidRPr="002B42A7" w:rsidDel="005168E3">
          <w:rPr>
            <w:rFonts w:ascii="Times New Roman" w:hAnsi="Times New Roman" w:cs="Times New Roman"/>
            <w:color w:val="000000" w:themeColor="text1"/>
            <w:rPrChange w:id="1335" w:author="Ruijie Xu" w:date="2022-03-10T12:31:00Z">
              <w:rPr>
                <w:color w:val="000000" w:themeColor="text1"/>
              </w:rPr>
            </w:rPrChange>
          </w:rPr>
          <w:delText>report</w:delText>
        </w:r>
      </w:del>
      <w:del w:id="1336" w:author="Ruijie Xu" w:date="2022-02-01T15:42:00Z">
        <w:r w:rsidR="00AE4F6D" w:rsidRPr="002B42A7" w:rsidDel="006D62FE">
          <w:rPr>
            <w:rFonts w:ascii="Times New Roman" w:hAnsi="Times New Roman" w:cs="Times New Roman"/>
            <w:color w:val="000000" w:themeColor="text1"/>
            <w:rPrChange w:id="1337" w:author="Ruijie Xu" w:date="2022-03-10T12:31:00Z">
              <w:rPr>
                <w:color w:val="000000" w:themeColor="text1"/>
              </w:rPr>
            </w:rPrChange>
          </w:rPr>
          <w:delText xml:space="preserve"> </w:delText>
        </w:r>
      </w:del>
      <w:del w:id="1338" w:author="Ruijie Xu" w:date="2022-02-01T15:48:00Z">
        <w:r w:rsidR="00285DB6" w:rsidRPr="002B42A7" w:rsidDel="00D50E20">
          <w:rPr>
            <w:rFonts w:ascii="Times New Roman" w:hAnsi="Times New Roman" w:cs="Times New Roman"/>
            <w:color w:val="000000" w:themeColor="text1"/>
            <w:rPrChange w:id="1339" w:author="Ruijie Xu" w:date="2022-03-10T12:31:00Z">
              <w:rPr>
                <w:color w:val="000000" w:themeColor="text1"/>
              </w:rPr>
            </w:rPrChange>
          </w:rPr>
          <w:delText>discrepant results</w:delText>
        </w:r>
        <w:r w:rsidR="00AE4F6D" w:rsidRPr="002B42A7" w:rsidDel="00D50E20">
          <w:rPr>
            <w:rFonts w:ascii="Times New Roman" w:hAnsi="Times New Roman" w:cs="Times New Roman"/>
            <w:color w:val="000000" w:themeColor="text1"/>
            <w:rPrChange w:id="1340" w:author="Ruijie Xu" w:date="2022-03-10T12:31:00Z">
              <w:rPr>
                <w:color w:val="000000" w:themeColor="text1"/>
              </w:rPr>
            </w:rPrChange>
          </w:rPr>
          <w:delText xml:space="preserve"> for the presence of </w:delText>
        </w:r>
        <w:r w:rsidR="00AE4F6D" w:rsidRPr="002B42A7" w:rsidDel="00D50E20">
          <w:rPr>
            <w:rFonts w:ascii="Times New Roman" w:hAnsi="Times New Roman" w:cs="Times New Roman"/>
            <w:i/>
            <w:color w:val="000000" w:themeColor="text1"/>
            <w:rPrChange w:id="1341" w:author="Ruijie Xu" w:date="2022-03-10T12:31:00Z">
              <w:rPr>
                <w:i/>
                <w:color w:val="000000" w:themeColor="text1"/>
              </w:rPr>
            </w:rPrChange>
          </w:rPr>
          <w:delText>Leptospira</w:delText>
        </w:r>
        <w:r w:rsidR="00AE4F6D" w:rsidRPr="002B42A7" w:rsidDel="00D50E20">
          <w:rPr>
            <w:rFonts w:ascii="Times New Roman" w:hAnsi="Times New Roman" w:cs="Times New Roman"/>
            <w:color w:val="000000" w:themeColor="text1"/>
            <w:rPrChange w:id="1342" w:author="Ruijie Xu" w:date="2022-03-10T12:31:00Z">
              <w:rPr>
                <w:color w:val="000000" w:themeColor="text1"/>
              </w:rPr>
            </w:rPrChange>
          </w:rPr>
          <w:delText xml:space="preserve"> and </w:delText>
        </w:r>
        <w:r w:rsidR="00443703" w:rsidRPr="002B42A7" w:rsidDel="00D50E20">
          <w:rPr>
            <w:rFonts w:ascii="Times New Roman" w:hAnsi="Times New Roman" w:cs="Times New Roman"/>
            <w:color w:val="000000" w:themeColor="text1"/>
            <w:rPrChange w:id="1343" w:author="Ruijie Xu" w:date="2022-03-10T12:31:00Z">
              <w:rPr>
                <w:color w:val="000000" w:themeColor="text1"/>
              </w:rPr>
            </w:rPrChange>
          </w:rPr>
          <w:delText xml:space="preserve">that their microbial </w:delText>
        </w:r>
        <w:r w:rsidR="00AE4F6D" w:rsidRPr="002B42A7" w:rsidDel="00D50E20">
          <w:rPr>
            <w:rFonts w:ascii="Times New Roman" w:hAnsi="Times New Roman" w:cs="Times New Roman"/>
            <w:color w:val="000000" w:themeColor="text1"/>
            <w:rPrChange w:id="1344" w:author="Ruijie Xu" w:date="2022-03-10T12:31:00Z">
              <w:rPr>
                <w:color w:val="000000" w:themeColor="text1"/>
              </w:rPr>
            </w:rPrChange>
          </w:rPr>
          <w:delText xml:space="preserve">profiling </w:delText>
        </w:r>
        <w:r w:rsidR="00443703" w:rsidRPr="002B42A7" w:rsidDel="00D50E20">
          <w:rPr>
            <w:rFonts w:ascii="Times New Roman" w:hAnsi="Times New Roman" w:cs="Times New Roman"/>
            <w:color w:val="000000" w:themeColor="text1"/>
            <w:rPrChange w:id="1345" w:author="Ruijie Xu" w:date="2022-03-10T12:31:00Z">
              <w:rPr>
                <w:color w:val="000000" w:themeColor="text1"/>
              </w:rPr>
            </w:rPrChange>
          </w:rPr>
          <w:delText>is</w:delText>
        </w:r>
        <w:r w:rsidR="00AE4F6D" w:rsidRPr="002B42A7" w:rsidDel="00D50E20">
          <w:rPr>
            <w:rFonts w:ascii="Times New Roman" w:hAnsi="Times New Roman" w:cs="Times New Roman"/>
            <w:color w:val="000000" w:themeColor="text1"/>
            <w:rPrChange w:id="1346" w:author="Ruijie Xu" w:date="2022-03-10T12:31:00Z">
              <w:rPr>
                <w:color w:val="000000" w:themeColor="text1"/>
              </w:rPr>
            </w:rPrChange>
          </w:rPr>
          <w:delText xml:space="preserve"> found </w:delText>
        </w:r>
        <w:r w:rsidR="00443703" w:rsidRPr="002B42A7" w:rsidDel="00D50E20">
          <w:rPr>
            <w:rFonts w:ascii="Times New Roman" w:hAnsi="Times New Roman" w:cs="Times New Roman"/>
            <w:color w:val="000000" w:themeColor="text1"/>
            <w:rPrChange w:id="1347" w:author="Ruijie Xu" w:date="2022-03-10T12:31:00Z">
              <w:rPr>
                <w:color w:val="000000" w:themeColor="text1"/>
              </w:rPr>
            </w:rPrChange>
          </w:rPr>
          <w:delText xml:space="preserve">to be </w:delText>
        </w:r>
        <w:r w:rsidR="00AE4F6D" w:rsidRPr="002B42A7" w:rsidDel="00D50E20">
          <w:rPr>
            <w:rFonts w:ascii="Times New Roman" w:hAnsi="Times New Roman" w:cs="Times New Roman"/>
            <w:color w:val="000000" w:themeColor="text1"/>
            <w:rPrChange w:id="1348" w:author="Ruijie Xu" w:date="2022-03-10T12:31:00Z">
              <w:rPr>
                <w:color w:val="000000" w:themeColor="text1"/>
              </w:rPr>
            </w:rPrChange>
          </w:rPr>
          <w:delText xml:space="preserve">less sensitive </w:delText>
        </w:r>
        <w:r w:rsidR="00443703" w:rsidRPr="002B42A7" w:rsidDel="00D50E20">
          <w:rPr>
            <w:rFonts w:ascii="Times New Roman" w:hAnsi="Times New Roman" w:cs="Times New Roman"/>
            <w:color w:val="000000" w:themeColor="text1"/>
            <w:rPrChange w:id="1349" w:author="Ruijie Xu" w:date="2022-03-10T12:31:00Z">
              <w:rPr>
                <w:color w:val="000000" w:themeColor="text1"/>
              </w:rPr>
            </w:rPrChange>
          </w:rPr>
          <w:delText>for</w:delText>
        </w:r>
        <w:r w:rsidR="00AE4F6D" w:rsidRPr="002B42A7" w:rsidDel="00D50E20">
          <w:rPr>
            <w:rFonts w:ascii="Times New Roman" w:hAnsi="Times New Roman" w:cs="Times New Roman"/>
            <w:color w:val="000000" w:themeColor="text1"/>
            <w:rPrChange w:id="1350" w:author="Ruijie Xu" w:date="2022-03-10T12:31:00Z">
              <w:rPr>
                <w:color w:val="000000" w:themeColor="text1"/>
              </w:rPr>
            </w:rPrChange>
          </w:rPr>
          <w:delText xml:space="preserve"> pathogen </w:delText>
        </w:r>
        <w:r w:rsidR="00285DB6" w:rsidRPr="002B42A7" w:rsidDel="00D50E20">
          <w:rPr>
            <w:rFonts w:ascii="Times New Roman" w:hAnsi="Times New Roman" w:cs="Times New Roman"/>
            <w:color w:val="000000" w:themeColor="text1"/>
            <w:rPrChange w:id="1351" w:author="Ruijie Xu" w:date="2022-03-10T12:31:00Z">
              <w:rPr>
                <w:color w:val="000000" w:themeColor="text1"/>
              </w:rPr>
            </w:rPrChange>
          </w:rPr>
          <w:delText>detection</w:delText>
        </w:r>
        <w:r w:rsidR="00AE4F6D" w:rsidRPr="002B42A7" w:rsidDel="00D50E20">
          <w:rPr>
            <w:rFonts w:ascii="Times New Roman" w:hAnsi="Times New Roman" w:cs="Times New Roman"/>
            <w:color w:val="000000" w:themeColor="text1"/>
            <w:rPrChange w:id="1352" w:author="Ruijie Xu" w:date="2022-03-10T12:31:00Z">
              <w:rPr>
                <w:color w:val="000000" w:themeColor="text1"/>
              </w:rPr>
            </w:rPrChange>
          </w:rPr>
          <w:delText xml:space="preserve"> </w:delText>
        </w:r>
        <w:r w:rsidR="00443703" w:rsidRPr="002B42A7" w:rsidDel="00D50E20">
          <w:rPr>
            <w:rFonts w:ascii="Times New Roman" w:hAnsi="Times New Roman" w:cs="Times New Roman"/>
            <w:color w:val="000000" w:themeColor="text1"/>
            <w:rPrChange w:id="1353" w:author="Ruijie Xu" w:date="2022-03-10T12:31:00Z">
              <w:rPr>
                <w:color w:val="000000" w:themeColor="text1"/>
              </w:rPr>
            </w:rPrChange>
          </w:rPr>
          <w:delText>than</w:delText>
        </w:r>
        <w:r w:rsidR="00285DB6" w:rsidRPr="002B42A7" w:rsidDel="00D50E20">
          <w:rPr>
            <w:rFonts w:ascii="Times New Roman" w:hAnsi="Times New Roman" w:cs="Times New Roman"/>
            <w:color w:val="000000" w:themeColor="text1"/>
            <w:rPrChange w:id="1354" w:author="Ruijie Xu" w:date="2022-03-10T12:31:00Z">
              <w:rPr>
                <w:color w:val="000000" w:themeColor="text1"/>
              </w:rPr>
            </w:rPrChange>
          </w:rPr>
          <w:delText xml:space="preserve"> </w:delText>
        </w:r>
        <w:r w:rsidR="00AE4F6D" w:rsidRPr="002B42A7" w:rsidDel="00D50E20">
          <w:rPr>
            <w:rFonts w:ascii="Times New Roman" w:hAnsi="Times New Roman" w:cs="Times New Roman"/>
            <w:color w:val="000000" w:themeColor="text1"/>
            <w:rPrChange w:id="1355" w:author="Ruijie Xu" w:date="2022-03-10T12:31:00Z">
              <w:rPr>
                <w:color w:val="000000" w:themeColor="text1"/>
              </w:rPr>
            </w:rPrChange>
          </w:rPr>
          <w:delText>traditional laboratory techniques.</w:delText>
        </w:r>
        <w:r w:rsidR="005320C9" w:rsidRPr="002B42A7" w:rsidDel="00D50E20">
          <w:rPr>
            <w:rFonts w:ascii="Times New Roman" w:hAnsi="Times New Roman" w:cs="Times New Roman"/>
            <w:color w:val="000000" w:themeColor="text1"/>
            <w:rPrChange w:id="1356" w:author="Ruijie Xu" w:date="2022-03-10T12:31:00Z">
              <w:rPr>
                <w:color w:val="000000" w:themeColor="text1"/>
              </w:rPr>
            </w:rPrChange>
          </w:rPr>
          <w:delText xml:space="preserve"> </w:delText>
        </w:r>
      </w:del>
      <w:del w:id="1357" w:author="Ruijie Xu" w:date="2022-03-04T10:15:00Z">
        <w:r w:rsidR="005320C9" w:rsidRPr="002B42A7" w:rsidDel="005168E3">
          <w:rPr>
            <w:rFonts w:ascii="Times New Roman" w:hAnsi="Times New Roman" w:cs="Times New Roman"/>
            <w:color w:val="000000" w:themeColor="text1"/>
            <w:rPrChange w:id="1358" w:author="Ruijie Xu" w:date="2022-03-10T12:31:00Z">
              <w:rPr>
                <w:color w:val="000000" w:themeColor="text1"/>
              </w:rPr>
            </w:rPrChange>
          </w:rPr>
          <w:delText>This study</w:delText>
        </w:r>
        <w:r w:rsidR="00255E5F" w:rsidRPr="002B42A7" w:rsidDel="005168E3">
          <w:rPr>
            <w:rFonts w:ascii="Times New Roman" w:hAnsi="Times New Roman" w:cs="Times New Roman"/>
            <w:color w:val="000000" w:themeColor="text1"/>
            <w:rPrChange w:id="1359" w:author="Ruijie Xu" w:date="2022-03-10T12:31:00Z">
              <w:rPr>
                <w:color w:val="000000" w:themeColor="text1"/>
              </w:rPr>
            </w:rPrChange>
          </w:rPr>
          <w:delText xml:space="preserve"> presents the</w:delText>
        </w:r>
      </w:del>
      <w:ins w:id="1360" w:author="Liliana Salvador" w:date="2022-02-22T18:43:00Z">
        <w:del w:id="1361" w:author="Ruijie Xu" w:date="2022-03-04T10:15:00Z">
          <w:r w:rsidR="003F73CA" w:rsidRPr="002B42A7" w:rsidDel="005168E3">
            <w:rPr>
              <w:rFonts w:ascii="Times New Roman" w:hAnsi="Times New Roman" w:cs="Times New Roman"/>
              <w:color w:val="000000" w:themeColor="text1"/>
              <w:rPrChange w:id="1362" w:author="Ruijie Xu" w:date="2022-03-10T12:31:00Z">
                <w:rPr>
                  <w:color w:val="000000" w:themeColor="text1"/>
                </w:rPr>
              </w:rPrChange>
            </w:rPr>
            <w:delText>highlights the</w:delText>
          </w:r>
        </w:del>
      </w:ins>
      <w:del w:id="1363" w:author="Ruijie Xu" w:date="2022-03-04T10:15:00Z">
        <w:r w:rsidR="00255E5F" w:rsidRPr="002B42A7" w:rsidDel="005168E3">
          <w:rPr>
            <w:rFonts w:ascii="Times New Roman" w:hAnsi="Times New Roman" w:cs="Times New Roman"/>
            <w:color w:val="000000" w:themeColor="text1"/>
            <w:rPrChange w:id="1364" w:author="Ruijie Xu" w:date="2022-03-10T12:31:00Z">
              <w:rPr>
                <w:color w:val="000000" w:themeColor="text1"/>
              </w:rPr>
            </w:rPrChange>
          </w:rPr>
          <w:delText xml:space="preserve"> </w:delText>
        </w:r>
      </w:del>
      <w:ins w:id="1365" w:author="Liliana Salvador" w:date="2022-02-22T18:44:00Z">
        <w:del w:id="1366" w:author="Ruijie Xu" w:date="2022-03-04T10:15:00Z">
          <w:r w:rsidR="003F73CA" w:rsidRPr="002B42A7" w:rsidDel="005168E3">
            <w:rPr>
              <w:rFonts w:ascii="Times New Roman" w:hAnsi="Times New Roman" w:cs="Times New Roman"/>
              <w:color w:val="000000" w:themeColor="text1"/>
              <w:rPrChange w:id="1367" w:author="Ruijie Xu" w:date="2022-03-10T12:31:00Z">
                <w:rPr>
                  <w:color w:val="000000" w:themeColor="text1"/>
                </w:rPr>
              </w:rPrChange>
            </w:rPr>
            <w:delText xml:space="preserve">potential </w:delText>
          </w:r>
        </w:del>
      </w:ins>
      <w:del w:id="1368" w:author="Ruijie Xu" w:date="2022-03-04T10:15:00Z">
        <w:r w:rsidR="00255E5F" w:rsidRPr="002B42A7" w:rsidDel="005168E3">
          <w:rPr>
            <w:rFonts w:ascii="Times New Roman" w:hAnsi="Times New Roman" w:cs="Times New Roman"/>
            <w:color w:val="000000" w:themeColor="text1"/>
            <w:rPrChange w:id="1369" w:author="Ruijie Xu" w:date="2022-03-10T12:31:00Z">
              <w:rPr>
                <w:color w:val="000000" w:themeColor="text1"/>
              </w:rPr>
            </w:rPrChange>
          </w:rPr>
          <w:delText>biases introduced by metagenomic profiling software for microbial community characterization a</w:delText>
        </w:r>
        <w:r w:rsidR="00366132" w:rsidRPr="002B42A7" w:rsidDel="005168E3">
          <w:rPr>
            <w:rFonts w:ascii="Times New Roman" w:hAnsi="Times New Roman" w:cs="Times New Roman"/>
            <w:color w:val="000000" w:themeColor="text1"/>
            <w:rPrChange w:id="1370" w:author="Ruijie Xu" w:date="2022-03-10T12:31:00Z">
              <w:rPr>
                <w:color w:val="000000" w:themeColor="text1"/>
              </w:rPr>
            </w:rPrChange>
          </w:rPr>
          <w:delText>nd the</w:delText>
        </w:r>
        <w:r w:rsidR="00255E5F" w:rsidRPr="002B42A7" w:rsidDel="005168E3">
          <w:rPr>
            <w:rFonts w:ascii="Times New Roman" w:hAnsi="Times New Roman" w:cs="Times New Roman"/>
            <w:color w:val="000000" w:themeColor="text1"/>
            <w:rPrChange w:id="1371" w:author="Ruijie Xu" w:date="2022-03-10T12:31:00Z">
              <w:rPr>
                <w:color w:val="000000" w:themeColor="text1"/>
              </w:rPr>
            </w:rPrChange>
          </w:rPr>
          <w:delText xml:space="preserve"> limit</w:delText>
        </w:r>
      </w:del>
      <w:ins w:id="1372" w:author="Liliana Salvador" w:date="2022-02-22T18:44:00Z">
        <w:del w:id="1373" w:author="Ruijie Xu" w:date="2022-03-04T10:15:00Z">
          <w:r w:rsidR="003F73CA" w:rsidRPr="002B42A7" w:rsidDel="005168E3">
            <w:rPr>
              <w:rFonts w:ascii="Times New Roman" w:hAnsi="Times New Roman" w:cs="Times New Roman"/>
              <w:color w:val="000000" w:themeColor="text1"/>
              <w:rPrChange w:id="1374" w:author="Ruijie Xu" w:date="2022-03-10T12:31:00Z">
                <w:rPr>
                  <w:color w:val="000000" w:themeColor="text1"/>
                </w:rPr>
              </w:rPrChange>
            </w:rPr>
            <w:delText>ation</w:delText>
          </w:r>
        </w:del>
      </w:ins>
      <w:del w:id="1375" w:author="Ruijie Xu" w:date="2022-03-04T10:15:00Z">
        <w:r w:rsidR="00255E5F" w:rsidRPr="002B42A7" w:rsidDel="005168E3">
          <w:rPr>
            <w:rFonts w:ascii="Times New Roman" w:hAnsi="Times New Roman" w:cs="Times New Roman"/>
            <w:color w:val="000000" w:themeColor="text1"/>
            <w:rPrChange w:id="1376" w:author="Ruijie Xu" w:date="2022-03-10T12:31:00Z">
              <w:rPr>
                <w:color w:val="000000" w:themeColor="text1"/>
              </w:rPr>
            </w:rPrChange>
          </w:rPr>
          <w:delText xml:space="preserve"> of using shotgun metagenomics as the </w:delText>
        </w:r>
      </w:del>
      <w:ins w:id="1377" w:author="Liliana Salvador" w:date="2022-02-22T18:44:00Z">
        <w:del w:id="1378" w:author="Ruijie Xu" w:date="2022-03-04T10:15:00Z">
          <w:r w:rsidR="003F73CA" w:rsidRPr="002B42A7" w:rsidDel="005168E3">
            <w:rPr>
              <w:rFonts w:ascii="Times New Roman" w:hAnsi="Times New Roman" w:cs="Times New Roman"/>
              <w:color w:val="000000" w:themeColor="text1"/>
              <w:rPrChange w:id="1379" w:author="Ruijie Xu" w:date="2022-03-10T12:31:00Z">
                <w:rPr>
                  <w:color w:val="000000" w:themeColor="text1"/>
                </w:rPr>
              </w:rPrChange>
            </w:rPr>
            <w:delText xml:space="preserve">a </w:delText>
          </w:r>
        </w:del>
      </w:ins>
      <w:del w:id="1380" w:author="Ruijie Xu" w:date="2022-03-04T10:15:00Z">
        <w:r w:rsidR="00255E5F" w:rsidRPr="002B42A7" w:rsidDel="005168E3">
          <w:rPr>
            <w:rFonts w:ascii="Times New Roman" w:hAnsi="Times New Roman" w:cs="Times New Roman"/>
            <w:color w:val="000000" w:themeColor="text1"/>
            <w:rPrChange w:id="1381" w:author="Ruijie Xu" w:date="2022-03-10T12:31:00Z">
              <w:rPr>
                <w:color w:val="000000" w:themeColor="text1"/>
              </w:rPr>
            </w:rPrChange>
          </w:rPr>
          <w:delText xml:space="preserve">tool for pathogen </w:delText>
        </w:r>
        <w:r w:rsidR="00366132" w:rsidRPr="002B42A7" w:rsidDel="005168E3">
          <w:rPr>
            <w:rFonts w:ascii="Times New Roman" w:hAnsi="Times New Roman" w:cs="Times New Roman"/>
            <w:color w:val="000000" w:themeColor="text1"/>
            <w:rPrChange w:id="1382" w:author="Ruijie Xu" w:date="2022-03-10T12:31:00Z">
              <w:rPr>
                <w:color w:val="000000" w:themeColor="text1"/>
              </w:rPr>
            </w:rPrChange>
          </w:rPr>
          <w:delText>detection</w:delText>
        </w:r>
        <w:r w:rsidR="00255E5F" w:rsidRPr="002B42A7" w:rsidDel="005168E3">
          <w:rPr>
            <w:rFonts w:ascii="Times New Roman" w:hAnsi="Times New Roman" w:cs="Times New Roman"/>
            <w:color w:val="000000" w:themeColor="text1"/>
            <w:rPrChange w:id="1383" w:author="Ruijie Xu" w:date="2022-03-10T12:31:00Z">
              <w:rPr>
                <w:color w:val="000000" w:themeColor="text1"/>
              </w:rPr>
            </w:rPrChange>
          </w:rPr>
          <w:delText>.</w:delText>
        </w:r>
        <w:commentRangeEnd w:id="1287"/>
        <w:r w:rsidR="008A23CB" w:rsidRPr="002B42A7" w:rsidDel="005168E3">
          <w:rPr>
            <w:rStyle w:val="CommentReference"/>
            <w:rFonts w:ascii="Times New Roman" w:hAnsi="Times New Roman" w:cs="Times New Roman"/>
            <w:sz w:val="24"/>
            <w:szCs w:val="24"/>
            <w:rPrChange w:id="1384" w:author="Ruijie Xu" w:date="2022-03-10T12:31:00Z">
              <w:rPr>
                <w:rStyle w:val="CommentReference"/>
              </w:rPr>
            </w:rPrChange>
          </w:rPr>
          <w:commentReference w:id="1287"/>
        </w:r>
      </w:del>
    </w:p>
    <w:p w14:paraId="51CBA20F" w14:textId="77777777" w:rsidR="005912FB" w:rsidRPr="002B42A7" w:rsidRDefault="005912FB">
      <w:pPr>
        <w:spacing w:line="480" w:lineRule="auto"/>
        <w:ind w:firstLine="720"/>
        <w:rPr>
          <w:rFonts w:ascii="Times New Roman" w:hAnsi="Times New Roman" w:cs="Times New Roman"/>
          <w:b/>
          <w:bCs/>
          <w:color w:val="000000" w:themeColor="text1"/>
          <w:rPrChange w:id="1385" w:author="Ruijie Xu" w:date="2022-03-10T12:31:00Z">
            <w:rPr>
              <w:b/>
              <w:bCs/>
              <w:color w:val="000000" w:themeColor="text1"/>
            </w:rPr>
          </w:rPrChange>
        </w:rPr>
        <w:pPrChange w:id="1386" w:author="Ruijie Xu" w:date="2022-03-04T10:15:00Z">
          <w:pPr>
            <w:spacing w:line="480" w:lineRule="auto"/>
          </w:pPr>
        </w:pPrChange>
      </w:pPr>
    </w:p>
    <w:p w14:paraId="2414B69A" w14:textId="77BE1229" w:rsidR="00C919B3" w:rsidRPr="002B42A7" w:rsidRDefault="00BE5190" w:rsidP="005912FB">
      <w:pPr>
        <w:spacing w:line="480" w:lineRule="auto"/>
        <w:rPr>
          <w:rFonts w:ascii="Times New Roman" w:hAnsi="Times New Roman" w:cs="Times New Roman"/>
          <w:b/>
          <w:bCs/>
          <w:color w:val="000000" w:themeColor="text1"/>
          <w:rPrChange w:id="1387" w:author="Ruijie Xu" w:date="2022-03-10T12:31:00Z">
            <w:rPr>
              <w:b/>
              <w:bCs/>
              <w:color w:val="000000" w:themeColor="text1"/>
            </w:rPr>
          </w:rPrChange>
        </w:rPr>
      </w:pPr>
      <w:r w:rsidRPr="002B42A7">
        <w:rPr>
          <w:rFonts w:ascii="Times New Roman" w:hAnsi="Times New Roman" w:cs="Times New Roman"/>
          <w:b/>
          <w:bCs/>
          <w:color w:val="000000" w:themeColor="text1"/>
          <w:rPrChange w:id="1388" w:author="Ruijie Xu" w:date="2022-03-10T12:31:00Z">
            <w:rPr>
              <w:b/>
              <w:bCs/>
              <w:color w:val="000000" w:themeColor="text1"/>
            </w:rPr>
          </w:rPrChange>
        </w:rPr>
        <w:t xml:space="preserve">Materials and </w:t>
      </w:r>
      <w:r w:rsidR="00C919B3" w:rsidRPr="002B42A7">
        <w:rPr>
          <w:rFonts w:ascii="Times New Roman" w:hAnsi="Times New Roman" w:cs="Times New Roman"/>
          <w:b/>
          <w:bCs/>
          <w:color w:val="000000" w:themeColor="text1"/>
          <w:rPrChange w:id="1389" w:author="Ruijie Xu" w:date="2022-03-10T12:31:00Z">
            <w:rPr>
              <w:b/>
              <w:bCs/>
              <w:color w:val="000000" w:themeColor="text1"/>
            </w:rPr>
          </w:rPrChange>
        </w:rPr>
        <w:t>Methods</w:t>
      </w:r>
    </w:p>
    <w:p w14:paraId="32D332C2" w14:textId="7840365D" w:rsidR="00C0014F" w:rsidRPr="002B42A7" w:rsidRDefault="00C0014F" w:rsidP="0046408A">
      <w:pPr>
        <w:spacing w:line="480" w:lineRule="auto"/>
        <w:ind w:right="480"/>
        <w:rPr>
          <w:rFonts w:ascii="Times New Roman" w:hAnsi="Times New Roman" w:cs="Times New Roman"/>
          <w:color w:val="000000" w:themeColor="text1"/>
          <w:rPrChange w:id="1390" w:author="Ruijie Xu" w:date="2022-03-10T12:31:00Z">
            <w:rPr>
              <w:color w:val="000000" w:themeColor="text1"/>
            </w:rPr>
          </w:rPrChange>
        </w:rPr>
      </w:pPr>
      <w:r w:rsidRPr="002B42A7">
        <w:rPr>
          <w:rFonts w:ascii="Times New Roman" w:hAnsi="Times New Roman" w:cs="Times New Roman"/>
          <w:b/>
          <w:bCs/>
          <w:color w:val="000000" w:themeColor="text1"/>
          <w:rPrChange w:id="1391" w:author="Ruijie Xu" w:date="2022-03-10T12:31:00Z">
            <w:rPr>
              <w:b/>
              <w:bCs/>
              <w:color w:val="000000" w:themeColor="text1"/>
            </w:rPr>
          </w:rPrChange>
        </w:rPr>
        <w:t xml:space="preserve">Samples. </w:t>
      </w:r>
      <w:r w:rsidRPr="002B42A7">
        <w:rPr>
          <w:rFonts w:ascii="Times New Roman" w:hAnsi="Times New Roman" w:cs="Times New Roman"/>
          <w:color w:val="000000" w:themeColor="text1"/>
          <w:rPrChange w:id="1392" w:author="Ruijie Xu" w:date="2022-03-10T12:31:00Z">
            <w:rPr>
              <w:color w:val="000000" w:themeColor="text1"/>
            </w:rPr>
          </w:rPrChange>
        </w:rPr>
        <w:t xml:space="preserve">Tissue samples from </w:t>
      </w:r>
      <w:del w:id="1393" w:author="Liliana Salvador" w:date="2022-02-22T18:45:00Z">
        <w:r w:rsidR="00366132" w:rsidRPr="002B42A7" w:rsidDel="003F73CA">
          <w:rPr>
            <w:rFonts w:ascii="Times New Roman" w:hAnsi="Times New Roman" w:cs="Times New Roman"/>
            <w:color w:val="000000" w:themeColor="text1"/>
            <w:rPrChange w:id="1394" w:author="Ruijie Xu" w:date="2022-03-10T12:31:00Z">
              <w:rPr>
                <w:color w:val="000000" w:themeColor="text1"/>
              </w:rPr>
            </w:rPrChange>
          </w:rPr>
          <w:delText xml:space="preserve">the </w:delText>
        </w:r>
      </w:del>
      <w:r w:rsidRPr="002B42A7">
        <w:rPr>
          <w:rFonts w:ascii="Times New Roman" w:hAnsi="Times New Roman" w:cs="Times New Roman"/>
          <w:color w:val="000000" w:themeColor="text1"/>
          <w:rPrChange w:id="1395" w:author="Ruijie Xu" w:date="2022-03-10T12:31:00Z">
            <w:rPr>
              <w:color w:val="000000" w:themeColor="text1"/>
            </w:rPr>
          </w:rPrChange>
        </w:rPr>
        <w:t xml:space="preserve">kidney (K), spleen (S), and lung (L) were obtained from four rats from two different species, </w:t>
      </w:r>
      <w:del w:id="1396" w:author="Ruijie Xu" w:date="2022-03-16T17:04:00Z">
        <w:r w:rsidRPr="002B42A7" w:rsidDel="00FE67E6">
          <w:rPr>
            <w:rFonts w:ascii="Times New Roman" w:hAnsi="Times New Roman" w:cs="Times New Roman"/>
            <w:i/>
            <w:iCs/>
            <w:color w:val="000000" w:themeColor="text1"/>
            <w:rPrChange w:id="1397" w:author="Ruijie Xu" w:date="2022-03-10T12:31:00Z">
              <w:rPr>
                <w:i/>
                <w:iCs/>
                <w:color w:val="000000" w:themeColor="text1"/>
              </w:rPr>
            </w:rPrChange>
          </w:rPr>
          <w:delText>Rattus</w:delText>
        </w:r>
      </w:del>
      <w:ins w:id="1398" w:author="Ruijie Xu" w:date="2022-03-16T17:04:00Z">
        <w:r w:rsidR="00FE67E6" w:rsidRPr="00FE67E6">
          <w:rPr>
            <w:rFonts w:ascii="Times New Roman" w:hAnsi="Times New Roman" w:cs="Times New Roman"/>
            <w:i/>
            <w:iCs/>
            <w:color w:val="000000" w:themeColor="text1"/>
          </w:rPr>
          <w:t>Rattus</w:t>
        </w:r>
      </w:ins>
      <w:r w:rsidRPr="002B42A7">
        <w:rPr>
          <w:rFonts w:ascii="Times New Roman" w:hAnsi="Times New Roman" w:cs="Times New Roman"/>
          <w:i/>
          <w:iCs/>
          <w:color w:val="000000" w:themeColor="text1"/>
          <w:rPrChange w:id="1399" w:author="Ruijie Xu" w:date="2022-03-10T12:31:00Z">
            <w:rPr>
              <w:i/>
              <w:iCs/>
              <w:color w:val="000000" w:themeColor="text1"/>
            </w:rPr>
          </w:rPrChange>
        </w:rPr>
        <w:t xml:space="preserve"> </w:t>
      </w:r>
      <w:del w:id="1400" w:author="Ruijie Xu" w:date="2022-03-16T17:04:00Z">
        <w:r w:rsidRPr="002B42A7" w:rsidDel="00FE67E6">
          <w:rPr>
            <w:rFonts w:ascii="Times New Roman" w:hAnsi="Times New Roman" w:cs="Times New Roman"/>
            <w:i/>
            <w:iCs/>
            <w:color w:val="000000" w:themeColor="text1"/>
            <w:rPrChange w:id="1401" w:author="Ruijie Xu" w:date="2022-03-10T12:31:00Z">
              <w:rPr>
                <w:i/>
                <w:iCs/>
                <w:color w:val="000000" w:themeColor="text1"/>
              </w:rPr>
            </w:rPrChange>
          </w:rPr>
          <w:delText>rattus</w:delText>
        </w:r>
      </w:del>
      <w:proofErr w:type="spellStart"/>
      <w:ins w:id="1402" w:author="Ruijie Xu" w:date="2022-03-16T17:04:00Z">
        <w:r w:rsidR="00FE67E6" w:rsidRPr="00FE67E6">
          <w:rPr>
            <w:rFonts w:ascii="Times New Roman" w:hAnsi="Times New Roman" w:cs="Times New Roman"/>
            <w:i/>
            <w:iCs/>
            <w:color w:val="000000" w:themeColor="text1"/>
          </w:rPr>
          <w:t>Rattus</w:t>
        </w:r>
      </w:ins>
      <w:proofErr w:type="spellEnd"/>
      <w:r w:rsidRPr="002B42A7">
        <w:rPr>
          <w:rFonts w:ascii="Times New Roman" w:hAnsi="Times New Roman" w:cs="Times New Roman"/>
          <w:color w:val="000000" w:themeColor="text1"/>
          <w:rPrChange w:id="1403" w:author="Ruijie Xu" w:date="2022-03-10T12:31:00Z">
            <w:rPr>
              <w:color w:val="000000" w:themeColor="text1"/>
            </w:rPr>
          </w:rPrChange>
        </w:rPr>
        <w:t xml:space="preserve"> (R28) and </w:t>
      </w:r>
      <w:del w:id="1404" w:author="Ruijie Xu" w:date="2022-03-16T17:04:00Z">
        <w:r w:rsidRPr="002B42A7" w:rsidDel="00FE67E6">
          <w:rPr>
            <w:rFonts w:ascii="Times New Roman" w:hAnsi="Times New Roman" w:cs="Times New Roman"/>
            <w:i/>
            <w:iCs/>
            <w:color w:val="000000" w:themeColor="text1"/>
            <w:rPrChange w:id="1405" w:author="Ruijie Xu" w:date="2022-03-10T12:31:00Z">
              <w:rPr>
                <w:i/>
                <w:iCs/>
                <w:color w:val="000000" w:themeColor="text1"/>
              </w:rPr>
            </w:rPrChange>
          </w:rPr>
          <w:delText>Rattus</w:delText>
        </w:r>
      </w:del>
      <w:ins w:id="1406" w:author="Ruijie Xu" w:date="2022-03-16T17:04:00Z">
        <w:r w:rsidR="00FE67E6" w:rsidRPr="00FE67E6">
          <w:rPr>
            <w:rFonts w:ascii="Times New Roman" w:hAnsi="Times New Roman" w:cs="Times New Roman"/>
            <w:i/>
            <w:iCs/>
            <w:color w:val="000000" w:themeColor="text1"/>
          </w:rPr>
          <w:t>Rattus</w:t>
        </w:r>
      </w:ins>
      <w:r w:rsidRPr="002B42A7">
        <w:rPr>
          <w:rFonts w:ascii="Times New Roman" w:hAnsi="Times New Roman" w:cs="Times New Roman"/>
          <w:i/>
          <w:iCs/>
          <w:color w:val="000000" w:themeColor="text1"/>
          <w:rPrChange w:id="1407" w:author="Ruijie Xu" w:date="2022-03-10T12:31:00Z">
            <w:rPr>
              <w:i/>
              <w:iCs/>
              <w:color w:val="000000" w:themeColor="text1"/>
            </w:rPr>
          </w:rPrChange>
        </w:rPr>
        <w:t xml:space="preserve"> </w:t>
      </w:r>
      <w:bookmarkStart w:id="1408" w:name="OLE_LINK22"/>
      <w:bookmarkStart w:id="1409" w:name="OLE_LINK23"/>
      <w:r w:rsidRPr="002B42A7">
        <w:rPr>
          <w:rFonts w:ascii="Times New Roman" w:hAnsi="Times New Roman" w:cs="Times New Roman"/>
          <w:i/>
          <w:iCs/>
          <w:color w:val="000000" w:themeColor="text1"/>
          <w:rPrChange w:id="1410" w:author="Ruijie Xu" w:date="2022-03-10T12:31:00Z">
            <w:rPr>
              <w:i/>
              <w:iCs/>
              <w:color w:val="000000" w:themeColor="text1"/>
            </w:rPr>
          </w:rPrChange>
        </w:rPr>
        <w:t>norvegicus</w:t>
      </w:r>
      <w:bookmarkEnd w:id="1408"/>
      <w:bookmarkEnd w:id="1409"/>
      <w:r w:rsidRPr="002B42A7">
        <w:rPr>
          <w:rFonts w:ascii="Times New Roman" w:hAnsi="Times New Roman" w:cs="Times New Roman"/>
          <w:color w:val="000000" w:themeColor="text1"/>
          <w:rPrChange w:id="1411" w:author="Ruijie Xu" w:date="2022-03-10T12:31:00Z">
            <w:rPr>
              <w:color w:val="000000" w:themeColor="text1"/>
            </w:rPr>
          </w:rPrChange>
        </w:rPr>
        <w:t xml:space="preserve"> (R22, R26, and R27). </w:t>
      </w:r>
      <w:bookmarkStart w:id="1412" w:name="OLE_LINK27"/>
      <w:bookmarkStart w:id="1413" w:name="OLE_LINK32"/>
      <w:r w:rsidRPr="002B42A7">
        <w:rPr>
          <w:rFonts w:ascii="Times New Roman" w:hAnsi="Times New Roman" w:cs="Times New Roman"/>
          <w:color w:val="000000" w:themeColor="text1"/>
          <w:rPrChange w:id="1414" w:author="Ruijie Xu" w:date="2022-03-10T12:31:00Z">
            <w:rPr>
              <w:color w:val="000000" w:themeColor="text1"/>
            </w:rPr>
          </w:rPrChange>
        </w:rPr>
        <w:t>Rats were captured from the island of Saint Kitts (longitude 17.3434</w:t>
      </w:r>
      <w:r w:rsidRPr="002B42A7">
        <w:rPr>
          <w:rFonts w:ascii="Times New Roman" w:hAnsi="Times New Roman" w:cs="Times New Roman"/>
          <w:color w:val="000000" w:themeColor="text1"/>
          <w:rPrChange w:id="1415" w:author="Ruijie Xu" w:date="2022-03-10T12:31:00Z">
            <w:rPr>
              <w:color w:val="000000" w:themeColor="text1"/>
            </w:rPr>
          </w:rPrChange>
        </w:rPr>
        <w:sym w:font="Symbol" w:char="F0B0"/>
      </w:r>
      <w:r w:rsidRPr="002B42A7">
        <w:rPr>
          <w:rFonts w:ascii="Times New Roman" w:hAnsi="Times New Roman" w:cs="Times New Roman"/>
          <w:color w:val="000000" w:themeColor="text1"/>
          <w:rPrChange w:id="1416" w:author="Ruijie Xu" w:date="2022-03-10T12:31:00Z">
            <w:rPr>
              <w:color w:val="000000" w:themeColor="text1"/>
            </w:rPr>
          </w:rPrChange>
        </w:rPr>
        <w:t xml:space="preserve"> N and latitude – 62.7559</w:t>
      </w:r>
      <w:r w:rsidRPr="002B42A7">
        <w:rPr>
          <w:rFonts w:ascii="Times New Roman" w:hAnsi="Times New Roman" w:cs="Times New Roman"/>
          <w:color w:val="000000" w:themeColor="text1"/>
          <w:rPrChange w:id="1417" w:author="Ruijie Xu" w:date="2022-03-10T12:31:00Z">
            <w:rPr>
              <w:color w:val="000000" w:themeColor="text1"/>
            </w:rPr>
          </w:rPrChange>
        </w:rPr>
        <w:sym w:font="Symbol" w:char="F0B0"/>
      </w:r>
      <w:r w:rsidRPr="002B42A7">
        <w:rPr>
          <w:rFonts w:ascii="Times New Roman" w:hAnsi="Times New Roman" w:cs="Times New Roman"/>
          <w:color w:val="000000" w:themeColor="text1"/>
          <w:rPrChange w:id="1418" w:author="Ruijie Xu" w:date="2022-03-10T12:31:00Z">
            <w:rPr>
              <w:color w:val="000000" w:themeColor="text1"/>
            </w:rPr>
          </w:rPrChange>
        </w:rPr>
        <w:t xml:space="preserve">W) following protocols approved by the Ross University School of Veterinary Medicine (RUSVM) IACUC (approval # 17-01-04). </w:t>
      </w:r>
      <w:bookmarkEnd w:id="1412"/>
      <w:bookmarkEnd w:id="1413"/>
      <w:r w:rsidRPr="002B42A7">
        <w:rPr>
          <w:rFonts w:ascii="Times New Roman" w:hAnsi="Times New Roman" w:cs="Times New Roman"/>
          <w:color w:val="000000" w:themeColor="text1"/>
          <w:rPrChange w:id="1419" w:author="Ruijie Xu" w:date="2022-03-10T12:31:00Z">
            <w:rPr>
              <w:color w:val="000000" w:themeColor="text1"/>
            </w:rPr>
          </w:rPrChange>
        </w:rPr>
        <w:t xml:space="preserve">DNA was extracted from samples using </w:t>
      </w:r>
      <w:proofErr w:type="spellStart"/>
      <w:r w:rsidRPr="002B42A7">
        <w:rPr>
          <w:rFonts w:ascii="Times New Roman" w:hAnsi="Times New Roman" w:cs="Times New Roman"/>
          <w:color w:val="000000" w:themeColor="text1"/>
          <w:rPrChange w:id="1420" w:author="Ruijie Xu" w:date="2022-03-10T12:31:00Z">
            <w:rPr>
              <w:color w:val="000000" w:themeColor="text1"/>
            </w:rPr>
          </w:rPrChange>
        </w:rPr>
        <w:t>DNeasy</w:t>
      </w:r>
      <w:proofErr w:type="spellEnd"/>
      <w:r w:rsidRPr="002B42A7">
        <w:rPr>
          <w:rFonts w:ascii="Times New Roman" w:hAnsi="Times New Roman" w:cs="Times New Roman"/>
          <w:color w:val="000000" w:themeColor="text1"/>
          <w:rPrChange w:id="1421" w:author="Ruijie Xu" w:date="2022-03-10T12:31:00Z">
            <w:rPr>
              <w:color w:val="000000" w:themeColor="text1"/>
            </w:rPr>
          </w:rPrChange>
        </w:rPr>
        <w:t xml:space="preserve"> Blood and Tissue Kits (QIAGEN Scientific Inc., MD, USA), following the </w:t>
      </w:r>
      <w:r w:rsidR="00242EFF" w:rsidRPr="002B42A7">
        <w:rPr>
          <w:rFonts w:ascii="Times New Roman" w:hAnsi="Times New Roman" w:cs="Times New Roman"/>
          <w:color w:val="000000" w:themeColor="text1"/>
          <w:rPrChange w:id="1422" w:author="Ruijie Xu" w:date="2022-03-10T12:31:00Z">
            <w:rPr>
              <w:color w:val="000000" w:themeColor="text1"/>
            </w:rPr>
          </w:rPrChange>
        </w:rPr>
        <w:t xml:space="preserve">manufacturer's </w:t>
      </w:r>
      <w:r w:rsidRPr="002B42A7">
        <w:rPr>
          <w:rFonts w:ascii="Times New Roman" w:hAnsi="Times New Roman" w:cs="Times New Roman"/>
          <w:color w:val="000000" w:themeColor="text1"/>
          <w:rPrChange w:id="1423" w:author="Ruijie Xu" w:date="2022-03-10T12:31:00Z">
            <w:rPr>
              <w:color w:val="000000" w:themeColor="text1"/>
            </w:rPr>
          </w:rPrChange>
        </w:rPr>
        <w:t>protocol.</w:t>
      </w:r>
    </w:p>
    <w:p w14:paraId="6B4F0801" w14:textId="77777777" w:rsidR="00C0014F" w:rsidRPr="002B42A7" w:rsidRDefault="00C0014F" w:rsidP="0046408A">
      <w:pPr>
        <w:spacing w:line="480" w:lineRule="auto"/>
        <w:ind w:right="480"/>
        <w:rPr>
          <w:rFonts w:ascii="Times New Roman" w:hAnsi="Times New Roman" w:cs="Times New Roman"/>
          <w:color w:val="000000" w:themeColor="text1"/>
          <w:rPrChange w:id="1424" w:author="Ruijie Xu" w:date="2022-03-10T12:31:00Z">
            <w:rPr>
              <w:color w:val="000000" w:themeColor="text1"/>
            </w:rPr>
          </w:rPrChange>
        </w:rPr>
      </w:pPr>
    </w:p>
    <w:p w14:paraId="51F2EBCC" w14:textId="66329CEF" w:rsidR="00C0014F" w:rsidRPr="002B42A7" w:rsidRDefault="00C0014F" w:rsidP="0046408A">
      <w:pPr>
        <w:spacing w:line="480" w:lineRule="auto"/>
        <w:rPr>
          <w:rFonts w:ascii="Times New Roman" w:hAnsi="Times New Roman" w:cs="Times New Roman"/>
          <w:color w:val="000000" w:themeColor="text1"/>
          <w:rPrChange w:id="1425" w:author="Ruijie Xu" w:date="2022-03-10T12:31:00Z">
            <w:rPr>
              <w:color w:val="000000" w:themeColor="text1"/>
            </w:rPr>
          </w:rPrChange>
        </w:rPr>
      </w:pPr>
      <w:r w:rsidRPr="002B42A7">
        <w:rPr>
          <w:rFonts w:ascii="Times New Roman" w:hAnsi="Times New Roman" w:cs="Times New Roman"/>
          <w:b/>
          <w:bCs/>
          <w:color w:val="000000" w:themeColor="text1"/>
          <w:rPrChange w:id="1426" w:author="Ruijie Xu" w:date="2022-03-10T12:31:00Z">
            <w:rPr>
              <w:b/>
              <w:bCs/>
              <w:color w:val="000000" w:themeColor="text1"/>
            </w:rPr>
          </w:rPrChange>
        </w:rPr>
        <w:t xml:space="preserve">Metagenomic shotgun sequencing. </w:t>
      </w:r>
      <w:r w:rsidRPr="002B42A7">
        <w:rPr>
          <w:rFonts w:ascii="Times New Roman" w:hAnsi="Times New Roman" w:cs="Times New Roman"/>
          <w:color w:val="000000" w:themeColor="text1"/>
          <w:rPrChange w:id="1427" w:author="Ruijie Xu" w:date="2022-03-10T12:31:00Z">
            <w:rPr>
              <w:color w:val="000000" w:themeColor="text1"/>
            </w:rPr>
          </w:rPrChange>
        </w:rPr>
        <w:t xml:space="preserve">DNA sample quality </w:t>
      </w:r>
      <w:bookmarkStart w:id="1428" w:name="OLE_LINK20"/>
      <w:bookmarkStart w:id="1429" w:name="OLE_LINK21"/>
      <w:r w:rsidRPr="002B42A7">
        <w:rPr>
          <w:rFonts w:ascii="Times New Roman" w:hAnsi="Times New Roman" w:cs="Times New Roman"/>
          <w:color w:val="000000" w:themeColor="text1"/>
          <w:rPrChange w:id="1430" w:author="Ruijie Xu" w:date="2022-03-10T12:31:00Z">
            <w:rPr>
              <w:color w:val="000000" w:themeColor="text1"/>
            </w:rPr>
          </w:rPrChange>
        </w:rPr>
        <w:t>was assessed via</w:t>
      </w:r>
      <w:bookmarkEnd w:id="1428"/>
      <w:bookmarkEnd w:id="1429"/>
      <w:r w:rsidRPr="002B42A7">
        <w:rPr>
          <w:rFonts w:ascii="Times New Roman" w:hAnsi="Times New Roman" w:cs="Times New Roman"/>
          <w:color w:val="000000" w:themeColor="text1"/>
          <w:rPrChange w:id="1431" w:author="Ruijie Xu" w:date="2022-03-10T12:31:00Z">
            <w:rPr>
              <w:color w:val="000000" w:themeColor="text1"/>
            </w:rPr>
          </w:rPrChange>
        </w:rPr>
        <w:t xml:space="preserve"> analysis of the DNA purity and integrity with the agarose gel. DNA purity (OD260/OD280)</w:t>
      </w:r>
      <w:r w:rsidR="00D000B2" w:rsidRPr="002B42A7">
        <w:rPr>
          <w:rFonts w:ascii="Times New Roman" w:hAnsi="Times New Roman" w:cs="Times New Roman"/>
          <w:color w:val="000000" w:themeColor="text1"/>
          <w:rPrChange w:id="1432" w:author="Ruijie Xu" w:date="2022-03-10T12:31:00Z">
            <w:rPr>
              <w:color w:val="000000" w:themeColor="text1"/>
            </w:rPr>
          </w:rPrChange>
        </w:rPr>
        <w:t xml:space="preserve"> and concentration </w:t>
      </w:r>
      <w:r w:rsidR="00366132" w:rsidRPr="002B42A7">
        <w:rPr>
          <w:rFonts w:ascii="Times New Roman" w:hAnsi="Times New Roman" w:cs="Times New Roman"/>
          <w:color w:val="000000" w:themeColor="text1"/>
          <w:rPrChange w:id="1433" w:author="Ruijie Xu" w:date="2022-03-10T12:31:00Z">
            <w:rPr>
              <w:color w:val="000000" w:themeColor="text1"/>
            </w:rPr>
          </w:rPrChange>
        </w:rPr>
        <w:t xml:space="preserve">were </w:t>
      </w:r>
      <w:r w:rsidRPr="002B42A7">
        <w:rPr>
          <w:rFonts w:ascii="Times New Roman" w:hAnsi="Times New Roman" w:cs="Times New Roman"/>
          <w:color w:val="000000" w:themeColor="text1"/>
          <w:rPrChange w:id="1434" w:author="Ruijie Xu" w:date="2022-03-10T12:31:00Z">
            <w:rPr>
              <w:color w:val="000000" w:themeColor="text1"/>
            </w:rPr>
          </w:rPrChange>
        </w:rPr>
        <w:t>measured using the Nanodrop and Qubit 2.0. The library for metagenomic sequences was constructed with</w:t>
      </w:r>
      <w:del w:id="1435" w:author="Liliana Salvador" w:date="2022-03-08T17:54:00Z">
        <w:r w:rsidRPr="002B42A7" w:rsidDel="00B450F2">
          <w:rPr>
            <w:rFonts w:ascii="Times New Roman" w:hAnsi="Times New Roman" w:cs="Times New Roman"/>
            <w:color w:val="000000" w:themeColor="text1"/>
            <w:rPrChange w:id="1436" w:author="Ruijie Xu" w:date="2022-03-10T12:31:00Z">
              <w:rPr>
                <w:color w:val="000000" w:themeColor="text1"/>
              </w:rPr>
            </w:rPrChange>
          </w:rPr>
          <w:delText xml:space="preserve"> </w:delText>
        </w:r>
      </w:del>
      <w:ins w:id="1437" w:author="Rajeev, Sree" w:date="2022-03-08T12:56:00Z">
        <w:r w:rsidR="00620972" w:rsidRPr="002B42A7">
          <w:rPr>
            <w:rFonts w:ascii="Times New Roman" w:hAnsi="Times New Roman" w:cs="Times New Roman"/>
            <w:color w:val="000000" w:themeColor="text1"/>
            <w:rPrChange w:id="1438" w:author="Ruijie Xu" w:date="2022-03-10T12:31:00Z">
              <w:rPr>
                <w:color w:val="000000" w:themeColor="text1"/>
              </w:rPr>
            </w:rPrChange>
          </w:rPr>
          <w:t xml:space="preserve"> </w:t>
        </w:r>
        <w:del w:id="1439" w:author="Liliana Salvador" w:date="2022-03-08T17:53:00Z">
          <w:r w:rsidR="00620972" w:rsidRPr="002B42A7" w:rsidDel="00B450F2">
            <w:rPr>
              <w:rFonts w:ascii="Times New Roman" w:hAnsi="Times New Roman" w:cs="Times New Roman"/>
              <w:color w:val="000000" w:themeColor="text1"/>
              <w:rPrChange w:id="1440" w:author="Ruijie Xu" w:date="2022-03-10T12:31:00Z">
                <w:rPr>
                  <w:color w:val="000000" w:themeColor="text1"/>
                </w:rPr>
              </w:rPrChange>
            </w:rPr>
            <w:delText xml:space="preserve">     </w:delText>
          </w:r>
        </w:del>
      </w:ins>
      <w:r w:rsidRPr="002B42A7">
        <w:rPr>
          <w:rFonts w:ascii="Times New Roman" w:hAnsi="Times New Roman" w:cs="Times New Roman"/>
          <w:color w:val="000000" w:themeColor="text1"/>
          <w:rPrChange w:id="1441" w:author="Ruijie Xu" w:date="2022-03-10T12:31:00Z">
            <w:rPr>
              <w:color w:val="000000" w:themeColor="text1"/>
            </w:rPr>
          </w:rPrChange>
        </w:rPr>
        <w:t xml:space="preserve">1 </w:t>
      </w:r>
      <w:r w:rsidRPr="002B42A7">
        <w:rPr>
          <w:rFonts w:ascii="Times New Roman" w:hAnsi="Times New Roman" w:cs="Times New Roman"/>
          <w:color w:val="000000" w:themeColor="text1"/>
          <w:rPrChange w:id="1442" w:author="Ruijie Xu" w:date="2022-03-10T12:31:00Z">
            <w:rPr>
              <w:color w:val="000000" w:themeColor="text1"/>
            </w:rPr>
          </w:rPrChange>
        </w:rPr>
        <w:sym w:font="Symbol" w:char="F06D"/>
      </w:r>
      <w:r w:rsidRPr="002B42A7">
        <w:rPr>
          <w:rFonts w:ascii="Times New Roman" w:hAnsi="Times New Roman" w:cs="Times New Roman"/>
          <w:color w:val="000000" w:themeColor="text1"/>
          <w:rPrChange w:id="1443" w:author="Ruijie Xu" w:date="2022-03-10T12:31:00Z">
            <w:rPr>
              <w:color w:val="000000" w:themeColor="text1"/>
            </w:rPr>
          </w:rPrChange>
        </w:rPr>
        <w:t xml:space="preserve">g DNA per sample. Sequencing libraries were generated using </w:t>
      </w:r>
      <w:proofErr w:type="spellStart"/>
      <w:r w:rsidRPr="002B42A7">
        <w:rPr>
          <w:rFonts w:ascii="Times New Roman" w:hAnsi="Times New Roman" w:cs="Times New Roman"/>
          <w:color w:val="000000" w:themeColor="text1"/>
          <w:rPrChange w:id="1444" w:author="Ruijie Xu" w:date="2022-03-10T12:31:00Z">
            <w:rPr>
              <w:color w:val="000000" w:themeColor="text1"/>
            </w:rPr>
          </w:rPrChange>
        </w:rPr>
        <w:t>NEBNext</w:t>
      </w:r>
      <w:proofErr w:type="spellEnd"/>
      <w:r w:rsidRPr="002B42A7">
        <w:rPr>
          <w:rFonts w:ascii="Times New Roman" w:hAnsi="Times New Roman" w:cs="Times New Roman"/>
          <w:color w:val="000000" w:themeColor="text1"/>
          <w:rPrChange w:id="1445" w:author="Ruijie Xu" w:date="2022-03-10T12:31:00Z">
            <w:rPr>
              <w:color w:val="000000" w:themeColor="text1"/>
            </w:rPr>
          </w:rPrChange>
        </w:rPr>
        <w:sym w:font="Symbol" w:char="F0E2"/>
      </w:r>
      <w:r w:rsidRPr="002B42A7">
        <w:rPr>
          <w:rFonts w:ascii="Times New Roman" w:hAnsi="Times New Roman" w:cs="Times New Roman"/>
          <w:color w:val="000000" w:themeColor="text1"/>
          <w:rPrChange w:id="1446" w:author="Ruijie Xu" w:date="2022-03-10T12:31:00Z">
            <w:rPr>
              <w:color w:val="000000" w:themeColor="text1"/>
            </w:rPr>
          </w:rPrChange>
        </w:rPr>
        <w:t xml:space="preserve"> Ultra</w:t>
      </w:r>
      <w:r w:rsidRPr="002B42A7">
        <w:rPr>
          <w:rFonts w:ascii="Times New Roman" w:hAnsi="Times New Roman" w:cs="Times New Roman"/>
          <w:color w:val="000000" w:themeColor="text1"/>
          <w:rPrChange w:id="1447" w:author="Ruijie Xu" w:date="2022-03-10T12:31:00Z">
            <w:rPr>
              <w:color w:val="000000" w:themeColor="text1"/>
            </w:rPr>
          </w:rPrChange>
        </w:rPr>
        <w:sym w:font="Symbol" w:char="F0D4"/>
      </w:r>
      <w:r w:rsidRPr="002B42A7">
        <w:rPr>
          <w:rFonts w:ascii="Times New Roman" w:hAnsi="Times New Roman" w:cs="Times New Roman"/>
          <w:color w:val="000000" w:themeColor="text1"/>
          <w:rPrChange w:id="1448" w:author="Ruijie Xu" w:date="2022-03-10T12:31:00Z">
            <w:rPr>
              <w:color w:val="000000" w:themeColor="text1"/>
            </w:rPr>
          </w:rPrChange>
        </w:rPr>
        <w:t xml:space="preserve"> DNA Library Prep Kit for Illumina following </w:t>
      </w:r>
      <w:r w:rsidR="00242EFF" w:rsidRPr="002B42A7">
        <w:rPr>
          <w:rFonts w:ascii="Times New Roman" w:hAnsi="Times New Roman" w:cs="Times New Roman"/>
          <w:color w:val="000000" w:themeColor="text1"/>
          <w:rPrChange w:id="1449" w:author="Ruijie Xu" w:date="2022-03-10T12:31:00Z">
            <w:rPr>
              <w:color w:val="000000" w:themeColor="text1"/>
            </w:rPr>
          </w:rPrChange>
        </w:rPr>
        <w:t xml:space="preserve">manufacturer's </w:t>
      </w:r>
      <w:r w:rsidRPr="002B42A7">
        <w:rPr>
          <w:rFonts w:ascii="Times New Roman" w:hAnsi="Times New Roman" w:cs="Times New Roman"/>
          <w:color w:val="000000" w:themeColor="text1"/>
          <w:rPrChange w:id="1450" w:author="Ruijie Xu" w:date="2022-03-10T12:31:00Z">
            <w:rPr>
              <w:color w:val="000000" w:themeColor="text1"/>
            </w:rPr>
          </w:rPrChange>
        </w:rPr>
        <w:t xml:space="preserve">instructions. The DNA sample was fragmented (350 </w:t>
      </w:r>
      <w:proofErr w:type="spellStart"/>
      <w:r w:rsidRPr="002B42A7">
        <w:rPr>
          <w:rFonts w:ascii="Times New Roman" w:hAnsi="Times New Roman" w:cs="Times New Roman"/>
          <w:color w:val="000000" w:themeColor="text1"/>
          <w:rPrChange w:id="1451" w:author="Ruijie Xu" w:date="2022-03-10T12:31:00Z">
            <w:rPr>
              <w:color w:val="000000" w:themeColor="text1"/>
            </w:rPr>
          </w:rPrChange>
        </w:rPr>
        <w:t>bp</w:t>
      </w:r>
      <w:proofErr w:type="spellEnd"/>
      <w:r w:rsidRPr="002B42A7">
        <w:rPr>
          <w:rFonts w:ascii="Times New Roman" w:hAnsi="Times New Roman" w:cs="Times New Roman"/>
          <w:color w:val="000000" w:themeColor="text1"/>
          <w:rPrChange w:id="1452" w:author="Ruijie Xu" w:date="2022-03-10T12:31:00Z">
            <w:rPr>
              <w:color w:val="000000" w:themeColor="text1"/>
            </w:rPr>
          </w:rPrChange>
        </w:rPr>
        <w:t xml:space="preserve">), end-polished, A-tailed, ligated with </w:t>
      </w:r>
      <w:r w:rsidRPr="002B42A7">
        <w:rPr>
          <w:rFonts w:ascii="Times New Roman" w:hAnsi="Times New Roman" w:cs="Times New Roman"/>
          <w:color w:val="000000" w:themeColor="text1"/>
          <w:rPrChange w:id="1453" w:author="Ruijie Xu" w:date="2022-03-10T12:31:00Z">
            <w:rPr>
              <w:color w:val="000000" w:themeColor="text1"/>
            </w:rPr>
          </w:rPrChange>
        </w:rPr>
        <w:lastRenderedPageBreak/>
        <w:t xml:space="preserve">Illumina sequencing adaptor and amplified with the PCR technique. The PCR products were then purified for sequencing. Before sequencing, samples were clustered on a </w:t>
      </w:r>
      <w:proofErr w:type="spellStart"/>
      <w:r w:rsidRPr="002B42A7">
        <w:rPr>
          <w:rFonts w:ascii="Times New Roman" w:hAnsi="Times New Roman" w:cs="Times New Roman"/>
          <w:color w:val="000000" w:themeColor="text1"/>
          <w:rPrChange w:id="1454" w:author="Ruijie Xu" w:date="2022-03-10T12:31:00Z">
            <w:rPr>
              <w:color w:val="000000" w:themeColor="text1"/>
            </w:rPr>
          </w:rPrChange>
        </w:rPr>
        <w:t>cBot</w:t>
      </w:r>
      <w:proofErr w:type="spellEnd"/>
      <w:r w:rsidRPr="002B42A7">
        <w:rPr>
          <w:rFonts w:ascii="Times New Roman" w:hAnsi="Times New Roman" w:cs="Times New Roman"/>
          <w:color w:val="000000" w:themeColor="text1"/>
          <w:rPrChange w:id="1455" w:author="Ruijie Xu" w:date="2022-03-10T12:31:00Z">
            <w:rPr>
              <w:color w:val="000000" w:themeColor="text1"/>
            </w:rPr>
          </w:rPrChange>
        </w:rPr>
        <w:t xml:space="preserve"> Cluster Generation System, then sequenced on an Illumina </w:t>
      </w:r>
      <w:proofErr w:type="spellStart"/>
      <w:r w:rsidRPr="002B42A7">
        <w:rPr>
          <w:rFonts w:ascii="Times New Roman" w:hAnsi="Times New Roman" w:cs="Times New Roman"/>
          <w:color w:val="000000" w:themeColor="text1"/>
          <w:rPrChange w:id="1456" w:author="Ruijie Xu" w:date="2022-03-10T12:31:00Z">
            <w:rPr>
              <w:color w:val="000000" w:themeColor="text1"/>
            </w:rPr>
          </w:rPrChange>
        </w:rPr>
        <w:t>HiSeq</w:t>
      </w:r>
      <w:proofErr w:type="spellEnd"/>
      <w:r w:rsidRPr="002B42A7">
        <w:rPr>
          <w:rFonts w:ascii="Times New Roman" w:hAnsi="Times New Roman" w:cs="Times New Roman"/>
          <w:color w:val="000000" w:themeColor="text1"/>
          <w:rPrChange w:id="1457" w:author="Ruijie Xu" w:date="2022-03-10T12:31:00Z">
            <w:rPr>
              <w:color w:val="000000" w:themeColor="text1"/>
            </w:rPr>
          </w:rPrChange>
        </w:rPr>
        <w:t xml:space="preserve"> platform for </w:t>
      </w:r>
      <w:r w:rsidR="00366132" w:rsidRPr="002B42A7">
        <w:rPr>
          <w:rFonts w:ascii="Times New Roman" w:hAnsi="Times New Roman" w:cs="Times New Roman"/>
          <w:color w:val="000000" w:themeColor="text1"/>
          <w:rPrChange w:id="1458" w:author="Ruijie Xu" w:date="2022-03-10T12:31:00Z">
            <w:rPr>
              <w:color w:val="000000" w:themeColor="text1"/>
            </w:rPr>
          </w:rPrChange>
        </w:rPr>
        <w:t>paired-</w:t>
      </w:r>
      <w:r w:rsidRPr="002B42A7">
        <w:rPr>
          <w:rFonts w:ascii="Times New Roman" w:hAnsi="Times New Roman" w:cs="Times New Roman"/>
          <w:color w:val="000000" w:themeColor="text1"/>
          <w:rPrChange w:id="1459" w:author="Ruijie Xu" w:date="2022-03-10T12:31:00Z">
            <w:rPr>
              <w:color w:val="000000" w:themeColor="text1"/>
            </w:rPr>
          </w:rPrChange>
        </w:rPr>
        <w:t xml:space="preserve">end reads.  </w:t>
      </w:r>
    </w:p>
    <w:p w14:paraId="6F4CDE6D" w14:textId="77777777" w:rsidR="00C0014F" w:rsidRPr="002B42A7" w:rsidRDefault="00C0014F" w:rsidP="0046408A">
      <w:pPr>
        <w:spacing w:line="480" w:lineRule="auto"/>
        <w:rPr>
          <w:rFonts w:ascii="Times New Roman" w:hAnsi="Times New Roman" w:cs="Times New Roman"/>
          <w:b/>
          <w:bCs/>
          <w:color w:val="000000" w:themeColor="text1"/>
          <w:rPrChange w:id="1460" w:author="Ruijie Xu" w:date="2022-03-10T12:31:00Z">
            <w:rPr>
              <w:b/>
              <w:bCs/>
              <w:color w:val="000000" w:themeColor="text1"/>
            </w:rPr>
          </w:rPrChange>
        </w:rPr>
      </w:pPr>
    </w:p>
    <w:p w14:paraId="6E321CB7" w14:textId="77777777" w:rsidR="002B774D" w:rsidRPr="002B42A7" w:rsidRDefault="00C0014F" w:rsidP="0046408A">
      <w:pPr>
        <w:spacing w:line="480" w:lineRule="auto"/>
        <w:rPr>
          <w:ins w:id="1461" w:author="Ruijie Xu" w:date="2022-03-04T13:52:00Z"/>
          <w:rFonts w:ascii="Times New Roman" w:eastAsia="SimSun" w:hAnsi="Times New Roman" w:cs="Times New Roman"/>
          <w:color w:val="000000" w:themeColor="text1"/>
          <w:rPrChange w:id="1462" w:author="Ruijie Xu" w:date="2022-03-10T12:31:00Z">
            <w:rPr>
              <w:ins w:id="1463" w:author="Ruijie Xu" w:date="2022-03-04T13:52:00Z"/>
              <w:rFonts w:eastAsia="SimSun"/>
              <w:color w:val="000000" w:themeColor="text1"/>
            </w:rPr>
          </w:rPrChange>
        </w:rPr>
      </w:pPr>
      <w:r w:rsidRPr="002B42A7">
        <w:rPr>
          <w:rFonts w:ascii="Times New Roman" w:hAnsi="Times New Roman" w:cs="Times New Roman"/>
          <w:b/>
          <w:bCs/>
          <w:color w:val="000000" w:themeColor="text1"/>
          <w:rPrChange w:id="1464" w:author="Ruijie Xu" w:date="2022-03-10T12:31:00Z">
            <w:rPr>
              <w:b/>
              <w:bCs/>
              <w:color w:val="000000" w:themeColor="text1"/>
            </w:rPr>
          </w:rPrChange>
        </w:rPr>
        <w:t>Data pre-processing</w:t>
      </w:r>
      <w:del w:id="1465" w:author="Ruijie Xu" w:date="2022-03-04T13:52:00Z">
        <w:r w:rsidRPr="002B42A7" w:rsidDel="002B774D">
          <w:rPr>
            <w:rFonts w:ascii="Times New Roman" w:eastAsia="SimSun" w:hAnsi="Times New Roman" w:cs="Times New Roman"/>
            <w:color w:val="000000" w:themeColor="text1"/>
            <w:rPrChange w:id="1466" w:author="Ruijie Xu" w:date="2022-03-10T12:31:00Z">
              <w:rPr>
                <w:rFonts w:eastAsia="SimSun"/>
                <w:color w:val="000000" w:themeColor="text1"/>
              </w:rPr>
            </w:rPrChange>
          </w:rPr>
          <w:delText xml:space="preserve">. </w:delText>
        </w:r>
      </w:del>
    </w:p>
    <w:p w14:paraId="72FDFC52" w14:textId="0C11FEE0" w:rsidR="00C0014F" w:rsidRPr="002B42A7" w:rsidRDefault="00C0014F" w:rsidP="0046408A">
      <w:pPr>
        <w:spacing w:line="480" w:lineRule="auto"/>
        <w:rPr>
          <w:rFonts w:ascii="Times New Roman" w:eastAsia="SimSun" w:hAnsi="Times New Roman" w:cs="Times New Roman"/>
          <w:color w:val="000000" w:themeColor="text1"/>
          <w:rPrChange w:id="1467" w:author="Ruijie Xu" w:date="2022-03-10T12:31:00Z">
            <w:rPr>
              <w:rFonts w:eastAsia="SimSun"/>
              <w:color w:val="000000" w:themeColor="text1"/>
            </w:rPr>
          </w:rPrChange>
        </w:rPr>
      </w:pPr>
      <w:r w:rsidRPr="002B42A7">
        <w:rPr>
          <w:rFonts w:ascii="Times New Roman" w:eastAsia="SimSun" w:hAnsi="Times New Roman" w:cs="Times New Roman"/>
          <w:color w:val="000000" w:themeColor="text1"/>
          <w:rPrChange w:id="1468" w:author="Ruijie Xu" w:date="2022-03-10T12:31:00Z">
            <w:rPr>
              <w:rFonts w:eastAsia="SimSun"/>
              <w:color w:val="000000" w:themeColor="text1"/>
            </w:rPr>
          </w:rPrChange>
        </w:rPr>
        <w:t xml:space="preserve">Sequencing adapters, low-quality reads, and host DNA reads within the metagenomic samples were removed using the software </w:t>
      </w:r>
      <w:proofErr w:type="spellStart"/>
      <w:r w:rsidRPr="002B42A7">
        <w:rPr>
          <w:rFonts w:ascii="Times New Roman" w:eastAsia="SimSun" w:hAnsi="Times New Roman" w:cs="Times New Roman"/>
          <w:color w:val="000000" w:themeColor="text1"/>
          <w:rPrChange w:id="1469" w:author="Ruijie Xu" w:date="2022-03-10T12:31:00Z">
            <w:rPr>
              <w:rFonts w:eastAsia="SimSun"/>
              <w:color w:val="000000" w:themeColor="text1"/>
            </w:rPr>
          </w:rPrChange>
        </w:rPr>
        <w:t>KneadData</w:t>
      </w:r>
      <w:proofErr w:type="spellEnd"/>
      <w:r w:rsidR="00ED6AC3" w:rsidRPr="002B42A7">
        <w:rPr>
          <w:rFonts w:ascii="Times New Roman" w:eastAsia="SimSun" w:hAnsi="Times New Roman" w:cs="Times New Roman"/>
          <w:color w:val="000000" w:themeColor="text1"/>
          <w:rPrChange w:id="1470" w:author="Ruijie Xu" w:date="2022-03-10T12:31:00Z">
            <w:rPr>
              <w:rFonts w:eastAsia="SimSun"/>
              <w:color w:val="000000" w:themeColor="text1"/>
            </w:rPr>
          </w:rPrChange>
        </w:rPr>
        <w:t xml:space="preserve"> </w:t>
      </w:r>
      <w:r w:rsidR="00FE4009" w:rsidRPr="002B42A7">
        <w:rPr>
          <w:rFonts w:ascii="Times New Roman" w:eastAsia="SimSun" w:hAnsi="Times New Roman" w:cs="Times New Roman"/>
          <w:color w:val="000000" w:themeColor="text1"/>
          <w:rPrChange w:id="1471" w:author="Ruijie Xu" w:date="2022-03-10T12:31:00Z">
            <w:rPr>
              <w:rFonts w:eastAsia="SimSun"/>
              <w:color w:val="000000" w:themeColor="text1"/>
            </w:rPr>
          </w:rPrChange>
        </w:rPr>
        <w:fldChar w:fldCharType="begin"/>
      </w:r>
      <w:r w:rsidR="004765A2" w:rsidRPr="002B42A7">
        <w:rPr>
          <w:rFonts w:ascii="Times New Roman" w:eastAsia="SimSun" w:hAnsi="Times New Roman" w:cs="Times New Roman"/>
          <w:color w:val="000000" w:themeColor="text1"/>
          <w:rPrChange w:id="1472" w:author="Ruijie Xu" w:date="2022-03-10T12:31:00Z">
            <w:rPr>
              <w:rFonts w:eastAsia="SimSun"/>
              <w:color w:val="000000" w:themeColor="text1"/>
            </w:rPr>
          </w:rPrChange>
        </w:rPr>
        <w:instrText xml:space="preserve"> ADDIN ZOTERO_ITEM CSL_CITATION {"citationID":"PAf51IpZ","properties":{"formattedCitation":"(The Huttenhower Lab, no date)","plainCitation":"(The Huttenhower Lab, no date)","noteIndex":0},"citationItems":[{"id":"1BY60Z0f/hZOLRPcI","uris":["http://zotero.org/users/local/YOB362yk/items/DKE942I7"],"itemData":{"id":1704,"type":"webpage","language":"en-US","title":"KneadData","URL":"https://huttenhower.sph.harvard.edu/kneaddata/","author":[{"literal":"The Huttenhower Lab"}],"accessed":{"date-parts":[["2021",3,25]]}}}],"schema":"https://github.com/citation-style-language/schema/raw/master/csl-citation.json"} </w:instrText>
      </w:r>
      <w:r w:rsidR="00FE4009" w:rsidRPr="002B42A7">
        <w:rPr>
          <w:rFonts w:ascii="Times New Roman" w:eastAsia="SimSun" w:hAnsi="Times New Roman" w:cs="Times New Roman"/>
          <w:color w:val="000000" w:themeColor="text1"/>
          <w:rPrChange w:id="1473" w:author="Ruijie Xu" w:date="2022-03-10T12:31:00Z">
            <w:rPr>
              <w:rFonts w:eastAsia="SimSun"/>
              <w:color w:val="000000" w:themeColor="text1"/>
            </w:rPr>
          </w:rPrChange>
        </w:rPr>
        <w:fldChar w:fldCharType="separate"/>
      </w:r>
      <w:r w:rsidR="00350DBF" w:rsidRPr="002B42A7">
        <w:rPr>
          <w:rFonts w:ascii="Times New Roman" w:hAnsi="Times New Roman" w:cs="Times New Roman"/>
          <w:color w:val="000000"/>
          <w:rPrChange w:id="1474" w:author="Ruijie Xu" w:date="2022-03-10T12:31:00Z">
            <w:rPr>
              <w:color w:val="000000"/>
            </w:rPr>
          </w:rPrChange>
        </w:rPr>
        <w:t>(The Huttenhower Lab, no date)</w:t>
      </w:r>
      <w:r w:rsidR="00FE4009" w:rsidRPr="002B42A7">
        <w:rPr>
          <w:rFonts w:ascii="Times New Roman" w:eastAsia="SimSun" w:hAnsi="Times New Roman" w:cs="Times New Roman"/>
          <w:color w:val="000000" w:themeColor="text1"/>
          <w:rPrChange w:id="1475" w:author="Ruijie Xu" w:date="2022-03-10T12:31:00Z">
            <w:rPr>
              <w:rFonts w:eastAsia="SimSun"/>
              <w:color w:val="000000" w:themeColor="text1"/>
            </w:rPr>
          </w:rPrChange>
        </w:rPr>
        <w:fldChar w:fldCharType="end"/>
      </w:r>
      <w:r w:rsidR="00FE4009" w:rsidRPr="002B42A7">
        <w:rPr>
          <w:rFonts w:ascii="Times New Roman" w:eastAsia="SimSun" w:hAnsi="Times New Roman" w:cs="Times New Roman"/>
          <w:color w:val="000000" w:themeColor="text1"/>
          <w:rPrChange w:id="1476" w:author="Ruijie Xu" w:date="2022-03-10T12:31:00Z">
            <w:rPr>
              <w:rFonts w:eastAsia="SimSun"/>
              <w:color w:val="000000" w:themeColor="text1"/>
            </w:rPr>
          </w:rPrChange>
        </w:rPr>
        <w:t xml:space="preserve"> </w:t>
      </w:r>
      <w:r w:rsidRPr="002B42A7">
        <w:rPr>
          <w:rFonts w:ascii="Times New Roman" w:eastAsia="SimSun" w:hAnsi="Times New Roman" w:cs="Times New Roman"/>
          <w:color w:val="000000" w:themeColor="text1"/>
          <w:rPrChange w:id="1477" w:author="Ruijie Xu" w:date="2022-03-10T12:31:00Z">
            <w:rPr>
              <w:rFonts w:eastAsia="SimSun"/>
              <w:color w:val="000000" w:themeColor="text1"/>
            </w:rPr>
          </w:rPrChange>
        </w:rPr>
        <w:t xml:space="preserve">with the default </w:t>
      </w:r>
      <w:proofErr w:type="spellStart"/>
      <w:r w:rsidRPr="002B42A7">
        <w:rPr>
          <w:rFonts w:ascii="Times New Roman" w:eastAsia="SimSun" w:hAnsi="Times New Roman" w:cs="Times New Roman"/>
          <w:color w:val="000000" w:themeColor="text1"/>
          <w:rPrChange w:id="1478" w:author="Ruijie Xu" w:date="2022-03-10T12:31:00Z">
            <w:rPr>
              <w:rFonts w:eastAsia="SimSun"/>
              <w:color w:val="000000" w:themeColor="text1"/>
            </w:rPr>
          </w:rPrChange>
        </w:rPr>
        <w:t>Trimmomatic</w:t>
      </w:r>
      <w:proofErr w:type="spellEnd"/>
      <w:r w:rsidRPr="002B42A7">
        <w:rPr>
          <w:rFonts w:ascii="Times New Roman" w:eastAsia="SimSun" w:hAnsi="Times New Roman" w:cs="Times New Roman"/>
          <w:color w:val="000000" w:themeColor="text1"/>
          <w:rPrChange w:id="1479" w:author="Ruijie Xu" w:date="2022-03-10T12:31:00Z">
            <w:rPr>
              <w:rFonts w:eastAsia="SimSun"/>
              <w:color w:val="000000" w:themeColor="text1"/>
            </w:rPr>
          </w:rPrChange>
        </w:rPr>
        <w:t xml:space="preserve"> </w:t>
      </w:r>
      <w:r w:rsidRPr="002B42A7">
        <w:rPr>
          <w:rFonts w:ascii="Times New Roman" w:eastAsia="SimSun" w:hAnsi="Times New Roman" w:cs="Times New Roman"/>
          <w:color w:val="000000" w:themeColor="text1"/>
          <w:rPrChange w:id="1480" w:author="Ruijie Xu" w:date="2022-03-10T12:31:00Z">
            <w:rPr>
              <w:rFonts w:eastAsia="SimSun"/>
              <w:color w:val="000000" w:themeColor="text1"/>
            </w:rPr>
          </w:rPrChange>
        </w:rPr>
        <w:fldChar w:fldCharType="begin"/>
      </w:r>
      <w:r w:rsidR="004765A2" w:rsidRPr="002B42A7">
        <w:rPr>
          <w:rFonts w:ascii="Times New Roman" w:eastAsia="SimSun" w:hAnsi="Times New Roman" w:cs="Times New Roman"/>
          <w:color w:val="000000" w:themeColor="text1"/>
          <w:rPrChange w:id="1481" w:author="Ruijie Xu" w:date="2022-03-10T12:31:00Z">
            <w:rPr>
              <w:rFonts w:eastAsia="SimSun"/>
              <w:color w:val="000000" w:themeColor="text1"/>
            </w:rPr>
          </w:rPrChange>
        </w:rPr>
        <w:instrText xml:space="preserve"> ADDIN ZOTERO_ITEM CSL_CITATION {"citationID":"iAQwc7TT","properties":{"formattedCitation":"(Bolger, Lohse and Usadel, 2014)","plainCitation":"(Bolger, Lohse and Usadel, 2014)","noteIndex":0},"citationItems":[{"id":"1BY60Z0f/7VpiZ6hZ","uris":["http://zotero.org/users/local/YOB362yk/items/8WT23NSK"],"itemData":{"id":656,"type":"article-journal","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 trimmomatic. © The Author 2014.","container-title":"Bioinformatics","DOI":"10.1093/bioinformatics/btu170","ISSN":"14602059","issue":"15","note":"Citation Key: Bolger2014","title":"Trimmomatic: A flexible trimmer for Illumina sequence data","volume":"30","author":[{"family":"Bolger","given":"Anthony M."},{"family":"Lohse","given":"Marc"},{"family":"Usadel","given":"Bjoern"}],"issued":{"date-parts":[["2014"]]}}}],"schema":"https://github.com/citation-style-language/schema/raw/master/csl-citation.json"} </w:instrText>
      </w:r>
      <w:r w:rsidRPr="002B42A7">
        <w:rPr>
          <w:rFonts w:ascii="Times New Roman" w:eastAsia="SimSun" w:hAnsi="Times New Roman" w:cs="Times New Roman"/>
          <w:color w:val="000000" w:themeColor="text1"/>
          <w:rPrChange w:id="1482" w:author="Ruijie Xu" w:date="2022-03-10T12:31:00Z">
            <w:rPr>
              <w:rFonts w:eastAsia="SimSun"/>
              <w:color w:val="000000" w:themeColor="text1"/>
            </w:rPr>
          </w:rPrChange>
        </w:rPr>
        <w:fldChar w:fldCharType="separate"/>
      </w:r>
      <w:r w:rsidR="00350DBF" w:rsidRPr="002B42A7">
        <w:rPr>
          <w:rFonts w:ascii="Times New Roman" w:hAnsi="Times New Roman" w:cs="Times New Roman"/>
          <w:color w:val="000000"/>
          <w:rPrChange w:id="1483" w:author="Ruijie Xu" w:date="2022-03-10T12:31:00Z">
            <w:rPr>
              <w:color w:val="000000"/>
            </w:rPr>
          </w:rPrChange>
        </w:rPr>
        <w:t>(Bolger, Lohse and Usadel, 2014)</w:t>
      </w:r>
      <w:r w:rsidRPr="002B42A7">
        <w:rPr>
          <w:rFonts w:ascii="Times New Roman" w:eastAsia="SimSun" w:hAnsi="Times New Roman" w:cs="Times New Roman"/>
          <w:color w:val="000000" w:themeColor="text1"/>
          <w:rPrChange w:id="1484" w:author="Ruijie Xu" w:date="2022-03-10T12:31:00Z">
            <w:rPr>
              <w:rFonts w:eastAsia="SimSun"/>
              <w:color w:val="000000" w:themeColor="text1"/>
            </w:rPr>
          </w:rPrChange>
        </w:rPr>
        <w:fldChar w:fldCharType="end"/>
      </w:r>
      <w:r w:rsidRPr="002B42A7">
        <w:rPr>
          <w:rFonts w:ascii="Times New Roman" w:eastAsia="SimSun" w:hAnsi="Times New Roman" w:cs="Times New Roman"/>
          <w:color w:val="000000" w:themeColor="text1"/>
          <w:rPrChange w:id="1485" w:author="Ruijie Xu" w:date="2022-03-10T12:31:00Z">
            <w:rPr>
              <w:rFonts w:eastAsia="SimSun"/>
              <w:color w:val="000000" w:themeColor="text1"/>
            </w:rPr>
          </w:rPrChange>
        </w:rPr>
        <w:t xml:space="preserve"> (version 0.33) settings (SLIDINGWINDOW:4:20 MINLEN:50) and the </w:t>
      </w:r>
      <w:r w:rsidR="00242EFF" w:rsidRPr="002B42A7">
        <w:rPr>
          <w:rFonts w:ascii="Times New Roman" w:eastAsia="SimSun" w:hAnsi="Times New Roman" w:cs="Times New Roman"/>
          <w:color w:val="000000" w:themeColor="text1"/>
          <w:rPrChange w:id="1486" w:author="Ruijie Xu" w:date="2022-03-10T12:31:00Z">
            <w:rPr>
              <w:rFonts w:eastAsia="SimSun"/>
              <w:color w:val="000000" w:themeColor="text1"/>
            </w:rPr>
          </w:rPrChange>
        </w:rPr>
        <w:t>"—</w:t>
      </w:r>
      <w:r w:rsidRPr="002B42A7">
        <w:rPr>
          <w:rFonts w:ascii="Times New Roman" w:eastAsia="SimSun" w:hAnsi="Times New Roman" w:cs="Times New Roman"/>
          <w:color w:val="000000" w:themeColor="text1"/>
          <w:rPrChange w:id="1487" w:author="Ruijie Xu" w:date="2022-03-10T12:31:00Z">
            <w:rPr>
              <w:rFonts w:eastAsia="SimSun"/>
              <w:color w:val="000000" w:themeColor="text1"/>
            </w:rPr>
          </w:rPrChange>
        </w:rPr>
        <w:t>very-sensitive</w:t>
      </w:r>
      <w:r w:rsidR="00242EFF" w:rsidRPr="002B42A7">
        <w:rPr>
          <w:rFonts w:ascii="Times New Roman" w:eastAsia="SimSun" w:hAnsi="Times New Roman" w:cs="Times New Roman"/>
          <w:color w:val="000000" w:themeColor="text1"/>
          <w:rPrChange w:id="1488" w:author="Ruijie Xu" w:date="2022-03-10T12:31:00Z">
            <w:rPr>
              <w:rFonts w:eastAsia="SimSun"/>
              <w:color w:val="000000" w:themeColor="text1"/>
            </w:rPr>
          </w:rPrChange>
        </w:rPr>
        <w:t xml:space="preserve">" </w:t>
      </w:r>
      <w:r w:rsidRPr="002B42A7">
        <w:rPr>
          <w:rFonts w:ascii="Times New Roman" w:eastAsia="SimSun" w:hAnsi="Times New Roman" w:cs="Times New Roman"/>
          <w:color w:val="000000" w:themeColor="text1"/>
          <w:rPrChange w:id="1489" w:author="Ruijie Xu" w:date="2022-03-10T12:31:00Z">
            <w:rPr>
              <w:rFonts w:eastAsia="SimSun"/>
              <w:color w:val="000000" w:themeColor="text1"/>
            </w:rPr>
          </w:rPrChange>
        </w:rPr>
        <w:t xml:space="preserve">Bowtie </w:t>
      </w:r>
      <w:r w:rsidRPr="002B42A7">
        <w:rPr>
          <w:rFonts w:ascii="Times New Roman" w:eastAsia="SimSun" w:hAnsi="Times New Roman" w:cs="Times New Roman"/>
          <w:color w:val="000000" w:themeColor="text1"/>
          <w:rPrChange w:id="1490" w:author="Ruijie Xu" w:date="2022-03-10T12:31:00Z">
            <w:rPr>
              <w:rFonts w:eastAsia="SimSun"/>
              <w:color w:val="000000" w:themeColor="text1"/>
            </w:rPr>
          </w:rPrChange>
        </w:rPr>
        <w:fldChar w:fldCharType="begin"/>
      </w:r>
      <w:r w:rsidR="004765A2" w:rsidRPr="002B42A7">
        <w:rPr>
          <w:rFonts w:ascii="Times New Roman" w:eastAsia="SimSun" w:hAnsi="Times New Roman" w:cs="Times New Roman"/>
          <w:color w:val="000000" w:themeColor="text1"/>
          <w:rPrChange w:id="1491" w:author="Ruijie Xu" w:date="2022-03-10T12:31:00Z">
            <w:rPr>
              <w:rFonts w:eastAsia="SimSun"/>
              <w:color w:val="000000" w:themeColor="text1"/>
            </w:rPr>
          </w:rPrChange>
        </w:rPr>
        <w:instrText xml:space="preserve"> ADDIN ZOTERO_ITEM CSL_CITATION {"citationID":"12RvQ4JA","properties":{"formattedCitation":"(Langmead {\\i{}et al.}, 2019)","plainCitation":"(Langmead et al., 2019)","noteIndex":0},"citationItems":[{"id":"1BY60Z0f/fp2sKeYM","uris":["http://zotero.org/users/local/YOB362yk/items/8C3TFRJJ"],"itemData":{"id":1295,"type":"article-journal","abstract":"General-purpose processors can now contain many dozens of processor cores and support hundreds of simultaneous threads of execution. To make best use of these threads, genomics software must contend with new and subtle computer architecture issues. We discuss some of these and propose methods for improving thread scaling in tools that analyze each read independently, such as read aligners.We implement these methods in new versions of Bowtie, Bowtie 2 and HISAT. We greatly improve thread scaling in many scenarios, including on the recent Intel Xeon Phi architecture. We also highlight how bottlenecks are exacerbated by variable-record-length file formats like FASTQ and suggest changes that enable superior scaling.Experiments for this study: https://github.com/BenLangmead/bowtie-scaling.http://bowtie-bio.sourceforge.net.http://bowtie-bio.sourceforge.net/bowtie2.http://www.ccb.jhu.edu/software/hisatSupplementary data are available at Bioinformatics online.","container-title":"Bioinformatics","DOI":"10.1093/bioinformatics/bty648","ISSN":"1367-4803","issue":"3","journalAbbreviation":"Bioinformatics","page":"421-432","source":"Silverchair","title":"Scaling read aligners to hundreds of threads on general-purpose processors","volume":"35","author":[{"family":"Langmead","given":"Ben"},{"family":"Wilks","given":"Christopher"},{"family":"Antonescu","given":"Valentin"},{"family":"Charles","given":"Rone"}],"issued":{"date-parts":[["2019",2,1]]}}}],"schema":"https://github.com/citation-style-language/schema/raw/master/csl-citation.json"} </w:instrText>
      </w:r>
      <w:r w:rsidRPr="002B42A7">
        <w:rPr>
          <w:rFonts w:ascii="Times New Roman" w:eastAsia="SimSun" w:hAnsi="Times New Roman" w:cs="Times New Roman"/>
          <w:color w:val="000000" w:themeColor="text1"/>
          <w:rPrChange w:id="1492" w:author="Ruijie Xu" w:date="2022-03-10T12:31:00Z">
            <w:rPr>
              <w:rFonts w:eastAsia="SimSun"/>
              <w:color w:val="000000" w:themeColor="text1"/>
            </w:rPr>
          </w:rPrChange>
        </w:rPr>
        <w:fldChar w:fldCharType="separate"/>
      </w:r>
      <w:r w:rsidR="00350DBF" w:rsidRPr="002B42A7">
        <w:rPr>
          <w:rFonts w:ascii="Times New Roman" w:hAnsi="Times New Roman" w:cs="Times New Roman"/>
          <w:color w:val="000000"/>
          <w:rPrChange w:id="1493" w:author="Ruijie Xu" w:date="2022-03-10T12:31:00Z">
            <w:rPr>
              <w:color w:val="000000"/>
            </w:rPr>
          </w:rPrChange>
        </w:rPr>
        <w:t xml:space="preserve">(Langmead </w:t>
      </w:r>
      <w:r w:rsidR="00350DBF" w:rsidRPr="002B42A7">
        <w:rPr>
          <w:rFonts w:ascii="Times New Roman" w:hAnsi="Times New Roman" w:cs="Times New Roman"/>
          <w:i/>
          <w:iCs/>
          <w:color w:val="000000"/>
          <w:rPrChange w:id="1494" w:author="Ruijie Xu" w:date="2022-03-10T12:31:00Z">
            <w:rPr>
              <w:i/>
              <w:iCs/>
              <w:color w:val="000000"/>
            </w:rPr>
          </w:rPrChange>
        </w:rPr>
        <w:t>et al.</w:t>
      </w:r>
      <w:r w:rsidR="00350DBF" w:rsidRPr="002B42A7">
        <w:rPr>
          <w:rFonts w:ascii="Times New Roman" w:hAnsi="Times New Roman" w:cs="Times New Roman"/>
          <w:color w:val="000000"/>
          <w:rPrChange w:id="1495" w:author="Ruijie Xu" w:date="2022-03-10T12:31:00Z">
            <w:rPr>
              <w:color w:val="000000"/>
            </w:rPr>
          </w:rPrChange>
        </w:rPr>
        <w:t>, 2019)</w:t>
      </w:r>
      <w:r w:rsidRPr="002B42A7">
        <w:rPr>
          <w:rFonts w:ascii="Times New Roman" w:eastAsia="SimSun" w:hAnsi="Times New Roman" w:cs="Times New Roman"/>
          <w:color w:val="000000" w:themeColor="text1"/>
          <w:rPrChange w:id="1496" w:author="Ruijie Xu" w:date="2022-03-10T12:31:00Z">
            <w:rPr>
              <w:rFonts w:eastAsia="SimSun"/>
              <w:color w:val="000000" w:themeColor="text1"/>
            </w:rPr>
          </w:rPrChange>
        </w:rPr>
        <w:fldChar w:fldCharType="end"/>
      </w:r>
      <w:r w:rsidRPr="002B42A7">
        <w:rPr>
          <w:rFonts w:ascii="Times New Roman" w:eastAsia="SimSun" w:hAnsi="Times New Roman" w:cs="Times New Roman"/>
          <w:color w:val="000000" w:themeColor="text1"/>
          <w:rPrChange w:id="1497" w:author="Ruijie Xu" w:date="2022-03-10T12:31:00Z">
            <w:rPr>
              <w:rFonts w:eastAsia="SimSun"/>
              <w:color w:val="000000" w:themeColor="text1"/>
            </w:rPr>
          </w:rPrChange>
        </w:rPr>
        <w:t xml:space="preserve"> (version 2.3) option. The </w:t>
      </w:r>
      <w:r w:rsidR="00242EFF" w:rsidRPr="002B42A7">
        <w:rPr>
          <w:rFonts w:ascii="Times New Roman" w:eastAsia="SimSun" w:hAnsi="Times New Roman" w:cs="Times New Roman"/>
          <w:color w:val="000000" w:themeColor="text1"/>
          <w:rPrChange w:id="1498" w:author="Ruijie Xu" w:date="2022-03-10T12:31:00Z">
            <w:rPr>
              <w:rFonts w:eastAsia="SimSun"/>
              <w:color w:val="000000" w:themeColor="text1"/>
            </w:rPr>
          </w:rPrChange>
        </w:rPr>
        <w:t xml:space="preserve">hosts' </w:t>
      </w:r>
      <w:r w:rsidRPr="002B42A7">
        <w:rPr>
          <w:rFonts w:ascii="Times New Roman" w:eastAsia="SimSun" w:hAnsi="Times New Roman" w:cs="Times New Roman"/>
          <w:color w:val="000000" w:themeColor="text1"/>
          <w:rPrChange w:id="1499" w:author="Ruijie Xu" w:date="2022-03-10T12:31:00Z">
            <w:rPr>
              <w:rFonts w:eastAsia="SimSun"/>
              <w:color w:val="000000" w:themeColor="text1"/>
            </w:rPr>
          </w:rPrChange>
        </w:rPr>
        <w:t xml:space="preserve">reference sequences, which were used to separate host reads from the microbial reads, were downloaded from the </w:t>
      </w:r>
      <w:r w:rsidR="00242EFF" w:rsidRPr="002B42A7">
        <w:rPr>
          <w:rFonts w:ascii="Times New Roman" w:eastAsia="SimSun" w:hAnsi="Times New Roman" w:cs="Times New Roman"/>
          <w:color w:val="000000" w:themeColor="text1"/>
          <w:rPrChange w:id="1500" w:author="Ruijie Xu" w:date="2022-03-10T12:31:00Z">
            <w:rPr>
              <w:rFonts w:eastAsia="SimSun"/>
              <w:color w:val="000000" w:themeColor="text1"/>
            </w:rPr>
          </w:rPrChange>
        </w:rPr>
        <w:t xml:space="preserve">NCBI's </w:t>
      </w:r>
      <w:proofErr w:type="spellStart"/>
      <w:r w:rsidRPr="002B42A7">
        <w:rPr>
          <w:rFonts w:ascii="Times New Roman" w:eastAsia="SimSun" w:hAnsi="Times New Roman" w:cs="Times New Roman"/>
          <w:color w:val="000000" w:themeColor="text1"/>
          <w:rPrChange w:id="1501" w:author="Ruijie Xu" w:date="2022-03-10T12:31:00Z">
            <w:rPr>
              <w:rFonts w:eastAsia="SimSun"/>
              <w:color w:val="000000" w:themeColor="text1"/>
            </w:rPr>
          </w:rPrChange>
        </w:rPr>
        <w:t>RefSeq</w:t>
      </w:r>
      <w:proofErr w:type="spellEnd"/>
      <w:r w:rsidRPr="002B42A7">
        <w:rPr>
          <w:rFonts w:ascii="Times New Roman" w:eastAsia="SimSun" w:hAnsi="Times New Roman" w:cs="Times New Roman"/>
          <w:color w:val="000000" w:themeColor="text1"/>
          <w:rPrChange w:id="1502" w:author="Ruijie Xu" w:date="2022-03-10T12:31:00Z">
            <w:rPr>
              <w:rFonts w:eastAsia="SimSun"/>
              <w:color w:val="000000" w:themeColor="text1"/>
            </w:rPr>
          </w:rPrChange>
        </w:rPr>
        <w:t xml:space="preserve"> </w:t>
      </w:r>
      <w:r w:rsidR="00FE5C5D" w:rsidRPr="002B42A7">
        <w:rPr>
          <w:rFonts w:ascii="Times New Roman" w:eastAsia="SimSun" w:hAnsi="Times New Roman" w:cs="Times New Roman"/>
          <w:color w:val="000000" w:themeColor="text1"/>
          <w:rPrChange w:id="1503" w:author="Ruijie Xu" w:date="2022-03-10T12:31:00Z">
            <w:rPr>
              <w:rFonts w:eastAsia="SimSun"/>
              <w:color w:val="000000" w:themeColor="text1"/>
            </w:rPr>
          </w:rPrChange>
        </w:rPr>
        <w:t>DB</w:t>
      </w:r>
      <w:r w:rsidRPr="002B42A7">
        <w:rPr>
          <w:rFonts w:ascii="Times New Roman" w:eastAsia="SimSun" w:hAnsi="Times New Roman" w:cs="Times New Roman"/>
          <w:color w:val="000000" w:themeColor="text1"/>
          <w:rPrChange w:id="1504" w:author="Ruijie Xu" w:date="2022-03-10T12:31:00Z">
            <w:rPr>
              <w:rFonts w:eastAsia="SimSun"/>
              <w:color w:val="000000" w:themeColor="text1"/>
            </w:rPr>
          </w:rPrChange>
        </w:rPr>
        <w:t xml:space="preserve"> (</w:t>
      </w:r>
      <w:r w:rsidR="00C6797F" w:rsidRPr="002B42A7">
        <w:rPr>
          <w:rFonts w:ascii="Times New Roman" w:eastAsia="SimSun" w:hAnsi="Times New Roman" w:cs="Times New Roman"/>
          <w:color w:val="000000" w:themeColor="text1"/>
          <w:rPrChange w:id="1505" w:author="Ruijie Xu" w:date="2022-03-10T12:31:00Z">
            <w:rPr>
              <w:rFonts w:eastAsia="SimSun"/>
              <w:color w:val="000000" w:themeColor="text1"/>
            </w:rPr>
          </w:rPrChange>
        </w:rPr>
        <w:t xml:space="preserve">Human: GCA_000001405.28_GRCh38.p13; </w:t>
      </w:r>
      <w:bookmarkStart w:id="1506" w:name="OLE_LINK217"/>
      <w:bookmarkStart w:id="1507" w:name="OLE_LINK218"/>
      <w:r w:rsidRPr="002B42A7">
        <w:rPr>
          <w:rFonts w:ascii="Times New Roman" w:eastAsia="SimSun" w:hAnsi="Times New Roman" w:cs="Times New Roman"/>
          <w:i/>
          <w:iCs/>
          <w:color w:val="000000" w:themeColor="text1"/>
          <w:rPrChange w:id="1508" w:author="Ruijie Xu" w:date="2022-03-10T12:31:00Z">
            <w:rPr>
              <w:rFonts w:eastAsia="SimSun"/>
              <w:i/>
              <w:iCs/>
              <w:color w:val="000000" w:themeColor="text1"/>
            </w:rPr>
          </w:rPrChange>
        </w:rPr>
        <w:t>R. norvegicus</w:t>
      </w:r>
      <w:r w:rsidRPr="002B42A7">
        <w:rPr>
          <w:rFonts w:ascii="Times New Roman" w:eastAsia="SimSun" w:hAnsi="Times New Roman" w:cs="Times New Roman"/>
          <w:color w:val="000000" w:themeColor="text1"/>
          <w:rPrChange w:id="1509" w:author="Ruijie Xu" w:date="2022-03-10T12:31:00Z">
            <w:rPr>
              <w:rFonts w:eastAsia="SimSun"/>
              <w:color w:val="000000" w:themeColor="text1"/>
            </w:rPr>
          </w:rPrChange>
        </w:rPr>
        <w:t xml:space="preserve">: </w:t>
      </w:r>
      <w:r w:rsidR="00702E39" w:rsidRPr="002B42A7">
        <w:rPr>
          <w:rFonts w:ascii="Times New Roman" w:eastAsia="SimSun" w:hAnsi="Times New Roman" w:cs="Times New Roman"/>
          <w:color w:val="000000" w:themeColor="text1"/>
          <w:rPrChange w:id="1510" w:author="Ruijie Xu" w:date="2022-03-10T12:31:00Z">
            <w:rPr>
              <w:rFonts w:eastAsia="SimSun"/>
              <w:color w:val="000000" w:themeColor="text1"/>
            </w:rPr>
          </w:rPrChange>
        </w:rPr>
        <w:t>GCF_015227675.2_mRatBN7.2</w:t>
      </w:r>
      <w:r w:rsidRPr="002B42A7">
        <w:rPr>
          <w:rFonts w:ascii="Times New Roman" w:eastAsia="SimSun" w:hAnsi="Times New Roman" w:cs="Times New Roman"/>
          <w:color w:val="000000" w:themeColor="text1"/>
          <w:rPrChange w:id="1511" w:author="Ruijie Xu" w:date="2022-03-10T12:31:00Z">
            <w:rPr>
              <w:rFonts w:eastAsia="SimSun"/>
              <w:color w:val="000000" w:themeColor="text1"/>
            </w:rPr>
          </w:rPrChange>
        </w:rPr>
        <w:t xml:space="preserve">; </w:t>
      </w:r>
      <w:r w:rsidRPr="002B42A7">
        <w:rPr>
          <w:rFonts w:ascii="Times New Roman" w:eastAsia="SimSun" w:hAnsi="Times New Roman" w:cs="Times New Roman"/>
          <w:i/>
          <w:iCs/>
          <w:color w:val="000000" w:themeColor="text1"/>
          <w:rPrChange w:id="1512" w:author="Ruijie Xu" w:date="2022-03-10T12:31:00Z">
            <w:rPr>
              <w:rFonts w:eastAsia="SimSun"/>
              <w:i/>
              <w:iCs/>
              <w:color w:val="000000" w:themeColor="text1"/>
            </w:rPr>
          </w:rPrChange>
        </w:rPr>
        <w:t xml:space="preserve">R. </w:t>
      </w:r>
      <w:del w:id="1513" w:author="Ruijie Xu" w:date="2022-03-16T17:04:00Z">
        <w:r w:rsidRPr="002B42A7" w:rsidDel="00FE67E6">
          <w:rPr>
            <w:rFonts w:ascii="Times New Roman" w:eastAsia="SimSun" w:hAnsi="Times New Roman" w:cs="Times New Roman"/>
            <w:i/>
            <w:iCs/>
            <w:color w:val="000000" w:themeColor="text1"/>
            <w:rPrChange w:id="1514" w:author="Ruijie Xu" w:date="2022-03-10T12:31:00Z">
              <w:rPr>
                <w:rFonts w:eastAsia="SimSun"/>
                <w:i/>
                <w:iCs/>
                <w:color w:val="000000" w:themeColor="text1"/>
              </w:rPr>
            </w:rPrChange>
          </w:rPr>
          <w:delText>rattus</w:delText>
        </w:r>
      </w:del>
      <w:ins w:id="1515" w:author="Ruijie Xu" w:date="2022-03-16T17:04:00Z">
        <w:r w:rsidR="00FE67E6" w:rsidRPr="00FE67E6">
          <w:rPr>
            <w:rFonts w:ascii="Times New Roman" w:eastAsia="SimSun" w:hAnsi="Times New Roman" w:cs="Times New Roman"/>
            <w:i/>
            <w:iCs/>
            <w:color w:val="000000" w:themeColor="text1"/>
          </w:rPr>
          <w:t>Rattus</w:t>
        </w:r>
      </w:ins>
      <w:r w:rsidRPr="002B42A7">
        <w:rPr>
          <w:rFonts w:ascii="Times New Roman" w:eastAsia="SimSun" w:hAnsi="Times New Roman" w:cs="Times New Roman"/>
          <w:color w:val="000000" w:themeColor="text1"/>
          <w:rPrChange w:id="1516" w:author="Ruijie Xu" w:date="2022-03-10T12:31:00Z">
            <w:rPr>
              <w:rFonts w:eastAsia="SimSun"/>
              <w:color w:val="000000" w:themeColor="text1"/>
            </w:rPr>
          </w:rPrChange>
        </w:rPr>
        <w:t xml:space="preserve">: </w:t>
      </w:r>
      <w:r w:rsidR="00702E39" w:rsidRPr="002B42A7">
        <w:rPr>
          <w:rFonts w:ascii="Times New Roman" w:eastAsia="SimSun" w:hAnsi="Times New Roman" w:cs="Times New Roman"/>
          <w:color w:val="000000" w:themeColor="text1"/>
          <w:rPrChange w:id="1517" w:author="Ruijie Xu" w:date="2022-03-10T12:31:00Z">
            <w:rPr>
              <w:rFonts w:eastAsia="SimSun"/>
              <w:color w:val="000000" w:themeColor="text1"/>
            </w:rPr>
          </w:rPrChange>
        </w:rPr>
        <w:t>GCF_011064425.1_R</w:t>
      </w:r>
      <w:del w:id="1518" w:author="Ruijie Xu" w:date="2022-03-16T17:04:00Z">
        <w:r w:rsidR="00702E39" w:rsidRPr="00FE67E6" w:rsidDel="00FE67E6">
          <w:rPr>
            <w:rFonts w:ascii="Times New Roman" w:eastAsia="SimSun" w:hAnsi="Times New Roman" w:cs="Times New Roman"/>
            <w:color w:val="000000" w:themeColor="text1"/>
            <w:rPrChange w:id="1519" w:author="Ruijie Xu" w:date="2022-03-16T17:05:00Z">
              <w:rPr>
                <w:rFonts w:eastAsia="SimSun"/>
                <w:color w:val="000000" w:themeColor="text1"/>
              </w:rPr>
            </w:rPrChange>
          </w:rPr>
          <w:delText>rattus</w:delText>
        </w:r>
      </w:del>
      <w:ins w:id="1520" w:author="Ruijie Xu" w:date="2022-03-16T17:04:00Z">
        <w:r w:rsidR="00FE67E6" w:rsidRPr="00FE67E6">
          <w:rPr>
            <w:rFonts w:ascii="Times New Roman" w:eastAsia="SimSun" w:hAnsi="Times New Roman" w:cs="Times New Roman"/>
            <w:color w:val="000000" w:themeColor="text1"/>
            <w:rPrChange w:id="1521" w:author="Ruijie Xu" w:date="2022-03-16T17:05:00Z">
              <w:rPr>
                <w:rFonts w:ascii="Times New Roman" w:eastAsia="SimSun" w:hAnsi="Times New Roman" w:cs="Times New Roman"/>
                <w:i/>
                <w:iCs/>
                <w:color w:val="000000" w:themeColor="text1"/>
              </w:rPr>
            </w:rPrChange>
          </w:rPr>
          <w:t>Rattus</w:t>
        </w:r>
      </w:ins>
      <w:r w:rsidR="00702E39" w:rsidRPr="002B42A7">
        <w:rPr>
          <w:rFonts w:ascii="Times New Roman" w:eastAsia="SimSun" w:hAnsi="Times New Roman" w:cs="Times New Roman"/>
          <w:color w:val="000000" w:themeColor="text1"/>
          <w:rPrChange w:id="1522" w:author="Ruijie Xu" w:date="2022-03-10T12:31:00Z">
            <w:rPr>
              <w:rFonts w:eastAsia="SimSun"/>
              <w:color w:val="000000" w:themeColor="text1"/>
            </w:rPr>
          </w:rPrChange>
        </w:rPr>
        <w:t>_CSIRO_v1</w:t>
      </w:r>
      <w:r w:rsidRPr="002B42A7">
        <w:rPr>
          <w:rFonts w:ascii="Times New Roman" w:eastAsia="SimSun" w:hAnsi="Times New Roman" w:cs="Times New Roman"/>
          <w:color w:val="000000" w:themeColor="text1"/>
          <w:rPrChange w:id="1523" w:author="Ruijie Xu" w:date="2022-03-10T12:31:00Z">
            <w:rPr>
              <w:rFonts w:eastAsia="SimSun"/>
              <w:color w:val="000000" w:themeColor="text1"/>
            </w:rPr>
          </w:rPrChange>
        </w:rPr>
        <w:t>).</w:t>
      </w:r>
      <w:bookmarkEnd w:id="1506"/>
      <w:bookmarkEnd w:id="1507"/>
    </w:p>
    <w:p w14:paraId="74F2493C" w14:textId="77777777" w:rsidR="003F73CA" w:rsidRPr="002B42A7" w:rsidDel="00435EE6" w:rsidRDefault="003F73CA" w:rsidP="0046408A">
      <w:pPr>
        <w:spacing w:line="480" w:lineRule="auto"/>
        <w:rPr>
          <w:ins w:id="1524" w:author="Liliana Salvador" w:date="2022-02-22T18:46:00Z"/>
          <w:del w:id="1525" w:author="Ruijie Xu" w:date="2022-02-27T10:35:00Z"/>
          <w:rFonts w:ascii="Times New Roman" w:hAnsi="Times New Roman" w:cs="Times New Roman"/>
          <w:b/>
          <w:bCs/>
          <w:color w:val="000000" w:themeColor="text1"/>
          <w:rPrChange w:id="1526" w:author="Ruijie Xu" w:date="2022-03-10T12:31:00Z">
            <w:rPr>
              <w:ins w:id="1527" w:author="Liliana Salvador" w:date="2022-02-22T18:46:00Z"/>
              <w:del w:id="1528" w:author="Ruijie Xu" w:date="2022-02-27T10:35:00Z"/>
              <w:b/>
              <w:bCs/>
              <w:color w:val="000000" w:themeColor="text1"/>
            </w:rPr>
          </w:rPrChange>
        </w:rPr>
      </w:pPr>
    </w:p>
    <w:p w14:paraId="050B3EE3" w14:textId="29BA8E50" w:rsidR="00C0014F" w:rsidRPr="002B42A7" w:rsidRDefault="00C0014F" w:rsidP="0046408A">
      <w:pPr>
        <w:spacing w:line="480" w:lineRule="auto"/>
        <w:rPr>
          <w:rFonts w:ascii="Times New Roman" w:hAnsi="Times New Roman" w:cs="Times New Roman"/>
          <w:bCs/>
          <w:color w:val="000000" w:themeColor="text1"/>
          <w:rPrChange w:id="1529" w:author="Ruijie Xu" w:date="2022-03-10T12:31:00Z">
            <w:rPr>
              <w:bCs/>
              <w:color w:val="000000" w:themeColor="text1"/>
            </w:rPr>
          </w:rPrChange>
        </w:rPr>
      </w:pPr>
      <w:r w:rsidRPr="002B42A7">
        <w:rPr>
          <w:rFonts w:ascii="Times New Roman" w:hAnsi="Times New Roman" w:cs="Times New Roman"/>
          <w:b/>
          <w:bCs/>
          <w:color w:val="000000" w:themeColor="text1"/>
          <w:rPrChange w:id="1530" w:author="Ruijie Xu" w:date="2022-03-10T12:31:00Z">
            <w:rPr>
              <w:b/>
              <w:bCs/>
              <w:color w:val="000000" w:themeColor="text1"/>
            </w:rPr>
          </w:rPrChange>
        </w:rPr>
        <w:t>Metagenomic profiling</w:t>
      </w:r>
      <w:del w:id="1531" w:author="Ruijie Xu" w:date="2022-03-04T13:52:00Z">
        <w:r w:rsidRPr="002B42A7" w:rsidDel="002B774D">
          <w:rPr>
            <w:rFonts w:ascii="Times New Roman" w:hAnsi="Times New Roman" w:cs="Times New Roman"/>
            <w:b/>
            <w:bCs/>
            <w:color w:val="000000" w:themeColor="text1"/>
            <w:rPrChange w:id="1532" w:author="Ruijie Xu" w:date="2022-03-10T12:31:00Z">
              <w:rPr>
                <w:b/>
                <w:bCs/>
                <w:color w:val="000000" w:themeColor="text1"/>
              </w:rPr>
            </w:rPrChange>
          </w:rPr>
          <w:delText xml:space="preserve">. </w:delText>
        </w:r>
      </w:del>
    </w:p>
    <w:p w14:paraId="1B7833AE" w14:textId="189F0077" w:rsidR="00C0014F" w:rsidRPr="002B42A7" w:rsidDel="002C4897" w:rsidRDefault="00481FC6" w:rsidP="00271EA9">
      <w:pPr>
        <w:spacing w:line="480" w:lineRule="auto"/>
        <w:rPr>
          <w:del w:id="1533" w:author="Ruijie Xu" w:date="2022-01-30T14:47:00Z"/>
          <w:rFonts w:ascii="Times New Roman" w:hAnsi="Times New Roman" w:cs="Times New Roman"/>
          <w:bCs/>
          <w:color w:val="000000" w:themeColor="text1"/>
          <w:rPrChange w:id="1534" w:author="Ruijie Xu" w:date="2022-03-10T12:31:00Z">
            <w:rPr>
              <w:del w:id="1535" w:author="Ruijie Xu" w:date="2022-01-30T14:47:00Z"/>
              <w:bCs/>
              <w:color w:val="000000" w:themeColor="text1"/>
            </w:rPr>
          </w:rPrChange>
        </w:rPr>
      </w:pPr>
      <w:r w:rsidRPr="002B42A7">
        <w:rPr>
          <w:rFonts w:ascii="Times New Roman" w:hAnsi="Times New Roman" w:cs="Times New Roman"/>
          <w:bCs/>
          <w:color w:val="000000" w:themeColor="text1"/>
          <w:u w:val="single"/>
          <w:rPrChange w:id="1536" w:author="Ruijie Xu" w:date="2022-03-10T12:31:00Z">
            <w:rPr>
              <w:bCs/>
              <w:color w:val="000000" w:themeColor="text1"/>
              <w:u w:val="single"/>
            </w:rPr>
          </w:rPrChange>
        </w:rPr>
        <w:t>Software</w:t>
      </w:r>
      <w:r w:rsidR="00C0014F" w:rsidRPr="002B42A7">
        <w:rPr>
          <w:rFonts w:ascii="Times New Roman" w:hAnsi="Times New Roman" w:cs="Times New Roman"/>
          <w:bCs/>
          <w:color w:val="000000" w:themeColor="text1"/>
          <w:rPrChange w:id="1537" w:author="Ruijie Xu" w:date="2022-03-10T12:31:00Z">
            <w:rPr>
              <w:bCs/>
              <w:color w:val="000000" w:themeColor="text1"/>
            </w:rPr>
          </w:rPrChange>
        </w:rPr>
        <w:t xml:space="preserve">. </w:t>
      </w:r>
      <w:r w:rsidR="00FE5F66" w:rsidRPr="002B42A7">
        <w:rPr>
          <w:rFonts w:ascii="Times New Roman" w:hAnsi="Times New Roman" w:cs="Times New Roman"/>
          <w:bCs/>
          <w:color w:val="000000" w:themeColor="text1"/>
          <w:rPrChange w:id="1538" w:author="Ruijie Xu" w:date="2022-03-10T12:31:00Z">
            <w:rPr>
              <w:bCs/>
              <w:color w:val="000000" w:themeColor="text1"/>
            </w:rPr>
          </w:rPrChange>
        </w:rPr>
        <w:t xml:space="preserve">Nine </w:t>
      </w:r>
      <w:del w:id="1539" w:author="Ruijie Xu" w:date="2022-02-01T16:35:00Z">
        <w:r w:rsidR="00FE5F66" w:rsidRPr="002B42A7" w:rsidDel="002C4897">
          <w:rPr>
            <w:rFonts w:ascii="Times New Roman" w:hAnsi="Times New Roman" w:cs="Times New Roman"/>
            <w:bCs/>
            <w:color w:val="000000" w:themeColor="text1"/>
            <w:rPrChange w:id="1540" w:author="Ruijie Xu" w:date="2022-03-10T12:31:00Z">
              <w:rPr>
                <w:bCs/>
                <w:color w:val="000000" w:themeColor="text1"/>
              </w:rPr>
            </w:rPrChange>
          </w:rPr>
          <w:delText>metagenomics profiling</w:delText>
        </w:r>
        <w:r w:rsidR="00C0014F" w:rsidRPr="002B42A7" w:rsidDel="002C4897">
          <w:rPr>
            <w:rFonts w:ascii="Times New Roman" w:hAnsi="Times New Roman" w:cs="Times New Roman"/>
            <w:bCs/>
            <w:color w:val="000000" w:themeColor="text1"/>
            <w:rPrChange w:id="1541" w:author="Ruijie Xu" w:date="2022-03-10T12:31:00Z">
              <w:rPr>
                <w:bCs/>
                <w:color w:val="000000" w:themeColor="text1"/>
              </w:rPr>
            </w:rPrChange>
          </w:rPr>
          <w:delText xml:space="preserve"> </w:delText>
        </w:r>
      </w:del>
      <w:r w:rsidRPr="002B42A7">
        <w:rPr>
          <w:rFonts w:ascii="Times New Roman" w:hAnsi="Times New Roman" w:cs="Times New Roman"/>
          <w:bCs/>
          <w:color w:val="000000" w:themeColor="text1"/>
          <w:rPrChange w:id="1542" w:author="Ruijie Xu" w:date="2022-03-10T12:31:00Z">
            <w:rPr>
              <w:bCs/>
              <w:color w:val="000000" w:themeColor="text1"/>
            </w:rPr>
          </w:rPrChange>
        </w:rPr>
        <w:t xml:space="preserve">software </w:t>
      </w:r>
      <w:r w:rsidR="00C0014F" w:rsidRPr="002B42A7">
        <w:rPr>
          <w:rFonts w:ascii="Times New Roman" w:hAnsi="Times New Roman" w:cs="Times New Roman"/>
          <w:bCs/>
          <w:color w:val="000000" w:themeColor="text1"/>
          <w:rPrChange w:id="1543" w:author="Ruijie Xu" w:date="2022-03-10T12:31:00Z">
            <w:rPr>
              <w:bCs/>
              <w:color w:val="000000" w:themeColor="text1"/>
            </w:rPr>
          </w:rPrChange>
        </w:rPr>
        <w:t>(</w:t>
      </w:r>
      <w:del w:id="1544" w:author="Ruijie Xu" w:date="2022-02-01T13:44:00Z">
        <w:r w:rsidR="00924362" w:rsidRPr="002B42A7" w:rsidDel="00537B08">
          <w:rPr>
            <w:rFonts w:ascii="Times New Roman" w:hAnsi="Times New Roman" w:cs="Times New Roman"/>
            <w:bCs/>
            <w:color w:val="000000" w:themeColor="text1"/>
            <w:rPrChange w:id="1545" w:author="Ruijie Xu" w:date="2022-03-10T12:31:00Z">
              <w:rPr>
                <w:bCs/>
                <w:color w:val="000000" w:themeColor="text1"/>
              </w:rPr>
            </w:rPrChange>
          </w:rPr>
          <w:delText>B</w:delText>
        </w:r>
        <w:r w:rsidR="00FE5F66" w:rsidRPr="002B42A7" w:rsidDel="00537B08">
          <w:rPr>
            <w:rFonts w:ascii="Times New Roman" w:hAnsi="Times New Roman" w:cs="Times New Roman"/>
            <w:bCs/>
            <w:color w:val="000000" w:themeColor="text1"/>
            <w:rPrChange w:id="1546" w:author="Ruijie Xu" w:date="2022-03-10T12:31:00Z">
              <w:rPr>
                <w:bCs/>
                <w:color w:val="000000" w:themeColor="text1"/>
              </w:rPr>
            </w:rPrChange>
          </w:rPr>
          <w:delText>lastn</w:delText>
        </w:r>
      </w:del>
      <w:ins w:id="1547" w:author="Ruijie Xu" w:date="2022-02-01T13:44:00Z">
        <w:r w:rsidR="00537B08" w:rsidRPr="002B42A7">
          <w:rPr>
            <w:rFonts w:ascii="Times New Roman" w:hAnsi="Times New Roman" w:cs="Times New Roman"/>
            <w:bCs/>
            <w:color w:val="000000" w:themeColor="text1"/>
            <w:rPrChange w:id="1548" w:author="Ruijie Xu" w:date="2022-03-10T12:31:00Z">
              <w:rPr>
                <w:bCs/>
                <w:color w:val="000000" w:themeColor="text1"/>
              </w:rPr>
            </w:rPrChange>
          </w:rPr>
          <w:t>BLASTN</w:t>
        </w:r>
      </w:ins>
      <w:r w:rsidR="00FE5F66" w:rsidRPr="002B42A7">
        <w:rPr>
          <w:rFonts w:ascii="Times New Roman" w:hAnsi="Times New Roman" w:cs="Times New Roman"/>
          <w:bCs/>
          <w:color w:val="000000" w:themeColor="text1"/>
          <w:rPrChange w:id="1549" w:author="Ruijie Xu" w:date="2022-03-10T12:31:00Z">
            <w:rPr>
              <w:bCs/>
              <w:color w:val="000000" w:themeColor="text1"/>
            </w:rPr>
          </w:rPrChange>
        </w:rPr>
        <w:t xml:space="preserve">, </w:t>
      </w:r>
      <w:r w:rsidR="00924362" w:rsidRPr="002B42A7">
        <w:rPr>
          <w:rFonts w:ascii="Times New Roman" w:hAnsi="Times New Roman" w:cs="Times New Roman"/>
          <w:bCs/>
          <w:color w:val="000000" w:themeColor="text1"/>
          <w:rPrChange w:id="1550" w:author="Ruijie Xu" w:date="2022-03-10T12:31:00Z">
            <w:rPr>
              <w:bCs/>
              <w:color w:val="000000" w:themeColor="text1"/>
            </w:rPr>
          </w:rPrChange>
        </w:rPr>
        <w:t>D</w:t>
      </w:r>
      <w:r w:rsidR="00FE5F66" w:rsidRPr="002B42A7">
        <w:rPr>
          <w:rFonts w:ascii="Times New Roman" w:hAnsi="Times New Roman" w:cs="Times New Roman"/>
          <w:bCs/>
          <w:color w:val="000000" w:themeColor="text1"/>
          <w:rPrChange w:id="1551" w:author="Ruijie Xu" w:date="2022-03-10T12:31:00Z">
            <w:rPr>
              <w:bCs/>
              <w:color w:val="000000" w:themeColor="text1"/>
            </w:rPr>
          </w:rPrChange>
        </w:rPr>
        <w:t xml:space="preserve">iamond, </w:t>
      </w:r>
      <w:r w:rsidR="00924362" w:rsidRPr="002B42A7">
        <w:rPr>
          <w:rFonts w:ascii="Times New Roman" w:hAnsi="Times New Roman" w:cs="Times New Roman"/>
          <w:bCs/>
          <w:color w:val="000000" w:themeColor="text1"/>
          <w:rPrChange w:id="1552" w:author="Ruijie Xu" w:date="2022-03-10T12:31:00Z">
            <w:rPr>
              <w:bCs/>
              <w:color w:val="000000" w:themeColor="text1"/>
            </w:rPr>
          </w:rPrChange>
        </w:rPr>
        <w:t>K</w:t>
      </w:r>
      <w:r w:rsidR="00FE5F66" w:rsidRPr="002B42A7">
        <w:rPr>
          <w:rFonts w:ascii="Times New Roman" w:hAnsi="Times New Roman" w:cs="Times New Roman"/>
          <w:bCs/>
          <w:color w:val="000000" w:themeColor="text1"/>
          <w:rPrChange w:id="1553" w:author="Ruijie Xu" w:date="2022-03-10T12:31:00Z">
            <w:rPr>
              <w:bCs/>
              <w:color w:val="000000" w:themeColor="text1"/>
            </w:rPr>
          </w:rPrChange>
        </w:rPr>
        <w:t xml:space="preserve">raken2, </w:t>
      </w:r>
      <w:r w:rsidR="00924362" w:rsidRPr="002B42A7">
        <w:rPr>
          <w:rFonts w:ascii="Times New Roman" w:hAnsi="Times New Roman" w:cs="Times New Roman"/>
          <w:bCs/>
          <w:color w:val="000000" w:themeColor="text1"/>
          <w:rPrChange w:id="1554" w:author="Ruijie Xu" w:date="2022-03-10T12:31:00Z">
            <w:rPr>
              <w:bCs/>
              <w:color w:val="000000" w:themeColor="text1"/>
            </w:rPr>
          </w:rPrChange>
        </w:rPr>
        <w:t>B</w:t>
      </w:r>
      <w:r w:rsidR="00FE5F66" w:rsidRPr="002B42A7">
        <w:rPr>
          <w:rFonts w:ascii="Times New Roman" w:hAnsi="Times New Roman" w:cs="Times New Roman"/>
          <w:bCs/>
          <w:color w:val="000000" w:themeColor="text1"/>
          <w:rPrChange w:id="1555" w:author="Ruijie Xu" w:date="2022-03-10T12:31:00Z">
            <w:rPr>
              <w:bCs/>
              <w:color w:val="000000" w:themeColor="text1"/>
            </w:rPr>
          </w:rPrChange>
        </w:rPr>
        <w:t xml:space="preserve">racken, </w:t>
      </w:r>
      <w:r w:rsidR="00924362" w:rsidRPr="002B42A7">
        <w:rPr>
          <w:rFonts w:ascii="Times New Roman" w:hAnsi="Times New Roman" w:cs="Times New Roman"/>
          <w:bCs/>
          <w:color w:val="000000" w:themeColor="text1"/>
          <w:rPrChange w:id="1556" w:author="Ruijie Xu" w:date="2022-03-10T12:31:00Z">
            <w:rPr>
              <w:bCs/>
              <w:color w:val="000000" w:themeColor="text1"/>
            </w:rPr>
          </w:rPrChange>
        </w:rPr>
        <w:t>C</w:t>
      </w:r>
      <w:r w:rsidR="00FE5F66" w:rsidRPr="002B42A7">
        <w:rPr>
          <w:rFonts w:ascii="Times New Roman" w:hAnsi="Times New Roman" w:cs="Times New Roman"/>
          <w:bCs/>
          <w:color w:val="000000" w:themeColor="text1"/>
          <w:rPrChange w:id="1557" w:author="Ruijie Xu" w:date="2022-03-10T12:31:00Z">
            <w:rPr>
              <w:bCs/>
              <w:color w:val="000000" w:themeColor="text1"/>
            </w:rPr>
          </w:rPrChange>
        </w:rPr>
        <w:t xml:space="preserve">entrifuge, CLARK, CLARK-s, Metaphlan3, </w:t>
      </w:r>
      <w:ins w:id="1558" w:author="Liliana Salvador" w:date="2022-02-22T18:46:00Z">
        <w:r w:rsidR="003F73CA" w:rsidRPr="002B42A7">
          <w:rPr>
            <w:rFonts w:ascii="Times New Roman" w:hAnsi="Times New Roman" w:cs="Times New Roman"/>
            <w:bCs/>
            <w:color w:val="000000" w:themeColor="text1"/>
            <w:rPrChange w:id="1559" w:author="Ruijie Xu" w:date="2022-03-10T12:31:00Z">
              <w:rPr>
                <w:bCs/>
                <w:color w:val="000000" w:themeColor="text1"/>
              </w:rPr>
            </w:rPrChange>
          </w:rPr>
          <w:t xml:space="preserve">and </w:t>
        </w:r>
      </w:ins>
      <w:r w:rsidR="00FE5F66" w:rsidRPr="002B42A7">
        <w:rPr>
          <w:rFonts w:ascii="Times New Roman" w:hAnsi="Times New Roman" w:cs="Times New Roman"/>
          <w:bCs/>
          <w:color w:val="000000" w:themeColor="text1"/>
          <w:rPrChange w:id="1560" w:author="Ruijie Xu" w:date="2022-03-10T12:31:00Z">
            <w:rPr>
              <w:bCs/>
              <w:color w:val="000000" w:themeColor="text1"/>
            </w:rPr>
          </w:rPrChange>
        </w:rPr>
        <w:t>Kaiju</w:t>
      </w:r>
      <w:r w:rsidR="00C0014F" w:rsidRPr="002B42A7">
        <w:rPr>
          <w:rFonts w:ascii="Times New Roman" w:hAnsi="Times New Roman" w:cs="Times New Roman"/>
          <w:bCs/>
          <w:color w:val="000000" w:themeColor="text1"/>
          <w:rPrChange w:id="1561" w:author="Ruijie Xu" w:date="2022-03-10T12:31:00Z">
            <w:rPr>
              <w:bCs/>
              <w:color w:val="000000" w:themeColor="text1"/>
            </w:rPr>
          </w:rPrChange>
        </w:rPr>
        <w:t xml:space="preserve">) were </w:t>
      </w:r>
      <w:ins w:id="1562" w:author="Ruijie Xu" w:date="2022-02-01T16:36:00Z">
        <w:r w:rsidR="002C4897" w:rsidRPr="002B42A7">
          <w:rPr>
            <w:rFonts w:ascii="Times New Roman" w:hAnsi="Times New Roman" w:cs="Times New Roman"/>
            <w:bCs/>
            <w:color w:val="000000" w:themeColor="text1"/>
            <w:rPrChange w:id="1563" w:author="Ruijie Xu" w:date="2022-03-10T12:31:00Z">
              <w:rPr>
                <w:bCs/>
                <w:color w:val="000000" w:themeColor="text1"/>
              </w:rPr>
            </w:rPrChange>
          </w:rPr>
          <w:t>chos</w:t>
        </w:r>
      </w:ins>
      <w:ins w:id="1564" w:author="Liliana Salvador" w:date="2022-02-22T18:46:00Z">
        <w:r w:rsidR="003F73CA" w:rsidRPr="002B42A7">
          <w:rPr>
            <w:rFonts w:ascii="Times New Roman" w:hAnsi="Times New Roman" w:cs="Times New Roman"/>
            <w:bCs/>
            <w:color w:val="000000" w:themeColor="text1"/>
            <w:rPrChange w:id="1565" w:author="Ruijie Xu" w:date="2022-03-10T12:31:00Z">
              <w:rPr>
                <w:bCs/>
                <w:color w:val="000000" w:themeColor="text1"/>
              </w:rPr>
            </w:rPrChange>
          </w:rPr>
          <w:t>en</w:t>
        </w:r>
      </w:ins>
      <w:del w:id="1566" w:author="Ruijie Xu" w:date="2022-02-01T16:36:00Z">
        <w:r w:rsidR="00C0014F" w:rsidRPr="002B42A7" w:rsidDel="002C4897">
          <w:rPr>
            <w:rFonts w:ascii="Times New Roman" w:hAnsi="Times New Roman" w:cs="Times New Roman"/>
            <w:bCs/>
            <w:color w:val="000000" w:themeColor="text1"/>
            <w:rPrChange w:id="1567" w:author="Ruijie Xu" w:date="2022-03-10T12:31:00Z">
              <w:rPr>
                <w:bCs/>
                <w:color w:val="000000" w:themeColor="text1"/>
              </w:rPr>
            </w:rPrChange>
          </w:rPr>
          <w:delText>used</w:delText>
        </w:r>
      </w:del>
      <w:r w:rsidR="00C0014F" w:rsidRPr="002B42A7">
        <w:rPr>
          <w:rFonts w:ascii="Times New Roman" w:hAnsi="Times New Roman" w:cs="Times New Roman"/>
          <w:bCs/>
          <w:color w:val="000000" w:themeColor="text1"/>
          <w:rPrChange w:id="1568" w:author="Ruijie Xu" w:date="2022-03-10T12:31:00Z">
            <w:rPr>
              <w:bCs/>
              <w:color w:val="000000" w:themeColor="text1"/>
            </w:rPr>
          </w:rPrChange>
        </w:rPr>
        <w:t xml:space="preserve"> to determine the </w:t>
      </w:r>
      <w:proofErr w:type="gramStart"/>
      <w:ins w:id="1569" w:author="Liliana Salvador" w:date="2022-02-22T18:46:00Z">
        <w:r w:rsidR="003F73CA" w:rsidRPr="002B42A7">
          <w:rPr>
            <w:rFonts w:ascii="Times New Roman" w:hAnsi="Times New Roman" w:cs="Times New Roman"/>
            <w:bCs/>
            <w:color w:val="000000" w:themeColor="text1"/>
            <w:rPrChange w:id="1570" w:author="Ruijie Xu" w:date="2022-03-10T12:31:00Z">
              <w:rPr>
                <w:bCs/>
                <w:color w:val="000000" w:themeColor="text1"/>
              </w:rPr>
            </w:rPrChange>
          </w:rPr>
          <w:t>rats</w:t>
        </w:r>
        <w:proofErr w:type="gramEnd"/>
        <w:r w:rsidR="003F73CA" w:rsidRPr="002B42A7">
          <w:rPr>
            <w:rFonts w:ascii="Times New Roman" w:hAnsi="Times New Roman" w:cs="Times New Roman"/>
            <w:bCs/>
            <w:color w:val="000000" w:themeColor="text1"/>
            <w:rPrChange w:id="1571" w:author="Ruijie Xu" w:date="2022-03-10T12:31:00Z">
              <w:rPr>
                <w:bCs/>
                <w:color w:val="000000" w:themeColor="text1"/>
              </w:rPr>
            </w:rPrChange>
          </w:rPr>
          <w:t xml:space="preserve"> </w:t>
        </w:r>
      </w:ins>
      <w:r w:rsidR="00C0014F" w:rsidRPr="002B42A7">
        <w:rPr>
          <w:rFonts w:ascii="Times New Roman" w:hAnsi="Times New Roman" w:cs="Times New Roman"/>
          <w:bCs/>
          <w:color w:val="000000" w:themeColor="text1"/>
          <w:rPrChange w:id="1572" w:author="Ruijie Xu" w:date="2022-03-10T12:31:00Z">
            <w:rPr>
              <w:bCs/>
              <w:color w:val="000000" w:themeColor="text1"/>
            </w:rPr>
          </w:rPrChange>
        </w:rPr>
        <w:t>tissues' metagenomic profiles</w:t>
      </w:r>
      <w:ins w:id="1573" w:author="Ruijie Xu" w:date="2022-02-01T16:36:00Z">
        <w:r w:rsidR="002C4897" w:rsidRPr="002B42A7">
          <w:rPr>
            <w:rFonts w:ascii="Times New Roman" w:hAnsi="Times New Roman" w:cs="Times New Roman"/>
            <w:bCs/>
            <w:color w:val="000000" w:themeColor="text1"/>
            <w:rPrChange w:id="1574" w:author="Ruijie Xu" w:date="2022-03-10T12:31:00Z">
              <w:rPr>
                <w:bCs/>
                <w:color w:val="000000" w:themeColor="text1"/>
              </w:rPr>
            </w:rPrChange>
          </w:rPr>
          <w:t xml:space="preserve">. </w:t>
        </w:r>
        <w:del w:id="1575" w:author="Liliana Salvador" w:date="2022-02-22T18:47:00Z">
          <w:r w:rsidR="002C4897" w:rsidRPr="002B42A7" w:rsidDel="000F5082">
            <w:rPr>
              <w:rFonts w:ascii="Times New Roman" w:hAnsi="Times New Roman" w:cs="Times New Roman"/>
              <w:bCs/>
              <w:color w:val="000000" w:themeColor="text1"/>
              <w:rPrChange w:id="1576" w:author="Ruijie Xu" w:date="2022-03-10T12:31:00Z">
                <w:rPr>
                  <w:bCs/>
                  <w:color w:val="000000" w:themeColor="text1"/>
                </w:rPr>
              </w:rPrChange>
            </w:rPr>
            <w:delText>Analysis for all</w:delText>
          </w:r>
        </w:del>
      </w:ins>
      <w:ins w:id="1577" w:author="Liliana Salvador" w:date="2022-02-22T18:47:00Z">
        <w:r w:rsidR="000F5082" w:rsidRPr="002B42A7">
          <w:rPr>
            <w:rFonts w:ascii="Times New Roman" w:hAnsi="Times New Roman" w:cs="Times New Roman"/>
            <w:bCs/>
            <w:color w:val="000000" w:themeColor="text1"/>
            <w:rPrChange w:id="1578" w:author="Ruijie Xu" w:date="2022-03-10T12:31:00Z">
              <w:rPr>
                <w:bCs/>
                <w:color w:val="000000" w:themeColor="text1"/>
              </w:rPr>
            </w:rPrChange>
          </w:rPr>
          <w:t xml:space="preserve">All </w:t>
        </w:r>
      </w:ins>
      <w:ins w:id="1579" w:author="Ruijie Xu" w:date="2022-02-01T16:36:00Z">
        <w:del w:id="1580" w:author="Liliana Salvador" w:date="2022-02-22T18:47:00Z">
          <w:r w:rsidR="002C4897" w:rsidRPr="002B42A7" w:rsidDel="000F5082">
            <w:rPr>
              <w:rFonts w:ascii="Times New Roman" w:hAnsi="Times New Roman" w:cs="Times New Roman"/>
              <w:bCs/>
              <w:color w:val="000000" w:themeColor="text1"/>
              <w:rPrChange w:id="1581" w:author="Ruijie Xu" w:date="2022-03-10T12:31:00Z">
                <w:rPr>
                  <w:bCs/>
                  <w:color w:val="000000" w:themeColor="text1"/>
                </w:rPr>
              </w:rPrChange>
            </w:rPr>
            <w:delText xml:space="preserve"> </w:delText>
          </w:r>
        </w:del>
        <w:r w:rsidR="002C4897" w:rsidRPr="002B42A7">
          <w:rPr>
            <w:rFonts w:ascii="Times New Roman" w:hAnsi="Times New Roman" w:cs="Times New Roman"/>
            <w:bCs/>
            <w:color w:val="000000" w:themeColor="text1"/>
            <w:rPrChange w:id="1582" w:author="Ruijie Xu" w:date="2022-03-10T12:31:00Z">
              <w:rPr>
                <w:bCs/>
                <w:color w:val="000000" w:themeColor="text1"/>
              </w:rPr>
            </w:rPrChange>
          </w:rPr>
          <w:t xml:space="preserve">software were </w:t>
        </w:r>
      </w:ins>
      <w:ins w:id="1583" w:author="Liliana Salvador" w:date="2022-02-22T18:47:00Z">
        <w:r w:rsidR="000F5082" w:rsidRPr="002B42A7">
          <w:rPr>
            <w:rFonts w:ascii="Times New Roman" w:hAnsi="Times New Roman" w:cs="Times New Roman"/>
            <w:bCs/>
            <w:color w:val="000000" w:themeColor="text1"/>
            <w:rPrChange w:id="1584" w:author="Ruijie Xu" w:date="2022-03-10T12:31:00Z">
              <w:rPr>
                <w:bCs/>
                <w:color w:val="000000" w:themeColor="text1"/>
              </w:rPr>
            </w:rPrChange>
          </w:rPr>
          <w:t xml:space="preserve">used </w:t>
        </w:r>
      </w:ins>
      <w:ins w:id="1585" w:author="Ruijie Xu" w:date="2022-02-01T16:36:00Z">
        <w:del w:id="1586" w:author="Liliana Salvador" w:date="2022-02-22T18:47:00Z">
          <w:r w:rsidR="002C4897" w:rsidRPr="002B42A7" w:rsidDel="000F5082">
            <w:rPr>
              <w:rFonts w:ascii="Times New Roman" w:hAnsi="Times New Roman" w:cs="Times New Roman"/>
              <w:bCs/>
              <w:color w:val="000000" w:themeColor="text1"/>
              <w:rPrChange w:id="1587" w:author="Ruijie Xu" w:date="2022-03-10T12:31:00Z">
                <w:rPr>
                  <w:bCs/>
                  <w:color w:val="000000" w:themeColor="text1"/>
                </w:rPr>
              </w:rPrChange>
            </w:rPr>
            <w:delText xml:space="preserve">performed </w:delText>
          </w:r>
        </w:del>
        <w:r w:rsidR="002C4897" w:rsidRPr="002B42A7">
          <w:rPr>
            <w:rFonts w:ascii="Times New Roman" w:hAnsi="Times New Roman" w:cs="Times New Roman"/>
            <w:bCs/>
            <w:color w:val="000000" w:themeColor="text1"/>
            <w:rPrChange w:id="1588" w:author="Ruijie Xu" w:date="2022-03-10T12:31:00Z">
              <w:rPr>
                <w:bCs/>
                <w:color w:val="000000" w:themeColor="text1"/>
              </w:rPr>
            </w:rPrChange>
          </w:rPr>
          <w:t>with the default setting</w:t>
        </w:r>
      </w:ins>
      <w:ins w:id="1589" w:author="Liliana Salvador" w:date="2022-02-22T18:47:00Z">
        <w:r w:rsidR="000F5082" w:rsidRPr="002B42A7">
          <w:rPr>
            <w:rFonts w:ascii="Times New Roman" w:hAnsi="Times New Roman" w:cs="Times New Roman"/>
            <w:bCs/>
            <w:color w:val="000000" w:themeColor="text1"/>
            <w:rPrChange w:id="1590" w:author="Ruijie Xu" w:date="2022-03-10T12:31:00Z">
              <w:rPr>
                <w:bCs/>
                <w:color w:val="000000" w:themeColor="text1"/>
              </w:rPr>
            </w:rPrChange>
          </w:rPr>
          <w:t>s</w:t>
        </w:r>
      </w:ins>
      <w:ins w:id="1591" w:author="Ruijie Xu" w:date="2022-02-01T16:36:00Z">
        <w:r w:rsidR="002C4897" w:rsidRPr="002B42A7">
          <w:rPr>
            <w:rFonts w:ascii="Times New Roman" w:hAnsi="Times New Roman" w:cs="Times New Roman"/>
            <w:bCs/>
            <w:color w:val="000000" w:themeColor="text1"/>
            <w:rPrChange w:id="1592" w:author="Ruijie Xu" w:date="2022-03-10T12:31:00Z">
              <w:rPr>
                <w:bCs/>
                <w:color w:val="000000" w:themeColor="text1"/>
              </w:rPr>
            </w:rPrChange>
          </w:rPr>
          <w:t xml:space="preserve"> according </w:t>
        </w:r>
      </w:ins>
      <w:ins w:id="1593" w:author="Ruijie Xu" w:date="2022-02-01T16:37:00Z">
        <w:r w:rsidR="002C4897" w:rsidRPr="002B42A7">
          <w:rPr>
            <w:rFonts w:ascii="Times New Roman" w:hAnsi="Times New Roman" w:cs="Times New Roman"/>
            <w:bCs/>
            <w:color w:val="000000" w:themeColor="text1"/>
            <w:rPrChange w:id="1594" w:author="Ruijie Xu" w:date="2022-03-10T12:31:00Z">
              <w:rPr>
                <w:bCs/>
                <w:color w:val="000000" w:themeColor="text1"/>
              </w:rPr>
            </w:rPrChange>
          </w:rPr>
          <w:t xml:space="preserve">to the instruction manuals provided by the developers. </w:t>
        </w:r>
      </w:ins>
      <w:del w:id="1595" w:author="Ruijie Xu" w:date="2022-02-01T16:35:00Z">
        <w:r w:rsidR="00C0014F" w:rsidRPr="002B42A7" w:rsidDel="002C4897">
          <w:rPr>
            <w:rFonts w:ascii="Times New Roman" w:hAnsi="Times New Roman" w:cs="Times New Roman"/>
            <w:bCs/>
            <w:color w:val="000000" w:themeColor="text1"/>
            <w:rPrChange w:id="1596" w:author="Ruijie Xu" w:date="2022-03-10T12:31:00Z">
              <w:rPr>
                <w:bCs/>
                <w:color w:val="000000" w:themeColor="text1"/>
              </w:rPr>
            </w:rPrChange>
          </w:rPr>
          <w:delText>.</w:delText>
        </w:r>
        <w:r w:rsidR="00C0014F" w:rsidRPr="002B42A7" w:rsidDel="002C4897">
          <w:rPr>
            <w:rFonts w:ascii="Times New Roman" w:hAnsi="Times New Roman" w:cs="Times New Roman"/>
            <w:color w:val="000000" w:themeColor="text1"/>
            <w:rPrChange w:id="1597" w:author="Ruijie Xu" w:date="2022-03-10T12:31:00Z">
              <w:rPr>
                <w:color w:val="000000" w:themeColor="text1"/>
              </w:rPr>
            </w:rPrChange>
          </w:rPr>
          <w:delText xml:space="preserve">  K</w:delText>
        </w:r>
        <w:r w:rsidR="00ED6AC3" w:rsidRPr="002B42A7" w:rsidDel="002C4897">
          <w:rPr>
            <w:rFonts w:ascii="Times New Roman" w:hAnsi="Times New Roman" w:cs="Times New Roman"/>
            <w:color w:val="000000" w:themeColor="text1"/>
            <w:rPrChange w:id="1598" w:author="Ruijie Xu" w:date="2022-03-10T12:31:00Z">
              <w:rPr>
                <w:color w:val="000000" w:themeColor="text1"/>
              </w:rPr>
            </w:rPrChange>
          </w:rPr>
          <w:delText>raken</w:delText>
        </w:r>
        <w:r w:rsidR="00C0014F" w:rsidRPr="002B42A7" w:rsidDel="002C4897">
          <w:rPr>
            <w:rFonts w:ascii="Times New Roman" w:hAnsi="Times New Roman" w:cs="Times New Roman"/>
            <w:color w:val="000000" w:themeColor="text1"/>
            <w:rPrChange w:id="1599" w:author="Ruijie Xu" w:date="2022-03-10T12:31:00Z">
              <w:rPr>
                <w:color w:val="000000" w:themeColor="text1"/>
              </w:rPr>
            </w:rPrChange>
          </w:rPr>
          <w:delText xml:space="preserve">2 </w:delText>
        </w:r>
        <w:r w:rsidR="00C0014F" w:rsidRPr="002B42A7" w:rsidDel="002C4897">
          <w:rPr>
            <w:rFonts w:ascii="Times New Roman" w:hAnsi="Times New Roman" w:cs="Times New Roman"/>
            <w:color w:val="000000" w:themeColor="text1"/>
            <w:rPrChange w:id="1600" w:author="Ruijie Xu" w:date="2022-03-10T12:31:00Z">
              <w:rPr>
                <w:color w:val="000000" w:themeColor="text1"/>
              </w:rPr>
            </w:rPrChange>
          </w:rPr>
          <w:fldChar w:fldCharType="begin"/>
        </w:r>
        <w:r w:rsidR="00506F24" w:rsidRPr="002B42A7" w:rsidDel="002C4897">
          <w:rPr>
            <w:rFonts w:ascii="Times New Roman" w:hAnsi="Times New Roman" w:cs="Times New Roman"/>
            <w:color w:val="000000" w:themeColor="text1"/>
            <w:rPrChange w:id="1601" w:author="Ruijie Xu" w:date="2022-03-10T12:31:00Z">
              <w:rPr>
                <w:color w:val="000000" w:themeColor="text1"/>
              </w:rPr>
            </w:rPrChange>
          </w:rPr>
          <w:delInstrText xml:space="preserve"> ADDIN ZOTERO_ITEM CSL_CITATION {"citationID":"o6fsbAza","properties":{"formattedCitation":"(Wood, Lu and Langmead, 2019, p. 2)","plainCitation":"(Wood, Lu and Langmead, 2019, p. 2)","noteIndex":0},"citationItems":[{"id":"y7Rngnif/Vuw1LnWe","uris":["http://www.mendeley.com/documents/?uuid=895646b5-c012-3db1-89f6-78a90e79cead"],"uri":["http://www.mendeley.com/documents/?uuid=895646b5-c012-3db1-89f6-78a90e79cead"],"itemData":{"DOI":"10.1186/s13059-019-1891-0","ISSN":"1474760X","PMID":"31779668","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dropping-particle":"","family":"Wood","given":"Derrick E.","non-dropping-particle":"","parse-names":false,"suffix":""},{"dropping-particle":"","family":"Lu","given":"Jennifer","non-dropping-particle":"","parse-names":false,"suffix":""},{"dropping-particle":"","family":"Langmead","given":"Ben","non-dropping-particle":"","parse-names":false,"suffix":""}],"container-title":"Genome Biology","id":"VYzrELcx/TuaPAKur","issued":{"date-parts":[["2019"]]},"title":"Improved metagenomic analysis with Kraken 2","type":"article-journal"},"locator":"2"}],"schema":"https://github.com/citation-style-language/schema/raw/master/csl-citation.json"} </w:delInstrText>
        </w:r>
        <w:r w:rsidR="00C0014F" w:rsidRPr="002B42A7" w:rsidDel="002C4897">
          <w:rPr>
            <w:rFonts w:ascii="Times New Roman" w:hAnsi="Times New Roman" w:cs="Times New Roman"/>
            <w:color w:val="000000" w:themeColor="text1"/>
            <w:rPrChange w:id="1602" w:author="Ruijie Xu" w:date="2022-03-10T12:31:00Z">
              <w:rPr>
                <w:color w:val="000000" w:themeColor="text1"/>
              </w:rPr>
            </w:rPrChange>
          </w:rPr>
          <w:fldChar w:fldCharType="separate"/>
        </w:r>
        <w:r w:rsidR="00350DBF" w:rsidRPr="002B42A7" w:rsidDel="002C4897">
          <w:rPr>
            <w:rFonts w:ascii="Times New Roman" w:hAnsi="Times New Roman" w:cs="Times New Roman"/>
            <w:color w:val="000000"/>
            <w:rPrChange w:id="1603" w:author="Ruijie Xu" w:date="2022-03-10T12:31:00Z">
              <w:rPr>
                <w:color w:val="000000"/>
              </w:rPr>
            </w:rPrChange>
          </w:rPr>
          <w:delText>(Wood, Lu and Langmead, 2019, p. 2)</w:delText>
        </w:r>
        <w:r w:rsidR="00C0014F" w:rsidRPr="002B42A7" w:rsidDel="002C4897">
          <w:rPr>
            <w:rFonts w:ascii="Times New Roman" w:hAnsi="Times New Roman" w:cs="Times New Roman"/>
            <w:color w:val="000000" w:themeColor="text1"/>
            <w:rPrChange w:id="1604" w:author="Ruijie Xu" w:date="2022-03-10T12:31:00Z">
              <w:rPr>
                <w:color w:val="000000" w:themeColor="text1"/>
              </w:rPr>
            </w:rPrChange>
          </w:rPr>
          <w:fldChar w:fldCharType="end"/>
        </w:r>
        <w:r w:rsidR="00C0014F" w:rsidRPr="002B42A7" w:rsidDel="002C4897">
          <w:rPr>
            <w:rFonts w:ascii="Times New Roman" w:hAnsi="Times New Roman" w:cs="Times New Roman"/>
            <w:color w:val="000000" w:themeColor="text1"/>
            <w:rPrChange w:id="1605" w:author="Ruijie Xu" w:date="2022-03-10T12:31:00Z">
              <w:rPr>
                <w:color w:val="000000" w:themeColor="text1"/>
              </w:rPr>
            </w:rPrChange>
          </w:rPr>
          <w:delText xml:space="preserve"> is the newest version of the most widely used taxonomical classification system. </w:delText>
        </w:r>
      </w:del>
      <w:del w:id="1606" w:author="Ruijie Xu" w:date="2022-01-30T14:47:00Z">
        <w:r w:rsidR="00C0014F" w:rsidRPr="002B42A7" w:rsidDel="00E35E47">
          <w:rPr>
            <w:rFonts w:ascii="Times New Roman" w:hAnsi="Times New Roman" w:cs="Times New Roman"/>
            <w:color w:val="000000" w:themeColor="text1"/>
            <w:rPrChange w:id="1607" w:author="Ruijie Xu" w:date="2022-03-10T12:31:00Z">
              <w:rPr>
                <w:color w:val="000000" w:themeColor="text1"/>
              </w:rPr>
            </w:rPrChange>
          </w:rPr>
          <w:delText xml:space="preserve">The classifier uses a k-mer assignment algorithm </w:delText>
        </w:r>
        <w:r w:rsidR="00366132" w:rsidRPr="002B42A7" w:rsidDel="00E35E47">
          <w:rPr>
            <w:rFonts w:ascii="Times New Roman" w:hAnsi="Times New Roman" w:cs="Times New Roman"/>
            <w:color w:val="000000" w:themeColor="text1"/>
            <w:rPrChange w:id="1608" w:author="Ruijie Xu" w:date="2022-03-10T12:31:00Z">
              <w:rPr>
                <w:color w:val="000000" w:themeColor="text1"/>
              </w:rPr>
            </w:rPrChange>
          </w:rPr>
          <w:delText>to identify</w:delText>
        </w:r>
        <w:r w:rsidR="00C0014F" w:rsidRPr="002B42A7" w:rsidDel="00E35E47">
          <w:rPr>
            <w:rFonts w:ascii="Times New Roman" w:hAnsi="Times New Roman" w:cs="Times New Roman"/>
            <w:color w:val="000000" w:themeColor="text1"/>
            <w:rPrChange w:id="1609" w:author="Ruijie Xu" w:date="2022-03-10T12:31:00Z">
              <w:rPr>
                <w:color w:val="000000" w:themeColor="text1"/>
              </w:rPr>
            </w:rPrChange>
          </w:rPr>
          <w:delText xml:space="preserve"> the lowest common ancestor of the query sequence in the </w:delText>
        </w:r>
        <w:r w:rsidR="00FE5C5D" w:rsidRPr="002B42A7" w:rsidDel="00E35E47">
          <w:rPr>
            <w:rFonts w:ascii="Times New Roman" w:hAnsi="Times New Roman" w:cs="Times New Roman"/>
            <w:color w:val="000000" w:themeColor="text1"/>
            <w:rPrChange w:id="1610" w:author="Ruijie Xu" w:date="2022-03-10T12:31:00Z">
              <w:rPr>
                <w:color w:val="000000" w:themeColor="text1"/>
              </w:rPr>
            </w:rPrChange>
          </w:rPr>
          <w:delText>DB</w:delText>
        </w:r>
        <w:r w:rsidR="00C0014F" w:rsidRPr="002B42A7" w:rsidDel="00E35E47">
          <w:rPr>
            <w:rFonts w:ascii="Times New Roman" w:hAnsi="Times New Roman" w:cs="Times New Roman"/>
            <w:color w:val="000000" w:themeColor="text1"/>
            <w:rPrChange w:id="1611" w:author="Ruijie Xu" w:date="2022-03-10T12:31:00Z">
              <w:rPr>
                <w:color w:val="000000" w:themeColor="text1"/>
              </w:rPr>
            </w:rPrChange>
          </w:rPr>
          <w:delText xml:space="preserve">. CLARK </w:delText>
        </w:r>
        <w:r w:rsidR="00C0014F" w:rsidRPr="002B42A7" w:rsidDel="00E35E47">
          <w:rPr>
            <w:rFonts w:ascii="Times New Roman" w:hAnsi="Times New Roman" w:cs="Times New Roman"/>
            <w:color w:val="000000" w:themeColor="text1"/>
            <w:rPrChange w:id="1612" w:author="Ruijie Xu" w:date="2022-03-10T12:31:00Z">
              <w:rPr>
                <w:color w:val="000000" w:themeColor="text1"/>
              </w:rPr>
            </w:rPrChange>
          </w:rPr>
          <w:fldChar w:fldCharType="begin"/>
        </w:r>
        <w:r w:rsidR="00506F24" w:rsidRPr="002B42A7" w:rsidDel="00E35E47">
          <w:rPr>
            <w:rFonts w:ascii="Times New Roman" w:hAnsi="Times New Roman" w:cs="Times New Roman"/>
            <w:color w:val="000000" w:themeColor="text1"/>
            <w:rPrChange w:id="1613" w:author="Ruijie Xu" w:date="2022-03-10T12:31:00Z">
              <w:rPr>
                <w:color w:val="000000" w:themeColor="text1"/>
              </w:rPr>
            </w:rPrChange>
          </w:rPr>
          <w:delInstrText xml:space="preserve"> ADDIN ZOTERO_ITEM CSL_CITATION {"citationID":"v2iBMlaE","properties":{"formattedCitation":"(Ounit {\\i{}et al.}, 2015)","plainCitation":"(Ounit et al., 2015)","noteIndex":0},"citationItems":[{"id":"y7Rngnif/dnuf2NMH","uris":["http://www.mendeley.com/documents/?uuid=b8e0157b-25d1-3b62-8b1c-0a37083a9878"],"uri":["http://www.mendeley.com/documents/?uuid=b8e0157b-25d1-3b62-8b1c-0a37083a9878"],"itemData":{"DOI":"10.1186/s12864-015-1419-2","ISSN":"14712164","PMID":"25879410","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author":[{"dropping-particle":"","family":"Ounit","given":"Rachid","non-dropping-particle":"","parse-names":false,"suffix":""},{"dropping-particle":"","family":"Wanamaker","given":"Steve","non-dropping-particle":"","parse-names":false,"suffix":""},{"dropping-particle":"","family":"Close","given":"Timothy J.","non-dropping-particle":"","parse-names":false,"suffix":""},{"dropping-particle":"","family":"Lonardi","given":"Stefano","non-dropping-particle":"","parse-names":false,"suffix":""}],"container-title":"BMC Genomics","id":"cF4JtjzH/glfSONsf","issued":{"date-parts":[["2015"]]},"title":"CLARK: fast and accurate classification of metagenomic and genomic sequences using discriminative k-mers","type":"article-journal"}}],"schema":"https://github.com/citation-style-language/schema/raw/master/csl-citation.json"} </w:delInstrText>
        </w:r>
        <w:r w:rsidR="00C0014F" w:rsidRPr="002B42A7" w:rsidDel="00E35E47">
          <w:rPr>
            <w:rFonts w:ascii="Times New Roman" w:hAnsi="Times New Roman" w:cs="Times New Roman"/>
            <w:color w:val="000000" w:themeColor="text1"/>
            <w:rPrChange w:id="1614" w:author="Ruijie Xu" w:date="2022-03-10T12:31:00Z">
              <w:rPr>
                <w:color w:val="000000" w:themeColor="text1"/>
              </w:rPr>
            </w:rPrChange>
          </w:rPr>
          <w:fldChar w:fldCharType="separate"/>
        </w:r>
        <w:r w:rsidR="00350DBF" w:rsidRPr="002B42A7" w:rsidDel="00E35E47">
          <w:rPr>
            <w:rFonts w:ascii="Times New Roman" w:hAnsi="Times New Roman" w:cs="Times New Roman"/>
            <w:color w:val="000000"/>
            <w:rPrChange w:id="1615" w:author="Ruijie Xu" w:date="2022-03-10T12:31:00Z">
              <w:rPr>
                <w:color w:val="000000"/>
              </w:rPr>
            </w:rPrChange>
          </w:rPr>
          <w:delText xml:space="preserve">(Ounit </w:delText>
        </w:r>
        <w:r w:rsidR="00350DBF" w:rsidRPr="002B42A7" w:rsidDel="00E35E47">
          <w:rPr>
            <w:rFonts w:ascii="Times New Roman" w:hAnsi="Times New Roman" w:cs="Times New Roman"/>
            <w:i/>
            <w:iCs/>
            <w:color w:val="000000"/>
            <w:rPrChange w:id="1616" w:author="Ruijie Xu" w:date="2022-03-10T12:31:00Z">
              <w:rPr>
                <w:i/>
                <w:iCs/>
                <w:color w:val="000000"/>
              </w:rPr>
            </w:rPrChange>
          </w:rPr>
          <w:delText>et al.</w:delText>
        </w:r>
        <w:r w:rsidR="00350DBF" w:rsidRPr="002B42A7" w:rsidDel="00E35E47">
          <w:rPr>
            <w:rFonts w:ascii="Times New Roman" w:hAnsi="Times New Roman" w:cs="Times New Roman"/>
            <w:color w:val="000000"/>
            <w:rPrChange w:id="1617" w:author="Ruijie Xu" w:date="2022-03-10T12:31:00Z">
              <w:rPr>
                <w:color w:val="000000"/>
              </w:rPr>
            </w:rPrChange>
          </w:rPr>
          <w:delText>, 2015)</w:delText>
        </w:r>
        <w:r w:rsidR="00C0014F" w:rsidRPr="002B42A7" w:rsidDel="00E35E47">
          <w:rPr>
            <w:rFonts w:ascii="Times New Roman" w:hAnsi="Times New Roman" w:cs="Times New Roman"/>
            <w:color w:val="000000" w:themeColor="text1"/>
            <w:rPrChange w:id="1618" w:author="Ruijie Xu" w:date="2022-03-10T12:31:00Z">
              <w:rPr>
                <w:color w:val="000000" w:themeColor="text1"/>
              </w:rPr>
            </w:rPrChange>
          </w:rPr>
          <w:fldChar w:fldCharType="end"/>
        </w:r>
        <w:r w:rsidR="00C0014F" w:rsidRPr="002B42A7" w:rsidDel="00E35E47">
          <w:rPr>
            <w:rFonts w:ascii="Times New Roman" w:hAnsi="Times New Roman" w:cs="Times New Roman"/>
            <w:color w:val="000000" w:themeColor="text1"/>
            <w:rPrChange w:id="1619" w:author="Ruijie Xu" w:date="2022-03-10T12:31:00Z">
              <w:rPr>
                <w:color w:val="000000" w:themeColor="text1"/>
              </w:rPr>
            </w:rPrChange>
          </w:rPr>
          <w:delText xml:space="preserve">, a widely used classifier designed for high speed and accurate system used for taxonomical profiling, builds discriminative k-mers (k-mers found exclusively in one reference genome) from all k-mers in the </w:delText>
        </w:r>
        <w:r w:rsidR="00FE5C5D" w:rsidRPr="002B42A7" w:rsidDel="00E35E47">
          <w:rPr>
            <w:rFonts w:ascii="Times New Roman" w:hAnsi="Times New Roman" w:cs="Times New Roman"/>
            <w:color w:val="000000" w:themeColor="text1"/>
            <w:rPrChange w:id="1620" w:author="Ruijie Xu" w:date="2022-03-10T12:31:00Z">
              <w:rPr>
                <w:color w:val="000000" w:themeColor="text1"/>
              </w:rPr>
            </w:rPrChange>
          </w:rPr>
          <w:delText>DB</w:delText>
        </w:r>
        <w:r w:rsidR="00C0014F" w:rsidRPr="002B42A7" w:rsidDel="00E35E47">
          <w:rPr>
            <w:rFonts w:ascii="Times New Roman" w:hAnsi="Times New Roman" w:cs="Times New Roman"/>
            <w:color w:val="000000" w:themeColor="text1"/>
            <w:rPrChange w:id="1621" w:author="Ruijie Xu" w:date="2022-03-10T12:31:00Z">
              <w:rPr>
                <w:color w:val="000000" w:themeColor="text1"/>
              </w:rPr>
            </w:rPrChange>
          </w:rPr>
          <w:delText xml:space="preserve"> to increase classification speed. </w:delText>
        </w:r>
        <w:r w:rsidR="00587076" w:rsidRPr="002B42A7" w:rsidDel="00E35E47">
          <w:rPr>
            <w:rFonts w:ascii="Times New Roman" w:hAnsi="Times New Roman" w:cs="Times New Roman"/>
            <w:color w:val="000000" w:themeColor="text1"/>
            <w:rPrChange w:id="1622" w:author="Ruijie Xu" w:date="2022-03-10T12:31:00Z">
              <w:rPr>
                <w:color w:val="000000" w:themeColor="text1"/>
              </w:rPr>
            </w:rPrChange>
          </w:rPr>
          <w:delText>CLARK-s</w:delText>
        </w:r>
        <w:r w:rsidR="00C0014F" w:rsidRPr="002B42A7" w:rsidDel="00E35E47">
          <w:rPr>
            <w:rFonts w:ascii="Times New Roman" w:hAnsi="Times New Roman" w:cs="Times New Roman"/>
            <w:color w:val="000000" w:themeColor="text1"/>
            <w:rPrChange w:id="1623" w:author="Ruijie Xu" w:date="2022-03-10T12:31:00Z">
              <w:rPr>
                <w:color w:val="000000" w:themeColor="text1"/>
              </w:rPr>
            </w:rPrChange>
          </w:rPr>
          <w:delText xml:space="preserve"> </w:delText>
        </w:r>
        <w:r w:rsidR="00C0014F" w:rsidRPr="002B42A7" w:rsidDel="00E35E47">
          <w:rPr>
            <w:rFonts w:ascii="Times New Roman" w:hAnsi="Times New Roman" w:cs="Times New Roman"/>
            <w:color w:val="000000" w:themeColor="text1"/>
            <w:rPrChange w:id="1624" w:author="Ruijie Xu" w:date="2022-03-10T12:31:00Z">
              <w:rPr>
                <w:color w:val="000000" w:themeColor="text1"/>
              </w:rPr>
            </w:rPrChange>
          </w:rPr>
          <w:fldChar w:fldCharType="begin"/>
        </w:r>
        <w:r w:rsidR="00506F24" w:rsidRPr="002B42A7" w:rsidDel="00E35E47">
          <w:rPr>
            <w:rFonts w:ascii="Times New Roman" w:hAnsi="Times New Roman" w:cs="Times New Roman"/>
            <w:color w:val="000000" w:themeColor="text1"/>
            <w:rPrChange w:id="1625" w:author="Ruijie Xu" w:date="2022-03-10T12:31:00Z">
              <w:rPr>
                <w:color w:val="000000" w:themeColor="text1"/>
              </w:rPr>
            </w:rPrChange>
          </w:rPr>
          <w:delInstrText xml:space="preserve"> ADDIN ZOTERO_ITEM CSL_CITATION {"citationID":"NNFFg8ZX","properties":{"formattedCitation":"(Ounit and Lonardi, 2016)","plainCitation":"(Ounit and Lonardi, 2016)","noteIndex":0},"citationItems":[{"id":"y7Rngnif/SD4OPsgj","uris":["http://zotero.org/users/local/YOB362yk/items/QWSK6SV8"],"uri":["http://zotero.org/users/local/YOB362yk/items/QWSK6SV8"],"itemData":{"id":894,"type":"article-journal","abstract":"The growing number of metagenomic studies in medicine and environmental sciences is creating increasing demands on the computational infrastructure designed to analyze these very large datasets. Often, the construction of ultra-fast and precise taxonomic classifiers can compromise on their sensitivity (i.e. the number of reads correctly classified). Here we introduce CLARK-S, a new software tool that can classify short reads with high precision, high sensitivity and high speed.","container-title":"Bioinformatics","DOI":"10.1093/bioinformatics/btw542","ISSN":"14602059","note":"PMID: 27540266\nCitation Key: Ounit2016","title":"Higher classification sensitivity of short metagenomic reads with CLARK-S","author":[{"family":"Ounit","given":"Rachid"},{"family":"Lonardi","given":"Stefano"}],"issued":{"date-parts":[["2016"]]}}}],"schema":"https://github.com/citation-style-language/schema/raw/master/csl-citation.json"} </w:delInstrText>
        </w:r>
        <w:r w:rsidR="00C0014F" w:rsidRPr="002B42A7" w:rsidDel="00E35E47">
          <w:rPr>
            <w:rFonts w:ascii="Times New Roman" w:hAnsi="Times New Roman" w:cs="Times New Roman"/>
            <w:color w:val="000000" w:themeColor="text1"/>
            <w:rPrChange w:id="1626" w:author="Ruijie Xu" w:date="2022-03-10T12:31:00Z">
              <w:rPr>
                <w:color w:val="000000" w:themeColor="text1"/>
              </w:rPr>
            </w:rPrChange>
          </w:rPr>
          <w:fldChar w:fldCharType="separate"/>
        </w:r>
        <w:r w:rsidR="00350DBF" w:rsidRPr="002B42A7" w:rsidDel="00E35E47">
          <w:rPr>
            <w:rFonts w:ascii="Times New Roman" w:hAnsi="Times New Roman" w:cs="Times New Roman"/>
            <w:color w:val="000000"/>
            <w:rPrChange w:id="1627" w:author="Ruijie Xu" w:date="2022-03-10T12:31:00Z">
              <w:rPr>
                <w:color w:val="000000"/>
              </w:rPr>
            </w:rPrChange>
          </w:rPr>
          <w:delText>(Ounit and Lonardi, 2016)</w:delText>
        </w:r>
        <w:r w:rsidR="00C0014F" w:rsidRPr="002B42A7" w:rsidDel="00E35E47">
          <w:rPr>
            <w:rFonts w:ascii="Times New Roman" w:hAnsi="Times New Roman" w:cs="Times New Roman"/>
            <w:color w:val="000000" w:themeColor="text1"/>
            <w:rPrChange w:id="1628" w:author="Ruijie Xu" w:date="2022-03-10T12:31:00Z">
              <w:rPr>
                <w:color w:val="000000" w:themeColor="text1"/>
              </w:rPr>
            </w:rPrChange>
          </w:rPr>
          <w:fldChar w:fldCharType="end"/>
        </w:r>
        <w:r w:rsidR="00C0014F" w:rsidRPr="002B42A7" w:rsidDel="00E35E47">
          <w:rPr>
            <w:rFonts w:ascii="Times New Roman" w:hAnsi="Times New Roman" w:cs="Times New Roman"/>
            <w:color w:val="000000" w:themeColor="text1"/>
            <w:rPrChange w:id="1629" w:author="Ruijie Xu" w:date="2022-03-10T12:31:00Z">
              <w:rPr>
                <w:color w:val="000000" w:themeColor="text1"/>
              </w:rPr>
            </w:rPrChange>
          </w:rPr>
          <w:delText xml:space="preserve">, which is an extended framework of CLARK, builds a spaced- k-mer based classifier using </w:delText>
        </w:r>
        <w:r w:rsidR="00242EFF" w:rsidRPr="002B42A7" w:rsidDel="00E35E47">
          <w:rPr>
            <w:rFonts w:ascii="Times New Roman" w:hAnsi="Times New Roman" w:cs="Times New Roman"/>
            <w:color w:val="000000" w:themeColor="text1"/>
            <w:rPrChange w:id="1630" w:author="Ruijie Xu" w:date="2022-03-10T12:31:00Z">
              <w:rPr>
                <w:color w:val="000000" w:themeColor="text1"/>
              </w:rPr>
            </w:rPrChange>
          </w:rPr>
          <w:delText xml:space="preserve">CLARK's </w:delText>
        </w:r>
        <w:r w:rsidR="00C0014F" w:rsidRPr="002B42A7" w:rsidDel="00E35E47">
          <w:rPr>
            <w:rFonts w:ascii="Times New Roman" w:hAnsi="Times New Roman" w:cs="Times New Roman"/>
            <w:color w:val="000000" w:themeColor="text1"/>
            <w:rPrChange w:id="1631" w:author="Ruijie Xu" w:date="2022-03-10T12:31:00Z">
              <w:rPr>
                <w:color w:val="000000" w:themeColor="text1"/>
              </w:rPr>
            </w:rPrChange>
          </w:rPr>
          <w:delText xml:space="preserve">discriminative </w:delText>
        </w:r>
        <w:r w:rsidR="00FE5C5D" w:rsidRPr="002B42A7" w:rsidDel="00E35E47">
          <w:rPr>
            <w:rFonts w:ascii="Times New Roman" w:hAnsi="Times New Roman" w:cs="Times New Roman"/>
            <w:color w:val="000000" w:themeColor="text1"/>
            <w:rPrChange w:id="1632" w:author="Ruijie Xu" w:date="2022-03-10T12:31:00Z">
              <w:rPr>
                <w:color w:val="000000" w:themeColor="text1"/>
              </w:rPr>
            </w:rPrChange>
          </w:rPr>
          <w:delText>DB</w:delText>
        </w:r>
        <w:r w:rsidR="00C0014F" w:rsidRPr="002B42A7" w:rsidDel="00E35E47">
          <w:rPr>
            <w:rFonts w:ascii="Times New Roman" w:hAnsi="Times New Roman" w:cs="Times New Roman"/>
            <w:color w:val="000000" w:themeColor="text1"/>
            <w:rPrChange w:id="1633" w:author="Ruijie Xu" w:date="2022-03-10T12:31:00Z">
              <w:rPr>
                <w:color w:val="000000" w:themeColor="text1"/>
              </w:rPr>
            </w:rPrChange>
          </w:rPr>
          <w:delText xml:space="preserve">. The classifier was designed to increase sensitivity by allowing mismatches in a limited number of positions during a query. </w:delText>
        </w:r>
      </w:del>
    </w:p>
    <w:p w14:paraId="753F5B17" w14:textId="77777777" w:rsidR="002C4897" w:rsidRPr="002B42A7" w:rsidRDefault="002C4897" w:rsidP="00271EA9">
      <w:pPr>
        <w:spacing w:line="480" w:lineRule="auto"/>
        <w:rPr>
          <w:ins w:id="1634" w:author="Ruijie Xu" w:date="2022-02-01T16:35:00Z"/>
          <w:rFonts w:ascii="Times New Roman" w:hAnsi="Times New Roman" w:cs="Times New Roman"/>
          <w:color w:val="000000" w:themeColor="text1"/>
          <w:rPrChange w:id="1635" w:author="Ruijie Xu" w:date="2022-03-10T12:31:00Z">
            <w:rPr>
              <w:ins w:id="1636" w:author="Ruijie Xu" w:date="2022-02-01T16:35:00Z"/>
              <w:color w:val="000000" w:themeColor="text1"/>
            </w:rPr>
          </w:rPrChange>
        </w:rPr>
      </w:pPr>
    </w:p>
    <w:p w14:paraId="6D6349F0" w14:textId="2E0C7895" w:rsidR="00C0014F" w:rsidRPr="002B42A7" w:rsidDel="002C4897" w:rsidRDefault="00C0014F" w:rsidP="00271EA9">
      <w:pPr>
        <w:spacing w:line="480" w:lineRule="auto"/>
        <w:rPr>
          <w:del w:id="1637" w:author="Ruijie Xu" w:date="2022-02-01T16:35:00Z"/>
          <w:rFonts w:ascii="Times New Roman" w:hAnsi="Times New Roman" w:cs="Times New Roman"/>
          <w:color w:val="000000" w:themeColor="text1"/>
          <w:u w:val="single"/>
          <w:rPrChange w:id="1638" w:author="Ruijie Xu" w:date="2022-03-10T12:31:00Z">
            <w:rPr>
              <w:del w:id="1639" w:author="Ruijie Xu" w:date="2022-02-01T16:35:00Z"/>
              <w:color w:val="000000" w:themeColor="text1"/>
              <w:u w:val="single"/>
            </w:rPr>
          </w:rPrChange>
        </w:rPr>
      </w:pPr>
    </w:p>
    <w:p w14:paraId="15187114" w14:textId="2486EFAA" w:rsidR="00C0014F" w:rsidRPr="002B42A7" w:rsidDel="00D90F53" w:rsidRDefault="00C0014F" w:rsidP="00271EA9">
      <w:pPr>
        <w:spacing w:line="480" w:lineRule="auto"/>
        <w:rPr>
          <w:del w:id="1640" w:author="Ruijie Xu" w:date="2022-01-30T14:51:00Z"/>
          <w:rFonts w:ascii="Times New Roman" w:hAnsi="Times New Roman" w:cs="Times New Roman"/>
          <w:color w:val="000000" w:themeColor="text1"/>
          <w:rPrChange w:id="1641" w:author="Ruijie Xu" w:date="2022-03-10T12:31:00Z">
            <w:rPr>
              <w:del w:id="1642" w:author="Ruijie Xu" w:date="2022-01-30T14:51:00Z"/>
              <w:color w:val="000000" w:themeColor="text1"/>
            </w:rPr>
          </w:rPrChange>
        </w:rPr>
      </w:pPr>
      <w:r w:rsidRPr="002B42A7">
        <w:rPr>
          <w:rFonts w:ascii="Times New Roman" w:hAnsi="Times New Roman" w:cs="Times New Roman"/>
          <w:color w:val="000000" w:themeColor="text1"/>
          <w:u w:val="single"/>
          <w:rPrChange w:id="1643" w:author="Ruijie Xu" w:date="2022-03-10T12:31:00Z">
            <w:rPr>
              <w:color w:val="000000" w:themeColor="text1"/>
              <w:u w:val="single"/>
            </w:rPr>
          </w:rPrChange>
        </w:rPr>
        <w:t>Database building</w:t>
      </w:r>
      <w:r w:rsidRPr="002B42A7">
        <w:rPr>
          <w:rFonts w:ascii="Times New Roman" w:hAnsi="Times New Roman" w:cs="Times New Roman"/>
          <w:color w:val="000000" w:themeColor="text1"/>
          <w:rPrChange w:id="1644" w:author="Ruijie Xu" w:date="2022-03-10T12:31:00Z">
            <w:rPr>
              <w:color w:val="000000" w:themeColor="text1"/>
            </w:rPr>
          </w:rPrChange>
        </w:rPr>
        <w:t xml:space="preserve">. </w:t>
      </w:r>
      <w:ins w:id="1645" w:author="Liliana Salvador" w:date="2022-02-22T18:49:00Z">
        <w:r w:rsidR="000F5082" w:rsidRPr="002B42A7">
          <w:rPr>
            <w:rFonts w:ascii="Times New Roman" w:hAnsi="Times New Roman" w:cs="Times New Roman"/>
            <w:color w:val="000000" w:themeColor="text1"/>
            <w:rPrChange w:id="1646" w:author="Ruijie Xu" w:date="2022-03-10T12:31:00Z">
              <w:rPr>
                <w:color w:val="000000" w:themeColor="text1"/>
              </w:rPr>
            </w:rPrChange>
          </w:rPr>
          <w:t>If the software ha</w:t>
        </w:r>
      </w:ins>
      <w:ins w:id="1647" w:author="Liliana Salvador" w:date="2022-03-08T18:15:00Z">
        <w:r w:rsidR="00055E8D" w:rsidRPr="002B42A7">
          <w:rPr>
            <w:rFonts w:ascii="Times New Roman" w:hAnsi="Times New Roman" w:cs="Times New Roman"/>
            <w:color w:val="000000" w:themeColor="text1"/>
            <w:rPrChange w:id="1648" w:author="Ruijie Xu" w:date="2022-03-10T12:31:00Z">
              <w:rPr>
                <w:color w:val="000000" w:themeColor="text1"/>
              </w:rPr>
            </w:rPrChange>
          </w:rPr>
          <w:t>d</w:t>
        </w:r>
      </w:ins>
      <w:ins w:id="1649" w:author="Liliana Salvador" w:date="2022-02-22T18:49:00Z">
        <w:r w:rsidR="000F5082" w:rsidRPr="002B42A7">
          <w:rPr>
            <w:rFonts w:ascii="Times New Roman" w:hAnsi="Times New Roman" w:cs="Times New Roman"/>
            <w:color w:val="000000" w:themeColor="text1"/>
            <w:rPrChange w:id="1650" w:author="Ruijie Xu" w:date="2022-03-10T12:31:00Z">
              <w:rPr>
                <w:color w:val="000000" w:themeColor="text1"/>
              </w:rPr>
            </w:rPrChange>
          </w:rPr>
          <w:t xml:space="preserve"> pre-built DBs, </w:t>
        </w:r>
      </w:ins>
      <w:ins w:id="1651" w:author="Liliana Salvador" w:date="2022-02-22T18:50:00Z">
        <w:r w:rsidR="000F5082" w:rsidRPr="002B42A7">
          <w:rPr>
            <w:rFonts w:ascii="Times New Roman" w:hAnsi="Times New Roman" w:cs="Times New Roman"/>
            <w:color w:val="000000" w:themeColor="text1"/>
            <w:rPrChange w:id="1652" w:author="Ruijie Xu" w:date="2022-03-10T12:31:00Z">
              <w:rPr>
                <w:color w:val="000000" w:themeColor="text1"/>
              </w:rPr>
            </w:rPrChange>
          </w:rPr>
          <w:t>these</w:t>
        </w:r>
      </w:ins>
      <w:ins w:id="1653" w:author="Liliana Salvador" w:date="2022-02-22T18:49:00Z">
        <w:r w:rsidR="000F5082" w:rsidRPr="002B42A7">
          <w:rPr>
            <w:rFonts w:ascii="Times New Roman" w:hAnsi="Times New Roman" w:cs="Times New Roman"/>
            <w:color w:val="000000" w:themeColor="text1"/>
            <w:rPrChange w:id="1654" w:author="Ruijie Xu" w:date="2022-03-10T12:31:00Z">
              <w:rPr>
                <w:color w:val="000000" w:themeColor="text1"/>
              </w:rPr>
            </w:rPrChange>
          </w:rPr>
          <w:t xml:space="preserve"> </w:t>
        </w:r>
      </w:ins>
      <w:ins w:id="1655" w:author="Ruijie Xu" w:date="2022-02-01T16:40:00Z">
        <w:del w:id="1656" w:author="Liliana Salvador" w:date="2022-02-22T18:50:00Z">
          <w:r w:rsidR="002C4897" w:rsidRPr="002B42A7" w:rsidDel="000F5082">
            <w:rPr>
              <w:rFonts w:ascii="Times New Roman" w:hAnsi="Times New Roman" w:cs="Times New Roman"/>
              <w:color w:val="000000" w:themeColor="text1"/>
              <w:rPrChange w:id="1657" w:author="Ruijie Xu" w:date="2022-03-10T12:31:00Z">
                <w:rPr>
                  <w:color w:val="000000" w:themeColor="text1"/>
                </w:rPr>
              </w:rPrChange>
            </w:rPr>
            <w:delText>D</w:delText>
          </w:r>
        </w:del>
      </w:ins>
      <w:ins w:id="1658" w:author="Ruijie Xu" w:date="2022-02-01T16:42:00Z">
        <w:del w:id="1659" w:author="Liliana Salvador" w:date="2022-02-22T18:50:00Z">
          <w:r w:rsidR="006A0FB8" w:rsidRPr="002B42A7" w:rsidDel="000F5082">
            <w:rPr>
              <w:rFonts w:ascii="Times New Roman" w:hAnsi="Times New Roman" w:cs="Times New Roman"/>
              <w:color w:val="000000" w:themeColor="text1"/>
              <w:rPrChange w:id="1660" w:author="Ruijie Xu" w:date="2022-03-10T12:31:00Z">
                <w:rPr>
                  <w:color w:val="000000" w:themeColor="text1"/>
                </w:rPr>
              </w:rPrChange>
            </w:rPr>
            <w:delText>B</w:delText>
          </w:r>
        </w:del>
      </w:ins>
      <w:ins w:id="1661" w:author="Ruijie Xu" w:date="2022-02-01T16:40:00Z">
        <w:del w:id="1662" w:author="Liliana Salvador" w:date="2022-02-22T18:50:00Z">
          <w:r w:rsidR="002C4897" w:rsidRPr="002B42A7" w:rsidDel="000F5082">
            <w:rPr>
              <w:rFonts w:ascii="Times New Roman" w:hAnsi="Times New Roman" w:cs="Times New Roman"/>
              <w:color w:val="000000" w:themeColor="text1"/>
              <w:rPrChange w:id="1663" w:author="Ruijie Xu" w:date="2022-03-10T12:31:00Z">
                <w:rPr>
                  <w:color w:val="000000" w:themeColor="text1"/>
                </w:rPr>
              </w:rPrChange>
            </w:rPr>
            <w:delText xml:space="preserve">s </w:delText>
          </w:r>
        </w:del>
        <w:r w:rsidR="002C4897" w:rsidRPr="002B42A7">
          <w:rPr>
            <w:rFonts w:ascii="Times New Roman" w:hAnsi="Times New Roman" w:cs="Times New Roman"/>
            <w:color w:val="000000" w:themeColor="text1"/>
            <w:rPrChange w:id="1664" w:author="Ruijie Xu" w:date="2022-03-10T12:31:00Z">
              <w:rPr>
                <w:color w:val="000000" w:themeColor="text1"/>
              </w:rPr>
            </w:rPrChange>
          </w:rPr>
          <w:t>were do</w:t>
        </w:r>
      </w:ins>
      <w:ins w:id="1665" w:author="Liliana Salvador" w:date="2022-02-22T18:48:00Z">
        <w:r w:rsidR="000F5082" w:rsidRPr="002B42A7">
          <w:rPr>
            <w:rFonts w:ascii="Times New Roman" w:hAnsi="Times New Roman" w:cs="Times New Roman"/>
            <w:color w:val="000000" w:themeColor="text1"/>
            <w:rPrChange w:id="1666" w:author="Ruijie Xu" w:date="2022-03-10T12:31:00Z">
              <w:rPr>
                <w:color w:val="000000" w:themeColor="text1"/>
              </w:rPr>
            </w:rPrChange>
          </w:rPr>
          <w:t>w</w:t>
        </w:r>
      </w:ins>
      <w:ins w:id="1667" w:author="Ruijie Xu" w:date="2022-02-01T16:40:00Z">
        <w:del w:id="1668" w:author="Rajeev, Sree" w:date="2022-03-03T10:36:00Z">
          <w:r w:rsidR="002C4897" w:rsidRPr="002B42A7" w:rsidDel="00774C46">
            <w:rPr>
              <w:rFonts w:ascii="Times New Roman" w:hAnsi="Times New Roman" w:cs="Times New Roman"/>
              <w:color w:val="000000" w:themeColor="text1"/>
              <w:rPrChange w:id="1669" w:author="Ruijie Xu" w:date="2022-03-10T12:31:00Z">
                <w:rPr>
                  <w:color w:val="000000" w:themeColor="text1"/>
                </w:rPr>
              </w:rPrChange>
            </w:rPr>
            <w:delText>e</w:delText>
          </w:r>
        </w:del>
        <w:r w:rsidR="002C4897" w:rsidRPr="002B42A7">
          <w:rPr>
            <w:rFonts w:ascii="Times New Roman" w:hAnsi="Times New Roman" w:cs="Times New Roman"/>
            <w:color w:val="000000" w:themeColor="text1"/>
            <w:rPrChange w:id="1670" w:author="Ruijie Xu" w:date="2022-03-10T12:31:00Z">
              <w:rPr>
                <w:color w:val="000000" w:themeColor="text1"/>
              </w:rPr>
            </w:rPrChange>
          </w:rPr>
          <w:t>nloaded directly f</w:t>
        </w:r>
        <w:del w:id="1671" w:author="Liliana Salvador" w:date="2022-02-22T18:48:00Z">
          <w:r w:rsidR="002C4897" w:rsidRPr="002B42A7" w:rsidDel="000F5082">
            <w:rPr>
              <w:rFonts w:ascii="Times New Roman" w:hAnsi="Times New Roman" w:cs="Times New Roman"/>
              <w:color w:val="000000" w:themeColor="text1"/>
              <w:rPrChange w:id="1672" w:author="Ruijie Xu" w:date="2022-03-10T12:31:00Z">
                <w:rPr>
                  <w:color w:val="000000" w:themeColor="text1"/>
                </w:rPr>
              </w:rPrChange>
            </w:rPr>
            <w:delText>o</w:delText>
          </w:r>
        </w:del>
        <w:r w:rsidR="002C4897" w:rsidRPr="002B42A7">
          <w:rPr>
            <w:rFonts w:ascii="Times New Roman" w:hAnsi="Times New Roman" w:cs="Times New Roman"/>
            <w:color w:val="000000" w:themeColor="text1"/>
            <w:rPrChange w:id="1673" w:author="Ruijie Xu" w:date="2022-03-10T12:31:00Z">
              <w:rPr>
                <w:color w:val="000000" w:themeColor="text1"/>
              </w:rPr>
            </w:rPrChange>
          </w:rPr>
          <w:t>r</w:t>
        </w:r>
      </w:ins>
      <w:ins w:id="1674" w:author="Liliana Salvador" w:date="2022-02-22T18:48:00Z">
        <w:r w:rsidR="000F5082" w:rsidRPr="002B42A7">
          <w:rPr>
            <w:rFonts w:ascii="Times New Roman" w:hAnsi="Times New Roman" w:cs="Times New Roman"/>
            <w:color w:val="000000" w:themeColor="text1"/>
            <w:rPrChange w:id="1675" w:author="Ruijie Xu" w:date="2022-03-10T12:31:00Z">
              <w:rPr>
                <w:color w:val="000000" w:themeColor="text1"/>
              </w:rPr>
            </w:rPrChange>
          </w:rPr>
          <w:t>o</w:t>
        </w:r>
      </w:ins>
      <w:ins w:id="1676" w:author="Ruijie Xu" w:date="2022-02-01T16:40:00Z">
        <w:r w:rsidR="002C4897" w:rsidRPr="002B42A7">
          <w:rPr>
            <w:rFonts w:ascii="Times New Roman" w:hAnsi="Times New Roman" w:cs="Times New Roman"/>
            <w:color w:val="000000" w:themeColor="text1"/>
            <w:rPrChange w:id="1677" w:author="Ruijie Xu" w:date="2022-03-10T12:31:00Z">
              <w:rPr>
                <w:color w:val="000000" w:themeColor="text1"/>
              </w:rPr>
            </w:rPrChange>
          </w:rPr>
          <w:t>m the software’</w:t>
        </w:r>
        <w:del w:id="1678" w:author="Liliana Salvador" w:date="2022-02-22T18:48:00Z">
          <w:r w:rsidR="002C4897" w:rsidRPr="002B42A7" w:rsidDel="000F5082">
            <w:rPr>
              <w:rFonts w:ascii="Times New Roman" w:hAnsi="Times New Roman" w:cs="Times New Roman"/>
              <w:color w:val="000000" w:themeColor="text1"/>
              <w:rPrChange w:id="1679" w:author="Ruijie Xu" w:date="2022-03-10T12:31:00Z">
                <w:rPr>
                  <w:color w:val="000000" w:themeColor="text1"/>
                </w:rPr>
              </w:rPrChange>
            </w:rPr>
            <w:delText>s</w:delText>
          </w:r>
        </w:del>
        <w:r w:rsidR="002C4897" w:rsidRPr="002B42A7">
          <w:rPr>
            <w:rFonts w:ascii="Times New Roman" w:hAnsi="Times New Roman" w:cs="Times New Roman"/>
            <w:color w:val="000000" w:themeColor="text1"/>
            <w:rPrChange w:id="1680" w:author="Ruijie Xu" w:date="2022-03-10T12:31:00Z">
              <w:rPr>
                <w:color w:val="000000" w:themeColor="text1"/>
              </w:rPr>
            </w:rPrChange>
          </w:rPr>
          <w:t xml:space="preserve"> homepage</w:t>
        </w:r>
      </w:ins>
      <w:ins w:id="1681" w:author="Ruijie Xu" w:date="2022-02-01T16:39:00Z">
        <w:r w:rsidR="002C4897" w:rsidRPr="002B42A7">
          <w:rPr>
            <w:rFonts w:ascii="Times New Roman" w:hAnsi="Times New Roman" w:cs="Times New Roman"/>
            <w:color w:val="000000" w:themeColor="text1"/>
            <w:rPrChange w:id="1682" w:author="Ruijie Xu" w:date="2022-03-10T12:31:00Z">
              <w:rPr>
                <w:color w:val="000000" w:themeColor="text1"/>
              </w:rPr>
            </w:rPrChange>
          </w:rPr>
          <w:t xml:space="preserve"> </w:t>
        </w:r>
        <w:del w:id="1683" w:author="Liliana Salvador" w:date="2022-02-22T18:50:00Z">
          <w:r w:rsidR="002C4897" w:rsidRPr="002B42A7" w:rsidDel="000F5082">
            <w:rPr>
              <w:rFonts w:ascii="Times New Roman" w:hAnsi="Times New Roman" w:cs="Times New Roman"/>
              <w:color w:val="000000" w:themeColor="text1"/>
              <w:rPrChange w:id="1684" w:author="Ruijie Xu" w:date="2022-03-10T12:31:00Z">
                <w:rPr>
                  <w:color w:val="000000" w:themeColor="text1"/>
                </w:rPr>
              </w:rPrChange>
            </w:rPr>
            <w:delText xml:space="preserve">if a pre-built </w:delText>
          </w:r>
        </w:del>
      </w:ins>
      <w:ins w:id="1685" w:author="Ruijie Xu" w:date="2022-02-01T16:42:00Z">
        <w:del w:id="1686" w:author="Liliana Salvador" w:date="2022-02-22T18:50:00Z">
          <w:r w:rsidR="006A0FB8" w:rsidRPr="002B42A7" w:rsidDel="000F5082">
            <w:rPr>
              <w:rFonts w:ascii="Times New Roman" w:hAnsi="Times New Roman" w:cs="Times New Roman"/>
              <w:color w:val="000000" w:themeColor="text1"/>
              <w:rPrChange w:id="1687" w:author="Ruijie Xu" w:date="2022-03-10T12:31:00Z">
                <w:rPr>
                  <w:color w:val="000000" w:themeColor="text1"/>
                </w:rPr>
              </w:rPrChange>
            </w:rPr>
            <w:delText>DBs</w:delText>
          </w:r>
        </w:del>
      </w:ins>
      <w:ins w:id="1688" w:author="Ruijie Xu" w:date="2022-02-01T16:39:00Z">
        <w:del w:id="1689" w:author="Liliana Salvador" w:date="2022-02-22T18:50:00Z">
          <w:r w:rsidR="002C4897" w:rsidRPr="002B42A7" w:rsidDel="000F5082">
            <w:rPr>
              <w:rFonts w:ascii="Times New Roman" w:hAnsi="Times New Roman" w:cs="Times New Roman"/>
              <w:color w:val="000000" w:themeColor="text1"/>
              <w:rPrChange w:id="1690" w:author="Ruijie Xu" w:date="2022-03-10T12:31:00Z">
                <w:rPr>
                  <w:color w:val="000000" w:themeColor="text1"/>
                </w:rPr>
              </w:rPrChange>
            </w:rPr>
            <w:delText xml:space="preserve"> was provided by the developers</w:delText>
          </w:r>
        </w:del>
      </w:ins>
      <w:ins w:id="1691" w:author="Ruijie Xu" w:date="2022-01-30T14:51:00Z">
        <w:del w:id="1692" w:author="Liliana Salvador" w:date="2022-02-22T18:50:00Z">
          <w:r w:rsidR="00D90F53" w:rsidRPr="002B42A7" w:rsidDel="000F5082">
            <w:rPr>
              <w:rFonts w:ascii="Times New Roman" w:hAnsi="Times New Roman" w:cs="Times New Roman"/>
              <w:color w:val="000000" w:themeColor="text1"/>
              <w:rPrChange w:id="1693" w:author="Ruijie Xu" w:date="2022-03-10T12:31:00Z">
                <w:rPr>
                  <w:color w:val="000000" w:themeColor="text1"/>
                </w:rPr>
              </w:rPrChange>
            </w:rPr>
            <w:delText xml:space="preserve"> of </w:delText>
          </w:r>
        </w:del>
      </w:ins>
      <w:ins w:id="1694" w:author="Ruijie Xu" w:date="2022-02-01T16:39:00Z">
        <w:del w:id="1695" w:author="Liliana Salvador" w:date="2022-02-22T18:50:00Z">
          <w:r w:rsidR="002C4897" w:rsidRPr="002B42A7" w:rsidDel="000F5082">
            <w:rPr>
              <w:rFonts w:ascii="Times New Roman" w:hAnsi="Times New Roman" w:cs="Times New Roman"/>
              <w:color w:val="000000" w:themeColor="text1"/>
              <w:rPrChange w:id="1696" w:author="Ruijie Xu" w:date="2022-03-10T12:31:00Z">
                <w:rPr>
                  <w:color w:val="000000" w:themeColor="text1"/>
                </w:rPr>
              </w:rPrChange>
            </w:rPr>
            <w:delText>the</w:delText>
          </w:r>
        </w:del>
      </w:ins>
      <w:ins w:id="1697" w:author="Ruijie Xu" w:date="2022-01-30T14:51:00Z">
        <w:del w:id="1698" w:author="Liliana Salvador" w:date="2022-02-22T18:50:00Z">
          <w:r w:rsidR="00D90F53" w:rsidRPr="002B42A7" w:rsidDel="000F5082">
            <w:rPr>
              <w:rFonts w:ascii="Times New Roman" w:hAnsi="Times New Roman" w:cs="Times New Roman"/>
              <w:color w:val="000000" w:themeColor="text1"/>
              <w:rPrChange w:id="1699" w:author="Ruijie Xu" w:date="2022-03-10T12:31:00Z">
                <w:rPr>
                  <w:color w:val="000000" w:themeColor="text1"/>
                </w:rPr>
              </w:rPrChange>
            </w:rPr>
            <w:delText xml:space="preserve"> software</w:delText>
          </w:r>
        </w:del>
      </w:ins>
      <w:ins w:id="1700" w:author="Ruijie Xu" w:date="2022-02-01T16:40:00Z">
        <w:del w:id="1701" w:author="Liliana Salvador" w:date="2022-02-22T18:50:00Z">
          <w:r w:rsidR="002C4897" w:rsidRPr="002B42A7" w:rsidDel="000F5082">
            <w:rPr>
              <w:rFonts w:ascii="Times New Roman" w:hAnsi="Times New Roman" w:cs="Times New Roman"/>
              <w:color w:val="000000" w:themeColor="text1"/>
              <w:rPrChange w:id="1702" w:author="Ruijie Xu" w:date="2022-03-10T12:31:00Z">
                <w:rPr>
                  <w:color w:val="000000" w:themeColor="text1"/>
                </w:rPr>
              </w:rPrChange>
            </w:rPr>
            <w:delText xml:space="preserve"> </w:delText>
          </w:r>
        </w:del>
        <w:r w:rsidR="002C4897" w:rsidRPr="002B42A7">
          <w:rPr>
            <w:rFonts w:ascii="Times New Roman" w:hAnsi="Times New Roman" w:cs="Times New Roman"/>
            <w:color w:val="000000" w:themeColor="text1"/>
            <w:rPrChange w:id="1703" w:author="Ruijie Xu" w:date="2022-03-10T12:31:00Z">
              <w:rPr>
                <w:color w:val="000000" w:themeColor="text1"/>
              </w:rPr>
            </w:rPrChange>
          </w:rPr>
          <w:t>(</w:t>
        </w:r>
      </w:ins>
      <w:ins w:id="1704" w:author="Ruijie Xu" w:date="2022-02-01T16:41:00Z">
        <w:r w:rsidR="002C4897" w:rsidRPr="002B42A7">
          <w:rPr>
            <w:rFonts w:ascii="Times New Roman" w:hAnsi="Times New Roman" w:cs="Times New Roman"/>
            <w:color w:val="000000" w:themeColor="text1"/>
            <w:rPrChange w:id="1705" w:author="Ruijie Xu" w:date="2022-03-10T12:31:00Z">
              <w:rPr>
                <w:color w:val="000000" w:themeColor="text1"/>
              </w:rPr>
            </w:rPrChange>
          </w:rPr>
          <w:t xml:space="preserve">BLASTN, </w:t>
        </w:r>
      </w:ins>
      <w:proofErr w:type="spellStart"/>
      <w:ins w:id="1706" w:author="Ruijie Xu" w:date="2022-02-01T16:46:00Z">
        <w:r w:rsidR="006A0FB8" w:rsidRPr="002B42A7">
          <w:rPr>
            <w:rFonts w:ascii="Times New Roman" w:hAnsi="Times New Roman" w:cs="Times New Roman"/>
            <w:color w:val="000000" w:themeColor="text1"/>
            <w:rPrChange w:id="1707" w:author="Ruijie Xu" w:date="2022-03-10T12:31:00Z">
              <w:rPr>
                <w:color w:val="000000" w:themeColor="text1"/>
              </w:rPr>
            </w:rPrChange>
          </w:rPr>
          <w:t>minikraken</w:t>
        </w:r>
        <w:proofErr w:type="spellEnd"/>
        <w:r w:rsidR="006A0FB8" w:rsidRPr="002B42A7">
          <w:rPr>
            <w:rFonts w:ascii="Times New Roman" w:hAnsi="Times New Roman" w:cs="Times New Roman"/>
            <w:color w:val="000000" w:themeColor="text1"/>
            <w:rPrChange w:id="1708" w:author="Ruijie Xu" w:date="2022-03-10T12:31:00Z">
              <w:rPr>
                <w:color w:val="000000" w:themeColor="text1"/>
              </w:rPr>
            </w:rPrChange>
          </w:rPr>
          <w:t xml:space="preserve"> DB of </w:t>
        </w:r>
      </w:ins>
      <w:ins w:id="1709" w:author="Ruijie Xu" w:date="2022-02-01T16:41:00Z">
        <w:r w:rsidR="006A0FB8" w:rsidRPr="002B42A7">
          <w:rPr>
            <w:rFonts w:ascii="Times New Roman" w:hAnsi="Times New Roman" w:cs="Times New Roman"/>
            <w:color w:val="000000" w:themeColor="text1"/>
            <w:rPrChange w:id="1710" w:author="Ruijie Xu" w:date="2022-03-10T12:31:00Z">
              <w:rPr>
                <w:color w:val="000000" w:themeColor="text1"/>
              </w:rPr>
            </w:rPrChange>
          </w:rPr>
          <w:t>Kraken2, Centrifuge, a</w:t>
        </w:r>
      </w:ins>
      <w:ins w:id="1711" w:author="Ruijie Xu" w:date="2022-02-01T16:42:00Z">
        <w:r w:rsidR="006A0FB8" w:rsidRPr="002B42A7">
          <w:rPr>
            <w:rFonts w:ascii="Times New Roman" w:hAnsi="Times New Roman" w:cs="Times New Roman"/>
            <w:color w:val="000000" w:themeColor="text1"/>
            <w:rPrChange w:id="1712" w:author="Ruijie Xu" w:date="2022-03-10T12:31:00Z">
              <w:rPr>
                <w:color w:val="000000" w:themeColor="text1"/>
              </w:rPr>
            </w:rPrChange>
          </w:rPr>
          <w:t xml:space="preserve">nd </w:t>
        </w:r>
      </w:ins>
      <w:ins w:id="1713" w:author="Ruijie Xu" w:date="2022-02-01T16:41:00Z">
        <w:r w:rsidR="006A0FB8" w:rsidRPr="002B42A7">
          <w:rPr>
            <w:rFonts w:ascii="Times New Roman" w:hAnsi="Times New Roman" w:cs="Times New Roman"/>
            <w:color w:val="000000" w:themeColor="text1"/>
            <w:rPrChange w:id="1714" w:author="Ruijie Xu" w:date="2022-03-10T12:31:00Z">
              <w:rPr>
                <w:color w:val="000000" w:themeColor="text1"/>
              </w:rPr>
            </w:rPrChange>
          </w:rPr>
          <w:t>Metaphlan3</w:t>
        </w:r>
      </w:ins>
      <w:ins w:id="1715" w:author="Ruijie Xu" w:date="2022-02-01T16:42:00Z">
        <w:r w:rsidR="006A0FB8" w:rsidRPr="002B42A7">
          <w:rPr>
            <w:rFonts w:ascii="Times New Roman" w:hAnsi="Times New Roman" w:cs="Times New Roman"/>
            <w:color w:val="000000" w:themeColor="text1"/>
            <w:rPrChange w:id="1716" w:author="Ruijie Xu" w:date="2022-03-10T12:31:00Z">
              <w:rPr>
                <w:color w:val="000000" w:themeColor="text1"/>
              </w:rPr>
            </w:rPrChange>
          </w:rPr>
          <w:t xml:space="preserve">). </w:t>
        </w:r>
      </w:ins>
      <w:ins w:id="1717" w:author="Liliana Salvador" w:date="2022-02-22T18:51:00Z">
        <w:r w:rsidR="000F5082" w:rsidRPr="002B42A7">
          <w:rPr>
            <w:rFonts w:ascii="Times New Roman" w:hAnsi="Times New Roman" w:cs="Times New Roman"/>
            <w:color w:val="000000" w:themeColor="text1"/>
            <w:rPrChange w:id="1718" w:author="Ruijie Xu" w:date="2022-03-10T12:31:00Z">
              <w:rPr>
                <w:color w:val="000000" w:themeColor="text1"/>
              </w:rPr>
            </w:rPrChange>
          </w:rPr>
          <w:t xml:space="preserve">Otherwise, </w:t>
        </w:r>
      </w:ins>
      <w:ins w:id="1719" w:author="Ruijie Xu" w:date="2022-02-01T16:42:00Z">
        <w:r w:rsidR="006A0FB8" w:rsidRPr="002B42A7">
          <w:rPr>
            <w:rFonts w:ascii="Times New Roman" w:hAnsi="Times New Roman" w:cs="Times New Roman"/>
            <w:color w:val="000000" w:themeColor="text1"/>
            <w:rPrChange w:id="1720" w:author="Ruijie Xu" w:date="2022-03-10T12:31:00Z">
              <w:rPr>
                <w:color w:val="000000" w:themeColor="text1"/>
              </w:rPr>
            </w:rPrChange>
          </w:rPr>
          <w:t>D</w:t>
        </w:r>
      </w:ins>
      <w:ins w:id="1721" w:author="Ruijie Xu" w:date="2022-02-01T16:43:00Z">
        <w:r w:rsidR="006A0FB8" w:rsidRPr="002B42A7">
          <w:rPr>
            <w:rFonts w:ascii="Times New Roman" w:hAnsi="Times New Roman" w:cs="Times New Roman"/>
            <w:color w:val="000000" w:themeColor="text1"/>
            <w:rPrChange w:id="1722" w:author="Ruijie Xu" w:date="2022-03-10T12:31:00Z">
              <w:rPr>
                <w:color w:val="000000" w:themeColor="text1"/>
              </w:rPr>
            </w:rPrChange>
          </w:rPr>
          <w:t>B</w:t>
        </w:r>
      </w:ins>
      <w:ins w:id="1723" w:author="Ruijie Xu" w:date="2022-02-01T16:44:00Z">
        <w:r w:rsidR="006A0FB8" w:rsidRPr="002B42A7">
          <w:rPr>
            <w:rFonts w:ascii="Times New Roman" w:hAnsi="Times New Roman" w:cs="Times New Roman"/>
            <w:color w:val="000000" w:themeColor="text1"/>
            <w:rPrChange w:id="1724" w:author="Ruijie Xu" w:date="2022-03-10T12:31:00Z">
              <w:rPr>
                <w:color w:val="000000" w:themeColor="text1"/>
              </w:rPr>
            </w:rPrChange>
          </w:rPr>
          <w:t>s</w:t>
        </w:r>
      </w:ins>
      <w:ins w:id="1725" w:author="Ruijie Xu" w:date="2022-02-01T16:42:00Z">
        <w:r w:rsidR="006A0FB8" w:rsidRPr="002B42A7">
          <w:rPr>
            <w:rFonts w:ascii="Times New Roman" w:hAnsi="Times New Roman" w:cs="Times New Roman"/>
            <w:color w:val="000000" w:themeColor="text1"/>
            <w:rPrChange w:id="1726" w:author="Ruijie Xu" w:date="2022-03-10T12:31:00Z">
              <w:rPr>
                <w:color w:val="000000" w:themeColor="text1"/>
              </w:rPr>
            </w:rPrChange>
          </w:rPr>
          <w:t xml:space="preserve"> w</w:t>
        </w:r>
      </w:ins>
      <w:ins w:id="1727" w:author="Ruijie Xu" w:date="2022-02-01T16:44:00Z">
        <w:r w:rsidR="006A0FB8" w:rsidRPr="002B42A7">
          <w:rPr>
            <w:rFonts w:ascii="Times New Roman" w:hAnsi="Times New Roman" w:cs="Times New Roman"/>
            <w:color w:val="000000" w:themeColor="text1"/>
            <w:rPrChange w:id="1728" w:author="Ruijie Xu" w:date="2022-03-10T12:31:00Z">
              <w:rPr>
                <w:color w:val="000000" w:themeColor="text1"/>
              </w:rPr>
            </w:rPrChange>
          </w:rPr>
          <w:t>ere</w:t>
        </w:r>
      </w:ins>
      <w:ins w:id="1729" w:author="Ruijie Xu" w:date="2022-02-01T16:42:00Z">
        <w:r w:rsidR="006A0FB8" w:rsidRPr="002B42A7">
          <w:rPr>
            <w:rFonts w:ascii="Times New Roman" w:hAnsi="Times New Roman" w:cs="Times New Roman"/>
            <w:color w:val="000000" w:themeColor="text1"/>
            <w:rPrChange w:id="1730" w:author="Ruijie Xu" w:date="2022-03-10T12:31:00Z">
              <w:rPr>
                <w:color w:val="000000" w:themeColor="text1"/>
              </w:rPr>
            </w:rPrChange>
          </w:rPr>
          <w:t xml:space="preserve"> </w:t>
        </w:r>
      </w:ins>
      <w:ins w:id="1731" w:author="Ruijie Xu" w:date="2022-01-30T14:52:00Z">
        <w:r w:rsidR="00D90F53" w:rsidRPr="002B42A7">
          <w:rPr>
            <w:rFonts w:ascii="Times New Roman" w:hAnsi="Times New Roman" w:cs="Times New Roman"/>
            <w:color w:val="000000" w:themeColor="text1"/>
            <w:rPrChange w:id="1732" w:author="Ruijie Xu" w:date="2022-03-10T12:31:00Z">
              <w:rPr>
                <w:color w:val="000000" w:themeColor="text1"/>
              </w:rPr>
            </w:rPrChange>
          </w:rPr>
          <w:t>buil</w:t>
        </w:r>
      </w:ins>
      <w:ins w:id="1733" w:author="Liliana Salvador" w:date="2022-02-22T18:51:00Z">
        <w:r w:rsidR="000F5082" w:rsidRPr="002B42A7">
          <w:rPr>
            <w:rFonts w:ascii="Times New Roman" w:hAnsi="Times New Roman" w:cs="Times New Roman"/>
            <w:color w:val="000000" w:themeColor="text1"/>
            <w:rPrChange w:id="1734" w:author="Ruijie Xu" w:date="2022-03-10T12:31:00Z">
              <w:rPr>
                <w:color w:val="000000" w:themeColor="text1"/>
              </w:rPr>
            </w:rPrChange>
          </w:rPr>
          <w:t>t</w:t>
        </w:r>
      </w:ins>
      <w:ins w:id="1735" w:author="Ruijie Xu" w:date="2022-01-30T14:52:00Z">
        <w:del w:id="1736" w:author="Liliana Salvador" w:date="2022-02-22T18:51:00Z">
          <w:r w:rsidR="00D90F53" w:rsidRPr="002B42A7" w:rsidDel="000F5082">
            <w:rPr>
              <w:rFonts w:ascii="Times New Roman" w:hAnsi="Times New Roman" w:cs="Times New Roman"/>
              <w:color w:val="000000" w:themeColor="text1"/>
              <w:rPrChange w:id="1737" w:author="Ruijie Xu" w:date="2022-03-10T12:31:00Z">
                <w:rPr>
                  <w:color w:val="000000" w:themeColor="text1"/>
                </w:rPr>
              </w:rPrChange>
            </w:rPr>
            <w:delText>d</w:delText>
          </w:r>
        </w:del>
        <w:r w:rsidR="00D90F53" w:rsidRPr="002B42A7">
          <w:rPr>
            <w:rFonts w:ascii="Times New Roman" w:hAnsi="Times New Roman" w:cs="Times New Roman"/>
            <w:color w:val="000000" w:themeColor="text1"/>
            <w:rPrChange w:id="1738" w:author="Ruijie Xu" w:date="2022-03-10T12:31:00Z">
              <w:rPr>
                <w:color w:val="000000" w:themeColor="text1"/>
              </w:rPr>
            </w:rPrChange>
          </w:rPr>
          <w:t xml:space="preserve"> based on the </w:t>
        </w:r>
      </w:ins>
      <w:ins w:id="1739" w:author="Ruijie Xu" w:date="2022-02-01T16:51:00Z">
        <w:r w:rsidR="007C319A" w:rsidRPr="002B42A7">
          <w:rPr>
            <w:rFonts w:ascii="Times New Roman" w:hAnsi="Times New Roman" w:cs="Times New Roman"/>
            <w:color w:val="000000" w:themeColor="text1"/>
            <w:rPrChange w:id="1740" w:author="Ruijie Xu" w:date="2022-03-10T12:31:00Z">
              <w:rPr>
                <w:color w:val="000000" w:themeColor="text1"/>
              </w:rPr>
            </w:rPrChange>
          </w:rPr>
          <w:t xml:space="preserve">standard </w:t>
        </w:r>
      </w:ins>
      <w:ins w:id="1741" w:author="Ruijie Xu" w:date="2022-01-30T14:52:00Z">
        <w:r w:rsidR="00D90F53" w:rsidRPr="002B42A7">
          <w:rPr>
            <w:rFonts w:ascii="Times New Roman" w:hAnsi="Times New Roman" w:cs="Times New Roman"/>
            <w:color w:val="000000" w:themeColor="text1"/>
            <w:rPrChange w:id="1742" w:author="Ruijie Xu" w:date="2022-03-10T12:31:00Z">
              <w:rPr>
                <w:color w:val="000000" w:themeColor="text1"/>
              </w:rPr>
            </w:rPrChange>
          </w:rPr>
          <w:t xml:space="preserve">instructions provided by the </w:t>
        </w:r>
      </w:ins>
      <w:ins w:id="1743" w:author="Ruijie Xu" w:date="2022-02-01T16:42:00Z">
        <w:r w:rsidR="006A0FB8" w:rsidRPr="002B42A7">
          <w:rPr>
            <w:rFonts w:ascii="Times New Roman" w:hAnsi="Times New Roman" w:cs="Times New Roman"/>
            <w:color w:val="000000" w:themeColor="text1"/>
            <w:rPrChange w:id="1744" w:author="Ruijie Xu" w:date="2022-03-10T12:31:00Z">
              <w:rPr>
                <w:color w:val="000000" w:themeColor="text1"/>
              </w:rPr>
            </w:rPrChange>
          </w:rPr>
          <w:t>software’</w:t>
        </w:r>
        <w:del w:id="1745" w:author="Liliana Salvador" w:date="2022-02-22T18:51:00Z">
          <w:r w:rsidR="006A0FB8" w:rsidRPr="002B42A7" w:rsidDel="000F5082">
            <w:rPr>
              <w:rFonts w:ascii="Times New Roman" w:hAnsi="Times New Roman" w:cs="Times New Roman"/>
              <w:color w:val="000000" w:themeColor="text1"/>
              <w:rPrChange w:id="1746" w:author="Ruijie Xu" w:date="2022-03-10T12:31:00Z">
                <w:rPr>
                  <w:color w:val="000000" w:themeColor="text1"/>
                </w:rPr>
              </w:rPrChange>
            </w:rPr>
            <w:delText>s</w:delText>
          </w:r>
        </w:del>
        <w:r w:rsidR="006A0FB8" w:rsidRPr="002B42A7">
          <w:rPr>
            <w:rFonts w:ascii="Times New Roman" w:hAnsi="Times New Roman" w:cs="Times New Roman"/>
            <w:color w:val="000000" w:themeColor="text1"/>
            <w:rPrChange w:id="1747" w:author="Ruijie Xu" w:date="2022-03-10T12:31:00Z">
              <w:rPr>
                <w:color w:val="000000" w:themeColor="text1"/>
              </w:rPr>
            </w:rPrChange>
          </w:rPr>
          <w:t xml:space="preserve"> </w:t>
        </w:r>
      </w:ins>
      <w:ins w:id="1748" w:author="Ruijie Xu" w:date="2022-01-30T14:52:00Z">
        <w:r w:rsidR="00D90F53" w:rsidRPr="002B42A7">
          <w:rPr>
            <w:rFonts w:ascii="Times New Roman" w:hAnsi="Times New Roman" w:cs="Times New Roman"/>
            <w:color w:val="000000" w:themeColor="text1"/>
            <w:rPrChange w:id="1749" w:author="Ruijie Xu" w:date="2022-03-10T12:31:00Z">
              <w:rPr>
                <w:color w:val="000000" w:themeColor="text1"/>
              </w:rPr>
            </w:rPrChange>
          </w:rPr>
          <w:t>manual</w:t>
        </w:r>
      </w:ins>
      <w:ins w:id="1750" w:author="Ruijie Xu" w:date="2022-02-01T16:42:00Z">
        <w:r w:rsidR="006A0FB8" w:rsidRPr="002B42A7">
          <w:rPr>
            <w:rFonts w:ascii="Times New Roman" w:hAnsi="Times New Roman" w:cs="Times New Roman"/>
            <w:color w:val="000000" w:themeColor="text1"/>
            <w:rPrChange w:id="1751" w:author="Ruijie Xu" w:date="2022-03-10T12:31:00Z">
              <w:rPr>
                <w:color w:val="000000" w:themeColor="text1"/>
              </w:rPr>
            </w:rPrChange>
          </w:rPr>
          <w:t xml:space="preserve"> </w:t>
        </w:r>
        <w:del w:id="1752" w:author="Liliana Salvador" w:date="2022-02-22T18:51:00Z">
          <w:r w:rsidR="006A0FB8" w:rsidRPr="002B42A7" w:rsidDel="000F5082">
            <w:rPr>
              <w:rFonts w:ascii="Times New Roman" w:hAnsi="Times New Roman" w:cs="Times New Roman"/>
              <w:color w:val="000000" w:themeColor="text1"/>
              <w:rPrChange w:id="1753" w:author="Ruijie Xu" w:date="2022-03-10T12:31:00Z">
                <w:rPr>
                  <w:color w:val="000000" w:themeColor="text1"/>
                </w:rPr>
              </w:rPrChange>
            </w:rPr>
            <w:delText>if no pre-built DB</w:delText>
          </w:r>
        </w:del>
      </w:ins>
      <w:ins w:id="1754" w:author="Ruijie Xu" w:date="2022-02-01T16:43:00Z">
        <w:del w:id="1755" w:author="Liliana Salvador" w:date="2022-02-22T18:51:00Z">
          <w:r w:rsidR="006A0FB8" w:rsidRPr="002B42A7" w:rsidDel="000F5082">
            <w:rPr>
              <w:rFonts w:ascii="Times New Roman" w:hAnsi="Times New Roman" w:cs="Times New Roman"/>
              <w:color w:val="000000" w:themeColor="text1"/>
              <w:rPrChange w:id="1756" w:author="Ruijie Xu" w:date="2022-03-10T12:31:00Z">
                <w:rPr>
                  <w:color w:val="000000" w:themeColor="text1"/>
                </w:rPr>
              </w:rPrChange>
            </w:rPr>
            <w:delText xml:space="preserve"> were not released by software’s developers </w:delText>
          </w:r>
        </w:del>
        <w:r w:rsidR="006A0FB8" w:rsidRPr="002B42A7">
          <w:rPr>
            <w:rFonts w:ascii="Times New Roman" w:hAnsi="Times New Roman" w:cs="Times New Roman"/>
            <w:color w:val="000000" w:themeColor="text1"/>
            <w:rPrChange w:id="1757" w:author="Ruijie Xu" w:date="2022-03-10T12:31:00Z">
              <w:rPr>
                <w:color w:val="000000" w:themeColor="text1"/>
              </w:rPr>
            </w:rPrChange>
          </w:rPr>
          <w:t>(</w:t>
        </w:r>
      </w:ins>
      <w:ins w:id="1758" w:author="Ruijie Xu" w:date="2022-02-01T16:44:00Z">
        <w:r w:rsidR="006A0FB8" w:rsidRPr="002B42A7">
          <w:rPr>
            <w:rFonts w:ascii="Times New Roman" w:hAnsi="Times New Roman" w:cs="Times New Roman"/>
            <w:color w:val="000000" w:themeColor="text1"/>
            <w:rPrChange w:id="1759" w:author="Ruijie Xu" w:date="2022-03-10T12:31:00Z">
              <w:rPr>
                <w:color w:val="000000" w:themeColor="text1"/>
              </w:rPr>
            </w:rPrChange>
          </w:rPr>
          <w:t>CLARK, CLARK-s, Diamond, and Kaiju</w:t>
        </w:r>
      </w:ins>
      <w:ins w:id="1760" w:author="Ruijie Xu" w:date="2022-02-01T16:43:00Z">
        <w:r w:rsidR="006A0FB8" w:rsidRPr="002B42A7">
          <w:rPr>
            <w:rFonts w:ascii="Times New Roman" w:hAnsi="Times New Roman" w:cs="Times New Roman"/>
            <w:color w:val="000000" w:themeColor="text1"/>
            <w:rPrChange w:id="1761" w:author="Ruijie Xu" w:date="2022-03-10T12:31:00Z">
              <w:rPr>
                <w:color w:val="000000" w:themeColor="text1"/>
              </w:rPr>
            </w:rPrChange>
          </w:rPr>
          <w:t>)</w:t>
        </w:r>
      </w:ins>
      <w:ins w:id="1762" w:author="Liliana Salvador" w:date="2022-02-22T18:53:00Z">
        <w:r w:rsidR="000F5082" w:rsidRPr="002B42A7">
          <w:rPr>
            <w:rFonts w:ascii="Times New Roman" w:hAnsi="Times New Roman" w:cs="Times New Roman"/>
            <w:color w:val="000000" w:themeColor="text1"/>
            <w:rPrChange w:id="1763" w:author="Ruijie Xu" w:date="2022-03-10T12:31:00Z">
              <w:rPr>
                <w:color w:val="000000" w:themeColor="text1"/>
              </w:rPr>
            </w:rPrChange>
          </w:rPr>
          <w:t xml:space="preserve">, </w:t>
        </w:r>
      </w:ins>
      <w:ins w:id="1764" w:author="Liliana Salvador" w:date="2022-03-08T18:19:00Z">
        <w:r w:rsidR="00074744" w:rsidRPr="002B42A7">
          <w:rPr>
            <w:rFonts w:ascii="Times New Roman" w:hAnsi="Times New Roman" w:cs="Times New Roman"/>
            <w:color w:val="000000" w:themeColor="text1"/>
            <w:rPrChange w:id="1765" w:author="Ruijie Xu" w:date="2022-03-10T12:31:00Z">
              <w:rPr>
                <w:color w:val="000000" w:themeColor="text1"/>
              </w:rPr>
            </w:rPrChange>
          </w:rPr>
          <w:t>with the exception o</w:t>
        </w:r>
      </w:ins>
      <w:ins w:id="1766" w:author="Liliana Salvador" w:date="2022-03-08T18:20:00Z">
        <w:r w:rsidR="00074744" w:rsidRPr="002B42A7">
          <w:rPr>
            <w:rFonts w:ascii="Times New Roman" w:hAnsi="Times New Roman" w:cs="Times New Roman"/>
            <w:color w:val="000000" w:themeColor="text1"/>
            <w:rPrChange w:id="1767" w:author="Ruijie Xu" w:date="2022-03-10T12:31:00Z">
              <w:rPr>
                <w:color w:val="000000" w:themeColor="text1"/>
              </w:rPr>
            </w:rPrChange>
          </w:rPr>
          <w:t>f</w:t>
        </w:r>
      </w:ins>
      <w:ins w:id="1768" w:author="Ruijie Xu" w:date="2022-01-30T14:52:00Z">
        <w:del w:id="1769" w:author="Liliana Salvador" w:date="2022-02-22T18:53:00Z">
          <w:r w:rsidR="00D90F53" w:rsidRPr="002B42A7" w:rsidDel="000F5082">
            <w:rPr>
              <w:rFonts w:ascii="Times New Roman" w:hAnsi="Times New Roman" w:cs="Times New Roman"/>
              <w:color w:val="000000" w:themeColor="text1"/>
              <w:rPrChange w:id="1770" w:author="Ruijie Xu" w:date="2022-03-10T12:31:00Z">
                <w:rPr>
                  <w:color w:val="000000" w:themeColor="text1"/>
                </w:rPr>
              </w:rPrChange>
            </w:rPr>
            <w:delText>.</w:delText>
          </w:r>
        </w:del>
        <w:del w:id="1771" w:author="Liliana Salvador" w:date="2022-03-08T18:15:00Z">
          <w:r w:rsidR="00D90F53" w:rsidRPr="002B42A7" w:rsidDel="00055E8D">
            <w:rPr>
              <w:rFonts w:ascii="Times New Roman" w:hAnsi="Times New Roman" w:cs="Times New Roman"/>
              <w:color w:val="000000" w:themeColor="text1"/>
              <w:rPrChange w:id="1772" w:author="Ruijie Xu" w:date="2022-03-10T12:31:00Z">
                <w:rPr>
                  <w:color w:val="000000" w:themeColor="text1"/>
                </w:rPr>
              </w:rPrChange>
            </w:rPr>
            <w:delText xml:space="preserve"> </w:delText>
          </w:r>
        </w:del>
      </w:ins>
      <w:ins w:id="1773" w:author="Ruijie Xu" w:date="2022-02-01T16:44:00Z">
        <w:del w:id="1774" w:author="Liliana Salvador" w:date="2022-02-22T18:53:00Z">
          <w:r w:rsidR="006A0FB8" w:rsidRPr="002B42A7" w:rsidDel="000F5082">
            <w:rPr>
              <w:rFonts w:ascii="Times New Roman" w:hAnsi="Times New Roman" w:cs="Times New Roman"/>
              <w:color w:val="000000" w:themeColor="text1"/>
              <w:rPrChange w:id="1775" w:author="Ruijie Xu" w:date="2022-03-10T12:31:00Z">
                <w:rPr>
                  <w:color w:val="000000" w:themeColor="text1"/>
                </w:rPr>
              </w:rPrChange>
            </w:rPr>
            <w:delText xml:space="preserve">DBs </w:delText>
          </w:r>
        </w:del>
      </w:ins>
      <w:ins w:id="1776" w:author="Ruijie Xu" w:date="2022-02-01T16:45:00Z">
        <w:del w:id="1777" w:author="Liliana Salvador" w:date="2022-03-08T18:19:00Z">
          <w:r w:rsidR="006A0FB8" w:rsidRPr="002B42A7" w:rsidDel="00074744">
            <w:rPr>
              <w:rFonts w:ascii="Times New Roman" w:hAnsi="Times New Roman" w:cs="Times New Roman"/>
              <w:color w:val="000000" w:themeColor="text1"/>
              <w:rPrChange w:id="1778" w:author="Ruijie Xu" w:date="2022-03-10T12:31:00Z">
                <w:rPr>
                  <w:color w:val="000000" w:themeColor="text1"/>
                </w:rPr>
              </w:rPrChange>
            </w:rPr>
            <w:delText>of</w:delText>
          </w:r>
        </w:del>
      </w:ins>
      <w:ins w:id="1779" w:author="Ruijie Xu" w:date="2022-02-01T16:44:00Z">
        <w:r w:rsidR="006A0FB8" w:rsidRPr="002B42A7">
          <w:rPr>
            <w:rFonts w:ascii="Times New Roman" w:hAnsi="Times New Roman" w:cs="Times New Roman"/>
            <w:color w:val="000000" w:themeColor="text1"/>
            <w:rPrChange w:id="1780" w:author="Ruijie Xu" w:date="2022-03-10T12:31:00Z">
              <w:rPr>
                <w:color w:val="000000" w:themeColor="text1"/>
              </w:rPr>
            </w:rPrChange>
          </w:rPr>
          <w:t xml:space="preserve"> </w:t>
        </w:r>
        <w:del w:id="1781" w:author="Liliana Salvador" w:date="2022-03-08T18:15:00Z">
          <w:r w:rsidR="006A0FB8" w:rsidRPr="002B42A7" w:rsidDel="00055E8D">
            <w:rPr>
              <w:rFonts w:ascii="Times New Roman" w:hAnsi="Times New Roman" w:cs="Times New Roman"/>
              <w:color w:val="000000" w:themeColor="text1"/>
              <w:rPrChange w:id="1782" w:author="Ruijie Xu" w:date="2022-03-10T12:31:00Z">
                <w:rPr>
                  <w:color w:val="000000" w:themeColor="text1"/>
                </w:rPr>
              </w:rPrChange>
            </w:rPr>
            <w:delText xml:space="preserve">some </w:delText>
          </w:r>
        </w:del>
        <w:r w:rsidR="006A0FB8" w:rsidRPr="002B42A7">
          <w:rPr>
            <w:rFonts w:ascii="Times New Roman" w:hAnsi="Times New Roman" w:cs="Times New Roman"/>
            <w:color w:val="000000" w:themeColor="text1"/>
            <w:rPrChange w:id="1783" w:author="Ruijie Xu" w:date="2022-03-10T12:31:00Z">
              <w:rPr>
                <w:color w:val="000000" w:themeColor="text1"/>
              </w:rPr>
            </w:rPrChange>
          </w:rPr>
          <w:t>software</w:t>
        </w:r>
      </w:ins>
      <w:ins w:id="1784" w:author="Liliana Salvador" w:date="2022-02-22T18:53:00Z">
        <w:r w:rsidR="000F5082" w:rsidRPr="002B42A7">
          <w:rPr>
            <w:rFonts w:ascii="Times New Roman" w:hAnsi="Times New Roman" w:cs="Times New Roman"/>
            <w:color w:val="000000" w:themeColor="text1"/>
            <w:rPrChange w:id="1785" w:author="Ruijie Xu" w:date="2022-03-10T12:31:00Z">
              <w:rPr>
                <w:color w:val="000000" w:themeColor="text1"/>
              </w:rPr>
            </w:rPrChange>
          </w:rPr>
          <w:t xml:space="preserve"> that had their DBs</w:t>
        </w:r>
      </w:ins>
      <w:ins w:id="1786" w:author="Ruijie Xu" w:date="2022-02-01T16:44:00Z">
        <w:r w:rsidR="006A0FB8" w:rsidRPr="002B42A7">
          <w:rPr>
            <w:rFonts w:ascii="Times New Roman" w:hAnsi="Times New Roman" w:cs="Times New Roman"/>
            <w:color w:val="000000" w:themeColor="text1"/>
            <w:rPrChange w:id="1787" w:author="Ruijie Xu" w:date="2022-03-10T12:31:00Z">
              <w:rPr>
                <w:color w:val="000000" w:themeColor="text1"/>
              </w:rPr>
            </w:rPrChange>
          </w:rPr>
          <w:t xml:space="preserve"> </w:t>
        </w:r>
        <w:del w:id="1788" w:author="Liliana Salvador" w:date="2022-02-22T18:53:00Z">
          <w:r w:rsidR="006A0FB8" w:rsidRPr="002B42A7" w:rsidDel="000F5082">
            <w:rPr>
              <w:rFonts w:ascii="Times New Roman" w:hAnsi="Times New Roman" w:cs="Times New Roman"/>
              <w:color w:val="000000" w:themeColor="text1"/>
              <w:rPrChange w:id="1789" w:author="Ruijie Xu" w:date="2022-03-10T12:31:00Z">
                <w:rPr>
                  <w:color w:val="000000" w:themeColor="text1"/>
                </w:rPr>
              </w:rPrChange>
            </w:rPr>
            <w:delText xml:space="preserve">were </w:delText>
          </w:r>
        </w:del>
      </w:ins>
      <w:ins w:id="1790" w:author="Ruijie Xu" w:date="2022-02-01T16:45:00Z">
        <w:del w:id="1791" w:author="Liliana Salvador" w:date="2022-02-22T18:53:00Z">
          <w:r w:rsidR="006A0FB8" w:rsidRPr="002B42A7" w:rsidDel="000F5082">
            <w:rPr>
              <w:rFonts w:ascii="Times New Roman" w:hAnsi="Times New Roman" w:cs="Times New Roman"/>
              <w:color w:val="000000" w:themeColor="text1"/>
              <w:rPrChange w:id="1792" w:author="Ruijie Xu" w:date="2022-03-10T12:31:00Z">
                <w:rPr>
                  <w:color w:val="000000" w:themeColor="text1"/>
                </w:rPr>
              </w:rPrChange>
            </w:rPr>
            <w:delText xml:space="preserve">made </w:delText>
          </w:r>
        </w:del>
        <w:r w:rsidR="006A0FB8" w:rsidRPr="002B42A7">
          <w:rPr>
            <w:rFonts w:ascii="Times New Roman" w:hAnsi="Times New Roman" w:cs="Times New Roman"/>
            <w:color w:val="000000" w:themeColor="text1"/>
            <w:rPrChange w:id="1793" w:author="Ruijie Xu" w:date="2022-03-10T12:31:00Z">
              <w:rPr>
                <w:color w:val="000000" w:themeColor="text1"/>
              </w:rPr>
            </w:rPrChange>
          </w:rPr>
          <w:t>available online with the contribution of the scien</w:t>
        </w:r>
      </w:ins>
      <w:ins w:id="1794" w:author="Liliana Salvador" w:date="2022-03-08T18:15:00Z">
        <w:r w:rsidR="00055E8D" w:rsidRPr="002B42A7">
          <w:rPr>
            <w:rFonts w:ascii="Times New Roman" w:hAnsi="Times New Roman" w:cs="Times New Roman"/>
            <w:color w:val="000000" w:themeColor="text1"/>
            <w:rPrChange w:id="1795" w:author="Ruijie Xu" w:date="2022-03-10T12:31:00Z">
              <w:rPr>
                <w:color w:val="000000" w:themeColor="text1"/>
              </w:rPr>
            </w:rPrChange>
          </w:rPr>
          <w:t>tific</w:t>
        </w:r>
      </w:ins>
      <w:ins w:id="1796" w:author="Ruijie Xu" w:date="2022-02-01T16:45:00Z">
        <w:del w:id="1797" w:author="Liliana Salvador" w:date="2022-03-08T18:15:00Z">
          <w:r w:rsidR="006A0FB8" w:rsidRPr="002B42A7" w:rsidDel="00055E8D">
            <w:rPr>
              <w:rFonts w:ascii="Times New Roman" w:hAnsi="Times New Roman" w:cs="Times New Roman"/>
              <w:color w:val="000000" w:themeColor="text1"/>
              <w:rPrChange w:id="1798" w:author="Ruijie Xu" w:date="2022-03-10T12:31:00Z">
                <w:rPr>
                  <w:color w:val="000000" w:themeColor="text1"/>
                </w:rPr>
              </w:rPrChange>
            </w:rPr>
            <w:delText>ce</w:delText>
          </w:r>
        </w:del>
        <w:r w:rsidR="006A0FB8" w:rsidRPr="002B42A7">
          <w:rPr>
            <w:rFonts w:ascii="Times New Roman" w:hAnsi="Times New Roman" w:cs="Times New Roman"/>
            <w:color w:val="000000" w:themeColor="text1"/>
            <w:rPrChange w:id="1799" w:author="Ruijie Xu" w:date="2022-03-10T12:31:00Z">
              <w:rPr>
                <w:color w:val="000000" w:themeColor="text1"/>
              </w:rPr>
            </w:rPrChange>
          </w:rPr>
          <w:t xml:space="preserve"> community</w:t>
        </w:r>
      </w:ins>
      <w:ins w:id="1800" w:author="Ruijie Xu" w:date="2022-02-01T16:47:00Z">
        <w:del w:id="1801" w:author="Liliana Salvador" w:date="2022-03-08T18:19:00Z">
          <w:r w:rsidR="006A0FB8" w:rsidRPr="002B42A7" w:rsidDel="00074744">
            <w:rPr>
              <w:rFonts w:ascii="Times New Roman" w:hAnsi="Times New Roman" w:cs="Times New Roman"/>
              <w:color w:val="000000" w:themeColor="text1"/>
              <w:rPrChange w:id="1802" w:author="Ruijie Xu" w:date="2022-03-10T12:31:00Z">
                <w:rPr>
                  <w:color w:val="000000" w:themeColor="text1"/>
                </w:rPr>
              </w:rPrChange>
            </w:rPr>
            <w:delText xml:space="preserve"> based on the </w:delText>
          </w:r>
          <w:r w:rsidR="00CB046C" w:rsidRPr="002B42A7" w:rsidDel="00074744">
            <w:rPr>
              <w:rFonts w:ascii="Times New Roman" w:hAnsi="Times New Roman" w:cs="Times New Roman"/>
              <w:color w:val="000000" w:themeColor="text1"/>
              <w:rPrChange w:id="1803" w:author="Ruijie Xu" w:date="2022-03-10T12:31:00Z">
                <w:rPr>
                  <w:color w:val="000000" w:themeColor="text1"/>
                </w:rPr>
              </w:rPrChange>
            </w:rPr>
            <w:delText>instruction manual</w:delText>
          </w:r>
        </w:del>
        <w:del w:id="1804" w:author="Liliana Salvador" w:date="2022-03-08T18:16:00Z">
          <w:r w:rsidR="00CB046C" w:rsidRPr="002B42A7" w:rsidDel="00055E8D">
            <w:rPr>
              <w:rFonts w:ascii="Times New Roman" w:hAnsi="Times New Roman" w:cs="Times New Roman"/>
              <w:color w:val="000000" w:themeColor="text1"/>
              <w:rPrChange w:id="1805" w:author="Ruijie Xu" w:date="2022-03-10T12:31:00Z">
                <w:rPr>
                  <w:color w:val="000000" w:themeColor="text1"/>
                </w:rPr>
              </w:rPrChange>
            </w:rPr>
            <w:delText xml:space="preserve"> of the corresponding software</w:delText>
          </w:r>
        </w:del>
      </w:ins>
      <w:ins w:id="1806" w:author="Ruijie Xu" w:date="2022-02-01T16:45:00Z">
        <w:r w:rsidR="006A0FB8" w:rsidRPr="002B42A7">
          <w:rPr>
            <w:rFonts w:ascii="Times New Roman" w:hAnsi="Times New Roman" w:cs="Times New Roman"/>
            <w:color w:val="000000" w:themeColor="text1"/>
            <w:rPrChange w:id="1807" w:author="Ruijie Xu" w:date="2022-03-10T12:31:00Z">
              <w:rPr>
                <w:color w:val="000000" w:themeColor="text1"/>
              </w:rPr>
            </w:rPrChange>
          </w:rPr>
          <w:t>. In this case, the DBs were</w:t>
        </w:r>
      </w:ins>
      <w:ins w:id="1808" w:author="Liliana Salvador" w:date="2022-02-22T18:55:00Z">
        <w:r w:rsidR="000F5082" w:rsidRPr="002B42A7">
          <w:rPr>
            <w:rFonts w:ascii="Times New Roman" w:hAnsi="Times New Roman" w:cs="Times New Roman"/>
            <w:color w:val="000000" w:themeColor="text1"/>
            <w:rPrChange w:id="1809" w:author="Ruijie Xu" w:date="2022-03-10T12:31:00Z">
              <w:rPr>
                <w:color w:val="000000" w:themeColor="text1"/>
              </w:rPr>
            </w:rPrChange>
          </w:rPr>
          <w:t xml:space="preserve"> </w:t>
        </w:r>
      </w:ins>
      <w:ins w:id="1810" w:author="Ruijie Xu" w:date="2022-02-01T16:45:00Z">
        <w:del w:id="1811" w:author="Liliana Salvador" w:date="2022-02-22T18:55:00Z">
          <w:r w:rsidR="006A0FB8" w:rsidRPr="002B42A7" w:rsidDel="000F5082">
            <w:rPr>
              <w:rFonts w:ascii="Times New Roman" w:hAnsi="Times New Roman" w:cs="Times New Roman"/>
              <w:color w:val="000000" w:themeColor="text1"/>
              <w:rPrChange w:id="1812" w:author="Ruijie Xu" w:date="2022-03-10T12:31:00Z">
                <w:rPr>
                  <w:color w:val="000000" w:themeColor="text1"/>
                </w:rPr>
              </w:rPrChange>
            </w:rPr>
            <w:delText xml:space="preserve"> </w:delText>
          </w:r>
        </w:del>
      </w:ins>
      <w:ins w:id="1813" w:author="Ruijie Xu" w:date="2022-02-01T16:46:00Z">
        <w:del w:id="1814" w:author="Liliana Salvador" w:date="2022-02-22T18:55:00Z">
          <w:r w:rsidR="006A0FB8" w:rsidRPr="002B42A7" w:rsidDel="000F5082">
            <w:rPr>
              <w:rFonts w:ascii="Times New Roman" w:hAnsi="Times New Roman" w:cs="Times New Roman"/>
              <w:color w:val="000000" w:themeColor="text1"/>
              <w:rPrChange w:id="1815" w:author="Ruijie Xu" w:date="2022-03-10T12:31:00Z">
                <w:rPr>
                  <w:color w:val="000000" w:themeColor="text1"/>
                </w:rPr>
              </w:rPrChange>
            </w:rPr>
            <w:delText xml:space="preserve">also </w:delText>
          </w:r>
        </w:del>
      </w:ins>
      <w:ins w:id="1816" w:author="Ruijie Xu" w:date="2022-02-01T16:45:00Z">
        <w:r w:rsidR="006A0FB8" w:rsidRPr="002B42A7">
          <w:rPr>
            <w:rFonts w:ascii="Times New Roman" w:hAnsi="Times New Roman" w:cs="Times New Roman"/>
            <w:color w:val="000000" w:themeColor="text1"/>
            <w:rPrChange w:id="1817" w:author="Ruijie Xu" w:date="2022-03-10T12:31:00Z">
              <w:rPr>
                <w:color w:val="000000" w:themeColor="text1"/>
              </w:rPr>
            </w:rPrChange>
          </w:rPr>
          <w:t>downloaded directly</w:t>
        </w:r>
      </w:ins>
      <w:ins w:id="1818" w:author="Ruijie Xu" w:date="2022-02-01T16:46:00Z">
        <w:r w:rsidR="006A0FB8" w:rsidRPr="002B42A7">
          <w:rPr>
            <w:rFonts w:ascii="Times New Roman" w:hAnsi="Times New Roman" w:cs="Times New Roman"/>
            <w:color w:val="000000" w:themeColor="text1"/>
            <w:rPrChange w:id="1819" w:author="Ruijie Xu" w:date="2022-03-10T12:31:00Z">
              <w:rPr>
                <w:color w:val="000000" w:themeColor="text1"/>
              </w:rPr>
            </w:rPrChange>
          </w:rPr>
          <w:t xml:space="preserve"> from the online resources (</w:t>
        </w:r>
      </w:ins>
      <w:ins w:id="1820" w:author="Ruijie Xu" w:date="2022-02-01T16:47:00Z">
        <w:r w:rsidR="006A0FB8" w:rsidRPr="002B42A7">
          <w:rPr>
            <w:rFonts w:ascii="Times New Roman" w:hAnsi="Times New Roman" w:cs="Times New Roman"/>
            <w:color w:val="000000" w:themeColor="text1"/>
            <w:rPrChange w:id="1821" w:author="Ruijie Xu" w:date="2022-03-10T12:31:00Z">
              <w:rPr>
                <w:color w:val="000000" w:themeColor="text1"/>
              </w:rPr>
            </w:rPrChange>
          </w:rPr>
          <w:t>standard DB</w:t>
        </w:r>
        <w:r w:rsidR="00CB046C" w:rsidRPr="002B42A7">
          <w:rPr>
            <w:rFonts w:ascii="Times New Roman" w:hAnsi="Times New Roman" w:cs="Times New Roman"/>
            <w:color w:val="000000" w:themeColor="text1"/>
            <w:rPrChange w:id="1822" w:author="Ruijie Xu" w:date="2022-03-10T12:31:00Z">
              <w:rPr>
                <w:color w:val="000000" w:themeColor="text1"/>
              </w:rPr>
            </w:rPrChange>
          </w:rPr>
          <w:t xml:space="preserve"> of Kraken2, </w:t>
        </w:r>
        <w:proofErr w:type="spellStart"/>
        <w:r w:rsidR="00CB046C" w:rsidRPr="002B42A7">
          <w:rPr>
            <w:rFonts w:ascii="Times New Roman" w:hAnsi="Times New Roman" w:cs="Times New Roman"/>
            <w:color w:val="000000" w:themeColor="text1"/>
            <w:rPrChange w:id="1823" w:author="Ruijie Xu" w:date="2022-03-10T12:31:00Z">
              <w:rPr>
                <w:color w:val="000000" w:themeColor="text1"/>
              </w:rPr>
            </w:rPrChange>
          </w:rPr>
          <w:lastRenderedPageBreak/>
          <w:t>maxikraken</w:t>
        </w:r>
        <w:proofErr w:type="spellEnd"/>
        <w:r w:rsidR="00CB046C" w:rsidRPr="002B42A7">
          <w:rPr>
            <w:rFonts w:ascii="Times New Roman" w:hAnsi="Times New Roman" w:cs="Times New Roman"/>
            <w:color w:val="000000" w:themeColor="text1"/>
            <w:rPrChange w:id="1824" w:author="Ruijie Xu" w:date="2022-03-10T12:31:00Z">
              <w:rPr>
                <w:color w:val="000000" w:themeColor="text1"/>
              </w:rPr>
            </w:rPrChange>
          </w:rPr>
          <w:t xml:space="preserve"> DB of Krak</w:t>
        </w:r>
      </w:ins>
      <w:ins w:id="1825" w:author="Ruijie Xu" w:date="2022-02-01T16:48:00Z">
        <w:r w:rsidR="00CB046C" w:rsidRPr="002B42A7">
          <w:rPr>
            <w:rFonts w:ascii="Times New Roman" w:hAnsi="Times New Roman" w:cs="Times New Roman"/>
            <w:color w:val="000000" w:themeColor="text1"/>
            <w:rPrChange w:id="1826" w:author="Ruijie Xu" w:date="2022-03-10T12:31:00Z">
              <w:rPr>
                <w:color w:val="000000" w:themeColor="text1"/>
              </w:rPr>
            </w:rPrChange>
          </w:rPr>
          <w:t xml:space="preserve">en2, and </w:t>
        </w:r>
      </w:ins>
      <w:ins w:id="1827" w:author="Ruijie Xu" w:date="2022-02-01T16:47:00Z">
        <w:r w:rsidR="00CB046C" w:rsidRPr="002B42A7">
          <w:rPr>
            <w:rFonts w:ascii="Times New Roman" w:hAnsi="Times New Roman" w:cs="Times New Roman"/>
            <w:color w:val="000000" w:themeColor="text1"/>
            <w:rPrChange w:id="1828" w:author="Ruijie Xu" w:date="2022-03-10T12:31:00Z">
              <w:rPr>
                <w:color w:val="000000" w:themeColor="text1"/>
              </w:rPr>
            </w:rPrChange>
          </w:rPr>
          <w:t>Bracken</w:t>
        </w:r>
      </w:ins>
      <w:ins w:id="1829" w:author="Ruijie Xu" w:date="2022-02-01T16:46:00Z">
        <w:r w:rsidR="006A0FB8" w:rsidRPr="002B42A7">
          <w:rPr>
            <w:rFonts w:ascii="Times New Roman" w:hAnsi="Times New Roman" w:cs="Times New Roman"/>
            <w:color w:val="000000" w:themeColor="text1"/>
            <w:rPrChange w:id="1830" w:author="Ruijie Xu" w:date="2022-03-10T12:31:00Z">
              <w:rPr>
                <w:color w:val="000000" w:themeColor="text1"/>
              </w:rPr>
            </w:rPrChange>
          </w:rPr>
          <w:t>).</w:t>
        </w:r>
      </w:ins>
      <w:ins w:id="1831" w:author="Ruijie Xu" w:date="2022-02-01T16:48:00Z">
        <w:r w:rsidR="00CB046C" w:rsidRPr="002B42A7">
          <w:rPr>
            <w:rFonts w:ascii="Times New Roman" w:hAnsi="Times New Roman" w:cs="Times New Roman"/>
            <w:color w:val="000000" w:themeColor="text1"/>
            <w:rPrChange w:id="1832" w:author="Ruijie Xu" w:date="2022-03-10T12:31:00Z">
              <w:rPr>
                <w:color w:val="000000" w:themeColor="text1"/>
              </w:rPr>
            </w:rPrChange>
          </w:rPr>
          <w:t xml:space="preserve"> Detailed information about DB building is available in Table I. </w:t>
        </w:r>
      </w:ins>
      <w:del w:id="1833" w:author="Ruijie Xu" w:date="2022-01-30T14:51:00Z">
        <w:r w:rsidRPr="002B42A7" w:rsidDel="00D90F53">
          <w:rPr>
            <w:rFonts w:ascii="Times New Roman" w:hAnsi="Times New Roman" w:cs="Times New Roman"/>
            <w:color w:val="000000" w:themeColor="text1"/>
            <w:rPrChange w:id="1834" w:author="Ruijie Xu" w:date="2022-03-10T12:31:00Z">
              <w:rPr>
                <w:color w:val="000000" w:themeColor="text1"/>
              </w:rPr>
            </w:rPrChange>
          </w:rPr>
          <w:delText xml:space="preserve">Three different </w:delText>
        </w:r>
        <w:r w:rsidR="00FE5C5D" w:rsidRPr="002B42A7" w:rsidDel="00D90F53">
          <w:rPr>
            <w:rFonts w:ascii="Times New Roman" w:hAnsi="Times New Roman" w:cs="Times New Roman"/>
            <w:color w:val="000000" w:themeColor="text1"/>
            <w:rPrChange w:id="1835" w:author="Ruijie Xu" w:date="2022-03-10T12:31:00Z">
              <w:rPr>
                <w:color w:val="000000" w:themeColor="text1"/>
              </w:rPr>
            </w:rPrChange>
          </w:rPr>
          <w:delText>DB</w:delText>
        </w:r>
        <w:r w:rsidRPr="002B42A7" w:rsidDel="00D90F53">
          <w:rPr>
            <w:rFonts w:ascii="Times New Roman" w:hAnsi="Times New Roman" w:cs="Times New Roman"/>
            <w:color w:val="000000" w:themeColor="text1"/>
            <w:rPrChange w:id="1836" w:author="Ruijie Xu" w:date="2022-03-10T12:31:00Z">
              <w:rPr>
                <w:color w:val="000000" w:themeColor="text1"/>
              </w:rPr>
            </w:rPrChange>
          </w:rPr>
          <w:delText xml:space="preserve">s were used to evaluate the performance of Kraken2. A prebuilt </w:delText>
        </w:r>
        <w:r w:rsidR="00FE5C5D" w:rsidRPr="002B42A7" w:rsidDel="00D90F53">
          <w:rPr>
            <w:rFonts w:ascii="Times New Roman" w:hAnsi="Times New Roman" w:cs="Times New Roman"/>
            <w:color w:val="000000" w:themeColor="text1"/>
            <w:rPrChange w:id="1837" w:author="Ruijie Xu" w:date="2022-03-10T12:31:00Z">
              <w:rPr>
                <w:color w:val="000000" w:themeColor="text1"/>
              </w:rPr>
            </w:rPrChange>
          </w:rPr>
          <w:delText>DB</w:delText>
        </w:r>
        <w:r w:rsidRPr="002B42A7" w:rsidDel="00D90F53">
          <w:rPr>
            <w:rFonts w:ascii="Times New Roman" w:hAnsi="Times New Roman" w:cs="Times New Roman"/>
            <w:color w:val="000000" w:themeColor="text1"/>
            <w:rPrChange w:id="1838" w:author="Ruijie Xu" w:date="2022-03-10T12:31:00Z">
              <w:rPr>
                <w:color w:val="000000" w:themeColor="text1"/>
              </w:rPr>
            </w:rPrChange>
          </w:rPr>
          <w:delText xml:space="preserve">, MiniKraken2_v1_8GB, was downloaded directly from </w:delText>
        </w:r>
        <w:r w:rsidR="00242EFF" w:rsidRPr="002B42A7" w:rsidDel="00D90F53">
          <w:rPr>
            <w:rFonts w:ascii="Times New Roman" w:hAnsi="Times New Roman" w:cs="Times New Roman"/>
            <w:color w:val="000000" w:themeColor="text1"/>
            <w:rPrChange w:id="1839" w:author="Ruijie Xu" w:date="2022-03-10T12:31:00Z">
              <w:rPr>
                <w:color w:val="000000" w:themeColor="text1"/>
              </w:rPr>
            </w:rPrChange>
          </w:rPr>
          <w:delText>K</w:delText>
        </w:r>
        <w:r w:rsidR="00ED6AC3" w:rsidRPr="002B42A7" w:rsidDel="00D90F53">
          <w:rPr>
            <w:rFonts w:ascii="Times New Roman" w:hAnsi="Times New Roman" w:cs="Times New Roman"/>
            <w:color w:val="000000" w:themeColor="text1"/>
            <w:rPrChange w:id="1840" w:author="Ruijie Xu" w:date="2022-03-10T12:31:00Z">
              <w:rPr>
                <w:color w:val="000000" w:themeColor="text1"/>
              </w:rPr>
            </w:rPrChange>
          </w:rPr>
          <w:delText>raken</w:delText>
        </w:r>
        <w:r w:rsidR="00242EFF" w:rsidRPr="002B42A7" w:rsidDel="00D90F53">
          <w:rPr>
            <w:rFonts w:ascii="Times New Roman" w:hAnsi="Times New Roman" w:cs="Times New Roman"/>
            <w:color w:val="000000" w:themeColor="text1"/>
            <w:rPrChange w:id="1841" w:author="Ruijie Xu" w:date="2022-03-10T12:31:00Z">
              <w:rPr>
                <w:color w:val="000000" w:themeColor="text1"/>
              </w:rPr>
            </w:rPrChange>
          </w:rPr>
          <w:delText xml:space="preserve">2's </w:delText>
        </w:r>
        <w:r w:rsidRPr="002B42A7" w:rsidDel="00D90F53">
          <w:rPr>
            <w:rFonts w:ascii="Times New Roman" w:hAnsi="Times New Roman" w:cs="Times New Roman"/>
            <w:color w:val="000000" w:themeColor="text1"/>
            <w:rPrChange w:id="1842" w:author="Ruijie Xu" w:date="2022-03-10T12:31:00Z">
              <w:rPr>
                <w:color w:val="000000" w:themeColor="text1"/>
              </w:rPr>
            </w:rPrChange>
          </w:rPr>
          <w:delText xml:space="preserve">website. The standard Kraken2 </w:delText>
        </w:r>
        <w:r w:rsidR="00FE5C5D" w:rsidRPr="002B42A7" w:rsidDel="00D90F53">
          <w:rPr>
            <w:rFonts w:ascii="Times New Roman" w:hAnsi="Times New Roman" w:cs="Times New Roman"/>
            <w:color w:val="000000" w:themeColor="text1"/>
            <w:rPrChange w:id="1843" w:author="Ruijie Xu" w:date="2022-03-10T12:31:00Z">
              <w:rPr>
                <w:color w:val="000000" w:themeColor="text1"/>
              </w:rPr>
            </w:rPrChange>
          </w:rPr>
          <w:delText>DB</w:delText>
        </w:r>
        <w:r w:rsidRPr="002B42A7" w:rsidDel="00D90F53">
          <w:rPr>
            <w:rFonts w:ascii="Times New Roman" w:hAnsi="Times New Roman" w:cs="Times New Roman"/>
            <w:color w:val="000000" w:themeColor="text1"/>
            <w:rPrChange w:id="1844" w:author="Ruijie Xu" w:date="2022-03-10T12:31:00Z">
              <w:rPr>
                <w:color w:val="000000" w:themeColor="text1"/>
              </w:rPr>
            </w:rPrChange>
          </w:rPr>
          <w:delText xml:space="preserve"> was built with </w:delText>
        </w:r>
        <w:r w:rsidR="00242EFF" w:rsidRPr="002B42A7" w:rsidDel="00D90F53">
          <w:rPr>
            <w:rFonts w:ascii="Times New Roman" w:hAnsi="Times New Roman" w:cs="Times New Roman"/>
            <w:color w:val="000000" w:themeColor="text1"/>
            <w:rPrChange w:id="1845" w:author="Ruijie Xu" w:date="2022-03-10T12:31:00Z">
              <w:rPr>
                <w:color w:val="000000" w:themeColor="text1"/>
              </w:rPr>
            </w:rPrChange>
          </w:rPr>
          <w:delText xml:space="preserve">Kraken2's </w:delText>
        </w:r>
        <w:r w:rsidR="00FE5C5D" w:rsidRPr="002B42A7" w:rsidDel="00D90F53">
          <w:rPr>
            <w:rFonts w:ascii="Times New Roman" w:hAnsi="Times New Roman" w:cs="Times New Roman"/>
            <w:color w:val="000000" w:themeColor="text1"/>
            <w:rPrChange w:id="1846" w:author="Ruijie Xu" w:date="2022-03-10T12:31:00Z">
              <w:rPr>
                <w:color w:val="000000" w:themeColor="text1"/>
              </w:rPr>
            </w:rPrChange>
          </w:rPr>
          <w:delText>DB</w:delText>
        </w:r>
        <w:r w:rsidRPr="002B42A7" w:rsidDel="00D90F53">
          <w:rPr>
            <w:rFonts w:ascii="Times New Roman" w:hAnsi="Times New Roman" w:cs="Times New Roman"/>
            <w:color w:val="000000" w:themeColor="text1"/>
            <w:rPrChange w:id="1847" w:author="Ruijie Xu" w:date="2022-03-10T12:31:00Z">
              <w:rPr>
                <w:color w:val="000000" w:themeColor="text1"/>
              </w:rPr>
            </w:rPrChange>
          </w:rPr>
          <w:delText xml:space="preserve"> building command </w:delText>
        </w:r>
        <w:r w:rsidR="00242EFF" w:rsidRPr="002B42A7" w:rsidDel="00D90F53">
          <w:rPr>
            <w:rFonts w:ascii="Times New Roman" w:hAnsi="Times New Roman" w:cs="Times New Roman"/>
            <w:color w:val="000000" w:themeColor="text1"/>
            <w:rPrChange w:id="1848" w:author="Ruijie Xu" w:date="2022-03-10T12:31:00Z">
              <w:rPr>
                <w:color w:val="000000" w:themeColor="text1"/>
              </w:rPr>
            </w:rPrChange>
          </w:rPr>
          <w:delText>"</w:delText>
        </w:r>
        <w:r w:rsidRPr="002B42A7" w:rsidDel="00D90F53">
          <w:rPr>
            <w:rFonts w:ascii="Times New Roman" w:hAnsi="Times New Roman" w:cs="Times New Roman"/>
            <w:color w:val="000000" w:themeColor="text1"/>
            <w:rPrChange w:id="1849" w:author="Ruijie Xu" w:date="2022-03-10T12:31:00Z">
              <w:rPr>
                <w:color w:val="000000" w:themeColor="text1"/>
              </w:rPr>
            </w:rPrChange>
          </w:rPr>
          <w:delText>Kraken-build</w:delText>
        </w:r>
        <w:r w:rsidR="00242EFF" w:rsidRPr="002B42A7" w:rsidDel="00D90F53">
          <w:rPr>
            <w:rFonts w:ascii="Times New Roman" w:hAnsi="Times New Roman" w:cs="Times New Roman"/>
            <w:color w:val="000000" w:themeColor="text1"/>
            <w:rPrChange w:id="1850" w:author="Ruijie Xu" w:date="2022-03-10T12:31:00Z">
              <w:rPr>
                <w:color w:val="000000" w:themeColor="text1"/>
              </w:rPr>
            </w:rPrChange>
          </w:rPr>
          <w:delText xml:space="preserve">" </w:delText>
        </w:r>
        <w:r w:rsidRPr="002B42A7" w:rsidDel="00D90F53">
          <w:rPr>
            <w:rFonts w:ascii="Times New Roman" w:hAnsi="Times New Roman" w:cs="Times New Roman"/>
            <w:color w:val="000000" w:themeColor="text1"/>
            <w:rPrChange w:id="1851" w:author="Ruijie Xu" w:date="2022-03-10T12:31:00Z">
              <w:rPr>
                <w:color w:val="000000" w:themeColor="text1"/>
              </w:rPr>
            </w:rPrChange>
          </w:rPr>
          <w:delText xml:space="preserve">with the </w:delText>
        </w:r>
        <w:r w:rsidR="00242EFF" w:rsidRPr="002B42A7" w:rsidDel="00D90F53">
          <w:rPr>
            <w:rFonts w:ascii="Times New Roman" w:hAnsi="Times New Roman" w:cs="Times New Roman"/>
            <w:color w:val="000000" w:themeColor="text1"/>
            <w:rPrChange w:id="1852" w:author="Ruijie Xu" w:date="2022-03-10T12:31:00Z">
              <w:rPr>
                <w:color w:val="000000" w:themeColor="text1"/>
              </w:rPr>
            </w:rPrChange>
          </w:rPr>
          <w:delText>"—</w:delText>
        </w:r>
        <w:r w:rsidRPr="002B42A7" w:rsidDel="00D90F53">
          <w:rPr>
            <w:rFonts w:ascii="Times New Roman" w:hAnsi="Times New Roman" w:cs="Times New Roman"/>
            <w:color w:val="000000" w:themeColor="text1"/>
            <w:rPrChange w:id="1853" w:author="Ruijie Xu" w:date="2022-03-10T12:31:00Z">
              <w:rPr>
                <w:color w:val="000000" w:themeColor="text1"/>
              </w:rPr>
            </w:rPrChange>
          </w:rPr>
          <w:delText>standard</w:delText>
        </w:r>
        <w:r w:rsidR="00242EFF" w:rsidRPr="002B42A7" w:rsidDel="00D90F53">
          <w:rPr>
            <w:rFonts w:ascii="Times New Roman" w:hAnsi="Times New Roman" w:cs="Times New Roman"/>
            <w:color w:val="000000" w:themeColor="text1"/>
            <w:rPrChange w:id="1854" w:author="Ruijie Xu" w:date="2022-03-10T12:31:00Z">
              <w:rPr>
                <w:color w:val="000000" w:themeColor="text1"/>
              </w:rPr>
            </w:rPrChange>
          </w:rPr>
          <w:delText xml:space="preserve">" </w:delText>
        </w:r>
        <w:r w:rsidRPr="002B42A7" w:rsidDel="00D90F53">
          <w:rPr>
            <w:rFonts w:ascii="Times New Roman" w:hAnsi="Times New Roman" w:cs="Times New Roman"/>
            <w:color w:val="000000" w:themeColor="text1"/>
            <w:rPrChange w:id="1855" w:author="Ruijie Xu" w:date="2022-03-10T12:31:00Z">
              <w:rPr>
                <w:color w:val="000000" w:themeColor="text1"/>
              </w:rPr>
            </w:rPrChange>
          </w:rPr>
          <w:delText xml:space="preserve">option. The customized Kraken2 </w:delText>
        </w:r>
        <w:r w:rsidR="00FE5C5D" w:rsidRPr="002B42A7" w:rsidDel="00D90F53">
          <w:rPr>
            <w:rFonts w:ascii="Times New Roman" w:hAnsi="Times New Roman" w:cs="Times New Roman"/>
            <w:color w:val="000000" w:themeColor="text1"/>
            <w:rPrChange w:id="1856" w:author="Ruijie Xu" w:date="2022-03-10T12:31:00Z">
              <w:rPr>
                <w:color w:val="000000" w:themeColor="text1"/>
              </w:rPr>
            </w:rPrChange>
          </w:rPr>
          <w:delText>DB</w:delText>
        </w:r>
        <w:r w:rsidRPr="002B42A7" w:rsidDel="00D90F53">
          <w:rPr>
            <w:rFonts w:ascii="Times New Roman" w:hAnsi="Times New Roman" w:cs="Times New Roman"/>
            <w:color w:val="000000" w:themeColor="text1"/>
            <w:rPrChange w:id="1857" w:author="Ruijie Xu" w:date="2022-03-10T12:31:00Z">
              <w:rPr>
                <w:color w:val="000000" w:themeColor="text1"/>
              </w:rPr>
            </w:rPrChange>
          </w:rPr>
          <w:delText xml:space="preserve"> was built with the addition of all standard </w:delText>
        </w:r>
        <w:r w:rsidR="00FE5C5D" w:rsidRPr="002B42A7" w:rsidDel="00D90F53">
          <w:rPr>
            <w:rFonts w:ascii="Times New Roman" w:hAnsi="Times New Roman" w:cs="Times New Roman"/>
            <w:color w:val="000000" w:themeColor="text1"/>
            <w:rPrChange w:id="1858" w:author="Ruijie Xu" w:date="2022-03-10T12:31:00Z">
              <w:rPr>
                <w:color w:val="000000" w:themeColor="text1"/>
              </w:rPr>
            </w:rPrChange>
          </w:rPr>
          <w:delText>DB</w:delText>
        </w:r>
        <w:r w:rsidRPr="002B42A7" w:rsidDel="00D90F53">
          <w:rPr>
            <w:rFonts w:ascii="Times New Roman" w:hAnsi="Times New Roman" w:cs="Times New Roman"/>
            <w:color w:val="000000" w:themeColor="text1"/>
            <w:rPrChange w:id="1859" w:author="Ruijie Xu" w:date="2022-03-10T12:31:00Z">
              <w:rPr>
                <w:color w:val="000000" w:themeColor="text1"/>
              </w:rPr>
            </w:rPrChange>
          </w:rPr>
          <w:delText xml:space="preserve"> libraries and the addition of the </w:delText>
        </w:r>
        <w:r w:rsidRPr="002B42A7" w:rsidDel="00D90F53">
          <w:rPr>
            <w:rFonts w:ascii="Times New Roman" w:eastAsia="SimSun" w:hAnsi="Times New Roman" w:cs="Times New Roman"/>
            <w:color w:val="000000" w:themeColor="text1"/>
            <w:rPrChange w:id="1860" w:author="Ruijie Xu" w:date="2022-03-10T12:31:00Z">
              <w:rPr>
                <w:rFonts w:eastAsia="SimSun"/>
                <w:color w:val="000000" w:themeColor="text1"/>
              </w:rPr>
            </w:rPrChange>
          </w:rPr>
          <w:delText xml:space="preserve">Refseq genome R. norvegicus (GCF_000001895.5_Rnor_6.0) and Refseq genome </w:delText>
        </w:r>
        <w:r w:rsidRPr="002B42A7" w:rsidDel="00D90F53">
          <w:rPr>
            <w:rFonts w:ascii="Times New Roman" w:eastAsia="SimSun" w:hAnsi="Times New Roman" w:cs="Times New Roman"/>
            <w:i/>
            <w:iCs/>
            <w:color w:val="000000" w:themeColor="text1"/>
            <w:rPrChange w:id="1861" w:author="Ruijie Xu" w:date="2022-03-10T12:31:00Z">
              <w:rPr>
                <w:rFonts w:eastAsia="SimSun"/>
                <w:i/>
                <w:iCs/>
                <w:color w:val="000000" w:themeColor="text1"/>
              </w:rPr>
            </w:rPrChange>
          </w:rPr>
          <w:delText>R. rattus</w:delText>
        </w:r>
        <w:r w:rsidRPr="002B42A7" w:rsidDel="00D90F53">
          <w:rPr>
            <w:rFonts w:ascii="Times New Roman" w:eastAsia="SimSun" w:hAnsi="Times New Roman" w:cs="Times New Roman"/>
            <w:color w:val="000000" w:themeColor="text1"/>
            <w:rPrChange w:id="1862" w:author="Ruijie Xu" w:date="2022-03-10T12:31:00Z">
              <w:rPr>
                <w:rFonts w:eastAsia="SimSun"/>
                <w:color w:val="000000" w:themeColor="text1"/>
              </w:rPr>
            </w:rPrChange>
          </w:rPr>
          <w:delText xml:space="preserve"> (GCF_011064425.1_Rrattus_CSIRO_v1). </w:delText>
        </w:r>
        <w:r w:rsidR="00242EFF" w:rsidRPr="002B42A7" w:rsidDel="00D90F53">
          <w:rPr>
            <w:rFonts w:ascii="Times New Roman" w:hAnsi="Times New Roman" w:cs="Times New Roman"/>
            <w:color w:val="000000" w:themeColor="text1"/>
            <w:rPrChange w:id="1863" w:author="Ruijie Xu" w:date="2022-03-10T12:31:00Z">
              <w:rPr>
                <w:color w:val="000000" w:themeColor="text1"/>
              </w:rPr>
            </w:rPrChange>
          </w:rPr>
          <w:delText xml:space="preserve">CLARK's </w:delText>
        </w:r>
        <w:r w:rsidRPr="002B42A7" w:rsidDel="00D90F53">
          <w:rPr>
            <w:rFonts w:ascii="Times New Roman" w:hAnsi="Times New Roman" w:cs="Times New Roman"/>
            <w:color w:val="000000" w:themeColor="text1"/>
            <w:rPrChange w:id="1864" w:author="Ruijie Xu" w:date="2022-03-10T12:31:00Z">
              <w:rPr>
                <w:color w:val="000000" w:themeColor="text1"/>
              </w:rPr>
            </w:rPrChange>
          </w:rPr>
          <w:delText xml:space="preserve">discriminative 31-mer </w:delText>
        </w:r>
        <w:r w:rsidR="00FE5C5D" w:rsidRPr="002B42A7" w:rsidDel="00D90F53">
          <w:rPr>
            <w:rFonts w:ascii="Times New Roman" w:hAnsi="Times New Roman" w:cs="Times New Roman"/>
            <w:color w:val="000000" w:themeColor="text1"/>
            <w:rPrChange w:id="1865" w:author="Ruijie Xu" w:date="2022-03-10T12:31:00Z">
              <w:rPr>
                <w:color w:val="000000" w:themeColor="text1"/>
              </w:rPr>
            </w:rPrChange>
          </w:rPr>
          <w:delText>DB</w:delText>
        </w:r>
        <w:r w:rsidRPr="002B42A7" w:rsidDel="00D90F53">
          <w:rPr>
            <w:rFonts w:ascii="Times New Roman" w:hAnsi="Times New Roman" w:cs="Times New Roman"/>
            <w:color w:val="000000" w:themeColor="text1"/>
            <w:rPrChange w:id="1866" w:author="Ruijie Xu" w:date="2022-03-10T12:31:00Z">
              <w:rPr>
                <w:color w:val="000000" w:themeColor="text1"/>
              </w:rPr>
            </w:rPrChange>
          </w:rPr>
          <w:delText xml:space="preserve"> was built with the addition of Human, Bacteria, Archaea, and </w:delText>
        </w:r>
        <w:r w:rsidR="00242EFF" w:rsidRPr="002B42A7" w:rsidDel="00D90F53">
          <w:rPr>
            <w:rFonts w:ascii="Times New Roman" w:hAnsi="Times New Roman" w:cs="Times New Roman"/>
            <w:color w:val="000000" w:themeColor="text1"/>
            <w:rPrChange w:id="1867" w:author="Ruijie Xu" w:date="2022-03-10T12:31:00Z">
              <w:rPr>
                <w:color w:val="000000" w:themeColor="text1"/>
              </w:rPr>
            </w:rPrChange>
          </w:rPr>
          <w:delText xml:space="preserve">Viruses' </w:delText>
        </w:r>
        <w:r w:rsidRPr="002B42A7" w:rsidDel="00D90F53">
          <w:rPr>
            <w:rFonts w:ascii="Times New Roman" w:hAnsi="Times New Roman" w:cs="Times New Roman"/>
            <w:color w:val="000000" w:themeColor="text1"/>
            <w:rPrChange w:id="1868" w:author="Ruijie Xu" w:date="2022-03-10T12:31:00Z">
              <w:rPr>
                <w:color w:val="000000" w:themeColor="text1"/>
              </w:rPr>
            </w:rPrChange>
          </w:rPr>
          <w:delText xml:space="preserve">NCBI RefSeq libraries, RefSeq genomes of </w:delText>
        </w:r>
        <w:r w:rsidRPr="002B42A7" w:rsidDel="00D90F53">
          <w:rPr>
            <w:rFonts w:ascii="Times New Roman" w:hAnsi="Times New Roman" w:cs="Times New Roman"/>
            <w:i/>
            <w:iCs/>
            <w:color w:val="000000" w:themeColor="text1"/>
            <w:rPrChange w:id="1869" w:author="Ruijie Xu" w:date="2022-03-10T12:31:00Z">
              <w:rPr>
                <w:i/>
                <w:iCs/>
                <w:color w:val="000000" w:themeColor="text1"/>
              </w:rPr>
            </w:rPrChange>
          </w:rPr>
          <w:delText>R. rattus</w:delText>
        </w:r>
        <w:r w:rsidRPr="002B42A7" w:rsidDel="00D90F53">
          <w:rPr>
            <w:rFonts w:ascii="Times New Roman" w:hAnsi="Times New Roman" w:cs="Times New Roman"/>
            <w:color w:val="000000" w:themeColor="text1"/>
            <w:rPrChange w:id="1870" w:author="Ruijie Xu" w:date="2022-03-10T12:31:00Z">
              <w:rPr>
                <w:color w:val="000000" w:themeColor="text1"/>
              </w:rPr>
            </w:rPrChange>
          </w:rPr>
          <w:delText xml:space="preserve"> and </w:delText>
        </w:r>
        <w:r w:rsidRPr="002B42A7" w:rsidDel="00D90F53">
          <w:rPr>
            <w:rFonts w:ascii="Times New Roman" w:hAnsi="Times New Roman" w:cs="Times New Roman"/>
            <w:i/>
            <w:iCs/>
            <w:color w:val="000000" w:themeColor="text1"/>
            <w:rPrChange w:id="1871" w:author="Ruijie Xu" w:date="2022-03-10T12:31:00Z">
              <w:rPr>
                <w:i/>
                <w:iCs/>
                <w:color w:val="000000" w:themeColor="text1"/>
              </w:rPr>
            </w:rPrChange>
          </w:rPr>
          <w:delText>R. norvegicus</w:delText>
        </w:r>
        <w:r w:rsidRPr="002B42A7" w:rsidDel="00D90F53">
          <w:rPr>
            <w:rFonts w:ascii="Times New Roman" w:hAnsi="Times New Roman" w:cs="Times New Roman"/>
            <w:color w:val="000000" w:themeColor="text1"/>
            <w:rPrChange w:id="1872" w:author="Ruijie Xu" w:date="2022-03-10T12:31:00Z">
              <w:rPr>
                <w:color w:val="000000" w:themeColor="text1"/>
              </w:rPr>
            </w:rPrChange>
          </w:rPr>
          <w:delText xml:space="preserve">, and UniVec_Core sequences in the Custom libraries. </w:delText>
        </w:r>
      </w:del>
    </w:p>
    <w:p w14:paraId="65B6CD87" w14:textId="5113F735" w:rsidR="00C0014F" w:rsidRPr="002B42A7" w:rsidDel="007C319A" w:rsidRDefault="00C0014F" w:rsidP="00271EA9">
      <w:pPr>
        <w:spacing w:line="480" w:lineRule="auto"/>
        <w:rPr>
          <w:del w:id="1873" w:author="Ruijie Xu" w:date="2022-02-01T16:49:00Z"/>
          <w:rFonts w:ascii="Times New Roman" w:hAnsi="Times New Roman" w:cs="Times New Roman"/>
          <w:color w:val="000000" w:themeColor="text1"/>
          <w:u w:val="single"/>
          <w:rPrChange w:id="1874" w:author="Ruijie Xu" w:date="2022-03-10T12:31:00Z">
            <w:rPr>
              <w:del w:id="1875" w:author="Ruijie Xu" w:date="2022-02-01T16:49:00Z"/>
              <w:color w:val="000000" w:themeColor="text1"/>
              <w:u w:val="single"/>
            </w:rPr>
          </w:rPrChange>
        </w:rPr>
      </w:pPr>
    </w:p>
    <w:p w14:paraId="05FF9622" w14:textId="77777777" w:rsidR="007C319A" w:rsidRPr="002B42A7" w:rsidRDefault="007C319A" w:rsidP="00271EA9">
      <w:pPr>
        <w:spacing w:line="480" w:lineRule="auto"/>
        <w:rPr>
          <w:ins w:id="1876" w:author="Ruijie Xu" w:date="2022-02-01T16:49:00Z"/>
          <w:rFonts w:ascii="Times New Roman" w:hAnsi="Times New Roman" w:cs="Times New Roman"/>
          <w:color w:val="000000" w:themeColor="text1"/>
          <w:u w:val="single"/>
          <w:rPrChange w:id="1877" w:author="Ruijie Xu" w:date="2022-03-10T12:31:00Z">
            <w:rPr>
              <w:ins w:id="1878" w:author="Ruijie Xu" w:date="2022-02-01T16:49:00Z"/>
              <w:color w:val="000000" w:themeColor="text1"/>
              <w:u w:val="single"/>
            </w:rPr>
          </w:rPrChange>
        </w:rPr>
      </w:pPr>
    </w:p>
    <w:p w14:paraId="30F795E7" w14:textId="1605BDD3" w:rsidR="00C0014F" w:rsidRPr="002B42A7" w:rsidDel="00540FCF" w:rsidRDefault="00FB322B" w:rsidP="003A137D">
      <w:pPr>
        <w:spacing w:line="480" w:lineRule="auto"/>
        <w:rPr>
          <w:del w:id="1879" w:author="Ruijie Xu" w:date="2022-01-30T14:48:00Z"/>
          <w:rFonts w:ascii="Times New Roman" w:eastAsia="SimSun" w:hAnsi="Times New Roman" w:cs="Times New Roman"/>
          <w:color w:val="000000" w:themeColor="text1"/>
          <w:rPrChange w:id="1880" w:author="Ruijie Xu" w:date="2022-03-10T12:31:00Z">
            <w:rPr>
              <w:del w:id="1881" w:author="Ruijie Xu" w:date="2022-01-30T14:48:00Z"/>
              <w:rFonts w:ascii="Calibri" w:eastAsia="SimSun" w:hAnsi="Calibri" w:cs="Calibri"/>
              <w:color w:val="000000" w:themeColor="text1"/>
            </w:rPr>
          </w:rPrChange>
        </w:rPr>
      </w:pPr>
      <w:ins w:id="1882" w:author="Liliana Salvador" w:date="2022-02-22T18:58:00Z">
        <w:r w:rsidRPr="002B42A7">
          <w:rPr>
            <w:rFonts w:ascii="Times New Roman" w:hAnsi="Times New Roman" w:cs="Times New Roman"/>
            <w:color w:val="000000" w:themeColor="text1"/>
            <w:rPrChange w:id="1883" w:author="Ruijie Xu" w:date="2022-03-10T12:31:00Z">
              <w:rPr>
                <w:color w:val="000000" w:themeColor="text1"/>
              </w:rPr>
            </w:rPrChange>
          </w:rPr>
          <w:t xml:space="preserve">For this specific analysis, </w:t>
        </w:r>
        <w:del w:id="1884" w:author="Ruijie Xu" w:date="2022-03-16T16:12:00Z">
          <w:r w:rsidRPr="002B42A7" w:rsidDel="00CA1B0D">
            <w:rPr>
              <w:rFonts w:ascii="Times New Roman" w:hAnsi="Times New Roman" w:cs="Times New Roman"/>
              <w:color w:val="000000" w:themeColor="text1"/>
              <w:rPrChange w:id="1885" w:author="Ruijie Xu" w:date="2022-03-10T12:31:00Z">
                <w:rPr>
                  <w:color w:val="000000" w:themeColor="text1"/>
                </w:rPr>
              </w:rPrChange>
            </w:rPr>
            <w:delText>a c</w:delText>
          </w:r>
        </w:del>
      </w:ins>
      <w:ins w:id="1886" w:author="Ruijie Xu" w:date="2022-03-16T16:12:00Z">
        <w:r w:rsidR="00CA1B0D">
          <w:rPr>
            <w:rFonts w:ascii="Times New Roman" w:hAnsi="Times New Roman" w:cs="Times New Roman"/>
            <w:color w:val="000000" w:themeColor="text1"/>
          </w:rPr>
          <w:t>customized</w:t>
        </w:r>
      </w:ins>
      <w:ins w:id="1887" w:author="Ruijie Xu" w:date="2022-02-01T16:50:00Z">
        <w:r w:rsidR="007C319A" w:rsidRPr="002B42A7">
          <w:rPr>
            <w:rFonts w:ascii="Times New Roman" w:hAnsi="Times New Roman" w:cs="Times New Roman"/>
            <w:color w:val="000000" w:themeColor="text1"/>
            <w:rPrChange w:id="1888" w:author="Ruijie Xu" w:date="2022-03-10T12:31:00Z">
              <w:rPr>
                <w:color w:val="000000" w:themeColor="text1"/>
                <w:u w:val="single"/>
              </w:rPr>
            </w:rPrChange>
          </w:rPr>
          <w:t xml:space="preserve"> Kraken2 DB </w:t>
        </w:r>
        <w:del w:id="1889" w:author="Liliana Salvador" w:date="2022-02-22T18:59:00Z">
          <w:r w:rsidR="007C319A" w:rsidRPr="002B42A7" w:rsidDel="00FB322B">
            <w:rPr>
              <w:rFonts w:ascii="Times New Roman" w:hAnsi="Times New Roman" w:cs="Times New Roman"/>
              <w:color w:val="000000" w:themeColor="text1"/>
              <w:rPrChange w:id="1890" w:author="Ruijie Xu" w:date="2022-03-10T12:31:00Z">
                <w:rPr>
                  <w:color w:val="000000" w:themeColor="text1"/>
                  <w:u w:val="single"/>
                </w:rPr>
              </w:rPrChange>
            </w:rPr>
            <w:delText>Building</w:delText>
          </w:r>
          <w:r w:rsidR="007C319A" w:rsidRPr="002B42A7" w:rsidDel="00FB322B">
            <w:rPr>
              <w:rFonts w:ascii="Times New Roman" w:hAnsi="Times New Roman" w:cs="Times New Roman"/>
              <w:color w:val="000000" w:themeColor="text1"/>
              <w:rPrChange w:id="1891" w:author="Ruijie Xu" w:date="2022-03-10T12:31:00Z">
                <w:rPr>
                  <w:b/>
                  <w:bCs/>
                  <w:color w:val="000000" w:themeColor="text1"/>
                </w:rPr>
              </w:rPrChange>
            </w:rPr>
            <w:delText xml:space="preserve"> </w:delText>
          </w:r>
        </w:del>
      </w:ins>
      <w:ins w:id="1892" w:author="Ruijie Xu" w:date="2022-02-01T16:52:00Z">
        <w:del w:id="1893" w:author="Liliana Salvador" w:date="2022-02-22T18:59:00Z">
          <w:r w:rsidR="007C319A" w:rsidRPr="002B42A7" w:rsidDel="00FB322B">
            <w:rPr>
              <w:rFonts w:ascii="Times New Roman" w:hAnsi="Times New Roman" w:cs="Times New Roman"/>
              <w:color w:val="000000" w:themeColor="text1"/>
              <w:rPrChange w:id="1894" w:author="Ruijie Xu" w:date="2022-03-10T12:31:00Z">
                <w:rPr>
                  <w:b/>
                  <w:bCs/>
                  <w:color w:val="000000" w:themeColor="text1"/>
                </w:rPr>
              </w:rPrChange>
            </w:rPr>
            <w:delText>of</w:delText>
          </w:r>
          <w:r w:rsidR="007C319A" w:rsidRPr="002B42A7" w:rsidDel="00FB322B">
            <w:rPr>
              <w:rFonts w:ascii="Times New Roman" w:hAnsi="Times New Roman" w:cs="Times New Roman"/>
              <w:b/>
              <w:bCs/>
              <w:color w:val="000000" w:themeColor="text1"/>
              <w:rPrChange w:id="1895" w:author="Ruijie Xu" w:date="2022-03-10T12:31:00Z">
                <w:rPr>
                  <w:b/>
                  <w:bCs/>
                  <w:color w:val="000000" w:themeColor="text1"/>
                </w:rPr>
              </w:rPrChange>
            </w:rPr>
            <w:delText xml:space="preserve"> </w:delText>
          </w:r>
        </w:del>
      </w:ins>
      <w:ins w:id="1896" w:author="Ruijie Xu" w:date="2022-02-01T16:50:00Z">
        <w:del w:id="1897" w:author="Liliana Salvador" w:date="2022-02-22T18:59:00Z">
          <w:r w:rsidR="007C319A" w:rsidRPr="002B42A7" w:rsidDel="00FB322B">
            <w:rPr>
              <w:rFonts w:ascii="Times New Roman" w:hAnsi="Times New Roman" w:cs="Times New Roman"/>
              <w:color w:val="000000" w:themeColor="text1"/>
              <w:rPrChange w:id="1898" w:author="Ruijie Xu" w:date="2022-03-10T12:31:00Z">
                <w:rPr>
                  <w:color w:val="000000" w:themeColor="text1"/>
                </w:rPr>
              </w:rPrChange>
            </w:rPr>
            <w:delText xml:space="preserve">Kraken2’s custom DB </w:delText>
          </w:r>
        </w:del>
        <w:r w:rsidR="007C319A" w:rsidRPr="002B42A7">
          <w:rPr>
            <w:rFonts w:ascii="Times New Roman" w:hAnsi="Times New Roman" w:cs="Times New Roman"/>
            <w:color w:val="000000" w:themeColor="text1"/>
            <w:rPrChange w:id="1899" w:author="Ruijie Xu" w:date="2022-03-10T12:31:00Z">
              <w:rPr>
                <w:color w:val="000000" w:themeColor="text1"/>
              </w:rPr>
            </w:rPrChange>
          </w:rPr>
          <w:t>was buil</w:t>
        </w:r>
      </w:ins>
      <w:ins w:id="1900" w:author="Ruijie Xu" w:date="2022-02-01T16:51:00Z">
        <w:r w:rsidR="007C319A" w:rsidRPr="002B42A7">
          <w:rPr>
            <w:rFonts w:ascii="Times New Roman" w:hAnsi="Times New Roman" w:cs="Times New Roman"/>
            <w:color w:val="000000" w:themeColor="text1"/>
            <w:rPrChange w:id="1901" w:author="Ruijie Xu" w:date="2022-03-10T12:31:00Z">
              <w:rPr>
                <w:color w:val="000000" w:themeColor="text1"/>
              </w:rPr>
            </w:rPrChange>
          </w:rPr>
          <w:t>t</w:t>
        </w:r>
      </w:ins>
      <w:ins w:id="1902" w:author="Ruijie Xu" w:date="2022-02-01T16:50:00Z">
        <w:r w:rsidR="007C319A" w:rsidRPr="002B42A7">
          <w:rPr>
            <w:rFonts w:ascii="Times New Roman" w:hAnsi="Times New Roman" w:cs="Times New Roman"/>
            <w:color w:val="000000" w:themeColor="text1"/>
            <w:rPrChange w:id="1903" w:author="Ruijie Xu" w:date="2022-03-10T12:31:00Z">
              <w:rPr>
                <w:color w:val="000000" w:themeColor="text1"/>
              </w:rPr>
            </w:rPrChange>
          </w:rPr>
          <w:t xml:space="preserve"> following the </w:t>
        </w:r>
      </w:ins>
      <w:ins w:id="1904" w:author="Liliana Salvador" w:date="2022-02-22T18:59:00Z">
        <w:r w:rsidRPr="002B42A7">
          <w:rPr>
            <w:rFonts w:ascii="Times New Roman" w:hAnsi="Times New Roman" w:cs="Times New Roman"/>
            <w:color w:val="000000" w:themeColor="text1"/>
            <w:rPrChange w:id="1905" w:author="Ruijie Xu" w:date="2022-03-10T12:31:00Z">
              <w:rPr>
                <w:color w:val="000000" w:themeColor="text1"/>
              </w:rPr>
            </w:rPrChange>
          </w:rPr>
          <w:t>manual’</w:t>
        </w:r>
      </w:ins>
      <w:ins w:id="1906" w:author="Liliana Salvador" w:date="2022-03-08T18:20:00Z">
        <w:r w:rsidR="00074744" w:rsidRPr="002B42A7">
          <w:rPr>
            <w:rFonts w:ascii="Times New Roman" w:hAnsi="Times New Roman" w:cs="Times New Roman"/>
            <w:color w:val="000000" w:themeColor="text1"/>
            <w:rPrChange w:id="1907" w:author="Ruijie Xu" w:date="2022-03-10T12:31:00Z">
              <w:rPr>
                <w:rFonts w:ascii="Calibri" w:hAnsi="Calibri" w:cs="Calibri"/>
                <w:color w:val="000000" w:themeColor="text1"/>
              </w:rPr>
            </w:rPrChange>
          </w:rPr>
          <w:t>s</w:t>
        </w:r>
      </w:ins>
      <w:ins w:id="1908" w:author="Liliana Salvador" w:date="2022-02-22T18:59:00Z">
        <w:del w:id="1909" w:author="Rajeev, Sree" w:date="2022-02-28T15:08:00Z">
          <w:r w:rsidRPr="002B42A7" w:rsidDel="00C219AD">
            <w:rPr>
              <w:rFonts w:ascii="Times New Roman" w:hAnsi="Times New Roman" w:cs="Times New Roman"/>
              <w:color w:val="000000" w:themeColor="text1"/>
              <w:rPrChange w:id="1910" w:author="Ruijie Xu" w:date="2022-03-10T12:31:00Z">
                <w:rPr>
                  <w:color w:val="000000" w:themeColor="text1"/>
                </w:rPr>
              </w:rPrChange>
            </w:rPr>
            <w:delText>s</w:delText>
          </w:r>
        </w:del>
        <w:r w:rsidRPr="002B42A7">
          <w:rPr>
            <w:rFonts w:ascii="Times New Roman" w:hAnsi="Times New Roman" w:cs="Times New Roman"/>
            <w:color w:val="000000" w:themeColor="text1"/>
            <w:rPrChange w:id="1911" w:author="Ruijie Xu" w:date="2022-03-10T12:31:00Z">
              <w:rPr>
                <w:color w:val="000000" w:themeColor="text1"/>
              </w:rPr>
            </w:rPrChange>
          </w:rPr>
          <w:t xml:space="preserve"> </w:t>
        </w:r>
      </w:ins>
      <w:ins w:id="1912" w:author="Ruijie Xu" w:date="2022-02-01T16:51:00Z">
        <w:r w:rsidR="007C319A" w:rsidRPr="002B42A7">
          <w:rPr>
            <w:rFonts w:ascii="Times New Roman" w:hAnsi="Times New Roman" w:cs="Times New Roman"/>
            <w:color w:val="000000" w:themeColor="text1"/>
            <w:rPrChange w:id="1913" w:author="Ruijie Xu" w:date="2022-03-10T12:31:00Z">
              <w:rPr>
                <w:color w:val="000000" w:themeColor="text1"/>
              </w:rPr>
            </w:rPrChange>
          </w:rPr>
          <w:t>instructions</w:t>
        </w:r>
        <w:del w:id="1914" w:author="Liliana Salvador" w:date="2022-02-22T19:00:00Z">
          <w:r w:rsidR="007C319A" w:rsidRPr="002B42A7" w:rsidDel="00FB322B">
            <w:rPr>
              <w:rFonts w:ascii="Times New Roman" w:hAnsi="Times New Roman" w:cs="Times New Roman"/>
              <w:color w:val="000000" w:themeColor="text1"/>
              <w:rPrChange w:id="1915" w:author="Ruijie Xu" w:date="2022-03-10T12:31:00Z">
                <w:rPr>
                  <w:color w:val="000000" w:themeColor="text1"/>
                </w:rPr>
              </w:rPrChange>
            </w:rPr>
            <w:delText xml:space="preserve"> on building customized DB</w:delText>
          </w:r>
        </w:del>
        <w:r w:rsidR="007C319A" w:rsidRPr="002B42A7">
          <w:rPr>
            <w:rFonts w:ascii="Times New Roman" w:hAnsi="Times New Roman" w:cs="Times New Roman"/>
            <w:color w:val="000000" w:themeColor="text1"/>
            <w:rPrChange w:id="1916" w:author="Ruijie Xu" w:date="2022-03-10T12:31:00Z">
              <w:rPr>
                <w:color w:val="000000" w:themeColor="text1"/>
              </w:rPr>
            </w:rPrChange>
          </w:rPr>
          <w:t>.</w:t>
        </w:r>
      </w:ins>
      <w:ins w:id="1917" w:author="Ruijie Xu" w:date="2022-02-01T16:52:00Z">
        <w:r w:rsidR="007C319A" w:rsidRPr="002B42A7">
          <w:rPr>
            <w:rFonts w:ascii="Times New Roman" w:hAnsi="Times New Roman" w:cs="Times New Roman"/>
            <w:color w:val="000000" w:themeColor="text1"/>
            <w:rPrChange w:id="1918" w:author="Ruijie Xu" w:date="2022-03-10T12:31:00Z">
              <w:rPr>
                <w:color w:val="000000" w:themeColor="text1"/>
              </w:rPr>
            </w:rPrChange>
          </w:rPr>
          <w:t xml:space="preserve"> All </w:t>
        </w:r>
      </w:ins>
      <w:ins w:id="1919" w:author="Ruijie Xu" w:date="2022-02-01T16:53:00Z">
        <w:r w:rsidR="00C755FC" w:rsidRPr="002B42A7">
          <w:rPr>
            <w:rFonts w:ascii="Times New Roman" w:hAnsi="Times New Roman" w:cs="Times New Roman"/>
            <w:color w:val="000000" w:themeColor="text1"/>
            <w:rPrChange w:id="1920" w:author="Ruijie Xu" w:date="2022-03-10T12:31:00Z">
              <w:rPr>
                <w:color w:val="000000" w:themeColor="text1"/>
              </w:rPr>
            </w:rPrChange>
          </w:rPr>
          <w:t xml:space="preserve">the </w:t>
        </w:r>
      </w:ins>
      <w:ins w:id="1921" w:author="Ruijie Xu" w:date="2022-02-01T16:52:00Z">
        <w:r w:rsidR="007C319A" w:rsidRPr="002B42A7">
          <w:rPr>
            <w:rFonts w:ascii="Times New Roman" w:hAnsi="Times New Roman" w:cs="Times New Roman"/>
            <w:color w:val="000000" w:themeColor="text1"/>
            <w:rPrChange w:id="1922" w:author="Ruijie Xu" w:date="2022-03-10T12:31:00Z">
              <w:rPr>
                <w:color w:val="000000" w:themeColor="text1"/>
              </w:rPr>
            </w:rPrChange>
          </w:rPr>
          <w:t xml:space="preserve">libraries </w:t>
        </w:r>
        <w:del w:id="1923" w:author="Liliana Salvador" w:date="2022-03-08T18:21:00Z">
          <w:r w:rsidR="00C755FC" w:rsidRPr="002B42A7" w:rsidDel="00074744">
            <w:rPr>
              <w:rFonts w:ascii="Times New Roman" w:hAnsi="Times New Roman" w:cs="Times New Roman"/>
              <w:color w:val="000000" w:themeColor="text1"/>
              <w:rPrChange w:id="1924" w:author="Ruijie Xu" w:date="2022-03-10T12:31:00Z">
                <w:rPr>
                  <w:color w:val="000000" w:themeColor="text1"/>
                </w:rPr>
              </w:rPrChange>
            </w:rPr>
            <w:delText>included</w:delText>
          </w:r>
        </w:del>
      </w:ins>
      <w:ins w:id="1925" w:author="Liliana Salvador" w:date="2022-03-08T18:21:00Z">
        <w:r w:rsidR="00074744" w:rsidRPr="002B42A7">
          <w:rPr>
            <w:rFonts w:ascii="Times New Roman" w:hAnsi="Times New Roman" w:cs="Times New Roman"/>
            <w:color w:val="000000" w:themeColor="text1"/>
            <w:rPrChange w:id="1926" w:author="Ruijie Xu" w:date="2022-03-10T12:31:00Z">
              <w:rPr>
                <w:rFonts w:ascii="Calibri" w:hAnsi="Calibri" w:cs="Calibri"/>
                <w:color w:val="000000" w:themeColor="text1"/>
              </w:rPr>
            </w:rPrChange>
          </w:rPr>
          <w:t>present</w:t>
        </w:r>
      </w:ins>
      <w:ins w:id="1927" w:author="Ruijie Xu" w:date="2022-02-01T16:52:00Z">
        <w:r w:rsidR="00C755FC" w:rsidRPr="002B42A7">
          <w:rPr>
            <w:rFonts w:ascii="Times New Roman" w:hAnsi="Times New Roman" w:cs="Times New Roman"/>
            <w:color w:val="000000" w:themeColor="text1"/>
            <w:rPrChange w:id="1928" w:author="Ruijie Xu" w:date="2022-03-10T12:31:00Z">
              <w:rPr>
                <w:color w:val="000000" w:themeColor="text1"/>
              </w:rPr>
            </w:rPrChange>
          </w:rPr>
          <w:t xml:space="preserve"> in </w:t>
        </w:r>
      </w:ins>
      <w:ins w:id="1929" w:author="Liliana Salvador" w:date="2022-02-22T18:59:00Z">
        <w:r w:rsidRPr="002B42A7">
          <w:rPr>
            <w:rFonts w:ascii="Times New Roman" w:hAnsi="Times New Roman" w:cs="Times New Roman"/>
            <w:color w:val="000000" w:themeColor="text1"/>
            <w:rPrChange w:id="1930" w:author="Ruijie Xu" w:date="2022-03-10T12:31:00Z">
              <w:rPr>
                <w:color w:val="000000" w:themeColor="text1"/>
              </w:rPr>
            </w:rPrChange>
          </w:rPr>
          <w:t xml:space="preserve">Kraken2’s </w:t>
        </w:r>
      </w:ins>
      <w:ins w:id="1931" w:author="Ruijie Xu" w:date="2022-02-01T16:52:00Z">
        <w:del w:id="1932" w:author="Liliana Salvador" w:date="2022-02-22T18:59:00Z">
          <w:r w:rsidR="00C755FC" w:rsidRPr="002B42A7" w:rsidDel="00FB322B">
            <w:rPr>
              <w:rFonts w:ascii="Times New Roman" w:hAnsi="Times New Roman" w:cs="Times New Roman"/>
              <w:color w:val="000000" w:themeColor="text1"/>
              <w:rPrChange w:id="1933" w:author="Ruijie Xu" w:date="2022-03-10T12:31:00Z">
                <w:rPr>
                  <w:color w:val="000000" w:themeColor="text1"/>
                </w:rPr>
              </w:rPrChange>
            </w:rPr>
            <w:delText xml:space="preserve">the </w:delText>
          </w:r>
        </w:del>
        <w:r w:rsidR="00C755FC" w:rsidRPr="002B42A7">
          <w:rPr>
            <w:rFonts w:ascii="Times New Roman" w:hAnsi="Times New Roman" w:cs="Times New Roman"/>
            <w:color w:val="000000" w:themeColor="text1"/>
            <w:rPrChange w:id="1934" w:author="Ruijie Xu" w:date="2022-03-10T12:31:00Z">
              <w:rPr>
                <w:color w:val="000000" w:themeColor="text1"/>
              </w:rPr>
            </w:rPrChange>
          </w:rPr>
          <w:t>standard DB</w:t>
        </w:r>
        <w:del w:id="1935" w:author="Liliana Salvador" w:date="2022-02-22T18:59:00Z">
          <w:r w:rsidR="00C755FC" w:rsidRPr="002B42A7" w:rsidDel="00FB322B">
            <w:rPr>
              <w:rFonts w:ascii="Times New Roman" w:hAnsi="Times New Roman" w:cs="Times New Roman"/>
              <w:color w:val="000000" w:themeColor="text1"/>
              <w:rPrChange w:id="1936" w:author="Ruijie Xu" w:date="2022-03-10T12:31:00Z">
                <w:rPr>
                  <w:color w:val="000000" w:themeColor="text1"/>
                </w:rPr>
              </w:rPrChange>
            </w:rPr>
            <w:delText>S</w:delText>
          </w:r>
        </w:del>
        <w:r w:rsidR="00C755FC" w:rsidRPr="002B42A7">
          <w:rPr>
            <w:rFonts w:ascii="Times New Roman" w:hAnsi="Times New Roman" w:cs="Times New Roman"/>
            <w:color w:val="000000" w:themeColor="text1"/>
            <w:rPrChange w:id="1937" w:author="Ruijie Xu" w:date="2022-03-10T12:31:00Z">
              <w:rPr>
                <w:color w:val="000000" w:themeColor="text1"/>
              </w:rPr>
            </w:rPrChange>
          </w:rPr>
          <w:t xml:space="preserve"> </w:t>
        </w:r>
        <w:del w:id="1938" w:author="Liliana Salvador" w:date="2022-02-22T18:59:00Z">
          <w:r w:rsidR="00C755FC" w:rsidRPr="002B42A7" w:rsidDel="00FB322B">
            <w:rPr>
              <w:rFonts w:ascii="Times New Roman" w:hAnsi="Times New Roman" w:cs="Times New Roman"/>
              <w:color w:val="000000" w:themeColor="text1"/>
              <w:rPrChange w:id="1939" w:author="Ruijie Xu" w:date="2022-03-10T12:31:00Z">
                <w:rPr>
                  <w:color w:val="000000" w:themeColor="text1"/>
                </w:rPr>
              </w:rPrChange>
            </w:rPr>
            <w:delText xml:space="preserve">of Kraken2 </w:delText>
          </w:r>
        </w:del>
      </w:ins>
      <w:ins w:id="1940" w:author="Ruijie Xu" w:date="2022-02-01T16:53:00Z">
        <w:r w:rsidR="00C755FC" w:rsidRPr="002B42A7">
          <w:rPr>
            <w:rFonts w:ascii="Times New Roman" w:hAnsi="Times New Roman" w:cs="Times New Roman"/>
            <w:color w:val="000000" w:themeColor="text1"/>
            <w:rPrChange w:id="1941" w:author="Ruijie Xu" w:date="2022-03-10T12:31:00Z">
              <w:rPr>
                <w:color w:val="000000" w:themeColor="text1"/>
              </w:rPr>
            </w:rPrChange>
          </w:rPr>
          <w:t>(</w:t>
        </w:r>
      </w:ins>
      <w:ins w:id="1942" w:author="Liliana Salvador" w:date="2022-02-22T19:00:00Z">
        <w:r w:rsidRPr="002B42A7">
          <w:rPr>
            <w:rFonts w:ascii="Times New Roman" w:hAnsi="Times New Roman" w:cs="Times New Roman"/>
            <w:color w:val="000000" w:themeColor="text1"/>
            <w:rPrChange w:id="1943" w:author="Ruijie Xu" w:date="2022-03-10T12:31:00Z">
              <w:rPr>
                <w:rFonts w:ascii="Calibri" w:hAnsi="Calibri" w:cs="Calibri"/>
                <w:color w:val="000000" w:themeColor="text1"/>
              </w:rPr>
            </w:rPrChange>
          </w:rPr>
          <w:t xml:space="preserve">which </w:t>
        </w:r>
      </w:ins>
      <w:ins w:id="1944" w:author="Ruijie Xu" w:date="2022-02-01T16:54:00Z">
        <w:r w:rsidR="003A137D" w:rsidRPr="002B42A7">
          <w:rPr>
            <w:rFonts w:ascii="Times New Roman" w:hAnsi="Times New Roman" w:cs="Times New Roman"/>
            <w:color w:val="000000" w:themeColor="text1"/>
            <w:rPrChange w:id="1945" w:author="Ruijie Xu" w:date="2022-03-10T12:31:00Z">
              <w:rPr>
                <w:color w:val="000000" w:themeColor="text1"/>
              </w:rPr>
            </w:rPrChange>
          </w:rPr>
          <w:t>includ</w:t>
        </w:r>
      </w:ins>
      <w:ins w:id="1946" w:author="Liliana Salvador" w:date="2022-02-22T19:00:00Z">
        <w:r w:rsidRPr="002B42A7">
          <w:rPr>
            <w:rFonts w:ascii="Times New Roman" w:hAnsi="Times New Roman" w:cs="Times New Roman"/>
            <w:color w:val="000000" w:themeColor="text1"/>
            <w:rPrChange w:id="1947" w:author="Ruijie Xu" w:date="2022-03-10T12:31:00Z">
              <w:rPr>
                <w:rFonts w:ascii="Calibri" w:hAnsi="Calibri" w:cs="Calibri"/>
                <w:color w:val="000000" w:themeColor="text1"/>
              </w:rPr>
            </w:rPrChange>
          </w:rPr>
          <w:t>e</w:t>
        </w:r>
      </w:ins>
      <w:ins w:id="1948" w:author="Ruijie Xu" w:date="2022-02-01T16:54:00Z">
        <w:del w:id="1949" w:author="Liliana Salvador" w:date="2022-02-22T19:00:00Z">
          <w:r w:rsidR="003A137D" w:rsidRPr="002B42A7" w:rsidDel="00FB322B">
            <w:rPr>
              <w:rFonts w:ascii="Times New Roman" w:hAnsi="Times New Roman" w:cs="Times New Roman"/>
              <w:color w:val="000000" w:themeColor="text1"/>
              <w:rPrChange w:id="1950" w:author="Ruijie Xu" w:date="2022-03-10T12:31:00Z">
                <w:rPr>
                  <w:color w:val="000000" w:themeColor="text1"/>
                </w:rPr>
              </w:rPrChange>
            </w:rPr>
            <w:delText>ing</w:delText>
          </w:r>
        </w:del>
        <w:r w:rsidR="003A137D" w:rsidRPr="002B42A7">
          <w:rPr>
            <w:rFonts w:ascii="Times New Roman" w:hAnsi="Times New Roman" w:cs="Times New Roman"/>
            <w:color w:val="000000" w:themeColor="text1"/>
            <w:rPrChange w:id="1951" w:author="Ruijie Xu" w:date="2022-03-10T12:31:00Z">
              <w:rPr>
                <w:color w:val="000000" w:themeColor="text1"/>
              </w:rPr>
            </w:rPrChange>
          </w:rPr>
          <w:t xml:space="preserve"> NCBI </w:t>
        </w:r>
        <w:proofErr w:type="spellStart"/>
        <w:r w:rsidR="003A137D" w:rsidRPr="002B42A7">
          <w:rPr>
            <w:rFonts w:ascii="Times New Roman" w:hAnsi="Times New Roman" w:cs="Times New Roman"/>
            <w:color w:val="000000" w:themeColor="text1"/>
            <w:rPrChange w:id="1952" w:author="Ruijie Xu" w:date="2022-03-10T12:31:00Z">
              <w:rPr>
                <w:color w:val="000000" w:themeColor="text1"/>
              </w:rPr>
            </w:rPrChange>
          </w:rPr>
          <w:t>RefSeq’s</w:t>
        </w:r>
        <w:proofErr w:type="spellEnd"/>
        <w:r w:rsidR="003A137D" w:rsidRPr="002B42A7">
          <w:rPr>
            <w:rFonts w:ascii="Times New Roman" w:hAnsi="Times New Roman" w:cs="Times New Roman"/>
            <w:color w:val="000000" w:themeColor="text1"/>
            <w:rPrChange w:id="1953" w:author="Ruijie Xu" w:date="2022-03-10T12:31:00Z">
              <w:rPr>
                <w:color w:val="000000" w:themeColor="text1"/>
              </w:rPr>
            </w:rPrChange>
          </w:rPr>
          <w:t xml:space="preserve"> </w:t>
        </w:r>
        <w:r w:rsidR="003A137D" w:rsidRPr="002B42A7">
          <w:rPr>
            <w:rFonts w:ascii="Times New Roman" w:hAnsi="Times New Roman" w:cs="Times New Roman"/>
            <w:color w:val="24292F"/>
            <w:shd w:val="clear" w:color="auto" w:fill="FFFFFF"/>
            <w:rPrChange w:id="1954" w:author="Ruijie Xu" w:date="2022-03-10T12:31:00Z">
              <w:rPr>
                <w:rFonts w:ascii="Segoe UI" w:hAnsi="Segoe UI" w:cs="Segoe UI"/>
                <w:color w:val="24292F"/>
                <w:shd w:val="clear" w:color="auto" w:fill="FFFFFF"/>
              </w:rPr>
            </w:rPrChange>
          </w:rPr>
          <w:t xml:space="preserve">bacterial, archaeal, </w:t>
        </w:r>
        <w:del w:id="1955" w:author="Liliana Salvador" w:date="2022-02-22T19:01:00Z">
          <w:r w:rsidR="003A137D" w:rsidRPr="002B42A7" w:rsidDel="00FB322B">
            <w:rPr>
              <w:rFonts w:ascii="Times New Roman" w:hAnsi="Times New Roman" w:cs="Times New Roman"/>
              <w:color w:val="24292F"/>
              <w:shd w:val="clear" w:color="auto" w:fill="FFFFFF"/>
              <w:rPrChange w:id="1956" w:author="Ruijie Xu" w:date="2022-03-10T12:31:00Z">
                <w:rPr>
                  <w:rFonts w:ascii="Segoe UI" w:hAnsi="Segoe UI" w:cs="Segoe UI"/>
                  <w:color w:val="24292F"/>
                  <w:shd w:val="clear" w:color="auto" w:fill="FFFFFF"/>
                </w:rPr>
              </w:rPrChange>
            </w:rPr>
            <w:delText xml:space="preserve">and </w:delText>
          </w:r>
        </w:del>
        <w:r w:rsidR="003A137D" w:rsidRPr="002B42A7">
          <w:rPr>
            <w:rFonts w:ascii="Times New Roman" w:hAnsi="Times New Roman" w:cs="Times New Roman"/>
            <w:color w:val="24292F"/>
            <w:shd w:val="clear" w:color="auto" w:fill="FFFFFF"/>
            <w:rPrChange w:id="1957" w:author="Ruijie Xu" w:date="2022-03-10T12:31:00Z">
              <w:rPr>
                <w:rFonts w:ascii="Segoe UI" w:hAnsi="Segoe UI" w:cs="Segoe UI"/>
                <w:color w:val="24292F"/>
                <w:shd w:val="clear" w:color="auto" w:fill="FFFFFF"/>
              </w:rPr>
            </w:rPrChange>
          </w:rPr>
          <w:t>viral</w:t>
        </w:r>
      </w:ins>
      <w:ins w:id="1958" w:author="Liliana Salvador" w:date="2022-02-22T19:01:00Z">
        <w:r w:rsidRPr="002B42A7">
          <w:rPr>
            <w:rFonts w:ascii="Times New Roman" w:hAnsi="Times New Roman" w:cs="Times New Roman"/>
            <w:color w:val="24292F"/>
            <w:shd w:val="clear" w:color="auto" w:fill="FFFFFF"/>
            <w:rPrChange w:id="1959" w:author="Ruijie Xu" w:date="2022-03-10T12:31:00Z">
              <w:rPr>
                <w:rFonts w:ascii="Calibri" w:hAnsi="Calibri" w:cs="Calibri"/>
                <w:color w:val="24292F"/>
                <w:shd w:val="clear" w:color="auto" w:fill="FFFFFF"/>
              </w:rPr>
            </w:rPrChange>
          </w:rPr>
          <w:t xml:space="preserve">, human genome, </w:t>
        </w:r>
      </w:ins>
      <w:ins w:id="1960" w:author="Liliana Salvador" w:date="2022-02-22T19:02:00Z">
        <w:r w:rsidRPr="002B42A7">
          <w:rPr>
            <w:rFonts w:ascii="Times New Roman" w:hAnsi="Times New Roman" w:cs="Times New Roman"/>
            <w:color w:val="24292F"/>
            <w:shd w:val="clear" w:color="auto" w:fill="FFFFFF"/>
            <w:rPrChange w:id="1961" w:author="Ruijie Xu" w:date="2022-03-10T12:31:00Z">
              <w:rPr>
                <w:rFonts w:ascii="Calibri" w:hAnsi="Calibri" w:cs="Calibri"/>
                <w:color w:val="24292F"/>
                <w:shd w:val="clear" w:color="auto" w:fill="FFFFFF"/>
              </w:rPr>
            </w:rPrChange>
          </w:rPr>
          <w:t>and known vectors (</w:t>
        </w:r>
        <w:proofErr w:type="spellStart"/>
        <w:r w:rsidRPr="002B42A7">
          <w:rPr>
            <w:rFonts w:ascii="Times New Roman" w:hAnsi="Times New Roman" w:cs="Times New Roman"/>
            <w:color w:val="24292F"/>
            <w:shd w:val="clear" w:color="auto" w:fill="FFFFFF"/>
            <w:rPrChange w:id="1962" w:author="Ruijie Xu" w:date="2022-03-10T12:31:00Z">
              <w:rPr>
                <w:rFonts w:ascii="Calibri" w:hAnsi="Calibri" w:cs="Calibri"/>
                <w:color w:val="24292F"/>
                <w:shd w:val="clear" w:color="auto" w:fill="FFFFFF"/>
              </w:rPr>
            </w:rPrChange>
          </w:rPr>
          <w:t>UniVec_Core</w:t>
        </w:r>
        <w:proofErr w:type="spellEnd"/>
        <w:r w:rsidRPr="002B42A7">
          <w:rPr>
            <w:rFonts w:ascii="Times New Roman" w:hAnsi="Times New Roman" w:cs="Times New Roman"/>
            <w:color w:val="24292F"/>
            <w:shd w:val="clear" w:color="auto" w:fill="FFFFFF"/>
            <w:rPrChange w:id="1963" w:author="Ruijie Xu" w:date="2022-03-10T12:31:00Z">
              <w:rPr>
                <w:rFonts w:ascii="Calibri" w:hAnsi="Calibri" w:cs="Calibri"/>
                <w:color w:val="24292F"/>
                <w:shd w:val="clear" w:color="auto" w:fill="FFFFFF"/>
              </w:rPr>
            </w:rPrChange>
          </w:rPr>
          <w:t>)</w:t>
        </w:r>
      </w:ins>
      <w:ins w:id="1964" w:author="Ruijie Xu" w:date="2022-02-01T16:54:00Z">
        <w:r w:rsidR="003A137D" w:rsidRPr="002B42A7">
          <w:rPr>
            <w:rFonts w:ascii="Times New Roman" w:hAnsi="Times New Roman" w:cs="Times New Roman"/>
            <w:color w:val="24292F"/>
            <w:shd w:val="clear" w:color="auto" w:fill="FFFFFF"/>
            <w:rPrChange w:id="1965" w:author="Ruijie Xu" w:date="2022-03-10T12:31:00Z">
              <w:rPr>
                <w:rFonts w:ascii="Segoe UI" w:hAnsi="Segoe UI" w:cs="Segoe UI"/>
                <w:color w:val="24292F"/>
                <w:shd w:val="clear" w:color="auto" w:fill="FFFFFF"/>
              </w:rPr>
            </w:rPrChange>
          </w:rPr>
          <w:t xml:space="preserve"> libraries</w:t>
        </w:r>
        <w:del w:id="1966" w:author="Liliana Salvador" w:date="2022-02-22T19:02:00Z">
          <w:r w:rsidR="003A137D" w:rsidRPr="002B42A7" w:rsidDel="00FB322B">
            <w:rPr>
              <w:rFonts w:ascii="Times New Roman" w:hAnsi="Times New Roman" w:cs="Times New Roman"/>
              <w:color w:val="24292F"/>
              <w:shd w:val="clear" w:color="auto" w:fill="FFFFFF"/>
              <w:rPrChange w:id="1967" w:author="Ruijie Xu" w:date="2022-03-10T12:31:00Z">
                <w:rPr>
                  <w:rFonts w:ascii="Segoe UI" w:hAnsi="Segoe UI" w:cs="Segoe UI"/>
                  <w:color w:val="24292F"/>
                  <w:shd w:val="clear" w:color="auto" w:fill="FFFFFF"/>
                </w:rPr>
              </w:rPrChange>
            </w:rPr>
            <w:delText>, along with the human genome and library of known vectors (UniVec_Core)</w:delText>
          </w:r>
        </w:del>
      </w:ins>
      <w:ins w:id="1968" w:author="Ruijie Xu" w:date="2022-02-01T16:53:00Z">
        <w:r w:rsidR="00C755FC" w:rsidRPr="002B42A7">
          <w:rPr>
            <w:rFonts w:ascii="Times New Roman" w:hAnsi="Times New Roman" w:cs="Times New Roman"/>
            <w:color w:val="000000" w:themeColor="text1"/>
            <w:rPrChange w:id="1969" w:author="Ruijie Xu" w:date="2022-03-10T12:31:00Z">
              <w:rPr>
                <w:color w:val="000000" w:themeColor="text1"/>
              </w:rPr>
            </w:rPrChange>
          </w:rPr>
          <w:t xml:space="preserve">) </w:t>
        </w:r>
      </w:ins>
      <w:ins w:id="1970" w:author="Ruijie Xu" w:date="2022-02-01T16:52:00Z">
        <w:r w:rsidR="00C755FC" w:rsidRPr="002B42A7">
          <w:rPr>
            <w:rFonts w:ascii="Times New Roman" w:hAnsi="Times New Roman" w:cs="Times New Roman"/>
            <w:color w:val="000000" w:themeColor="text1"/>
            <w:rPrChange w:id="1971" w:author="Ruijie Xu" w:date="2022-03-10T12:31:00Z">
              <w:rPr>
                <w:color w:val="000000" w:themeColor="text1"/>
              </w:rPr>
            </w:rPrChange>
          </w:rPr>
          <w:t>w</w:t>
        </w:r>
      </w:ins>
      <w:ins w:id="1972" w:author="Ruijie Xu" w:date="2022-02-01T16:53:00Z">
        <w:r w:rsidR="00C755FC" w:rsidRPr="002B42A7">
          <w:rPr>
            <w:rFonts w:ascii="Times New Roman" w:hAnsi="Times New Roman" w:cs="Times New Roman"/>
            <w:color w:val="000000" w:themeColor="text1"/>
            <w:rPrChange w:id="1973" w:author="Ruijie Xu" w:date="2022-03-10T12:31:00Z">
              <w:rPr>
                <w:color w:val="000000" w:themeColor="text1"/>
              </w:rPr>
            </w:rPrChange>
          </w:rPr>
          <w:t>ere</w:t>
        </w:r>
      </w:ins>
      <w:ins w:id="1974" w:author="Ruijie Xu" w:date="2022-02-01T16:52:00Z">
        <w:r w:rsidR="00C755FC" w:rsidRPr="002B42A7">
          <w:rPr>
            <w:rFonts w:ascii="Times New Roman" w:hAnsi="Times New Roman" w:cs="Times New Roman"/>
            <w:color w:val="000000" w:themeColor="text1"/>
            <w:rPrChange w:id="1975" w:author="Ruijie Xu" w:date="2022-03-10T12:31:00Z">
              <w:rPr>
                <w:color w:val="000000" w:themeColor="text1"/>
              </w:rPr>
            </w:rPrChange>
          </w:rPr>
          <w:t xml:space="preserve"> included in the </w:t>
        </w:r>
      </w:ins>
      <w:ins w:id="1976" w:author="Liliana Salvador" w:date="2022-02-22T19:02:00Z">
        <w:r w:rsidRPr="002B42A7">
          <w:rPr>
            <w:rFonts w:ascii="Times New Roman" w:hAnsi="Times New Roman" w:cs="Times New Roman"/>
            <w:color w:val="000000" w:themeColor="text1"/>
            <w:rPrChange w:id="1977" w:author="Ruijie Xu" w:date="2022-03-10T12:31:00Z">
              <w:rPr>
                <w:rFonts w:ascii="Calibri" w:hAnsi="Calibri" w:cs="Calibri"/>
                <w:color w:val="000000" w:themeColor="text1"/>
              </w:rPr>
            </w:rPrChange>
          </w:rPr>
          <w:t>c</w:t>
        </w:r>
      </w:ins>
      <w:ins w:id="1978" w:author="Ruijie Xu" w:date="2022-02-27T10:36:00Z">
        <w:r w:rsidR="00435EE6" w:rsidRPr="002B42A7">
          <w:rPr>
            <w:rFonts w:ascii="Times New Roman" w:hAnsi="Times New Roman" w:cs="Times New Roman"/>
            <w:color w:val="000000" w:themeColor="text1"/>
            <w:rPrChange w:id="1979" w:author="Ruijie Xu" w:date="2022-03-10T12:31:00Z">
              <w:rPr>
                <w:rFonts w:ascii="Calibri" w:hAnsi="Calibri" w:cs="Calibri"/>
                <w:color w:val="000000" w:themeColor="text1"/>
              </w:rPr>
            </w:rPrChange>
          </w:rPr>
          <w:t>u</w:t>
        </w:r>
      </w:ins>
      <w:ins w:id="1980" w:author="Liliana Salvador" w:date="2022-02-22T19:02:00Z">
        <w:del w:id="1981" w:author="Ruijie Xu" w:date="2022-02-27T10:36:00Z">
          <w:r w:rsidRPr="002B42A7" w:rsidDel="00435EE6">
            <w:rPr>
              <w:rFonts w:ascii="Times New Roman" w:hAnsi="Times New Roman" w:cs="Times New Roman"/>
              <w:color w:val="000000" w:themeColor="text1"/>
              <w:rPrChange w:id="1982" w:author="Ruijie Xu" w:date="2022-03-10T12:31:00Z">
                <w:rPr>
                  <w:rFonts w:ascii="Calibri" w:hAnsi="Calibri" w:cs="Calibri"/>
                  <w:color w:val="000000" w:themeColor="text1"/>
                </w:rPr>
              </w:rPrChange>
            </w:rPr>
            <w:delText>o</w:delText>
          </w:r>
        </w:del>
        <w:r w:rsidRPr="002B42A7">
          <w:rPr>
            <w:rFonts w:ascii="Times New Roman" w:hAnsi="Times New Roman" w:cs="Times New Roman"/>
            <w:color w:val="000000" w:themeColor="text1"/>
            <w:rPrChange w:id="1983" w:author="Ruijie Xu" w:date="2022-03-10T12:31:00Z">
              <w:rPr>
                <w:rFonts w:ascii="Calibri" w:hAnsi="Calibri" w:cs="Calibri"/>
                <w:color w:val="000000" w:themeColor="text1"/>
              </w:rPr>
            </w:rPrChange>
          </w:rPr>
          <w:t>st</w:t>
        </w:r>
      </w:ins>
      <w:ins w:id="1984" w:author="Ruijie Xu" w:date="2022-02-27T10:36:00Z">
        <w:r w:rsidR="00435EE6" w:rsidRPr="002B42A7">
          <w:rPr>
            <w:rFonts w:ascii="Times New Roman" w:hAnsi="Times New Roman" w:cs="Times New Roman"/>
            <w:color w:val="000000" w:themeColor="text1"/>
            <w:rPrChange w:id="1985" w:author="Ruijie Xu" w:date="2022-03-10T12:31:00Z">
              <w:rPr>
                <w:rFonts w:ascii="Calibri" w:hAnsi="Calibri" w:cs="Calibri"/>
                <w:color w:val="000000" w:themeColor="text1"/>
              </w:rPr>
            </w:rPrChange>
          </w:rPr>
          <w:t>o</w:t>
        </w:r>
      </w:ins>
      <w:ins w:id="1986" w:author="Liliana Salvador" w:date="2022-02-22T19:02:00Z">
        <w:del w:id="1987" w:author="Ruijie Xu" w:date="2022-02-27T10:36:00Z">
          <w:r w:rsidRPr="002B42A7" w:rsidDel="00435EE6">
            <w:rPr>
              <w:rFonts w:ascii="Times New Roman" w:hAnsi="Times New Roman" w:cs="Times New Roman"/>
              <w:color w:val="000000" w:themeColor="text1"/>
              <w:rPrChange w:id="1988" w:author="Ruijie Xu" w:date="2022-03-10T12:31:00Z">
                <w:rPr>
                  <w:rFonts w:ascii="Calibri" w:hAnsi="Calibri" w:cs="Calibri"/>
                  <w:color w:val="000000" w:themeColor="text1"/>
                </w:rPr>
              </w:rPrChange>
            </w:rPr>
            <w:delText>u</w:delText>
          </w:r>
        </w:del>
        <w:r w:rsidRPr="002B42A7">
          <w:rPr>
            <w:rFonts w:ascii="Times New Roman" w:hAnsi="Times New Roman" w:cs="Times New Roman"/>
            <w:color w:val="000000" w:themeColor="text1"/>
            <w:rPrChange w:id="1989" w:author="Ruijie Xu" w:date="2022-03-10T12:31:00Z">
              <w:rPr>
                <w:rFonts w:ascii="Calibri" w:hAnsi="Calibri" w:cs="Calibri"/>
                <w:color w:val="000000" w:themeColor="text1"/>
              </w:rPr>
            </w:rPrChange>
          </w:rPr>
          <w:t xml:space="preserve">mized </w:t>
        </w:r>
      </w:ins>
      <w:ins w:id="1990" w:author="Ruijie Xu" w:date="2022-02-01T16:52:00Z">
        <w:r w:rsidR="00C755FC" w:rsidRPr="002B42A7">
          <w:rPr>
            <w:rFonts w:ascii="Times New Roman" w:hAnsi="Times New Roman" w:cs="Times New Roman"/>
            <w:color w:val="000000" w:themeColor="text1"/>
            <w:rPrChange w:id="1991" w:author="Ruijie Xu" w:date="2022-03-10T12:31:00Z">
              <w:rPr>
                <w:color w:val="000000" w:themeColor="text1"/>
              </w:rPr>
            </w:rPrChange>
          </w:rPr>
          <w:t>DB</w:t>
        </w:r>
      </w:ins>
      <w:ins w:id="1992" w:author="Liliana Salvador" w:date="2022-02-22T19:03:00Z">
        <w:r w:rsidRPr="002B42A7">
          <w:rPr>
            <w:rFonts w:ascii="Times New Roman" w:hAnsi="Times New Roman" w:cs="Times New Roman"/>
            <w:color w:val="000000" w:themeColor="text1"/>
            <w:rPrChange w:id="1993" w:author="Ruijie Xu" w:date="2022-03-10T12:31:00Z">
              <w:rPr>
                <w:rFonts w:ascii="Calibri" w:hAnsi="Calibri" w:cs="Calibri"/>
                <w:color w:val="000000" w:themeColor="text1"/>
              </w:rPr>
            </w:rPrChange>
          </w:rPr>
          <w:t>,</w:t>
        </w:r>
      </w:ins>
      <w:ins w:id="1994" w:author="Ruijie Xu" w:date="2022-02-01T16:52:00Z">
        <w:r w:rsidR="00C755FC" w:rsidRPr="002B42A7">
          <w:rPr>
            <w:rFonts w:ascii="Times New Roman" w:hAnsi="Times New Roman" w:cs="Times New Roman"/>
            <w:color w:val="000000" w:themeColor="text1"/>
            <w:rPrChange w:id="1995" w:author="Ruijie Xu" w:date="2022-03-10T12:31:00Z">
              <w:rPr>
                <w:color w:val="000000" w:themeColor="text1"/>
              </w:rPr>
            </w:rPrChange>
          </w:rPr>
          <w:t xml:space="preserve"> with the addition of</w:t>
        </w:r>
      </w:ins>
      <w:ins w:id="1996" w:author="Liliana Salvador" w:date="2022-02-22T19:02:00Z">
        <w:r w:rsidRPr="002B42A7">
          <w:rPr>
            <w:rFonts w:ascii="Times New Roman" w:hAnsi="Times New Roman" w:cs="Times New Roman"/>
            <w:color w:val="000000" w:themeColor="text1"/>
            <w:rPrChange w:id="1997" w:author="Ruijie Xu" w:date="2022-03-10T12:31:00Z">
              <w:rPr>
                <w:rFonts w:ascii="Calibri" w:hAnsi="Calibri" w:cs="Calibri"/>
                <w:color w:val="000000" w:themeColor="text1"/>
              </w:rPr>
            </w:rPrChange>
          </w:rPr>
          <w:t xml:space="preserve"> the </w:t>
        </w:r>
      </w:ins>
      <w:ins w:id="1998" w:author="Liliana Salvador" w:date="2022-02-22T19:03:00Z">
        <w:r w:rsidRPr="002B42A7">
          <w:rPr>
            <w:rFonts w:ascii="Times New Roman" w:hAnsi="Times New Roman" w:cs="Times New Roman"/>
            <w:color w:val="000000" w:themeColor="text1"/>
            <w:rPrChange w:id="1999" w:author="Ruijie Xu" w:date="2022-03-10T12:31:00Z">
              <w:rPr>
                <w:rFonts w:ascii="Calibri" w:hAnsi="Calibri" w:cs="Calibri"/>
                <w:color w:val="000000" w:themeColor="text1"/>
              </w:rPr>
            </w:rPrChange>
          </w:rPr>
          <w:t>genomes from the two rat species:</w:t>
        </w:r>
      </w:ins>
      <w:ins w:id="2000" w:author="Ruijie Xu" w:date="2022-02-01T16:52:00Z">
        <w:r w:rsidR="00C755FC" w:rsidRPr="002B42A7">
          <w:rPr>
            <w:rFonts w:ascii="Times New Roman" w:hAnsi="Times New Roman" w:cs="Times New Roman"/>
            <w:color w:val="000000" w:themeColor="text1"/>
            <w:rPrChange w:id="2001" w:author="Ruijie Xu" w:date="2022-03-10T12:31:00Z">
              <w:rPr>
                <w:color w:val="000000" w:themeColor="text1"/>
              </w:rPr>
            </w:rPrChange>
          </w:rPr>
          <w:t xml:space="preserve"> </w:t>
        </w:r>
        <w:r w:rsidR="00C755FC" w:rsidRPr="002B42A7">
          <w:rPr>
            <w:rFonts w:ascii="Times New Roman" w:eastAsia="SimSun" w:hAnsi="Times New Roman" w:cs="Times New Roman"/>
            <w:i/>
            <w:iCs/>
            <w:color w:val="000000" w:themeColor="text1"/>
            <w:rPrChange w:id="2002" w:author="Ruijie Xu" w:date="2022-03-10T12:31:00Z">
              <w:rPr>
                <w:rFonts w:eastAsia="SimSun"/>
                <w:i/>
                <w:iCs/>
                <w:color w:val="000000" w:themeColor="text1"/>
              </w:rPr>
            </w:rPrChange>
          </w:rPr>
          <w:t>R. norvegicus</w:t>
        </w:r>
      </w:ins>
      <w:ins w:id="2003" w:author="Ruijie Xu" w:date="2022-02-01T16:53:00Z">
        <w:r w:rsidR="00C755FC" w:rsidRPr="002B42A7">
          <w:rPr>
            <w:rFonts w:ascii="Times New Roman" w:eastAsia="SimSun" w:hAnsi="Times New Roman" w:cs="Times New Roman"/>
            <w:color w:val="000000" w:themeColor="text1"/>
            <w:rPrChange w:id="2004" w:author="Ruijie Xu" w:date="2022-03-10T12:31:00Z">
              <w:rPr>
                <w:rFonts w:eastAsia="SimSun"/>
                <w:color w:val="000000" w:themeColor="text1"/>
              </w:rPr>
            </w:rPrChange>
          </w:rPr>
          <w:t xml:space="preserve"> </w:t>
        </w:r>
        <w:del w:id="2005" w:author="Liliana Salvador" w:date="2022-02-22T19:03:00Z">
          <w:r w:rsidR="00C755FC" w:rsidRPr="002B42A7" w:rsidDel="00FB322B">
            <w:rPr>
              <w:rFonts w:ascii="Times New Roman" w:eastAsia="SimSun" w:hAnsi="Times New Roman" w:cs="Times New Roman"/>
              <w:color w:val="000000" w:themeColor="text1"/>
              <w:rPrChange w:id="2006" w:author="Ruijie Xu" w:date="2022-03-10T12:31:00Z">
                <w:rPr>
                  <w:rFonts w:eastAsia="SimSun"/>
                  <w:color w:val="000000" w:themeColor="text1"/>
                </w:rPr>
              </w:rPrChange>
            </w:rPr>
            <w:delText xml:space="preserve">genome </w:delText>
          </w:r>
        </w:del>
        <w:r w:rsidR="00C755FC" w:rsidRPr="002B42A7">
          <w:rPr>
            <w:rFonts w:ascii="Times New Roman" w:eastAsia="SimSun" w:hAnsi="Times New Roman" w:cs="Times New Roman"/>
            <w:color w:val="000000" w:themeColor="text1"/>
            <w:rPrChange w:id="2007" w:author="Ruijie Xu" w:date="2022-03-10T12:31:00Z">
              <w:rPr>
                <w:rFonts w:eastAsia="SimSun"/>
                <w:color w:val="000000" w:themeColor="text1"/>
              </w:rPr>
            </w:rPrChange>
          </w:rPr>
          <w:t>(</w:t>
        </w:r>
      </w:ins>
      <w:ins w:id="2008" w:author="Ruijie Xu" w:date="2022-02-01T16:52:00Z">
        <w:r w:rsidR="00C755FC" w:rsidRPr="002B42A7">
          <w:rPr>
            <w:rFonts w:ascii="Times New Roman" w:eastAsia="SimSun" w:hAnsi="Times New Roman" w:cs="Times New Roman"/>
            <w:color w:val="000000" w:themeColor="text1"/>
            <w:rPrChange w:id="2009" w:author="Ruijie Xu" w:date="2022-03-10T12:31:00Z">
              <w:rPr>
                <w:rFonts w:eastAsia="SimSun"/>
                <w:color w:val="000000" w:themeColor="text1"/>
              </w:rPr>
            </w:rPrChange>
          </w:rPr>
          <w:t>GCF_015227675.2_mRatBN7.2</w:t>
        </w:r>
      </w:ins>
      <w:ins w:id="2010" w:author="Ruijie Xu" w:date="2022-02-01T16:53:00Z">
        <w:r w:rsidR="00C755FC" w:rsidRPr="002B42A7">
          <w:rPr>
            <w:rFonts w:ascii="Times New Roman" w:eastAsia="SimSun" w:hAnsi="Times New Roman" w:cs="Times New Roman"/>
            <w:color w:val="000000" w:themeColor="text1"/>
            <w:rPrChange w:id="2011" w:author="Ruijie Xu" w:date="2022-03-10T12:31:00Z">
              <w:rPr>
                <w:rFonts w:eastAsia="SimSun"/>
                <w:color w:val="000000" w:themeColor="text1"/>
              </w:rPr>
            </w:rPrChange>
          </w:rPr>
          <w:t xml:space="preserve">) and </w:t>
        </w:r>
      </w:ins>
      <w:ins w:id="2012" w:author="Ruijie Xu" w:date="2022-02-01T16:52:00Z">
        <w:r w:rsidR="00C755FC" w:rsidRPr="002B42A7">
          <w:rPr>
            <w:rFonts w:ascii="Times New Roman" w:eastAsia="SimSun" w:hAnsi="Times New Roman" w:cs="Times New Roman"/>
            <w:i/>
            <w:iCs/>
            <w:color w:val="000000" w:themeColor="text1"/>
            <w:rPrChange w:id="2013" w:author="Ruijie Xu" w:date="2022-03-10T12:31:00Z">
              <w:rPr>
                <w:rFonts w:eastAsia="SimSun"/>
                <w:i/>
                <w:iCs/>
                <w:color w:val="000000" w:themeColor="text1"/>
              </w:rPr>
            </w:rPrChange>
          </w:rPr>
          <w:t xml:space="preserve">R. </w:t>
        </w:r>
      </w:ins>
      <w:ins w:id="2014" w:author="Ruijie Xu" w:date="2022-03-16T17:04:00Z">
        <w:r w:rsidR="00FE67E6" w:rsidRPr="00FE67E6">
          <w:rPr>
            <w:rFonts w:ascii="Times New Roman" w:eastAsia="SimSun" w:hAnsi="Times New Roman" w:cs="Times New Roman"/>
            <w:i/>
            <w:iCs/>
            <w:color w:val="000000" w:themeColor="text1"/>
          </w:rPr>
          <w:t>Rattus</w:t>
        </w:r>
      </w:ins>
      <w:ins w:id="2015" w:author="Liliana Salvador" w:date="2022-03-08T18:22:00Z">
        <w:r w:rsidR="00074744" w:rsidRPr="002B42A7">
          <w:rPr>
            <w:rFonts w:ascii="Times New Roman" w:eastAsia="SimSun" w:hAnsi="Times New Roman" w:cs="Times New Roman"/>
            <w:color w:val="000000" w:themeColor="text1"/>
            <w:rPrChange w:id="2016" w:author="Ruijie Xu" w:date="2022-03-10T12:31:00Z">
              <w:rPr>
                <w:rFonts w:ascii="Calibri" w:eastAsia="SimSun" w:hAnsi="Calibri" w:cs="Calibri"/>
                <w:color w:val="000000" w:themeColor="text1"/>
              </w:rPr>
            </w:rPrChange>
          </w:rPr>
          <w:t xml:space="preserve"> </w:t>
        </w:r>
      </w:ins>
      <w:ins w:id="2017" w:author="Ruijie Xu" w:date="2022-02-01T16:53:00Z">
        <w:del w:id="2018" w:author="Liliana Salvador" w:date="2022-02-22T19:03:00Z">
          <w:r w:rsidR="00C755FC" w:rsidRPr="002B42A7" w:rsidDel="00FB322B">
            <w:rPr>
              <w:rFonts w:ascii="Times New Roman" w:eastAsia="SimSun" w:hAnsi="Times New Roman" w:cs="Times New Roman"/>
              <w:color w:val="000000" w:themeColor="text1"/>
              <w:rPrChange w:id="2019" w:author="Ruijie Xu" w:date="2022-03-10T12:31:00Z">
                <w:rPr>
                  <w:rFonts w:eastAsia="SimSun"/>
                  <w:color w:val="000000" w:themeColor="text1"/>
                </w:rPr>
              </w:rPrChange>
            </w:rPr>
            <w:delText xml:space="preserve"> genome </w:delText>
          </w:r>
        </w:del>
        <w:r w:rsidR="00C755FC" w:rsidRPr="002B42A7">
          <w:rPr>
            <w:rFonts w:ascii="Times New Roman" w:eastAsia="SimSun" w:hAnsi="Times New Roman" w:cs="Times New Roman"/>
            <w:color w:val="000000" w:themeColor="text1"/>
            <w:rPrChange w:id="2020" w:author="Ruijie Xu" w:date="2022-03-10T12:31:00Z">
              <w:rPr>
                <w:rFonts w:eastAsia="SimSun"/>
                <w:color w:val="000000" w:themeColor="text1"/>
              </w:rPr>
            </w:rPrChange>
          </w:rPr>
          <w:t>(</w:t>
        </w:r>
      </w:ins>
      <w:ins w:id="2021" w:author="Ruijie Xu" w:date="2022-02-01T16:52:00Z">
        <w:r w:rsidR="00C755FC" w:rsidRPr="002B42A7">
          <w:rPr>
            <w:rFonts w:ascii="Times New Roman" w:eastAsia="SimSun" w:hAnsi="Times New Roman" w:cs="Times New Roman"/>
            <w:color w:val="000000" w:themeColor="text1"/>
            <w:rPrChange w:id="2022" w:author="Ruijie Xu" w:date="2022-03-10T12:31:00Z">
              <w:rPr>
                <w:rFonts w:eastAsia="SimSun"/>
                <w:color w:val="000000" w:themeColor="text1"/>
              </w:rPr>
            </w:rPrChange>
          </w:rPr>
          <w:t>GCF_011064425.1_R</w:t>
        </w:r>
      </w:ins>
      <w:ins w:id="2023" w:author="Ruijie Xu" w:date="2022-03-16T17:04:00Z">
        <w:r w:rsidR="00FE67E6" w:rsidRPr="00FE67E6">
          <w:rPr>
            <w:rFonts w:ascii="Times New Roman" w:eastAsia="SimSun" w:hAnsi="Times New Roman" w:cs="Times New Roman"/>
            <w:i/>
            <w:color w:val="000000" w:themeColor="text1"/>
          </w:rPr>
          <w:t>Rattus</w:t>
        </w:r>
      </w:ins>
      <w:ins w:id="2024" w:author="Ruijie Xu" w:date="2022-02-01T16:52:00Z">
        <w:r w:rsidR="00C755FC" w:rsidRPr="002B42A7">
          <w:rPr>
            <w:rFonts w:ascii="Times New Roman" w:eastAsia="SimSun" w:hAnsi="Times New Roman" w:cs="Times New Roman"/>
            <w:color w:val="000000" w:themeColor="text1"/>
            <w:rPrChange w:id="2025" w:author="Ruijie Xu" w:date="2022-03-10T12:31:00Z">
              <w:rPr>
                <w:rFonts w:eastAsia="SimSun"/>
                <w:color w:val="000000" w:themeColor="text1"/>
              </w:rPr>
            </w:rPrChange>
          </w:rPr>
          <w:t>_CSIRO_v1).</w:t>
        </w:r>
      </w:ins>
      <w:del w:id="2026" w:author="Ruijie Xu" w:date="2022-02-01T16:49:00Z">
        <w:r w:rsidR="00C0014F" w:rsidRPr="002B42A7" w:rsidDel="007C319A">
          <w:rPr>
            <w:rFonts w:ascii="Times New Roman" w:hAnsi="Times New Roman" w:cs="Times New Roman"/>
            <w:b/>
            <w:bCs/>
            <w:color w:val="000000" w:themeColor="text1"/>
            <w:rPrChange w:id="2027" w:author="Ruijie Xu" w:date="2022-03-10T12:31:00Z">
              <w:rPr>
                <w:color w:val="000000" w:themeColor="text1"/>
                <w:u w:val="single"/>
              </w:rPr>
            </w:rPrChange>
          </w:rPr>
          <w:delText xml:space="preserve">Taxonomical </w:delText>
        </w:r>
        <w:r w:rsidR="00F5051E" w:rsidRPr="002B42A7" w:rsidDel="007C319A">
          <w:rPr>
            <w:rFonts w:ascii="Times New Roman" w:hAnsi="Times New Roman" w:cs="Times New Roman"/>
            <w:b/>
            <w:bCs/>
            <w:color w:val="000000" w:themeColor="text1"/>
            <w:rPrChange w:id="2028" w:author="Ruijie Xu" w:date="2022-03-10T12:31:00Z">
              <w:rPr>
                <w:color w:val="000000" w:themeColor="text1"/>
                <w:u w:val="single"/>
              </w:rPr>
            </w:rPrChange>
          </w:rPr>
          <w:delText>p</w:delText>
        </w:r>
        <w:r w:rsidR="00C0014F" w:rsidRPr="002B42A7" w:rsidDel="007C319A">
          <w:rPr>
            <w:rFonts w:ascii="Times New Roman" w:hAnsi="Times New Roman" w:cs="Times New Roman"/>
            <w:b/>
            <w:bCs/>
            <w:color w:val="000000" w:themeColor="text1"/>
            <w:rPrChange w:id="2029" w:author="Ruijie Xu" w:date="2022-03-10T12:31:00Z">
              <w:rPr>
                <w:color w:val="000000" w:themeColor="text1"/>
                <w:u w:val="single"/>
              </w:rPr>
            </w:rPrChange>
          </w:rPr>
          <w:delText>rofiling</w:delText>
        </w:r>
        <w:r w:rsidR="00C0014F" w:rsidRPr="002B42A7" w:rsidDel="007C319A">
          <w:rPr>
            <w:rFonts w:ascii="Times New Roman" w:hAnsi="Times New Roman" w:cs="Times New Roman"/>
            <w:b/>
            <w:bCs/>
            <w:color w:val="000000" w:themeColor="text1"/>
            <w:rPrChange w:id="2030" w:author="Ruijie Xu" w:date="2022-03-10T12:31:00Z">
              <w:rPr>
                <w:color w:val="000000" w:themeColor="text1"/>
              </w:rPr>
            </w:rPrChange>
          </w:rPr>
          <w:delText>. All</w:delText>
        </w:r>
      </w:del>
      <w:del w:id="2031" w:author="Ruijie Xu" w:date="2022-01-30T14:48:00Z">
        <w:r w:rsidR="00C0014F" w:rsidRPr="002B42A7" w:rsidDel="00E35E47">
          <w:rPr>
            <w:rFonts w:ascii="Times New Roman" w:hAnsi="Times New Roman" w:cs="Times New Roman"/>
            <w:b/>
            <w:bCs/>
            <w:color w:val="000000" w:themeColor="text1"/>
            <w:rPrChange w:id="2032" w:author="Ruijie Xu" w:date="2022-03-10T12:31:00Z">
              <w:rPr>
                <w:color w:val="000000" w:themeColor="text1"/>
              </w:rPr>
            </w:rPrChange>
          </w:rPr>
          <w:delText xml:space="preserve"> Kraken2, CLARK, and </w:delText>
        </w:r>
        <w:r w:rsidR="00587076" w:rsidRPr="002B42A7" w:rsidDel="00E35E47">
          <w:rPr>
            <w:rFonts w:ascii="Times New Roman" w:hAnsi="Times New Roman" w:cs="Times New Roman"/>
            <w:b/>
            <w:bCs/>
            <w:color w:val="000000" w:themeColor="text1"/>
            <w:rPrChange w:id="2033" w:author="Ruijie Xu" w:date="2022-03-10T12:31:00Z">
              <w:rPr>
                <w:color w:val="000000" w:themeColor="text1"/>
              </w:rPr>
            </w:rPrChange>
          </w:rPr>
          <w:delText>CLARK-s</w:delText>
        </w:r>
        <w:r w:rsidR="00C0014F" w:rsidRPr="002B42A7" w:rsidDel="00E35E47">
          <w:rPr>
            <w:rFonts w:ascii="Times New Roman" w:hAnsi="Times New Roman" w:cs="Times New Roman"/>
            <w:b/>
            <w:bCs/>
            <w:color w:val="000000" w:themeColor="text1"/>
            <w:rPrChange w:id="2034" w:author="Ruijie Xu" w:date="2022-03-10T12:31:00Z">
              <w:rPr>
                <w:color w:val="000000" w:themeColor="text1"/>
              </w:rPr>
            </w:rPrChange>
          </w:rPr>
          <w:delText xml:space="preserve"> taxonomical</w:delText>
        </w:r>
      </w:del>
      <w:del w:id="2035" w:author="Ruijie Xu" w:date="2022-02-01T16:49:00Z">
        <w:r w:rsidR="00C0014F" w:rsidRPr="002B42A7" w:rsidDel="007C319A">
          <w:rPr>
            <w:rFonts w:ascii="Times New Roman" w:hAnsi="Times New Roman" w:cs="Times New Roman"/>
            <w:b/>
            <w:bCs/>
            <w:color w:val="000000" w:themeColor="text1"/>
            <w:rPrChange w:id="2036" w:author="Ruijie Xu" w:date="2022-03-10T12:31:00Z">
              <w:rPr>
                <w:color w:val="000000" w:themeColor="text1"/>
              </w:rPr>
            </w:rPrChange>
          </w:rPr>
          <w:delText xml:space="preserve"> profiling analyses were performed according to </w:delText>
        </w:r>
      </w:del>
      <w:del w:id="2037" w:author="Ruijie Xu" w:date="2022-01-30T14:48:00Z">
        <w:r w:rsidR="00C0014F" w:rsidRPr="002B42A7" w:rsidDel="00E35E47">
          <w:rPr>
            <w:rFonts w:ascii="Times New Roman" w:hAnsi="Times New Roman" w:cs="Times New Roman"/>
            <w:b/>
            <w:bCs/>
            <w:color w:val="000000" w:themeColor="text1"/>
            <w:rPrChange w:id="2038" w:author="Ruijie Xu" w:date="2022-03-10T12:31:00Z">
              <w:rPr>
                <w:color w:val="000000" w:themeColor="text1"/>
              </w:rPr>
            </w:rPrChange>
          </w:rPr>
          <w:delText xml:space="preserve">the </w:delText>
        </w:r>
      </w:del>
      <w:del w:id="2039" w:author="Ruijie Xu" w:date="2022-02-01T16:49:00Z">
        <w:r w:rsidR="00191084" w:rsidRPr="002B42A7" w:rsidDel="007C319A">
          <w:rPr>
            <w:rFonts w:ascii="Times New Roman" w:hAnsi="Times New Roman" w:cs="Times New Roman"/>
            <w:b/>
            <w:bCs/>
            <w:color w:val="000000" w:themeColor="text1"/>
            <w:rPrChange w:id="2040" w:author="Ruijie Xu" w:date="2022-03-10T12:31:00Z">
              <w:rPr>
                <w:color w:val="000000" w:themeColor="text1"/>
              </w:rPr>
            </w:rPrChange>
          </w:rPr>
          <w:delText xml:space="preserve">software' </w:delText>
        </w:r>
        <w:r w:rsidR="00C0014F" w:rsidRPr="002B42A7" w:rsidDel="007C319A">
          <w:rPr>
            <w:rFonts w:ascii="Times New Roman" w:hAnsi="Times New Roman" w:cs="Times New Roman"/>
            <w:b/>
            <w:bCs/>
            <w:color w:val="000000" w:themeColor="text1"/>
            <w:rPrChange w:id="2041" w:author="Ruijie Xu" w:date="2022-03-10T12:31:00Z">
              <w:rPr>
                <w:color w:val="000000" w:themeColor="text1"/>
              </w:rPr>
            </w:rPrChange>
          </w:rPr>
          <w:delText>manual</w:delText>
        </w:r>
        <w:bookmarkStart w:id="2042" w:name="OLE_LINK28"/>
        <w:bookmarkStart w:id="2043" w:name="OLE_LINK29"/>
        <w:r w:rsidR="00C0014F" w:rsidRPr="002B42A7" w:rsidDel="007C319A">
          <w:rPr>
            <w:rFonts w:ascii="Times New Roman" w:hAnsi="Times New Roman" w:cs="Times New Roman"/>
            <w:b/>
            <w:bCs/>
            <w:color w:val="000000" w:themeColor="text1"/>
            <w:rPrChange w:id="2044" w:author="Ruijie Xu" w:date="2022-03-10T12:31:00Z">
              <w:rPr>
                <w:color w:val="000000" w:themeColor="text1"/>
              </w:rPr>
            </w:rPrChange>
          </w:rPr>
          <w:delText>s</w:delText>
        </w:r>
        <w:bookmarkEnd w:id="2042"/>
        <w:bookmarkEnd w:id="2043"/>
        <w:r w:rsidR="00C0014F" w:rsidRPr="002B42A7" w:rsidDel="007C319A">
          <w:rPr>
            <w:rFonts w:ascii="Times New Roman" w:hAnsi="Times New Roman" w:cs="Times New Roman"/>
            <w:b/>
            <w:bCs/>
            <w:color w:val="000000" w:themeColor="text1"/>
            <w:rPrChange w:id="2045" w:author="Ruijie Xu" w:date="2022-03-10T12:31:00Z">
              <w:rPr>
                <w:color w:val="000000" w:themeColor="text1"/>
              </w:rPr>
            </w:rPrChange>
          </w:rPr>
          <w:delText xml:space="preserve">. </w:delText>
        </w:r>
      </w:del>
      <w:del w:id="2046" w:author="Ruijie Xu" w:date="2022-01-30T14:48:00Z">
        <w:r w:rsidR="00C0014F" w:rsidRPr="002B42A7" w:rsidDel="00E35E47">
          <w:rPr>
            <w:rFonts w:ascii="Times New Roman" w:hAnsi="Times New Roman" w:cs="Times New Roman"/>
            <w:b/>
            <w:bCs/>
            <w:color w:val="000000" w:themeColor="text1"/>
            <w:rPrChange w:id="2047" w:author="Ruijie Xu" w:date="2022-03-10T12:31:00Z">
              <w:rPr>
                <w:color w:val="000000" w:themeColor="text1"/>
              </w:rPr>
            </w:rPrChange>
          </w:rPr>
          <w:delText xml:space="preserve">To compare the differences in profiling composition across different </w:delText>
        </w:r>
        <w:r w:rsidR="00FE5C5D" w:rsidRPr="002B42A7" w:rsidDel="00E35E47">
          <w:rPr>
            <w:rFonts w:ascii="Times New Roman" w:hAnsi="Times New Roman" w:cs="Times New Roman"/>
            <w:b/>
            <w:bCs/>
            <w:color w:val="000000" w:themeColor="text1"/>
            <w:rPrChange w:id="2048" w:author="Ruijie Xu" w:date="2022-03-10T12:31:00Z">
              <w:rPr>
                <w:color w:val="000000" w:themeColor="text1"/>
              </w:rPr>
            </w:rPrChange>
          </w:rPr>
          <w:delText>DB</w:delText>
        </w:r>
        <w:r w:rsidR="00C0014F" w:rsidRPr="002B42A7" w:rsidDel="00E35E47">
          <w:rPr>
            <w:rFonts w:ascii="Times New Roman" w:hAnsi="Times New Roman" w:cs="Times New Roman"/>
            <w:b/>
            <w:bCs/>
            <w:color w:val="000000" w:themeColor="text1"/>
            <w:rPrChange w:id="2049" w:author="Ruijie Xu" w:date="2022-03-10T12:31:00Z">
              <w:rPr>
                <w:color w:val="000000" w:themeColor="text1"/>
              </w:rPr>
            </w:rPrChange>
          </w:rPr>
          <w:delText xml:space="preserve">s in Kraken2, we first looked at the number of reads </w:delText>
        </w:r>
        <w:r w:rsidR="00C94498" w:rsidRPr="002B42A7" w:rsidDel="00E35E47">
          <w:rPr>
            <w:rFonts w:ascii="Times New Roman" w:hAnsi="Times New Roman" w:cs="Times New Roman"/>
            <w:b/>
            <w:bCs/>
            <w:color w:val="000000" w:themeColor="text1"/>
            <w:rPrChange w:id="2050" w:author="Ruijie Xu" w:date="2022-03-10T12:31:00Z">
              <w:rPr>
                <w:color w:val="000000" w:themeColor="text1"/>
              </w:rPr>
            </w:rPrChange>
          </w:rPr>
          <w:delText xml:space="preserve">classified into each of the following taxonomic </w:delText>
        </w:r>
        <w:r w:rsidR="007273CE" w:rsidRPr="002B42A7" w:rsidDel="00E35E47">
          <w:rPr>
            <w:rFonts w:ascii="Times New Roman" w:hAnsi="Times New Roman" w:cs="Times New Roman"/>
            <w:b/>
            <w:bCs/>
            <w:color w:val="000000" w:themeColor="text1"/>
            <w:rPrChange w:id="2051" w:author="Ruijie Xu" w:date="2022-03-10T12:31:00Z">
              <w:rPr>
                <w:color w:val="000000" w:themeColor="text1"/>
              </w:rPr>
            </w:rPrChange>
          </w:rPr>
          <w:delText>groups</w:delText>
        </w:r>
        <w:r w:rsidR="00C94498" w:rsidRPr="002B42A7" w:rsidDel="00E35E47">
          <w:rPr>
            <w:rFonts w:ascii="Times New Roman" w:hAnsi="Times New Roman" w:cs="Times New Roman"/>
            <w:b/>
            <w:bCs/>
            <w:color w:val="000000" w:themeColor="text1"/>
            <w:rPrChange w:id="2052" w:author="Ruijie Xu" w:date="2022-03-10T12:31:00Z">
              <w:rPr>
                <w:color w:val="000000" w:themeColor="text1"/>
              </w:rPr>
            </w:rPrChange>
          </w:rPr>
          <w:delText xml:space="preserve">: </w:delText>
        </w:r>
        <w:r w:rsidR="00C0014F" w:rsidRPr="002B42A7" w:rsidDel="00E35E47">
          <w:rPr>
            <w:rFonts w:ascii="Times New Roman" w:hAnsi="Times New Roman" w:cs="Times New Roman"/>
            <w:b/>
            <w:bCs/>
            <w:color w:val="000000" w:themeColor="text1"/>
            <w:rPrChange w:id="2053" w:author="Ruijie Xu" w:date="2022-03-10T12:31:00Z">
              <w:rPr>
                <w:color w:val="000000" w:themeColor="text1"/>
              </w:rPr>
            </w:rPrChange>
          </w:rPr>
          <w:delText>domains Eukaryota, Bacteria</w:delText>
        </w:r>
        <w:r w:rsidR="004F1047" w:rsidRPr="002B42A7" w:rsidDel="00E35E47">
          <w:rPr>
            <w:rFonts w:ascii="Times New Roman" w:hAnsi="Times New Roman" w:cs="Times New Roman"/>
            <w:b/>
            <w:bCs/>
            <w:color w:val="000000" w:themeColor="text1"/>
            <w:rPrChange w:id="2054" w:author="Ruijie Xu" w:date="2022-03-10T12:31:00Z">
              <w:rPr>
                <w:color w:val="000000" w:themeColor="text1"/>
              </w:rPr>
            </w:rPrChange>
          </w:rPr>
          <w:delText xml:space="preserve"> and</w:delText>
        </w:r>
        <w:r w:rsidR="00C0014F" w:rsidRPr="002B42A7" w:rsidDel="00E35E47">
          <w:rPr>
            <w:rFonts w:ascii="Times New Roman" w:hAnsi="Times New Roman" w:cs="Times New Roman"/>
            <w:b/>
            <w:bCs/>
            <w:color w:val="000000" w:themeColor="text1"/>
            <w:rPrChange w:id="2055" w:author="Ruijie Xu" w:date="2022-03-10T12:31:00Z">
              <w:rPr>
                <w:color w:val="000000" w:themeColor="text1"/>
              </w:rPr>
            </w:rPrChange>
          </w:rPr>
          <w:delText xml:space="preserve"> Archaea, Viruses, </w:delText>
        </w:r>
        <w:r w:rsidR="00242EFF" w:rsidRPr="002B42A7" w:rsidDel="00E35E47">
          <w:rPr>
            <w:rFonts w:ascii="Times New Roman" w:hAnsi="Times New Roman" w:cs="Times New Roman"/>
            <w:b/>
            <w:bCs/>
            <w:color w:val="000000" w:themeColor="text1"/>
            <w:rPrChange w:id="2056" w:author="Ruijie Xu" w:date="2022-03-10T12:31:00Z">
              <w:rPr>
                <w:color w:val="000000" w:themeColor="text1"/>
              </w:rPr>
            </w:rPrChange>
          </w:rPr>
          <w:delText>'</w:delText>
        </w:r>
        <w:r w:rsidR="00C0014F" w:rsidRPr="002B42A7" w:rsidDel="00E35E47">
          <w:rPr>
            <w:rFonts w:ascii="Times New Roman" w:hAnsi="Times New Roman" w:cs="Times New Roman"/>
            <w:b/>
            <w:bCs/>
            <w:color w:val="000000" w:themeColor="text1"/>
            <w:rPrChange w:id="2057" w:author="Ruijie Xu" w:date="2022-03-10T12:31:00Z">
              <w:rPr>
                <w:color w:val="000000" w:themeColor="text1"/>
              </w:rPr>
            </w:rPrChange>
          </w:rPr>
          <w:delText xml:space="preserve">Other </w:delText>
        </w:r>
        <w:r w:rsidR="00242EFF" w:rsidRPr="002B42A7" w:rsidDel="00E35E47">
          <w:rPr>
            <w:rFonts w:ascii="Times New Roman" w:hAnsi="Times New Roman" w:cs="Times New Roman"/>
            <w:b/>
            <w:bCs/>
            <w:color w:val="000000" w:themeColor="text1"/>
            <w:rPrChange w:id="2058" w:author="Ruijie Xu" w:date="2022-03-10T12:31:00Z">
              <w:rPr>
                <w:color w:val="000000" w:themeColor="text1"/>
              </w:rPr>
            </w:rPrChange>
          </w:rPr>
          <w:delText xml:space="preserve">Sequences' </w:delText>
        </w:r>
        <w:r w:rsidR="00C0014F" w:rsidRPr="002B42A7" w:rsidDel="00E35E47">
          <w:rPr>
            <w:rFonts w:ascii="Times New Roman" w:hAnsi="Times New Roman" w:cs="Times New Roman"/>
            <w:b/>
            <w:bCs/>
            <w:color w:val="000000" w:themeColor="text1"/>
            <w:rPrChange w:id="2059" w:author="Ruijie Xu" w:date="2022-03-10T12:31:00Z">
              <w:rPr>
                <w:color w:val="000000" w:themeColor="text1"/>
              </w:rPr>
            </w:rPrChange>
          </w:rPr>
          <w:delText xml:space="preserve">(reads were classified but do not belong to any of the </w:delText>
        </w:r>
        <w:r w:rsidR="00511236" w:rsidRPr="002B42A7" w:rsidDel="00E35E47">
          <w:rPr>
            <w:rFonts w:ascii="Times New Roman" w:hAnsi="Times New Roman" w:cs="Times New Roman"/>
            <w:b/>
            <w:bCs/>
            <w:color w:val="000000" w:themeColor="text1"/>
            <w:rPrChange w:id="2060" w:author="Ruijie Xu" w:date="2022-03-10T12:31:00Z">
              <w:rPr>
                <w:color w:val="000000" w:themeColor="text1"/>
              </w:rPr>
            </w:rPrChange>
          </w:rPr>
          <w:delText xml:space="preserve">other </w:delText>
        </w:r>
        <w:r w:rsidR="007273CE" w:rsidRPr="002B42A7" w:rsidDel="00E35E47">
          <w:rPr>
            <w:rFonts w:ascii="Times New Roman" w:hAnsi="Times New Roman" w:cs="Times New Roman"/>
            <w:b/>
            <w:bCs/>
            <w:color w:val="000000" w:themeColor="text1"/>
            <w:rPrChange w:id="2061" w:author="Ruijie Xu" w:date="2022-03-10T12:31:00Z">
              <w:rPr>
                <w:color w:val="000000" w:themeColor="text1"/>
              </w:rPr>
            </w:rPrChange>
          </w:rPr>
          <w:delText>taxonomic groups</w:delText>
        </w:r>
        <w:r w:rsidR="00C0014F" w:rsidRPr="002B42A7" w:rsidDel="00E35E47">
          <w:rPr>
            <w:rFonts w:ascii="Times New Roman" w:hAnsi="Times New Roman" w:cs="Times New Roman"/>
            <w:b/>
            <w:bCs/>
            <w:color w:val="000000" w:themeColor="text1"/>
            <w:rPrChange w:id="2062" w:author="Ruijie Xu" w:date="2022-03-10T12:31:00Z">
              <w:rPr>
                <w:color w:val="000000" w:themeColor="text1"/>
              </w:rPr>
            </w:rPrChange>
          </w:rPr>
          <w:delText xml:space="preserve">), and </w:delText>
        </w:r>
        <w:r w:rsidR="00242EFF" w:rsidRPr="002B42A7" w:rsidDel="00E35E47">
          <w:rPr>
            <w:rFonts w:ascii="Times New Roman" w:hAnsi="Times New Roman" w:cs="Times New Roman"/>
            <w:b/>
            <w:bCs/>
            <w:color w:val="000000" w:themeColor="text1"/>
            <w:rPrChange w:id="2063" w:author="Ruijie Xu" w:date="2022-03-10T12:31:00Z">
              <w:rPr>
                <w:color w:val="000000" w:themeColor="text1"/>
              </w:rPr>
            </w:rPrChange>
          </w:rPr>
          <w:delText>'</w:delText>
        </w:r>
        <w:r w:rsidR="00C0014F" w:rsidRPr="002B42A7" w:rsidDel="00E35E47">
          <w:rPr>
            <w:rFonts w:ascii="Times New Roman" w:hAnsi="Times New Roman" w:cs="Times New Roman"/>
            <w:b/>
            <w:bCs/>
            <w:color w:val="000000" w:themeColor="text1"/>
            <w:rPrChange w:id="2064" w:author="Ruijie Xu" w:date="2022-03-10T12:31:00Z">
              <w:rPr>
                <w:color w:val="000000" w:themeColor="text1"/>
              </w:rPr>
            </w:rPrChange>
          </w:rPr>
          <w:delText>Unclassified</w:delText>
        </w:r>
        <w:r w:rsidR="00242EFF" w:rsidRPr="002B42A7" w:rsidDel="00E35E47">
          <w:rPr>
            <w:rFonts w:ascii="Times New Roman" w:hAnsi="Times New Roman" w:cs="Times New Roman"/>
            <w:b/>
            <w:bCs/>
            <w:color w:val="000000" w:themeColor="text1"/>
            <w:rPrChange w:id="2065" w:author="Ruijie Xu" w:date="2022-03-10T12:31:00Z">
              <w:rPr>
                <w:color w:val="000000" w:themeColor="text1"/>
              </w:rPr>
            </w:rPrChange>
          </w:rPr>
          <w:delText>'</w:delText>
        </w:r>
        <w:r w:rsidR="00C0014F" w:rsidRPr="002B42A7" w:rsidDel="00E35E47">
          <w:rPr>
            <w:rFonts w:ascii="Times New Roman" w:hAnsi="Times New Roman" w:cs="Times New Roman"/>
            <w:b/>
            <w:bCs/>
            <w:color w:val="000000" w:themeColor="text1"/>
            <w:rPrChange w:id="2066" w:author="Ruijie Xu" w:date="2022-03-10T12:31:00Z">
              <w:rPr>
                <w:color w:val="000000" w:themeColor="text1"/>
              </w:rPr>
            </w:rPrChange>
          </w:rPr>
          <w:delText xml:space="preserve"> (reads that were not classified using the Kraken2 classifier in both domain and genus levels</w:delText>
        </w:r>
        <w:r w:rsidR="002C0511" w:rsidRPr="002B42A7" w:rsidDel="00E35E47">
          <w:rPr>
            <w:rFonts w:ascii="Times New Roman" w:hAnsi="Times New Roman" w:cs="Times New Roman"/>
            <w:b/>
            <w:bCs/>
            <w:color w:val="000000" w:themeColor="text1"/>
            <w:rPrChange w:id="2067" w:author="Ruijie Xu" w:date="2022-03-10T12:31:00Z">
              <w:rPr>
                <w:color w:val="000000" w:themeColor="text1"/>
              </w:rPr>
            </w:rPrChange>
          </w:rPr>
          <w:delText>)</w:delText>
        </w:r>
        <w:r w:rsidR="00C0014F" w:rsidRPr="002B42A7" w:rsidDel="00E35E47">
          <w:rPr>
            <w:rFonts w:ascii="Times New Roman" w:hAnsi="Times New Roman" w:cs="Times New Roman"/>
            <w:b/>
            <w:bCs/>
            <w:color w:val="000000" w:themeColor="text1"/>
            <w:rPrChange w:id="2068" w:author="Ruijie Xu" w:date="2022-03-10T12:31:00Z">
              <w:rPr>
                <w:color w:val="000000" w:themeColor="text1"/>
              </w:rPr>
            </w:rPrChange>
          </w:rPr>
          <w:delText xml:space="preserve">. </w:delText>
        </w:r>
      </w:del>
    </w:p>
    <w:p w14:paraId="253E7AF0" w14:textId="77777777" w:rsidR="00C0014F" w:rsidRPr="002B42A7" w:rsidDel="0085367F" w:rsidRDefault="00C0014F">
      <w:pPr>
        <w:spacing w:line="480" w:lineRule="auto"/>
        <w:rPr>
          <w:del w:id="2069" w:author="Ruijie Xu" w:date="2022-01-30T14:51:00Z"/>
          <w:rFonts w:ascii="Times New Roman" w:hAnsi="Times New Roman" w:cs="Times New Roman"/>
          <w:b/>
          <w:bCs/>
          <w:color w:val="000000" w:themeColor="text1"/>
          <w:rPrChange w:id="2070" w:author="Ruijie Xu" w:date="2022-03-10T12:31:00Z">
            <w:rPr>
              <w:del w:id="2071" w:author="Ruijie Xu" w:date="2022-01-30T14:51:00Z"/>
              <w:b/>
              <w:bCs/>
              <w:color w:val="000000" w:themeColor="text1"/>
            </w:rPr>
          </w:rPrChange>
        </w:rPr>
      </w:pPr>
    </w:p>
    <w:p w14:paraId="68FF0F9E" w14:textId="24946600" w:rsidR="00C0014F" w:rsidRPr="002B42A7" w:rsidDel="0085367F" w:rsidRDefault="00C0014F">
      <w:pPr>
        <w:spacing w:line="480" w:lineRule="auto"/>
        <w:rPr>
          <w:del w:id="2072" w:author="Ruijie Xu" w:date="2022-01-30T14:50:00Z"/>
          <w:rFonts w:ascii="Times New Roman" w:hAnsi="Times New Roman" w:cs="Times New Roman"/>
          <w:b/>
          <w:bCs/>
          <w:color w:val="000000" w:themeColor="text1"/>
          <w:rPrChange w:id="2073" w:author="Ruijie Xu" w:date="2022-03-10T12:31:00Z">
            <w:rPr>
              <w:del w:id="2074" w:author="Ruijie Xu" w:date="2022-01-30T14:50:00Z"/>
              <w:color w:val="000000" w:themeColor="text1"/>
            </w:rPr>
          </w:rPrChange>
        </w:rPr>
      </w:pPr>
      <w:del w:id="2075" w:author="Ruijie Xu" w:date="2022-01-30T14:51:00Z">
        <w:r w:rsidRPr="002B42A7" w:rsidDel="0085367F">
          <w:rPr>
            <w:rFonts w:ascii="Times New Roman" w:hAnsi="Times New Roman" w:cs="Times New Roman"/>
            <w:b/>
            <w:bCs/>
            <w:color w:val="000000" w:themeColor="text1"/>
            <w:rPrChange w:id="2076" w:author="Ruijie Xu" w:date="2022-03-10T12:31:00Z">
              <w:rPr>
                <w:b/>
                <w:bCs/>
                <w:color w:val="000000" w:themeColor="text1"/>
              </w:rPr>
            </w:rPrChange>
          </w:rPr>
          <w:delText xml:space="preserve">Data </w:delText>
        </w:r>
        <w:r w:rsidR="00F5051E" w:rsidRPr="002B42A7" w:rsidDel="0085367F">
          <w:rPr>
            <w:rFonts w:ascii="Times New Roman" w:hAnsi="Times New Roman" w:cs="Times New Roman"/>
            <w:b/>
            <w:bCs/>
            <w:color w:val="000000" w:themeColor="text1"/>
            <w:rPrChange w:id="2077" w:author="Ruijie Xu" w:date="2022-03-10T12:31:00Z">
              <w:rPr>
                <w:b/>
                <w:bCs/>
                <w:color w:val="000000" w:themeColor="text1"/>
              </w:rPr>
            </w:rPrChange>
          </w:rPr>
          <w:delText>v</w:delText>
        </w:r>
        <w:r w:rsidRPr="002B42A7" w:rsidDel="0085367F">
          <w:rPr>
            <w:rFonts w:ascii="Times New Roman" w:hAnsi="Times New Roman" w:cs="Times New Roman"/>
            <w:b/>
            <w:bCs/>
            <w:color w:val="000000" w:themeColor="text1"/>
            <w:rPrChange w:id="2078" w:author="Ruijie Xu" w:date="2022-03-10T12:31:00Z">
              <w:rPr>
                <w:b/>
                <w:bCs/>
                <w:color w:val="000000" w:themeColor="text1"/>
              </w:rPr>
            </w:rPrChange>
          </w:rPr>
          <w:delText>isualization</w:delText>
        </w:r>
        <w:r w:rsidRPr="002B42A7" w:rsidDel="0085367F">
          <w:rPr>
            <w:rFonts w:ascii="Times New Roman" w:hAnsi="Times New Roman" w:cs="Times New Roman"/>
            <w:b/>
            <w:bCs/>
            <w:color w:val="000000" w:themeColor="text1"/>
            <w:rPrChange w:id="2079" w:author="Ruijie Xu" w:date="2022-03-10T12:31:00Z">
              <w:rPr>
                <w:color w:val="000000" w:themeColor="text1"/>
              </w:rPr>
            </w:rPrChange>
          </w:rPr>
          <w:delText xml:space="preserve">. </w:delText>
        </w:r>
      </w:del>
      <w:del w:id="2080" w:author="Ruijie Xu" w:date="2022-01-30T14:48:00Z">
        <w:r w:rsidRPr="002B42A7" w:rsidDel="006A4167">
          <w:rPr>
            <w:rFonts w:ascii="Times New Roman" w:hAnsi="Times New Roman" w:cs="Times New Roman"/>
            <w:b/>
            <w:bCs/>
            <w:color w:val="000000" w:themeColor="text1"/>
            <w:rPrChange w:id="2081" w:author="Ruijie Xu" w:date="2022-03-10T12:31:00Z">
              <w:rPr>
                <w:color w:val="000000" w:themeColor="text1"/>
              </w:rPr>
            </w:rPrChange>
          </w:rPr>
          <w:delText xml:space="preserve">The taxonomical profiles classified with Kraken2, CLARK, and </w:delText>
        </w:r>
        <w:r w:rsidR="00587076" w:rsidRPr="002B42A7" w:rsidDel="006A4167">
          <w:rPr>
            <w:rFonts w:ascii="Times New Roman" w:hAnsi="Times New Roman" w:cs="Times New Roman"/>
            <w:b/>
            <w:bCs/>
            <w:color w:val="000000" w:themeColor="text1"/>
            <w:rPrChange w:id="2082" w:author="Ruijie Xu" w:date="2022-03-10T12:31:00Z">
              <w:rPr>
                <w:color w:val="000000" w:themeColor="text1"/>
              </w:rPr>
            </w:rPrChange>
          </w:rPr>
          <w:delText>CLARK-s</w:delText>
        </w:r>
        <w:r w:rsidRPr="002B42A7" w:rsidDel="006A4167">
          <w:rPr>
            <w:rFonts w:ascii="Times New Roman" w:hAnsi="Times New Roman" w:cs="Times New Roman"/>
            <w:b/>
            <w:bCs/>
            <w:color w:val="000000" w:themeColor="text1"/>
            <w:rPrChange w:id="2083" w:author="Ruijie Xu" w:date="2022-03-10T12:31:00Z">
              <w:rPr>
                <w:color w:val="000000" w:themeColor="text1"/>
              </w:rPr>
            </w:rPrChange>
          </w:rPr>
          <w:delText xml:space="preserve"> were shown in histogram format </w:delText>
        </w:r>
      </w:del>
      <w:del w:id="2084" w:author="Ruijie Xu" w:date="2022-01-30T14:50:00Z">
        <w:r w:rsidRPr="002B42A7" w:rsidDel="0085367F">
          <w:rPr>
            <w:rFonts w:ascii="Times New Roman" w:hAnsi="Times New Roman" w:cs="Times New Roman"/>
            <w:b/>
            <w:bCs/>
            <w:color w:val="000000" w:themeColor="text1"/>
            <w:rPrChange w:id="2085" w:author="Ruijie Xu" w:date="2022-03-10T12:31:00Z">
              <w:rPr>
                <w:color w:val="000000" w:themeColor="text1"/>
              </w:rPr>
            </w:rPrChange>
          </w:rPr>
          <w:delText xml:space="preserve">using the R package </w:delText>
        </w:r>
        <w:r w:rsidR="00242EFF" w:rsidRPr="002B42A7" w:rsidDel="0085367F">
          <w:rPr>
            <w:rFonts w:ascii="Times New Roman" w:hAnsi="Times New Roman" w:cs="Times New Roman"/>
            <w:b/>
            <w:bCs/>
            <w:color w:val="000000" w:themeColor="text1"/>
            <w:rPrChange w:id="2086" w:author="Ruijie Xu" w:date="2022-03-10T12:31:00Z">
              <w:rPr>
                <w:color w:val="000000" w:themeColor="text1"/>
              </w:rPr>
            </w:rPrChange>
          </w:rPr>
          <w:delText>"</w:delText>
        </w:r>
        <w:r w:rsidRPr="002B42A7" w:rsidDel="0085367F">
          <w:rPr>
            <w:rFonts w:ascii="Times New Roman" w:hAnsi="Times New Roman" w:cs="Times New Roman"/>
            <w:b/>
            <w:bCs/>
            <w:color w:val="000000" w:themeColor="text1"/>
            <w:rPrChange w:id="2087" w:author="Ruijie Xu" w:date="2022-03-10T12:31:00Z">
              <w:rPr>
                <w:color w:val="000000" w:themeColor="text1"/>
              </w:rPr>
            </w:rPrChange>
          </w:rPr>
          <w:delText>ggplot2</w:delText>
        </w:r>
        <w:r w:rsidR="00242EFF" w:rsidRPr="002B42A7" w:rsidDel="0085367F">
          <w:rPr>
            <w:rFonts w:ascii="Times New Roman" w:hAnsi="Times New Roman" w:cs="Times New Roman"/>
            <w:b/>
            <w:bCs/>
            <w:color w:val="000000" w:themeColor="text1"/>
            <w:rPrChange w:id="2088" w:author="Ruijie Xu" w:date="2022-03-10T12:31:00Z">
              <w:rPr>
                <w:color w:val="000000" w:themeColor="text1"/>
              </w:rPr>
            </w:rPrChange>
          </w:rPr>
          <w:delText xml:space="preserve">" </w:delText>
        </w:r>
        <w:r w:rsidRPr="002B42A7" w:rsidDel="0085367F">
          <w:rPr>
            <w:rFonts w:ascii="Times New Roman" w:hAnsi="Times New Roman" w:cs="Times New Roman"/>
            <w:b/>
            <w:bCs/>
            <w:color w:val="000000" w:themeColor="text1"/>
            <w:rPrChange w:id="2089" w:author="Ruijie Xu" w:date="2022-03-10T12:31:00Z">
              <w:rPr>
                <w:color w:val="000000" w:themeColor="text1"/>
              </w:rPr>
            </w:rPrChange>
          </w:rPr>
          <w:fldChar w:fldCharType="begin" w:fldLock="1"/>
        </w:r>
        <w:r w:rsidR="00506F24" w:rsidRPr="002B42A7" w:rsidDel="0085367F">
          <w:rPr>
            <w:rFonts w:ascii="Times New Roman" w:hAnsi="Times New Roman" w:cs="Times New Roman"/>
            <w:b/>
            <w:bCs/>
            <w:color w:val="000000" w:themeColor="text1"/>
            <w:rPrChange w:id="2090" w:author="Ruijie Xu" w:date="2022-03-10T12:31:00Z">
              <w:rPr>
                <w:color w:val="000000" w:themeColor="text1"/>
              </w:rPr>
            </w:rPrChange>
          </w:rPr>
          <w:delInstrText xml:space="preserve"> ADDIN ZOTERO_ITEM CSL_CITATION {"citationID":"n6y1Ukid","properties":{"formattedCitation":"(Ginestet, 2011)","plainCitation":"(Ginestet, 2011)","noteIndex":0},"citationItems":[{"id":"y7Rngnif/vKaA30iM","uris":["http://www.mendeley.com/documents/?uuid=bf0f6774-b0ca-3fc1-954f-fc6f8a9608ed"],"uri":["http://www.mendeley.com/documents/?uuid=bf0f6774-b0ca-3fc1-954f-fc6f8a9608ed"],"itemData":{"DOI":"10.1111/j.1467-985x.2010.00676_9.x","abstract":"The genus Artemisia consists of about 500 species, occurring throughout the world. Some very important drug leads have been discovered from this genus, notably artemisinin, the well known anti-malarial drug isolated from the Chinese herb Artemisia annua. The genus is also known for its aromatic nature and hence research has been focussed on the chemical compositions of the volatile secondary metabolites obtained from various Artemisia species. In the southern African region, A. afra is one of the most popular and commonly used herbal medicines. It is used to treat various ailments ranging from coughs and colds to malaria and diabetes. Although it is one of the most popular local herbal medicines, only limited scientific research, mainly focussing on the volatile secondary metabolites content, has been conducted on this species. The aim of this review was therefore to collect all available scientific literature published on A. afra and combine it into this paper. In this review, a general overview will be given on the morphology, taxonomy and geographical distribution of A. afra. The major focus will however be on the secondary metabolites, mainly the volatile secondary metabolites, which have been identified from this species. In addition all of the reported biological activities of the extracts derived from this species have been included as well as the literature on the pharmacology and toxicology. We aim at bringing together most of the available scientific research conducted on this species, which is currently scattered across various publications, into this review paper. © 2008 SAAB.","author":[{"dropping-particle":"","family":"Ginestet","given":"Cedric","non-dropping-particle":"","parse-names":false,"suffix":""}],"container-title":"Journal of the Royal Statistical Society: Series A (Statistics in Society)","id":"ITEM-1","issued":{"date-parts":[["2011"]]},"title":"ggplot2: Elegant Graphics for Data Analysis","type":"article-journal"}}],"schema":"https://github.com/citation-style-language/schema/raw/master/csl-citation.json"} </w:delInstrText>
        </w:r>
        <w:r w:rsidRPr="002B42A7" w:rsidDel="0085367F">
          <w:rPr>
            <w:rFonts w:ascii="Times New Roman" w:hAnsi="Times New Roman" w:cs="Times New Roman"/>
            <w:b/>
            <w:bCs/>
            <w:color w:val="000000" w:themeColor="text1"/>
            <w:rPrChange w:id="2091" w:author="Ruijie Xu" w:date="2022-03-10T12:31:00Z">
              <w:rPr>
                <w:color w:val="000000" w:themeColor="text1"/>
              </w:rPr>
            </w:rPrChange>
          </w:rPr>
          <w:fldChar w:fldCharType="separate"/>
        </w:r>
        <w:r w:rsidR="00350DBF" w:rsidRPr="002B42A7" w:rsidDel="0085367F">
          <w:rPr>
            <w:rFonts w:ascii="Times New Roman" w:hAnsi="Times New Roman" w:cs="Times New Roman"/>
            <w:b/>
            <w:bCs/>
            <w:color w:val="000000" w:themeColor="text1"/>
            <w:rPrChange w:id="2092" w:author="Ruijie Xu" w:date="2022-03-10T12:31:00Z">
              <w:rPr>
                <w:color w:val="000000"/>
              </w:rPr>
            </w:rPrChange>
          </w:rPr>
          <w:delText>(Ginestet, 2011)</w:delText>
        </w:r>
        <w:r w:rsidRPr="002B42A7" w:rsidDel="0085367F">
          <w:rPr>
            <w:rFonts w:ascii="Times New Roman" w:hAnsi="Times New Roman" w:cs="Times New Roman"/>
            <w:b/>
            <w:bCs/>
            <w:color w:val="000000" w:themeColor="text1"/>
            <w:rPrChange w:id="2093" w:author="Ruijie Xu" w:date="2022-03-10T12:31:00Z">
              <w:rPr>
                <w:color w:val="000000" w:themeColor="text1"/>
              </w:rPr>
            </w:rPrChange>
          </w:rPr>
          <w:fldChar w:fldCharType="end"/>
        </w:r>
        <w:r w:rsidRPr="002B42A7" w:rsidDel="0085367F">
          <w:rPr>
            <w:rFonts w:ascii="Times New Roman" w:hAnsi="Times New Roman" w:cs="Times New Roman"/>
            <w:b/>
            <w:bCs/>
            <w:color w:val="000000" w:themeColor="text1"/>
            <w:rPrChange w:id="2094" w:author="Ruijie Xu" w:date="2022-03-10T12:31:00Z">
              <w:rPr>
                <w:color w:val="000000" w:themeColor="text1"/>
              </w:rPr>
            </w:rPrChange>
          </w:rPr>
          <w:delText xml:space="preserve">. </w:delText>
        </w:r>
      </w:del>
    </w:p>
    <w:p w14:paraId="1C0716B6" w14:textId="77777777" w:rsidR="00C0014F" w:rsidRPr="002B42A7" w:rsidRDefault="00C0014F" w:rsidP="003A137D">
      <w:pPr>
        <w:spacing w:line="480" w:lineRule="auto"/>
        <w:rPr>
          <w:rFonts w:ascii="Times New Roman" w:hAnsi="Times New Roman" w:cs="Times New Roman"/>
          <w:b/>
          <w:bCs/>
          <w:color w:val="000000" w:themeColor="text1"/>
          <w:rPrChange w:id="2095" w:author="Ruijie Xu" w:date="2022-03-10T12:31:00Z">
            <w:rPr>
              <w:b/>
              <w:bCs/>
              <w:color w:val="000000" w:themeColor="text1"/>
            </w:rPr>
          </w:rPrChange>
        </w:rPr>
      </w:pPr>
    </w:p>
    <w:p w14:paraId="10330790" w14:textId="27244ECA" w:rsidR="0085367F" w:rsidRPr="002B42A7" w:rsidRDefault="00C0014F" w:rsidP="0085367F">
      <w:pPr>
        <w:spacing w:line="480" w:lineRule="auto"/>
        <w:rPr>
          <w:ins w:id="2096" w:author="Ruijie Xu" w:date="2022-01-30T14:51:00Z"/>
          <w:rFonts w:ascii="Times New Roman" w:hAnsi="Times New Roman" w:cs="Times New Roman"/>
          <w:color w:val="000000" w:themeColor="text1"/>
          <w:rPrChange w:id="2097" w:author="Ruijie Xu" w:date="2022-03-10T12:31:00Z">
            <w:rPr>
              <w:ins w:id="2098" w:author="Ruijie Xu" w:date="2022-01-30T14:51:00Z"/>
              <w:color w:val="000000" w:themeColor="text1"/>
            </w:rPr>
          </w:rPrChange>
        </w:rPr>
      </w:pPr>
      <w:r w:rsidRPr="002B42A7">
        <w:rPr>
          <w:rFonts w:ascii="Times New Roman" w:hAnsi="Times New Roman" w:cs="Times New Roman"/>
          <w:b/>
          <w:bCs/>
          <w:color w:val="000000" w:themeColor="text1"/>
          <w:rPrChange w:id="2099" w:author="Ruijie Xu" w:date="2022-03-10T12:31:00Z">
            <w:rPr>
              <w:b/>
              <w:bCs/>
              <w:color w:val="000000" w:themeColor="text1"/>
            </w:rPr>
          </w:rPrChange>
        </w:rPr>
        <w:t xml:space="preserve">Statistical </w:t>
      </w:r>
      <w:r w:rsidR="00F5051E" w:rsidRPr="002B42A7">
        <w:rPr>
          <w:rFonts w:ascii="Times New Roman" w:hAnsi="Times New Roman" w:cs="Times New Roman"/>
          <w:b/>
          <w:bCs/>
          <w:color w:val="000000" w:themeColor="text1"/>
          <w:rPrChange w:id="2100" w:author="Ruijie Xu" w:date="2022-03-10T12:31:00Z">
            <w:rPr>
              <w:b/>
              <w:bCs/>
              <w:color w:val="000000" w:themeColor="text1"/>
            </w:rPr>
          </w:rPrChange>
        </w:rPr>
        <w:t>a</w:t>
      </w:r>
      <w:r w:rsidRPr="002B42A7">
        <w:rPr>
          <w:rFonts w:ascii="Times New Roman" w:hAnsi="Times New Roman" w:cs="Times New Roman"/>
          <w:b/>
          <w:bCs/>
          <w:color w:val="000000" w:themeColor="text1"/>
          <w:rPrChange w:id="2101" w:author="Ruijie Xu" w:date="2022-03-10T12:31:00Z">
            <w:rPr>
              <w:b/>
              <w:bCs/>
              <w:color w:val="000000" w:themeColor="text1"/>
            </w:rPr>
          </w:rPrChange>
        </w:rPr>
        <w:t>nalysis</w:t>
      </w:r>
      <w:r w:rsidRPr="002B42A7">
        <w:rPr>
          <w:rFonts w:ascii="Times New Roman" w:hAnsi="Times New Roman" w:cs="Times New Roman"/>
          <w:color w:val="000000" w:themeColor="text1"/>
          <w:rPrChange w:id="2102" w:author="Ruijie Xu" w:date="2022-03-10T12:31:00Z">
            <w:rPr>
              <w:color w:val="000000" w:themeColor="text1"/>
            </w:rPr>
          </w:rPrChange>
        </w:rPr>
        <w:t xml:space="preserve">. </w:t>
      </w:r>
      <w:ins w:id="2103" w:author="Ruijie Xu" w:date="2022-01-30T14:50:00Z">
        <w:r w:rsidR="00E825DC" w:rsidRPr="002B42A7">
          <w:rPr>
            <w:rFonts w:ascii="Times New Roman" w:hAnsi="Times New Roman" w:cs="Times New Roman"/>
            <w:color w:val="000000" w:themeColor="text1"/>
            <w:rPrChange w:id="2104" w:author="Ruijie Xu" w:date="2022-03-10T12:31:00Z">
              <w:rPr>
                <w:color w:val="000000" w:themeColor="text1"/>
              </w:rPr>
            </w:rPrChange>
          </w:rPr>
          <w:t xml:space="preserve">Metagenomic profiles </w:t>
        </w:r>
      </w:ins>
      <w:ins w:id="2105" w:author="Liliana Salvador" w:date="2022-03-16T09:05:00Z">
        <w:r w:rsidR="00333587">
          <w:rPr>
            <w:rFonts w:ascii="Times New Roman" w:hAnsi="Times New Roman" w:cs="Times New Roman"/>
            <w:color w:val="000000" w:themeColor="text1"/>
          </w:rPr>
          <w:t xml:space="preserve">provided by each software </w:t>
        </w:r>
      </w:ins>
      <w:ins w:id="2106" w:author="Ruijie Xu" w:date="2022-01-30T14:50:00Z">
        <w:r w:rsidR="00E825DC" w:rsidRPr="002B42A7">
          <w:rPr>
            <w:rFonts w:ascii="Times New Roman" w:hAnsi="Times New Roman" w:cs="Times New Roman"/>
            <w:color w:val="000000" w:themeColor="text1"/>
            <w:rPrChange w:id="2107" w:author="Ruijie Xu" w:date="2022-03-10T12:31:00Z">
              <w:rPr>
                <w:color w:val="000000" w:themeColor="text1"/>
              </w:rPr>
            </w:rPrChange>
          </w:rPr>
          <w:t xml:space="preserve">were loaded into R </w:t>
        </w:r>
      </w:ins>
      <w:ins w:id="2108" w:author="Liliana Salvador" w:date="2022-02-22T19:04:00Z">
        <w:r w:rsidR="00540FCF" w:rsidRPr="002B42A7">
          <w:rPr>
            <w:rFonts w:ascii="Times New Roman" w:hAnsi="Times New Roman" w:cs="Times New Roman"/>
            <w:color w:val="000000" w:themeColor="text1"/>
            <w:rPrChange w:id="2109" w:author="Ruijie Xu" w:date="2022-03-10T12:31:00Z">
              <w:rPr>
                <w:color w:val="000000" w:themeColor="text1"/>
              </w:rPr>
            </w:rPrChange>
          </w:rPr>
          <w:fldChar w:fldCharType="begin"/>
        </w:r>
      </w:ins>
      <w:r w:rsidR="004765A2" w:rsidRPr="002B42A7">
        <w:rPr>
          <w:rFonts w:ascii="Times New Roman" w:hAnsi="Times New Roman" w:cs="Times New Roman"/>
          <w:color w:val="000000" w:themeColor="text1"/>
          <w:rPrChange w:id="2110" w:author="Ruijie Xu" w:date="2022-03-10T12:31:00Z">
            <w:rPr>
              <w:color w:val="000000" w:themeColor="text1"/>
            </w:rPr>
          </w:rPrChange>
        </w:rPr>
        <w:instrText xml:space="preserve"> ADDIN ZOTERO_ITEM CSL_CITATION {"citationID":"HE2oXMhW","properties":{"formattedCitation":"(R Core Team, 2020)","plainCitation":"(R Core Team, 2020)","noteIndex":0},"citationItems":[{"id":"1BY60Z0f/9hkyZkec","uris":["http://zotero.org/users/local/YOB362yk/items/9J2WWJ6L"],"itemData":{"id":1706,"type":"article-journal","container-title":"R Foundation for Statistical Computing","note":"Vienna,\n  Austria.","title":"R: A Language and Environment for Statistical Computing","URL":"https://www.r-project.org/","author":[{"literal":"R Core Team"}],"accessed":{"date-parts":[["2021",3,25]]},"issued":{"date-parts":[["2020"]]}}}],"schema":"https://github.com/citation-style-language/schema/raw/master/csl-citation.json"} </w:instrText>
      </w:r>
      <w:ins w:id="2111" w:author="Liliana Salvador" w:date="2022-02-22T19:04:00Z">
        <w:r w:rsidR="00540FCF" w:rsidRPr="002B42A7">
          <w:rPr>
            <w:rFonts w:ascii="Times New Roman" w:hAnsi="Times New Roman" w:cs="Times New Roman"/>
            <w:color w:val="000000" w:themeColor="text1"/>
            <w:rPrChange w:id="2112" w:author="Ruijie Xu" w:date="2022-03-10T12:31:00Z">
              <w:rPr>
                <w:color w:val="000000" w:themeColor="text1"/>
              </w:rPr>
            </w:rPrChange>
          </w:rPr>
          <w:fldChar w:fldCharType="separate"/>
        </w:r>
        <w:r w:rsidR="00540FCF" w:rsidRPr="002B42A7">
          <w:rPr>
            <w:rFonts w:ascii="Times New Roman" w:hAnsi="Times New Roman" w:cs="Times New Roman"/>
            <w:color w:val="000000"/>
            <w:rPrChange w:id="2113" w:author="Ruijie Xu" w:date="2022-03-10T12:31:00Z">
              <w:rPr>
                <w:color w:val="000000"/>
              </w:rPr>
            </w:rPrChange>
          </w:rPr>
          <w:t>(R Core Team, 2020)</w:t>
        </w:r>
        <w:r w:rsidR="00540FCF" w:rsidRPr="002B42A7">
          <w:rPr>
            <w:rFonts w:ascii="Times New Roman" w:hAnsi="Times New Roman" w:cs="Times New Roman"/>
            <w:color w:val="000000" w:themeColor="text1"/>
            <w:rPrChange w:id="2114" w:author="Ruijie Xu" w:date="2022-03-10T12:31:00Z">
              <w:rPr>
                <w:color w:val="000000" w:themeColor="text1"/>
              </w:rPr>
            </w:rPrChange>
          </w:rPr>
          <w:fldChar w:fldCharType="end"/>
        </w:r>
        <w:r w:rsidR="00540FCF" w:rsidRPr="002B42A7">
          <w:rPr>
            <w:rFonts w:ascii="Times New Roman" w:hAnsi="Times New Roman" w:cs="Times New Roman"/>
            <w:color w:val="000000" w:themeColor="text1"/>
            <w:rPrChange w:id="2115" w:author="Ruijie Xu" w:date="2022-03-10T12:31:00Z">
              <w:rPr>
                <w:color w:val="000000" w:themeColor="text1"/>
              </w:rPr>
            </w:rPrChange>
          </w:rPr>
          <w:t xml:space="preserve"> </w:t>
        </w:r>
      </w:ins>
      <w:ins w:id="2116" w:author="Ruijie Xu" w:date="2022-01-30T14:50:00Z">
        <w:r w:rsidR="00E825DC" w:rsidRPr="002B42A7">
          <w:rPr>
            <w:rFonts w:ascii="Times New Roman" w:hAnsi="Times New Roman" w:cs="Times New Roman"/>
            <w:color w:val="000000" w:themeColor="text1"/>
            <w:rPrChange w:id="2117" w:author="Ruijie Xu" w:date="2022-03-10T12:31:00Z">
              <w:rPr>
                <w:color w:val="000000" w:themeColor="text1"/>
              </w:rPr>
            </w:rPrChange>
          </w:rPr>
          <w:t xml:space="preserve">for </w:t>
        </w:r>
      </w:ins>
      <w:ins w:id="2118" w:author="Liliana Salvador" w:date="2022-02-22T19:05:00Z">
        <w:r w:rsidR="00540FCF" w:rsidRPr="002B42A7">
          <w:rPr>
            <w:rFonts w:ascii="Times New Roman" w:hAnsi="Times New Roman" w:cs="Times New Roman"/>
            <w:color w:val="000000" w:themeColor="text1"/>
            <w:rPrChange w:id="2119" w:author="Ruijie Xu" w:date="2022-03-10T12:31:00Z">
              <w:rPr>
                <w:color w:val="000000" w:themeColor="text1"/>
              </w:rPr>
            </w:rPrChange>
          </w:rPr>
          <w:t xml:space="preserve">statistical </w:t>
        </w:r>
      </w:ins>
      <w:ins w:id="2120" w:author="Ruijie Xu" w:date="2022-01-30T14:50:00Z">
        <w:r w:rsidR="00E825DC" w:rsidRPr="002B42A7">
          <w:rPr>
            <w:rFonts w:ascii="Times New Roman" w:hAnsi="Times New Roman" w:cs="Times New Roman"/>
            <w:color w:val="000000" w:themeColor="text1"/>
            <w:rPrChange w:id="2121" w:author="Ruijie Xu" w:date="2022-03-10T12:31:00Z">
              <w:rPr>
                <w:color w:val="000000" w:themeColor="text1"/>
              </w:rPr>
            </w:rPrChange>
          </w:rPr>
          <w:t>analysis using the package “</w:t>
        </w:r>
        <w:proofErr w:type="spellStart"/>
        <w:r w:rsidR="00E825DC" w:rsidRPr="002B42A7">
          <w:rPr>
            <w:rFonts w:ascii="Times New Roman" w:hAnsi="Times New Roman" w:cs="Times New Roman"/>
            <w:color w:val="000000" w:themeColor="text1"/>
            <w:rPrChange w:id="2122" w:author="Ruijie Xu" w:date="2022-03-10T12:31:00Z">
              <w:rPr>
                <w:color w:val="000000" w:themeColor="text1"/>
              </w:rPr>
            </w:rPrChange>
          </w:rPr>
          <w:t>phyloseq</w:t>
        </w:r>
        <w:proofErr w:type="spellEnd"/>
        <w:r w:rsidR="00E825DC" w:rsidRPr="002B42A7">
          <w:rPr>
            <w:rFonts w:ascii="Times New Roman" w:hAnsi="Times New Roman" w:cs="Times New Roman"/>
            <w:color w:val="000000" w:themeColor="text1"/>
            <w:rPrChange w:id="2123" w:author="Ruijie Xu" w:date="2022-03-10T12:31:00Z">
              <w:rPr>
                <w:color w:val="000000" w:themeColor="text1"/>
              </w:rPr>
            </w:rPrChange>
          </w:rPr>
          <w:t>”</w:t>
        </w:r>
      </w:ins>
      <w:ins w:id="2124" w:author="Ruijie Xu" w:date="2022-02-27T10:37:00Z">
        <w:r w:rsidR="00435EE6" w:rsidRPr="002B42A7">
          <w:rPr>
            <w:rFonts w:ascii="Times New Roman" w:hAnsi="Times New Roman" w:cs="Times New Roman"/>
            <w:color w:val="000000" w:themeColor="text1"/>
            <w:rPrChange w:id="2125" w:author="Ruijie Xu" w:date="2022-03-10T12:31:00Z">
              <w:rPr>
                <w:color w:val="000000" w:themeColor="text1"/>
              </w:rPr>
            </w:rPrChange>
          </w:rPr>
          <w:t xml:space="preserve"> </w:t>
        </w:r>
      </w:ins>
      <w:r w:rsidR="00435EE6" w:rsidRPr="002B42A7">
        <w:rPr>
          <w:rFonts w:ascii="Times New Roman" w:hAnsi="Times New Roman" w:cs="Times New Roman"/>
          <w:color w:val="000000" w:themeColor="text1"/>
          <w:rPrChange w:id="2126"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2127" w:author="Ruijie Xu" w:date="2022-03-10T12:31:00Z">
            <w:rPr>
              <w:color w:val="000000" w:themeColor="text1"/>
            </w:rPr>
          </w:rPrChange>
        </w:rPr>
        <w:instrText xml:space="preserve"> ADDIN ZOTERO_ITEM CSL_CITATION {"citationID":"a9q7scn2jo","properties":{"formattedCitation":"(McMurdie and Holmes, 2013)","plainCitation":"(McMurdie and Holmes, 2013)","noteIndex":0},"citationItems":[{"id":"1BY60Z0f/1L0aIg03","uris":["http://zotero.org/users/8256916/items/8YS6SEWK"],"itemData":{"id":2545,"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container-title":"PLOS ONE","DOI":"10.1371/journal.pone.0061217","ISSN":"1932-6203","issue":"4","journalAbbreviation":"PLOS ONE","language":"en","note":"publisher: Public Library of Science","page":"e61217","source":"PLoS Journals","title":"phyloseq: An R Package for Reproducible Interactive Analysis and Graphics of Microbiome Census Data","title-short":"phyloseq","URL":"https://journals.plos.org/plosone/article?id=10.1371/journal.pone.0061217","volume":"8","author":[{"family":"McMurdie","given":"Paul J."},{"family":"Holmes","given":"Susan"}],"accessed":{"date-parts":[["2022",2,27]]},"issued":{"date-parts":[["2013",4,22]]}}}],"schema":"https://github.com/citation-style-language/schema/raw/master/csl-citation.json"} </w:instrText>
      </w:r>
      <w:r w:rsidR="00435EE6" w:rsidRPr="002B42A7">
        <w:rPr>
          <w:rFonts w:ascii="Times New Roman" w:hAnsi="Times New Roman" w:cs="Times New Roman"/>
          <w:color w:val="000000" w:themeColor="text1"/>
          <w:rPrChange w:id="2128" w:author="Ruijie Xu" w:date="2022-03-10T12:31:00Z">
            <w:rPr>
              <w:color w:val="000000" w:themeColor="text1"/>
            </w:rPr>
          </w:rPrChange>
        </w:rPr>
        <w:fldChar w:fldCharType="separate"/>
      </w:r>
      <w:r w:rsidR="004765A2" w:rsidRPr="002B42A7">
        <w:rPr>
          <w:rFonts w:ascii="Times New Roman" w:hAnsi="Times New Roman" w:cs="Times New Roman"/>
          <w:color w:val="000000"/>
          <w:rPrChange w:id="2129" w:author="Ruijie Xu" w:date="2022-03-10T12:31:00Z">
            <w:rPr>
              <w:rFonts w:ascii="Calibri" w:cs="Calibri"/>
              <w:color w:val="000000"/>
            </w:rPr>
          </w:rPrChange>
        </w:rPr>
        <w:t>(McMurdie and Holmes, 2013)</w:t>
      </w:r>
      <w:r w:rsidR="00435EE6" w:rsidRPr="002B42A7">
        <w:rPr>
          <w:rFonts w:ascii="Times New Roman" w:hAnsi="Times New Roman" w:cs="Times New Roman"/>
          <w:color w:val="000000" w:themeColor="text1"/>
          <w:rPrChange w:id="2130" w:author="Ruijie Xu" w:date="2022-03-10T12:31:00Z">
            <w:rPr>
              <w:color w:val="000000" w:themeColor="text1"/>
            </w:rPr>
          </w:rPrChange>
        </w:rPr>
        <w:fldChar w:fldCharType="end"/>
      </w:r>
      <w:ins w:id="2131" w:author="Ruijie Xu" w:date="2022-01-30T14:50:00Z">
        <w:r w:rsidR="00E825DC" w:rsidRPr="002B42A7">
          <w:rPr>
            <w:rFonts w:ascii="Times New Roman" w:hAnsi="Times New Roman" w:cs="Times New Roman"/>
            <w:color w:val="000000" w:themeColor="text1"/>
            <w:rPrChange w:id="2132" w:author="Ruijie Xu" w:date="2022-03-10T12:31:00Z">
              <w:rPr>
                <w:color w:val="000000" w:themeColor="text1"/>
              </w:rPr>
            </w:rPrChange>
          </w:rPr>
          <w:t xml:space="preserve">. </w:t>
        </w:r>
      </w:ins>
      <w:r w:rsidRPr="002B42A7">
        <w:rPr>
          <w:rFonts w:ascii="Times New Roman" w:hAnsi="Times New Roman" w:cs="Times New Roman"/>
          <w:color w:val="000000" w:themeColor="text1"/>
          <w:rPrChange w:id="2133" w:author="Ruijie Xu" w:date="2022-03-10T12:31:00Z">
            <w:rPr>
              <w:color w:val="000000" w:themeColor="text1"/>
            </w:rPr>
          </w:rPrChange>
        </w:rPr>
        <w:t xml:space="preserve">Pairwise significant difference assessments were performed </w:t>
      </w:r>
      <w:del w:id="2134" w:author="Liliana Salvador" w:date="2022-03-16T09:05:00Z">
        <w:r w:rsidRPr="002B42A7" w:rsidDel="0028463C">
          <w:rPr>
            <w:rFonts w:ascii="Times New Roman" w:hAnsi="Times New Roman" w:cs="Times New Roman"/>
            <w:color w:val="000000" w:themeColor="text1"/>
            <w:rPrChange w:id="2135" w:author="Ruijie Xu" w:date="2022-03-10T12:31:00Z">
              <w:rPr>
                <w:color w:val="000000" w:themeColor="text1"/>
              </w:rPr>
            </w:rPrChange>
          </w:rPr>
          <w:delText xml:space="preserve">by </w:delText>
        </w:r>
      </w:del>
      <w:ins w:id="2136" w:author="Liliana Salvador" w:date="2022-03-16T09:05:00Z">
        <w:r w:rsidR="0028463C">
          <w:rPr>
            <w:rFonts w:ascii="Times New Roman" w:hAnsi="Times New Roman" w:cs="Times New Roman"/>
            <w:color w:val="000000" w:themeColor="text1"/>
          </w:rPr>
          <w:t>using a</w:t>
        </w:r>
        <w:r w:rsidR="0028463C" w:rsidRPr="002B42A7">
          <w:rPr>
            <w:rFonts w:ascii="Times New Roman" w:hAnsi="Times New Roman" w:cs="Times New Roman"/>
            <w:color w:val="000000" w:themeColor="text1"/>
            <w:rPrChange w:id="2137" w:author="Ruijie Xu" w:date="2022-03-10T12:31:00Z">
              <w:rPr>
                <w:color w:val="000000" w:themeColor="text1"/>
              </w:rPr>
            </w:rPrChange>
          </w:rPr>
          <w:t xml:space="preserve"> </w:t>
        </w:r>
      </w:ins>
      <w:r w:rsidRPr="002B42A7">
        <w:rPr>
          <w:rFonts w:ascii="Times New Roman" w:hAnsi="Times New Roman" w:cs="Times New Roman"/>
          <w:color w:val="000000" w:themeColor="text1"/>
          <w:rPrChange w:id="2138" w:author="Ruijie Xu" w:date="2022-03-10T12:31:00Z">
            <w:rPr>
              <w:color w:val="000000" w:themeColor="text1"/>
            </w:rPr>
          </w:rPrChange>
        </w:rPr>
        <w:t>Wilcoxon signed-rank</w:t>
      </w:r>
      <w:del w:id="2139" w:author="Ruijie Xu" w:date="2022-02-02T10:51:00Z">
        <w:r w:rsidRPr="002B42A7" w:rsidDel="006A2E67">
          <w:rPr>
            <w:rFonts w:ascii="Times New Roman" w:hAnsi="Times New Roman" w:cs="Times New Roman"/>
            <w:color w:val="000000" w:themeColor="text1"/>
            <w:rPrChange w:id="2140" w:author="Ruijie Xu" w:date="2022-03-10T12:31:00Z">
              <w:rPr>
                <w:color w:val="000000" w:themeColor="text1"/>
              </w:rPr>
            </w:rPrChange>
          </w:rPr>
          <w:delText xml:space="preserve"> exact</w:delText>
        </w:r>
      </w:del>
      <w:r w:rsidRPr="002B42A7">
        <w:rPr>
          <w:rFonts w:ascii="Times New Roman" w:hAnsi="Times New Roman" w:cs="Times New Roman"/>
          <w:color w:val="000000" w:themeColor="text1"/>
          <w:rPrChange w:id="2141" w:author="Ruijie Xu" w:date="2022-03-10T12:31:00Z">
            <w:rPr>
              <w:color w:val="000000" w:themeColor="text1"/>
            </w:rPr>
          </w:rPrChange>
        </w:rPr>
        <w:t xml:space="preserve"> test</w:t>
      </w:r>
      <w:ins w:id="2142" w:author="Ruijie Xu" w:date="2022-02-02T10:52:00Z">
        <w:r w:rsidR="006A2E67" w:rsidRPr="002B42A7">
          <w:rPr>
            <w:rFonts w:ascii="Times New Roman" w:hAnsi="Times New Roman" w:cs="Times New Roman"/>
            <w:color w:val="000000" w:themeColor="text1"/>
            <w:rPrChange w:id="2143" w:author="Ruijie Xu" w:date="2022-03-10T12:31:00Z">
              <w:rPr>
                <w:color w:val="000000" w:themeColor="text1"/>
              </w:rPr>
            </w:rPrChange>
          </w:rPr>
          <w:t xml:space="preserve"> implemented in R’s “</w:t>
        </w:r>
        <w:proofErr w:type="spellStart"/>
        <w:r w:rsidR="006A2E67" w:rsidRPr="002B42A7">
          <w:rPr>
            <w:rFonts w:ascii="Times New Roman" w:hAnsi="Times New Roman" w:cs="Times New Roman"/>
            <w:color w:val="000000" w:themeColor="text1"/>
            <w:rPrChange w:id="2144" w:author="Ruijie Xu" w:date="2022-03-10T12:31:00Z">
              <w:rPr>
                <w:color w:val="000000" w:themeColor="text1"/>
              </w:rPr>
            </w:rPrChange>
          </w:rPr>
          <w:t>rstatix</w:t>
        </w:r>
        <w:proofErr w:type="spellEnd"/>
        <w:r w:rsidR="006A2E67" w:rsidRPr="002B42A7">
          <w:rPr>
            <w:rFonts w:ascii="Times New Roman" w:hAnsi="Times New Roman" w:cs="Times New Roman"/>
            <w:color w:val="000000" w:themeColor="text1"/>
            <w:rPrChange w:id="2145" w:author="Ruijie Xu" w:date="2022-03-10T12:31:00Z">
              <w:rPr>
                <w:color w:val="000000" w:themeColor="text1"/>
              </w:rPr>
            </w:rPrChange>
          </w:rPr>
          <w:t>” package</w:t>
        </w:r>
      </w:ins>
      <w:ins w:id="2146" w:author="Ruijie Xu" w:date="2022-02-27T10:41:00Z">
        <w:r w:rsidR="00435EE6" w:rsidRPr="002B42A7">
          <w:rPr>
            <w:rFonts w:ascii="Times New Roman" w:hAnsi="Times New Roman" w:cs="Times New Roman"/>
            <w:color w:val="000000" w:themeColor="text1"/>
            <w:rPrChange w:id="2147" w:author="Ruijie Xu" w:date="2022-03-10T12:31:00Z">
              <w:rPr>
                <w:color w:val="000000" w:themeColor="text1"/>
              </w:rPr>
            </w:rPrChange>
          </w:rPr>
          <w:t xml:space="preserve"> </w:t>
        </w:r>
      </w:ins>
      <w:r w:rsidR="00435EE6" w:rsidRPr="002B42A7">
        <w:rPr>
          <w:rFonts w:ascii="Times New Roman" w:hAnsi="Times New Roman" w:cs="Times New Roman"/>
          <w:color w:val="000000" w:themeColor="text1"/>
          <w:rPrChange w:id="2148"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2149" w:author="Ruijie Xu" w:date="2022-03-10T12:31:00Z">
            <w:rPr>
              <w:color w:val="000000" w:themeColor="text1"/>
            </w:rPr>
          </w:rPrChange>
        </w:rPr>
        <w:instrText xml:space="preserve"> ADDIN ZOTERO_ITEM CSL_CITATION {"citationID":"a1rg2l07pfu","properties":{"formattedCitation":"(Kassambara, 2021)","plainCitation":"(Kassambara, 2021)","noteIndex":0},"citationItems":[{"id":2548,"uris":["http://zotero.org/users/8256916/items/GKCWEDWW"],"itemData":{"id":2548,"type":"book","medium":"R package version 0.7.0","title":"rstatix: Pipe-Friendly Framework for Basic Statistical Tests.","URL":"https://CRAN.R-project.org/package=rstatix","author":[{"family":"Kassambara","given":"Alboukadel"}],"issued":{"date-parts":[["2021"]]}}}],"schema":"https://github.com/citation-style-language/schema/raw/master/csl-citation.json"} </w:instrText>
      </w:r>
      <w:r w:rsidR="00435EE6" w:rsidRPr="002B42A7">
        <w:rPr>
          <w:rFonts w:ascii="Times New Roman" w:hAnsi="Times New Roman" w:cs="Times New Roman"/>
          <w:color w:val="000000" w:themeColor="text1"/>
          <w:rPrChange w:id="2150" w:author="Ruijie Xu" w:date="2022-03-10T12:31:00Z">
            <w:rPr>
              <w:color w:val="000000" w:themeColor="text1"/>
            </w:rPr>
          </w:rPrChange>
        </w:rPr>
        <w:fldChar w:fldCharType="separate"/>
      </w:r>
      <w:r w:rsidR="004765A2" w:rsidRPr="002B42A7">
        <w:rPr>
          <w:rFonts w:ascii="Times New Roman" w:hAnsi="Times New Roman" w:cs="Times New Roman"/>
          <w:color w:val="000000"/>
          <w:rPrChange w:id="2151" w:author="Ruijie Xu" w:date="2022-03-10T12:31:00Z">
            <w:rPr>
              <w:rFonts w:ascii="Calibri" w:cs="Calibri"/>
              <w:color w:val="000000"/>
            </w:rPr>
          </w:rPrChange>
        </w:rPr>
        <w:t>(Kassambara, 2021)</w:t>
      </w:r>
      <w:r w:rsidR="00435EE6" w:rsidRPr="002B42A7">
        <w:rPr>
          <w:rFonts w:ascii="Times New Roman" w:hAnsi="Times New Roman" w:cs="Times New Roman"/>
          <w:color w:val="000000" w:themeColor="text1"/>
          <w:rPrChange w:id="2152" w:author="Ruijie Xu" w:date="2022-03-10T12:31:00Z">
            <w:rPr>
              <w:color w:val="000000" w:themeColor="text1"/>
            </w:rPr>
          </w:rPrChange>
        </w:rPr>
        <w:fldChar w:fldCharType="end"/>
      </w:r>
      <w:r w:rsidRPr="002B42A7">
        <w:rPr>
          <w:rFonts w:ascii="Times New Roman" w:hAnsi="Times New Roman" w:cs="Times New Roman"/>
          <w:color w:val="000000" w:themeColor="text1"/>
          <w:rPrChange w:id="2153" w:author="Ruijie Xu" w:date="2022-03-10T12:31:00Z">
            <w:rPr>
              <w:color w:val="000000" w:themeColor="text1"/>
            </w:rPr>
          </w:rPrChange>
        </w:rPr>
        <w:t>, which is a non-parametric statistical hypothesis test used for comparing repeated measurements on a single sample</w:t>
      </w:r>
      <w:ins w:id="2154" w:author="Ruijie Xu" w:date="2022-02-27T10:42:00Z">
        <w:r w:rsidR="00435EE6" w:rsidRPr="002B42A7">
          <w:rPr>
            <w:rFonts w:ascii="Times New Roman" w:hAnsi="Times New Roman" w:cs="Times New Roman"/>
            <w:color w:val="000000" w:themeColor="text1"/>
            <w:rPrChange w:id="2155" w:author="Ruijie Xu" w:date="2022-03-10T12:31:00Z">
              <w:rPr>
                <w:color w:val="000000" w:themeColor="text1"/>
              </w:rPr>
            </w:rPrChange>
          </w:rPr>
          <w:t>.</w:t>
        </w:r>
      </w:ins>
      <w:del w:id="2156" w:author="Ruijie Xu" w:date="2022-02-02T10:53:00Z">
        <w:r w:rsidRPr="002B42A7" w:rsidDel="006A2E67">
          <w:rPr>
            <w:rFonts w:ascii="Times New Roman" w:hAnsi="Times New Roman" w:cs="Times New Roman"/>
            <w:color w:val="000000" w:themeColor="text1"/>
            <w:rPrChange w:id="2157" w:author="Ruijie Xu" w:date="2022-03-10T12:31:00Z">
              <w:rPr>
                <w:color w:val="000000" w:themeColor="text1"/>
              </w:rPr>
            </w:rPrChange>
          </w:rPr>
          <w:delText xml:space="preserve">. Significant differences across all three </w:delText>
        </w:r>
        <w:r w:rsidR="004B70DA" w:rsidRPr="002B42A7" w:rsidDel="006A2E67">
          <w:rPr>
            <w:rFonts w:ascii="Times New Roman" w:hAnsi="Times New Roman" w:cs="Times New Roman"/>
            <w:color w:val="000000" w:themeColor="text1"/>
            <w:rPrChange w:id="2158" w:author="Ruijie Xu" w:date="2022-03-10T12:31:00Z">
              <w:rPr>
                <w:color w:val="000000" w:themeColor="text1"/>
              </w:rPr>
            </w:rPrChange>
          </w:rPr>
          <w:delText xml:space="preserve">software </w:delText>
        </w:r>
        <w:r w:rsidRPr="002B42A7" w:rsidDel="006A2E67">
          <w:rPr>
            <w:rFonts w:ascii="Times New Roman" w:hAnsi="Times New Roman" w:cs="Times New Roman"/>
            <w:color w:val="000000" w:themeColor="text1"/>
            <w:rPrChange w:id="2159" w:author="Ruijie Xu" w:date="2022-03-10T12:31:00Z">
              <w:rPr>
                <w:color w:val="000000" w:themeColor="text1"/>
              </w:rPr>
            </w:rPrChange>
          </w:rPr>
          <w:delText xml:space="preserve">were assessed by the non-parametric statistical Friedman rank-sum test. This test has been used to detect differences in measurements across more than two groups. Both statistical tests mentioned above were performed with the R package </w:delText>
        </w:r>
        <w:r w:rsidR="00242EFF" w:rsidRPr="002B42A7" w:rsidDel="006A2E67">
          <w:rPr>
            <w:rFonts w:ascii="Times New Roman" w:hAnsi="Times New Roman" w:cs="Times New Roman"/>
            <w:color w:val="000000" w:themeColor="text1"/>
            <w:rPrChange w:id="2160" w:author="Ruijie Xu" w:date="2022-03-10T12:31:00Z">
              <w:rPr>
                <w:color w:val="000000" w:themeColor="text1"/>
              </w:rPr>
            </w:rPrChange>
          </w:rPr>
          <w:delText>"</w:delText>
        </w:r>
        <w:r w:rsidR="003D344B" w:rsidRPr="002B42A7" w:rsidDel="006A2E67">
          <w:rPr>
            <w:rFonts w:ascii="Times New Roman" w:hAnsi="Times New Roman" w:cs="Times New Roman"/>
            <w:color w:val="000000" w:themeColor="text1"/>
            <w:rPrChange w:id="2161" w:author="Ruijie Xu" w:date="2022-03-10T12:31:00Z">
              <w:rPr>
                <w:color w:val="000000" w:themeColor="text1"/>
              </w:rPr>
            </w:rPrChange>
          </w:rPr>
          <w:delText>stats</w:delText>
        </w:r>
        <w:r w:rsidR="00242EFF" w:rsidRPr="002B42A7" w:rsidDel="006A2E67">
          <w:rPr>
            <w:rFonts w:ascii="Times New Roman" w:hAnsi="Times New Roman" w:cs="Times New Roman"/>
            <w:color w:val="000000" w:themeColor="text1"/>
            <w:rPrChange w:id="2162" w:author="Ruijie Xu" w:date="2022-03-10T12:31:00Z">
              <w:rPr>
                <w:color w:val="000000" w:themeColor="text1"/>
              </w:rPr>
            </w:rPrChange>
          </w:rPr>
          <w:delText>"</w:delText>
        </w:r>
      </w:del>
      <w:ins w:id="2163" w:author="Ruijie Xu" w:date="2022-02-27T10:42:00Z">
        <w:r w:rsidR="00435EE6" w:rsidRPr="002B42A7">
          <w:rPr>
            <w:rFonts w:ascii="Times New Roman" w:hAnsi="Times New Roman" w:cs="Times New Roman"/>
            <w:color w:val="000000" w:themeColor="text1"/>
            <w:rPrChange w:id="2164" w:author="Ruijie Xu" w:date="2022-03-10T12:31:00Z">
              <w:rPr>
                <w:color w:val="000000" w:themeColor="text1"/>
              </w:rPr>
            </w:rPrChange>
          </w:rPr>
          <w:t xml:space="preserve"> </w:t>
        </w:r>
      </w:ins>
      <w:del w:id="2165" w:author="Ruijie Xu" w:date="2022-02-27T10:42:00Z">
        <w:r w:rsidR="00242EFF" w:rsidRPr="002B42A7" w:rsidDel="00435EE6">
          <w:rPr>
            <w:rFonts w:ascii="Times New Roman" w:hAnsi="Times New Roman" w:cs="Times New Roman"/>
            <w:color w:val="000000" w:themeColor="text1"/>
            <w:rPrChange w:id="2166" w:author="Ruijie Xu" w:date="2022-03-10T12:31:00Z">
              <w:rPr>
                <w:color w:val="000000" w:themeColor="text1"/>
              </w:rPr>
            </w:rPrChange>
          </w:rPr>
          <w:delText xml:space="preserve"> </w:delText>
        </w:r>
        <w:r w:rsidRPr="002B42A7" w:rsidDel="00435EE6">
          <w:rPr>
            <w:rFonts w:ascii="Times New Roman" w:hAnsi="Times New Roman" w:cs="Times New Roman"/>
            <w:color w:val="000000" w:themeColor="text1"/>
            <w:rPrChange w:id="2167" w:author="Ruijie Xu" w:date="2022-03-10T12:31:00Z">
              <w:rPr>
                <w:color w:val="000000" w:themeColor="text1"/>
              </w:rPr>
            </w:rPrChange>
          </w:rPr>
          <w:fldChar w:fldCharType="begin"/>
        </w:r>
        <w:r w:rsidR="00506F24" w:rsidRPr="00652234" w:rsidDel="00435EE6">
          <w:rPr>
            <w:rFonts w:ascii="Times New Roman" w:hAnsi="Times New Roman" w:cs="Times New Roman"/>
            <w:color w:val="000000" w:themeColor="text1"/>
            <w:rPrChange w:id="2168" w:author="Liliana Salvador" w:date="2022-03-10T19:55:00Z">
              <w:rPr>
                <w:color w:val="000000" w:themeColor="text1"/>
              </w:rPr>
            </w:rPrChange>
          </w:rPr>
          <w:delInstrText xml:space="preserve"> ADDIN ZOTERO_ITEM CSL_CITATION {"citationID":"HE2oXMhW","properties":{"formattedCitation":"(R Core Team, 2020)","plainCitation":"(R Core Team, 2020)","noteIndex":0},"citationItems":[{"id":"y7Rngnif/d7qZbPtA","uris":["http://zotero.org/users/local/YOB362yk/items/9J2WWJ6L"],"uri":["http://zotero.org/users/local/YOB362yk/items/9J2WWJ6L"],"itemData":{"id":1706,"type":"article-journal","container-title":"R Foundation for Statistical Computing","note":"Vienna,\n  Austria.","title":"R: A Language and Environment for Statistical Computing","URL":"https://www.r-project.org/","author":[{"literal":"R Core Team"}],"accessed":{"date-parts":[["2021",3,25]]},"issued":{"date-parts":[["2020"]]}}}],"schema":"https://github.com/citation-style-language/schema/raw/master/csl-citation.json"} </w:delInstrText>
        </w:r>
        <w:r w:rsidRPr="002B42A7" w:rsidDel="00435EE6">
          <w:rPr>
            <w:rFonts w:ascii="Times New Roman" w:hAnsi="Times New Roman" w:cs="Times New Roman"/>
            <w:color w:val="000000" w:themeColor="text1"/>
            <w:rPrChange w:id="2169" w:author="Ruijie Xu" w:date="2022-03-10T12:31:00Z">
              <w:rPr>
                <w:color w:val="000000" w:themeColor="text1"/>
              </w:rPr>
            </w:rPrChange>
          </w:rPr>
          <w:fldChar w:fldCharType="separate"/>
        </w:r>
        <w:r w:rsidR="00350DBF" w:rsidRPr="002B42A7" w:rsidDel="00435EE6">
          <w:rPr>
            <w:rFonts w:ascii="Times New Roman" w:hAnsi="Times New Roman" w:cs="Times New Roman"/>
            <w:color w:val="000000"/>
            <w:rPrChange w:id="2170" w:author="Ruijie Xu" w:date="2022-03-10T12:31:00Z">
              <w:rPr>
                <w:color w:val="000000"/>
              </w:rPr>
            </w:rPrChange>
          </w:rPr>
          <w:delText>(R Core Team, 2020)</w:delText>
        </w:r>
        <w:r w:rsidRPr="002B42A7" w:rsidDel="00435EE6">
          <w:rPr>
            <w:rFonts w:ascii="Times New Roman" w:hAnsi="Times New Roman" w:cs="Times New Roman"/>
            <w:color w:val="000000" w:themeColor="text1"/>
            <w:rPrChange w:id="2171" w:author="Ruijie Xu" w:date="2022-03-10T12:31:00Z">
              <w:rPr>
                <w:color w:val="000000" w:themeColor="text1"/>
              </w:rPr>
            </w:rPrChange>
          </w:rPr>
          <w:fldChar w:fldCharType="end"/>
        </w:r>
        <w:r w:rsidRPr="002B42A7" w:rsidDel="00435EE6">
          <w:rPr>
            <w:rFonts w:ascii="Times New Roman" w:hAnsi="Times New Roman" w:cs="Times New Roman"/>
            <w:color w:val="000000" w:themeColor="text1"/>
            <w:rPrChange w:id="2172"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2173" w:author="Ruijie Xu" w:date="2022-03-10T12:31:00Z">
            <w:rPr>
              <w:color w:val="000000" w:themeColor="text1"/>
            </w:rPr>
          </w:rPrChange>
        </w:rPr>
        <w:t>Alpha</w:t>
      </w:r>
      <w:r w:rsidR="00C26014" w:rsidRPr="002B42A7">
        <w:rPr>
          <w:rFonts w:ascii="Times New Roman" w:hAnsi="Times New Roman" w:cs="Times New Roman"/>
          <w:color w:val="000000" w:themeColor="text1"/>
          <w:rPrChange w:id="2174" w:author="Ruijie Xu" w:date="2022-03-10T12:31:00Z">
            <w:rPr>
              <w:color w:val="000000" w:themeColor="text1"/>
            </w:rPr>
          </w:rPrChange>
        </w:rPr>
        <w:t xml:space="preserve"> </w:t>
      </w:r>
      <w:r w:rsidR="00C26014" w:rsidRPr="002B42A7">
        <w:rPr>
          <w:rFonts w:ascii="Times New Roman" w:hAnsi="Times New Roman" w:cs="Times New Roman"/>
          <w:color w:val="000000" w:themeColor="text1"/>
          <w:rPrChange w:id="2175"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2176" w:author="Ruijie Xu" w:date="2022-03-10T12:31:00Z">
            <w:rPr>
              <w:color w:val="000000" w:themeColor="text1"/>
            </w:rPr>
          </w:rPrChange>
        </w:rPr>
        <w:instrText xml:space="preserve"> ADDIN ZOTERO_ITEM CSL_CITATION {"citationID":"WF7cOx8l","properties":{"formattedCitation":"(Shannon, 1948; Simpson, 1949)","plainCitation":"(Shannon, 1948; Simpson, 1949)","noteIndex":0},"citationItems":[{"id":"1BY60Z0f/ieOP9s9D","uris":["http://zotero.org/users/local/YOB362yk/items/KKKZYTA7"],"itemData":{"id":1709,"type":"article-journal","abstract":"THE 'characteristic' defined by Yule1 and the 'index of diversity' defined by Fisher2 are two measures of the degree of concentration or diversity achieved when the individuals of a population are classified into groups. Both are defined as statistics to be calculated from sample data and not in terms of population constants. The index of diversity has so far been used chiefly with the logarithmic distribution. It cannot be used everywhere, as it does not always give values which are independent of sample size ; it cannot do so, for example, when applied to an infinite population of individuals classified into a finite number of groups. Williams3 has pointed out a relationship between the characteristic and the index of diversity when both are applied to a logarithmic distribution. The present purpose is to define and examine a measure of concentration in terms of population constants.","container-title":"Nature","DOI":"10.1038/163688a0","ISSN":"1476-4687","issue":"4148","language":"en","note":"number: 4148\npublisher: Nature Publishing Group","page":"688-688","source":"www.nature.com","title":"Measurement of Diversity","URL":"https://www.nature.com/articles/163688a0","volume":"163","author":[{"family":"Simpson","given":"E. H."}],"accessed":{"date-parts":[["2021",3,25]]},"issued":{"date-parts":[["1949",4]]}}},{"id":"1BY60Z0f/L6OBi6JR","uris":["http://zotero.org/users/local/YOB362yk/items/SLNC33AX"],"itemData":{"id":1715,"type":"article-journal","container-title":"m The Bell System Technical Journal","DOI":"10.1002/j.1538-7305.1948.tb01338.x","language":"en","page":"379-423","source":"Zotero","title":"A Mathematical Theory of Communication","volume":"27","author":[{"family":"Shannon","given":"C E"}],"issued":{"date-parts":[["1948",7]]}}}],"schema":"https://github.com/citation-style-language/schema/raw/master/csl-citation.json"} </w:instrText>
      </w:r>
      <w:r w:rsidR="00C26014" w:rsidRPr="002B42A7">
        <w:rPr>
          <w:rFonts w:ascii="Times New Roman" w:hAnsi="Times New Roman" w:cs="Times New Roman"/>
          <w:color w:val="000000" w:themeColor="text1"/>
          <w:rPrChange w:id="2177" w:author="Ruijie Xu" w:date="2022-03-10T12:31:00Z">
            <w:rPr>
              <w:color w:val="000000" w:themeColor="text1"/>
            </w:rPr>
          </w:rPrChange>
        </w:rPr>
        <w:fldChar w:fldCharType="separate"/>
      </w:r>
      <w:r w:rsidR="00350DBF" w:rsidRPr="002B42A7">
        <w:rPr>
          <w:rFonts w:ascii="Times New Roman" w:hAnsi="Times New Roman" w:cs="Times New Roman"/>
          <w:color w:val="000000"/>
          <w:rPrChange w:id="2178" w:author="Ruijie Xu" w:date="2022-03-10T12:31:00Z">
            <w:rPr>
              <w:color w:val="000000"/>
            </w:rPr>
          </w:rPrChange>
        </w:rPr>
        <w:t>(Shannon, 1948; Simpson, 1949)</w:t>
      </w:r>
      <w:r w:rsidR="00C26014" w:rsidRPr="002B42A7">
        <w:rPr>
          <w:rFonts w:ascii="Times New Roman" w:hAnsi="Times New Roman" w:cs="Times New Roman"/>
          <w:color w:val="000000" w:themeColor="text1"/>
          <w:rPrChange w:id="2179" w:author="Ruijie Xu" w:date="2022-03-10T12:31:00Z">
            <w:rPr>
              <w:color w:val="000000" w:themeColor="text1"/>
            </w:rPr>
          </w:rPrChange>
        </w:rPr>
        <w:fldChar w:fldCharType="end"/>
      </w:r>
      <w:r w:rsidRPr="002B42A7">
        <w:rPr>
          <w:rFonts w:ascii="Times New Roman" w:hAnsi="Times New Roman" w:cs="Times New Roman"/>
          <w:color w:val="000000" w:themeColor="text1"/>
          <w:rPrChange w:id="2180" w:author="Ruijie Xu" w:date="2022-03-10T12:31:00Z">
            <w:rPr>
              <w:color w:val="000000" w:themeColor="text1"/>
            </w:rPr>
          </w:rPrChange>
        </w:rPr>
        <w:t xml:space="preserve"> and beta diversity</w:t>
      </w:r>
      <w:r w:rsidR="00C26014" w:rsidRPr="002B42A7">
        <w:rPr>
          <w:rFonts w:ascii="Times New Roman" w:hAnsi="Times New Roman" w:cs="Times New Roman"/>
          <w:color w:val="000000" w:themeColor="text1"/>
          <w:rPrChange w:id="2181" w:author="Ruijie Xu" w:date="2022-03-10T12:31:00Z">
            <w:rPr>
              <w:color w:val="000000" w:themeColor="text1"/>
            </w:rPr>
          </w:rPrChange>
        </w:rPr>
        <w:t xml:space="preserve"> </w:t>
      </w:r>
      <w:r w:rsidR="00C26014" w:rsidRPr="002B42A7">
        <w:rPr>
          <w:rFonts w:ascii="Times New Roman" w:hAnsi="Times New Roman" w:cs="Times New Roman"/>
          <w:color w:val="000000" w:themeColor="text1"/>
          <w:rPrChange w:id="2182"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2183" w:author="Ruijie Xu" w:date="2022-03-10T12:31:00Z">
            <w:rPr>
              <w:color w:val="000000" w:themeColor="text1"/>
            </w:rPr>
          </w:rPrChange>
        </w:rPr>
        <w:instrText xml:space="preserve"> ADDIN ZOTERO_ITEM CSL_CITATION {"citationID":"frixPLjw","properties":{"formattedCitation":"(Bray and Curtis, 1957)","plainCitation":"(Bray and Curtis, 1957)","noteIndex":0},"citationItems":[{"id":"1BY60Z0f/asbcleTe","uris":["http://zotero.org/users/local/YOB362yk/items/23WDUYH4"],"itemData":{"id":1719,"type":"article-journal","container-title":"Ecological Monographs","DOI":"https://doi.org/10.2307/1942268","ISSN":"1557-7015","issue":"4","language":"en","note":"_eprint: https://esajournals.onlinelibrary.wiley.com/doi/pdf/10.2307/1942268","page":"325-349","source":"Wiley Online Library","title":"An Ordination of the Upland Forest Communities of Southern Wisconsin","URL":"https://esajournals.onlinelibrary.wiley.com/doi/abs/10.2307/1942268","volume":"27","author":[{"family":"Bray","given":"J. Roger"},{"family":"Curtis","given":"J. T."}],"accessed":{"date-parts":[["2021",3,25]]},"issued":{"date-parts":[["1957"]]}}}],"schema":"https://github.com/citation-style-language/schema/raw/master/csl-citation.json"} </w:instrText>
      </w:r>
      <w:r w:rsidR="00C26014" w:rsidRPr="002B42A7">
        <w:rPr>
          <w:rFonts w:ascii="Times New Roman" w:hAnsi="Times New Roman" w:cs="Times New Roman"/>
          <w:color w:val="000000" w:themeColor="text1"/>
          <w:rPrChange w:id="2184" w:author="Ruijie Xu" w:date="2022-03-10T12:31:00Z">
            <w:rPr>
              <w:color w:val="000000" w:themeColor="text1"/>
            </w:rPr>
          </w:rPrChange>
        </w:rPr>
        <w:fldChar w:fldCharType="separate"/>
      </w:r>
      <w:r w:rsidR="00350DBF" w:rsidRPr="002B42A7">
        <w:rPr>
          <w:rFonts w:ascii="Times New Roman" w:hAnsi="Times New Roman" w:cs="Times New Roman"/>
          <w:color w:val="000000"/>
          <w:rPrChange w:id="2185" w:author="Ruijie Xu" w:date="2022-03-10T12:31:00Z">
            <w:rPr>
              <w:color w:val="000000"/>
            </w:rPr>
          </w:rPrChange>
        </w:rPr>
        <w:t>(Bray and Curtis, 1957)</w:t>
      </w:r>
      <w:r w:rsidR="00C26014" w:rsidRPr="002B42A7">
        <w:rPr>
          <w:rFonts w:ascii="Times New Roman" w:hAnsi="Times New Roman" w:cs="Times New Roman"/>
          <w:color w:val="000000" w:themeColor="text1"/>
          <w:rPrChange w:id="2186" w:author="Ruijie Xu" w:date="2022-03-10T12:31:00Z">
            <w:rPr>
              <w:color w:val="000000" w:themeColor="text1"/>
            </w:rPr>
          </w:rPrChange>
        </w:rPr>
        <w:fldChar w:fldCharType="end"/>
      </w:r>
      <w:r w:rsidRPr="002B42A7">
        <w:rPr>
          <w:rFonts w:ascii="Times New Roman" w:hAnsi="Times New Roman" w:cs="Times New Roman"/>
          <w:color w:val="000000" w:themeColor="text1"/>
          <w:rPrChange w:id="2187" w:author="Ruijie Xu" w:date="2022-03-10T12:31:00Z">
            <w:rPr>
              <w:color w:val="000000" w:themeColor="text1"/>
            </w:rPr>
          </w:rPrChange>
        </w:rPr>
        <w:t xml:space="preserve"> indices</w:t>
      </w:r>
      <w:r w:rsidR="00C26014" w:rsidRPr="002B42A7">
        <w:rPr>
          <w:rFonts w:ascii="Times New Roman" w:hAnsi="Times New Roman" w:cs="Times New Roman"/>
          <w:color w:val="000000" w:themeColor="text1"/>
          <w:rPrChange w:id="2188" w:author="Ruijie Xu" w:date="2022-03-10T12:31:00Z">
            <w:rPr>
              <w:color w:val="000000" w:themeColor="text1"/>
            </w:rPr>
          </w:rPrChange>
        </w:rPr>
        <w:t xml:space="preserve"> </w:t>
      </w:r>
      <w:r w:rsidR="00C26014" w:rsidRPr="002B42A7">
        <w:rPr>
          <w:rFonts w:ascii="Times New Roman" w:hAnsi="Times New Roman" w:cs="Times New Roman"/>
          <w:color w:val="000000" w:themeColor="text1"/>
          <w:rPrChange w:id="2189"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2190" w:author="Ruijie Xu" w:date="2022-03-10T12:31:00Z">
            <w:rPr>
              <w:color w:val="000000" w:themeColor="text1"/>
            </w:rPr>
          </w:rPrChange>
        </w:rPr>
        <w:instrText xml:space="preserve"> ADDIN ZOTERO_ITEM CSL_CITATION {"citationID":"Fzm8k9AU","properties":{"formattedCitation":"(Whittaker, 1960)","plainCitation":"(Whittaker, 1960)","noteIndex":0},"citationItems":[{"id":"1BY60Z0f/eiHZPk9U","uris":["http://zotero.org/users/local/YOB362yk/items/INW54527"],"itemData":{"id":1722,"type":"article-journal","container-title":"Ecological Monographs","DOI":"https://doi.org/10.2307/1943563","ISSN":"1557-7015","issue":"3","language":"en","note":"_eprint: https://esajournals.onlinelibrary.wiley.com/doi/pdf/10.2307/1943563","page":"279-338","source":"Wiley Online Library","title":"Vegetation of the Siskiyou Mountains, Oregon and California","URL":"https://esajournals.onlinelibrary.wiley.com/doi/abs/10.2307/1943563","volume":"30","author":[{"family":"Whittaker","given":"R. H."}],"accessed":{"date-parts":[["2021",3,25]]},"issued":{"date-parts":[["1960"]]}}}],"schema":"https://github.com/citation-style-language/schema/raw/master/csl-citation.json"} </w:instrText>
      </w:r>
      <w:r w:rsidR="00C26014" w:rsidRPr="002B42A7">
        <w:rPr>
          <w:rFonts w:ascii="Times New Roman" w:hAnsi="Times New Roman" w:cs="Times New Roman"/>
          <w:color w:val="000000" w:themeColor="text1"/>
          <w:rPrChange w:id="2191" w:author="Ruijie Xu" w:date="2022-03-10T12:31:00Z">
            <w:rPr>
              <w:color w:val="000000" w:themeColor="text1"/>
            </w:rPr>
          </w:rPrChange>
        </w:rPr>
        <w:fldChar w:fldCharType="separate"/>
      </w:r>
      <w:r w:rsidR="00350DBF" w:rsidRPr="002B42A7">
        <w:rPr>
          <w:rFonts w:ascii="Times New Roman" w:hAnsi="Times New Roman" w:cs="Times New Roman"/>
          <w:color w:val="000000"/>
          <w:rPrChange w:id="2192" w:author="Ruijie Xu" w:date="2022-03-10T12:31:00Z">
            <w:rPr>
              <w:color w:val="000000"/>
            </w:rPr>
          </w:rPrChange>
        </w:rPr>
        <w:t>(Whittaker, 1960)</w:t>
      </w:r>
      <w:r w:rsidR="00C26014" w:rsidRPr="002B42A7">
        <w:rPr>
          <w:rFonts w:ascii="Times New Roman" w:hAnsi="Times New Roman" w:cs="Times New Roman"/>
          <w:color w:val="000000" w:themeColor="text1"/>
          <w:rPrChange w:id="2193" w:author="Ruijie Xu" w:date="2022-03-10T12:31:00Z">
            <w:rPr>
              <w:color w:val="000000" w:themeColor="text1"/>
            </w:rPr>
          </w:rPrChange>
        </w:rPr>
        <w:fldChar w:fldCharType="end"/>
      </w:r>
      <w:r w:rsidRPr="002B42A7">
        <w:rPr>
          <w:rFonts w:ascii="Times New Roman" w:hAnsi="Times New Roman" w:cs="Times New Roman"/>
          <w:color w:val="000000" w:themeColor="text1"/>
          <w:rPrChange w:id="2194" w:author="Ruijie Xu" w:date="2022-03-10T12:31:00Z">
            <w:rPr>
              <w:color w:val="000000" w:themeColor="text1"/>
            </w:rPr>
          </w:rPrChange>
        </w:rPr>
        <w:t xml:space="preserve"> were used to describe the </w:t>
      </w:r>
      <w:ins w:id="2195" w:author="Ruijie Xu" w:date="2022-03-04T10:18:00Z">
        <w:r w:rsidR="0094647B" w:rsidRPr="002B42A7">
          <w:rPr>
            <w:rFonts w:ascii="Times New Roman" w:hAnsi="Times New Roman" w:cs="Times New Roman"/>
            <w:color w:val="000000" w:themeColor="text1"/>
            <w:rPrChange w:id="2196" w:author="Ruijie Xu" w:date="2022-03-10T12:31:00Z">
              <w:rPr>
                <w:color w:val="000000" w:themeColor="text1"/>
              </w:rPr>
            </w:rPrChange>
          </w:rPr>
          <w:t xml:space="preserve">microbiome compositions </w:t>
        </w:r>
      </w:ins>
      <w:del w:id="2197" w:author="Ruijie Xu" w:date="2022-03-04T10:18:00Z">
        <w:r w:rsidRPr="002B42A7" w:rsidDel="0094647B">
          <w:rPr>
            <w:rFonts w:ascii="Times New Roman" w:hAnsi="Times New Roman" w:cs="Times New Roman"/>
            <w:color w:val="000000" w:themeColor="text1"/>
            <w:rPrChange w:id="2198" w:author="Ruijie Xu" w:date="2022-03-10T12:31:00Z">
              <w:rPr>
                <w:color w:val="000000" w:themeColor="text1"/>
              </w:rPr>
            </w:rPrChange>
          </w:rPr>
          <w:delText xml:space="preserve">relationship of the microbes </w:delText>
        </w:r>
      </w:del>
      <w:r w:rsidRPr="002B42A7">
        <w:rPr>
          <w:rFonts w:ascii="Times New Roman" w:hAnsi="Times New Roman" w:cs="Times New Roman"/>
          <w:color w:val="000000" w:themeColor="text1"/>
          <w:rPrChange w:id="2199" w:author="Ruijie Xu" w:date="2022-03-10T12:31:00Z">
            <w:rPr>
              <w:color w:val="000000" w:themeColor="text1"/>
            </w:rPr>
          </w:rPrChange>
        </w:rPr>
        <w:t xml:space="preserve">within and between samples, respectively, and were calculated with the R package </w:t>
      </w:r>
      <w:r w:rsidR="00242EFF" w:rsidRPr="002B42A7">
        <w:rPr>
          <w:rFonts w:ascii="Times New Roman" w:hAnsi="Times New Roman" w:cs="Times New Roman"/>
          <w:color w:val="000000" w:themeColor="text1"/>
          <w:rPrChange w:id="2200" w:author="Ruijie Xu" w:date="2022-03-10T12:31:00Z">
            <w:rPr>
              <w:color w:val="000000" w:themeColor="text1"/>
            </w:rPr>
          </w:rPrChange>
        </w:rPr>
        <w:t>"</w:t>
      </w:r>
      <w:r w:rsidRPr="002B42A7">
        <w:rPr>
          <w:rFonts w:ascii="Times New Roman" w:hAnsi="Times New Roman" w:cs="Times New Roman"/>
          <w:color w:val="000000" w:themeColor="text1"/>
          <w:rPrChange w:id="2201" w:author="Ruijie Xu" w:date="2022-03-10T12:31:00Z">
            <w:rPr>
              <w:color w:val="000000" w:themeColor="text1"/>
            </w:rPr>
          </w:rPrChange>
        </w:rPr>
        <w:t>vegan</w:t>
      </w:r>
      <w:r w:rsidR="00242EFF" w:rsidRPr="002B42A7">
        <w:rPr>
          <w:rFonts w:ascii="Times New Roman" w:hAnsi="Times New Roman" w:cs="Times New Roman"/>
          <w:color w:val="000000" w:themeColor="text1"/>
          <w:rPrChange w:id="2202" w:author="Ruijie Xu" w:date="2022-03-10T12:31:00Z">
            <w:rPr>
              <w:color w:val="000000" w:themeColor="text1"/>
            </w:rPr>
          </w:rPrChange>
        </w:rPr>
        <w:t xml:space="preserve">" </w:t>
      </w:r>
      <w:r w:rsidRPr="002B42A7">
        <w:rPr>
          <w:rFonts w:ascii="Times New Roman" w:hAnsi="Times New Roman" w:cs="Times New Roman"/>
          <w:color w:val="000000" w:themeColor="text1"/>
          <w:rPrChange w:id="2203" w:author="Ruijie Xu" w:date="2022-03-10T12:31:00Z">
            <w:rPr>
              <w:color w:val="000000" w:themeColor="text1"/>
            </w:rPr>
          </w:rPrChange>
        </w:rPr>
        <w:fldChar w:fldCharType="begin" w:fldLock="1"/>
      </w:r>
      <w:r w:rsidR="004765A2" w:rsidRPr="002B42A7">
        <w:rPr>
          <w:rFonts w:ascii="Times New Roman" w:hAnsi="Times New Roman" w:cs="Times New Roman"/>
          <w:color w:val="000000" w:themeColor="text1"/>
          <w:rPrChange w:id="2204" w:author="Ruijie Xu" w:date="2022-03-10T12:31:00Z">
            <w:rPr>
              <w:color w:val="000000" w:themeColor="text1"/>
            </w:rPr>
          </w:rPrChange>
        </w:rPr>
        <w:instrText xml:space="preserve"> ADDIN ZOTERO_ITEM CSL_CITATION {"citationID":"X5jurPBq","properties":{"formattedCitation":"(Oksanen {\\i{}et al.}, 2013)","plainCitation":"(Oksanen et al., 2013)","noteIndex":0},"citationItems":[{"id":"1BY60Z0f/0UnYsd6o","uris":["http://www.mendeley.com/documents/?uuid=2528ba7f-d42a-3a20-9431-c491360db67b"],"itemData":{"abstract":"Ordination methods, diversity analysis and other functions for community and vegetation ecologists","author":[{"dropping-particle":"","family":"Oksanen","given":"J","non-dropping-particle":"","parse-names":false,"suffix":""},{"dropping-particle":"","family":"Blanchet","given":"F G","non-dropping-particle":"","parse-names":false,"suffix":""},{"dropping-particle":"","family":"Kindt","given":"R","non-dropping-particle":"","parse-names":false,"suffix":""},{"dropping-particle":"","family":"Legendre","given":"P","non-dropping-particle":"","parse-names":false,"suffix":""},{"dropping-particle":"","family":"Minchin","given":"P R","non-dropping-particle":"","parse-names":false,"suffix":""},{"dropping-particle":"","family":"O'Hara","given":"R B","non-dropping-particle":"","parse-names":false,"suffix":""}],"container-title":"R Packag ver","id":"ITEM-1","issued":{"date-parts":[["2013"]]},"title":"Package vegan","type":"article-journal"}}],"schema":"https://github.com/citation-style-language/schema/raw/master/csl-citation.json"} </w:instrText>
      </w:r>
      <w:r w:rsidRPr="002B42A7">
        <w:rPr>
          <w:rFonts w:ascii="Times New Roman" w:hAnsi="Times New Roman" w:cs="Times New Roman"/>
          <w:color w:val="000000" w:themeColor="text1"/>
          <w:rPrChange w:id="2205" w:author="Ruijie Xu" w:date="2022-03-10T12:31:00Z">
            <w:rPr>
              <w:color w:val="000000" w:themeColor="text1"/>
            </w:rPr>
          </w:rPrChange>
        </w:rPr>
        <w:fldChar w:fldCharType="separate"/>
      </w:r>
      <w:r w:rsidR="00350DBF" w:rsidRPr="002B42A7">
        <w:rPr>
          <w:rFonts w:ascii="Times New Roman" w:hAnsi="Times New Roman" w:cs="Times New Roman"/>
          <w:color w:val="000000"/>
          <w:rPrChange w:id="2206" w:author="Ruijie Xu" w:date="2022-03-10T12:31:00Z">
            <w:rPr>
              <w:color w:val="000000"/>
            </w:rPr>
          </w:rPrChange>
        </w:rPr>
        <w:t xml:space="preserve">(Oksanen </w:t>
      </w:r>
      <w:r w:rsidR="00350DBF" w:rsidRPr="002B42A7">
        <w:rPr>
          <w:rFonts w:ascii="Times New Roman" w:hAnsi="Times New Roman" w:cs="Times New Roman"/>
          <w:i/>
          <w:iCs/>
          <w:color w:val="000000"/>
          <w:rPrChange w:id="2207" w:author="Ruijie Xu" w:date="2022-03-10T12:31:00Z">
            <w:rPr>
              <w:i/>
              <w:iCs/>
              <w:color w:val="000000"/>
            </w:rPr>
          </w:rPrChange>
        </w:rPr>
        <w:t>et al.</w:t>
      </w:r>
      <w:r w:rsidR="00350DBF" w:rsidRPr="002B42A7">
        <w:rPr>
          <w:rFonts w:ascii="Times New Roman" w:hAnsi="Times New Roman" w:cs="Times New Roman"/>
          <w:color w:val="000000"/>
          <w:rPrChange w:id="2208" w:author="Ruijie Xu" w:date="2022-03-10T12:31:00Z">
            <w:rPr>
              <w:color w:val="000000"/>
            </w:rPr>
          </w:rPrChange>
        </w:rPr>
        <w:t>, 2013)</w:t>
      </w:r>
      <w:r w:rsidRPr="002B42A7">
        <w:rPr>
          <w:rFonts w:ascii="Times New Roman" w:hAnsi="Times New Roman" w:cs="Times New Roman"/>
          <w:color w:val="000000" w:themeColor="text1"/>
          <w:rPrChange w:id="2209" w:author="Ruijie Xu" w:date="2022-03-10T12:31:00Z">
            <w:rPr>
              <w:color w:val="000000" w:themeColor="text1"/>
            </w:rPr>
          </w:rPrChange>
        </w:rPr>
        <w:fldChar w:fldCharType="end"/>
      </w:r>
      <w:r w:rsidRPr="002B42A7">
        <w:rPr>
          <w:rFonts w:ascii="Times New Roman" w:hAnsi="Times New Roman" w:cs="Times New Roman"/>
          <w:color w:val="000000" w:themeColor="text1"/>
          <w:rPrChange w:id="2210" w:author="Ruijie Xu" w:date="2022-03-10T12:31:00Z">
            <w:rPr>
              <w:color w:val="000000" w:themeColor="text1"/>
            </w:rPr>
          </w:rPrChange>
        </w:rPr>
        <w:t xml:space="preserve">. </w:t>
      </w:r>
      <w:ins w:id="2211" w:author="Liliana Salvador" w:date="2022-02-22T19:17:00Z">
        <w:r w:rsidR="00F427DD" w:rsidRPr="002B42A7">
          <w:rPr>
            <w:rFonts w:ascii="Times New Roman" w:hAnsi="Times New Roman" w:cs="Times New Roman"/>
            <w:color w:val="000000" w:themeColor="text1"/>
            <w:rPrChange w:id="2212" w:author="Ruijie Xu" w:date="2022-03-10T12:31:00Z">
              <w:rPr>
                <w:color w:val="000000" w:themeColor="text1"/>
              </w:rPr>
            </w:rPrChange>
          </w:rPr>
          <w:t xml:space="preserve">The </w:t>
        </w:r>
      </w:ins>
      <w:ins w:id="2213" w:author="Ruijie Xu" w:date="2022-02-27T10:43:00Z">
        <w:r w:rsidR="00435EE6" w:rsidRPr="002B42A7">
          <w:rPr>
            <w:rFonts w:ascii="Times New Roman" w:hAnsi="Times New Roman" w:cs="Times New Roman"/>
            <w:color w:val="000000" w:themeColor="text1"/>
            <w:rPrChange w:id="2214" w:author="Ruijie Xu" w:date="2022-03-10T12:31:00Z">
              <w:rPr>
                <w:color w:val="000000" w:themeColor="text1"/>
              </w:rPr>
            </w:rPrChange>
          </w:rPr>
          <w:t>d</w:t>
        </w:r>
      </w:ins>
      <w:ins w:id="2215" w:author="Liliana Salvador" w:date="2022-02-22T19:17:00Z">
        <w:r w:rsidR="00F427DD" w:rsidRPr="002B42A7">
          <w:rPr>
            <w:rFonts w:ascii="Times New Roman" w:hAnsi="Times New Roman" w:cs="Times New Roman"/>
            <w:color w:val="000000" w:themeColor="text1"/>
            <w:rPrChange w:id="2216" w:author="Ruijie Xu" w:date="2022-03-10T12:31:00Z">
              <w:rPr>
                <w:color w:val="000000" w:themeColor="text1"/>
              </w:rPr>
            </w:rPrChange>
          </w:rPr>
          <w:t>ifferential</w:t>
        </w:r>
      </w:ins>
      <w:ins w:id="2217" w:author="Ruijie Xu" w:date="2022-02-27T10:43:00Z">
        <w:r w:rsidR="00435EE6" w:rsidRPr="002B42A7">
          <w:rPr>
            <w:rFonts w:ascii="Times New Roman" w:hAnsi="Times New Roman" w:cs="Times New Roman"/>
            <w:color w:val="000000" w:themeColor="text1"/>
            <w:rPrChange w:id="2218" w:author="Ruijie Xu" w:date="2022-03-10T12:31:00Z">
              <w:rPr>
                <w:color w:val="000000" w:themeColor="text1"/>
              </w:rPr>
            </w:rPrChange>
          </w:rPr>
          <w:t>ly</w:t>
        </w:r>
      </w:ins>
      <w:ins w:id="2219" w:author="Liliana Salvador" w:date="2022-02-22T19:17:00Z">
        <w:r w:rsidR="00F427DD" w:rsidRPr="002B42A7">
          <w:rPr>
            <w:rFonts w:ascii="Times New Roman" w:hAnsi="Times New Roman" w:cs="Times New Roman"/>
            <w:color w:val="000000" w:themeColor="text1"/>
            <w:rPrChange w:id="2220" w:author="Ruijie Xu" w:date="2022-03-10T12:31:00Z">
              <w:rPr>
                <w:color w:val="000000" w:themeColor="text1"/>
              </w:rPr>
            </w:rPrChange>
          </w:rPr>
          <w:t xml:space="preserve"> </w:t>
        </w:r>
      </w:ins>
      <w:ins w:id="2221" w:author="Ruijie Xu" w:date="2022-02-27T10:43:00Z">
        <w:r w:rsidR="00435EE6" w:rsidRPr="002B42A7">
          <w:rPr>
            <w:rFonts w:ascii="Times New Roman" w:hAnsi="Times New Roman" w:cs="Times New Roman"/>
            <w:color w:val="000000" w:themeColor="text1"/>
            <w:rPrChange w:id="2222" w:author="Ruijie Xu" w:date="2022-03-10T12:31:00Z">
              <w:rPr>
                <w:color w:val="000000" w:themeColor="text1"/>
              </w:rPr>
            </w:rPrChange>
          </w:rPr>
          <w:t>a</w:t>
        </w:r>
      </w:ins>
      <w:ins w:id="2223" w:author="Liliana Salvador" w:date="2022-02-22T19:17:00Z">
        <w:r w:rsidR="00F427DD" w:rsidRPr="002B42A7">
          <w:rPr>
            <w:rFonts w:ascii="Times New Roman" w:hAnsi="Times New Roman" w:cs="Times New Roman"/>
            <w:color w:val="000000" w:themeColor="text1"/>
            <w:rPrChange w:id="2224" w:author="Ruijie Xu" w:date="2022-03-10T12:31:00Z">
              <w:rPr>
                <w:color w:val="000000" w:themeColor="text1"/>
              </w:rPr>
            </w:rPrChange>
          </w:rPr>
          <w:t>bundan</w:t>
        </w:r>
      </w:ins>
      <w:ins w:id="2225" w:author="Ruijie Xu" w:date="2022-02-27T10:43:00Z">
        <w:r w:rsidR="00435EE6" w:rsidRPr="002B42A7">
          <w:rPr>
            <w:rFonts w:ascii="Times New Roman" w:hAnsi="Times New Roman" w:cs="Times New Roman"/>
            <w:color w:val="000000" w:themeColor="text1"/>
            <w:rPrChange w:id="2226" w:author="Ruijie Xu" w:date="2022-03-10T12:31:00Z">
              <w:rPr>
                <w:color w:val="000000" w:themeColor="text1"/>
              </w:rPr>
            </w:rPrChange>
          </w:rPr>
          <w:t>t</w:t>
        </w:r>
      </w:ins>
      <w:ins w:id="2227" w:author="Ruijie Xu" w:date="2022-03-04T10:18:00Z">
        <w:r w:rsidR="0094647B" w:rsidRPr="002B42A7">
          <w:rPr>
            <w:rFonts w:ascii="Times New Roman" w:hAnsi="Times New Roman" w:cs="Times New Roman"/>
            <w:color w:val="000000" w:themeColor="text1"/>
            <w:rPrChange w:id="2228" w:author="Ruijie Xu" w:date="2022-03-10T12:31:00Z">
              <w:rPr>
                <w:color w:val="000000" w:themeColor="text1"/>
              </w:rPr>
            </w:rPrChange>
          </w:rPr>
          <w:t xml:space="preserve"> </w:t>
        </w:r>
      </w:ins>
      <w:ins w:id="2229" w:author="Rajeev, Sree" w:date="2022-03-03T10:40:00Z">
        <w:r w:rsidR="004D6F27" w:rsidRPr="002B42A7">
          <w:rPr>
            <w:rFonts w:ascii="Times New Roman" w:hAnsi="Times New Roman" w:cs="Times New Roman"/>
            <w:color w:val="000000" w:themeColor="text1"/>
            <w:rPrChange w:id="2230" w:author="Ruijie Xu" w:date="2022-03-10T12:31:00Z">
              <w:rPr>
                <w:color w:val="000000" w:themeColor="text1"/>
              </w:rPr>
            </w:rPrChange>
          </w:rPr>
          <w:t>(DA</w:t>
        </w:r>
      </w:ins>
      <w:ins w:id="2231" w:author="Rajeev, Sree" w:date="2022-03-03T10:41:00Z">
        <w:r w:rsidR="004D6F27" w:rsidRPr="002B42A7">
          <w:rPr>
            <w:rFonts w:ascii="Times New Roman" w:hAnsi="Times New Roman" w:cs="Times New Roman"/>
            <w:color w:val="000000" w:themeColor="text1"/>
            <w:rPrChange w:id="2232" w:author="Ruijie Xu" w:date="2022-03-10T12:31:00Z">
              <w:rPr>
                <w:color w:val="000000" w:themeColor="text1"/>
              </w:rPr>
            </w:rPrChange>
          </w:rPr>
          <w:t>)</w:t>
        </w:r>
      </w:ins>
      <w:ins w:id="2233" w:author="Liliana Salvador" w:date="2022-02-22T19:17:00Z">
        <w:del w:id="2234" w:author="Ruijie Xu" w:date="2022-02-27T10:43:00Z">
          <w:r w:rsidR="00F427DD" w:rsidRPr="002B42A7" w:rsidDel="00435EE6">
            <w:rPr>
              <w:rFonts w:ascii="Times New Roman" w:hAnsi="Times New Roman" w:cs="Times New Roman"/>
              <w:color w:val="000000" w:themeColor="text1"/>
              <w:rPrChange w:id="2235" w:author="Ruijie Xu" w:date="2022-03-10T12:31:00Z">
                <w:rPr>
                  <w:color w:val="000000" w:themeColor="text1"/>
                </w:rPr>
              </w:rPrChange>
            </w:rPr>
            <w:delText>ce</w:delText>
          </w:r>
        </w:del>
      </w:ins>
      <w:ins w:id="2236" w:author="Ruijie Xu" w:date="2022-02-02T10:56:00Z">
        <w:r w:rsidR="006A2E67" w:rsidRPr="002B42A7">
          <w:rPr>
            <w:rFonts w:ascii="Times New Roman" w:hAnsi="Times New Roman" w:cs="Times New Roman"/>
            <w:color w:val="000000" w:themeColor="text1"/>
            <w:rPrChange w:id="2237" w:author="Ruijie Xu" w:date="2022-03-10T12:31:00Z">
              <w:rPr>
                <w:color w:val="000000" w:themeColor="text1"/>
              </w:rPr>
            </w:rPrChange>
          </w:rPr>
          <w:t xml:space="preserve"> taxa analy</w:t>
        </w:r>
      </w:ins>
      <w:ins w:id="2238" w:author="Ruijie Xu" w:date="2022-02-27T10:43:00Z">
        <w:r w:rsidR="00435EE6" w:rsidRPr="002B42A7">
          <w:rPr>
            <w:rFonts w:ascii="Times New Roman" w:hAnsi="Times New Roman" w:cs="Times New Roman"/>
            <w:color w:val="000000" w:themeColor="text1"/>
            <w:rPrChange w:id="2239" w:author="Ruijie Xu" w:date="2022-03-10T12:31:00Z">
              <w:rPr>
                <w:color w:val="000000" w:themeColor="text1"/>
              </w:rPr>
            </w:rPrChange>
          </w:rPr>
          <w:t>z</w:t>
        </w:r>
      </w:ins>
      <w:ins w:id="2240" w:author="Liliana Salvador" w:date="2022-02-22T19:18:00Z">
        <w:r w:rsidR="00F427DD" w:rsidRPr="002B42A7">
          <w:rPr>
            <w:rFonts w:ascii="Times New Roman" w:hAnsi="Times New Roman" w:cs="Times New Roman"/>
            <w:color w:val="000000" w:themeColor="text1"/>
            <w:rPrChange w:id="2241" w:author="Ruijie Xu" w:date="2022-03-10T12:31:00Z">
              <w:rPr>
                <w:color w:val="000000" w:themeColor="text1"/>
              </w:rPr>
            </w:rPrChange>
          </w:rPr>
          <w:t>e</w:t>
        </w:r>
      </w:ins>
      <w:ins w:id="2242" w:author="Ruijie Xu" w:date="2022-02-02T10:56:00Z">
        <w:del w:id="2243" w:author="Liliana Salvador" w:date="2022-02-22T19:18:00Z">
          <w:r w:rsidR="006A2E67" w:rsidRPr="002B42A7" w:rsidDel="00F427DD">
            <w:rPr>
              <w:rFonts w:ascii="Times New Roman" w:hAnsi="Times New Roman" w:cs="Times New Roman"/>
              <w:color w:val="000000" w:themeColor="text1"/>
              <w:rPrChange w:id="2244" w:author="Ruijie Xu" w:date="2022-03-10T12:31:00Z">
                <w:rPr>
                  <w:color w:val="000000" w:themeColor="text1"/>
                </w:rPr>
              </w:rPrChange>
            </w:rPr>
            <w:delText>i</w:delText>
          </w:r>
        </w:del>
      </w:ins>
      <w:ins w:id="2245" w:author="Ruijie Xu" w:date="2022-02-27T10:43:00Z">
        <w:r w:rsidR="00435EE6" w:rsidRPr="002B42A7">
          <w:rPr>
            <w:rFonts w:ascii="Times New Roman" w:hAnsi="Times New Roman" w:cs="Times New Roman"/>
            <w:color w:val="000000" w:themeColor="text1"/>
            <w:rPrChange w:id="2246" w:author="Ruijie Xu" w:date="2022-03-10T12:31:00Z">
              <w:rPr>
                <w:color w:val="000000" w:themeColor="text1"/>
              </w:rPr>
            </w:rPrChange>
          </w:rPr>
          <w:t>d</w:t>
        </w:r>
      </w:ins>
      <w:ins w:id="2247" w:author="Ruijie Xu" w:date="2022-02-02T10:56:00Z">
        <w:r w:rsidR="006A2E67" w:rsidRPr="002B42A7">
          <w:rPr>
            <w:rFonts w:ascii="Times New Roman" w:hAnsi="Times New Roman" w:cs="Times New Roman"/>
            <w:color w:val="000000" w:themeColor="text1"/>
            <w:rPrChange w:id="2248" w:author="Ruijie Xu" w:date="2022-03-10T12:31:00Z">
              <w:rPr>
                <w:color w:val="000000" w:themeColor="text1"/>
              </w:rPr>
            </w:rPrChange>
          </w:rPr>
          <w:t xml:space="preserve"> </w:t>
        </w:r>
        <w:del w:id="2249" w:author="Liliana Salvador" w:date="2022-02-22T19:17:00Z">
          <w:r w:rsidR="006A2E67" w:rsidRPr="002B42A7" w:rsidDel="00F427DD">
            <w:rPr>
              <w:rFonts w:ascii="Times New Roman" w:hAnsi="Times New Roman" w:cs="Times New Roman"/>
              <w:color w:val="000000" w:themeColor="text1"/>
              <w:rPrChange w:id="2250" w:author="Ruijie Xu" w:date="2022-03-10T12:31:00Z">
                <w:rPr>
                  <w:color w:val="000000" w:themeColor="text1"/>
                </w:rPr>
              </w:rPrChange>
            </w:rPr>
            <w:delText xml:space="preserve">identify DA taxa </w:delText>
          </w:r>
        </w:del>
        <w:r w:rsidR="0010410F" w:rsidRPr="002B42A7">
          <w:rPr>
            <w:rFonts w:ascii="Times New Roman" w:hAnsi="Times New Roman" w:cs="Times New Roman"/>
            <w:color w:val="000000" w:themeColor="text1"/>
            <w:rPrChange w:id="2251" w:author="Ruijie Xu" w:date="2022-03-10T12:31:00Z">
              <w:rPr>
                <w:color w:val="000000" w:themeColor="text1"/>
              </w:rPr>
            </w:rPrChange>
          </w:rPr>
          <w:t xml:space="preserve">between samples collected from two different tissues </w:t>
        </w:r>
      </w:ins>
      <w:del w:id="2252" w:author="Ruijie Xu" w:date="2022-01-30T14:49:00Z">
        <w:r w:rsidRPr="002B42A7" w:rsidDel="003F5999">
          <w:rPr>
            <w:rFonts w:ascii="Times New Roman" w:hAnsi="Times New Roman" w:cs="Times New Roman"/>
            <w:color w:val="000000" w:themeColor="text1"/>
            <w:rPrChange w:id="2253" w:author="Ruijie Xu" w:date="2022-03-10T12:31:00Z">
              <w:rPr>
                <w:color w:val="000000" w:themeColor="text1"/>
              </w:rPr>
            </w:rPrChange>
          </w:rPr>
          <w:delText>Plotting of the beta diversity indices was done using Multidimensional scaling (MDS)</w:delText>
        </w:r>
        <w:r w:rsidR="00C26014" w:rsidRPr="002B42A7" w:rsidDel="003F5999">
          <w:rPr>
            <w:rFonts w:ascii="Times New Roman" w:hAnsi="Times New Roman" w:cs="Times New Roman"/>
            <w:color w:val="000000" w:themeColor="text1"/>
            <w:rPrChange w:id="2254" w:author="Ruijie Xu" w:date="2022-03-10T12:31:00Z">
              <w:rPr>
                <w:color w:val="000000" w:themeColor="text1"/>
              </w:rPr>
            </w:rPrChange>
          </w:rPr>
          <w:delText xml:space="preserve"> </w:delText>
        </w:r>
        <w:r w:rsidR="00C26014" w:rsidRPr="002B42A7" w:rsidDel="003F5999">
          <w:rPr>
            <w:rFonts w:ascii="Times New Roman" w:hAnsi="Times New Roman" w:cs="Times New Roman"/>
            <w:color w:val="000000" w:themeColor="text1"/>
            <w:rPrChange w:id="2255" w:author="Ruijie Xu" w:date="2022-03-10T12:31:00Z">
              <w:rPr>
                <w:color w:val="000000" w:themeColor="text1"/>
              </w:rPr>
            </w:rPrChange>
          </w:rPr>
          <w:fldChar w:fldCharType="begin"/>
        </w:r>
        <w:r w:rsidR="00506F24" w:rsidRPr="002B42A7" w:rsidDel="003F5999">
          <w:rPr>
            <w:rFonts w:ascii="Times New Roman" w:hAnsi="Times New Roman" w:cs="Times New Roman"/>
            <w:color w:val="000000" w:themeColor="text1"/>
            <w:rPrChange w:id="2256" w:author="Ruijie Xu" w:date="2022-03-10T12:31:00Z">
              <w:rPr>
                <w:color w:val="000000" w:themeColor="text1"/>
              </w:rPr>
            </w:rPrChange>
          </w:rPr>
          <w:delInstrText xml:space="preserve"> ADDIN ZOTERO_ITEM CSL_CITATION {"citationID":"aDhfNCWY","properties":{"formattedCitation":"(Mair, 2018)","plainCitation":"(Mair, 2018)","noteIndex":0},"citationItems":[{"id":"y7Rngnif/pJh6QfYR","uris":["http://zotero.org/users/local/YOB362yk/items/CZCGTLSH"],"uri":["http://zotero.org/users/local/YOB362yk/items/CZCGTLSH"],"itemData":{"id":1708,"type":"article-journal","abstract":"Multidimensional scaling (MDS) a multivariate method, applicable to a variety of data scenarios. It aims to represent input proximities among objects, such as variables or persons, by means of fitted distances in a low-dimensional space. The chapter starts with general elaborations on proximities, followed by exploratory MDS using the SMACOF framework. Within this context, goodness-of-fit assessment in MDS is discussed in detail. Another section covers confirmatory MDS where it is distinguished between internal and external constraints on the configuration. What follows is a section on unfolding, a technique for dual scaling based on preference data. In the last part of this chapter, basic MDS is extended to multiple input dissimilarity matrices (individual differences scaling). In addition, Procrustes is introduced for matching multiple MDS configurations.","collection-title":"Use R!","container-title":"Modern Psychometrics with R","DOI":"10.1007/978-3-319-93177-7_9","language":"en","note":"DOI: 10.1007/978-3-319-93177-7_9","page":"257-287","source":"Springer Link","title":"Multidimensional Scaling","URL":"https://doi.org/10.1007/978-3-319-93177-7_9","author":[{"family":"Mair","given":"Patrick"}],"editor":[{"family":"Mair","given":"Patrick"}],"accessed":{"date-parts":[["2021",3,25]]},"issued":{"date-parts":[["2018"]]}}}],"schema":"https://github.com/citation-style-language/schema/raw/master/csl-citation.json"} </w:delInstrText>
        </w:r>
        <w:r w:rsidR="00C26014" w:rsidRPr="002B42A7" w:rsidDel="003F5999">
          <w:rPr>
            <w:rFonts w:ascii="Times New Roman" w:hAnsi="Times New Roman" w:cs="Times New Roman"/>
            <w:color w:val="000000" w:themeColor="text1"/>
            <w:rPrChange w:id="2257" w:author="Ruijie Xu" w:date="2022-03-10T12:31:00Z">
              <w:rPr>
                <w:color w:val="000000" w:themeColor="text1"/>
              </w:rPr>
            </w:rPrChange>
          </w:rPr>
          <w:fldChar w:fldCharType="separate"/>
        </w:r>
        <w:r w:rsidR="00350DBF" w:rsidRPr="002B42A7" w:rsidDel="003F5999">
          <w:rPr>
            <w:rFonts w:ascii="Times New Roman" w:hAnsi="Times New Roman" w:cs="Times New Roman"/>
            <w:color w:val="000000"/>
            <w:rPrChange w:id="2258" w:author="Ruijie Xu" w:date="2022-03-10T12:31:00Z">
              <w:rPr>
                <w:color w:val="000000"/>
              </w:rPr>
            </w:rPrChange>
          </w:rPr>
          <w:delText>(Mair, 2018)</w:delText>
        </w:r>
        <w:r w:rsidR="00C26014" w:rsidRPr="002B42A7" w:rsidDel="003F5999">
          <w:rPr>
            <w:rFonts w:ascii="Times New Roman" w:hAnsi="Times New Roman" w:cs="Times New Roman"/>
            <w:color w:val="000000" w:themeColor="text1"/>
            <w:rPrChange w:id="2259" w:author="Ruijie Xu" w:date="2022-03-10T12:31:00Z">
              <w:rPr>
                <w:color w:val="000000" w:themeColor="text1"/>
              </w:rPr>
            </w:rPrChange>
          </w:rPr>
          <w:fldChar w:fldCharType="end"/>
        </w:r>
        <w:r w:rsidRPr="002B42A7" w:rsidDel="003F5999">
          <w:rPr>
            <w:rFonts w:ascii="Times New Roman" w:hAnsi="Times New Roman" w:cs="Times New Roman"/>
            <w:color w:val="000000" w:themeColor="text1"/>
            <w:rPrChange w:id="2260" w:author="Ruijie Xu" w:date="2022-03-10T12:31:00Z">
              <w:rPr>
                <w:color w:val="000000" w:themeColor="text1"/>
              </w:rPr>
            </w:rPrChange>
          </w:rPr>
          <w:delText xml:space="preserve">, which reduces the dimensions of the pairwise comparison matrix between samples for the visualization of in-between sample microbial community relationship in a lower dimension, was done with the R package </w:delText>
        </w:r>
        <w:r w:rsidR="00242EFF" w:rsidRPr="002B42A7" w:rsidDel="003F5999">
          <w:rPr>
            <w:rFonts w:ascii="Times New Roman" w:hAnsi="Times New Roman" w:cs="Times New Roman"/>
            <w:color w:val="000000" w:themeColor="text1"/>
            <w:rPrChange w:id="2261" w:author="Ruijie Xu" w:date="2022-03-10T12:31:00Z">
              <w:rPr>
                <w:color w:val="000000" w:themeColor="text1"/>
              </w:rPr>
            </w:rPrChange>
          </w:rPr>
          <w:delText>"</w:delText>
        </w:r>
        <w:r w:rsidRPr="002B42A7" w:rsidDel="003F5999">
          <w:rPr>
            <w:rFonts w:ascii="Times New Roman" w:hAnsi="Times New Roman" w:cs="Times New Roman"/>
            <w:color w:val="000000" w:themeColor="text1"/>
            <w:rPrChange w:id="2262" w:author="Ruijie Xu" w:date="2022-03-10T12:31:00Z">
              <w:rPr>
                <w:color w:val="000000" w:themeColor="text1"/>
              </w:rPr>
            </w:rPrChange>
          </w:rPr>
          <w:delText>phyloseq</w:delText>
        </w:r>
        <w:r w:rsidR="00242EFF" w:rsidRPr="002B42A7" w:rsidDel="003F5999">
          <w:rPr>
            <w:rFonts w:ascii="Times New Roman" w:hAnsi="Times New Roman" w:cs="Times New Roman"/>
            <w:color w:val="000000" w:themeColor="text1"/>
            <w:rPrChange w:id="2263" w:author="Ruijie Xu" w:date="2022-03-10T12:31:00Z">
              <w:rPr>
                <w:color w:val="000000" w:themeColor="text1"/>
              </w:rPr>
            </w:rPrChange>
          </w:rPr>
          <w:delText xml:space="preserve">" </w:delText>
        </w:r>
        <w:r w:rsidRPr="002B42A7" w:rsidDel="003F5999">
          <w:rPr>
            <w:rFonts w:ascii="Times New Roman" w:hAnsi="Times New Roman" w:cs="Times New Roman"/>
            <w:color w:val="000000" w:themeColor="text1"/>
            <w:rPrChange w:id="2264" w:author="Ruijie Xu" w:date="2022-03-10T12:31:00Z">
              <w:rPr>
                <w:color w:val="000000" w:themeColor="text1"/>
              </w:rPr>
            </w:rPrChange>
          </w:rPr>
          <w:fldChar w:fldCharType="begin" w:fldLock="1"/>
        </w:r>
        <w:r w:rsidR="00506F24" w:rsidRPr="002B42A7" w:rsidDel="003F5999">
          <w:rPr>
            <w:rFonts w:ascii="Times New Roman" w:hAnsi="Times New Roman" w:cs="Times New Roman"/>
            <w:color w:val="000000" w:themeColor="text1"/>
            <w:rPrChange w:id="2265" w:author="Ruijie Xu" w:date="2022-03-10T12:31:00Z">
              <w:rPr>
                <w:color w:val="000000" w:themeColor="text1"/>
              </w:rPr>
            </w:rPrChange>
          </w:rPr>
          <w:delInstrText xml:space="preserve"> ADDIN ZOTERO_ITEM CSL_CITATION {"citationID":"0ymGBaLp","properties":{"formattedCitation":"(McMurdie and Holmes, 2013)","plainCitation":"(McMurdie and Holmes, 2013)","noteIndex":0},"citationItems":[{"id":"y7Rngnif/7eQw8baF","uris":["http://www.mendeley.com/documents/?uuid=32175fdd-659c-37a1-be76-dd599031fdbb"],"uri":["http://www.mendeley.com/documents/?uuid=32175fdd-659c-37a1-be76-dd599031fdbb"],"itemData":{"DOI":"10.1371/journal.pone.0061217","ISSN":"19326203","PMID":"23630581","abstract":"Background: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Results: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Conclusions:The phyloseq project for R is a new open-source software package, freely available on the web from both GitHub and Bioconductor. © 2013 McMurdie, Holmes.","author":[{"dropping-particle":"","family":"McMurdie","given":"Paul J.","non-dropping-particle":"","parse-names":false,"suffix":""},{"dropping-particle":"","family":"Holmes","given":"Susan","non-dropping-particle":"","parse-names":false,"suffix":""}],"container-title":"PLoS ONE","id":"ITEM-1","issued":{"date-parts":[["2013"]]},"title":"Phyloseq: An R Package for Reproducible Interactive Analysis and Graphics of Microbiome Census Data","type":"article-journal"}}],"schema":"https://github.com/citation-style-language/schema/raw/master/csl-citation.json"} </w:delInstrText>
        </w:r>
        <w:r w:rsidRPr="002B42A7" w:rsidDel="003F5999">
          <w:rPr>
            <w:rFonts w:ascii="Times New Roman" w:hAnsi="Times New Roman" w:cs="Times New Roman"/>
            <w:color w:val="000000" w:themeColor="text1"/>
            <w:rPrChange w:id="2266" w:author="Ruijie Xu" w:date="2022-03-10T12:31:00Z">
              <w:rPr>
                <w:color w:val="000000" w:themeColor="text1"/>
              </w:rPr>
            </w:rPrChange>
          </w:rPr>
          <w:fldChar w:fldCharType="separate"/>
        </w:r>
        <w:r w:rsidR="00350DBF" w:rsidRPr="002B42A7" w:rsidDel="003F5999">
          <w:rPr>
            <w:rFonts w:ascii="Times New Roman" w:hAnsi="Times New Roman" w:cs="Times New Roman"/>
            <w:color w:val="000000"/>
            <w:rPrChange w:id="2267" w:author="Ruijie Xu" w:date="2022-03-10T12:31:00Z">
              <w:rPr>
                <w:color w:val="000000"/>
              </w:rPr>
            </w:rPrChange>
          </w:rPr>
          <w:delText>(McMurdie and Holmes, 2013)</w:delText>
        </w:r>
        <w:r w:rsidRPr="002B42A7" w:rsidDel="003F5999">
          <w:rPr>
            <w:rFonts w:ascii="Times New Roman" w:hAnsi="Times New Roman" w:cs="Times New Roman"/>
            <w:color w:val="000000" w:themeColor="text1"/>
            <w:rPrChange w:id="2268" w:author="Ruijie Xu" w:date="2022-03-10T12:31:00Z">
              <w:rPr>
                <w:color w:val="000000" w:themeColor="text1"/>
              </w:rPr>
            </w:rPrChange>
          </w:rPr>
          <w:fldChar w:fldCharType="end"/>
        </w:r>
        <w:r w:rsidRPr="002B42A7" w:rsidDel="003F5999">
          <w:rPr>
            <w:rFonts w:ascii="Times New Roman" w:hAnsi="Times New Roman" w:cs="Times New Roman"/>
            <w:color w:val="000000" w:themeColor="text1"/>
            <w:rPrChange w:id="2269" w:author="Ruijie Xu" w:date="2022-03-10T12:31:00Z">
              <w:rPr>
                <w:color w:val="000000" w:themeColor="text1"/>
              </w:rPr>
            </w:rPrChange>
          </w:rPr>
          <w:delText xml:space="preserve">. </w:delText>
        </w:r>
      </w:del>
      <w:del w:id="2270" w:author="Ruijie Xu" w:date="2022-02-02T10:56:00Z">
        <w:r w:rsidRPr="002B42A7" w:rsidDel="0010410F">
          <w:rPr>
            <w:rFonts w:ascii="Times New Roman" w:hAnsi="Times New Roman" w:cs="Times New Roman"/>
            <w:color w:val="000000" w:themeColor="text1"/>
            <w:rPrChange w:id="2271" w:author="Ruijie Xu" w:date="2022-03-10T12:31:00Z">
              <w:rPr>
                <w:color w:val="000000" w:themeColor="text1"/>
              </w:rPr>
            </w:rPrChange>
          </w:rPr>
          <w:delText xml:space="preserve">Microbial compositions present in each sample </w:delText>
        </w:r>
      </w:del>
      <w:r w:rsidRPr="002B42A7">
        <w:rPr>
          <w:rFonts w:ascii="Times New Roman" w:hAnsi="Times New Roman" w:cs="Times New Roman"/>
          <w:color w:val="000000" w:themeColor="text1"/>
          <w:rPrChange w:id="2272" w:author="Ruijie Xu" w:date="2022-03-10T12:31:00Z">
            <w:rPr>
              <w:color w:val="000000" w:themeColor="text1"/>
            </w:rPr>
          </w:rPrChange>
        </w:rPr>
        <w:t xml:space="preserve">were </w:t>
      </w:r>
      <w:del w:id="2273" w:author="Liliana Salvador" w:date="2022-02-22T19:18:00Z">
        <w:r w:rsidRPr="002B42A7" w:rsidDel="00F427DD">
          <w:rPr>
            <w:rFonts w:ascii="Times New Roman" w:hAnsi="Times New Roman" w:cs="Times New Roman"/>
            <w:color w:val="000000" w:themeColor="text1"/>
            <w:rPrChange w:id="2274" w:author="Ruijie Xu" w:date="2022-03-10T12:31:00Z">
              <w:rPr>
                <w:color w:val="000000" w:themeColor="text1"/>
              </w:rPr>
            </w:rPrChange>
          </w:rPr>
          <w:delText xml:space="preserve">assessed </w:delText>
        </w:r>
      </w:del>
      <w:ins w:id="2275" w:author="Liliana Salvador" w:date="2022-02-22T19:18:00Z">
        <w:r w:rsidR="00F427DD" w:rsidRPr="002B42A7">
          <w:rPr>
            <w:rFonts w:ascii="Times New Roman" w:hAnsi="Times New Roman" w:cs="Times New Roman"/>
            <w:color w:val="000000" w:themeColor="text1"/>
            <w:rPrChange w:id="2276" w:author="Ruijie Xu" w:date="2022-03-10T12:31:00Z">
              <w:rPr>
                <w:color w:val="000000" w:themeColor="text1"/>
              </w:rPr>
            </w:rPrChange>
          </w:rPr>
          <w:t>d</w:t>
        </w:r>
      </w:ins>
      <w:ins w:id="2277" w:author="Liliana Salvador" w:date="2022-03-08T18:23:00Z">
        <w:r w:rsidR="00F4623E" w:rsidRPr="002B42A7">
          <w:rPr>
            <w:rFonts w:ascii="Times New Roman" w:hAnsi="Times New Roman" w:cs="Times New Roman"/>
            <w:color w:val="000000" w:themeColor="text1"/>
            <w:rPrChange w:id="2278" w:author="Ruijie Xu" w:date="2022-03-10T12:31:00Z">
              <w:rPr>
                <w:color w:val="000000" w:themeColor="text1"/>
              </w:rPr>
            </w:rPrChange>
          </w:rPr>
          <w:t>etermined</w:t>
        </w:r>
      </w:ins>
      <w:ins w:id="2279" w:author="Liliana Salvador" w:date="2022-02-22T19:18:00Z">
        <w:r w:rsidR="00F427DD" w:rsidRPr="002B42A7">
          <w:rPr>
            <w:rFonts w:ascii="Times New Roman" w:hAnsi="Times New Roman" w:cs="Times New Roman"/>
            <w:color w:val="000000" w:themeColor="text1"/>
            <w:rPrChange w:id="2280" w:author="Ruijie Xu" w:date="2022-03-10T12:31:00Z">
              <w:rPr>
                <w:color w:val="000000" w:themeColor="text1"/>
              </w:rPr>
            </w:rPrChange>
          </w:rPr>
          <w:t xml:space="preserve"> </w:t>
        </w:r>
      </w:ins>
      <w:r w:rsidRPr="002B42A7">
        <w:rPr>
          <w:rFonts w:ascii="Times New Roman" w:hAnsi="Times New Roman" w:cs="Times New Roman"/>
          <w:color w:val="000000" w:themeColor="text1"/>
          <w:rPrChange w:id="2281" w:author="Ruijie Xu" w:date="2022-03-10T12:31:00Z">
            <w:rPr>
              <w:color w:val="000000" w:themeColor="text1"/>
            </w:rPr>
          </w:rPrChange>
        </w:rPr>
        <w:t>by</w:t>
      </w:r>
      <w:ins w:id="2282" w:author="Liliana Salvador" w:date="2022-03-08T18:24:00Z">
        <w:r w:rsidR="00F4623E" w:rsidRPr="002B42A7">
          <w:rPr>
            <w:rFonts w:ascii="Times New Roman" w:hAnsi="Times New Roman" w:cs="Times New Roman"/>
            <w:color w:val="000000" w:themeColor="text1"/>
            <w:rPrChange w:id="2283" w:author="Ruijie Xu" w:date="2022-03-10T12:31:00Z">
              <w:rPr>
                <w:color w:val="000000" w:themeColor="text1"/>
              </w:rPr>
            </w:rPrChange>
          </w:rPr>
          <w:t xml:space="preserve"> </w:t>
        </w:r>
      </w:ins>
      <w:del w:id="2284" w:author="Liliana Salvador" w:date="2022-03-08T18:24:00Z">
        <w:r w:rsidRPr="002B42A7" w:rsidDel="00F4623E">
          <w:rPr>
            <w:rFonts w:ascii="Times New Roman" w:hAnsi="Times New Roman" w:cs="Times New Roman"/>
            <w:color w:val="000000" w:themeColor="text1"/>
            <w:rPrChange w:id="2285" w:author="Ruijie Xu" w:date="2022-03-10T12:31:00Z">
              <w:rPr>
                <w:color w:val="000000" w:themeColor="text1"/>
              </w:rPr>
            </w:rPrChange>
          </w:rPr>
          <w:delText xml:space="preserve"> </w:delText>
        </w:r>
      </w:del>
      <w:del w:id="2286" w:author="Ruijie Xu" w:date="2022-02-02T10:58:00Z">
        <w:r w:rsidRPr="002B42A7" w:rsidDel="0010410F">
          <w:rPr>
            <w:rFonts w:ascii="Times New Roman" w:hAnsi="Times New Roman" w:cs="Times New Roman"/>
            <w:color w:val="000000" w:themeColor="text1"/>
            <w:rPrChange w:id="2287" w:author="Ruijie Xu" w:date="2022-03-10T12:31:00Z">
              <w:rPr>
                <w:color w:val="000000" w:themeColor="text1"/>
              </w:rPr>
            </w:rPrChange>
          </w:rPr>
          <w:delText xml:space="preserve">a </w:delText>
        </w:r>
      </w:del>
      <w:del w:id="2288" w:author="Ruijie Xu" w:date="2022-02-02T10:56:00Z">
        <w:r w:rsidRPr="002B42A7" w:rsidDel="006A2E67">
          <w:rPr>
            <w:rFonts w:ascii="Times New Roman" w:hAnsi="Times New Roman" w:cs="Times New Roman"/>
            <w:color w:val="000000" w:themeColor="text1"/>
            <w:rPrChange w:id="2289" w:author="Ruijie Xu" w:date="2022-03-10T12:31:00Z">
              <w:rPr>
                <w:color w:val="000000" w:themeColor="text1"/>
              </w:rPr>
            </w:rPrChange>
          </w:rPr>
          <w:delText>differentially abundant</w:delText>
        </w:r>
        <w:r w:rsidR="00315E9F" w:rsidRPr="002B42A7" w:rsidDel="006A2E67">
          <w:rPr>
            <w:rFonts w:ascii="Times New Roman" w:hAnsi="Times New Roman" w:cs="Times New Roman"/>
            <w:color w:val="000000" w:themeColor="text1"/>
            <w:rPrChange w:id="2290" w:author="Ruijie Xu" w:date="2022-03-10T12:31:00Z">
              <w:rPr>
                <w:color w:val="000000" w:themeColor="text1"/>
              </w:rPr>
            </w:rPrChange>
          </w:rPr>
          <w:delText xml:space="preserve"> (DA)</w:delText>
        </w:r>
        <w:r w:rsidRPr="002B42A7" w:rsidDel="006A2E67">
          <w:rPr>
            <w:rFonts w:ascii="Times New Roman" w:hAnsi="Times New Roman" w:cs="Times New Roman"/>
            <w:color w:val="000000" w:themeColor="text1"/>
            <w:rPrChange w:id="2291" w:author="Ruijie Xu" w:date="2022-03-10T12:31:00Z">
              <w:rPr>
                <w:color w:val="000000" w:themeColor="text1"/>
              </w:rPr>
            </w:rPrChange>
          </w:rPr>
          <w:delText xml:space="preserve"> taxa analysis </w:delText>
        </w:r>
      </w:del>
      <w:del w:id="2292" w:author="Ruijie Xu" w:date="2022-02-02T10:58:00Z">
        <w:r w:rsidRPr="002B42A7" w:rsidDel="0010410F">
          <w:rPr>
            <w:rFonts w:ascii="Times New Roman" w:hAnsi="Times New Roman" w:cs="Times New Roman"/>
            <w:color w:val="000000" w:themeColor="text1"/>
            <w:rPrChange w:id="2293" w:author="Ruijie Xu" w:date="2022-03-10T12:31:00Z">
              <w:rPr>
                <w:color w:val="000000" w:themeColor="text1"/>
              </w:rPr>
            </w:rPrChange>
          </w:rPr>
          <w:delText xml:space="preserve">using </w:delText>
        </w:r>
      </w:del>
      <w:r w:rsidRPr="002B42A7">
        <w:rPr>
          <w:rFonts w:ascii="Times New Roman" w:hAnsi="Times New Roman" w:cs="Times New Roman"/>
          <w:color w:val="000000" w:themeColor="text1"/>
          <w:rPrChange w:id="2294" w:author="Ruijie Xu" w:date="2022-03-10T12:31:00Z">
            <w:rPr>
              <w:color w:val="000000" w:themeColor="text1"/>
            </w:rPr>
          </w:rPrChange>
        </w:rPr>
        <w:t xml:space="preserve">the R package </w:t>
      </w:r>
      <w:r w:rsidR="00242EFF" w:rsidRPr="002B42A7">
        <w:rPr>
          <w:rFonts w:ascii="Times New Roman" w:hAnsi="Times New Roman" w:cs="Times New Roman"/>
          <w:color w:val="000000" w:themeColor="text1"/>
          <w:rPrChange w:id="2295" w:author="Ruijie Xu" w:date="2022-03-10T12:31:00Z">
            <w:rPr>
              <w:color w:val="000000" w:themeColor="text1"/>
            </w:rPr>
          </w:rPrChange>
        </w:rPr>
        <w:t>"</w:t>
      </w:r>
      <w:r w:rsidRPr="002B42A7">
        <w:rPr>
          <w:rFonts w:ascii="Times New Roman" w:hAnsi="Times New Roman" w:cs="Times New Roman"/>
          <w:color w:val="000000" w:themeColor="text1"/>
          <w:rPrChange w:id="2296" w:author="Ruijie Xu" w:date="2022-03-10T12:31:00Z">
            <w:rPr>
              <w:color w:val="000000" w:themeColor="text1"/>
            </w:rPr>
          </w:rPrChange>
        </w:rPr>
        <w:t>DeSeq2</w:t>
      </w:r>
      <w:r w:rsidR="00242EFF" w:rsidRPr="002B42A7">
        <w:rPr>
          <w:rFonts w:ascii="Times New Roman" w:hAnsi="Times New Roman" w:cs="Times New Roman"/>
          <w:color w:val="000000" w:themeColor="text1"/>
          <w:rPrChange w:id="2297" w:author="Ruijie Xu" w:date="2022-03-10T12:31:00Z">
            <w:rPr>
              <w:color w:val="000000" w:themeColor="text1"/>
            </w:rPr>
          </w:rPrChange>
        </w:rPr>
        <w:t xml:space="preserve">" </w:t>
      </w:r>
      <w:r w:rsidR="00435EE6" w:rsidRPr="002B42A7">
        <w:rPr>
          <w:rFonts w:ascii="Times New Roman" w:hAnsi="Times New Roman" w:cs="Times New Roman"/>
          <w:color w:val="000000" w:themeColor="text1"/>
          <w:rPrChange w:id="2298"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2299" w:author="Ruijie Xu" w:date="2022-03-10T12:31:00Z">
            <w:rPr>
              <w:color w:val="000000" w:themeColor="text1"/>
            </w:rPr>
          </w:rPrChange>
        </w:rPr>
        <w:instrText xml:space="preserve"> ADDIN ZOTERO_ITEM CSL_CITATION {"citationID":"aqgce9rahh","properties":{"formattedCitation":"(Love, Huber and Anders, 2014)","plainCitation":"(Love, Huber and Anders, 2014)","noteIndex":0},"citationItems":[{"id":"1BY60Z0f/xmwUxHhG","uris":["http://zotero.org/users/local/YOB362yk/items/QMEGFY3Q"],"itemData":{"id":"1BY60Z0f/xmwUxHhG","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URL":"https://doi.org/10.1186/s13059-014-0550-8","volume":"15","author":[{"family":"Love","given":"Michael I."},{"family":"Huber","given":"Wolfgang"},{"family":"Anders","given":"Simon"}],"accessed":{"date-parts":[["2021",3,24]]},"issued":{"date-parts":[["2014",12,5]]}}}],"schema":"https://github.com/citation-style-language/schema/raw/master/csl-citation.json"} </w:instrText>
      </w:r>
      <w:r w:rsidR="00435EE6" w:rsidRPr="002B42A7">
        <w:rPr>
          <w:rFonts w:ascii="Times New Roman" w:hAnsi="Times New Roman" w:cs="Times New Roman"/>
          <w:color w:val="000000" w:themeColor="text1"/>
          <w:rPrChange w:id="2300" w:author="Ruijie Xu" w:date="2022-03-10T12:31:00Z">
            <w:rPr>
              <w:color w:val="000000" w:themeColor="text1"/>
            </w:rPr>
          </w:rPrChange>
        </w:rPr>
        <w:fldChar w:fldCharType="separate"/>
      </w:r>
      <w:r w:rsidR="004765A2" w:rsidRPr="002B42A7">
        <w:rPr>
          <w:rFonts w:ascii="Times New Roman" w:hAnsi="Times New Roman" w:cs="Times New Roman"/>
          <w:color w:val="000000"/>
          <w:rPrChange w:id="2301" w:author="Ruijie Xu" w:date="2022-03-10T12:31:00Z">
            <w:rPr>
              <w:rFonts w:ascii="Calibri" w:cs="Calibri"/>
              <w:color w:val="000000"/>
            </w:rPr>
          </w:rPrChange>
        </w:rPr>
        <w:t>(Love, Huber and Anders, 2014)</w:t>
      </w:r>
      <w:r w:rsidR="00435EE6" w:rsidRPr="002B42A7">
        <w:rPr>
          <w:rFonts w:ascii="Times New Roman" w:hAnsi="Times New Roman" w:cs="Times New Roman"/>
          <w:color w:val="000000" w:themeColor="text1"/>
          <w:rPrChange w:id="2302" w:author="Ruijie Xu" w:date="2022-03-10T12:31:00Z">
            <w:rPr>
              <w:color w:val="000000" w:themeColor="text1"/>
            </w:rPr>
          </w:rPrChange>
        </w:rPr>
        <w:fldChar w:fldCharType="end"/>
      </w:r>
      <w:ins w:id="2303" w:author="Ruijie Xu" w:date="2022-02-27T10:44:00Z">
        <w:r w:rsidR="00435EE6" w:rsidRPr="002B42A7">
          <w:rPr>
            <w:rFonts w:ascii="Times New Roman" w:hAnsi="Times New Roman" w:cs="Times New Roman"/>
            <w:color w:val="000000" w:themeColor="text1"/>
            <w:rPrChange w:id="2304" w:author="Ruijie Xu" w:date="2022-03-10T12:31:00Z">
              <w:rPr>
                <w:color w:val="000000" w:themeColor="text1"/>
              </w:rPr>
            </w:rPrChange>
          </w:rPr>
          <w:t xml:space="preserve"> </w:t>
        </w:r>
      </w:ins>
      <w:ins w:id="2305" w:author="Ruijie Xu" w:date="2022-02-02T10:59:00Z">
        <w:r w:rsidR="0010410F" w:rsidRPr="002B42A7">
          <w:rPr>
            <w:rFonts w:ascii="Times New Roman" w:hAnsi="Times New Roman" w:cs="Times New Roman"/>
            <w:color w:val="000000" w:themeColor="text1"/>
            <w:rPrChange w:id="2306" w:author="Ruijie Xu" w:date="2022-03-10T12:31:00Z">
              <w:rPr>
                <w:color w:val="000000" w:themeColor="text1"/>
              </w:rPr>
            </w:rPrChange>
          </w:rPr>
          <w:t>using the "Wald” test</w:t>
        </w:r>
      </w:ins>
      <w:ins w:id="2307" w:author="Liliana Salvador" w:date="2022-03-08T18:24:00Z">
        <w:r w:rsidR="00F4623E" w:rsidRPr="002B42A7">
          <w:rPr>
            <w:rFonts w:ascii="Times New Roman" w:hAnsi="Times New Roman" w:cs="Times New Roman"/>
            <w:color w:val="000000" w:themeColor="text1"/>
            <w:rPrChange w:id="2308" w:author="Ruijie Xu" w:date="2022-03-10T12:31:00Z">
              <w:rPr>
                <w:color w:val="000000" w:themeColor="text1"/>
              </w:rPr>
            </w:rPrChange>
          </w:rPr>
          <w:t>,</w:t>
        </w:r>
      </w:ins>
      <w:ins w:id="2309" w:author="Ruijie Xu" w:date="2022-02-02T10:59:00Z">
        <w:r w:rsidR="0010410F" w:rsidRPr="002B42A7">
          <w:rPr>
            <w:rFonts w:ascii="Times New Roman" w:hAnsi="Times New Roman" w:cs="Times New Roman"/>
            <w:color w:val="000000" w:themeColor="text1"/>
            <w:rPrChange w:id="2310" w:author="Ruijie Xu" w:date="2022-03-10T12:31:00Z">
              <w:rPr>
                <w:color w:val="000000" w:themeColor="text1"/>
              </w:rPr>
            </w:rPrChange>
          </w:rPr>
          <w:t xml:space="preserve"> </w:t>
        </w:r>
      </w:ins>
      <w:del w:id="2311" w:author="Ruijie Xu" w:date="2022-02-27T10:44:00Z">
        <w:r w:rsidRPr="002B42A7" w:rsidDel="00435EE6">
          <w:rPr>
            <w:rFonts w:ascii="Times New Roman" w:hAnsi="Times New Roman" w:cs="Times New Roman"/>
            <w:color w:val="000000" w:themeColor="text1"/>
            <w:rPrChange w:id="2312" w:author="Ruijie Xu" w:date="2022-03-10T12:31:00Z">
              <w:rPr>
                <w:color w:val="000000" w:themeColor="text1"/>
              </w:rPr>
            </w:rPrChange>
          </w:rPr>
          <w:fldChar w:fldCharType="begin"/>
        </w:r>
        <w:r w:rsidR="00506F24" w:rsidRPr="002B42A7" w:rsidDel="00435EE6">
          <w:rPr>
            <w:rFonts w:ascii="Times New Roman" w:hAnsi="Times New Roman" w:cs="Times New Roman"/>
            <w:color w:val="000000" w:themeColor="text1"/>
            <w:rPrChange w:id="2313" w:author="Ruijie Xu" w:date="2022-03-10T12:31:00Z">
              <w:rPr>
                <w:color w:val="000000" w:themeColor="text1"/>
              </w:rPr>
            </w:rPrChange>
          </w:rPr>
          <w:delInstrText xml:space="preserve"> ADDIN ZOTERO_ITEM CSL_CITATION {"citationID":"9arkx6ms","properties":{"formattedCitation":"(Love, Huber and Anders, 2014)","plainCitation":"(Love, Huber and Anders, 2014)","noteIndex":0},"citationItems":[{"id":"y7Rngnif/B8N6PZIo","uris":["http://zotero.org/users/local/YOB362yk/items/QMEGFY3Q"],"uri":["http://zotero.org/users/local/YOB362yk/items/QMEGFY3Q"],"itemData":{"id":1674,"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URL":"https://doi.org/10.1186/s13059-014-0550-8","volume":"15","author":[{"family":"Love","given":"Michael I."},{"family":"Huber","given":"Wolfgang"},{"family":"Anders","given":"Simon"}],"accessed":{"date-parts":[["2021",3,24]]},"issued":{"date-parts":[["2014",12,5]]}}}],"schema":"https://github.com/citation-style-language/schema/raw/master/csl-citation.json"} </w:delInstrText>
        </w:r>
        <w:r w:rsidRPr="002B42A7" w:rsidDel="00435EE6">
          <w:rPr>
            <w:rFonts w:ascii="Times New Roman" w:hAnsi="Times New Roman" w:cs="Times New Roman"/>
            <w:color w:val="000000" w:themeColor="text1"/>
            <w:rPrChange w:id="2314" w:author="Ruijie Xu" w:date="2022-03-10T12:31:00Z">
              <w:rPr>
                <w:color w:val="000000" w:themeColor="text1"/>
              </w:rPr>
            </w:rPrChange>
          </w:rPr>
          <w:fldChar w:fldCharType="separate"/>
        </w:r>
        <w:r w:rsidR="00350DBF" w:rsidRPr="002B42A7" w:rsidDel="00435EE6">
          <w:rPr>
            <w:rFonts w:ascii="Times New Roman" w:hAnsi="Times New Roman" w:cs="Times New Roman"/>
            <w:color w:val="000000"/>
            <w:rPrChange w:id="2315" w:author="Ruijie Xu" w:date="2022-03-10T12:31:00Z">
              <w:rPr>
                <w:color w:val="000000"/>
              </w:rPr>
            </w:rPrChange>
          </w:rPr>
          <w:delText>(Love, Huber and Anders, 2014)</w:delText>
        </w:r>
        <w:r w:rsidRPr="002B42A7" w:rsidDel="00435EE6">
          <w:rPr>
            <w:rFonts w:ascii="Times New Roman" w:hAnsi="Times New Roman" w:cs="Times New Roman"/>
            <w:color w:val="000000" w:themeColor="text1"/>
            <w:rPrChange w:id="2316" w:author="Ruijie Xu" w:date="2022-03-10T12:31:00Z">
              <w:rPr>
                <w:color w:val="000000" w:themeColor="text1"/>
              </w:rPr>
            </w:rPrChange>
          </w:rPr>
          <w:fldChar w:fldCharType="end"/>
        </w:r>
      </w:del>
      <w:ins w:id="2317" w:author="Liliana Salvador" w:date="2022-02-22T19:18:00Z">
        <w:r w:rsidR="00912B0E" w:rsidRPr="002B42A7">
          <w:rPr>
            <w:rFonts w:ascii="Times New Roman" w:hAnsi="Times New Roman" w:cs="Times New Roman"/>
            <w:color w:val="000000" w:themeColor="text1"/>
            <w:rPrChange w:id="2318" w:author="Ruijie Xu" w:date="2022-03-10T12:31:00Z">
              <w:rPr>
                <w:color w:val="000000" w:themeColor="text1"/>
              </w:rPr>
            </w:rPrChange>
          </w:rPr>
          <w:t xml:space="preserve">which </w:t>
        </w:r>
      </w:ins>
      <w:ins w:id="2319" w:author="Liliana Salvador" w:date="2022-02-22T19:19:00Z">
        <w:r w:rsidR="00912B0E" w:rsidRPr="002B42A7">
          <w:rPr>
            <w:rFonts w:ascii="Times New Roman" w:hAnsi="Times New Roman" w:cs="Times New Roman"/>
            <w:color w:val="000000" w:themeColor="text1"/>
            <w:rPrChange w:id="2320" w:author="Ruijie Xu" w:date="2022-03-10T12:31:00Z">
              <w:rPr>
                <w:color w:val="000000" w:themeColor="text1"/>
              </w:rPr>
            </w:rPrChange>
          </w:rPr>
          <w:t>normalizes</w:t>
        </w:r>
      </w:ins>
      <w:ins w:id="2321" w:author="Liliana Salvador" w:date="2022-02-22T19:18:00Z">
        <w:r w:rsidR="00912B0E" w:rsidRPr="002B42A7">
          <w:rPr>
            <w:rFonts w:ascii="Times New Roman" w:hAnsi="Times New Roman" w:cs="Times New Roman"/>
            <w:color w:val="000000" w:themeColor="text1"/>
            <w:rPrChange w:id="2322" w:author="Ruijie Xu" w:date="2022-03-10T12:31:00Z">
              <w:rPr>
                <w:color w:val="000000" w:themeColor="text1"/>
              </w:rPr>
            </w:rPrChange>
          </w:rPr>
          <w:t xml:space="preserve"> </w:t>
        </w:r>
      </w:ins>
      <w:ins w:id="2323" w:author="Ruijie Xu" w:date="2022-02-02T10:57:00Z">
        <w:del w:id="2324" w:author="Liliana Salvador" w:date="2022-02-22T19:18:00Z">
          <w:r w:rsidR="0010410F" w:rsidRPr="002B42A7" w:rsidDel="00912B0E">
            <w:rPr>
              <w:rFonts w:ascii="Times New Roman" w:hAnsi="Times New Roman" w:cs="Times New Roman"/>
              <w:color w:val="000000" w:themeColor="text1"/>
              <w:rPrChange w:id="2325" w:author="Ruijie Xu" w:date="2022-03-10T12:31:00Z">
                <w:rPr>
                  <w:color w:val="000000" w:themeColor="text1"/>
                </w:rPr>
              </w:rPrChange>
            </w:rPr>
            <w:delText xml:space="preserve">with </w:delText>
          </w:r>
        </w:del>
        <w:r w:rsidR="0010410F" w:rsidRPr="002B42A7">
          <w:rPr>
            <w:rFonts w:ascii="Times New Roman" w:hAnsi="Times New Roman" w:cs="Times New Roman"/>
            <w:color w:val="000000" w:themeColor="text1"/>
            <w:rPrChange w:id="2326" w:author="Ruijie Xu" w:date="2022-03-10T12:31:00Z">
              <w:rPr>
                <w:color w:val="000000" w:themeColor="text1"/>
              </w:rPr>
            </w:rPrChange>
          </w:rPr>
          <w:t xml:space="preserve">reads </w:t>
        </w:r>
      </w:ins>
      <w:ins w:id="2327" w:author="Liliana Salvador" w:date="2022-02-22T19:19:00Z">
        <w:r w:rsidR="00912B0E" w:rsidRPr="002B42A7">
          <w:rPr>
            <w:rFonts w:ascii="Times New Roman" w:hAnsi="Times New Roman" w:cs="Times New Roman"/>
            <w:color w:val="000000" w:themeColor="text1"/>
            <w:rPrChange w:id="2328" w:author="Ruijie Xu" w:date="2022-03-10T12:31:00Z">
              <w:rPr>
                <w:color w:val="000000" w:themeColor="text1"/>
              </w:rPr>
            </w:rPrChange>
          </w:rPr>
          <w:t xml:space="preserve">classified </w:t>
        </w:r>
      </w:ins>
      <w:ins w:id="2329" w:author="Ruijie Xu" w:date="2022-02-02T10:57:00Z">
        <w:del w:id="2330" w:author="Liliana Salvador" w:date="2022-02-22T19:19:00Z">
          <w:r w:rsidR="0010410F" w:rsidRPr="002B42A7" w:rsidDel="00912B0E">
            <w:rPr>
              <w:rFonts w:ascii="Times New Roman" w:hAnsi="Times New Roman" w:cs="Times New Roman"/>
              <w:color w:val="000000" w:themeColor="text1"/>
              <w:rPrChange w:id="2331" w:author="Ruijie Xu" w:date="2022-03-10T12:31:00Z">
                <w:rPr>
                  <w:color w:val="000000" w:themeColor="text1"/>
                </w:rPr>
              </w:rPrChange>
            </w:rPr>
            <w:delText xml:space="preserve">classified </w:delText>
          </w:r>
        </w:del>
        <w:r w:rsidR="0010410F" w:rsidRPr="002B42A7">
          <w:rPr>
            <w:rFonts w:ascii="Times New Roman" w:hAnsi="Times New Roman" w:cs="Times New Roman"/>
            <w:color w:val="000000" w:themeColor="text1"/>
            <w:rPrChange w:id="2332" w:author="Ruijie Xu" w:date="2022-03-10T12:31:00Z">
              <w:rPr>
                <w:color w:val="000000" w:themeColor="text1"/>
              </w:rPr>
            </w:rPrChange>
          </w:rPr>
          <w:t xml:space="preserve">under each species </w:t>
        </w:r>
      </w:ins>
      <w:ins w:id="2333" w:author="Ruijie Xu" w:date="2022-02-02T10:58:00Z">
        <w:r w:rsidR="0010410F" w:rsidRPr="002B42A7">
          <w:rPr>
            <w:rFonts w:ascii="Times New Roman" w:hAnsi="Times New Roman" w:cs="Times New Roman"/>
            <w:color w:val="000000" w:themeColor="text1"/>
            <w:rPrChange w:id="2334" w:author="Ruijie Xu" w:date="2022-03-10T12:31:00Z">
              <w:rPr>
                <w:color w:val="000000" w:themeColor="text1"/>
              </w:rPr>
            </w:rPrChange>
          </w:rPr>
          <w:t xml:space="preserve">taxon </w:t>
        </w:r>
        <w:del w:id="2335" w:author="Liliana Salvador" w:date="2022-02-22T19:19:00Z">
          <w:r w:rsidR="0010410F" w:rsidRPr="002B42A7" w:rsidDel="00912B0E">
            <w:rPr>
              <w:rFonts w:ascii="Times New Roman" w:hAnsi="Times New Roman" w:cs="Times New Roman"/>
              <w:color w:val="000000" w:themeColor="text1"/>
              <w:rPrChange w:id="2336" w:author="Ruijie Xu" w:date="2022-03-10T12:31:00Z">
                <w:rPr>
                  <w:color w:val="000000" w:themeColor="text1"/>
                </w:rPr>
              </w:rPrChange>
            </w:rPr>
            <w:delText>normalized using</w:delText>
          </w:r>
        </w:del>
      </w:ins>
      <w:ins w:id="2337" w:author="Liliana Salvador" w:date="2022-02-22T19:19:00Z">
        <w:r w:rsidR="00912B0E" w:rsidRPr="002B42A7">
          <w:rPr>
            <w:rFonts w:ascii="Times New Roman" w:hAnsi="Times New Roman" w:cs="Times New Roman"/>
            <w:color w:val="000000" w:themeColor="text1"/>
            <w:rPrChange w:id="2338" w:author="Ruijie Xu" w:date="2022-03-10T12:31:00Z">
              <w:rPr>
                <w:color w:val="000000" w:themeColor="text1"/>
              </w:rPr>
            </w:rPrChange>
          </w:rPr>
          <w:t>with</w:t>
        </w:r>
      </w:ins>
      <w:ins w:id="2339" w:author="Ruijie Xu" w:date="2022-02-02T10:58:00Z">
        <w:r w:rsidR="0010410F" w:rsidRPr="002B42A7">
          <w:rPr>
            <w:rFonts w:ascii="Times New Roman" w:hAnsi="Times New Roman" w:cs="Times New Roman"/>
            <w:color w:val="000000" w:themeColor="text1"/>
            <w:rPrChange w:id="2340" w:author="Ruijie Xu" w:date="2022-03-10T12:31:00Z">
              <w:rPr>
                <w:color w:val="000000" w:themeColor="text1"/>
              </w:rPr>
            </w:rPrChange>
          </w:rPr>
          <w:t xml:space="preserve"> the “</w:t>
        </w:r>
        <w:proofErr w:type="spellStart"/>
        <w:r w:rsidR="0010410F" w:rsidRPr="002B42A7">
          <w:rPr>
            <w:rFonts w:ascii="Times New Roman" w:hAnsi="Times New Roman" w:cs="Times New Roman"/>
            <w:color w:val="000000" w:themeColor="text1"/>
            <w:rPrChange w:id="2341" w:author="Ruijie Xu" w:date="2022-03-10T12:31:00Z">
              <w:rPr>
                <w:color w:val="000000" w:themeColor="text1"/>
              </w:rPr>
            </w:rPrChange>
          </w:rPr>
          <w:t>poscounts</w:t>
        </w:r>
        <w:proofErr w:type="spellEnd"/>
        <w:r w:rsidR="0010410F" w:rsidRPr="002B42A7">
          <w:rPr>
            <w:rFonts w:ascii="Times New Roman" w:hAnsi="Times New Roman" w:cs="Times New Roman"/>
            <w:color w:val="000000" w:themeColor="text1"/>
            <w:rPrChange w:id="2342" w:author="Ruijie Xu" w:date="2022-03-10T12:31:00Z">
              <w:rPr>
                <w:color w:val="000000" w:themeColor="text1"/>
              </w:rPr>
            </w:rPrChange>
          </w:rPr>
          <w:t>” method</w:t>
        </w:r>
      </w:ins>
      <w:ins w:id="2343" w:author="Ruijie Xu" w:date="2022-02-02T10:57:00Z">
        <w:r w:rsidR="0010410F" w:rsidRPr="002B42A7">
          <w:rPr>
            <w:rFonts w:ascii="Times New Roman" w:hAnsi="Times New Roman" w:cs="Times New Roman"/>
            <w:color w:val="000000" w:themeColor="text1"/>
            <w:rPrChange w:id="2344" w:author="Ruijie Xu" w:date="2022-03-10T12:31:00Z">
              <w:rPr>
                <w:color w:val="000000" w:themeColor="text1"/>
              </w:rPr>
            </w:rPrChange>
          </w:rPr>
          <w:t>.</w:t>
        </w:r>
      </w:ins>
      <w:ins w:id="2345" w:author="Ruijie Xu" w:date="2022-02-02T10:55:00Z">
        <w:r w:rsidR="006A2E67" w:rsidRPr="002B42A7">
          <w:rPr>
            <w:rFonts w:ascii="Times New Roman" w:hAnsi="Times New Roman" w:cs="Times New Roman"/>
            <w:color w:val="000000" w:themeColor="text1"/>
            <w:rPrChange w:id="2346" w:author="Ruijie Xu" w:date="2022-03-10T12:31:00Z">
              <w:rPr>
                <w:color w:val="000000" w:themeColor="text1"/>
              </w:rPr>
            </w:rPrChange>
          </w:rPr>
          <w:t xml:space="preserve"> </w:t>
        </w:r>
      </w:ins>
      <w:del w:id="2347" w:author="Ruijie Xu" w:date="2022-02-02T10:55:00Z">
        <w:r w:rsidRPr="002B42A7" w:rsidDel="006A2E67">
          <w:rPr>
            <w:rFonts w:ascii="Times New Roman" w:hAnsi="Times New Roman" w:cs="Times New Roman"/>
            <w:color w:val="000000" w:themeColor="text1"/>
            <w:rPrChange w:id="2348" w:author="Ruijie Xu" w:date="2022-03-10T12:31:00Z">
              <w:rPr>
                <w:color w:val="000000" w:themeColor="text1"/>
              </w:rPr>
            </w:rPrChange>
          </w:rPr>
          <w:delText>.</w:delText>
        </w:r>
      </w:del>
      <w:ins w:id="2349" w:author="Liliana Salvador" w:date="2022-02-22T19:21:00Z">
        <w:r w:rsidR="00912B0E" w:rsidRPr="002B42A7">
          <w:rPr>
            <w:rFonts w:ascii="Times New Roman" w:hAnsi="Times New Roman" w:cs="Times New Roman"/>
            <w:color w:val="000000" w:themeColor="text1"/>
            <w:rPrChange w:id="2350" w:author="Ruijie Xu" w:date="2022-03-10T12:31:00Z">
              <w:rPr>
                <w:color w:val="000000" w:themeColor="text1"/>
              </w:rPr>
            </w:rPrChange>
          </w:rPr>
          <w:t>The d</w:t>
        </w:r>
      </w:ins>
      <w:ins w:id="2351" w:author="Ruijie Xu" w:date="2022-01-30T14:51:00Z">
        <w:del w:id="2352" w:author="Liliana Salvador" w:date="2022-02-22T19:21:00Z">
          <w:r w:rsidR="0085367F" w:rsidRPr="002B42A7" w:rsidDel="00912B0E">
            <w:rPr>
              <w:rFonts w:ascii="Times New Roman" w:hAnsi="Times New Roman" w:cs="Times New Roman"/>
              <w:color w:val="000000" w:themeColor="text1"/>
              <w:rPrChange w:id="2353" w:author="Ruijie Xu" w:date="2022-03-10T12:31:00Z">
                <w:rPr>
                  <w:color w:val="000000" w:themeColor="text1"/>
                </w:rPr>
              </w:rPrChange>
            </w:rPr>
            <w:delText>D</w:delText>
          </w:r>
        </w:del>
        <w:r w:rsidR="0085367F" w:rsidRPr="002B42A7">
          <w:rPr>
            <w:rFonts w:ascii="Times New Roman" w:hAnsi="Times New Roman" w:cs="Times New Roman"/>
            <w:color w:val="000000" w:themeColor="text1"/>
            <w:rPrChange w:id="2354" w:author="Ruijie Xu" w:date="2022-03-10T12:31:00Z">
              <w:rPr>
                <w:color w:val="000000" w:themeColor="text1"/>
              </w:rPr>
            </w:rPrChange>
          </w:rPr>
          <w:t>ata visualization for the metagenomics profiles w</w:t>
        </w:r>
      </w:ins>
      <w:ins w:id="2355" w:author="Liliana Salvador" w:date="2022-02-22T19:21:00Z">
        <w:r w:rsidR="00912B0E" w:rsidRPr="002B42A7">
          <w:rPr>
            <w:rFonts w:ascii="Times New Roman" w:hAnsi="Times New Roman" w:cs="Times New Roman"/>
            <w:color w:val="000000" w:themeColor="text1"/>
            <w:rPrChange w:id="2356" w:author="Ruijie Xu" w:date="2022-03-10T12:31:00Z">
              <w:rPr>
                <w:color w:val="000000" w:themeColor="text1"/>
              </w:rPr>
            </w:rPrChange>
          </w:rPr>
          <w:t>as</w:t>
        </w:r>
      </w:ins>
      <w:ins w:id="2357" w:author="Ruijie Xu" w:date="2022-01-30T14:51:00Z">
        <w:del w:id="2358" w:author="Liliana Salvador" w:date="2022-02-22T19:21:00Z">
          <w:r w:rsidR="0085367F" w:rsidRPr="002B42A7" w:rsidDel="00912B0E">
            <w:rPr>
              <w:rFonts w:ascii="Times New Roman" w:hAnsi="Times New Roman" w:cs="Times New Roman"/>
              <w:color w:val="000000" w:themeColor="text1"/>
              <w:rPrChange w:id="2359" w:author="Ruijie Xu" w:date="2022-03-10T12:31:00Z">
                <w:rPr>
                  <w:color w:val="000000" w:themeColor="text1"/>
                </w:rPr>
              </w:rPrChange>
            </w:rPr>
            <w:delText>ere</w:delText>
          </w:r>
        </w:del>
        <w:r w:rsidR="0085367F" w:rsidRPr="002B42A7">
          <w:rPr>
            <w:rFonts w:ascii="Times New Roman" w:hAnsi="Times New Roman" w:cs="Times New Roman"/>
            <w:color w:val="000000" w:themeColor="text1"/>
            <w:rPrChange w:id="2360" w:author="Ruijie Xu" w:date="2022-03-10T12:31:00Z">
              <w:rPr>
                <w:color w:val="000000" w:themeColor="text1"/>
              </w:rPr>
            </w:rPrChange>
          </w:rPr>
          <w:t xml:space="preserve"> performed using the R package "ggplot2" </w:t>
        </w:r>
        <w:r w:rsidR="0085367F" w:rsidRPr="002B42A7">
          <w:rPr>
            <w:rFonts w:ascii="Times New Roman" w:hAnsi="Times New Roman" w:cs="Times New Roman"/>
            <w:color w:val="000000" w:themeColor="text1"/>
            <w:rPrChange w:id="2361" w:author="Ruijie Xu" w:date="2022-03-10T12:31:00Z">
              <w:rPr>
                <w:color w:val="000000" w:themeColor="text1"/>
              </w:rPr>
            </w:rPrChange>
          </w:rPr>
          <w:fldChar w:fldCharType="begin" w:fldLock="1"/>
        </w:r>
      </w:ins>
      <w:r w:rsidR="004765A2" w:rsidRPr="002B42A7">
        <w:rPr>
          <w:rFonts w:ascii="Times New Roman" w:hAnsi="Times New Roman" w:cs="Times New Roman"/>
          <w:color w:val="000000" w:themeColor="text1"/>
          <w:rPrChange w:id="2362" w:author="Ruijie Xu" w:date="2022-03-10T12:31:00Z">
            <w:rPr>
              <w:color w:val="000000" w:themeColor="text1"/>
            </w:rPr>
          </w:rPrChange>
        </w:rPr>
        <w:instrText xml:space="preserve"> ADDIN ZOTERO_ITEM CSL_CITATION {"citationID":"n6y1Ukid","properties":{"formattedCitation":"(Ginestet, 2011)","plainCitation":"(Ginestet, 2011)","noteIndex":0},"citationItems":[{"id":"1BY60Z0f/aFxmw7nb","uris":["http://www.mendeley.com/documents/?uuid=bf0f6774-b0ca-3fc1-954f-fc6f8a9608ed"],"itemData":{"DOI":"10.1111/j.1467-985x.2010.00676_9.x","abstract":"The genus Artemisia consists of about 500 species, occurring throughout the world. Some very important drug leads have been discovered from this genus, notably artemisinin, the well known anti-malarial drug isolated from the Chinese herb Artemisia annua. The genus is also known for its aromatic nature and hence research has been focussed on the chemical compositions of the volatile secondary metabolites obtained from various Artemisia species. In the southern African region, A. afra is one of the most popular and commonly used herbal medicines. It is used to treat various ailments ranging from coughs and colds to malaria and diabetes. Although it is one of the most popular local herbal medicines, only limited scientific research, mainly focussing on the volatile secondary metabolites content, has been conducted on this species. The aim of this review was therefore to collect all available scientific literature published on A. afra and combine it into this paper. In this review, a general overview will be given on the morphology, taxonomy and geographical distribution of A. afra. The major focus will however be on the secondary metabolites, mainly the volatile secondary metabolites, which have been identified from this species. In addition all of the reported biological activities of the extracts derived from this species have been included as well as the literature on the pharmacology and toxicology. We aim at bringing together most of the available scientific research conducted on this species, which is currently scattered across various publications, into this review paper. © 2008 SAAB.","author":[{"dropping-particle":"","family":"Ginestet","given":"Cedric","non-dropping-particle":"","parse-names":false,"suffix":""}],"container-title":"Journal of the Royal Statistical Society: Series A (Statistics in Society)","id":"ITEM-1","issued":{"date-parts":[["2011"]]},"title":"ggplot2: Elegant Graphics for Data Analysis","type":"article-journal"}}],"schema":"https://github.com/citation-style-language/schema/raw/master/csl-citation.json"} </w:instrText>
      </w:r>
      <w:ins w:id="2363" w:author="Ruijie Xu" w:date="2022-01-30T14:51:00Z">
        <w:r w:rsidR="0085367F" w:rsidRPr="002B42A7">
          <w:rPr>
            <w:rFonts w:ascii="Times New Roman" w:hAnsi="Times New Roman" w:cs="Times New Roman"/>
            <w:color w:val="000000" w:themeColor="text1"/>
            <w:rPrChange w:id="2364" w:author="Ruijie Xu" w:date="2022-03-10T12:31:00Z">
              <w:rPr>
                <w:color w:val="000000" w:themeColor="text1"/>
              </w:rPr>
            </w:rPrChange>
          </w:rPr>
          <w:fldChar w:fldCharType="separate"/>
        </w:r>
        <w:r w:rsidR="0085367F" w:rsidRPr="002B42A7">
          <w:rPr>
            <w:rFonts w:ascii="Times New Roman" w:hAnsi="Times New Roman" w:cs="Times New Roman"/>
            <w:color w:val="000000"/>
            <w:rPrChange w:id="2365" w:author="Ruijie Xu" w:date="2022-03-10T12:31:00Z">
              <w:rPr>
                <w:color w:val="000000"/>
              </w:rPr>
            </w:rPrChange>
          </w:rPr>
          <w:t>(Ginestet, 2011)</w:t>
        </w:r>
        <w:r w:rsidR="0085367F" w:rsidRPr="002B42A7">
          <w:rPr>
            <w:rFonts w:ascii="Times New Roman" w:hAnsi="Times New Roman" w:cs="Times New Roman"/>
            <w:color w:val="000000" w:themeColor="text1"/>
            <w:rPrChange w:id="2366" w:author="Ruijie Xu" w:date="2022-03-10T12:31:00Z">
              <w:rPr>
                <w:color w:val="000000" w:themeColor="text1"/>
              </w:rPr>
            </w:rPrChange>
          </w:rPr>
          <w:fldChar w:fldCharType="end"/>
        </w:r>
        <w:r w:rsidR="0085367F" w:rsidRPr="002B42A7">
          <w:rPr>
            <w:rFonts w:ascii="Times New Roman" w:hAnsi="Times New Roman" w:cs="Times New Roman"/>
            <w:color w:val="000000" w:themeColor="text1"/>
            <w:rPrChange w:id="2367" w:author="Ruijie Xu" w:date="2022-03-10T12:31:00Z">
              <w:rPr>
                <w:color w:val="000000" w:themeColor="text1"/>
              </w:rPr>
            </w:rPrChange>
          </w:rPr>
          <w:t xml:space="preserve">. </w:t>
        </w:r>
      </w:ins>
      <w:ins w:id="2368" w:author="Ruijie Xu" w:date="2022-02-02T12:30:00Z">
        <w:r w:rsidR="00CF1D3A" w:rsidRPr="002B42A7">
          <w:rPr>
            <w:rFonts w:ascii="Times New Roman" w:hAnsi="Times New Roman" w:cs="Times New Roman"/>
            <w:color w:val="000000" w:themeColor="text1"/>
            <w:rPrChange w:id="2369" w:author="Ruijie Xu" w:date="2022-03-10T12:31:00Z">
              <w:rPr>
                <w:color w:val="000000" w:themeColor="text1"/>
              </w:rPr>
            </w:rPrChange>
          </w:rPr>
          <w:t>For all statistical analysis, p-value</w:t>
        </w:r>
      </w:ins>
      <w:ins w:id="2370" w:author="Liliana Salvador" w:date="2022-02-22T19:21:00Z">
        <w:r w:rsidR="00912B0E" w:rsidRPr="002B42A7">
          <w:rPr>
            <w:rFonts w:ascii="Times New Roman" w:hAnsi="Times New Roman" w:cs="Times New Roman"/>
            <w:color w:val="000000" w:themeColor="text1"/>
            <w:rPrChange w:id="2371" w:author="Ruijie Xu" w:date="2022-03-10T12:31:00Z">
              <w:rPr>
                <w:color w:val="000000" w:themeColor="text1"/>
              </w:rPr>
            </w:rPrChange>
          </w:rPr>
          <w:t>s</w:t>
        </w:r>
      </w:ins>
      <w:ins w:id="2372" w:author="Ruijie Xu" w:date="2022-02-02T12:30:00Z">
        <w:r w:rsidR="00CF1D3A" w:rsidRPr="002B42A7">
          <w:rPr>
            <w:rFonts w:ascii="Times New Roman" w:hAnsi="Times New Roman" w:cs="Times New Roman"/>
            <w:color w:val="000000" w:themeColor="text1"/>
            <w:rPrChange w:id="2373" w:author="Ruijie Xu" w:date="2022-03-10T12:31:00Z">
              <w:rPr>
                <w:color w:val="000000" w:themeColor="text1"/>
              </w:rPr>
            </w:rPrChange>
          </w:rPr>
          <w:t xml:space="preserve"> w</w:t>
        </w:r>
      </w:ins>
      <w:ins w:id="2374" w:author="Liliana Salvador" w:date="2022-02-22T19:21:00Z">
        <w:r w:rsidR="00912B0E" w:rsidRPr="002B42A7">
          <w:rPr>
            <w:rFonts w:ascii="Times New Roman" w:hAnsi="Times New Roman" w:cs="Times New Roman"/>
            <w:color w:val="000000" w:themeColor="text1"/>
            <w:rPrChange w:id="2375" w:author="Ruijie Xu" w:date="2022-03-10T12:31:00Z">
              <w:rPr>
                <w:color w:val="000000" w:themeColor="text1"/>
              </w:rPr>
            </w:rPrChange>
          </w:rPr>
          <w:t>ere</w:t>
        </w:r>
      </w:ins>
      <w:ins w:id="2376" w:author="Ruijie Xu" w:date="2022-02-02T12:30:00Z">
        <w:del w:id="2377" w:author="Liliana Salvador" w:date="2022-02-22T19:21:00Z">
          <w:r w:rsidR="00CF1D3A" w:rsidRPr="002B42A7" w:rsidDel="00912B0E">
            <w:rPr>
              <w:rFonts w:ascii="Times New Roman" w:hAnsi="Times New Roman" w:cs="Times New Roman"/>
              <w:color w:val="000000" w:themeColor="text1"/>
              <w:rPrChange w:id="2378" w:author="Ruijie Xu" w:date="2022-03-10T12:31:00Z">
                <w:rPr>
                  <w:color w:val="000000" w:themeColor="text1"/>
                </w:rPr>
              </w:rPrChange>
            </w:rPr>
            <w:delText>as</w:delText>
          </w:r>
        </w:del>
        <w:r w:rsidR="00CF1D3A" w:rsidRPr="002B42A7">
          <w:rPr>
            <w:rFonts w:ascii="Times New Roman" w:hAnsi="Times New Roman" w:cs="Times New Roman"/>
            <w:color w:val="000000" w:themeColor="text1"/>
            <w:rPrChange w:id="2379" w:author="Ruijie Xu" w:date="2022-03-10T12:31:00Z">
              <w:rPr>
                <w:color w:val="000000" w:themeColor="text1"/>
              </w:rPr>
            </w:rPrChange>
          </w:rPr>
          <w:t xml:space="preserve"> adjusted with</w:t>
        </w:r>
      </w:ins>
      <w:ins w:id="2380" w:author="Liliana Salvador" w:date="2022-02-22T19:21:00Z">
        <w:r w:rsidR="00912B0E" w:rsidRPr="002B42A7">
          <w:rPr>
            <w:rFonts w:ascii="Times New Roman" w:hAnsi="Times New Roman" w:cs="Times New Roman"/>
            <w:color w:val="000000" w:themeColor="text1"/>
            <w:rPrChange w:id="2381" w:author="Ruijie Xu" w:date="2022-03-10T12:31:00Z">
              <w:rPr>
                <w:color w:val="000000" w:themeColor="text1"/>
              </w:rPr>
            </w:rPrChange>
          </w:rPr>
          <w:t xml:space="preserve"> the</w:t>
        </w:r>
      </w:ins>
      <w:ins w:id="2382" w:author="Ruijie Xu" w:date="2022-02-02T12:30:00Z">
        <w:r w:rsidR="00CF1D3A" w:rsidRPr="002B42A7">
          <w:rPr>
            <w:rFonts w:ascii="Times New Roman" w:hAnsi="Times New Roman" w:cs="Times New Roman"/>
            <w:color w:val="000000" w:themeColor="text1"/>
            <w:rPrChange w:id="2383" w:author="Ruijie Xu" w:date="2022-03-10T12:31:00Z">
              <w:rPr>
                <w:color w:val="000000" w:themeColor="text1"/>
              </w:rPr>
            </w:rPrChange>
          </w:rPr>
          <w:t xml:space="preserve"> Holm-Bon</w:t>
        </w:r>
      </w:ins>
      <w:ins w:id="2384" w:author="Ruijie Xu" w:date="2022-02-02T12:31:00Z">
        <w:r w:rsidR="00CF1D3A" w:rsidRPr="002B42A7">
          <w:rPr>
            <w:rFonts w:ascii="Times New Roman" w:hAnsi="Times New Roman" w:cs="Times New Roman"/>
            <w:color w:val="000000" w:themeColor="text1"/>
            <w:rPrChange w:id="2385" w:author="Ruijie Xu" w:date="2022-03-10T12:31:00Z">
              <w:rPr>
                <w:color w:val="000000" w:themeColor="text1"/>
              </w:rPr>
            </w:rPrChange>
          </w:rPr>
          <w:t>f</w:t>
        </w:r>
      </w:ins>
      <w:ins w:id="2386" w:author="Ruijie Xu" w:date="2022-02-02T12:30:00Z">
        <w:r w:rsidR="00CF1D3A" w:rsidRPr="002B42A7">
          <w:rPr>
            <w:rFonts w:ascii="Times New Roman" w:hAnsi="Times New Roman" w:cs="Times New Roman"/>
            <w:color w:val="000000" w:themeColor="text1"/>
            <w:rPrChange w:id="2387" w:author="Ruijie Xu" w:date="2022-03-10T12:31:00Z">
              <w:rPr>
                <w:color w:val="000000" w:themeColor="text1"/>
              </w:rPr>
            </w:rPrChange>
          </w:rPr>
          <w:t>erroni</w:t>
        </w:r>
      </w:ins>
      <w:ins w:id="2388" w:author="Ruijie Xu" w:date="2022-02-02T12:31:00Z">
        <w:r w:rsidR="00CF1D3A" w:rsidRPr="002B42A7">
          <w:rPr>
            <w:rFonts w:ascii="Times New Roman" w:hAnsi="Times New Roman" w:cs="Times New Roman"/>
            <w:color w:val="000000" w:themeColor="text1"/>
            <w:rPrChange w:id="2389" w:author="Ruijie Xu" w:date="2022-03-10T12:31:00Z">
              <w:rPr>
                <w:color w:val="000000" w:themeColor="text1"/>
              </w:rPr>
            </w:rPrChange>
          </w:rPr>
          <w:t xml:space="preserve"> method</w:t>
        </w:r>
      </w:ins>
      <w:ins w:id="2390" w:author="Ruijie Xu" w:date="2022-02-27T10:46:00Z">
        <w:r w:rsidR="00435EE6" w:rsidRPr="002B42A7">
          <w:rPr>
            <w:rFonts w:ascii="Times New Roman" w:hAnsi="Times New Roman" w:cs="Times New Roman"/>
            <w:color w:val="000000" w:themeColor="text1"/>
            <w:rPrChange w:id="2391" w:author="Ruijie Xu" w:date="2022-03-10T12:31:00Z">
              <w:rPr>
                <w:color w:val="000000" w:themeColor="text1"/>
              </w:rPr>
            </w:rPrChange>
          </w:rPr>
          <w:t xml:space="preserve"> </w:t>
        </w:r>
      </w:ins>
      <w:r w:rsidR="00435EE6" w:rsidRPr="002B42A7">
        <w:rPr>
          <w:rFonts w:ascii="Times New Roman" w:hAnsi="Times New Roman" w:cs="Times New Roman"/>
          <w:color w:val="000000" w:themeColor="text1"/>
          <w:rPrChange w:id="2392"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2393" w:author="Ruijie Xu" w:date="2022-03-10T12:31:00Z">
            <w:rPr>
              <w:color w:val="000000" w:themeColor="text1"/>
            </w:rPr>
          </w:rPrChange>
        </w:rPr>
        <w:instrText xml:space="preserve"> ADDIN ZOTERO_ITEM CSL_CITATION {"citationID":"allqd0fpri","properties":{"formattedCitation":"(Holm, 1979)","plainCitation":"(Holm, 1979)","noteIndex":0},"citationItems":[{"id":2549,"uris":["http://zotero.org/users/8256916/items/YT4YSD3V"],"itemData":{"id":2549,"type":"article-journal","abstract":"This paper presents a simple and widely applicable multiple test procedure of the sequentially rejective type, i.e. hypotheses are rejected one at a time until no further rejections can be done. It is shown that the test has a prescribed level of significance protection against error of the first kind for any combination of true hypotheses. The power properties of the test and a number of possible applications are also discussed.","container-title":"Scandinavian Journal of Statistics","ISSN":"0303-6898","issue":"2","note":"publisher: [Board of the Foundation of the Scandinavian Journal of Statistics, Wiley]","page":"65-70","source":"JSTOR","title":"A Simple Sequentially Rejective Multiple Test Procedure","URL":"https://www.jstor.org/stable/4615733","volume":"6","author":[{"family":"Holm","given":"Sture"}],"accessed":{"date-parts":[["2022",2,27]]},"issued":{"date-parts":[["1979"]]}}}],"schema":"https://github.com/citation-style-language/schema/raw/master/csl-citation.json"} </w:instrText>
      </w:r>
      <w:r w:rsidR="00435EE6" w:rsidRPr="002B42A7">
        <w:rPr>
          <w:rFonts w:ascii="Times New Roman" w:hAnsi="Times New Roman" w:cs="Times New Roman"/>
          <w:color w:val="000000" w:themeColor="text1"/>
          <w:rPrChange w:id="2394" w:author="Ruijie Xu" w:date="2022-03-10T12:31:00Z">
            <w:rPr>
              <w:color w:val="000000" w:themeColor="text1"/>
            </w:rPr>
          </w:rPrChange>
        </w:rPr>
        <w:fldChar w:fldCharType="separate"/>
      </w:r>
      <w:r w:rsidR="004765A2" w:rsidRPr="002B42A7">
        <w:rPr>
          <w:rFonts w:ascii="Times New Roman" w:hAnsi="Times New Roman" w:cs="Times New Roman"/>
          <w:color w:val="000000"/>
          <w:rPrChange w:id="2395" w:author="Ruijie Xu" w:date="2022-03-10T12:31:00Z">
            <w:rPr>
              <w:rFonts w:ascii="Calibri" w:cs="Calibri"/>
              <w:color w:val="000000"/>
            </w:rPr>
          </w:rPrChange>
        </w:rPr>
        <w:t>(Holm, 1979)</w:t>
      </w:r>
      <w:r w:rsidR="00435EE6" w:rsidRPr="002B42A7">
        <w:rPr>
          <w:rFonts w:ascii="Times New Roman" w:hAnsi="Times New Roman" w:cs="Times New Roman"/>
          <w:color w:val="000000" w:themeColor="text1"/>
          <w:rPrChange w:id="2396" w:author="Ruijie Xu" w:date="2022-03-10T12:31:00Z">
            <w:rPr>
              <w:color w:val="000000" w:themeColor="text1"/>
            </w:rPr>
          </w:rPrChange>
        </w:rPr>
        <w:fldChar w:fldCharType="end"/>
      </w:r>
      <w:ins w:id="2397" w:author="Ruijie Xu" w:date="2022-02-02T12:31:00Z">
        <w:r w:rsidR="00CF1D3A" w:rsidRPr="002B42A7">
          <w:rPr>
            <w:rFonts w:ascii="Times New Roman" w:hAnsi="Times New Roman" w:cs="Times New Roman"/>
            <w:color w:val="000000" w:themeColor="text1"/>
            <w:rPrChange w:id="2398" w:author="Ruijie Xu" w:date="2022-03-10T12:31:00Z">
              <w:rPr>
                <w:color w:val="000000" w:themeColor="text1"/>
              </w:rPr>
            </w:rPrChange>
          </w:rPr>
          <w:t xml:space="preserve">. </w:t>
        </w:r>
        <w:r w:rsidR="00A64E33" w:rsidRPr="002B42A7">
          <w:rPr>
            <w:rFonts w:ascii="Times New Roman" w:hAnsi="Times New Roman" w:cs="Times New Roman"/>
            <w:color w:val="000000" w:themeColor="text1"/>
            <w:rPrChange w:id="2399" w:author="Ruijie Xu" w:date="2022-03-10T12:31:00Z">
              <w:rPr>
                <w:color w:val="000000" w:themeColor="text1"/>
              </w:rPr>
            </w:rPrChange>
          </w:rPr>
          <w:t>Results with p-adjusted value (</w:t>
        </w:r>
        <w:proofErr w:type="spellStart"/>
        <w:r w:rsidR="00A64E33" w:rsidRPr="002B42A7">
          <w:rPr>
            <w:rFonts w:ascii="Times New Roman" w:hAnsi="Times New Roman" w:cs="Times New Roman"/>
            <w:color w:val="000000" w:themeColor="text1"/>
            <w:rPrChange w:id="2400" w:author="Ruijie Xu" w:date="2022-03-10T12:31:00Z">
              <w:rPr>
                <w:color w:val="000000" w:themeColor="text1"/>
              </w:rPr>
            </w:rPrChange>
          </w:rPr>
          <w:t>padj</w:t>
        </w:r>
        <w:proofErr w:type="spellEnd"/>
        <w:r w:rsidR="00A64E33" w:rsidRPr="002B42A7">
          <w:rPr>
            <w:rFonts w:ascii="Times New Roman" w:hAnsi="Times New Roman" w:cs="Times New Roman"/>
            <w:color w:val="000000" w:themeColor="text1"/>
            <w:rPrChange w:id="2401" w:author="Ruijie Xu" w:date="2022-03-10T12:31:00Z">
              <w:rPr>
                <w:color w:val="000000" w:themeColor="text1"/>
              </w:rPr>
            </w:rPrChange>
          </w:rPr>
          <w:t>) &lt; 0.05 were identified as significant.</w:t>
        </w:r>
      </w:ins>
      <w:ins w:id="2402" w:author="Ruijie Xu" w:date="2022-02-02T12:30:00Z">
        <w:r w:rsidR="00CF1D3A" w:rsidRPr="002B42A7">
          <w:rPr>
            <w:rFonts w:ascii="Times New Roman" w:hAnsi="Times New Roman" w:cs="Times New Roman"/>
            <w:color w:val="000000" w:themeColor="text1"/>
            <w:rPrChange w:id="2403" w:author="Ruijie Xu" w:date="2022-03-10T12:31:00Z">
              <w:rPr>
                <w:color w:val="000000" w:themeColor="text1"/>
              </w:rPr>
            </w:rPrChange>
          </w:rPr>
          <w:t xml:space="preserve"> </w:t>
        </w:r>
      </w:ins>
    </w:p>
    <w:p w14:paraId="7C1BC6AE" w14:textId="202063B3" w:rsidR="005912FB" w:rsidRPr="002B42A7" w:rsidDel="00CE098C" w:rsidRDefault="005912FB" w:rsidP="005912FB">
      <w:pPr>
        <w:spacing w:line="480" w:lineRule="auto"/>
        <w:rPr>
          <w:del w:id="2404" w:author="Ruijie Xu" w:date="2022-02-02T12:31:00Z"/>
          <w:rFonts w:ascii="Times New Roman" w:hAnsi="Times New Roman" w:cs="Times New Roman"/>
          <w:b/>
          <w:bCs/>
          <w:color w:val="000000" w:themeColor="text1"/>
          <w:rPrChange w:id="2405" w:author="Ruijie Xu" w:date="2022-03-10T12:31:00Z">
            <w:rPr>
              <w:del w:id="2406" w:author="Ruijie Xu" w:date="2022-02-02T12:31:00Z"/>
              <w:b/>
              <w:bCs/>
              <w:color w:val="000000" w:themeColor="text1"/>
            </w:rPr>
          </w:rPrChange>
        </w:rPr>
      </w:pPr>
    </w:p>
    <w:p w14:paraId="011EF595" w14:textId="77777777" w:rsidR="00912B0E" w:rsidRPr="002B42A7" w:rsidRDefault="00912B0E" w:rsidP="005912FB">
      <w:pPr>
        <w:spacing w:line="480" w:lineRule="auto"/>
        <w:rPr>
          <w:ins w:id="2407" w:author="Liliana Salvador" w:date="2022-02-22T19:22:00Z"/>
          <w:rFonts w:ascii="Times New Roman" w:hAnsi="Times New Roman" w:cs="Times New Roman"/>
          <w:b/>
          <w:bCs/>
          <w:color w:val="000000" w:themeColor="text1"/>
          <w:rPrChange w:id="2408" w:author="Ruijie Xu" w:date="2022-03-10T12:31:00Z">
            <w:rPr>
              <w:ins w:id="2409" w:author="Liliana Salvador" w:date="2022-02-22T19:22:00Z"/>
              <w:b/>
              <w:bCs/>
              <w:color w:val="000000" w:themeColor="text1"/>
            </w:rPr>
          </w:rPrChange>
        </w:rPr>
      </w:pPr>
    </w:p>
    <w:p w14:paraId="583B1744" w14:textId="327C1927" w:rsidR="00F440CF" w:rsidRPr="002B42A7" w:rsidDel="001329B6" w:rsidRDefault="00C919B3" w:rsidP="005912FB">
      <w:pPr>
        <w:spacing w:line="480" w:lineRule="auto"/>
        <w:rPr>
          <w:del w:id="2410" w:author="Ruijie Xu" w:date="2022-02-02T12:17:00Z"/>
          <w:rFonts w:ascii="Times New Roman" w:hAnsi="Times New Roman" w:cs="Times New Roman"/>
          <w:b/>
          <w:bCs/>
          <w:color w:val="000000" w:themeColor="text1"/>
          <w:rPrChange w:id="2411" w:author="Ruijie Xu" w:date="2022-03-10T12:31:00Z">
            <w:rPr>
              <w:del w:id="2412" w:author="Ruijie Xu" w:date="2022-02-02T12:17:00Z"/>
              <w:b/>
              <w:bCs/>
              <w:color w:val="000000" w:themeColor="text1"/>
            </w:rPr>
          </w:rPrChange>
        </w:rPr>
      </w:pPr>
      <w:r w:rsidRPr="002B42A7">
        <w:rPr>
          <w:rFonts w:ascii="Times New Roman" w:hAnsi="Times New Roman" w:cs="Times New Roman"/>
          <w:b/>
          <w:bCs/>
          <w:color w:val="000000" w:themeColor="text1"/>
          <w:rPrChange w:id="2413" w:author="Ruijie Xu" w:date="2022-03-10T12:31:00Z">
            <w:rPr>
              <w:b/>
              <w:bCs/>
              <w:color w:val="000000" w:themeColor="text1"/>
            </w:rPr>
          </w:rPrChange>
        </w:rPr>
        <w:t>Results</w:t>
      </w:r>
    </w:p>
    <w:p w14:paraId="5DDDB5FF" w14:textId="77777777" w:rsidR="001329B6" w:rsidRPr="002B42A7" w:rsidRDefault="001329B6" w:rsidP="005912FB">
      <w:pPr>
        <w:spacing w:line="480" w:lineRule="auto"/>
        <w:rPr>
          <w:ins w:id="2414" w:author="Ruijie Xu" w:date="2022-02-02T12:17:00Z"/>
          <w:rFonts w:ascii="Times New Roman" w:hAnsi="Times New Roman" w:cs="Times New Roman"/>
          <w:b/>
          <w:bCs/>
          <w:color w:val="000000" w:themeColor="text1"/>
          <w:rPrChange w:id="2415" w:author="Ruijie Xu" w:date="2022-03-10T12:31:00Z">
            <w:rPr>
              <w:ins w:id="2416" w:author="Ruijie Xu" w:date="2022-02-02T12:17:00Z"/>
              <w:b/>
              <w:bCs/>
              <w:color w:val="000000" w:themeColor="text1"/>
            </w:rPr>
          </w:rPrChange>
        </w:rPr>
      </w:pPr>
    </w:p>
    <w:p w14:paraId="7B75B774" w14:textId="46E4494C" w:rsidR="0052454F" w:rsidRPr="002B42A7" w:rsidRDefault="00711145" w:rsidP="005912FB">
      <w:pPr>
        <w:spacing w:line="480" w:lineRule="auto"/>
        <w:rPr>
          <w:ins w:id="2417" w:author="Ruijie Xu" w:date="2022-02-27T13:38:00Z"/>
          <w:rFonts w:ascii="Times New Roman" w:hAnsi="Times New Roman" w:cs="Times New Roman"/>
          <w:b/>
          <w:bCs/>
          <w:color w:val="000000" w:themeColor="text1"/>
          <w:rPrChange w:id="2418" w:author="Ruijie Xu" w:date="2022-03-10T12:31:00Z">
            <w:rPr>
              <w:ins w:id="2419" w:author="Ruijie Xu" w:date="2022-02-27T13:38:00Z"/>
              <w:b/>
              <w:bCs/>
              <w:color w:val="000000" w:themeColor="text1"/>
            </w:rPr>
          </w:rPrChange>
        </w:rPr>
      </w:pPr>
      <w:ins w:id="2420" w:author="Ruijie Xu" w:date="2022-03-04T10:26:00Z">
        <w:r w:rsidRPr="002B42A7">
          <w:rPr>
            <w:rFonts w:ascii="Times New Roman" w:hAnsi="Times New Roman" w:cs="Times New Roman"/>
            <w:b/>
            <w:bCs/>
            <w:color w:val="000000" w:themeColor="text1"/>
            <w:rPrChange w:id="2421" w:author="Ruijie Xu" w:date="2022-03-10T12:31:00Z">
              <w:rPr>
                <w:b/>
                <w:bCs/>
                <w:color w:val="000000" w:themeColor="text1"/>
              </w:rPr>
            </w:rPrChange>
          </w:rPr>
          <w:lastRenderedPageBreak/>
          <w:t xml:space="preserve">Computational Resources for DB Setup and </w:t>
        </w:r>
      </w:ins>
      <w:ins w:id="2422" w:author="Liliana Salvador" w:date="2022-02-22T19:22:00Z">
        <w:del w:id="2423" w:author="Ruijie Xu" w:date="2022-03-04T10:26:00Z">
          <w:r w:rsidR="00912B0E" w:rsidRPr="002B42A7" w:rsidDel="00711145">
            <w:rPr>
              <w:rFonts w:ascii="Times New Roman" w:hAnsi="Times New Roman" w:cs="Times New Roman"/>
              <w:b/>
              <w:bCs/>
              <w:color w:val="000000" w:themeColor="text1"/>
              <w:rPrChange w:id="2424" w:author="Ruijie Xu" w:date="2022-03-10T12:31:00Z">
                <w:rPr>
                  <w:b/>
                  <w:bCs/>
                  <w:color w:val="000000" w:themeColor="text1"/>
                </w:rPr>
              </w:rPrChange>
            </w:rPr>
            <w:delText>s</w:delText>
          </w:r>
        </w:del>
      </w:ins>
      <w:ins w:id="2425" w:author="Liliana Salvador" w:date="2022-02-23T11:31:00Z">
        <w:del w:id="2426" w:author="Ruijie Xu" w:date="2022-03-04T10:26:00Z">
          <w:r w:rsidR="00A87C25" w:rsidRPr="002B42A7" w:rsidDel="00711145">
            <w:rPr>
              <w:rFonts w:ascii="Times New Roman" w:hAnsi="Times New Roman" w:cs="Times New Roman"/>
              <w:b/>
              <w:bCs/>
              <w:color w:val="000000" w:themeColor="text1"/>
              <w:rPrChange w:id="2427" w:author="Ruijie Xu" w:date="2022-03-10T12:31:00Z">
                <w:rPr>
                  <w:b/>
                  <w:bCs/>
                  <w:color w:val="000000" w:themeColor="text1"/>
                </w:rPr>
              </w:rPrChange>
            </w:rPr>
            <w:delText xml:space="preserve"> </w:delText>
          </w:r>
        </w:del>
      </w:ins>
      <w:ins w:id="2428" w:author="Ruijie Xu" w:date="2022-02-02T12:17:00Z">
        <w:r w:rsidR="001329B6" w:rsidRPr="002B42A7">
          <w:rPr>
            <w:rFonts w:ascii="Times New Roman" w:hAnsi="Times New Roman" w:cs="Times New Roman"/>
            <w:b/>
            <w:bCs/>
            <w:color w:val="000000" w:themeColor="text1"/>
            <w:rPrChange w:id="2429" w:author="Ruijie Xu" w:date="2022-03-10T12:31:00Z">
              <w:rPr>
                <w:b/>
                <w:bCs/>
                <w:color w:val="000000" w:themeColor="text1"/>
              </w:rPr>
            </w:rPrChange>
          </w:rPr>
          <w:t>Microbial Profiling</w:t>
        </w:r>
      </w:ins>
    </w:p>
    <w:p w14:paraId="268291BA" w14:textId="1BBB2393" w:rsidR="0052454F" w:rsidRPr="002B42A7" w:rsidDel="004D6F27" w:rsidRDefault="002B774D" w:rsidP="000D0D38">
      <w:pPr>
        <w:spacing w:line="480" w:lineRule="auto"/>
        <w:rPr>
          <w:ins w:id="2430" w:author="Ruijie Xu" w:date="2022-02-27T13:38:00Z"/>
          <w:del w:id="2431" w:author="Rajeev, Sree" w:date="2022-03-03T10:41:00Z"/>
          <w:rFonts w:ascii="Times New Roman" w:hAnsi="Times New Roman" w:cs="Times New Roman"/>
          <w:bCs/>
          <w:i/>
          <w:color w:val="000000" w:themeColor="text1"/>
          <w:rPrChange w:id="2432" w:author="Ruijie Xu" w:date="2022-03-10T12:31:00Z">
            <w:rPr>
              <w:ins w:id="2433" w:author="Ruijie Xu" w:date="2022-02-27T13:38:00Z"/>
              <w:del w:id="2434" w:author="Rajeev, Sree" w:date="2022-03-03T10:41:00Z"/>
              <w:bCs/>
              <w:i/>
              <w:color w:val="000000" w:themeColor="text1"/>
            </w:rPr>
          </w:rPrChange>
        </w:rPr>
      </w:pPr>
      <w:ins w:id="2435" w:author="Ruijie Xu" w:date="2022-03-04T13:52:00Z">
        <w:r w:rsidRPr="002B42A7">
          <w:rPr>
            <w:rFonts w:ascii="Times New Roman" w:hAnsi="Times New Roman" w:cs="Times New Roman"/>
            <w:bCs/>
            <w:iCs/>
            <w:color w:val="000000" w:themeColor="text1"/>
            <w:rPrChange w:id="2436" w:author="Ruijie Xu" w:date="2022-03-10T12:31:00Z">
              <w:rPr>
                <w:bCs/>
                <w:iCs/>
                <w:color w:val="000000" w:themeColor="text1"/>
              </w:rPr>
            </w:rPrChange>
          </w:rPr>
          <w:tab/>
        </w:r>
      </w:ins>
      <w:ins w:id="2437" w:author="Ruijie Xu" w:date="2022-02-27T13:38:00Z">
        <w:del w:id="2438" w:author="Rajeev, Sree" w:date="2022-03-03T10:41:00Z">
          <w:r w:rsidR="0052454F" w:rsidRPr="002B42A7" w:rsidDel="004D6F27">
            <w:rPr>
              <w:rFonts w:ascii="Times New Roman" w:hAnsi="Times New Roman" w:cs="Times New Roman"/>
              <w:bCs/>
              <w:i/>
              <w:color w:val="000000" w:themeColor="text1"/>
              <w:rPrChange w:id="2439" w:author="Ruijie Xu" w:date="2022-03-10T12:31:00Z">
                <w:rPr>
                  <w:bCs/>
                  <w:i/>
                  <w:color w:val="000000" w:themeColor="text1"/>
                </w:rPr>
              </w:rPrChange>
            </w:rPr>
            <w:delText xml:space="preserve">DB </w:delText>
          </w:r>
        </w:del>
      </w:ins>
      <w:ins w:id="2440" w:author="Ruijie Xu" w:date="2022-02-27T13:39:00Z">
        <w:del w:id="2441" w:author="Rajeev, Sree" w:date="2022-03-03T10:41:00Z">
          <w:r w:rsidR="0052454F" w:rsidRPr="002B42A7" w:rsidDel="004D6F27">
            <w:rPr>
              <w:rFonts w:ascii="Times New Roman" w:hAnsi="Times New Roman" w:cs="Times New Roman"/>
              <w:bCs/>
              <w:i/>
              <w:color w:val="000000" w:themeColor="text1"/>
              <w:rPrChange w:id="2442" w:author="Ruijie Xu" w:date="2022-03-10T12:31:00Z">
                <w:rPr>
                  <w:bCs/>
                  <w:i/>
                  <w:color w:val="000000" w:themeColor="text1"/>
                </w:rPr>
              </w:rPrChange>
            </w:rPr>
            <w:delText>setup</w:delText>
          </w:r>
        </w:del>
      </w:ins>
      <w:ins w:id="2443" w:author="Ruijie Xu" w:date="2022-02-27T13:42:00Z">
        <w:del w:id="2444" w:author="Rajeev, Sree" w:date="2022-03-03T10:41:00Z">
          <w:r w:rsidR="00C20546" w:rsidRPr="002B42A7" w:rsidDel="004D6F27">
            <w:rPr>
              <w:rFonts w:ascii="Times New Roman" w:hAnsi="Times New Roman" w:cs="Times New Roman"/>
              <w:bCs/>
              <w:i/>
              <w:color w:val="000000" w:themeColor="text1"/>
              <w:rPrChange w:id="2445" w:author="Ruijie Xu" w:date="2022-03-10T12:31:00Z">
                <w:rPr>
                  <w:bCs/>
                  <w:i/>
                  <w:color w:val="000000" w:themeColor="text1"/>
                </w:rPr>
              </w:rPrChange>
            </w:rPr>
            <w:delText xml:space="preserve"> - DB</w:delText>
          </w:r>
        </w:del>
      </w:ins>
      <w:ins w:id="2446" w:author="Ruijie Xu" w:date="2022-02-27T13:43:00Z">
        <w:del w:id="2447" w:author="Rajeev, Sree" w:date="2022-03-03T10:41:00Z">
          <w:r w:rsidR="00C20546" w:rsidRPr="002B42A7" w:rsidDel="004D6F27">
            <w:rPr>
              <w:rFonts w:ascii="Times New Roman" w:hAnsi="Times New Roman" w:cs="Times New Roman"/>
              <w:bCs/>
              <w:i/>
              <w:color w:val="000000" w:themeColor="text1"/>
              <w:rPrChange w:id="2448" w:author="Ruijie Xu" w:date="2022-03-10T12:31:00Z">
                <w:rPr>
                  <w:bCs/>
                  <w:i/>
                  <w:color w:val="000000" w:themeColor="text1"/>
                </w:rPr>
              </w:rPrChange>
            </w:rPr>
            <w:delText>s</w:delText>
          </w:r>
        </w:del>
      </w:ins>
    </w:p>
    <w:p w14:paraId="1F2161C7" w14:textId="52B6186B" w:rsidR="00BB21F0" w:rsidRPr="002B42A7" w:rsidDel="0094647B" w:rsidRDefault="00C0014F">
      <w:pPr>
        <w:spacing w:line="480" w:lineRule="auto"/>
        <w:rPr>
          <w:del w:id="2449" w:author="Ruijie Xu" w:date="2022-03-04T10:21:00Z"/>
          <w:rFonts w:ascii="Times New Roman" w:hAnsi="Times New Roman" w:cs="Times New Roman"/>
          <w:color w:val="000000" w:themeColor="text1"/>
          <w:highlight w:val="cyan"/>
          <w:rPrChange w:id="2450" w:author="Ruijie Xu" w:date="2022-03-10T12:31:00Z">
            <w:rPr>
              <w:del w:id="2451" w:author="Ruijie Xu" w:date="2022-03-04T10:21:00Z"/>
              <w:color w:val="000000" w:themeColor="text1"/>
            </w:rPr>
          </w:rPrChange>
        </w:rPr>
      </w:pPr>
      <w:bookmarkStart w:id="2452" w:name="OLE_LINK35"/>
      <w:bookmarkStart w:id="2453" w:name="OLE_LINK36"/>
      <w:bookmarkStart w:id="2454" w:name="OLE_LINK104"/>
      <w:del w:id="2455" w:author="Ruijie Xu" w:date="2022-02-02T12:15:00Z">
        <w:r w:rsidRPr="002B42A7" w:rsidDel="001329B6">
          <w:rPr>
            <w:rFonts w:ascii="Times New Roman" w:hAnsi="Times New Roman" w:cs="Times New Roman"/>
            <w:b/>
            <w:bCs/>
            <w:color w:val="000000" w:themeColor="text1"/>
            <w:rPrChange w:id="2456" w:author="Ruijie Xu" w:date="2022-03-10T12:31:00Z">
              <w:rPr>
                <w:b/>
                <w:bCs/>
                <w:color w:val="000000" w:themeColor="text1"/>
              </w:rPr>
            </w:rPrChange>
          </w:rPr>
          <w:delText>Profiling</w:delText>
        </w:r>
      </w:del>
      <w:del w:id="2457" w:author="Ruijie Xu" w:date="2022-02-02T11:46:00Z">
        <w:r w:rsidRPr="002B42A7" w:rsidDel="00632BC5">
          <w:rPr>
            <w:rFonts w:ascii="Times New Roman" w:hAnsi="Times New Roman" w:cs="Times New Roman"/>
            <w:b/>
            <w:bCs/>
            <w:color w:val="000000" w:themeColor="text1"/>
            <w:rPrChange w:id="2458" w:author="Ruijie Xu" w:date="2022-03-10T12:31:00Z">
              <w:rPr>
                <w:b/>
                <w:bCs/>
                <w:color w:val="000000" w:themeColor="text1"/>
              </w:rPr>
            </w:rPrChange>
          </w:rPr>
          <w:delText xml:space="preserve"> compositions </w:delText>
        </w:r>
        <w:r w:rsidR="006B2511" w:rsidRPr="002B42A7" w:rsidDel="00632BC5">
          <w:rPr>
            <w:rFonts w:ascii="Times New Roman" w:hAnsi="Times New Roman" w:cs="Times New Roman"/>
            <w:b/>
            <w:bCs/>
            <w:color w:val="000000" w:themeColor="text1"/>
            <w:rPrChange w:id="2459" w:author="Ruijie Xu" w:date="2022-03-10T12:31:00Z">
              <w:rPr>
                <w:b/>
                <w:bCs/>
                <w:color w:val="000000" w:themeColor="text1"/>
              </w:rPr>
            </w:rPrChange>
          </w:rPr>
          <w:delText>with different</w:delText>
        </w:r>
      </w:del>
      <w:del w:id="2460" w:author="Ruijie Xu" w:date="2022-02-02T12:16:00Z">
        <w:r w:rsidR="006B2511" w:rsidRPr="002B42A7" w:rsidDel="001329B6">
          <w:rPr>
            <w:rFonts w:ascii="Times New Roman" w:hAnsi="Times New Roman" w:cs="Times New Roman"/>
            <w:b/>
            <w:bCs/>
            <w:color w:val="000000" w:themeColor="text1"/>
            <w:rPrChange w:id="2461" w:author="Ruijie Xu" w:date="2022-03-10T12:31:00Z">
              <w:rPr>
                <w:b/>
                <w:bCs/>
                <w:color w:val="000000" w:themeColor="text1"/>
              </w:rPr>
            </w:rPrChange>
          </w:rPr>
          <w:delText xml:space="preserve"> </w:delText>
        </w:r>
        <w:r w:rsidR="00A310EF" w:rsidRPr="002B42A7" w:rsidDel="001329B6">
          <w:rPr>
            <w:rFonts w:ascii="Times New Roman" w:hAnsi="Times New Roman" w:cs="Times New Roman"/>
            <w:b/>
            <w:bCs/>
            <w:color w:val="000000" w:themeColor="text1"/>
            <w:rPrChange w:id="2462" w:author="Ruijie Xu" w:date="2022-03-10T12:31:00Z">
              <w:rPr>
                <w:b/>
                <w:bCs/>
                <w:color w:val="000000" w:themeColor="text1"/>
              </w:rPr>
            </w:rPrChange>
          </w:rPr>
          <w:delText>DBs</w:delText>
        </w:r>
        <w:r w:rsidRPr="002B42A7" w:rsidDel="001329B6">
          <w:rPr>
            <w:rFonts w:ascii="Times New Roman" w:hAnsi="Times New Roman" w:cs="Times New Roman"/>
            <w:color w:val="000000" w:themeColor="text1"/>
            <w:rPrChange w:id="2463" w:author="Ruijie Xu" w:date="2022-03-10T12:31:00Z">
              <w:rPr>
                <w:color w:val="000000" w:themeColor="text1"/>
              </w:rPr>
            </w:rPrChange>
          </w:rPr>
          <w:delText xml:space="preserve">. </w:delText>
        </w:r>
      </w:del>
      <w:del w:id="2464" w:author="Ruijie Xu" w:date="2022-03-10T11:53:00Z">
        <w:r w:rsidR="00F440CF" w:rsidRPr="002B42A7" w:rsidDel="004235FA">
          <w:rPr>
            <w:rFonts w:ascii="Times New Roman" w:hAnsi="Times New Roman" w:cs="Times New Roman"/>
            <w:color w:val="000000" w:themeColor="text1"/>
            <w:rPrChange w:id="2465" w:author="Ruijie Xu" w:date="2022-03-10T12:31:00Z">
              <w:rPr>
                <w:color w:val="000000" w:themeColor="text1"/>
              </w:rPr>
            </w:rPrChange>
          </w:rPr>
          <w:delText xml:space="preserve">To address </w:delText>
        </w:r>
      </w:del>
      <w:ins w:id="2466" w:author="Rajeev, Sree" w:date="2022-03-03T10:42:00Z">
        <w:del w:id="2467" w:author="Ruijie Xu" w:date="2022-03-10T11:53:00Z">
          <w:r w:rsidR="004D6F27" w:rsidRPr="002B42A7" w:rsidDel="004235FA">
            <w:rPr>
              <w:rFonts w:ascii="Times New Roman" w:hAnsi="Times New Roman" w:cs="Times New Roman"/>
              <w:color w:val="000000" w:themeColor="text1"/>
              <w:rPrChange w:id="2468" w:author="Ruijie Xu" w:date="2022-03-10T12:31:00Z">
                <w:rPr>
                  <w:color w:val="000000" w:themeColor="text1"/>
                </w:rPr>
              </w:rPrChange>
            </w:rPr>
            <w:delText xml:space="preserve">assess the outcome  of </w:delText>
          </w:r>
        </w:del>
      </w:ins>
      <w:ins w:id="2469" w:author="Liliana Salvador" w:date="2022-03-08T18:26:00Z">
        <w:del w:id="2470" w:author="Ruijie Xu" w:date="2022-03-10T11:53:00Z">
          <w:r w:rsidR="00D7527B" w:rsidRPr="002B42A7" w:rsidDel="004235FA">
            <w:rPr>
              <w:rFonts w:ascii="Times New Roman" w:hAnsi="Times New Roman" w:cs="Times New Roman"/>
              <w:color w:val="000000" w:themeColor="text1"/>
              <w:rPrChange w:id="2471" w:author="Ruijie Xu" w:date="2022-03-10T12:31:00Z">
                <w:rPr>
                  <w:color w:val="000000" w:themeColor="text1"/>
                </w:rPr>
              </w:rPrChange>
            </w:rPr>
            <w:delText xml:space="preserve">the </w:delText>
          </w:r>
        </w:del>
      </w:ins>
      <w:ins w:id="2472" w:author="Rajeev, Sree" w:date="2022-03-03T10:42:00Z">
        <w:del w:id="2473" w:author="Ruijie Xu" w:date="2022-03-10T11:53:00Z">
          <w:r w:rsidR="004D6F27" w:rsidRPr="002B42A7" w:rsidDel="004235FA">
            <w:rPr>
              <w:rFonts w:ascii="Times New Roman" w:hAnsi="Times New Roman" w:cs="Times New Roman"/>
              <w:color w:val="000000" w:themeColor="text1"/>
              <w:rPrChange w:id="2474" w:author="Ruijie Xu" w:date="2022-03-10T12:31:00Z">
                <w:rPr>
                  <w:color w:val="000000" w:themeColor="text1"/>
                </w:rPr>
              </w:rPrChange>
            </w:rPr>
            <w:delText>analysis using software/</w:delText>
          </w:r>
        </w:del>
      </w:ins>
      <w:del w:id="2475" w:author="Ruijie Xu" w:date="2022-03-10T11:53:00Z">
        <w:r w:rsidR="00F440CF" w:rsidRPr="002B42A7" w:rsidDel="004235FA">
          <w:rPr>
            <w:rFonts w:ascii="Times New Roman" w:hAnsi="Times New Roman" w:cs="Times New Roman"/>
            <w:color w:val="000000" w:themeColor="text1"/>
            <w:rPrChange w:id="2476" w:author="Ruijie Xu" w:date="2022-03-10T12:31:00Z">
              <w:rPr>
                <w:color w:val="000000" w:themeColor="text1"/>
              </w:rPr>
            </w:rPrChange>
          </w:rPr>
          <w:delText xml:space="preserve">the biases introduced from </w:delText>
        </w:r>
        <w:r w:rsidR="000E0822" w:rsidRPr="002B42A7" w:rsidDel="004235FA">
          <w:rPr>
            <w:rFonts w:ascii="Times New Roman" w:hAnsi="Times New Roman" w:cs="Times New Roman"/>
            <w:color w:val="000000" w:themeColor="text1"/>
            <w:rPrChange w:id="2477" w:author="Ruijie Xu" w:date="2022-03-10T12:31:00Z">
              <w:rPr>
                <w:color w:val="000000" w:themeColor="text1"/>
              </w:rPr>
            </w:rPrChange>
          </w:rPr>
          <w:delText>database selection</w:delText>
        </w:r>
        <w:r w:rsidR="00F440CF" w:rsidRPr="002B42A7" w:rsidDel="004235FA">
          <w:rPr>
            <w:rFonts w:ascii="Times New Roman" w:hAnsi="Times New Roman" w:cs="Times New Roman"/>
            <w:color w:val="000000" w:themeColor="text1"/>
            <w:rPrChange w:id="2478" w:author="Ruijie Xu" w:date="2022-03-10T12:31:00Z">
              <w:rPr>
                <w:color w:val="000000" w:themeColor="text1"/>
              </w:rPr>
            </w:rPrChange>
          </w:rPr>
          <w:delText xml:space="preserve"> </w:delText>
        </w:r>
        <w:r w:rsidR="000E0822" w:rsidRPr="002B42A7" w:rsidDel="004235FA">
          <w:rPr>
            <w:rFonts w:ascii="Times New Roman" w:hAnsi="Times New Roman" w:cs="Times New Roman"/>
            <w:color w:val="000000" w:themeColor="text1"/>
            <w:rPrChange w:id="2479" w:author="Ruijie Xu" w:date="2022-03-10T12:31:00Z">
              <w:rPr>
                <w:color w:val="000000" w:themeColor="text1"/>
              </w:rPr>
            </w:rPrChange>
          </w:rPr>
          <w:delText>during</w:delText>
        </w:r>
        <w:r w:rsidR="00F440CF" w:rsidRPr="002B42A7" w:rsidDel="004235FA">
          <w:rPr>
            <w:rFonts w:ascii="Times New Roman" w:hAnsi="Times New Roman" w:cs="Times New Roman"/>
            <w:color w:val="000000" w:themeColor="text1"/>
            <w:rPrChange w:id="2480" w:author="Ruijie Xu" w:date="2022-03-10T12:31:00Z">
              <w:rPr>
                <w:color w:val="000000" w:themeColor="text1"/>
              </w:rPr>
            </w:rPrChange>
          </w:rPr>
          <w:delText xml:space="preserve"> metagenomics profiling,</w:delText>
        </w:r>
      </w:del>
      <w:ins w:id="2481" w:author="Rajeev, Sree" w:date="2022-03-03T10:43:00Z">
        <w:del w:id="2482" w:author="Ruijie Xu" w:date="2022-03-10T11:53:00Z">
          <w:r w:rsidR="004D6F27" w:rsidRPr="002B42A7" w:rsidDel="004235FA">
            <w:rPr>
              <w:rFonts w:ascii="Times New Roman" w:hAnsi="Times New Roman" w:cs="Times New Roman"/>
              <w:color w:val="000000" w:themeColor="text1"/>
              <w:rPrChange w:id="2483" w:author="Ruijie Xu" w:date="2022-03-10T12:31:00Z">
                <w:rPr>
                  <w:color w:val="000000" w:themeColor="text1"/>
                </w:rPr>
              </w:rPrChange>
            </w:rPr>
            <w:delText xml:space="preserve">combinations, </w:delText>
          </w:r>
        </w:del>
      </w:ins>
      <w:del w:id="2484" w:author="Ruijie Xu" w:date="2022-03-10T11:53:00Z">
        <w:r w:rsidR="00F440CF" w:rsidRPr="002B42A7" w:rsidDel="004235FA">
          <w:rPr>
            <w:rFonts w:ascii="Times New Roman" w:hAnsi="Times New Roman" w:cs="Times New Roman"/>
            <w:color w:val="000000" w:themeColor="text1"/>
            <w:rPrChange w:id="2485" w:author="Ruijie Xu" w:date="2022-03-10T12:31:00Z">
              <w:rPr>
                <w:color w:val="000000" w:themeColor="text1"/>
              </w:rPr>
            </w:rPrChange>
          </w:rPr>
          <w:delText xml:space="preserve"> four different databases (minikraken, standard, customized, and maxikraken) were used to classify the </w:delText>
        </w:r>
      </w:del>
      <w:del w:id="2486" w:author="Ruijie Xu" w:date="2022-02-02T11:48:00Z">
        <w:r w:rsidR="00F440CF" w:rsidRPr="002B42A7" w:rsidDel="00632BC5">
          <w:rPr>
            <w:rFonts w:ascii="Times New Roman" w:hAnsi="Times New Roman" w:cs="Times New Roman"/>
            <w:color w:val="000000" w:themeColor="text1"/>
            <w:rPrChange w:id="2487" w:author="Ruijie Xu" w:date="2022-03-10T12:31:00Z">
              <w:rPr>
                <w:color w:val="000000" w:themeColor="text1"/>
              </w:rPr>
            </w:rPrChange>
          </w:rPr>
          <w:delText>Rattus samples using Kraken2</w:delText>
        </w:r>
      </w:del>
      <w:del w:id="2488" w:author="Ruijie Xu" w:date="2022-03-10T11:53:00Z">
        <w:r w:rsidR="00F440CF" w:rsidRPr="002B42A7" w:rsidDel="004235FA">
          <w:rPr>
            <w:rFonts w:ascii="Times New Roman" w:hAnsi="Times New Roman" w:cs="Times New Roman"/>
            <w:color w:val="000000" w:themeColor="text1"/>
            <w:rPrChange w:id="2489" w:author="Ruijie Xu" w:date="2022-03-10T12:31:00Z">
              <w:rPr>
                <w:color w:val="000000" w:themeColor="text1"/>
              </w:rPr>
            </w:rPrChange>
          </w:rPr>
          <w:delText>.</w:delText>
        </w:r>
      </w:del>
      <w:ins w:id="2490" w:author="Rajeev, Sree" w:date="2022-03-03T10:47:00Z">
        <w:del w:id="2491" w:author="Ruijie Xu" w:date="2022-03-10T11:53:00Z">
          <w:r w:rsidR="00ED1003" w:rsidRPr="002B42A7" w:rsidDel="004235FA">
            <w:rPr>
              <w:rFonts w:ascii="Times New Roman" w:hAnsi="Times New Roman" w:cs="Times New Roman"/>
              <w:color w:val="000000" w:themeColor="text1"/>
              <w:rPrChange w:id="2492" w:author="Ruijie Xu" w:date="2022-03-10T12:31:00Z">
                <w:rPr>
                  <w:color w:val="000000" w:themeColor="text1"/>
                  <w:highlight w:val="yellow"/>
                </w:rPr>
              </w:rPrChange>
            </w:rPr>
            <w:delText xml:space="preserve"> </w:delText>
          </w:r>
        </w:del>
        <w:r w:rsidR="00ED1003" w:rsidRPr="002B42A7">
          <w:rPr>
            <w:rFonts w:ascii="Times New Roman" w:hAnsi="Times New Roman" w:cs="Times New Roman"/>
            <w:color w:val="000000" w:themeColor="text1"/>
            <w:rPrChange w:id="2493" w:author="Ruijie Xu" w:date="2022-03-10T12:31:00Z">
              <w:rPr>
                <w:color w:val="000000" w:themeColor="text1"/>
              </w:rPr>
            </w:rPrChange>
          </w:rPr>
          <w:t>De</w:t>
        </w:r>
      </w:ins>
      <w:ins w:id="2494" w:author="Rajeev, Sree" w:date="2022-03-03T10:48:00Z">
        <w:r w:rsidR="00ED1003" w:rsidRPr="002B42A7">
          <w:rPr>
            <w:rFonts w:ascii="Times New Roman" w:hAnsi="Times New Roman" w:cs="Times New Roman"/>
            <w:color w:val="000000" w:themeColor="text1"/>
            <w:rPrChange w:id="2495" w:author="Ruijie Xu" w:date="2022-03-10T12:31:00Z">
              <w:rPr>
                <w:color w:val="000000" w:themeColor="text1"/>
              </w:rPr>
            </w:rPrChange>
          </w:rPr>
          <w:t xml:space="preserve">tails of the </w:t>
        </w:r>
      </w:ins>
      <w:ins w:id="2496" w:author="Rajeev, Sree" w:date="2022-03-03T10:47:00Z">
        <w:del w:id="2497" w:author="Ruijie Xu" w:date="2022-03-04T10:37:00Z">
          <w:r w:rsidR="00ED1003" w:rsidRPr="002B42A7" w:rsidDel="006D3A0D">
            <w:rPr>
              <w:rFonts w:ascii="Times New Roman" w:hAnsi="Times New Roman" w:cs="Times New Roman"/>
              <w:color w:val="000000" w:themeColor="text1"/>
              <w:rPrChange w:id="2498" w:author="Ruijie Xu" w:date="2022-03-10T12:31:00Z">
                <w:rPr>
                  <w:color w:val="000000" w:themeColor="text1"/>
                  <w:highlight w:val="yellow"/>
                </w:rPr>
              </w:rPrChange>
            </w:rPr>
            <w:delText xml:space="preserve"> </w:delText>
          </w:r>
        </w:del>
        <w:r w:rsidR="00ED1003" w:rsidRPr="002B42A7">
          <w:rPr>
            <w:rFonts w:ascii="Times New Roman" w:hAnsi="Times New Roman" w:cs="Times New Roman"/>
            <w:color w:val="000000" w:themeColor="text1"/>
            <w:rPrChange w:id="2499" w:author="Ruijie Xu" w:date="2022-03-10T12:31:00Z">
              <w:rPr>
                <w:color w:val="000000" w:themeColor="text1"/>
                <w:highlight w:val="yellow"/>
              </w:rPr>
            </w:rPrChange>
          </w:rPr>
          <w:t>DBs used for each software in this study</w:t>
        </w:r>
        <w:del w:id="2500" w:author="Liliana Salvador" w:date="2022-03-16T09:06:00Z">
          <w:r w:rsidR="00ED1003" w:rsidRPr="002B42A7" w:rsidDel="0028463C">
            <w:rPr>
              <w:rFonts w:ascii="Times New Roman" w:hAnsi="Times New Roman" w:cs="Times New Roman"/>
              <w:color w:val="000000" w:themeColor="text1"/>
              <w:rPrChange w:id="2501" w:author="Ruijie Xu" w:date="2022-03-10T12:31:00Z">
                <w:rPr>
                  <w:color w:val="000000" w:themeColor="text1"/>
                  <w:highlight w:val="yellow"/>
                </w:rPr>
              </w:rPrChange>
            </w:rPr>
            <w:delText xml:space="preserve"> </w:delText>
          </w:r>
        </w:del>
        <w:r w:rsidR="00ED1003" w:rsidRPr="002B42A7">
          <w:rPr>
            <w:rFonts w:ascii="Times New Roman" w:hAnsi="Times New Roman" w:cs="Times New Roman"/>
            <w:color w:val="000000" w:themeColor="text1"/>
            <w:rPrChange w:id="2502" w:author="Ruijie Xu" w:date="2022-03-10T12:31:00Z">
              <w:rPr>
                <w:color w:val="000000" w:themeColor="text1"/>
                <w:highlight w:val="yellow"/>
              </w:rPr>
            </w:rPrChange>
          </w:rPr>
          <w:t>, as well as the</w:t>
        </w:r>
      </w:ins>
      <w:ins w:id="2503" w:author="Liliana Salvador" w:date="2022-03-16T09:07:00Z">
        <w:r w:rsidR="0028463C">
          <w:rPr>
            <w:rFonts w:ascii="Times New Roman" w:hAnsi="Times New Roman" w:cs="Times New Roman"/>
            <w:color w:val="000000" w:themeColor="text1"/>
          </w:rPr>
          <w:t xml:space="preserve"> associated</w:t>
        </w:r>
      </w:ins>
      <w:ins w:id="2504" w:author="Rajeev, Sree" w:date="2022-03-03T10:47:00Z">
        <w:r w:rsidR="00ED1003" w:rsidRPr="002B42A7">
          <w:rPr>
            <w:rFonts w:ascii="Times New Roman" w:hAnsi="Times New Roman" w:cs="Times New Roman"/>
            <w:color w:val="000000" w:themeColor="text1"/>
            <w:rPrChange w:id="2505" w:author="Ruijie Xu" w:date="2022-03-10T12:31:00Z">
              <w:rPr>
                <w:color w:val="000000" w:themeColor="text1"/>
                <w:highlight w:val="yellow"/>
              </w:rPr>
            </w:rPrChange>
          </w:rPr>
          <w:t xml:space="preserve"> computational resources and</w:t>
        </w:r>
      </w:ins>
      <w:ins w:id="2506" w:author="Liliana Salvador" w:date="2022-03-16T09:07:00Z">
        <w:r w:rsidR="0028463C">
          <w:rPr>
            <w:rFonts w:ascii="Times New Roman" w:hAnsi="Times New Roman" w:cs="Times New Roman"/>
            <w:color w:val="000000" w:themeColor="text1"/>
          </w:rPr>
          <w:t xml:space="preserve"> building</w:t>
        </w:r>
      </w:ins>
      <w:ins w:id="2507" w:author="Rajeev, Sree" w:date="2022-03-03T10:47:00Z">
        <w:r w:rsidR="00ED1003" w:rsidRPr="002B42A7">
          <w:rPr>
            <w:rFonts w:ascii="Times New Roman" w:hAnsi="Times New Roman" w:cs="Times New Roman"/>
            <w:color w:val="000000" w:themeColor="text1"/>
            <w:rPrChange w:id="2508" w:author="Ruijie Xu" w:date="2022-03-10T12:31:00Z">
              <w:rPr>
                <w:color w:val="000000" w:themeColor="text1"/>
                <w:highlight w:val="yellow"/>
              </w:rPr>
            </w:rPrChange>
          </w:rPr>
          <w:t xml:space="preserve"> time</w:t>
        </w:r>
      </w:ins>
      <w:ins w:id="2509" w:author="Liliana Salvador" w:date="2022-03-16T09:07:00Z">
        <w:r w:rsidR="0028463C">
          <w:rPr>
            <w:rFonts w:ascii="Times New Roman" w:hAnsi="Times New Roman" w:cs="Times New Roman"/>
            <w:color w:val="000000" w:themeColor="text1"/>
          </w:rPr>
          <w:t>,</w:t>
        </w:r>
      </w:ins>
      <w:ins w:id="2510" w:author="Rajeev, Sree" w:date="2022-03-03T10:47:00Z">
        <w:r w:rsidR="00ED1003" w:rsidRPr="002B42A7">
          <w:rPr>
            <w:rFonts w:ascii="Times New Roman" w:hAnsi="Times New Roman" w:cs="Times New Roman"/>
            <w:color w:val="000000" w:themeColor="text1"/>
            <w:rPrChange w:id="2511" w:author="Ruijie Xu" w:date="2022-03-10T12:31:00Z">
              <w:rPr>
                <w:color w:val="000000" w:themeColor="text1"/>
                <w:highlight w:val="yellow"/>
              </w:rPr>
            </w:rPrChange>
          </w:rPr>
          <w:t xml:space="preserve"> </w:t>
        </w:r>
        <w:del w:id="2512" w:author="Liliana Salvador" w:date="2022-03-16T09:07:00Z">
          <w:r w:rsidR="00ED1003" w:rsidRPr="002B42A7" w:rsidDel="0028463C">
            <w:rPr>
              <w:rFonts w:ascii="Times New Roman" w:hAnsi="Times New Roman" w:cs="Times New Roman"/>
              <w:color w:val="000000" w:themeColor="text1"/>
              <w:rPrChange w:id="2513" w:author="Ruijie Xu" w:date="2022-03-10T12:31:00Z">
                <w:rPr>
                  <w:color w:val="000000" w:themeColor="text1"/>
                  <w:highlight w:val="yellow"/>
                </w:rPr>
              </w:rPrChange>
            </w:rPr>
            <w:delText xml:space="preserve">used to build each software </w:delText>
          </w:r>
        </w:del>
      </w:ins>
      <w:ins w:id="2514" w:author="Liliana Salvador" w:date="2022-03-08T18:28:00Z">
        <w:r w:rsidR="00D7527B" w:rsidRPr="002B42A7">
          <w:rPr>
            <w:rFonts w:ascii="Times New Roman" w:hAnsi="Times New Roman" w:cs="Times New Roman"/>
            <w:color w:val="000000" w:themeColor="text1"/>
            <w:rPrChange w:id="2515" w:author="Ruijie Xu" w:date="2022-03-10T12:31:00Z">
              <w:rPr>
                <w:color w:val="000000" w:themeColor="text1"/>
              </w:rPr>
            </w:rPrChange>
          </w:rPr>
          <w:t>are</w:t>
        </w:r>
      </w:ins>
      <w:ins w:id="2516" w:author="Rajeev, Sree" w:date="2022-03-03T10:47:00Z">
        <w:del w:id="2517" w:author="Liliana Salvador" w:date="2022-03-08T18:28:00Z">
          <w:r w:rsidR="00ED1003" w:rsidRPr="002B42A7" w:rsidDel="00D7527B">
            <w:rPr>
              <w:rFonts w:ascii="Times New Roman" w:hAnsi="Times New Roman" w:cs="Times New Roman"/>
              <w:color w:val="000000" w:themeColor="text1"/>
              <w:rPrChange w:id="2518" w:author="Ruijie Xu" w:date="2022-03-10T12:31:00Z">
                <w:rPr>
                  <w:color w:val="000000" w:themeColor="text1"/>
                  <w:highlight w:val="yellow"/>
                </w:rPr>
              </w:rPrChange>
            </w:rPr>
            <w:delText>is</w:delText>
          </w:r>
        </w:del>
        <w:r w:rsidR="00ED1003" w:rsidRPr="002B42A7">
          <w:rPr>
            <w:rFonts w:ascii="Times New Roman" w:hAnsi="Times New Roman" w:cs="Times New Roman"/>
            <w:color w:val="000000" w:themeColor="text1"/>
            <w:rPrChange w:id="2519" w:author="Ruijie Xu" w:date="2022-03-10T12:31:00Z">
              <w:rPr>
                <w:color w:val="000000" w:themeColor="text1"/>
                <w:highlight w:val="yellow"/>
              </w:rPr>
            </w:rPrChange>
          </w:rPr>
          <w:t xml:space="preserve"> available in</w:t>
        </w:r>
        <w:del w:id="2520" w:author="Liliana Salvador" w:date="2022-03-08T18:28:00Z">
          <w:r w:rsidR="00ED1003" w:rsidRPr="002B42A7" w:rsidDel="00D7527B">
            <w:rPr>
              <w:rFonts w:ascii="Times New Roman" w:hAnsi="Times New Roman" w:cs="Times New Roman"/>
              <w:color w:val="000000" w:themeColor="text1"/>
              <w:rPrChange w:id="2521" w:author="Ruijie Xu" w:date="2022-03-10T12:31:00Z">
                <w:rPr>
                  <w:color w:val="000000" w:themeColor="text1"/>
                  <w:highlight w:val="yellow"/>
                </w:rPr>
              </w:rPrChange>
            </w:rPr>
            <w:delText xml:space="preserve"> </w:delText>
          </w:r>
        </w:del>
        <w:del w:id="2522" w:author="Ruijie Xu" w:date="2022-03-04T10:37:00Z">
          <w:r w:rsidR="00ED1003" w:rsidRPr="002B42A7" w:rsidDel="006D3A0D">
            <w:rPr>
              <w:rFonts w:ascii="Times New Roman" w:hAnsi="Times New Roman" w:cs="Times New Roman"/>
              <w:color w:val="000000" w:themeColor="text1"/>
              <w:rPrChange w:id="2523" w:author="Ruijie Xu" w:date="2022-03-10T12:31:00Z">
                <w:rPr>
                  <w:color w:val="000000" w:themeColor="text1"/>
                  <w:highlight w:val="yellow"/>
                </w:rPr>
              </w:rPrChange>
            </w:rPr>
            <w:delText xml:space="preserve"> </w:delText>
          </w:r>
        </w:del>
      </w:ins>
      <w:ins w:id="2524" w:author="Rajeev, Sree" w:date="2022-03-03T10:49:00Z">
        <w:del w:id="2525" w:author="Liliana Salvador" w:date="2022-03-08T18:28:00Z">
          <w:r w:rsidR="00ED1003" w:rsidRPr="002B42A7" w:rsidDel="00D7527B">
            <w:rPr>
              <w:rFonts w:ascii="Times New Roman" w:hAnsi="Times New Roman" w:cs="Times New Roman"/>
              <w:color w:val="000000" w:themeColor="text1"/>
              <w:rPrChange w:id="2526" w:author="Ruijie Xu" w:date="2022-03-10T12:31:00Z">
                <w:rPr>
                  <w:color w:val="000000" w:themeColor="text1"/>
                </w:rPr>
              </w:rPrChange>
            </w:rPr>
            <w:delText>the</w:delText>
          </w:r>
        </w:del>
        <w:del w:id="2527" w:author="Ruijie Xu" w:date="2022-03-04T14:14:00Z">
          <w:r w:rsidR="00ED1003" w:rsidRPr="002B42A7" w:rsidDel="00245CA0">
            <w:rPr>
              <w:rFonts w:ascii="Times New Roman" w:hAnsi="Times New Roman" w:cs="Times New Roman"/>
              <w:color w:val="000000" w:themeColor="text1"/>
              <w:rPrChange w:id="2528" w:author="Ruijie Xu" w:date="2022-03-10T12:31:00Z">
                <w:rPr>
                  <w:color w:val="000000" w:themeColor="text1"/>
                </w:rPr>
              </w:rPrChange>
            </w:rPr>
            <w:delText xml:space="preserve"> </w:delText>
          </w:r>
          <w:r w:rsidR="00ED1003" w:rsidRPr="002B42A7" w:rsidDel="00245CA0">
            <w:rPr>
              <w:rFonts w:ascii="Times New Roman" w:hAnsi="Times New Roman" w:cs="Times New Roman"/>
              <w:color w:val="000000" w:themeColor="text1"/>
              <w:highlight w:val="cyan"/>
              <w:rPrChange w:id="2529" w:author="Ruijie Xu" w:date="2022-03-10T12:31:00Z">
                <w:rPr>
                  <w:color w:val="000000" w:themeColor="text1"/>
                </w:rPr>
              </w:rPrChange>
            </w:rPr>
            <w:delText>supplemental</w:delText>
          </w:r>
        </w:del>
        <w:r w:rsidR="00ED1003" w:rsidRPr="002B42A7">
          <w:rPr>
            <w:rFonts w:ascii="Times New Roman" w:hAnsi="Times New Roman" w:cs="Times New Roman"/>
            <w:color w:val="000000" w:themeColor="text1"/>
            <w:highlight w:val="cyan"/>
            <w:rPrChange w:id="2530" w:author="Ruijie Xu" w:date="2022-03-10T12:31:00Z">
              <w:rPr>
                <w:color w:val="000000" w:themeColor="text1"/>
              </w:rPr>
            </w:rPrChange>
          </w:rPr>
          <w:t xml:space="preserve"> </w:t>
        </w:r>
      </w:ins>
      <w:ins w:id="2531" w:author="Rajeev, Sree" w:date="2022-03-03T10:47:00Z">
        <w:r w:rsidR="00ED1003" w:rsidRPr="002B42A7">
          <w:rPr>
            <w:rFonts w:ascii="Times New Roman" w:hAnsi="Times New Roman" w:cs="Times New Roman"/>
            <w:color w:val="000000" w:themeColor="text1"/>
            <w:highlight w:val="cyan"/>
            <w:rPrChange w:id="2532" w:author="Ruijie Xu" w:date="2022-03-10T12:31:00Z">
              <w:rPr>
                <w:color w:val="000000" w:themeColor="text1"/>
                <w:highlight w:val="yellow"/>
              </w:rPr>
            </w:rPrChange>
          </w:rPr>
          <w:t>Table 1</w:t>
        </w:r>
      </w:ins>
      <w:ins w:id="2533" w:author="Ruijie Xu" w:date="2022-03-04T10:37:00Z">
        <w:r w:rsidR="006D3A0D" w:rsidRPr="002B42A7">
          <w:rPr>
            <w:rFonts w:ascii="Times New Roman" w:hAnsi="Times New Roman" w:cs="Times New Roman"/>
            <w:color w:val="000000" w:themeColor="text1"/>
            <w:rPrChange w:id="2534" w:author="Ruijie Xu" w:date="2022-03-10T12:31:00Z">
              <w:rPr>
                <w:color w:val="000000" w:themeColor="text1"/>
              </w:rPr>
            </w:rPrChange>
          </w:rPr>
          <w:t xml:space="preserve"> and </w:t>
        </w:r>
        <w:r w:rsidR="00843F75" w:rsidRPr="002B42A7">
          <w:rPr>
            <w:rFonts w:ascii="Times New Roman" w:hAnsi="Times New Roman" w:cs="Times New Roman"/>
            <w:color w:val="000000" w:themeColor="text1"/>
            <w:highlight w:val="cyan"/>
            <w:rPrChange w:id="2535" w:author="Ruijie Xu" w:date="2022-03-10T12:31:00Z">
              <w:rPr>
                <w:color w:val="000000" w:themeColor="text1"/>
              </w:rPr>
            </w:rPrChange>
          </w:rPr>
          <w:t>describe</w:t>
        </w:r>
      </w:ins>
      <w:ins w:id="2536" w:author="Ruijie Xu" w:date="2022-03-04T10:38:00Z">
        <w:r w:rsidR="00843F75" w:rsidRPr="002B42A7">
          <w:rPr>
            <w:rFonts w:ascii="Times New Roman" w:hAnsi="Times New Roman" w:cs="Times New Roman"/>
            <w:color w:val="000000" w:themeColor="text1"/>
            <w:highlight w:val="cyan"/>
            <w:rPrChange w:id="2537" w:author="Ruijie Xu" w:date="2022-03-10T12:31:00Z">
              <w:rPr>
                <w:color w:val="000000" w:themeColor="text1"/>
              </w:rPr>
            </w:rPrChange>
          </w:rPr>
          <w:t xml:space="preserve">d in </w:t>
        </w:r>
      </w:ins>
      <w:ins w:id="2538" w:author="Liliana Salvador" w:date="2022-03-08T18:44:00Z">
        <w:r w:rsidR="00541FAA" w:rsidRPr="002B42A7">
          <w:rPr>
            <w:rFonts w:ascii="Times New Roman" w:hAnsi="Times New Roman" w:cs="Times New Roman"/>
            <w:color w:val="000000" w:themeColor="text1"/>
            <w:highlight w:val="cyan"/>
            <w:rPrChange w:id="2539" w:author="Ruijie Xu" w:date="2022-03-10T12:31:00Z">
              <w:rPr>
                <w:color w:val="000000" w:themeColor="text1"/>
                <w:highlight w:val="cyan"/>
              </w:rPr>
            </w:rPrChange>
          </w:rPr>
          <w:t>S</w:t>
        </w:r>
      </w:ins>
      <w:ins w:id="2540" w:author="Ruijie Xu" w:date="2022-03-04T10:38:00Z">
        <w:del w:id="2541" w:author="Liliana Salvador" w:date="2022-03-08T18:44:00Z">
          <w:r w:rsidR="00843F75" w:rsidRPr="002B42A7" w:rsidDel="00541FAA">
            <w:rPr>
              <w:rFonts w:ascii="Times New Roman" w:hAnsi="Times New Roman" w:cs="Times New Roman"/>
              <w:color w:val="000000" w:themeColor="text1"/>
              <w:highlight w:val="cyan"/>
              <w:rPrChange w:id="2542" w:author="Ruijie Xu" w:date="2022-03-10T12:31:00Z">
                <w:rPr>
                  <w:color w:val="000000" w:themeColor="text1"/>
                </w:rPr>
              </w:rPrChange>
            </w:rPr>
            <w:delText>s</w:delText>
          </w:r>
        </w:del>
        <w:r w:rsidR="00843F75" w:rsidRPr="002B42A7">
          <w:rPr>
            <w:rFonts w:ascii="Times New Roman" w:hAnsi="Times New Roman" w:cs="Times New Roman"/>
            <w:color w:val="000000" w:themeColor="text1"/>
            <w:highlight w:val="cyan"/>
            <w:rPrChange w:id="2543" w:author="Ruijie Xu" w:date="2022-03-10T12:31:00Z">
              <w:rPr>
                <w:color w:val="000000" w:themeColor="text1"/>
              </w:rPr>
            </w:rPrChange>
          </w:rPr>
          <w:t>upplem</w:t>
        </w:r>
      </w:ins>
      <w:ins w:id="2544" w:author="Liliana Salvador" w:date="2022-03-08T18:40:00Z">
        <w:r w:rsidR="00AA0890" w:rsidRPr="002B42A7">
          <w:rPr>
            <w:rFonts w:ascii="Times New Roman" w:hAnsi="Times New Roman" w:cs="Times New Roman"/>
            <w:color w:val="000000" w:themeColor="text1"/>
            <w:highlight w:val="cyan"/>
            <w:rPrChange w:id="2545" w:author="Ruijie Xu" w:date="2022-03-10T12:31:00Z">
              <w:rPr>
                <w:color w:val="000000" w:themeColor="text1"/>
                <w:highlight w:val="cyan"/>
              </w:rPr>
            </w:rPrChange>
          </w:rPr>
          <w:t>en</w:t>
        </w:r>
      </w:ins>
      <w:ins w:id="2546" w:author="Ruijie Xu" w:date="2022-03-04T10:38:00Z">
        <w:r w:rsidR="00843F75" w:rsidRPr="002B42A7">
          <w:rPr>
            <w:rFonts w:ascii="Times New Roman" w:hAnsi="Times New Roman" w:cs="Times New Roman"/>
            <w:color w:val="000000" w:themeColor="text1"/>
            <w:highlight w:val="cyan"/>
            <w:rPrChange w:id="2547" w:author="Ruijie Xu" w:date="2022-03-10T12:31:00Z">
              <w:rPr>
                <w:color w:val="000000" w:themeColor="text1"/>
              </w:rPr>
            </w:rPrChange>
          </w:rPr>
          <w:t>tary</w:t>
        </w:r>
      </w:ins>
      <w:ins w:id="2548" w:author="Ruijie Xu" w:date="2022-03-04T13:33:00Z">
        <w:r w:rsidR="00582429" w:rsidRPr="002B42A7">
          <w:rPr>
            <w:rFonts w:ascii="Times New Roman" w:hAnsi="Times New Roman" w:cs="Times New Roman"/>
            <w:color w:val="000000" w:themeColor="text1"/>
            <w:highlight w:val="cyan"/>
            <w:rPrChange w:id="2549" w:author="Ruijie Xu" w:date="2022-03-10T12:31:00Z">
              <w:rPr>
                <w:color w:val="000000" w:themeColor="text1"/>
              </w:rPr>
            </w:rPrChange>
          </w:rPr>
          <w:t xml:space="preserve"> Text</w:t>
        </w:r>
      </w:ins>
      <w:ins w:id="2550" w:author="Liliana Salvador" w:date="2022-03-16T09:07:00Z">
        <w:r w:rsidR="0028463C">
          <w:rPr>
            <w:rFonts w:ascii="Times New Roman" w:hAnsi="Times New Roman" w:cs="Times New Roman"/>
            <w:color w:val="000000" w:themeColor="text1"/>
            <w:highlight w:val="cyan"/>
          </w:rPr>
          <w:t xml:space="preserve"> </w:t>
        </w:r>
      </w:ins>
      <w:ins w:id="2551" w:author="Ruijie Xu" w:date="2022-03-04T13:33:00Z">
        <w:r w:rsidR="00582429" w:rsidRPr="002B42A7">
          <w:rPr>
            <w:rFonts w:ascii="Times New Roman" w:hAnsi="Times New Roman" w:cs="Times New Roman"/>
            <w:color w:val="000000" w:themeColor="text1"/>
            <w:highlight w:val="cyan"/>
            <w:rPrChange w:id="2552" w:author="Ruijie Xu" w:date="2022-03-10T12:31:00Z">
              <w:rPr>
                <w:color w:val="000000" w:themeColor="text1"/>
              </w:rPr>
            </w:rPrChange>
          </w:rPr>
          <w:t>1</w:t>
        </w:r>
      </w:ins>
      <w:ins w:id="2553" w:author="Rajeev, Sree" w:date="2022-03-03T10:47:00Z">
        <w:r w:rsidR="00ED1003" w:rsidRPr="002B42A7">
          <w:rPr>
            <w:rFonts w:ascii="Times New Roman" w:hAnsi="Times New Roman" w:cs="Times New Roman"/>
            <w:color w:val="000000" w:themeColor="text1"/>
            <w:highlight w:val="cyan"/>
            <w:rPrChange w:id="2554" w:author="Ruijie Xu" w:date="2022-03-10T12:31:00Z">
              <w:rPr>
                <w:color w:val="000000" w:themeColor="text1"/>
                <w:highlight w:val="yellow"/>
              </w:rPr>
            </w:rPrChange>
          </w:rPr>
          <w:t xml:space="preserve">. </w:t>
        </w:r>
      </w:ins>
      <w:ins w:id="2555" w:author="Ruijie Xu" w:date="2022-02-27T10:47:00Z">
        <w:r w:rsidR="00435EE6" w:rsidRPr="002B42A7">
          <w:rPr>
            <w:rFonts w:ascii="Times New Roman" w:hAnsi="Times New Roman" w:cs="Times New Roman"/>
            <w:color w:val="000000" w:themeColor="text1"/>
            <w:highlight w:val="cyan"/>
            <w:rPrChange w:id="2556" w:author="Ruijie Xu" w:date="2022-03-10T12:31:00Z">
              <w:rPr>
                <w:color w:val="000000" w:themeColor="text1"/>
              </w:rPr>
            </w:rPrChange>
          </w:rPr>
          <w:t xml:space="preserve"> </w:t>
        </w:r>
      </w:ins>
      <w:bookmarkStart w:id="2557" w:name="_Hlk97196869"/>
      <w:ins w:id="2558" w:author="Liliana Salvador" w:date="2022-02-23T19:23:00Z">
        <w:del w:id="2559" w:author="Ruijie Xu" w:date="2022-02-27T10:47:00Z">
          <w:r w:rsidR="00EE17D5" w:rsidRPr="002B42A7" w:rsidDel="00435EE6">
            <w:rPr>
              <w:rFonts w:ascii="Times New Roman" w:hAnsi="Times New Roman" w:cs="Times New Roman"/>
              <w:color w:val="000000" w:themeColor="text1"/>
              <w:highlight w:val="cyan"/>
              <w:rPrChange w:id="2560" w:author="Ruijie Xu" w:date="2022-03-10T12:31:00Z">
                <w:rPr>
                  <w:color w:val="000000" w:themeColor="text1"/>
                </w:rPr>
              </w:rPrChange>
            </w:rPr>
            <w:delText xml:space="preserve"> </w:delText>
          </w:r>
          <w:commentRangeStart w:id="2561"/>
          <w:r w:rsidR="00EE17D5" w:rsidRPr="002B42A7" w:rsidDel="00435EE6">
            <w:rPr>
              <w:rFonts w:ascii="Times New Roman" w:hAnsi="Times New Roman" w:cs="Times New Roman"/>
              <w:color w:val="000000" w:themeColor="text1"/>
              <w:highlight w:val="cyan"/>
              <w:rPrChange w:id="2562" w:author="Ruijie Xu" w:date="2022-03-10T12:31:00Z">
                <w:rPr>
                  <w:color w:val="000000" w:themeColor="text1"/>
                </w:rPr>
              </w:rPrChange>
            </w:rPr>
            <w:delText>[…]</w:delText>
          </w:r>
          <w:commentRangeEnd w:id="2561"/>
          <w:r w:rsidR="00EE17D5" w:rsidRPr="002B42A7" w:rsidDel="00435EE6">
            <w:rPr>
              <w:rStyle w:val="CommentReference"/>
              <w:rFonts w:ascii="Times New Roman" w:hAnsi="Times New Roman" w:cs="Times New Roman"/>
              <w:sz w:val="24"/>
              <w:szCs w:val="24"/>
              <w:highlight w:val="cyan"/>
              <w:rPrChange w:id="2563" w:author="Ruijie Xu" w:date="2022-03-10T12:31:00Z">
                <w:rPr>
                  <w:rStyle w:val="CommentReference"/>
                </w:rPr>
              </w:rPrChange>
            </w:rPr>
            <w:commentReference w:id="2561"/>
          </w:r>
        </w:del>
      </w:ins>
      <w:ins w:id="2564" w:author="Liliana Salvador" w:date="2022-02-22T19:23:00Z">
        <w:del w:id="2565" w:author="Ruijie Xu" w:date="2022-02-27T10:47:00Z">
          <w:r w:rsidR="00912B0E" w:rsidRPr="002B42A7" w:rsidDel="00435EE6">
            <w:rPr>
              <w:rFonts w:ascii="Times New Roman" w:hAnsi="Times New Roman" w:cs="Times New Roman"/>
              <w:color w:val="000000" w:themeColor="text1"/>
              <w:highlight w:val="cyan"/>
              <w:rPrChange w:id="2566" w:author="Ruijie Xu" w:date="2022-03-10T12:31:00Z">
                <w:rPr>
                  <w:color w:val="000000" w:themeColor="text1"/>
                </w:rPr>
              </w:rPrChange>
            </w:rPr>
            <w:delText xml:space="preserve"> </w:delText>
          </w:r>
        </w:del>
      </w:ins>
      <w:ins w:id="2567" w:author="Liliana Salvador" w:date="2022-02-23T19:23:00Z">
        <w:del w:id="2568" w:author="Ruijie Xu" w:date="2022-02-27T10:51:00Z">
          <w:r w:rsidR="00EE17D5" w:rsidRPr="002B42A7" w:rsidDel="000D0D38">
            <w:rPr>
              <w:rFonts w:ascii="Times New Roman" w:hAnsi="Times New Roman" w:cs="Times New Roman"/>
              <w:color w:val="000000" w:themeColor="text1"/>
              <w:highlight w:val="cyan"/>
              <w:rPrChange w:id="2569" w:author="Ruijie Xu" w:date="2022-03-10T12:31:00Z">
                <w:rPr>
                  <w:color w:val="000000" w:themeColor="text1"/>
                </w:rPr>
              </w:rPrChange>
            </w:rPr>
            <w:delText>(</w:delText>
          </w:r>
        </w:del>
        <w:del w:id="2570" w:author="Ruijie Xu" w:date="2022-03-04T10:21:00Z">
          <w:r w:rsidR="00EE17D5" w:rsidRPr="002B42A7" w:rsidDel="0094647B">
            <w:rPr>
              <w:rFonts w:ascii="Times New Roman" w:hAnsi="Times New Roman" w:cs="Times New Roman"/>
              <w:color w:val="000000" w:themeColor="text1"/>
              <w:highlight w:val="cyan"/>
              <w:rPrChange w:id="2571" w:author="Ruijie Xu" w:date="2022-03-10T12:31:00Z">
                <w:rPr>
                  <w:color w:val="000000" w:themeColor="text1"/>
                </w:rPr>
              </w:rPrChange>
            </w:rPr>
            <w:delText>Table 1</w:delText>
          </w:r>
        </w:del>
        <w:del w:id="2572" w:author="Ruijie Xu" w:date="2022-02-27T10:51:00Z">
          <w:r w:rsidR="00EE17D5" w:rsidRPr="002B42A7" w:rsidDel="000D0D38">
            <w:rPr>
              <w:rFonts w:ascii="Times New Roman" w:hAnsi="Times New Roman" w:cs="Times New Roman"/>
              <w:color w:val="000000" w:themeColor="text1"/>
              <w:highlight w:val="cyan"/>
              <w:rPrChange w:id="2573" w:author="Ruijie Xu" w:date="2022-03-10T12:31:00Z">
                <w:rPr>
                  <w:color w:val="000000" w:themeColor="text1"/>
                </w:rPr>
              </w:rPrChange>
            </w:rPr>
            <w:delText>)</w:delText>
          </w:r>
        </w:del>
        <w:del w:id="2574" w:author="Ruijie Xu" w:date="2022-03-04T10:21:00Z">
          <w:r w:rsidR="00EE17D5" w:rsidRPr="002B42A7" w:rsidDel="0094647B">
            <w:rPr>
              <w:rFonts w:ascii="Times New Roman" w:hAnsi="Times New Roman" w:cs="Times New Roman"/>
              <w:color w:val="000000" w:themeColor="text1"/>
              <w:highlight w:val="cyan"/>
              <w:rPrChange w:id="2575" w:author="Ruijie Xu" w:date="2022-03-10T12:31:00Z">
                <w:rPr>
                  <w:color w:val="000000" w:themeColor="text1"/>
                </w:rPr>
              </w:rPrChange>
            </w:rPr>
            <w:delText xml:space="preserve">. </w:delText>
          </w:r>
        </w:del>
      </w:ins>
      <w:bookmarkEnd w:id="2557"/>
      <w:commentRangeStart w:id="2576"/>
      <w:del w:id="2577" w:author="Ruijie Xu" w:date="2022-03-04T10:21:00Z">
        <w:r w:rsidR="00F440CF" w:rsidRPr="002B42A7" w:rsidDel="0094647B">
          <w:rPr>
            <w:rFonts w:ascii="Times New Roman" w:hAnsi="Times New Roman" w:cs="Times New Roman"/>
            <w:color w:val="000000" w:themeColor="text1"/>
            <w:highlight w:val="cyan"/>
            <w:rPrChange w:id="2578" w:author="Ruijie Xu" w:date="2022-03-10T12:31:00Z">
              <w:rPr>
                <w:color w:val="000000" w:themeColor="text1"/>
              </w:rPr>
            </w:rPrChange>
          </w:rPr>
          <w:delText xml:space="preserve"> </w:delText>
        </w:r>
      </w:del>
    </w:p>
    <w:commentRangeEnd w:id="2576"/>
    <w:p w14:paraId="624EC42A" w14:textId="6B16FF8D" w:rsidR="00A87C25" w:rsidRPr="002B42A7" w:rsidRDefault="00EE17D5" w:rsidP="0012207D">
      <w:pPr>
        <w:spacing w:line="480" w:lineRule="auto"/>
        <w:rPr>
          <w:ins w:id="2579" w:author="Liliana Salvador" w:date="2022-02-23T11:32:00Z"/>
          <w:rFonts w:ascii="Times New Roman" w:hAnsi="Times New Roman" w:cs="Times New Roman"/>
          <w:b/>
          <w:bCs/>
          <w:color w:val="000000" w:themeColor="text1"/>
          <w:rPrChange w:id="2580" w:author="Ruijie Xu" w:date="2022-03-10T12:31:00Z">
            <w:rPr>
              <w:ins w:id="2581" w:author="Liliana Salvador" w:date="2022-02-23T11:32:00Z"/>
              <w:b/>
              <w:bCs/>
              <w:color w:val="000000" w:themeColor="text1"/>
            </w:rPr>
          </w:rPrChange>
        </w:rPr>
      </w:pPr>
      <w:del w:id="2582" w:author="Ruijie Xu" w:date="2022-02-27T10:52:00Z">
        <w:r w:rsidRPr="002B42A7" w:rsidDel="000D0D38">
          <w:rPr>
            <w:rStyle w:val="CommentReference"/>
            <w:rFonts w:ascii="Times New Roman" w:hAnsi="Times New Roman" w:cs="Times New Roman"/>
            <w:sz w:val="24"/>
            <w:szCs w:val="24"/>
            <w:highlight w:val="cyan"/>
            <w:rPrChange w:id="2583" w:author="Ruijie Xu" w:date="2022-03-10T12:31:00Z">
              <w:rPr>
                <w:rStyle w:val="CommentReference"/>
              </w:rPr>
            </w:rPrChange>
          </w:rPr>
          <w:commentReference w:id="2576"/>
        </w:r>
      </w:del>
      <w:commentRangeStart w:id="2584"/>
      <w:del w:id="2585" w:author="Ruijie Xu" w:date="2022-02-02T11:49:00Z">
        <w:r w:rsidR="00BB21F0" w:rsidRPr="002B42A7" w:rsidDel="00632BC5">
          <w:rPr>
            <w:rFonts w:ascii="Times New Roman" w:hAnsi="Times New Roman" w:cs="Times New Roman"/>
            <w:color w:val="000000" w:themeColor="text1"/>
            <w:highlight w:val="cyan"/>
            <w:rPrChange w:id="2586" w:author="Ruijie Xu" w:date="2022-03-10T12:31:00Z">
              <w:rPr>
                <w:color w:val="000000" w:themeColor="text1"/>
              </w:rPr>
            </w:rPrChange>
          </w:rPr>
          <w:delText>T</w:delText>
        </w:r>
      </w:del>
      <w:del w:id="2587" w:author="Ruijie Xu" w:date="2022-02-02T11:50:00Z">
        <w:r w:rsidR="00BB21F0" w:rsidRPr="002B42A7" w:rsidDel="00632BC5">
          <w:rPr>
            <w:rFonts w:ascii="Times New Roman" w:hAnsi="Times New Roman" w:cs="Times New Roman"/>
            <w:color w:val="000000" w:themeColor="text1"/>
            <w:highlight w:val="cyan"/>
            <w:rPrChange w:id="2588" w:author="Ruijie Xu" w:date="2022-03-10T12:31:00Z">
              <w:rPr>
                <w:color w:val="000000" w:themeColor="text1"/>
              </w:rPr>
            </w:rPrChange>
          </w:rPr>
          <w:delText>hree</w:delText>
        </w:r>
      </w:del>
      <w:del w:id="2589" w:author="Ruijie Xu" w:date="2022-02-27T10:52:00Z">
        <w:r w:rsidR="00BB21F0" w:rsidRPr="002B42A7" w:rsidDel="000D0D38">
          <w:rPr>
            <w:rFonts w:ascii="Times New Roman" w:hAnsi="Times New Roman" w:cs="Times New Roman"/>
            <w:color w:val="000000" w:themeColor="text1"/>
            <w:highlight w:val="cyan"/>
            <w:rPrChange w:id="2590" w:author="Ruijie Xu" w:date="2022-03-10T12:31:00Z">
              <w:rPr>
                <w:color w:val="000000" w:themeColor="text1"/>
              </w:rPr>
            </w:rPrChange>
          </w:rPr>
          <w:delText xml:space="preserve"> </w:delText>
        </w:r>
      </w:del>
      <w:del w:id="2591" w:author="Ruijie Xu" w:date="2022-02-02T11:49:00Z">
        <w:r w:rsidR="00BB21F0" w:rsidRPr="002B42A7" w:rsidDel="00632BC5">
          <w:rPr>
            <w:rFonts w:ascii="Times New Roman" w:hAnsi="Times New Roman" w:cs="Times New Roman"/>
            <w:color w:val="000000" w:themeColor="text1"/>
            <w:highlight w:val="cyan"/>
            <w:rPrChange w:id="2592" w:author="Ruijie Xu" w:date="2022-03-10T12:31:00Z">
              <w:rPr>
                <w:color w:val="000000" w:themeColor="text1"/>
              </w:rPr>
            </w:rPrChange>
          </w:rPr>
          <w:delText>of the four databases was</w:delText>
        </w:r>
      </w:del>
      <w:del w:id="2593" w:author="Ruijie Xu" w:date="2022-02-02T11:50:00Z">
        <w:r w:rsidR="00BB21F0" w:rsidRPr="002B42A7" w:rsidDel="00632BC5">
          <w:rPr>
            <w:rFonts w:ascii="Times New Roman" w:hAnsi="Times New Roman" w:cs="Times New Roman"/>
            <w:color w:val="000000" w:themeColor="text1"/>
            <w:highlight w:val="cyan"/>
            <w:rPrChange w:id="2594" w:author="Ruijie Xu" w:date="2022-03-10T12:31:00Z">
              <w:rPr>
                <w:color w:val="000000" w:themeColor="text1"/>
              </w:rPr>
            </w:rPrChange>
          </w:rPr>
          <w:delText xml:space="preserve"> </w:delText>
        </w:r>
      </w:del>
      <w:del w:id="2595" w:author="Ruijie Xu" w:date="2022-02-27T10:52:00Z">
        <w:r w:rsidR="00BB21F0" w:rsidRPr="002B42A7" w:rsidDel="000D0D38">
          <w:rPr>
            <w:rFonts w:ascii="Times New Roman" w:hAnsi="Times New Roman" w:cs="Times New Roman"/>
            <w:color w:val="000000" w:themeColor="text1"/>
            <w:highlight w:val="cyan"/>
            <w:rPrChange w:id="2596" w:author="Ruijie Xu" w:date="2022-03-10T12:31:00Z">
              <w:rPr>
                <w:color w:val="000000" w:themeColor="text1"/>
              </w:rPr>
            </w:rPrChange>
          </w:rPr>
          <w:delText xml:space="preserve">built </w:delText>
        </w:r>
      </w:del>
      <w:del w:id="2597" w:author="Ruijie Xu" w:date="2022-02-02T11:50:00Z">
        <w:r w:rsidR="00BB21F0" w:rsidRPr="002B42A7" w:rsidDel="00632BC5">
          <w:rPr>
            <w:rFonts w:ascii="Times New Roman" w:hAnsi="Times New Roman" w:cs="Times New Roman"/>
            <w:color w:val="000000" w:themeColor="text1"/>
            <w:highlight w:val="cyan"/>
            <w:rPrChange w:id="2598" w:author="Ruijie Xu" w:date="2022-03-10T12:31:00Z">
              <w:rPr>
                <w:color w:val="000000" w:themeColor="text1"/>
              </w:rPr>
            </w:rPrChange>
          </w:rPr>
          <w:delText>previously</w:delText>
        </w:r>
      </w:del>
      <w:del w:id="2599" w:author="Ruijie Xu" w:date="2022-02-02T11:52:00Z">
        <w:r w:rsidR="00BB21F0" w:rsidRPr="002B42A7" w:rsidDel="009D5FBE">
          <w:rPr>
            <w:rFonts w:ascii="Times New Roman" w:hAnsi="Times New Roman" w:cs="Times New Roman"/>
            <w:color w:val="000000" w:themeColor="text1"/>
            <w:highlight w:val="cyan"/>
            <w:rPrChange w:id="2600" w:author="Ruijie Xu" w:date="2022-03-10T12:31:00Z">
              <w:rPr>
                <w:color w:val="000000" w:themeColor="text1"/>
              </w:rPr>
            </w:rPrChange>
          </w:rPr>
          <w:delText xml:space="preserve"> and provided</w:delText>
        </w:r>
      </w:del>
      <w:del w:id="2601" w:author="Ruijie Xu" w:date="2022-02-27T10:52:00Z">
        <w:r w:rsidR="00BB21F0" w:rsidRPr="002B42A7" w:rsidDel="000D0D38">
          <w:rPr>
            <w:rFonts w:ascii="Times New Roman" w:hAnsi="Times New Roman" w:cs="Times New Roman"/>
            <w:color w:val="000000" w:themeColor="text1"/>
            <w:highlight w:val="cyan"/>
            <w:rPrChange w:id="2602" w:author="Ruijie Xu" w:date="2022-03-10T12:31:00Z">
              <w:rPr>
                <w:color w:val="000000" w:themeColor="text1"/>
              </w:rPr>
            </w:rPrChange>
          </w:rPr>
          <w:delText xml:space="preserve"> by the science community without charge</w:delText>
        </w:r>
      </w:del>
      <w:del w:id="2603" w:author="Ruijie Xu" w:date="2022-02-02T11:53:00Z">
        <w:r w:rsidR="00BB21F0" w:rsidRPr="002B42A7" w:rsidDel="009D5FBE">
          <w:rPr>
            <w:rFonts w:ascii="Times New Roman" w:hAnsi="Times New Roman" w:cs="Times New Roman"/>
            <w:color w:val="000000" w:themeColor="text1"/>
            <w:highlight w:val="cyan"/>
            <w:rPrChange w:id="2604" w:author="Ruijie Xu" w:date="2022-03-10T12:31:00Z">
              <w:rPr>
                <w:color w:val="000000" w:themeColor="text1"/>
              </w:rPr>
            </w:rPrChange>
          </w:rPr>
          <w:delText xml:space="preserve"> (minikrakenV2, standard, maxikraken), while the c</w:delText>
        </w:r>
      </w:del>
      <w:del w:id="2605" w:author="Ruijie Xu" w:date="2022-02-27T10:52:00Z">
        <w:r w:rsidR="00BB21F0" w:rsidRPr="002B42A7" w:rsidDel="000D0D38">
          <w:rPr>
            <w:rFonts w:ascii="Times New Roman" w:hAnsi="Times New Roman" w:cs="Times New Roman"/>
            <w:color w:val="000000" w:themeColor="text1"/>
            <w:highlight w:val="cyan"/>
            <w:rPrChange w:id="2606" w:author="Ruijie Xu" w:date="2022-03-10T12:31:00Z">
              <w:rPr>
                <w:color w:val="000000" w:themeColor="text1"/>
              </w:rPr>
            </w:rPrChange>
          </w:rPr>
          <w:delText xml:space="preserve">ustomized </w:delText>
        </w:r>
        <w:commentRangeEnd w:id="2584"/>
        <w:r w:rsidRPr="002B42A7" w:rsidDel="000D0D38">
          <w:rPr>
            <w:rStyle w:val="CommentReference"/>
            <w:rFonts w:ascii="Times New Roman" w:hAnsi="Times New Roman" w:cs="Times New Roman"/>
            <w:sz w:val="24"/>
            <w:szCs w:val="24"/>
            <w:highlight w:val="cyan"/>
            <w:rPrChange w:id="2607" w:author="Ruijie Xu" w:date="2022-03-10T12:31:00Z">
              <w:rPr>
                <w:rStyle w:val="CommentReference"/>
              </w:rPr>
            </w:rPrChange>
          </w:rPr>
          <w:commentReference w:id="2584"/>
        </w:r>
      </w:del>
      <w:del w:id="2608" w:author="Ruijie Xu" w:date="2022-02-02T11:53:00Z">
        <w:r w:rsidR="00BB21F0" w:rsidRPr="002B42A7" w:rsidDel="009D5FBE">
          <w:rPr>
            <w:rFonts w:ascii="Times New Roman" w:hAnsi="Times New Roman" w:cs="Times New Roman"/>
            <w:color w:val="000000" w:themeColor="text1"/>
            <w:highlight w:val="cyan"/>
            <w:rPrChange w:id="2609" w:author="Ruijie Xu" w:date="2022-03-10T12:31:00Z">
              <w:rPr>
                <w:color w:val="000000" w:themeColor="text1"/>
              </w:rPr>
            </w:rPrChange>
          </w:rPr>
          <w:delText xml:space="preserve">databases were </w:delText>
        </w:r>
      </w:del>
      <w:del w:id="2610" w:author="Ruijie Xu" w:date="2022-02-02T11:56:00Z">
        <w:r w:rsidR="00BB21F0" w:rsidRPr="002B42A7" w:rsidDel="009D5FBE">
          <w:rPr>
            <w:rFonts w:ascii="Times New Roman" w:hAnsi="Times New Roman" w:cs="Times New Roman"/>
            <w:color w:val="000000" w:themeColor="text1"/>
            <w:highlight w:val="cyan"/>
            <w:rPrChange w:id="2611" w:author="Ruijie Xu" w:date="2022-03-10T12:31:00Z">
              <w:rPr>
                <w:color w:val="000000" w:themeColor="text1"/>
              </w:rPr>
            </w:rPrChange>
          </w:rPr>
          <w:delText xml:space="preserve">build following the protocols provided in the Kraken2 manual. </w:delText>
        </w:r>
      </w:del>
      <w:del w:id="2612" w:author="Ruijie Xu" w:date="2022-02-02T12:07:00Z">
        <w:r w:rsidR="00BB21F0" w:rsidRPr="002B42A7" w:rsidDel="00711753">
          <w:rPr>
            <w:rFonts w:ascii="Times New Roman" w:hAnsi="Times New Roman" w:cs="Times New Roman"/>
            <w:color w:val="000000" w:themeColor="text1"/>
            <w:highlight w:val="cyan"/>
            <w:rPrChange w:id="2613" w:author="Ruijie Xu" w:date="2022-03-10T12:31:00Z">
              <w:rPr>
                <w:color w:val="000000" w:themeColor="text1"/>
              </w:rPr>
            </w:rPrChange>
          </w:rPr>
          <w:delText>M</w:delText>
        </w:r>
      </w:del>
      <w:del w:id="2614" w:author="Ruijie Xu" w:date="2022-03-04T10:21:00Z">
        <w:r w:rsidR="00BB21F0" w:rsidRPr="002B42A7" w:rsidDel="0094647B">
          <w:rPr>
            <w:rFonts w:ascii="Times New Roman" w:hAnsi="Times New Roman" w:cs="Times New Roman"/>
            <w:color w:val="000000" w:themeColor="text1"/>
            <w:highlight w:val="cyan"/>
            <w:rPrChange w:id="2615" w:author="Ruijie Xu" w:date="2022-03-10T12:31:00Z">
              <w:rPr>
                <w:color w:val="000000" w:themeColor="text1"/>
              </w:rPr>
            </w:rPrChange>
          </w:rPr>
          <w:delText xml:space="preserve">axikraken2 DBs, </w:delText>
        </w:r>
      </w:del>
      <w:del w:id="2616" w:author="Ruijie Xu" w:date="2022-02-02T12:06:00Z">
        <w:r w:rsidR="00BB21F0" w:rsidRPr="002B42A7" w:rsidDel="00711753">
          <w:rPr>
            <w:rFonts w:ascii="Times New Roman" w:hAnsi="Times New Roman" w:cs="Times New Roman"/>
            <w:color w:val="000000" w:themeColor="text1"/>
            <w:highlight w:val="cyan"/>
            <w:rPrChange w:id="2617" w:author="Ruijie Xu" w:date="2022-03-10T12:31:00Z">
              <w:rPr>
                <w:color w:val="000000" w:themeColor="text1"/>
              </w:rPr>
            </w:rPrChange>
          </w:rPr>
          <w:delText>a</w:delText>
        </w:r>
        <w:r w:rsidR="00B5341A" w:rsidRPr="002B42A7" w:rsidDel="00711753">
          <w:rPr>
            <w:rFonts w:ascii="Times New Roman" w:hAnsi="Times New Roman" w:cs="Times New Roman"/>
            <w:color w:val="000000" w:themeColor="text1"/>
            <w:highlight w:val="cyan"/>
            <w:rPrChange w:id="2618" w:author="Ruijie Xu" w:date="2022-03-10T12:31:00Z">
              <w:rPr>
                <w:color w:val="000000" w:themeColor="text1"/>
              </w:rPr>
            </w:rPrChange>
          </w:rPr>
          <w:delText>lthough</w:delText>
        </w:r>
        <w:r w:rsidR="00C719C0" w:rsidRPr="002B42A7" w:rsidDel="00711753">
          <w:rPr>
            <w:rFonts w:ascii="Times New Roman" w:hAnsi="Times New Roman" w:cs="Times New Roman"/>
            <w:color w:val="000000" w:themeColor="text1"/>
            <w:highlight w:val="cyan"/>
            <w:rPrChange w:id="2619" w:author="Ruijie Xu" w:date="2022-03-10T12:31:00Z">
              <w:rPr>
                <w:color w:val="000000" w:themeColor="text1"/>
              </w:rPr>
            </w:rPrChange>
          </w:rPr>
          <w:delText xml:space="preserve"> </w:delText>
        </w:r>
      </w:del>
      <w:del w:id="2620" w:author="Ruijie Xu" w:date="2022-02-02T11:56:00Z">
        <w:r w:rsidR="00BB21F0" w:rsidRPr="002B42A7" w:rsidDel="009D5FBE">
          <w:rPr>
            <w:rFonts w:ascii="Times New Roman" w:hAnsi="Times New Roman" w:cs="Times New Roman"/>
            <w:color w:val="000000" w:themeColor="text1"/>
            <w:highlight w:val="cyan"/>
            <w:rPrChange w:id="2621" w:author="Ruijie Xu" w:date="2022-03-10T12:31:00Z">
              <w:rPr>
                <w:color w:val="000000" w:themeColor="text1"/>
              </w:rPr>
            </w:rPrChange>
          </w:rPr>
          <w:delText>could be</w:delText>
        </w:r>
      </w:del>
      <w:del w:id="2622" w:author="Ruijie Xu" w:date="2022-02-02T12:06:00Z">
        <w:r w:rsidR="00BB21F0" w:rsidRPr="002B42A7" w:rsidDel="00711753">
          <w:rPr>
            <w:rFonts w:ascii="Times New Roman" w:hAnsi="Times New Roman" w:cs="Times New Roman"/>
            <w:color w:val="000000" w:themeColor="text1"/>
            <w:highlight w:val="cyan"/>
            <w:rPrChange w:id="2623" w:author="Ruijie Xu" w:date="2022-03-10T12:31:00Z">
              <w:rPr>
                <w:color w:val="000000" w:themeColor="text1"/>
              </w:rPr>
            </w:rPrChange>
          </w:rPr>
          <w:delText xml:space="preserve"> downloaded directly</w:delText>
        </w:r>
      </w:del>
      <w:del w:id="2624" w:author="Ruijie Xu" w:date="2022-02-02T12:07:00Z">
        <w:r w:rsidR="00BB21F0" w:rsidRPr="002B42A7" w:rsidDel="00711753">
          <w:rPr>
            <w:rFonts w:ascii="Times New Roman" w:hAnsi="Times New Roman" w:cs="Times New Roman"/>
            <w:color w:val="000000" w:themeColor="text1"/>
            <w:highlight w:val="cyan"/>
            <w:rPrChange w:id="2625" w:author="Ruijie Xu" w:date="2022-03-10T12:31:00Z">
              <w:rPr>
                <w:color w:val="000000" w:themeColor="text1"/>
              </w:rPr>
            </w:rPrChange>
          </w:rPr>
          <w:delText>,</w:delText>
        </w:r>
      </w:del>
      <w:del w:id="2626" w:author="Ruijie Xu" w:date="2022-03-04T10:21:00Z">
        <w:r w:rsidR="00BB21F0" w:rsidRPr="002B42A7" w:rsidDel="0094647B">
          <w:rPr>
            <w:rFonts w:ascii="Times New Roman" w:hAnsi="Times New Roman" w:cs="Times New Roman"/>
            <w:color w:val="000000" w:themeColor="text1"/>
            <w:highlight w:val="cyan"/>
            <w:rPrChange w:id="2627" w:author="Ruijie Xu" w:date="2022-03-10T12:31:00Z">
              <w:rPr>
                <w:color w:val="000000" w:themeColor="text1"/>
              </w:rPr>
            </w:rPrChange>
          </w:rPr>
          <w:delText xml:space="preserve"> </w:delText>
        </w:r>
      </w:del>
      <w:del w:id="2628" w:author="Ruijie Xu" w:date="2022-02-02T11:57:00Z">
        <w:r w:rsidR="00BB21F0" w:rsidRPr="002B42A7" w:rsidDel="009D5FBE">
          <w:rPr>
            <w:rFonts w:ascii="Times New Roman" w:hAnsi="Times New Roman" w:cs="Times New Roman"/>
            <w:color w:val="000000" w:themeColor="text1"/>
            <w:highlight w:val="cyan"/>
            <w:rPrChange w:id="2629" w:author="Ruijie Xu" w:date="2022-03-10T12:31:00Z">
              <w:rPr>
                <w:color w:val="000000" w:themeColor="text1"/>
              </w:rPr>
            </w:rPrChange>
          </w:rPr>
          <w:delText xml:space="preserve">requires </w:delText>
        </w:r>
      </w:del>
      <w:del w:id="2630" w:author="Ruijie Xu" w:date="2022-03-04T10:21:00Z">
        <w:r w:rsidR="003C7FC9" w:rsidRPr="002B42A7" w:rsidDel="0094647B">
          <w:rPr>
            <w:rFonts w:ascii="Times New Roman" w:hAnsi="Times New Roman" w:cs="Times New Roman"/>
            <w:color w:val="000000" w:themeColor="text1"/>
            <w:highlight w:val="cyan"/>
            <w:rPrChange w:id="2631" w:author="Ruijie Xu" w:date="2022-03-10T12:31:00Z">
              <w:rPr>
                <w:color w:val="000000" w:themeColor="text1"/>
              </w:rPr>
            </w:rPrChange>
          </w:rPr>
          <w:delText xml:space="preserve">over 150 </w:delText>
        </w:r>
        <w:r w:rsidR="00BB21F0" w:rsidRPr="002B42A7" w:rsidDel="0094647B">
          <w:rPr>
            <w:rFonts w:ascii="Times New Roman" w:hAnsi="Times New Roman" w:cs="Times New Roman"/>
            <w:color w:val="000000" w:themeColor="text1"/>
            <w:highlight w:val="cyan"/>
            <w:rPrChange w:id="2632" w:author="Ruijie Xu" w:date="2022-03-10T12:31:00Z">
              <w:rPr>
                <w:color w:val="000000" w:themeColor="text1"/>
              </w:rPr>
            </w:rPrChange>
          </w:rPr>
          <w:delText xml:space="preserve">GB </w:delText>
        </w:r>
        <w:r w:rsidR="00B5341A" w:rsidRPr="002B42A7" w:rsidDel="0094647B">
          <w:rPr>
            <w:rFonts w:ascii="Times New Roman" w:hAnsi="Times New Roman" w:cs="Times New Roman"/>
            <w:color w:val="000000" w:themeColor="text1"/>
            <w:highlight w:val="cyan"/>
            <w:rPrChange w:id="2633" w:author="Ruijie Xu" w:date="2022-03-10T12:31:00Z">
              <w:rPr>
                <w:color w:val="000000" w:themeColor="text1"/>
              </w:rPr>
            </w:rPrChange>
          </w:rPr>
          <w:delText>memory</w:delText>
        </w:r>
        <w:r w:rsidR="003C7FC9" w:rsidRPr="002B42A7" w:rsidDel="0094647B">
          <w:rPr>
            <w:rFonts w:ascii="Times New Roman" w:hAnsi="Times New Roman" w:cs="Times New Roman"/>
            <w:color w:val="000000" w:themeColor="text1"/>
            <w:highlight w:val="cyan"/>
            <w:rPrChange w:id="2634" w:author="Ruijie Xu" w:date="2022-03-10T12:31:00Z">
              <w:rPr>
                <w:color w:val="000000" w:themeColor="text1"/>
              </w:rPr>
            </w:rPrChange>
          </w:rPr>
          <w:delText xml:space="preserve"> the workstation </w:delText>
        </w:r>
      </w:del>
      <w:del w:id="2635" w:author="Ruijie Xu" w:date="2022-02-02T11:57:00Z">
        <w:r w:rsidR="003C7FC9" w:rsidRPr="002B42A7" w:rsidDel="00547C20">
          <w:rPr>
            <w:rFonts w:ascii="Times New Roman" w:hAnsi="Times New Roman" w:cs="Times New Roman"/>
            <w:color w:val="000000" w:themeColor="text1"/>
            <w:highlight w:val="cyan"/>
            <w:rPrChange w:id="2636" w:author="Ruijie Xu" w:date="2022-03-10T12:31:00Z">
              <w:rPr>
                <w:color w:val="000000" w:themeColor="text1"/>
              </w:rPr>
            </w:rPrChange>
          </w:rPr>
          <w:delText>used for analysis</w:delText>
        </w:r>
      </w:del>
      <w:del w:id="2637" w:author="Ruijie Xu" w:date="2022-02-02T11:58:00Z">
        <w:r w:rsidR="003C7FC9" w:rsidRPr="002B42A7" w:rsidDel="00547C20">
          <w:rPr>
            <w:rFonts w:ascii="Times New Roman" w:hAnsi="Times New Roman" w:cs="Times New Roman"/>
            <w:color w:val="000000" w:themeColor="text1"/>
            <w:highlight w:val="cyan"/>
            <w:rPrChange w:id="2638" w:author="Ruijie Xu" w:date="2022-03-10T12:31:00Z">
              <w:rPr>
                <w:color w:val="000000" w:themeColor="text1"/>
              </w:rPr>
            </w:rPrChange>
          </w:rPr>
          <w:delText>.</w:delText>
        </w:r>
      </w:del>
      <w:del w:id="2639" w:author="Ruijie Xu" w:date="2022-03-04T10:21:00Z">
        <w:r w:rsidR="003C7FC9" w:rsidRPr="002B42A7" w:rsidDel="0094647B">
          <w:rPr>
            <w:rFonts w:ascii="Times New Roman" w:hAnsi="Times New Roman" w:cs="Times New Roman"/>
            <w:color w:val="000000" w:themeColor="text1"/>
            <w:highlight w:val="cyan"/>
            <w:rPrChange w:id="2640" w:author="Ruijie Xu" w:date="2022-03-10T12:31:00Z">
              <w:rPr>
                <w:color w:val="000000" w:themeColor="text1"/>
              </w:rPr>
            </w:rPrChange>
          </w:rPr>
          <w:delText xml:space="preserve"> </w:delText>
        </w:r>
      </w:del>
      <w:del w:id="2641" w:author="Ruijie Xu" w:date="2022-02-02T11:58:00Z">
        <w:r w:rsidR="003C7FC9" w:rsidRPr="002B42A7" w:rsidDel="00547C20">
          <w:rPr>
            <w:rFonts w:ascii="Times New Roman" w:hAnsi="Times New Roman" w:cs="Times New Roman"/>
            <w:color w:val="000000" w:themeColor="text1"/>
            <w:highlight w:val="cyan"/>
            <w:rPrChange w:id="2642" w:author="Ruijie Xu" w:date="2022-03-10T12:31:00Z">
              <w:rPr>
                <w:color w:val="000000" w:themeColor="text1"/>
              </w:rPr>
            </w:rPrChange>
          </w:rPr>
          <w:delText>W</w:delText>
        </w:r>
      </w:del>
      <w:del w:id="2643" w:author="Ruijie Xu" w:date="2022-03-04T10:21:00Z">
        <w:r w:rsidR="003C7FC9" w:rsidRPr="002B42A7" w:rsidDel="0094647B">
          <w:rPr>
            <w:rFonts w:ascii="Times New Roman" w:hAnsi="Times New Roman" w:cs="Times New Roman"/>
            <w:color w:val="000000" w:themeColor="text1"/>
            <w:highlight w:val="cyan"/>
            <w:rPrChange w:id="2644" w:author="Ruijie Xu" w:date="2022-03-10T12:31:00Z">
              <w:rPr>
                <w:color w:val="000000" w:themeColor="text1"/>
              </w:rPr>
            </w:rPrChange>
          </w:rPr>
          <w:delText>hile minikraken</w:delText>
        </w:r>
      </w:del>
      <w:del w:id="2645" w:author="Ruijie Xu" w:date="2022-02-27T10:54:00Z">
        <w:r w:rsidR="003C7FC9" w:rsidRPr="002B42A7" w:rsidDel="000D0D38">
          <w:rPr>
            <w:rFonts w:ascii="Times New Roman" w:hAnsi="Times New Roman" w:cs="Times New Roman"/>
            <w:color w:val="000000" w:themeColor="text1"/>
            <w:highlight w:val="cyan"/>
            <w:rPrChange w:id="2646" w:author="Ruijie Xu" w:date="2022-03-10T12:31:00Z">
              <w:rPr>
                <w:color w:val="000000" w:themeColor="text1"/>
              </w:rPr>
            </w:rPrChange>
          </w:rPr>
          <w:delText>V2</w:delText>
        </w:r>
      </w:del>
      <w:del w:id="2647" w:author="Ruijie Xu" w:date="2022-02-02T11:58:00Z">
        <w:r w:rsidR="003C7FC9" w:rsidRPr="002B42A7" w:rsidDel="00547C20">
          <w:rPr>
            <w:rFonts w:ascii="Times New Roman" w:hAnsi="Times New Roman" w:cs="Times New Roman"/>
            <w:color w:val="000000" w:themeColor="text1"/>
            <w:highlight w:val="cyan"/>
            <w:rPrChange w:id="2648" w:author="Ruijie Xu" w:date="2022-03-10T12:31:00Z">
              <w:rPr>
                <w:color w:val="000000" w:themeColor="text1"/>
              </w:rPr>
            </w:rPrChange>
          </w:rPr>
          <w:delText xml:space="preserve">, distributed by the developer of Kraken2, </w:delText>
        </w:r>
      </w:del>
      <w:del w:id="2649" w:author="Ruijie Xu" w:date="2022-02-02T12:06:00Z">
        <w:r w:rsidR="003C7FC9" w:rsidRPr="002B42A7" w:rsidDel="00711753">
          <w:rPr>
            <w:rFonts w:ascii="Times New Roman" w:hAnsi="Times New Roman" w:cs="Times New Roman"/>
            <w:color w:val="000000" w:themeColor="text1"/>
            <w:highlight w:val="cyan"/>
            <w:rPrChange w:id="2650" w:author="Ruijie Xu" w:date="2022-03-10T12:31:00Z">
              <w:rPr>
                <w:color w:val="000000" w:themeColor="text1"/>
              </w:rPr>
            </w:rPrChange>
          </w:rPr>
          <w:delText xml:space="preserve">only requires less than </w:delText>
        </w:r>
      </w:del>
      <w:del w:id="2651" w:author="Ruijie Xu" w:date="2022-03-04T10:21:00Z">
        <w:r w:rsidR="003C7FC9" w:rsidRPr="002B42A7" w:rsidDel="0094647B">
          <w:rPr>
            <w:rFonts w:ascii="Times New Roman" w:hAnsi="Times New Roman" w:cs="Times New Roman"/>
            <w:color w:val="000000" w:themeColor="text1"/>
            <w:highlight w:val="cyan"/>
            <w:rPrChange w:id="2652" w:author="Ruijie Xu" w:date="2022-03-10T12:31:00Z">
              <w:rPr>
                <w:color w:val="000000" w:themeColor="text1"/>
              </w:rPr>
            </w:rPrChange>
          </w:rPr>
          <w:delText xml:space="preserve">8GB. Customized </w:delText>
        </w:r>
      </w:del>
      <w:del w:id="2653" w:author="Ruijie Xu" w:date="2022-02-27T10:55:00Z">
        <w:r w:rsidR="003C7FC9" w:rsidRPr="002B42A7" w:rsidDel="00F30CE9">
          <w:rPr>
            <w:rFonts w:ascii="Times New Roman" w:hAnsi="Times New Roman" w:cs="Times New Roman"/>
            <w:color w:val="000000" w:themeColor="text1"/>
            <w:highlight w:val="cyan"/>
            <w:rPrChange w:id="2654" w:author="Ruijie Xu" w:date="2022-03-10T12:31:00Z">
              <w:rPr>
                <w:color w:val="000000" w:themeColor="text1"/>
              </w:rPr>
            </w:rPrChange>
          </w:rPr>
          <w:delText xml:space="preserve">database </w:delText>
        </w:r>
      </w:del>
      <w:del w:id="2655" w:author="Ruijie Xu" w:date="2022-03-04T10:21:00Z">
        <w:r w:rsidR="00C719C0" w:rsidRPr="002B42A7" w:rsidDel="0094647B">
          <w:rPr>
            <w:rFonts w:ascii="Times New Roman" w:hAnsi="Times New Roman" w:cs="Times New Roman"/>
            <w:color w:val="000000" w:themeColor="text1"/>
            <w:highlight w:val="cyan"/>
            <w:rPrChange w:id="2656" w:author="Ruijie Xu" w:date="2022-03-10T12:31:00Z">
              <w:rPr>
                <w:color w:val="000000" w:themeColor="text1"/>
              </w:rPr>
            </w:rPrChange>
          </w:rPr>
          <w:delText xml:space="preserve">(60 GB) </w:delText>
        </w:r>
        <w:bookmarkStart w:id="2657" w:name="OLE_LINK221"/>
        <w:bookmarkStart w:id="2658" w:name="OLE_LINK222"/>
        <w:r w:rsidR="003C7FC9" w:rsidRPr="002B42A7" w:rsidDel="0094647B">
          <w:rPr>
            <w:rFonts w:ascii="Times New Roman" w:hAnsi="Times New Roman" w:cs="Times New Roman"/>
            <w:color w:val="000000" w:themeColor="text1"/>
            <w:highlight w:val="cyan"/>
            <w:rPrChange w:id="2659" w:author="Ruijie Xu" w:date="2022-03-10T12:31:00Z">
              <w:rPr>
                <w:color w:val="000000" w:themeColor="text1"/>
              </w:rPr>
            </w:rPrChange>
          </w:rPr>
          <w:delText xml:space="preserve">was built with the same composition of the standard </w:delText>
        </w:r>
      </w:del>
      <w:del w:id="2660" w:author="Ruijie Xu" w:date="2022-02-27T10:55:00Z">
        <w:r w:rsidR="003C7FC9" w:rsidRPr="002B42A7" w:rsidDel="00F30CE9">
          <w:rPr>
            <w:rFonts w:ascii="Times New Roman" w:hAnsi="Times New Roman" w:cs="Times New Roman"/>
            <w:color w:val="000000" w:themeColor="text1"/>
            <w:highlight w:val="cyan"/>
            <w:rPrChange w:id="2661" w:author="Ruijie Xu" w:date="2022-03-10T12:31:00Z">
              <w:rPr>
                <w:color w:val="000000" w:themeColor="text1"/>
              </w:rPr>
            </w:rPrChange>
          </w:rPr>
          <w:delText>database</w:delText>
        </w:r>
      </w:del>
      <w:del w:id="2662" w:author="Ruijie Xu" w:date="2022-02-02T12:09:00Z">
        <w:r w:rsidR="00C719C0" w:rsidRPr="002B42A7" w:rsidDel="0054202F">
          <w:rPr>
            <w:rFonts w:ascii="Times New Roman" w:hAnsi="Times New Roman" w:cs="Times New Roman"/>
            <w:color w:val="000000" w:themeColor="text1"/>
            <w:highlight w:val="cyan"/>
            <w:rPrChange w:id="2663" w:author="Ruijie Xu" w:date="2022-03-10T12:31:00Z">
              <w:rPr>
                <w:color w:val="000000" w:themeColor="text1"/>
              </w:rPr>
            </w:rPrChange>
          </w:rPr>
          <w:delText xml:space="preserve"> (53 GB)</w:delText>
        </w:r>
      </w:del>
      <w:del w:id="2664" w:author="Ruijie Xu" w:date="2022-03-04T10:21:00Z">
        <w:r w:rsidR="003C7FC9" w:rsidRPr="002B42A7" w:rsidDel="0094647B">
          <w:rPr>
            <w:rFonts w:ascii="Times New Roman" w:hAnsi="Times New Roman" w:cs="Times New Roman"/>
            <w:color w:val="000000" w:themeColor="text1"/>
            <w:highlight w:val="cyan"/>
            <w:rPrChange w:id="2665" w:author="Ruijie Xu" w:date="2022-03-10T12:31:00Z">
              <w:rPr>
                <w:color w:val="000000" w:themeColor="text1"/>
              </w:rPr>
            </w:rPrChange>
          </w:rPr>
          <w:delText xml:space="preserve">, with the addition of the </w:delText>
        </w:r>
      </w:del>
      <w:del w:id="2666" w:author="Ruijie Xu" w:date="2022-02-02T12:09:00Z">
        <w:r w:rsidR="003C7FC9" w:rsidRPr="002B42A7" w:rsidDel="0054202F">
          <w:rPr>
            <w:rFonts w:ascii="Times New Roman" w:hAnsi="Times New Roman" w:cs="Times New Roman"/>
            <w:color w:val="000000" w:themeColor="text1"/>
            <w:highlight w:val="cyan"/>
            <w:rPrChange w:id="2667" w:author="Ruijie Xu" w:date="2022-03-10T12:31:00Z">
              <w:rPr>
                <w:color w:val="000000" w:themeColor="text1"/>
              </w:rPr>
            </w:rPrChange>
          </w:rPr>
          <w:delText xml:space="preserve">two </w:delText>
        </w:r>
      </w:del>
      <w:del w:id="2668" w:author="Ruijie Xu" w:date="2022-03-04T10:21:00Z">
        <w:r w:rsidR="003C7FC9" w:rsidRPr="002B42A7" w:rsidDel="0094647B">
          <w:rPr>
            <w:rFonts w:ascii="Times New Roman" w:hAnsi="Times New Roman" w:cs="Times New Roman"/>
            <w:color w:val="000000" w:themeColor="text1"/>
            <w:highlight w:val="cyan"/>
            <w:rPrChange w:id="2669" w:author="Ruijie Xu" w:date="2022-03-10T12:31:00Z">
              <w:rPr>
                <w:color w:val="000000" w:themeColor="text1"/>
              </w:rPr>
            </w:rPrChange>
          </w:rPr>
          <w:delText xml:space="preserve">Rattus </w:delText>
        </w:r>
      </w:del>
      <w:del w:id="2670" w:author="Ruijie Xu" w:date="2022-02-02T12:09:00Z">
        <w:r w:rsidR="003C7FC9" w:rsidRPr="002B42A7" w:rsidDel="0054202F">
          <w:rPr>
            <w:rFonts w:ascii="Times New Roman" w:hAnsi="Times New Roman" w:cs="Times New Roman"/>
            <w:color w:val="000000" w:themeColor="text1"/>
            <w:highlight w:val="cyan"/>
            <w:rPrChange w:id="2671" w:author="Ruijie Xu" w:date="2022-03-10T12:31:00Z">
              <w:rPr>
                <w:color w:val="000000" w:themeColor="text1"/>
              </w:rPr>
            </w:rPrChange>
          </w:rPr>
          <w:delText xml:space="preserve">genomes, which is the host </w:delText>
        </w:r>
      </w:del>
      <w:del w:id="2672" w:author="Ruijie Xu" w:date="2022-03-04T10:21:00Z">
        <w:r w:rsidR="003C7FC9" w:rsidRPr="002B42A7" w:rsidDel="0094647B">
          <w:rPr>
            <w:rFonts w:ascii="Times New Roman" w:hAnsi="Times New Roman" w:cs="Times New Roman"/>
            <w:color w:val="000000" w:themeColor="text1"/>
            <w:highlight w:val="cyan"/>
            <w:rPrChange w:id="2673" w:author="Ruijie Xu" w:date="2022-03-10T12:31:00Z">
              <w:rPr>
                <w:color w:val="000000" w:themeColor="text1"/>
              </w:rPr>
            </w:rPrChange>
          </w:rPr>
          <w:delText xml:space="preserve">species </w:delText>
        </w:r>
      </w:del>
      <w:del w:id="2674" w:author="Ruijie Xu" w:date="2022-02-02T12:09:00Z">
        <w:r w:rsidR="003C7FC9" w:rsidRPr="002B42A7" w:rsidDel="0054202F">
          <w:rPr>
            <w:rFonts w:ascii="Times New Roman" w:hAnsi="Times New Roman" w:cs="Times New Roman"/>
            <w:color w:val="000000" w:themeColor="text1"/>
            <w:highlight w:val="cyan"/>
            <w:rPrChange w:id="2675" w:author="Ruijie Xu" w:date="2022-03-10T12:31:00Z">
              <w:rPr>
                <w:color w:val="000000" w:themeColor="text1"/>
              </w:rPr>
            </w:rPrChange>
          </w:rPr>
          <w:delText xml:space="preserve">of </w:delText>
        </w:r>
      </w:del>
      <w:del w:id="2676" w:author="Ruijie Xu" w:date="2022-03-04T10:21:00Z">
        <w:r w:rsidR="003C7FC9" w:rsidRPr="002B42A7" w:rsidDel="0094647B">
          <w:rPr>
            <w:rFonts w:ascii="Times New Roman" w:hAnsi="Times New Roman" w:cs="Times New Roman"/>
            <w:color w:val="000000" w:themeColor="text1"/>
            <w:highlight w:val="cyan"/>
            <w:rPrChange w:id="2677" w:author="Ruijie Xu" w:date="2022-03-10T12:31:00Z">
              <w:rPr>
                <w:color w:val="000000" w:themeColor="text1"/>
              </w:rPr>
            </w:rPrChange>
          </w:rPr>
          <w:delText>the dataset</w:delText>
        </w:r>
        <w:bookmarkEnd w:id="2657"/>
        <w:bookmarkEnd w:id="2658"/>
        <w:r w:rsidR="003C7FC9" w:rsidRPr="002B42A7" w:rsidDel="0094647B">
          <w:rPr>
            <w:rFonts w:ascii="Times New Roman" w:hAnsi="Times New Roman" w:cs="Times New Roman"/>
            <w:color w:val="000000" w:themeColor="text1"/>
            <w:highlight w:val="cyan"/>
            <w:rPrChange w:id="2678" w:author="Ruijie Xu" w:date="2022-03-10T12:31:00Z">
              <w:rPr>
                <w:color w:val="000000" w:themeColor="text1"/>
              </w:rPr>
            </w:rPrChange>
          </w:rPr>
          <w:delText xml:space="preserve">. With 12 threads of CPU used on UGA’s high memory </w:delText>
        </w:r>
        <w:r w:rsidR="00A636DD" w:rsidRPr="002B42A7" w:rsidDel="0094647B">
          <w:rPr>
            <w:rFonts w:ascii="Times New Roman" w:hAnsi="Times New Roman" w:cs="Times New Roman"/>
            <w:color w:val="000000" w:themeColor="text1"/>
            <w:highlight w:val="cyan"/>
            <w:rPrChange w:id="2679" w:author="Ruijie Xu" w:date="2022-03-10T12:31:00Z">
              <w:rPr>
                <w:color w:val="000000" w:themeColor="text1"/>
              </w:rPr>
            </w:rPrChange>
          </w:rPr>
          <w:delText xml:space="preserve">computing node, the building of the customized database took ~15 hrs (Table I) to complete the building process. </w:delText>
        </w:r>
      </w:del>
      <w:del w:id="2680" w:author="Ruijie Xu" w:date="2022-02-02T11:59:00Z">
        <w:r w:rsidR="00C719C0" w:rsidRPr="002B42A7" w:rsidDel="00547C20">
          <w:rPr>
            <w:rFonts w:ascii="Times New Roman" w:hAnsi="Times New Roman" w:cs="Times New Roman"/>
            <w:color w:val="000000" w:themeColor="text1"/>
            <w:highlight w:val="cyan"/>
            <w:rPrChange w:id="2681" w:author="Ruijie Xu" w:date="2022-03-10T12:31:00Z">
              <w:rPr>
                <w:color w:val="000000" w:themeColor="text1"/>
              </w:rPr>
            </w:rPrChange>
          </w:rPr>
          <w:delText xml:space="preserve">Kraken2 </w:delText>
        </w:r>
      </w:del>
      <w:del w:id="2682" w:author="Ruijie Xu" w:date="2022-02-02T11:58:00Z">
        <w:r w:rsidR="00C719C0" w:rsidRPr="002B42A7" w:rsidDel="00547C20">
          <w:rPr>
            <w:rFonts w:ascii="Times New Roman" w:hAnsi="Times New Roman" w:cs="Times New Roman"/>
            <w:color w:val="000000" w:themeColor="text1"/>
            <w:highlight w:val="cyan"/>
            <w:rPrChange w:id="2683" w:author="Ruijie Xu" w:date="2022-03-10T12:31:00Z">
              <w:rPr>
                <w:color w:val="000000" w:themeColor="text1"/>
              </w:rPr>
            </w:rPrChange>
          </w:rPr>
          <w:delText xml:space="preserve">will </w:delText>
        </w:r>
      </w:del>
      <w:del w:id="2684" w:author="Ruijie Xu" w:date="2022-02-02T11:59:00Z">
        <w:r w:rsidR="00C719C0" w:rsidRPr="002B42A7" w:rsidDel="00547C20">
          <w:rPr>
            <w:rFonts w:ascii="Times New Roman" w:hAnsi="Times New Roman" w:cs="Times New Roman"/>
            <w:color w:val="000000" w:themeColor="text1"/>
            <w:highlight w:val="cyan"/>
            <w:rPrChange w:id="2685" w:author="Ruijie Xu" w:date="2022-03-10T12:31:00Z">
              <w:rPr>
                <w:color w:val="000000" w:themeColor="text1"/>
              </w:rPr>
            </w:rPrChange>
          </w:rPr>
          <w:delText>load</w:delText>
        </w:r>
      </w:del>
      <w:del w:id="2686" w:author="Ruijie Xu" w:date="2022-02-02T11:58:00Z">
        <w:r w:rsidR="00C719C0" w:rsidRPr="002B42A7" w:rsidDel="00547C20">
          <w:rPr>
            <w:rFonts w:ascii="Times New Roman" w:hAnsi="Times New Roman" w:cs="Times New Roman"/>
            <w:color w:val="000000" w:themeColor="text1"/>
            <w:highlight w:val="cyan"/>
            <w:rPrChange w:id="2687" w:author="Ruijie Xu" w:date="2022-03-10T12:31:00Z">
              <w:rPr>
                <w:color w:val="000000" w:themeColor="text1"/>
              </w:rPr>
            </w:rPrChange>
          </w:rPr>
          <w:delText>ed</w:delText>
        </w:r>
      </w:del>
      <w:del w:id="2688" w:author="Ruijie Xu" w:date="2022-02-02T11:59:00Z">
        <w:r w:rsidR="00C719C0" w:rsidRPr="002B42A7" w:rsidDel="00547C20">
          <w:rPr>
            <w:rFonts w:ascii="Times New Roman" w:hAnsi="Times New Roman" w:cs="Times New Roman"/>
            <w:color w:val="000000" w:themeColor="text1"/>
            <w:highlight w:val="cyan"/>
            <w:rPrChange w:id="2689" w:author="Ruijie Xu" w:date="2022-03-10T12:31:00Z">
              <w:rPr>
                <w:color w:val="000000" w:themeColor="text1"/>
              </w:rPr>
            </w:rPrChange>
          </w:rPr>
          <w:delText xml:space="preserve"> </w:delText>
        </w:r>
      </w:del>
      <w:del w:id="2690" w:author="Ruijie Xu" w:date="2022-02-02T11:58:00Z">
        <w:r w:rsidR="00C719C0" w:rsidRPr="002B42A7" w:rsidDel="00547C20">
          <w:rPr>
            <w:rFonts w:ascii="Times New Roman" w:hAnsi="Times New Roman" w:cs="Times New Roman"/>
            <w:color w:val="000000" w:themeColor="text1"/>
            <w:highlight w:val="cyan"/>
            <w:rPrChange w:id="2691" w:author="Ruijie Xu" w:date="2022-03-10T12:31:00Z">
              <w:rPr>
                <w:color w:val="000000" w:themeColor="text1"/>
              </w:rPr>
            </w:rPrChange>
          </w:rPr>
          <w:delText xml:space="preserve">database </w:delText>
        </w:r>
      </w:del>
      <w:del w:id="2692" w:author="Ruijie Xu" w:date="2022-02-02T11:59:00Z">
        <w:r w:rsidR="00C719C0" w:rsidRPr="002B42A7" w:rsidDel="00547C20">
          <w:rPr>
            <w:rFonts w:ascii="Times New Roman" w:hAnsi="Times New Roman" w:cs="Times New Roman"/>
            <w:color w:val="000000" w:themeColor="text1"/>
            <w:highlight w:val="cyan"/>
            <w:rPrChange w:id="2693" w:author="Ruijie Xu" w:date="2022-03-10T12:31:00Z">
              <w:rPr>
                <w:color w:val="000000" w:themeColor="text1"/>
              </w:rPr>
            </w:rPrChange>
          </w:rPr>
          <w:delText xml:space="preserve">selected into the </w:delText>
        </w:r>
        <w:r w:rsidR="00937EFC" w:rsidRPr="002B42A7" w:rsidDel="00547C20">
          <w:rPr>
            <w:rFonts w:ascii="Times New Roman" w:hAnsi="Times New Roman" w:cs="Times New Roman"/>
            <w:color w:val="000000" w:themeColor="text1"/>
            <w:highlight w:val="cyan"/>
            <w:rPrChange w:id="2694" w:author="Ruijie Xu" w:date="2022-03-10T12:31:00Z">
              <w:rPr>
                <w:color w:val="000000" w:themeColor="text1"/>
              </w:rPr>
            </w:rPrChange>
          </w:rPr>
          <w:delText>workstation</w:delText>
        </w:r>
        <w:r w:rsidR="00C719C0" w:rsidRPr="002B42A7" w:rsidDel="00547C20">
          <w:rPr>
            <w:rFonts w:ascii="Times New Roman" w:hAnsi="Times New Roman" w:cs="Times New Roman"/>
            <w:color w:val="000000" w:themeColor="text1"/>
            <w:highlight w:val="cyan"/>
            <w:rPrChange w:id="2695" w:author="Ruijie Xu" w:date="2022-03-10T12:31:00Z">
              <w:rPr>
                <w:color w:val="000000" w:themeColor="text1"/>
              </w:rPr>
            </w:rPrChange>
          </w:rPr>
          <w:delText xml:space="preserve"> for every analysis</w:delText>
        </w:r>
        <w:r w:rsidR="00937EFC" w:rsidRPr="002B42A7" w:rsidDel="00547C20">
          <w:rPr>
            <w:rFonts w:ascii="Times New Roman" w:hAnsi="Times New Roman" w:cs="Times New Roman"/>
            <w:color w:val="000000" w:themeColor="text1"/>
            <w:highlight w:val="cyan"/>
            <w:rPrChange w:id="2696" w:author="Ruijie Xu" w:date="2022-03-10T12:31:00Z">
              <w:rPr>
                <w:color w:val="000000" w:themeColor="text1"/>
              </w:rPr>
            </w:rPrChange>
          </w:rPr>
          <w:delText xml:space="preserve"> the software perform, thus the memory resources utilized during Kraken2’s analyses are directly correlated with the choice of the databases. </w:delText>
        </w:r>
      </w:del>
      <w:del w:id="2697" w:author="Ruijie Xu" w:date="2022-03-04T10:21:00Z">
        <w:r w:rsidR="00937EFC" w:rsidRPr="002B42A7" w:rsidDel="0094647B">
          <w:rPr>
            <w:rFonts w:ascii="Times New Roman" w:hAnsi="Times New Roman" w:cs="Times New Roman"/>
            <w:color w:val="000000" w:themeColor="text1"/>
            <w:highlight w:val="cyan"/>
            <w:rPrChange w:id="2698" w:author="Ruijie Xu" w:date="2022-03-10T12:31:00Z">
              <w:rPr>
                <w:color w:val="000000" w:themeColor="text1"/>
              </w:rPr>
            </w:rPrChange>
          </w:rPr>
          <w:delText xml:space="preserve">Time of the analyses also changes </w:delText>
        </w:r>
        <w:r w:rsidR="00F00266" w:rsidRPr="002B42A7" w:rsidDel="0094647B">
          <w:rPr>
            <w:rFonts w:ascii="Times New Roman" w:hAnsi="Times New Roman" w:cs="Times New Roman"/>
            <w:color w:val="000000" w:themeColor="text1"/>
            <w:highlight w:val="cyan"/>
            <w:rPrChange w:id="2699" w:author="Ruijie Xu" w:date="2022-03-10T12:31:00Z">
              <w:rPr>
                <w:color w:val="000000" w:themeColor="text1"/>
              </w:rPr>
            </w:rPrChange>
          </w:rPr>
          <w:delText xml:space="preserve">with the selection of the databases, but the differences is only in the range of </w:delText>
        </w:r>
      </w:del>
      <w:del w:id="2700" w:author="Ruijie Xu" w:date="2022-02-02T12:10:00Z">
        <w:r w:rsidR="00F00266" w:rsidRPr="002B42A7" w:rsidDel="0054202F">
          <w:rPr>
            <w:rFonts w:ascii="Times New Roman" w:hAnsi="Times New Roman" w:cs="Times New Roman"/>
            <w:color w:val="000000" w:themeColor="text1"/>
            <w:highlight w:val="cyan"/>
            <w:rPrChange w:id="2701" w:author="Ruijie Xu" w:date="2022-03-10T12:31:00Z">
              <w:rPr>
                <w:color w:val="000000" w:themeColor="text1"/>
              </w:rPr>
            </w:rPrChange>
          </w:rPr>
          <w:delText>seconds</w:delText>
        </w:r>
      </w:del>
      <w:del w:id="2702" w:author="Ruijie Xu" w:date="2022-03-04T10:21:00Z">
        <w:r w:rsidR="00F00266" w:rsidRPr="002B42A7" w:rsidDel="0094647B">
          <w:rPr>
            <w:rFonts w:ascii="Times New Roman" w:hAnsi="Times New Roman" w:cs="Times New Roman"/>
            <w:color w:val="000000" w:themeColor="text1"/>
            <w:highlight w:val="cyan"/>
            <w:rPrChange w:id="2703" w:author="Ruijie Xu" w:date="2022-03-10T12:31:00Z">
              <w:rPr>
                <w:color w:val="000000" w:themeColor="text1"/>
              </w:rPr>
            </w:rPrChange>
          </w:rPr>
          <w:delText>.</w:delText>
        </w:r>
        <w:r w:rsidR="00C719C0" w:rsidRPr="002B42A7" w:rsidDel="0094647B">
          <w:rPr>
            <w:rFonts w:ascii="Times New Roman" w:hAnsi="Times New Roman" w:cs="Times New Roman"/>
            <w:color w:val="000000" w:themeColor="text1"/>
            <w:highlight w:val="cyan"/>
            <w:rPrChange w:id="2704" w:author="Ruijie Xu" w:date="2022-03-10T12:31:00Z">
              <w:rPr>
                <w:color w:val="000000" w:themeColor="text1"/>
              </w:rPr>
            </w:rPrChange>
          </w:rPr>
          <w:delText xml:space="preserve"> </w:delText>
        </w:r>
      </w:del>
      <w:ins w:id="2705" w:author="Liliana Salvador" w:date="2022-02-23T19:34:00Z">
        <w:del w:id="2706" w:author="Ruijie Xu" w:date="2022-03-04T10:21:00Z">
          <w:r w:rsidR="00EE5D21" w:rsidRPr="002B42A7" w:rsidDel="0094647B">
            <w:rPr>
              <w:rFonts w:ascii="Times New Roman" w:hAnsi="Times New Roman" w:cs="Times New Roman"/>
              <w:color w:val="000000" w:themeColor="text1"/>
              <w:highlight w:val="cyan"/>
              <w:rPrChange w:id="2707" w:author="Ruijie Xu" w:date="2022-03-10T12:31:00Z">
                <w:rPr>
                  <w:color w:val="000000" w:themeColor="text1"/>
                </w:rPr>
              </w:rPrChange>
            </w:rPr>
            <w:delText>,these</w:delText>
          </w:r>
        </w:del>
      </w:ins>
      <w:ins w:id="2708" w:author="Liliana Salvador" w:date="2022-02-23T19:35:00Z">
        <w:del w:id="2709" w:author="Ruijie Xu" w:date="2022-03-04T10:21:00Z">
          <w:r w:rsidR="00EE5D21" w:rsidRPr="002B42A7" w:rsidDel="0094647B">
            <w:rPr>
              <w:rFonts w:ascii="Times New Roman" w:hAnsi="Times New Roman" w:cs="Times New Roman"/>
              <w:color w:val="000000" w:themeColor="text1"/>
              <w:highlight w:val="cyan"/>
              <w:rPrChange w:id="2710" w:author="Ruijie Xu" w:date="2022-03-10T12:31:00Z">
                <w:rPr>
                  <w:color w:val="000000" w:themeColor="text1"/>
                </w:rPr>
              </w:rPrChange>
            </w:rPr>
            <w:delText xml:space="preserve"> weresoftware</w:delText>
          </w:r>
        </w:del>
      </w:ins>
      <w:ins w:id="2711" w:author="Ruijie Xu" w:date="2022-03-16T16:17:00Z">
        <w:r w:rsidR="0012207D">
          <w:rPr>
            <w:rFonts w:ascii="Times New Roman" w:hAnsi="Times New Roman" w:cs="Times New Roman"/>
            <w:color w:val="000000" w:themeColor="text1"/>
            <w:highlight w:val="cyan"/>
          </w:rPr>
          <w:t xml:space="preserve">Alignment-free </w:t>
        </w:r>
      </w:ins>
      <w:ins w:id="2712" w:author="Liliana Salvador" w:date="2022-03-08T18:50:00Z">
        <w:del w:id="2713" w:author="Ruijie Xu" w:date="2022-03-16T16:16:00Z">
          <w:r w:rsidR="00EF1969" w:rsidRPr="002B42A7" w:rsidDel="0012207D">
            <w:rPr>
              <w:rFonts w:ascii="Times New Roman" w:hAnsi="Times New Roman" w:cs="Times New Roman"/>
              <w:color w:val="000000" w:themeColor="text1"/>
              <w:highlight w:val="cyan"/>
              <w:rPrChange w:id="2714" w:author="Ruijie Xu" w:date="2022-03-10T12:31:00Z">
                <w:rPr>
                  <w:color w:val="000000" w:themeColor="text1"/>
                  <w:highlight w:val="cyan"/>
                </w:rPr>
              </w:rPrChange>
            </w:rPr>
            <w:delText>d</w:delText>
          </w:r>
        </w:del>
      </w:ins>
      <w:ins w:id="2715" w:author="Liliana Salvador" w:date="2022-03-16T09:08:00Z">
        <w:del w:id="2716" w:author="Ruijie Xu" w:date="2022-03-16T16:16:00Z">
          <w:r w:rsidR="0028463C" w:rsidDel="0012207D">
            <w:rPr>
              <w:rFonts w:ascii="Times New Roman" w:hAnsi="Times New Roman" w:cs="Times New Roman"/>
              <w:color w:val="000000" w:themeColor="text1"/>
              <w:highlight w:val="cyan"/>
            </w:rPr>
            <w:delText xml:space="preserve">needed the </w:delText>
          </w:r>
        </w:del>
      </w:ins>
      <w:ins w:id="2717" w:author="Liliana Salvador" w:date="2022-03-08T18:44:00Z">
        <w:del w:id="2718" w:author="Ruijie Xu" w:date="2022-03-16T16:16:00Z">
          <w:r w:rsidR="00541FAA" w:rsidRPr="002B42A7" w:rsidDel="0012207D">
            <w:rPr>
              <w:rFonts w:ascii="Times New Roman" w:hAnsi="Times New Roman" w:cs="Times New Roman"/>
              <w:color w:val="000000" w:themeColor="text1"/>
              <w:highlight w:val="cyan"/>
              <w:rPrChange w:id="2719" w:author="Ruijie Xu" w:date="2022-03-10T12:31:00Z">
                <w:rPr>
                  <w:color w:val="000000" w:themeColor="text1"/>
                  <w:highlight w:val="cyan"/>
                </w:rPr>
              </w:rPrChange>
            </w:rPr>
            <w:delText>t</w:delText>
          </w:r>
        </w:del>
      </w:ins>
      <w:ins w:id="2720" w:author="Liliana Salvador" w:date="2022-03-08T18:45:00Z">
        <w:del w:id="2721" w:author="Ruijie Xu" w:date="2022-03-16T16:16:00Z">
          <w:r w:rsidR="00541FAA" w:rsidRPr="002B42A7" w:rsidDel="0012207D">
            <w:rPr>
              <w:rFonts w:ascii="Times New Roman" w:hAnsi="Times New Roman" w:cs="Times New Roman"/>
              <w:color w:val="000000" w:themeColor="text1"/>
              <w:highlight w:val="cyan"/>
              <w:rPrChange w:id="2722" w:author="Ruijie Xu" w:date="2022-03-10T12:31:00Z">
                <w:rPr>
                  <w:color w:val="000000" w:themeColor="text1"/>
                  <w:highlight w:val="cyan"/>
                </w:rPr>
              </w:rPrChange>
            </w:rPr>
            <w:delText>of them</w:delText>
          </w:r>
        </w:del>
      </w:ins>
      <w:ins w:id="2723" w:author="Liliana Salvador" w:date="2022-03-08T18:50:00Z">
        <w:del w:id="2724" w:author="Ruijie Xu" w:date="2022-03-16T16:16:00Z">
          <w:r w:rsidR="00EF1969" w:rsidRPr="002B42A7" w:rsidDel="0012207D">
            <w:rPr>
              <w:rFonts w:ascii="Times New Roman" w:hAnsi="Times New Roman" w:cs="Times New Roman"/>
              <w:color w:val="000000" w:themeColor="text1"/>
              <w:highlight w:val="cyan"/>
              <w:rPrChange w:id="2725" w:author="Ruijie Xu" w:date="2022-03-10T12:31:00Z">
                <w:rPr>
                  <w:color w:val="000000" w:themeColor="text1"/>
                  <w:highlight w:val="cyan"/>
                </w:rPr>
              </w:rPrChange>
            </w:rPr>
            <w:delText>d</w:delText>
          </w:r>
        </w:del>
      </w:ins>
      <w:ins w:id="2726" w:author="Ruijie Xu" w:date="2022-03-04T10:33:00Z">
        <w:del w:id="2727" w:author="Liliana Salvador" w:date="2022-03-16T09:09:00Z">
          <w:r w:rsidR="006D3A0D" w:rsidRPr="002B42A7" w:rsidDel="0028463C">
            <w:rPr>
              <w:rFonts w:ascii="Times New Roman" w:hAnsi="Times New Roman" w:cs="Times New Roman"/>
              <w:color w:val="000000" w:themeColor="text1"/>
              <w:highlight w:val="cyan"/>
              <w:rPrChange w:id="2728" w:author="Ruijie Xu" w:date="2022-03-10T12:31:00Z">
                <w:rPr>
                  <w:color w:val="000000" w:themeColor="text1"/>
                </w:rPr>
              </w:rPrChange>
            </w:rPr>
            <w:delText>For</w:delText>
          </w:r>
        </w:del>
      </w:ins>
      <w:ins w:id="2729" w:author="Ruijie Xu" w:date="2022-03-04T10:29:00Z">
        <w:del w:id="2730" w:author="Liliana Salvador" w:date="2022-03-16T09:09:00Z">
          <w:r w:rsidR="00A310DB" w:rsidRPr="002B42A7" w:rsidDel="0028463C">
            <w:rPr>
              <w:rFonts w:ascii="Times New Roman" w:hAnsi="Times New Roman" w:cs="Times New Roman"/>
              <w:color w:val="000000" w:themeColor="text1"/>
              <w:highlight w:val="cyan"/>
              <w:rPrChange w:id="2731" w:author="Ruijie Xu" w:date="2022-03-10T12:31:00Z">
                <w:rPr>
                  <w:color w:val="000000" w:themeColor="text1"/>
                </w:rPr>
              </w:rPrChange>
            </w:rPr>
            <w:delText xml:space="preserve"> </w:delText>
          </w:r>
        </w:del>
      </w:ins>
      <w:ins w:id="2732" w:author="Ruijie Xu" w:date="2022-03-04T10:28:00Z">
        <w:del w:id="2733" w:author="Liliana Salvador" w:date="2022-03-16T09:09:00Z">
          <w:r w:rsidR="00A310DB" w:rsidRPr="002B42A7" w:rsidDel="0028463C">
            <w:rPr>
              <w:rFonts w:ascii="Times New Roman" w:hAnsi="Times New Roman" w:cs="Times New Roman"/>
              <w:color w:val="000000" w:themeColor="text1"/>
              <w:highlight w:val="cyan"/>
              <w:rPrChange w:id="2734" w:author="Ruijie Xu" w:date="2022-03-10T12:31:00Z">
                <w:rPr>
                  <w:color w:val="000000" w:themeColor="text1"/>
                </w:rPr>
              </w:rPrChange>
            </w:rPr>
            <w:delText>s</w:delText>
          </w:r>
        </w:del>
      </w:ins>
      <w:ins w:id="2735" w:author="Ruijie Xu" w:date="2022-03-16T16:16:00Z">
        <w:r w:rsidR="0012207D">
          <w:rPr>
            <w:rFonts w:ascii="Times New Roman" w:hAnsi="Times New Roman" w:cs="Times New Roman"/>
            <w:color w:val="000000" w:themeColor="text1"/>
            <w:highlight w:val="cyan"/>
          </w:rPr>
          <w:t>s</w:t>
        </w:r>
      </w:ins>
      <w:ins w:id="2736" w:author="Liliana Salvador" w:date="2022-03-16T09:09:00Z">
        <w:del w:id="2737" w:author="Ruijie Xu" w:date="2022-03-16T16:16:00Z">
          <w:r w:rsidR="0028463C" w:rsidDel="0012207D">
            <w:rPr>
              <w:rFonts w:ascii="Times New Roman" w:hAnsi="Times New Roman" w:cs="Times New Roman"/>
              <w:color w:val="000000" w:themeColor="text1"/>
              <w:highlight w:val="cyan"/>
            </w:rPr>
            <w:delText>S</w:delText>
          </w:r>
        </w:del>
      </w:ins>
      <w:ins w:id="2738" w:author="Ruijie Xu" w:date="2022-03-04T10:28:00Z">
        <w:r w:rsidR="00A310DB" w:rsidRPr="002B42A7">
          <w:rPr>
            <w:rFonts w:ascii="Times New Roman" w:hAnsi="Times New Roman" w:cs="Times New Roman"/>
            <w:color w:val="000000" w:themeColor="text1"/>
            <w:highlight w:val="cyan"/>
            <w:rPrChange w:id="2739" w:author="Ruijie Xu" w:date="2022-03-10T12:31:00Z">
              <w:rPr>
                <w:color w:val="000000" w:themeColor="text1"/>
              </w:rPr>
            </w:rPrChange>
          </w:rPr>
          <w:t>oftware</w:t>
        </w:r>
      </w:ins>
      <w:ins w:id="2740" w:author="Ruijie Xu" w:date="2022-03-16T16:18:00Z">
        <w:r w:rsidR="002D2CD7" w:rsidRPr="001B63D1">
          <w:rPr>
            <w:rFonts w:ascii="Times New Roman" w:hAnsi="Times New Roman" w:cs="Times New Roman"/>
            <w:color w:val="000000" w:themeColor="text1"/>
            <w:highlight w:val="cyan"/>
          </w:rPr>
          <w:t xml:space="preserve">, CLARK and CLARK-s, </w:t>
        </w:r>
      </w:ins>
      <w:ins w:id="2741" w:author="Ruijie Xu" w:date="2022-03-04T10:33:00Z">
        <w:r w:rsidR="006D3A0D" w:rsidRPr="002B42A7">
          <w:rPr>
            <w:rFonts w:ascii="Times New Roman" w:hAnsi="Times New Roman" w:cs="Times New Roman"/>
            <w:color w:val="000000" w:themeColor="text1"/>
            <w:highlight w:val="cyan"/>
            <w:rPrChange w:id="2742" w:author="Ruijie Xu" w:date="2022-03-10T12:31:00Z">
              <w:rPr>
                <w:color w:val="000000" w:themeColor="text1"/>
              </w:rPr>
            </w:rPrChange>
          </w:rPr>
          <w:t>without pre-built DBs available</w:t>
        </w:r>
      </w:ins>
      <w:ins w:id="2743" w:author="Ruijie Xu" w:date="2022-03-16T16:18:00Z">
        <w:r w:rsidR="002D2CD7">
          <w:rPr>
            <w:rFonts w:ascii="Times New Roman" w:hAnsi="Times New Roman" w:cs="Times New Roman"/>
            <w:color w:val="000000" w:themeColor="text1"/>
            <w:highlight w:val="cyan"/>
          </w:rPr>
          <w:t xml:space="preserve"> </w:t>
        </w:r>
      </w:ins>
      <w:ins w:id="2744" w:author="Ruijie Xu" w:date="2022-03-04T10:22:00Z">
        <w:r w:rsidR="00711145" w:rsidRPr="002B42A7">
          <w:rPr>
            <w:rFonts w:ascii="Times New Roman" w:hAnsi="Times New Roman" w:cs="Times New Roman"/>
            <w:color w:val="000000" w:themeColor="text1"/>
            <w:highlight w:val="cyan"/>
            <w:rPrChange w:id="2745" w:author="Ruijie Xu" w:date="2022-03-10T12:31:00Z">
              <w:rPr>
                <w:color w:val="000000" w:themeColor="text1"/>
              </w:rPr>
            </w:rPrChange>
          </w:rPr>
          <w:t xml:space="preserve">required </w:t>
        </w:r>
      </w:ins>
      <w:ins w:id="2746" w:author="Ruijie Xu" w:date="2022-03-04T10:39:00Z">
        <w:r w:rsidR="00843F75" w:rsidRPr="002B42A7">
          <w:rPr>
            <w:rFonts w:ascii="Times New Roman" w:hAnsi="Times New Roman" w:cs="Times New Roman"/>
            <w:color w:val="000000" w:themeColor="text1"/>
            <w:highlight w:val="cyan"/>
            <w:rPrChange w:id="2747" w:author="Ruijie Xu" w:date="2022-03-10T12:31:00Z">
              <w:rPr>
                <w:color w:val="000000" w:themeColor="text1"/>
              </w:rPr>
            </w:rPrChange>
          </w:rPr>
          <w:t xml:space="preserve">the </w:t>
        </w:r>
      </w:ins>
      <w:ins w:id="2748" w:author="Ruijie Xu" w:date="2022-03-04T10:22:00Z">
        <w:r w:rsidR="00711145" w:rsidRPr="002B42A7">
          <w:rPr>
            <w:rFonts w:ascii="Times New Roman" w:hAnsi="Times New Roman" w:cs="Times New Roman"/>
            <w:color w:val="000000" w:themeColor="text1"/>
            <w:highlight w:val="cyan"/>
            <w:rPrChange w:id="2749" w:author="Ruijie Xu" w:date="2022-03-10T12:31:00Z">
              <w:rPr>
                <w:color w:val="000000" w:themeColor="text1"/>
              </w:rPr>
            </w:rPrChange>
          </w:rPr>
          <w:t xml:space="preserve">most </w:t>
        </w:r>
      </w:ins>
      <w:ins w:id="2750" w:author="Ruijie Xu" w:date="2022-03-04T10:23:00Z">
        <w:r w:rsidR="00711145" w:rsidRPr="002B42A7">
          <w:rPr>
            <w:rFonts w:ascii="Times New Roman" w:hAnsi="Times New Roman" w:cs="Times New Roman"/>
            <w:color w:val="000000" w:themeColor="text1"/>
            <w:highlight w:val="cyan"/>
            <w:rPrChange w:id="2751" w:author="Ruijie Xu" w:date="2022-03-10T12:31:00Z">
              <w:rPr>
                <w:color w:val="000000" w:themeColor="text1"/>
              </w:rPr>
            </w:rPrChange>
          </w:rPr>
          <w:t xml:space="preserve">computational resources </w:t>
        </w:r>
      </w:ins>
      <w:ins w:id="2752" w:author="Ruijie Xu" w:date="2022-03-04T10:24:00Z">
        <w:r w:rsidR="00711145" w:rsidRPr="002B42A7">
          <w:rPr>
            <w:rFonts w:ascii="Times New Roman" w:hAnsi="Times New Roman" w:cs="Times New Roman"/>
            <w:color w:val="000000" w:themeColor="text1"/>
            <w:highlight w:val="cyan"/>
            <w:rPrChange w:id="2753" w:author="Ruijie Xu" w:date="2022-03-10T12:31:00Z">
              <w:rPr>
                <w:color w:val="000000" w:themeColor="text1"/>
              </w:rPr>
            </w:rPrChange>
          </w:rPr>
          <w:t>and</w:t>
        </w:r>
        <w:del w:id="2754" w:author="Liliana Salvador" w:date="2022-03-08T18:49:00Z">
          <w:r w:rsidR="00711145" w:rsidRPr="002B42A7" w:rsidDel="00EF1969">
            <w:rPr>
              <w:rFonts w:ascii="Times New Roman" w:hAnsi="Times New Roman" w:cs="Times New Roman"/>
              <w:color w:val="000000" w:themeColor="text1"/>
              <w:highlight w:val="cyan"/>
              <w:rPrChange w:id="2755" w:author="Ruijie Xu" w:date="2022-03-10T12:31:00Z">
                <w:rPr>
                  <w:color w:val="000000" w:themeColor="text1"/>
                </w:rPr>
              </w:rPrChange>
            </w:rPr>
            <w:delText xml:space="preserve"> longest</w:delText>
          </w:r>
        </w:del>
        <w:r w:rsidR="00711145" w:rsidRPr="002B42A7">
          <w:rPr>
            <w:rFonts w:ascii="Times New Roman" w:hAnsi="Times New Roman" w:cs="Times New Roman"/>
            <w:color w:val="000000" w:themeColor="text1"/>
            <w:highlight w:val="cyan"/>
            <w:rPrChange w:id="2756" w:author="Ruijie Xu" w:date="2022-03-10T12:31:00Z">
              <w:rPr>
                <w:color w:val="000000" w:themeColor="text1"/>
              </w:rPr>
            </w:rPrChange>
          </w:rPr>
          <w:t xml:space="preserve"> time for</w:t>
        </w:r>
      </w:ins>
      <w:ins w:id="2757" w:author="Ruijie Xu" w:date="2022-03-04T10:23:00Z">
        <w:r w:rsidR="00711145" w:rsidRPr="002B42A7">
          <w:rPr>
            <w:rFonts w:ascii="Times New Roman" w:hAnsi="Times New Roman" w:cs="Times New Roman"/>
            <w:color w:val="000000" w:themeColor="text1"/>
            <w:highlight w:val="cyan"/>
            <w:rPrChange w:id="2758" w:author="Ruijie Xu" w:date="2022-03-10T12:31:00Z">
              <w:rPr>
                <w:color w:val="000000" w:themeColor="text1"/>
              </w:rPr>
            </w:rPrChange>
          </w:rPr>
          <w:t xml:space="preserve"> </w:t>
        </w:r>
        <w:del w:id="2759" w:author="Liliana Salvador" w:date="2022-03-08T18:46:00Z">
          <w:r w:rsidR="00711145" w:rsidRPr="002B42A7" w:rsidDel="00541FAA">
            <w:rPr>
              <w:rFonts w:ascii="Times New Roman" w:hAnsi="Times New Roman" w:cs="Times New Roman"/>
              <w:color w:val="000000" w:themeColor="text1"/>
              <w:highlight w:val="cyan"/>
              <w:rPrChange w:id="2760" w:author="Ruijie Xu" w:date="2022-03-10T12:31:00Z">
                <w:rPr>
                  <w:color w:val="000000" w:themeColor="text1"/>
                </w:rPr>
              </w:rPrChange>
            </w:rPr>
            <w:delText>database</w:delText>
          </w:r>
        </w:del>
      </w:ins>
      <w:ins w:id="2761" w:author="Liliana Salvador" w:date="2022-03-08T18:46:00Z">
        <w:r w:rsidR="00541FAA" w:rsidRPr="002B42A7">
          <w:rPr>
            <w:rFonts w:ascii="Times New Roman" w:hAnsi="Times New Roman" w:cs="Times New Roman"/>
            <w:color w:val="000000" w:themeColor="text1"/>
            <w:highlight w:val="cyan"/>
            <w:rPrChange w:id="2762" w:author="Ruijie Xu" w:date="2022-03-10T12:31:00Z">
              <w:rPr>
                <w:color w:val="000000" w:themeColor="text1"/>
                <w:highlight w:val="cyan"/>
              </w:rPr>
            </w:rPrChange>
          </w:rPr>
          <w:t>DB</w:t>
        </w:r>
      </w:ins>
      <w:ins w:id="2763" w:author="Ruijie Xu" w:date="2022-03-04T10:23:00Z">
        <w:r w:rsidR="00711145" w:rsidRPr="002B42A7">
          <w:rPr>
            <w:rFonts w:ascii="Times New Roman" w:hAnsi="Times New Roman" w:cs="Times New Roman"/>
            <w:color w:val="000000" w:themeColor="text1"/>
            <w:highlight w:val="cyan"/>
            <w:rPrChange w:id="2764" w:author="Ruijie Xu" w:date="2022-03-10T12:31:00Z">
              <w:rPr>
                <w:color w:val="000000" w:themeColor="text1"/>
              </w:rPr>
            </w:rPrChange>
          </w:rPr>
          <w:t xml:space="preserve"> building</w:t>
        </w:r>
      </w:ins>
      <w:ins w:id="2765" w:author="Ruijie Xu" w:date="2022-03-04T10:36:00Z">
        <w:r w:rsidR="006D3A0D" w:rsidRPr="002B42A7">
          <w:rPr>
            <w:rFonts w:ascii="Times New Roman" w:hAnsi="Times New Roman" w:cs="Times New Roman"/>
            <w:color w:val="000000" w:themeColor="text1"/>
            <w:highlight w:val="cyan"/>
            <w:rPrChange w:id="2766" w:author="Ruijie Xu" w:date="2022-03-10T12:31:00Z">
              <w:rPr>
                <w:color w:val="000000" w:themeColor="text1"/>
              </w:rPr>
            </w:rPrChange>
          </w:rPr>
          <w:t xml:space="preserve"> (Table </w:t>
        </w:r>
      </w:ins>
      <w:ins w:id="2767" w:author="Liliana Salvador" w:date="2022-03-16T09:13:00Z">
        <w:r w:rsidR="0028463C">
          <w:rPr>
            <w:rFonts w:ascii="Times New Roman" w:hAnsi="Times New Roman" w:cs="Times New Roman"/>
            <w:color w:val="000000" w:themeColor="text1"/>
            <w:highlight w:val="cyan"/>
          </w:rPr>
          <w:t>1</w:t>
        </w:r>
      </w:ins>
      <w:ins w:id="2768" w:author="Ruijie Xu" w:date="2022-03-04T10:36:00Z">
        <w:del w:id="2769" w:author="Liliana Salvador" w:date="2022-03-16T09:11:00Z">
          <w:r w:rsidR="006D3A0D" w:rsidRPr="002B42A7" w:rsidDel="0028463C">
            <w:rPr>
              <w:rFonts w:ascii="Times New Roman" w:hAnsi="Times New Roman" w:cs="Times New Roman"/>
              <w:color w:val="000000" w:themeColor="text1"/>
              <w:highlight w:val="cyan"/>
              <w:rPrChange w:id="2770" w:author="Ruijie Xu" w:date="2022-03-10T12:31:00Z">
                <w:rPr>
                  <w:color w:val="000000" w:themeColor="text1"/>
                </w:rPr>
              </w:rPrChange>
            </w:rPr>
            <w:delText>I</w:delText>
          </w:r>
        </w:del>
        <w:r w:rsidR="006D3A0D" w:rsidRPr="002B42A7">
          <w:rPr>
            <w:rFonts w:ascii="Times New Roman" w:hAnsi="Times New Roman" w:cs="Times New Roman"/>
            <w:color w:val="000000" w:themeColor="text1"/>
            <w:highlight w:val="cyan"/>
            <w:rPrChange w:id="2771" w:author="Ruijie Xu" w:date="2022-03-10T12:31:00Z">
              <w:rPr>
                <w:color w:val="000000" w:themeColor="text1"/>
              </w:rPr>
            </w:rPrChange>
          </w:rPr>
          <w:t>)</w:t>
        </w:r>
      </w:ins>
      <w:ins w:id="2772" w:author="Ruijie Xu" w:date="2022-03-04T10:23:00Z">
        <w:r w:rsidR="00711145" w:rsidRPr="002B42A7">
          <w:rPr>
            <w:rFonts w:ascii="Times New Roman" w:hAnsi="Times New Roman" w:cs="Times New Roman"/>
            <w:color w:val="000000" w:themeColor="text1"/>
            <w:highlight w:val="cyan"/>
            <w:rPrChange w:id="2773" w:author="Ruijie Xu" w:date="2022-03-10T12:31:00Z">
              <w:rPr>
                <w:color w:val="000000" w:themeColor="text1"/>
              </w:rPr>
            </w:rPrChange>
          </w:rPr>
          <w:t xml:space="preserve">. </w:t>
        </w:r>
      </w:ins>
      <w:ins w:id="2774" w:author="Ruijie Xu" w:date="2022-03-10T11:54:00Z">
        <w:r w:rsidR="004235FA" w:rsidRPr="002B42A7">
          <w:rPr>
            <w:rFonts w:ascii="Times New Roman" w:hAnsi="Times New Roman" w:cs="Times New Roman"/>
            <w:color w:val="000000" w:themeColor="text1"/>
            <w:highlight w:val="cyan"/>
            <w:rPrChange w:id="2775" w:author="Ruijie Xu" w:date="2022-03-10T12:31:00Z">
              <w:rPr>
                <w:color w:val="000000" w:themeColor="text1"/>
                <w:highlight w:val="cyan"/>
              </w:rPr>
            </w:rPrChange>
          </w:rPr>
          <w:t xml:space="preserve">On the other hand, </w:t>
        </w:r>
      </w:ins>
      <w:ins w:id="2776" w:author="Ruijie Xu" w:date="2022-03-04T10:24:00Z">
        <w:del w:id="2777" w:author="Liliana Salvador" w:date="2022-03-08T18:49:00Z">
          <w:r w:rsidR="00711145" w:rsidRPr="002B42A7" w:rsidDel="00EF1969">
            <w:rPr>
              <w:rFonts w:ascii="Times New Roman" w:hAnsi="Times New Roman" w:cs="Times New Roman"/>
              <w:color w:val="000000" w:themeColor="text1"/>
              <w:highlight w:val="cyan"/>
              <w:rPrChange w:id="2778" w:author="Ruijie Xu" w:date="2022-03-10T12:31:00Z">
                <w:rPr>
                  <w:color w:val="000000" w:themeColor="text1"/>
                </w:rPr>
              </w:rPrChange>
            </w:rPr>
            <w:delText>On the other hand, a</w:delText>
          </w:r>
        </w:del>
      </w:ins>
      <w:ins w:id="2779" w:author="Ruijie Xu" w:date="2022-03-10T11:54:00Z">
        <w:r w:rsidR="004D0516" w:rsidRPr="002B42A7">
          <w:rPr>
            <w:rFonts w:ascii="Times New Roman" w:hAnsi="Times New Roman" w:cs="Times New Roman"/>
            <w:color w:val="000000" w:themeColor="text1"/>
            <w:highlight w:val="cyan"/>
            <w:rPrChange w:id="2780" w:author="Ruijie Xu" w:date="2022-03-10T12:31:00Z">
              <w:rPr>
                <w:color w:val="000000" w:themeColor="text1"/>
                <w:highlight w:val="cyan"/>
              </w:rPr>
            </w:rPrChange>
          </w:rPr>
          <w:t>a</w:t>
        </w:r>
      </w:ins>
      <w:ins w:id="2781" w:author="Liliana Salvador" w:date="2022-03-08T18:49:00Z">
        <w:del w:id="2782" w:author="Ruijie Xu" w:date="2022-03-10T11:54:00Z">
          <w:r w:rsidR="00EF1969" w:rsidRPr="002B42A7" w:rsidDel="004D0516">
            <w:rPr>
              <w:rFonts w:ascii="Times New Roman" w:hAnsi="Times New Roman" w:cs="Times New Roman"/>
              <w:color w:val="000000" w:themeColor="text1"/>
              <w:highlight w:val="cyan"/>
              <w:rPrChange w:id="2783" w:author="Ruijie Xu" w:date="2022-03-10T12:31:00Z">
                <w:rPr>
                  <w:color w:val="000000" w:themeColor="text1"/>
                  <w:highlight w:val="cyan"/>
                </w:rPr>
              </w:rPrChange>
            </w:rPr>
            <w:delText>A</w:delText>
          </w:r>
        </w:del>
      </w:ins>
      <w:ins w:id="2784" w:author="Ruijie Xu" w:date="2022-03-04T10:24:00Z">
        <w:r w:rsidR="00711145" w:rsidRPr="002B42A7">
          <w:rPr>
            <w:rFonts w:ascii="Times New Roman" w:hAnsi="Times New Roman" w:cs="Times New Roman"/>
            <w:color w:val="000000" w:themeColor="text1"/>
            <w:highlight w:val="cyan"/>
            <w:rPrChange w:id="2785" w:author="Ruijie Xu" w:date="2022-03-10T12:31:00Z">
              <w:rPr>
                <w:color w:val="000000" w:themeColor="text1"/>
              </w:rPr>
            </w:rPrChange>
          </w:rPr>
          <w:t>lignment-based software</w:t>
        </w:r>
      </w:ins>
      <w:ins w:id="2786" w:author="Ruijie Xu" w:date="2022-03-04T10:25:00Z">
        <w:r w:rsidR="00711145" w:rsidRPr="002B42A7">
          <w:rPr>
            <w:rFonts w:ascii="Times New Roman" w:hAnsi="Times New Roman" w:cs="Times New Roman"/>
            <w:color w:val="000000" w:themeColor="text1"/>
            <w:highlight w:val="cyan"/>
            <w:rPrChange w:id="2787" w:author="Ruijie Xu" w:date="2022-03-10T12:31:00Z">
              <w:rPr>
                <w:color w:val="000000" w:themeColor="text1"/>
              </w:rPr>
            </w:rPrChange>
          </w:rPr>
          <w:t xml:space="preserve">, </w:t>
        </w:r>
      </w:ins>
      <w:ins w:id="2788" w:author="Liliana Salvador" w:date="2022-03-16T09:13:00Z">
        <w:del w:id="2789" w:author="Ruijie Xu" w:date="2022-03-16T16:15:00Z">
          <w:r w:rsidR="0028463C" w:rsidDel="00AD5845">
            <w:rPr>
              <w:rFonts w:ascii="Times New Roman" w:hAnsi="Times New Roman" w:cs="Times New Roman"/>
              <w:color w:val="000000" w:themeColor="text1"/>
              <w:highlight w:val="cyan"/>
            </w:rPr>
            <w:delText xml:space="preserve">ex. </w:delText>
          </w:r>
        </w:del>
      </w:ins>
      <w:ins w:id="2790" w:author="Ruijie Xu" w:date="2022-03-04T10:25:00Z">
        <w:r w:rsidR="00711145" w:rsidRPr="002B42A7">
          <w:rPr>
            <w:rFonts w:ascii="Times New Roman" w:hAnsi="Times New Roman" w:cs="Times New Roman"/>
            <w:color w:val="000000" w:themeColor="text1"/>
            <w:highlight w:val="cyan"/>
            <w:rPrChange w:id="2791" w:author="Ruijie Xu" w:date="2022-03-10T12:31:00Z">
              <w:rPr>
                <w:color w:val="000000" w:themeColor="text1"/>
              </w:rPr>
            </w:rPrChange>
          </w:rPr>
          <w:t>BLASTN and Diamond</w:t>
        </w:r>
      </w:ins>
      <w:ins w:id="2792" w:author="Ruijie Xu" w:date="2022-03-04T10:35:00Z">
        <w:r w:rsidR="006D3A0D" w:rsidRPr="002B42A7">
          <w:rPr>
            <w:rFonts w:ascii="Times New Roman" w:hAnsi="Times New Roman" w:cs="Times New Roman"/>
            <w:color w:val="000000" w:themeColor="text1"/>
            <w:highlight w:val="cyan"/>
            <w:rPrChange w:id="2793" w:author="Ruijie Xu" w:date="2022-03-10T12:31:00Z">
              <w:rPr>
                <w:color w:val="000000" w:themeColor="text1"/>
              </w:rPr>
            </w:rPrChange>
          </w:rPr>
          <w:t xml:space="preserve">, </w:t>
        </w:r>
      </w:ins>
      <w:ins w:id="2794" w:author="Ruijie Xu" w:date="2022-03-04T10:34:00Z">
        <w:del w:id="2795" w:author="Liliana Salvador" w:date="2022-03-08T18:49:00Z">
          <w:r w:rsidR="006D3A0D" w:rsidRPr="002B42A7" w:rsidDel="00EF1969">
            <w:rPr>
              <w:rFonts w:ascii="Times New Roman" w:hAnsi="Times New Roman" w:cs="Times New Roman"/>
              <w:color w:val="000000" w:themeColor="text1"/>
              <w:highlight w:val="cyan"/>
              <w:rPrChange w:id="2796" w:author="Ruijie Xu" w:date="2022-03-10T12:31:00Z">
                <w:rPr>
                  <w:color w:val="000000" w:themeColor="text1"/>
                </w:rPr>
              </w:rPrChange>
            </w:rPr>
            <w:delText>ha</w:delText>
          </w:r>
        </w:del>
        <w:del w:id="2797" w:author="Liliana Salvador" w:date="2022-03-08T18:46:00Z">
          <w:r w:rsidR="006D3A0D" w:rsidRPr="002B42A7" w:rsidDel="00541FAA">
            <w:rPr>
              <w:rFonts w:ascii="Times New Roman" w:hAnsi="Times New Roman" w:cs="Times New Roman"/>
              <w:color w:val="000000" w:themeColor="text1"/>
              <w:highlight w:val="cyan"/>
              <w:rPrChange w:id="2798" w:author="Ruijie Xu" w:date="2022-03-10T12:31:00Z">
                <w:rPr>
                  <w:color w:val="000000" w:themeColor="text1"/>
                </w:rPr>
              </w:rPrChange>
            </w:rPr>
            <w:delText>s</w:delText>
          </w:r>
        </w:del>
        <w:del w:id="2799" w:author="Liliana Salvador" w:date="2022-03-08T18:49:00Z">
          <w:r w:rsidR="006D3A0D" w:rsidRPr="002B42A7" w:rsidDel="00EF1969">
            <w:rPr>
              <w:rFonts w:ascii="Times New Roman" w:hAnsi="Times New Roman" w:cs="Times New Roman"/>
              <w:color w:val="000000" w:themeColor="text1"/>
              <w:highlight w:val="cyan"/>
              <w:rPrChange w:id="2800" w:author="Ruijie Xu" w:date="2022-03-10T12:31:00Z">
                <w:rPr>
                  <w:color w:val="000000" w:themeColor="text1"/>
                </w:rPr>
              </w:rPrChange>
            </w:rPr>
            <w:delText xml:space="preserve"> </w:delText>
          </w:r>
        </w:del>
        <w:r w:rsidR="006D3A0D" w:rsidRPr="002B42A7">
          <w:rPr>
            <w:rFonts w:ascii="Times New Roman" w:hAnsi="Times New Roman" w:cs="Times New Roman"/>
            <w:color w:val="000000" w:themeColor="text1"/>
            <w:highlight w:val="cyan"/>
            <w:rPrChange w:id="2801" w:author="Ruijie Xu" w:date="2022-03-10T12:31:00Z">
              <w:rPr>
                <w:color w:val="000000" w:themeColor="text1"/>
              </w:rPr>
            </w:rPrChange>
          </w:rPr>
          <w:t>t</w:t>
        </w:r>
        <w:del w:id="2802" w:author="Liliana Salvador" w:date="2022-03-08T18:49:00Z">
          <w:r w:rsidR="006D3A0D" w:rsidRPr="002B42A7" w:rsidDel="00EF1969">
            <w:rPr>
              <w:rFonts w:ascii="Times New Roman" w:hAnsi="Times New Roman" w:cs="Times New Roman"/>
              <w:color w:val="000000" w:themeColor="text1"/>
              <w:highlight w:val="cyan"/>
              <w:rPrChange w:id="2803" w:author="Ruijie Xu" w:date="2022-03-10T12:31:00Z">
                <w:rPr>
                  <w:color w:val="000000" w:themeColor="text1"/>
                </w:rPr>
              </w:rPrChange>
            </w:rPr>
            <w:delText>aken</w:delText>
          </w:r>
        </w:del>
      </w:ins>
      <w:ins w:id="2804" w:author="Liliana Salvador" w:date="2022-03-08T18:49:00Z">
        <w:r w:rsidR="00EF1969" w:rsidRPr="002B42A7">
          <w:rPr>
            <w:rFonts w:ascii="Times New Roman" w:hAnsi="Times New Roman" w:cs="Times New Roman"/>
            <w:color w:val="000000" w:themeColor="text1"/>
            <w:highlight w:val="cyan"/>
            <w:rPrChange w:id="2805" w:author="Ruijie Xu" w:date="2022-03-10T12:31:00Z">
              <w:rPr>
                <w:color w:val="000000" w:themeColor="text1"/>
                <w:highlight w:val="cyan"/>
              </w:rPr>
            </w:rPrChange>
          </w:rPr>
          <w:t>ook</w:t>
        </w:r>
      </w:ins>
      <w:ins w:id="2806" w:author="Ruijie Xu" w:date="2022-03-04T10:34:00Z">
        <w:r w:rsidR="006D3A0D" w:rsidRPr="002B42A7">
          <w:rPr>
            <w:rFonts w:ascii="Times New Roman" w:hAnsi="Times New Roman" w:cs="Times New Roman"/>
            <w:color w:val="000000" w:themeColor="text1"/>
            <w:highlight w:val="cyan"/>
            <w:rPrChange w:id="2807" w:author="Ruijie Xu" w:date="2022-03-10T12:31:00Z">
              <w:rPr>
                <w:color w:val="000000" w:themeColor="text1"/>
              </w:rPr>
            </w:rPrChange>
          </w:rPr>
          <w:t xml:space="preserve"> the longe</w:t>
        </w:r>
      </w:ins>
      <w:ins w:id="2808" w:author="Ruijie Xu" w:date="2022-03-04T10:35:00Z">
        <w:r w:rsidR="006D3A0D" w:rsidRPr="002B42A7">
          <w:rPr>
            <w:rFonts w:ascii="Times New Roman" w:hAnsi="Times New Roman" w:cs="Times New Roman"/>
            <w:color w:val="000000" w:themeColor="text1"/>
            <w:highlight w:val="cyan"/>
            <w:rPrChange w:id="2809" w:author="Ruijie Xu" w:date="2022-03-10T12:31:00Z">
              <w:rPr>
                <w:color w:val="000000" w:themeColor="text1"/>
              </w:rPr>
            </w:rPrChange>
          </w:rPr>
          <w:t>st</w:t>
        </w:r>
      </w:ins>
      <w:ins w:id="2810" w:author="Liliana Salvador" w:date="2022-03-08T18:46:00Z">
        <w:r w:rsidR="00541FAA" w:rsidRPr="002B42A7">
          <w:rPr>
            <w:rFonts w:ascii="Times New Roman" w:hAnsi="Times New Roman" w:cs="Times New Roman"/>
            <w:color w:val="000000" w:themeColor="text1"/>
            <w:highlight w:val="cyan"/>
            <w:rPrChange w:id="2811" w:author="Ruijie Xu" w:date="2022-03-10T12:31:00Z">
              <w:rPr>
                <w:color w:val="000000" w:themeColor="text1"/>
                <w:highlight w:val="cyan"/>
              </w:rPr>
            </w:rPrChange>
          </w:rPr>
          <w:t xml:space="preserve"> time</w:t>
        </w:r>
      </w:ins>
      <w:ins w:id="2812" w:author="Ruijie Xu" w:date="2022-03-04T10:35:00Z">
        <w:r w:rsidR="006D3A0D" w:rsidRPr="002B42A7">
          <w:rPr>
            <w:rFonts w:ascii="Times New Roman" w:hAnsi="Times New Roman" w:cs="Times New Roman"/>
            <w:color w:val="000000" w:themeColor="text1"/>
            <w:highlight w:val="cyan"/>
            <w:rPrChange w:id="2813" w:author="Ruijie Xu" w:date="2022-03-10T12:31:00Z">
              <w:rPr>
                <w:color w:val="000000" w:themeColor="text1"/>
              </w:rPr>
            </w:rPrChange>
          </w:rPr>
          <w:t xml:space="preserve"> for </w:t>
        </w:r>
      </w:ins>
      <w:ins w:id="2814" w:author="Ruijie Xu" w:date="2022-03-04T10:37:00Z">
        <w:r w:rsidR="006D3A0D" w:rsidRPr="002B42A7">
          <w:rPr>
            <w:rFonts w:ascii="Times New Roman" w:hAnsi="Times New Roman" w:cs="Times New Roman"/>
            <w:color w:val="000000" w:themeColor="text1"/>
            <w:highlight w:val="cyan"/>
            <w:rPrChange w:id="2815" w:author="Ruijie Xu" w:date="2022-03-10T12:31:00Z">
              <w:rPr>
                <w:color w:val="000000" w:themeColor="text1"/>
              </w:rPr>
            </w:rPrChange>
          </w:rPr>
          <w:t>microbial profiling</w:t>
        </w:r>
      </w:ins>
      <w:ins w:id="2816" w:author="Ruijie Xu" w:date="2022-03-04T10:35:00Z">
        <w:r w:rsidR="006D3A0D" w:rsidRPr="002B42A7">
          <w:rPr>
            <w:rFonts w:ascii="Times New Roman" w:hAnsi="Times New Roman" w:cs="Times New Roman"/>
            <w:color w:val="000000" w:themeColor="text1"/>
            <w:highlight w:val="cyan"/>
            <w:rPrChange w:id="2817" w:author="Ruijie Xu" w:date="2022-03-10T12:31:00Z">
              <w:rPr>
                <w:color w:val="000000" w:themeColor="text1"/>
              </w:rPr>
            </w:rPrChange>
          </w:rPr>
          <w:t>.</w:t>
        </w:r>
      </w:ins>
    </w:p>
    <w:bookmarkEnd w:id="2452"/>
    <w:bookmarkEnd w:id="2453"/>
    <w:bookmarkEnd w:id="2454"/>
    <w:p w14:paraId="620DCC35" w14:textId="457EE632" w:rsidR="001329B6" w:rsidRPr="002B42A7" w:rsidRDefault="00D73618" w:rsidP="005912FB">
      <w:pPr>
        <w:spacing w:line="480" w:lineRule="auto"/>
        <w:rPr>
          <w:ins w:id="2818" w:author="Ruijie Xu" w:date="2022-02-27T13:40:00Z"/>
          <w:rFonts w:ascii="Times New Roman" w:hAnsi="Times New Roman" w:cs="Times New Roman"/>
          <w:b/>
          <w:bCs/>
          <w:color w:val="000000" w:themeColor="text1"/>
          <w:rPrChange w:id="2819" w:author="Ruijie Xu" w:date="2022-03-10T12:31:00Z">
            <w:rPr>
              <w:ins w:id="2820" w:author="Ruijie Xu" w:date="2022-02-27T13:40:00Z"/>
              <w:b/>
              <w:bCs/>
              <w:color w:val="000000" w:themeColor="text1"/>
            </w:rPr>
          </w:rPrChange>
        </w:rPr>
      </w:pPr>
      <w:ins w:id="2821" w:author="Ruijie Xu" w:date="2022-02-02T12:18:00Z">
        <w:r w:rsidRPr="002B42A7">
          <w:rPr>
            <w:rFonts w:ascii="Times New Roman" w:hAnsi="Times New Roman" w:cs="Times New Roman"/>
            <w:b/>
            <w:bCs/>
            <w:color w:val="000000" w:themeColor="text1"/>
            <w:rPrChange w:id="2822" w:author="Ruijie Xu" w:date="2022-03-10T12:31:00Z">
              <w:rPr>
                <w:color w:val="000000" w:themeColor="text1"/>
              </w:rPr>
            </w:rPrChange>
          </w:rPr>
          <w:t>Differences in Microbial Profiles Classified Using Different DBs and Software</w:t>
        </w:r>
      </w:ins>
    </w:p>
    <w:p w14:paraId="3051D752" w14:textId="7EFC19A6" w:rsidR="0052454F" w:rsidRPr="009E6746" w:rsidDel="00ED1003" w:rsidRDefault="002B774D" w:rsidP="005912FB">
      <w:pPr>
        <w:spacing w:line="480" w:lineRule="auto"/>
        <w:rPr>
          <w:del w:id="2823" w:author="Rajeev, Sree" w:date="2022-03-03T10:51:00Z"/>
          <w:rFonts w:ascii="Times New Roman" w:hAnsi="Times New Roman" w:cs="Times New Roman"/>
          <w:bCs/>
          <w:iCs/>
          <w:color w:val="000000" w:themeColor="text1"/>
          <w:highlight w:val="yellow"/>
          <w:rPrChange w:id="2824" w:author="Ruijie Xu" w:date="2022-03-11T14:16:00Z">
            <w:rPr>
              <w:del w:id="2825" w:author="Rajeev, Sree" w:date="2022-03-03T10:51:00Z"/>
              <w:bCs/>
              <w:iCs/>
              <w:color w:val="000000" w:themeColor="text1"/>
            </w:rPr>
          </w:rPrChange>
        </w:rPr>
      </w:pPr>
      <w:ins w:id="2826" w:author="Ruijie Xu" w:date="2022-03-04T13:52:00Z">
        <w:r w:rsidRPr="002B42A7">
          <w:rPr>
            <w:rFonts w:ascii="Times New Roman" w:hAnsi="Times New Roman" w:cs="Times New Roman"/>
            <w:bCs/>
            <w:iCs/>
            <w:color w:val="000000" w:themeColor="text1"/>
            <w:rPrChange w:id="2827" w:author="Ruijie Xu" w:date="2022-03-10T12:31:00Z">
              <w:rPr>
                <w:bCs/>
                <w:iCs/>
                <w:color w:val="000000" w:themeColor="text1"/>
              </w:rPr>
            </w:rPrChange>
          </w:rPr>
          <w:tab/>
        </w:r>
      </w:ins>
      <w:ins w:id="2828" w:author="Liliana Salvador" w:date="2022-03-16T09:14:00Z">
        <w:r w:rsidR="00CA0E7C">
          <w:rPr>
            <w:rFonts w:ascii="Times New Roman" w:hAnsi="Times New Roman" w:cs="Times New Roman"/>
            <w:bCs/>
            <w:iCs/>
            <w:color w:val="000000" w:themeColor="text1"/>
          </w:rPr>
          <w:t>The s</w:t>
        </w:r>
      </w:ins>
      <w:ins w:id="2829" w:author="Liliana Salvador" w:date="2022-03-16T09:13:00Z">
        <w:r w:rsidR="00CA0E7C">
          <w:rPr>
            <w:rFonts w:ascii="Times New Roman" w:hAnsi="Times New Roman" w:cs="Times New Roman"/>
            <w:bCs/>
            <w:iCs/>
            <w:color w:val="000000" w:themeColor="text1"/>
          </w:rPr>
          <w:t xml:space="preserve">tatistical </w:t>
        </w:r>
      </w:ins>
      <w:ins w:id="2830" w:author="Ruijie Xu" w:date="2022-02-27T13:40:00Z">
        <w:del w:id="2831" w:author="Rajeev, Sree" w:date="2022-03-03T10:51:00Z">
          <w:r w:rsidR="0052454F" w:rsidRPr="009E6746" w:rsidDel="00ED1003">
            <w:rPr>
              <w:rFonts w:ascii="Times New Roman" w:hAnsi="Times New Roman" w:cs="Times New Roman"/>
              <w:bCs/>
              <w:iCs/>
              <w:color w:val="000000" w:themeColor="text1"/>
              <w:highlight w:val="yellow"/>
              <w:rPrChange w:id="2832" w:author="Ruijie Xu" w:date="2022-03-11T14:16:00Z">
                <w:rPr>
                  <w:bCs/>
                  <w:i/>
                  <w:color w:val="000000" w:themeColor="text1"/>
                </w:rPr>
              </w:rPrChange>
            </w:rPr>
            <w:delText>Microbial profile comparison - DBs</w:delText>
          </w:r>
        </w:del>
      </w:ins>
    </w:p>
    <w:p w14:paraId="262DFADA" w14:textId="3C2B5503" w:rsidR="00F5051E" w:rsidRPr="002B42A7" w:rsidRDefault="00CA0E7C" w:rsidP="0012569E">
      <w:pPr>
        <w:spacing w:line="480" w:lineRule="auto"/>
        <w:rPr>
          <w:ins w:id="2833" w:author="Ruijie Xu" w:date="2022-02-27T13:40:00Z"/>
          <w:rFonts w:ascii="Times New Roman" w:hAnsi="Times New Roman" w:cs="Times New Roman"/>
          <w:color w:val="000000" w:themeColor="text1"/>
          <w:rPrChange w:id="2834" w:author="Ruijie Xu" w:date="2022-03-10T12:31:00Z">
            <w:rPr>
              <w:ins w:id="2835" w:author="Ruijie Xu" w:date="2022-02-27T13:40:00Z"/>
              <w:color w:val="000000" w:themeColor="text1"/>
            </w:rPr>
          </w:rPrChange>
        </w:rPr>
      </w:pPr>
      <w:ins w:id="2836" w:author="Liliana Salvador" w:date="2022-03-16T09:13:00Z">
        <w:r>
          <w:rPr>
            <w:rFonts w:ascii="Times New Roman" w:hAnsi="Times New Roman" w:cs="Times New Roman"/>
            <w:iCs/>
            <w:color w:val="000000" w:themeColor="text1"/>
            <w:highlight w:val="yellow"/>
          </w:rPr>
          <w:t>c</w:t>
        </w:r>
      </w:ins>
      <w:ins w:id="2837" w:author="Ruijie Xu" w:date="2022-03-10T11:55:00Z">
        <w:del w:id="2838" w:author="Liliana Salvador" w:date="2022-03-16T09:13:00Z">
          <w:r w:rsidR="0012569E" w:rsidRPr="009E6746" w:rsidDel="00CA0E7C">
            <w:rPr>
              <w:rFonts w:ascii="Times New Roman" w:hAnsi="Times New Roman" w:cs="Times New Roman"/>
              <w:iCs/>
              <w:color w:val="000000" w:themeColor="text1"/>
              <w:highlight w:val="yellow"/>
              <w:rPrChange w:id="2839" w:author="Ruijie Xu" w:date="2022-03-11T14:16:00Z">
                <w:rPr>
                  <w:iCs/>
                  <w:color w:val="000000" w:themeColor="text1"/>
                </w:rPr>
              </w:rPrChange>
            </w:rPr>
            <w:delText>C</w:delText>
          </w:r>
        </w:del>
      </w:ins>
      <w:ins w:id="2840" w:author="Ruijie Xu" w:date="2022-03-10T11:54:00Z">
        <w:r w:rsidR="00BC6C11" w:rsidRPr="009E6746">
          <w:rPr>
            <w:rFonts w:ascii="Times New Roman" w:hAnsi="Times New Roman" w:cs="Times New Roman"/>
            <w:iCs/>
            <w:color w:val="000000" w:themeColor="text1"/>
            <w:highlight w:val="yellow"/>
            <w:rPrChange w:id="2841" w:author="Ruijie Xu" w:date="2022-03-11T14:16:00Z">
              <w:rPr>
                <w:iCs/>
                <w:color w:val="000000" w:themeColor="text1"/>
              </w:rPr>
            </w:rPrChange>
          </w:rPr>
          <w:t>omparisons</w:t>
        </w:r>
      </w:ins>
      <w:ins w:id="2842" w:author="Ruijie Xu" w:date="2022-03-10T11:55:00Z">
        <w:r w:rsidR="0012569E" w:rsidRPr="009E6746">
          <w:rPr>
            <w:rFonts w:ascii="Times New Roman" w:hAnsi="Times New Roman" w:cs="Times New Roman"/>
            <w:iCs/>
            <w:color w:val="000000" w:themeColor="text1"/>
            <w:highlight w:val="yellow"/>
            <w:rPrChange w:id="2843" w:author="Ruijie Xu" w:date="2022-03-11T14:16:00Z">
              <w:rPr>
                <w:iCs/>
                <w:color w:val="000000" w:themeColor="text1"/>
              </w:rPr>
            </w:rPrChange>
          </w:rPr>
          <w:t xml:space="preserve"> </w:t>
        </w:r>
      </w:ins>
      <w:ins w:id="2844" w:author="Ruijie Xu" w:date="2022-03-11T11:40:00Z">
        <w:del w:id="2845" w:author="Liliana Salvador" w:date="2022-03-16T09:13:00Z">
          <w:r w:rsidR="008E506D" w:rsidRPr="009E6746" w:rsidDel="00CA0E7C">
            <w:rPr>
              <w:rFonts w:ascii="Times New Roman" w:hAnsi="Times New Roman" w:cs="Times New Roman"/>
              <w:iCs/>
              <w:color w:val="000000" w:themeColor="text1"/>
              <w:highlight w:val="yellow"/>
              <w:rPrChange w:id="2846" w:author="Ruijie Xu" w:date="2022-03-11T14:16:00Z">
                <w:rPr>
                  <w:rFonts w:ascii="Times New Roman" w:hAnsi="Times New Roman" w:cs="Times New Roman"/>
                  <w:iCs/>
                  <w:color w:val="000000" w:themeColor="text1"/>
                </w:rPr>
              </w:rPrChange>
            </w:rPr>
            <w:delText>statistics</w:delText>
          </w:r>
        </w:del>
      </w:ins>
      <w:ins w:id="2847" w:author="Ruijie Xu" w:date="2022-03-10T11:54:00Z">
        <w:del w:id="2848" w:author="Liliana Salvador" w:date="2022-03-16T09:13:00Z">
          <w:r w:rsidR="00BC6C11" w:rsidRPr="009E6746" w:rsidDel="00CA0E7C">
            <w:rPr>
              <w:rFonts w:ascii="Times New Roman" w:hAnsi="Times New Roman" w:cs="Times New Roman"/>
              <w:color w:val="000000" w:themeColor="text1"/>
              <w:highlight w:val="yellow"/>
              <w:rPrChange w:id="2849" w:author="Ruijie Xu" w:date="2022-03-11T14:16:00Z">
                <w:rPr>
                  <w:color w:val="000000" w:themeColor="text1"/>
                </w:rPr>
              </w:rPrChange>
            </w:rPr>
            <w:delText xml:space="preserve"> </w:delText>
          </w:r>
        </w:del>
      </w:ins>
      <w:ins w:id="2850" w:author="Ruijie Xu" w:date="2022-02-02T12:22:00Z">
        <w:r w:rsidR="003D5D8B" w:rsidRPr="009E6746">
          <w:rPr>
            <w:rFonts w:ascii="Times New Roman" w:hAnsi="Times New Roman" w:cs="Times New Roman"/>
            <w:color w:val="000000" w:themeColor="text1"/>
            <w:highlight w:val="yellow"/>
            <w:rPrChange w:id="2851" w:author="Ruijie Xu" w:date="2022-03-11T14:16:00Z">
              <w:rPr>
                <w:color w:val="000000" w:themeColor="text1"/>
              </w:rPr>
            </w:rPrChange>
          </w:rPr>
          <w:t xml:space="preserve">between </w:t>
        </w:r>
        <w:del w:id="2852" w:author="Liliana Salvador" w:date="2022-03-16T09:14:00Z">
          <w:r w:rsidR="003D5D8B" w:rsidRPr="009E6746" w:rsidDel="00CA0E7C">
            <w:rPr>
              <w:rFonts w:ascii="Times New Roman" w:hAnsi="Times New Roman" w:cs="Times New Roman"/>
              <w:color w:val="000000" w:themeColor="text1"/>
              <w:highlight w:val="yellow"/>
              <w:rPrChange w:id="2853" w:author="Ruijie Xu" w:date="2022-03-11T14:16:00Z">
                <w:rPr>
                  <w:color w:val="000000" w:themeColor="text1"/>
                </w:rPr>
              </w:rPrChange>
            </w:rPr>
            <w:delText xml:space="preserve">the </w:delText>
          </w:r>
        </w:del>
        <w:r w:rsidR="003D5D8B" w:rsidRPr="009E6746">
          <w:rPr>
            <w:rFonts w:ascii="Times New Roman" w:hAnsi="Times New Roman" w:cs="Times New Roman"/>
            <w:color w:val="000000" w:themeColor="text1"/>
            <w:highlight w:val="yellow"/>
            <w:rPrChange w:id="2854" w:author="Ruijie Xu" w:date="2022-03-11T14:16:00Z">
              <w:rPr>
                <w:color w:val="000000" w:themeColor="text1"/>
              </w:rPr>
            </w:rPrChange>
          </w:rPr>
          <w:t>microb</w:t>
        </w:r>
      </w:ins>
      <w:ins w:id="2855" w:author="Ruijie Xu" w:date="2022-02-02T12:23:00Z">
        <w:r w:rsidR="003D5D8B" w:rsidRPr="009E6746">
          <w:rPr>
            <w:rFonts w:ascii="Times New Roman" w:hAnsi="Times New Roman" w:cs="Times New Roman"/>
            <w:color w:val="000000" w:themeColor="text1"/>
            <w:highlight w:val="yellow"/>
            <w:rPrChange w:id="2856" w:author="Ruijie Xu" w:date="2022-03-11T14:16:00Z">
              <w:rPr>
                <w:color w:val="000000" w:themeColor="text1"/>
              </w:rPr>
            </w:rPrChange>
          </w:rPr>
          <w:t>ial profiles of the rat samples when different DB</w:t>
        </w:r>
      </w:ins>
      <w:ins w:id="2857" w:author="Liliana Salvador" w:date="2022-02-23T19:36:00Z">
        <w:r w:rsidR="00EE5D21" w:rsidRPr="009E6746">
          <w:rPr>
            <w:rFonts w:ascii="Times New Roman" w:hAnsi="Times New Roman" w:cs="Times New Roman"/>
            <w:color w:val="000000" w:themeColor="text1"/>
            <w:highlight w:val="yellow"/>
            <w:rPrChange w:id="2858" w:author="Ruijie Xu" w:date="2022-03-11T14:16:00Z">
              <w:rPr>
                <w:color w:val="000000" w:themeColor="text1"/>
              </w:rPr>
            </w:rPrChange>
          </w:rPr>
          <w:t>s</w:t>
        </w:r>
      </w:ins>
      <w:ins w:id="2859" w:author="Ruijie Xu" w:date="2022-02-02T12:23:00Z">
        <w:r w:rsidR="003D5D8B" w:rsidRPr="009E6746">
          <w:rPr>
            <w:rFonts w:ascii="Times New Roman" w:hAnsi="Times New Roman" w:cs="Times New Roman"/>
            <w:color w:val="000000" w:themeColor="text1"/>
            <w:highlight w:val="yellow"/>
            <w:rPrChange w:id="2860" w:author="Ruijie Xu" w:date="2022-03-11T14:16:00Z">
              <w:rPr>
                <w:color w:val="000000" w:themeColor="text1"/>
              </w:rPr>
            </w:rPrChange>
          </w:rPr>
          <w:t xml:space="preserve"> w</w:t>
        </w:r>
      </w:ins>
      <w:ins w:id="2861" w:author="Liliana Salvador" w:date="2022-02-23T19:36:00Z">
        <w:r w:rsidR="00EE5D21" w:rsidRPr="009E6746">
          <w:rPr>
            <w:rFonts w:ascii="Times New Roman" w:hAnsi="Times New Roman" w:cs="Times New Roman"/>
            <w:color w:val="000000" w:themeColor="text1"/>
            <w:highlight w:val="yellow"/>
            <w:rPrChange w:id="2862" w:author="Ruijie Xu" w:date="2022-03-11T14:16:00Z">
              <w:rPr>
                <w:color w:val="000000" w:themeColor="text1"/>
              </w:rPr>
            </w:rPrChange>
          </w:rPr>
          <w:t>ere</w:t>
        </w:r>
      </w:ins>
      <w:ins w:id="2863" w:author="Ruijie Xu" w:date="2022-02-02T12:23:00Z">
        <w:del w:id="2864" w:author="Liliana Salvador" w:date="2022-02-23T19:36:00Z">
          <w:r w:rsidR="003D5D8B" w:rsidRPr="009E6746" w:rsidDel="00EE5D21">
            <w:rPr>
              <w:rFonts w:ascii="Times New Roman" w:hAnsi="Times New Roman" w:cs="Times New Roman"/>
              <w:color w:val="000000" w:themeColor="text1"/>
              <w:highlight w:val="yellow"/>
              <w:rPrChange w:id="2865" w:author="Ruijie Xu" w:date="2022-03-11T14:16:00Z">
                <w:rPr>
                  <w:color w:val="000000" w:themeColor="text1"/>
                </w:rPr>
              </w:rPrChange>
            </w:rPr>
            <w:delText>as</w:delText>
          </w:r>
        </w:del>
        <w:r w:rsidR="003D5D8B" w:rsidRPr="009E6746">
          <w:rPr>
            <w:rFonts w:ascii="Times New Roman" w:hAnsi="Times New Roman" w:cs="Times New Roman"/>
            <w:color w:val="000000" w:themeColor="text1"/>
            <w:highlight w:val="yellow"/>
            <w:rPrChange w:id="2866" w:author="Ruijie Xu" w:date="2022-03-11T14:16:00Z">
              <w:rPr>
                <w:color w:val="000000" w:themeColor="text1"/>
              </w:rPr>
            </w:rPrChange>
          </w:rPr>
          <w:t xml:space="preserve"> used </w:t>
        </w:r>
      </w:ins>
      <w:ins w:id="2867" w:author="Liliana Salvador" w:date="2022-03-16T09:14:00Z">
        <w:r>
          <w:rPr>
            <w:rFonts w:ascii="Times New Roman" w:hAnsi="Times New Roman" w:cs="Times New Roman"/>
            <w:color w:val="000000" w:themeColor="text1"/>
            <w:highlight w:val="yellow"/>
          </w:rPr>
          <w:t>are</w:t>
        </w:r>
      </w:ins>
      <w:ins w:id="2868" w:author="Ruijie Xu" w:date="2022-03-10T11:55:00Z">
        <w:del w:id="2869" w:author="Liliana Salvador" w:date="2022-03-16T09:14:00Z">
          <w:r w:rsidR="0012569E" w:rsidRPr="009E6746" w:rsidDel="00CA0E7C">
            <w:rPr>
              <w:rFonts w:ascii="Times New Roman" w:hAnsi="Times New Roman" w:cs="Times New Roman"/>
              <w:color w:val="000000" w:themeColor="text1"/>
              <w:highlight w:val="yellow"/>
              <w:rPrChange w:id="2870" w:author="Ruijie Xu" w:date="2022-03-11T14:16:00Z">
                <w:rPr>
                  <w:color w:val="000000" w:themeColor="text1"/>
                </w:rPr>
              </w:rPrChange>
            </w:rPr>
            <w:delText>is</w:delText>
          </w:r>
        </w:del>
        <w:r w:rsidR="0012569E" w:rsidRPr="009E6746">
          <w:rPr>
            <w:rFonts w:ascii="Times New Roman" w:hAnsi="Times New Roman" w:cs="Times New Roman"/>
            <w:color w:val="000000" w:themeColor="text1"/>
            <w:highlight w:val="yellow"/>
            <w:rPrChange w:id="2871" w:author="Ruijie Xu" w:date="2022-03-11T14:16:00Z">
              <w:rPr>
                <w:color w:val="000000" w:themeColor="text1"/>
              </w:rPr>
            </w:rPrChange>
          </w:rPr>
          <w:t xml:space="preserve"> available in </w:t>
        </w:r>
      </w:ins>
      <w:ins w:id="2872" w:author="Ruijie Xu" w:date="2022-02-02T12:23:00Z">
        <w:del w:id="2873" w:author="Liliana Salvador" w:date="2022-03-08T18:52:00Z">
          <w:r w:rsidR="003D5D8B" w:rsidRPr="009E6746" w:rsidDel="00454983">
            <w:rPr>
              <w:rFonts w:ascii="Times New Roman" w:hAnsi="Times New Roman" w:cs="Times New Roman"/>
              <w:color w:val="000000" w:themeColor="text1"/>
              <w:highlight w:val="yellow"/>
              <w:rPrChange w:id="2874" w:author="Ruijie Xu" w:date="2022-03-11T14:16:00Z">
                <w:rPr>
                  <w:color w:val="000000" w:themeColor="text1"/>
                </w:rPr>
              </w:rPrChange>
            </w:rPr>
            <w:delText>for classification</w:delText>
          </w:r>
        </w:del>
      </w:ins>
      <w:ins w:id="2875" w:author="Ruijie Xu" w:date="2022-02-03T12:05:00Z">
        <w:del w:id="2876" w:author="Liliana Salvador" w:date="2022-03-08T18:52:00Z">
          <w:r w:rsidR="00971368" w:rsidRPr="009E6746" w:rsidDel="00454983">
            <w:rPr>
              <w:rFonts w:ascii="Times New Roman" w:hAnsi="Times New Roman" w:cs="Times New Roman"/>
              <w:color w:val="000000" w:themeColor="text1"/>
              <w:highlight w:val="yellow"/>
              <w:rPrChange w:id="2877" w:author="Ruijie Xu" w:date="2022-03-11T14:16:00Z">
                <w:rPr>
                  <w:color w:val="000000" w:themeColor="text1"/>
                </w:rPr>
              </w:rPrChange>
            </w:rPr>
            <w:delText xml:space="preserve"> </w:delText>
          </w:r>
        </w:del>
        <w:bookmarkStart w:id="2878" w:name="OLE_LINK55"/>
        <w:bookmarkStart w:id="2879" w:name="OLE_LINK56"/>
        <w:r w:rsidR="00971368" w:rsidRPr="009E6746">
          <w:rPr>
            <w:rFonts w:ascii="Times New Roman" w:hAnsi="Times New Roman" w:cs="Times New Roman"/>
            <w:color w:val="000000" w:themeColor="text1"/>
            <w:highlight w:val="yellow"/>
            <w:rPrChange w:id="2880" w:author="Ruijie Xu" w:date="2022-03-11T14:16:00Z">
              <w:rPr>
                <w:color w:val="000000" w:themeColor="text1"/>
              </w:rPr>
            </w:rPrChange>
          </w:rPr>
          <w:t>Table SI.1</w:t>
        </w:r>
      </w:ins>
      <w:bookmarkEnd w:id="2878"/>
      <w:bookmarkEnd w:id="2879"/>
      <w:ins w:id="2881" w:author="Ruijie Xu" w:date="2022-02-02T12:21:00Z">
        <w:r w:rsidR="003D5D8B" w:rsidRPr="009E6746">
          <w:rPr>
            <w:rFonts w:ascii="Times New Roman" w:hAnsi="Times New Roman" w:cs="Times New Roman"/>
            <w:color w:val="000000" w:themeColor="text1"/>
            <w:highlight w:val="yellow"/>
            <w:rPrChange w:id="2882" w:author="Ruijie Xu" w:date="2022-03-11T14:16:00Z">
              <w:rPr>
                <w:color w:val="000000" w:themeColor="text1"/>
              </w:rPr>
            </w:rPrChange>
          </w:rPr>
          <w:t>.</w:t>
        </w:r>
      </w:ins>
      <w:ins w:id="2883" w:author="Ruijie Xu" w:date="2022-03-11T11:41:00Z">
        <w:r w:rsidR="008E506D" w:rsidRPr="009E6746">
          <w:rPr>
            <w:rFonts w:ascii="Times New Roman" w:hAnsi="Times New Roman" w:cs="Times New Roman"/>
            <w:color w:val="000000" w:themeColor="text1"/>
            <w:highlight w:val="yellow"/>
            <w:rPrChange w:id="2884" w:author="Ruijie Xu" w:date="2022-03-11T14:16:00Z">
              <w:rPr>
                <w:rFonts w:ascii="Times New Roman" w:hAnsi="Times New Roman" w:cs="Times New Roman"/>
                <w:color w:val="000000" w:themeColor="text1"/>
              </w:rPr>
            </w:rPrChange>
          </w:rPr>
          <w:t xml:space="preserve"> </w:t>
        </w:r>
      </w:ins>
      <w:ins w:id="2885" w:author="Ruijie Xu" w:date="2022-03-11T11:42:00Z">
        <w:r w:rsidR="008E506D" w:rsidRPr="009E6746">
          <w:rPr>
            <w:rFonts w:ascii="Times New Roman" w:hAnsi="Times New Roman" w:cs="Times New Roman"/>
            <w:color w:val="000000" w:themeColor="text1"/>
            <w:highlight w:val="yellow"/>
            <w:rPrChange w:id="2886" w:author="Ruijie Xu" w:date="2022-03-11T14:16:00Z">
              <w:rPr>
                <w:rFonts w:ascii="Times New Roman" w:hAnsi="Times New Roman" w:cs="Times New Roman"/>
                <w:color w:val="000000" w:themeColor="text1"/>
              </w:rPr>
            </w:rPrChange>
          </w:rPr>
          <w:t xml:space="preserve">The </w:t>
        </w:r>
        <w:del w:id="2887" w:author="Liliana Salvador" w:date="2022-03-16T09:14:00Z">
          <w:r w:rsidR="008E506D" w:rsidRPr="009E6746" w:rsidDel="00CA0E7C">
            <w:rPr>
              <w:rFonts w:ascii="Times New Roman" w:hAnsi="Times New Roman" w:cs="Times New Roman"/>
              <w:color w:val="000000" w:themeColor="text1"/>
              <w:highlight w:val="yellow"/>
              <w:rPrChange w:id="2888" w:author="Ruijie Xu" w:date="2022-03-11T14:16:00Z">
                <w:rPr>
                  <w:rFonts w:ascii="Times New Roman" w:hAnsi="Times New Roman" w:cs="Times New Roman"/>
                  <w:color w:val="000000" w:themeColor="text1"/>
                </w:rPr>
              </w:rPrChange>
            </w:rPr>
            <w:delText>classification profiles of</w:delText>
          </w:r>
        </w:del>
      </w:ins>
      <w:ins w:id="2889" w:author="Liliana Salvador" w:date="2022-03-16T09:14:00Z">
        <w:r>
          <w:rPr>
            <w:rFonts w:ascii="Times New Roman" w:hAnsi="Times New Roman" w:cs="Times New Roman"/>
            <w:color w:val="000000" w:themeColor="text1"/>
            <w:highlight w:val="yellow"/>
          </w:rPr>
          <w:t>DBs</w:t>
        </w:r>
      </w:ins>
      <w:ins w:id="2890" w:author="Ruijie Xu" w:date="2022-03-11T11:42:00Z">
        <w:r w:rsidR="008E506D" w:rsidRPr="009E6746">
          <w:rPr>
            <w:rFonts w:ascii="Times New Roman" w:hAnsi="Times New Roman" w:cs="Times New Roman"/>
            <w:color w:val="000000" w:themeColor="text1"/>
            <w:highlight w:val="yellow"/>
            <w:rPrChange w:id="2891" w:author="Ruijie Xu" w:date="2022-03-11T14:16:00Z">
              <w:rPr>
                <w:rFonts w:ascii="Times New Roman" w:hAnsi="Times New Roman" w:cs="Times New Roman"/>
                <w:color w:val="000000" w:themeColor="text1"/>
              </w:rPr>
            </w:rPrChange>
          </w:rPr>
          <w:t xml:space="preserve"> </w:t>
        </w:r>
      </w:ins>
      <w:proofErr w:type="spellStart"/>
      <w:ins w:id="2892" w:author="Ruijie Xu" w:date="2022-03-11T11:43:00Z">
        <w:r w:rsidR="00C25955" w:rsidRPr="009E6746">
          <w:rPr>
            <w:rFonts w:ascii="Times New Roman" w:hAnsi="Times New Roman" w:cs="Times New Roman"/>
            <w:color w:val="000000" w:themeColor="text1"/>
            <w:highlight w:val="yellow"/>
            <w:rPrChange w:id="2893" w:author="Ruijie Xu" w:date="2022-03-11T14:16:00Z">
              <w:rPr>
                <w:rFonts w:ascii="Times New Roman" w:hAnsi="Times New Roman" w:cs="Times New Roman"/>
                <w:color w:val="000000" w:themeColor="text1"/>
              </w:rPr>
            </w:rPrChange>
          </w:rPr>
          <w:t>min</w:t>
        </w:r>
      </w:ins>
      <w:ins w:id="2894" w:author="Liliana Salvador" w:date="2022-03-16T09:14:00Z">
        <w:r>
          <w:rPr>
            <w:rFonts w:ascii="Times New Roman" w:hAnsi="Times New Roman" w:cs="Times New Roman"/>
            <w:color w:val="000000" w:themeColor="text1"/>
            <w:highlight w:val="yellow"/>
          </w:rPr>
          <w:t>i</w:t>
        </w:r>
      </w:ins>
      <w:ins w:id="2895" w:author="Ruijie Xu" w:date="2022-03-11T11:43:00Z">
        <w:r w:rsidR="00C25955" w:rsidRPr="009E6746">
          <w:rPr>
            <w:rFonts w:ascii="Times New Roman" w:hAnsi="Times New Roman" w:cs="Times New Roman"/>
            <w:color w:val="000000" w:themeColor="text1"/>
            <w:highlight w:val="yellow"/>
            <w:rPrChange w:id="2896" w:author="Ruijie Xu" w:date="2022-03-11T14:16:00Z">
              <w:rPr>
                <w:rFonts w:ascii="Times New Roman" w:hAnsi="Times New Roman" w:cs="Times New Roman"/>
                <w:color w:val="000000" w:themeColor="text1"/>
              </w:rPr>
            </w:rPrChange>
          </w:rPr>
          <w:t>kraken</w:t>
        </w:r>
        <w:proofErr w:type="spellEnd"/>
        <w:r w:rsidR="00C25955" w:rsidRPr="009E6746">
          <w:rPr>
            <w:rFonts w:ascii="Times New Roman" w:hAnsi="Times New Roman" w:cs="Times New Roman"/>
            <w:color w:val="000000" w:themeColor="text1"/>
            <w:highlight w:val="yellow"/>
            <w:rPrChange w:id="2897" w:author="Ruijie Xu" w:date="2022-03-11T14:16:00Z">
              <w:rPr>
                <w:rFonts w:ascii="Times New Roman" w:hAnsi="Times New Roman" w:cs="Times New Roman"/>
                <w:color w:val="000000" w:themeColor="text1"/>
              </w:rPr>
            </w:rPrChange>
          </w:rPr>
          <w:t xml:space="preserve">, </w:t>
        </w:r>
      </w:ins>
      <w:ins w:id="2898" w:author="Ruijie Xu" w:date="2022-03-11T11:42:00Z">
        <w:r w:rsidR="008E506D" w:rsidRPr="009E6746">
          <w:rPr>
            <w:rFonts w:ascii="Times New Roman" w:hAnsi="Times New Roman" w:cs="Times New Roman"/>
            <w:color w:val="000000" w:themeColor="text1"/>
            <w:highlight w:val="yellow"/>
            <w:rPrChange w:id="2899" w:author="Ruijie Xu" w:date="2022-03-11T14:16:00Z">
              <w:rPr>
                <w:rFonts w:ascii="Times New Roman" w:hAnsi="Times New Roman" w:cs="Times New Roman"/>
                <w:color w:val="000000" w:themeColor="text1"/>
              </w:rPr>
            </w:rPrChange>
          </w:rPr>
          <w:t xml:space="preserve">standard, </w:t>
        </w:r>
      </w:ins>
      <w:ins w:id="2900" w:author="Ruijie Xu" w:date="2022-03-11T11:41:00Z">
        <w:r w:rsidR="008E506D" w:rsidRPr="009E6746">
          <w:rPr>
            <w:rFonts w:ascii="Times New Roman" w:hAnsi="Times New Roman" w:cs="Times New Roman"/>
            <w:color w:val="000000" w:themeColor="text1"/>
            <w:highlight w:val="yellow"/>
            <w:rPrChange w:id="2901" w:author="Ruijie Xu" w:date="2022-03-11T14:16:00Z">
              <w:rPr>
                <w:rFonts w:ascii="Times New Roman" w:hAnsi="Times New Roman" w:cs="Times New Roman"/>
                <w:color w:val="000000" w:themeColor="text1"/>
              </w:rPr>
            </w:rPrChange>
          </w:rPr>
          <w:t>customize</w:t>
        </w:r>
      </w:ins>
      <w:ins w:id="2902" w:author="Ruijie Xu" w:date="2022-03-11T11:42:00Z">
        <w:r w:rsidR="008E506D" w:rsidRPr="009E6746">
          <w:rPr>
            <w:rFonts w:ascii="Times New Roman" w:hAnsi="Times New Roman" w:cs="Times New Roman"/>
            <w:color w:val="000000" w:themeColor="text1"/>
            <w:highlight w:val="yellow"/>
            <w:rPrChange w:id="2903" w:author="Ruijie Xu" w:date="2022-03-11T14:16:00Z">
              <w:rPr>
                <w:rFonts w:ascii="Times New Roman" w:hAnsi="Times New Roman" w:cs="Times New Roman"/>
                <w:color w:val="000000" w:themeColor="text1"/>
              </w:rPr>
            </w:rPrChange>
          </w:rPr>
          <w:t>d</w:t>
        </w:r>
      </w:ins>
      <w:ins w:id="2904" w:author="Ruijie Xu" w:date="2022-03-11T11:41:00Z">
        <w:r w:rsidR="008E506D" w:rsidRPr="009E6746">
          <w:rPr>
            <w:rFonts w:ascii="Times New Roman" w:hAnsi="Times New Roman" w:cs="Times New Roman"/>
            <w:color w:val="000000" w:themeColor="text1"/>
            <w:highlight w:val="yellow"/>
            <w:rPrChange w:id="2905" w:author="Ruijie Xu" w:date="2022-03-11T14:16:00Z">
              <w:rPr>
                <w:rFonts w:ascii="Times New Roman" w:hAnsi="Times New Roman" w:cs="Times New Roman"/>
                <w:color w:val="000000" w:themeColor="text1"/>
              </w:rPr>
            </w:rPrChange>
          </w:rPr>
          <w:t xml:space="preserve">, </w:t>
        </w:r>
      </w:ins>
      <w:ins w:id="2906" w:author="Ruijie Xu" w:date="2022-03-11T11:42:00Z">
        <w:r w:rsidR="008E506D" w:rsidRPr="009E6746">
          <w:rPr>
            <w:rFonts w:ascii="Times New Roman" w:hAnsi="Times New Roman" w:cs="Times New Roman"/>
            <w:color w:val="000000" w:themeColor="text1"/>
            <w:highlight w:val="yellow"/>
            <w:rPrChange w:id="2907" w:author="Ruijie Xu" w:date="2022-03-11T14:16:00Z">
              <w:rPr>
                <w:rFonts w:ascii="Times New Roman" w:hAnsi="Times New Roman" w:cs="Times New Roman"/>
                <w:color w:val="000000" w:themeColor="text1"/>
              </w:rPr>
            </w:rPrChange>
          </w:rPr>
          <w:t xml:space="preserve">and </w:t>
        </w:r>
      </w:ins>
      <w:proofErr w:type="spellStart"/>
      <w:ins w:id="2908" w:author="Ruijie Xu" w:date="2022-03-11T11:41:00Z">
        <w:r w:rsidR="008E506D" w:rsidRPr="009E6746">
          <w:rPr>
            <w:rFonts w:ascii="Times New Roman" w:hAnsi="Times New Roman" w:cs="Times New Roman"/>
            <w:color w:val="000000" w:themeColor="text1"/>
            <w:highlight w:val="yellow"/>
            <w:rPrChange w:id="2909" w:author="Ruijie Xu" w:date="2022-03-11T14:16:00Z">
              <w:rPr>
                <w:rFonts w:ascii="Times New Roman" w:hAnsi="Times New Roman" w:cs="Times New Roman"/>
                <w:color w:val="000000" w:themeColor="text1"/>
              </w:rPr>
            </w:rPrChange>
          </w:rPr>
          <w:t>maxikraken</w:t>
        </w:r>
      </w:ins>
      <w:proofErr w:type="spellEnd"/>
      <w:ins w:id="2910" w:author="Ruijie Xu" w:date="2022-03-11T11:42:00Z">
        <w:r w:rsidR="008E506D" w:rsidRPr="009E6746">
          <w:rPr>
            <w:rFonts w:ascii="Times New Roman" w:hAnsi="Times New Roman" w:cs="Times New Roman"/>
            <w:color w:val="000000" w:themeColor="text1"/>
            <w:highlight w:val="yellow"/>
            <w:rPrChange w:id="2911" w:author="Ruijie Xu" w:date="2022-03-11T14:16:00Z">
              <w:rPr>
                <w:rFonts w:ascii="Times New Roman" w:hAnsi="Times New Roman" w:cs="Times New Roman"/>
                <w:color w:val="000000" w:themeColor="text1"/>
              </w:rPr>
            </w:rPrChange>
          </w:rPr>
          <w:t xml:space="preserve"> </w:t>
        </w:r>
        <w:del w:id="2912" w:author="Liliana Salvador" w:date="2022-03-16T09:15:00Z">
          <w:r w:rsidR="008E506D" w:rsidRPr="009E6746" w:rsidDel="00CA0E7C">
            <w:rPr>
              <w:rFonts w:ascii="Times New Roman" w:hAnsi="Times New Roman" w:cs="Times New Roman"/>
              <w:color w:val="000000" w:themeColor="text1"/>
              <w:highlight w:val="yellow"/>
              <w:rPrChange w:id="2913" w:author="Ruijie Xu" w:date="2022-03-11T14:16:00Z">
                <w:rPr>
                  <w:rFonts w:ascii="Times New Roman" w:hAnsi="Times New Roman" w:cs="Times New Roman"/>
                  <w:color w:val="000000" w:themeColor="text1"/>
                </w:rPr>
              </w:rPrChange>
            </w:rPr>
            <w:delText xml:space="preserve">DB </w:delText>
          </w:r>
        </w:del>
        <w:r w:rsidR="008E506D" w:rsidRPr="009E6746">
          <w:rPr>
            <w:rFonts w:ascii="Times New Roman" w:hAnsi="Times New Roman" w:cs="Times New Roman"/>
            <w:color w:val="000000" w:themeColor="text1"/>
            <w:highlight w:val="yellow"/>
            <w:rPrChange w:id="2914" w:author="Ruijie Xu" w:date="2022-03-11T14:16:00Z">
              <w:rPr>
                <w:rFonts w:ascii="Times New Roman" w:hAnsi="Times New Roman" w:cs="Times New Roman"/>
                <w:color w:val="000000" w:themeColor="text1"/>
              </w:rPr>
            </w:rPrChange>
          </w:rPr>
          <w:t xml:space="preserve">have classified </w:t>
        </w:r>
      </w:ins>
      <w:ins w:id="2915" w:author="Liliana Salvador" w:date="2022-03-16T09:17:00Z">
        <w:r w:rsidR="00964FC3">
          <w:rPr>
            <w:rFonts w:ascii="Times New Roman" w:hAnsi="Times New Roman" w:cs="Times New Roman"/>
            <w:color w:val="000000" w:themeColor="text1"/>
            <w:highlight w:val="yellow"/>
          </w:rPr>
          <w:t xml:space="preserve">across samples </w:t>
        </w:r>
      </w:ins>
      <w:ins w:id="2916" w:author="Ruijie Xu" w:date="2022-03-11T11:44:00Z">
        <w:del w:id="2917" w:author="Liliana Salvador" w:date="2022-03-16T09:16:00Z">
          <w:r w:rsidR="00C25955" w:rsidRPr="009E6746" w:rsidDel="00964FC3">
            <w:rPr>
              <w:rFonts w:ascii="Times New Roman" w:hAnsi="Times New Roman" w:cs="Times New Roman"/>
              <w:color w:val="000000" w:themeColor="text1"/>
              <w:highlight w:val="yellow"/>
              <w:rPrChange w:id="2918" w:author="Ruijie Xu" w:date="2022-03-11T14:16:00Z">
                <w:rPr>
                  <w:rFonts w:ascii="Times New Roman" w:hAnsi="Times New Roman" w:cs="Times New Roman"/>
                  <w:color w:val="000000" w:themeColor="text1"/>
                </w:rPr>
              </w:rPrChange>
            </w:rPr>
            <w:delText>in total</w:delText>
          </w:r>
        </w:del>
      </w:ins>
      <w:ins w:id="2919" w:author="Liliana Salvador" w:date="2022-03-16T09:16:00Z">
        <w:r w:rsidR="00964FC3">
          <w:rPr>
            <w:rFonts w:ascii="Times New Roman" w:hAnsi="Times New Roman" w:cs="Times New Roman"/>
            <w:color w:val="000000" w:themeColor="text1"/>
            <w:highlight w:val="yellow"/>
          </w:rPr>
          <w:t>an</w:t>
        </w:r>
      </w:ins>
      <w:ins w:id="2920" w:author="Liliana Salvador" w:date="2022-03-16T09:17:00Z">
        <w:r w:rsidR="00964FC3">
          <w:rPr>
            <w:rFonts w:ascii="Times New Roman" w:hAnsi="Times New Roman" w:cs="Times New Roman"/>
            <w:color w:val="000000" w:themeColor="text1"/>
            <w:highlight w:val="yellow"/>
          </w:rPr>
          <w:t xml:space="preserve"> average number of reads of</w:t>
        </w:r>
      </w:ins>
      <w:ins w:id="2921" w:author="Liliana Salvador" w:date="2022-03-16T09:16:00Z">
        <w:r w:rsidR="00964FC3">
          <w:rPr>
            <w:rFonts w:ascii="Times New Roman" w:hAnsi="Times New Roman" w:cs="Times New Roman"/>
            <w:color w:val="000000" w:themeColor="text1"/>
            <w:highlight w:val="yellow"/>
          </w:rPr>
          <w:t xml:space="preserve"> </w:t>
        </w:r>
      </w:ins>
      <w:ins w:id="2922" w:author="Ruijie Xu" w:date="2022-03-11T11:43:00Z">
        <w:r w:rsidR="008E506D" w:rsidRPr="009E6746">
          <w:rPr>
            <w:rFonts w:ascii="Times New Roman" w:hAnsi="Times New Roman" w:cs="Times New Roman"/>
            <w:color w:val="000000" w:themeColor="text1"/>
            <w:highlight w:val="yellow"/>
            <w:rPrChange w:id="2923" w:author="Ruijie Xu" w:date="2022-03-11T14:16:00Z">
              <w:rPr>
                <w:rFonts w:ascii="Times New Roman" w:hAnsi="Times New Roman" w:cs="Times New Roman"/>
                <w:color w:val="000000" w:themeColor="text1"/>
              </w:rPr>
            </w:rPrChange>
          </w:rPr>
          <w:t xml:space="preserve"> </w:t>
        </w:r>
        <w:r w:rsidR="00C25955" w:rsidRPr="009E6746">
          <w:rPr>
            <w:rFonts w:ascii="Times New Roman" w:hAnsi="Times New Roman" w:cs="Times New Roman"/>
            <w:color w:val="000000" w:themeColor="text1"/>
            <w:highlight w:val="yellow"/>
            <w:rPrChange w:id="2924" w:author="Ruijie Xu" w:date="2022-03-11T14:16:00Z">
              <w:rPr>
                <w:rFonts w:ascii="Times New Roman" w:hAnsi="Times New Roman" w:cs="Times New Roman"/>
                <w:color w:val="000000" w:themeColor="text1"/>
              </w:rPr>
            </w:rPrChange>
          </w:rPr>
          <w:t>10</w:t>
        </w:r>
      </w:ins>
      <w:ins w:id="2925" w:author="Ruijie Xu" w:date="2022-03-11T11:44:00Z">
        <w:r w:rsidR="00C25955" w:rsidRPr="009E6746">
          <w:rPr>
            <w:rFonts w:ascii="Times New Roman" w:hAnsi="Times New Roman" w:cs="Times New Roman"/>
            <w:color w:val="000000" w:themeColor="text1"/>
            <w:highlight w:val="yellow"/>
            <w:rPrChange w:id="2926" w:author="Ruijie Xu" w:date="2022-03-11T14:16:00Z">
              <w:rPr>
                <w:rFonts w:ascii="Times New Roman" w:hAnsi="Times New Roman" w:cs="Times New Roman"/>
                <w:color w:val="000000" w:themeColor="text1"/>
              </w:rPr>
            </w:rPrChange>
          </w:rPr>
          <w:t>,</w:t>
        </w:r>
      </w:ins>
      <w:ins w:id="2927" w:author="Ruijie Xu" w:date="2022-03-11T11:43:00Z">
        <w:r w:rsidR="00C25955" w:rsidRPr="009E6746">
          <w:rPr>
            <w:rFonts w:ascii="Times New Roman" w:hAnsi="Times New Roman" w:cs="Times New Roman"/>
            <w:color w:val="000000" w:themeColor="text1"/>
            <w:highlight w:val="yellow"/>
            <w:rPrChange w:id="2928" w:author="Ruijie Xu" w:date="2022-03-11T14:16:00Z">
              <w:rPr>
                <w:rFonts w:ascii="Times New Roman" w:hAnsi="Times New Roman" w:cs="Times New Roman"/>
                <w:color w:val="000000" w:themeColor="text1"/>
              </w:rPr>
            </w:rPrChange>
          </w:rPr>
          <w:t>755</w:t>
        </w:r>
      </w:ins>
      <w:ins w:id="2929" w:author="Ruijie Xu" w:date="2022-03-11T11:44:00Z">
        <w:r w:rsidR="00C25955" w:rsidRPr="009E6746">
          <w:rPr>
            <w:rFonts w:ascii="Times New Roman" w:hAnsi="Times New Roman" w:cs="Times New Roman"/>
            <w:color w:val="000000" w:themeColor="text1"/>
            <w:highlight w:val="yellow"/>
            <w:rPrChange w:id="2930" w:author="Ruijie Xu" w:date="2022-03-11T14:16:00Z">
              <w:rPr>
                <w:rFonts w:ascii="Times New Roman" w:hAnsi="Times New Roman" w:cs="Times New Roman"/>
                <w:color w:val="000000" w:themeColor="text1"/>
              </w:rPr>
            </w:rPrChange>
          </w:rPr>
          <w:t xml:space="preserve"> (</w:t>
        </w:r>
      </w:ins>
      <w:ins w:id="2931" w:author="Liliana Salvador" w:date="2022-03-16T09:19:00Z">
        <w:r w:rsidR="00964FC3">
          <w:rPr>
            <w:rFonts w:ascii="Times New Roman" w:hAnsi="Times New Roman" w:cs="Times New Roman"/>
            <w:color w:val="000000" w:themeColor="text1"/>
            <w:highlight w:val="yellow"/>
          </w:rPr>
          <w:t>SD</w:t>
        </w:r>
      </w:ins>
      <w:ins w:id="2932" w:author="Ruijie Xu" w:date="2022-03-16T16:00:00Z">
        <w:r w:rsidR="00706BE5">
          <w:rPr>
            <w:rFonts w:ascii="Times New Roman" w:hAnsi="Times New Roman" w:cs="Times New Roman"/>
            <w:color w:val="000000" w:themeColor="text1"/>
            <w:highlight w:val="yellow"/>
          </w:rPr>
          <w:t>:</w:t>
        </w:r>
      </w:ins>
      <w:ins w:id="2933" w:author="Liliana Salvador" w:date="2022-03-16T09:19:00Z">
        <w:r w:rsidR="00964FC3">
          <w:rPr>
            <w:rFonts w:ascii="Times New Roman" w:hAnsi="Times New Roman" w:cs="Times New Roman"/>
            <w:color w:val="000000" w:themeColor="text1"/>
            <w:highlight w:val="yellow"/>
          </w:rPr>
          <w:t xml:space="preserve"> </w:t>
        </w:r>
      </w:ins>
      <w:ins w:id="2934" w:author="Ruijie Xu" w:date="2022-03-11T11:44:00Z">
        <w:r w:rsidR="00C25955" w:rsidRPr="009E6746">
          <w:rPr>
            <w:rFonts w:ascii="Times New Roman" w:hAnsi="Times New Roman" w:cs="Times New Roman"/>
            <w:color w:val="000000" w:themeColor="text1"/>
            <w:highlight w:val="yellow"/>
            <w:rPrChange w:id="2935" w:author="Ruijie Xu" w:date="2022-03-11T14:16:00Z">
              <w:rPr>
                <w:rFonts w:ascii="Times New Roman" w:hAnsi="Times New Roman" w:cs="Times New Roman"/>
                <w:color w:val="000000" w:themeColor="text1"/>
              </w:rPr>
            </w:rPrChange>
          </w:rPr>
          <w:t>20,651)</w:t>
        </w:r>
      </w:ins>
      <w:ins w:id="2936" w:author="Ruijie Xu" w:date="2022-03-11T11:43:00Z">
        <w:r w:rsidR="00C25955" w:rsidRPr="009E6746">
          <w:rPr>
            <w:rFonts w:ascii="Times New Roman" w:hAnsi="Times New Roman" w:cs="Times New Roman"/>
            <w:color w:val="000000" w:themeColor="text1"/>
            <w:highlight w:val="yellow"/>
            <w:rPrChange w:id="2937" w:author="Ruijie Xu" w:date="2022-03-11T14:16:00Z">
              <w:rPr>
                <w:rFonts w:ascii="Times New Roman" w:hAnsi="Times New Roman" w:cs="Times New Roman"/>
                <w:color w:val="000000" w:themeColor="text1"/>
              </w:rPr>
            </w:rPrChange>
          </w:rPr>
          <w:t>, 19</w:t>
        </w:r>
      </w:ins>
      <w:ins w:id="2938" w:author="Ruijie Xu" w:date="2022-03-11T11:44:00Z">
        <w:r w:rsidR="00C25955" w:rsidRPr="009E6746">
          <w:rPr>
            <w:rFonts w:ascii="Times New Roman" w:hAnsi="Times New Roman" w:cs="Times New Roman"/>
            <w:color w:val="000000" w:themeColor="text1"/>
            <w:highlight w:val="yellow"/>
            <w:rPrChange w:id="2939" w:author="Ruijie Xu" w:date="2022-03-11T14:16:00Z">
              <w:rPr>
                <w:rFonts w:ascii="Times New Roman" w:hAnsi="Times New Roman" w:cs="Times New Roman"/>
                <w:color w:val="000000" w:themeColor="text1"/>
              </w:rPr>
            </w:rPrChange>
          </w:rPr>
          <w:t>,</w:t>
        </w:r>
      </w:ins>
      <w:ins w:id="2940" w:author="Ruijie Xu" w:date="2022-03-11T11:43:00Z">
        <w:r w:rsidR="00C25955" w:rsidRPr="009E6746">
          <w:rPr>
            <w:rFonts w:ascii="Times New Roman" w:hAnsi="Times New Roman" w:cs="Times New Roman"/>
            <w:color w:val="000000" w:themeColor="text1"/>
            <w:highlight w:val="yellow"/>
            <w:rPrChange w:id="2941" w:author="Ruijie Xu" w:date="2022-03-11T14:16:00Z">
              <w:rPr>
                <w:rFonts w:ascii="Times New Roman" w:hAnsi="Times New Roman" w:cs="Times New Roman"/>
                <w:color w:val="000000" w:themeColor="text1"/>
              </w:rPr>
            </w:rPrChange>
          </w:rPr>
          <w:t>565</w:t>
        </w:r>
      </w:ins>
      <w:ins w:id="2942" w:author="Ruijie Xu" w:date="2022-03-11T11:44:00Z">
        <w:r w:rsidR="00C25955" w:rsidRPr="009E6746">
          <w:rPr>
            <w:rFonts w:ascii="Times New Roman" w:hAnsi="Times New Roman" w:cs="Times New Roman"/>
            <w:color w:val="000000" w:themeColor="text1"/>
            <w:highlight w:val="yellow"/>
            <w:rPrChange w:id="2943" w:author="Ruijie Xu" w:date="2022-03-11T14:16:00Z">
              <w:rPr>
                <w:rFonts w:ascii="Times New Roman" w:hAnsi="Times New Roman" w:cs="Times New Roman"/>
                <w:color w:val="000000" w:themeColor="text1"/>
              </w:rPr>
            </w:rPrChange>
          </w:rPr>
          <w:t xml:space="preserve"> (</w:t>
        </w:r>
      </w:ins>
      <w:ins w:id="2944" w:author="Liliana Salvador" w:date="2022-03-16T09:19:00Z">
        <w:r w:rsidR="00964FC3">
          <w:rPr>
            <w:rFonts w:ascii="Times New Roman" w:hAnsi="Times New Roman" w:cs="Times New Roman"/>
            <w:color w:val="000000" w:themeColor="text1"/>
            <w:highlight w:val="yellow"/>
          </w:rPr>
          <w:t>SD</w:t>
        </w:r>
      </w:ins>
      <w:ins w:id="2945" w:author="Ruijie Xu" w:date="2022-03-16T16:00:00Z">
        <w:r w:rsidR="00706BE5">
          <w:rPr>
            <w:rFonts w:ascii="Times New Roman" w:hAnsi="Times New Roman" w:cs="Times New Roman"/>
            <w:color w:val="000000" w:themeColor="text1"/>
            <w:highlight w:val="yellow"/>
          </w:rPr>
          <w:t>:</w:t>
        </w:r>
      </w:ins>
      <w:ins w:id="2946" w:author="Liliana Salvador" w:date="2022-03-16T09:19:00Z">
        <w:r w:rsidR="00964FC3">
          <w:rPr>
            <w:rFonts w:ascii="Times New Roman" w:hAnsi="Times New Roman" w:cs="Times New Roman"/>
            <w:color w:val="000000" w:themeColor="text1"/>
            <w:highlight w:val="yellow"/>
          </w:rPr>
          <w:t xml:space="preserve"> </w:t>
        </w:r>
      </w:ins>
      <w:ins w:id="2947" w:author="Ruijie Xu" w:date="2022-03-11T11:44:00Z">
        <w:r w:rsidR="00C25955" w:rsidRPr="009E6746">
          <w:rPr>
            <w:rFonts w:ascii="Times New Roman" w:hAnsi="Times New Roman" w:cs="Times New Roman"/>
            <w:color w:val="000000" w:themeColor="text1"/>
            <w:highlight w:val="yellow"/>
            <w:rPrChange w:id="2948" w:author="Ruijie Xu" w:date="2022-03-11T14:16:00Z">
              <w:rPr>
                <w:rFonts w:ascii="Times New Roman" w:hAnsi="Times New Roman" w:cs="Times New Roman"/>
                <w:color w:val="000000" w:themeColor="text1"/>
              </w:rPr>
            </w:rPrChange>
          </w:rPr>
          <w:t>26</w:t>
        </w:r>
      </w:ins>
      <w:ins w:id="2949" w:author="Ruijie Xu" w:date="2022-03-11T11:45:00Z">
        <w:r w:rsidR="00C25955" w:rsidRPr="009E6746">
          <w:rPr>
            <w:rFonts w:ascii="Times New Roman" w:hAnsi="Times New Roman" w:cs="Times New Roman"/>
            <w:color w:val="000000" w:themeColor="text1"/>
            <w:highlight w:val="yellow"/>
            <w:rPrChange w:id="2950" w:author="Ruijie Xu" w:date="2022-03-11T14:16:00Z">
              <w:rPr>
                <w:rFonts w:ascii="Times New Roman" w:hAnsi="Times New Roman" w:cs="Times New Roman"/>
                <w:color w:val="000000" w:themeColor="text1"/>
              </w:rPr>
            </w:rPrChange>
          </w:rPr>
          <w:t>,</w:t>
        </w:r>
      </w:ins>
      <w:ins w:id="2951" w:author="Ruijie Xu" w:date="2022-03-11T11:44:00Z">
        <w:r w:rsidR="00C25955" w:rsidRPr="009E6746">
          <w:rPr>
            <w:rFonts w:ascii="Times New Roman" w:hAnsi="Times New Roman" w:cs="Times New Roman"/>
            <w:color w:val="000000" w:themeColor="text1"/>
            <w:highlight w:val="yellow"/>
            <w:rPrChange w:id="2952" w:author="Ruijie Xu" w:date="2022-03-11T14:16:00Z">
              <w:rPr>
                <w:rFonts w:ascii="Times New Roman" w:hAnsi="Times New Roman" w:cs="Times New Roman"/>
                <w:color w:val="000000" w:themeColor="text1"/>
              </w:rPr>
            </w:rPrChange>
          </w:rPr>
          <w:t>468)</w:t>
        </w:r>
      </w:ins>
      <w:ins w:id="2953" w:author="Ruijie Xu" w:date="2022-03-11T11:43:00Z">
        <w:r w:rsidR="00C25955" w:rsidRPr="009E6746">
          <w:rPr>
            <w:rFonts w:ascii="Times New Roman" w:hAnsi="Times New Roman" w:cs="Times New Roman"/>
            <w:color w:val="000000" w:themeColor="text1"/>
            <w:highlight w:val="yellow"/>
            <w:rPrChange w:id="2954" w:author="Ruijie Xu" w:date="2022-03-11T14:16:00Z">
              <w:rPr>
                <w:rFonts w:ascii="Times New Roman" w:hAnsi="Times New Roman" w:cs="Times New Roman"/>
                <w:color w:val="000000" w:themeColor="text1"/>
              </w:rPr>
            </w:rPrChange>
          </w:rPr>
          <w:t>, 20</w:t>
        </w:r>
      </w:ins>
      <w:ins w:id="2955" w:author="Ruijie Xu" w:date="2022-03-11T11:45:00Z">
        <w:r w:rsidR="00C25955" w:rsidRPr="009E6746">
          <w:rPr>
            <w:rFonts w:ascii="Times New Roman" w:hAnsi="Times New Roman" w:cs="Times New Roman"/>
            <w:color w:val="000000" w:themeColor="text1"/>
            <w:highlight w:val="yellow"/>
            <w:rPrChange w:id="2956" w:author="Ruijie Xu" w:date="2022-03-11T14:16:00Z">
              <w:rPr>
                <w:rFonts w:ascii="Times New Roman" w:hAnsi="Times New Roman" w:cs="Times New Roman"/>
                <w:color w:val="000000" w:themeColor="text1"/>
              </w:rPr>
            </w:rPrChange>
          </w:rPr>
          <w:t>,</w:t>
        </w:r>
      </w:ins>
      <w:ins w:id="2957" w:author="Ruijie Xu" w:date="2022-03-11T11:43:00Z">
        <w:r w:rsidR="00C25955" w:rsidRPr="009E6746">
          <w:rPr>
            <w:rFonts w:ascii="Times New Roman" w:hAnsi="Times New Roman" w:cs="Times New Roman"/>
            <w:color w:val="000000" w:themeColor="text1"/>
            <w:highlight w:val="yellow"/>
            <w:rPrChange w:id="2958" w:author="Ruijie Xu" w:date="2022-03-11T14:16:00Z">
              <w:rPr>
                <w:rFonts w:ascii="Times New Roman" w:hAnsi="Times New Roman" w:cs="Times New Roman"/>
                <w:color w:val="000000" w:themeColor="text1"/>
              </w:rPr>
            </w:rPrChange>
          </w:rPr>
          <w:t>073</w:t>
        </w:r>
      </w:ins>
      <w:ins w:id="2959" w:author="Ruijie Xu" w:date="2022-03-11T11:44:00Z">
        <w:r w:rsidR="00C25955" w:rsidRPr="009E6746">
          <w:rPr>
            <w:rFonts w:ascii="Times New Roman" w:hAnsi="Times New Roman" w:cs="Times New Roman"/>
            <w:color w:val="000000" w:themeColor="text1"/>
            <w:highlight w:val="yellow"/>
            <w:rPrChange w:id="2960" w:author="Ruijie Xu" w:date="2022-03-11T14:16:00Z">
              <w:rPr>
                <w:rFonts w:ascii="Times New Roman" w:hAnsi="Times New Roman" w:cs="Times New Roman"/>
                <w:color w:val="000000" w:themeColor="text1"/>
              </w:rPr>
            </w:rPrChange>
          </w:rPr>
          <w:t xml:space="preserve"> (</w:t>
        </w:r>
      </w:ins>
      <w:ins w:id="2961" w:author="Liliana Salvador" w:date="2022-03-16T09:22:00Z">
        <w:r w:rsidR="00964FC3">
          <w:rPr>
            <w:rFonts w:ascii="Times New Roman" w:hAnsi="Times New Roman" w:cs="Times New Roman"/>
            <w:color w:val="000000" w:themeColor="text1"/>
            <w:highlight w:val="yellow"/>
          </w:rPr>
          <w:t>SD</w:t>
        </w:r>
      </w:ins>
      <w:ins w:id="2962" w:author="Ruijie Xu" w:date="2022-03-16T16:00:00Z">
        <w:r w:rsidR="00706BE5">
          <w:rPr>
            <w:rFonts w:ascii="Times New Roman" w:hAnsi="Times New Roman" w:cs="Times New Roman"/>
            <w:color w:val="000000" w:themeColor="text1"/>
            <w:highlight w:val="yellow"/>
          </w:rPr>
          <w:t>:</w:t>
        </w:r>
      </w:ins>
      <w:ins w:id="2963" w:author="Liliana Salvador" w:date="2022-03-16T09:22:00Z">
        <w:r w:rsidR="00964FC3">
          <w:rPr>
            <w:rFonts w:ascii="Times New Roman" w:hAnsi="Times New Roman" w:cs="Times New Roman"/>
            <w:color w:val="000000" w:themeColor="text1"/>
            <w:highlight w:val="yellow"/>
          </w:rPr>
          <w:t xml:space="preserve"> </w:t>
        </w:r>
      </w:ins>
      <w:ins w:id="2964" w:author="Ruijie Xu" w:date="2022-03-11T11:44:00Z">
        <w:r w:rsidR="00C25955" w:rsidRPr="009E6746">
          <w:rPr>
            <w:rFonts w:ascii="Times New Roman" w:hAnsi="Times New Roman" w:cs="Times New Roman"/>
            <w:color w:val="000000" w:themeColor="text1"/>
            <w:highlight w:val="yellow"/>
            <w:rPrChange w:id="2965" w:author="Ruijie Xu" w:date="2022-03-11T14:16:00Z">
              <w:rPr>
                <w:rFonts w:ascii="Times New Roman" w:hAnsi="Times New Roman" w:cs="Times New Roman"/>
                <w:color w:val="000000" w:themeColor="text1"/>
              </w:rPr>
            </w:rPrChange>
          </w:rPr>
          <w:t>26</w:t>
        </w:r>
      </w:ins>
      <w:ins w:id="2966" w:author="Liliana Salvador" w:date="2022-03-16T09:15:00Z">
        <w:r>
          <w:rPr>
            <w:rFonts w:ascii="Times New Roman" w:hAnsi="Times New Roman" w:cs="Times New Roman"/>
            <w:color w:val="000000" w:themeColor="text1"/>
            <w:highlight w:val="yellow"/>
          </w:rPr>
          <w:t>,</w:t>
        </w:r>
      </w:ins>
      <w:ins w:id="2967" w:author="Ruijie Xu" w:date="2022-03-11T11:44:00Z">
        <w:r w:rsidR="00C25955" w:rsidRPr="009E6746">
          <w:rPr>
            <w:rFonts w:ascii="Times New Roman" w:hAnsi="Times New Roman" w:cs="Times New Roman"/>
            <w:color w:val="000000" w:themeColor="text1"/>
            <w:highlight w:val="yellow"/>
            <w:rPrChange w:id="2968" w:author="Ruijie Xu" w:date="2022-03-11T14:16:00Z">
              <w:rPr>
                <w:rFonts w:ascii="Times New Roman" w:hAnsi="Times New Roman" w:cs="Times New Roman"/>
                <w:color w:val="000000" w:themeColor="text1"/>
              </w:rPr>
            </w:rPrChange>
          </w:rPr>
          <w:t>880)</w:t>
        </w:r>
      </w:ins>
      <w:ins w:id="2969" w:author="Ruijie Xu" w:date="2022-03-11T11:43:00Z">
        <w:r w:rsidR="00C25955" w:rsidRPr="009E6746">
          <w:rPr>
            <w:rFonts w:ascii="Times New Roman" w:hAnsi="Times New Roman" w:cs="Times New Roman"/>
            <w:color w:val="000000" w:themeColor="text1"/>
            <w:highlight w:val="yellow"/>
            <w:rPrChange w:id="2970" w:author="Ruijie Xu" w:date="2022-03-11T14:16:00Z">
              <w:rPr>
                <w:rFonts w:ascii="Times New Roman" w:hAnsi="Times New Roman" w:cs="Times New Roman"/>
                <w:color w:val="000000" w:themeColor="text1"/>
              </w:rPr>
            </w:rPrChange>
          </w:rPr>
          <w:t>, and 21</w:t>
        </w:r>
      </w:ins>
      <w:ins w:id="2971" w:author="Ruijie Xu" w:date="2022-03-11T11:45:00Z">
        <w:r w:rsidR="00C25955" w:rsidRPr="009E6746">
          <w:rPr>
            <w:rFonts w:ascii="Times New Roman" w:hAnsi="Times New Roman" w:cs="Times New Roman"/>
            <w:color w:val="000000" w:themeColor="text1"/>
            <w:highlight w:val="yellow"/>
            <w:rPrChange w:id="2972" w:author="Ruijie Xu" w:date="2022-03-11T14:16:00Z">
              <w:rPr>
                <w:rFonts w:ascii="Times New Roman" w:hAnsi="Times New Roman" w:cs="Times New Roman"/>
                <w:color w:val="000000" w:themeColor="text1"/>
              </w:rPr>
            </w:rPrChange>
          </w:rPr>
          <w:t>,</w:t>
        </w:r>
      </w:ins>
      <w:ins w:id="2973" w:author="Ruijie Xu" w:date="2022-03-11T11:43:00Z">
        <w:r w:rsidR="00C25955" w:rsidRPr="009E6746">
          <w:rPr>
            <w:rFonts w:ascii="Times New Roman" w:hAnsi="Times New Roman" w:cs="Times New Roman"/>
            <w:color w:val="000000" w:themeColor="text1"/>
            <w:highlight w:val="yellow"/>
            <w:rPrChange w:id="2974" w:author="Ruijie Xu" w:date="2022-03-11T14:16:00Z">
              <w:rPr>
                <w:rFonts w:ascii="Times New Roman" w:hAnsi="Times New Roman" w:cs="Times New Roman"/>
                <w:color w:val="000000" w:themeColor="text1"/>
              </w:rPr>
            </w:rPrChange>
          </w:rPr>
          <w:t>401</w:t>
        </w:r>
      </w:ins>
      <w:ins w:id="2975" w:author="Ruijie Xu" w:date="2022-03-11T11:44:00Z">
        <w:r w:rsidR="00C25955" w:rsidRPr="009E6746">
          <w:rPr>
            <w:rFonts w:ascii="Times New Roman" w:hAnsi="Times New Roman" w:cs="Times New Roman"/>
            <w:color w:val="000000" w:themeColor="text1"/>
            <w:highlight w:val="yellow"/>
            <w:rPrChange w:id="2976" w:author="Ruijie Xu" w:date="2022-03-11T14:16:00Z">
              <w:rPr>
                <w:rFonts w:ascii="Times New Roman" w:hAnsi="Times New Roman" w:cs="Times New Roman"/>
                <w:color w:val="000000" w:themeColor="text1"/>
              </w:rPr>
            </w:rPrChange>
          </w:rPr>
          <w:t>(</w:t>
        </w:r>
      </w:ins>
      <w:ins w:id="2977" w:author="Liliana Salvador" w:date="2022-03-16T09:22:00Z">
        <w:r w:rsidR="00964FC3">
          <w:rPr>
            <w:rFonts w:ascii="Times New Roman" w:hAnsi="Times New Roman" w:cs="Times New Roman"/>
            <w:color w:val="000000" w:themeColor="text1"/>
            <w:highlight w:val="yellow"/>
          </w:rPr>
          <w:t>SD</w:t>
        </w:r>
      </w:ins>
      <w:ins w:id="2978" w:author="Ruijie Xu" w:date="2022-03-16T16:00:00Z">
        <w:r w:rsidR="00706BE5">
          <w:rPr>
            <w:rFonts w:ascii="Times New Roman" w:hAnsi="Times New Roman" w:cs="Times New Roman"/>
            <w:color w:val="000000" w:themeColor="text1"/>
            <w:highlight w:val="yellow"/>
          </w:rPr>
          <w:t>:</w:t>
        </w:r>
      </w:ins>
      <w:ins w:id="2979" w:author="Liliana Salvador" w:date="2022-03-16T09:22:00Z">
        <w:r w:rsidR="00964FC3">
          <w:rPr>
            <w:rFonts w:ascii="Times New Roman" w:hAnsi="Times New Roman" w:cs="Times New Roman"/>
            <w:color w:val="000000" w:themeColor="text1"/>
            <w:highlight w:val="yellow"/>
          </w:rPr>
          <w:t xml:space="preserve"> </w:t>
        </w:r>
      </w:ins>
      <w:ins w:id="2980" w:author="Ruijie Xu" w:date="2022-03-11T11:44:00Z">
        <w:r w:rsidR="00C25955" w:rsidRPr="009E6746">
          <w:rPr>
            <w:rFonts w:ascii="Times New Roman" w:hAnsi="Times New Roman" w:cs="Times New Roman"/>
            <w:color w:val="000000" w:themeColor="text1"/>
            <w:highlight w:val="yellow"/>
            <w:rPrChange w:id="2981" w:author="Ruijie Xu" w:date="2022-03-11T14:16:00Z">
              <w:rPr>
                <w:rFonts w:ascii="Times New Roman" w:hAnsi="Times New Roman" w:cs="Times New Roman"/>
                <w:color w:val="000000" w:themeColor="text1"/>
              </w:rPr>
            </w:rPrChange>
          </w:rPr>
          <w:t>27</w:t>
        </w:r>
      </w:ins>
      <w:ins w:id="2982" w:author="Ruijie Xu" w:date="2022-03-11T11:45:00Z">
        <w:r w:rsidR="00C25955" w:rsidRPr="009E6746">
          <w:rPr>
            <w:rFonts w:ascii="Times New Roman" w:hAnsi="Times New Roman" w:cs="Times New Roman"/>
            <w:color w:val="000000" w:themeColor="text1"/>
            <w:highlight w:val="yellow"/>
            <w:rPrChange w:id="2983" w:author="Ruijie Xu" w:date="2022-03-11T14:16:00Z">
              <w:rPr>
                <w:rFonts w:ascii="Times New Roman" w:hAnsi="Times New Roman" w:cs="Times New Roman"/>
                <w:color w:val="000000" w:themeColor="text1"/>
              </w:rPr>
            </w:rPrChange>
          </w:rPr>
          <w:t>,</w:t>
        </w:r>
      </w:ins>
      <w:ins w:id="2984" w:author="Ruijie Xu" w:date="2022-03-11T11:44:00Z">
        <w:r w:rsidR="00C25955" w:rsidRPr="009E6746">
          <w:rPr>
            <w:rFonts w:ascii="Times New Roman" w:hAnsi="Times New Roman" w:cs="Times New Roman"/>
            <w:color w:val="000000" w:themeColor="text1"/>
            <w:highlight w:val="yellow"/>
            <w:rPrChange w:id="2985" w:author="Ruijie Xu" w:date="2022-03-11T14:16:00Z">
              <w:rPr>
                <w:rFonts w:ascii="Times New Roman" w:hAnsi="Times New Roman" w:cs="Times New Roman"/>
                <w:color w:val="000000" w:themeColor="text1"/>
              </w:rPr>
            </w:rPrChange>
          </w:rPr>
          <w:t>043)</w:t>
        </w:r>
      </w:ins>
      <w:ins w:id="2986" w:author="Liliana Salvador" w:date="2022-03-16T09:17:00Z">
        <w:r w:rsidR="00964FC3">
          <w:rPr>
            <w:rFonts w:ascii="Times New Roman" w:hAnsi="Times New Roman" w:cs="Times New Roman"/>
            <w:color w:val="000000" w:themeColor="text1"/>
            <w:highlight w:val="yellow"/>
          </w:rPr>
          <w:t>, respectively</w:t>
        </w:r>
      </w:ins>
      <w:ins w:id="2987" w:author="Ruijie Xu" w:date="2022-03-11T11:43:00Z">
        <w:del w:id="2988" w:author="Liliana Salvador" w:date="2022-03-16T09:17:00Z">
          <w:r w:rsidR="00C25955" w:rsidRPr="009E6746" w:rsidDel="00964FC3">
            <w:rPr>
              <w:rFonts w:ascii="Times New Roman" w:hAnsi="Times New Roman" w:cs="Times New Roman"/>
              <w:color w:val="000000" w:themeColor="text1"/>
              <w:highlight w:val="yellow"/>
              <w:rPrChange w:id="2989" w:author="Ruijie Xu" w:date="2022-03-11T14:16:00Z">
                <w:rPr>
                  <w:rFonts w:ascii="Times New Roman" w:hAnsi="Times New Roman" w:cs="Times New Roman"/>
                  <w:color w:val="000000" w:themeColor="text1"/>
                </w:rPr>
              </w:rPrChange>
            </w:rPr>
            <w:delText xml:space="preserve"> number of reads on</w:delText>
          </w:r>
        </w:del>
      </w:ins>
      <w:ins w:id="2990" w:author="Ruijie Xu" w:date="2022-03-11T11:44:00Z">
        <w:del w:id="2991" w:author="Liliana Salvador" w:date="2022-03-16T09:17:00Z">
          <w:r w:rsidR="00C25955" w:rsidRPr="009E6746" w:rsidDel="00964FC3">
            <w:rPr>
              <w:rFonts w:ascii="Times New Roman" w:hAnsi="Times New Roman" w:cs="Times New Roman"/>
              <w:color w:val="000000" w:themeColor="text1"/>
              <w:highlight w:val="yellow"/>
              <w:rPrChange w:id="2992" w:author="Ruijie Xu" w:date="2022-03-11T14:16:00Z">
                <w:rPr>
                  <w:rFonts w:ascii="Times New Roman" w:hAnsi="Times New Roman" w:cs="Times New Roman"/>
                  <w:color w:val="000000" w:themeColor="text1"/>
                </w:rPr>
              </w:rPrChange>
            </w:rPr>
            <w:delText xml:space="preserve"> average across samples</w:delText>
          </w:r>
        </w:del>
        <w:del w:id="2993" w:author="Liliana Salvador" w:date="2022-03-16T09:18:00Z">
          <w:r w:rsidR="00C25955" w:rsidRPr="009E6746" w:rsidDel="00964FC3">
            <w:rPr>
              <w:rFonts w:ascii="Times New Roman" w:hAnsi="Times New Roman" w:cs="Times New Roman"/>
              <w:color w:val="000000" w:themeColor="text1"/>
              <w:highlight w:val="yellow"/>
              <w:rPrChange w:id="2994" w:author="Ruijie Xu" w:date="2022-03-11T14:16:00Z">
                <w:rPr>
                  <w:rFonts w:ascii="Times New Roman" w:hAnsi="Times New Roman" w:cs="Times New Roman"/>
                  <w:color w:val="000000" w:themeColor="text1"/>
                </w:rPr>
              </w:rPrChange>
            </w:rPr>
            <w:delText xml:space="preserve">. </w:delText>
          </w:r>
        </w:del>
      </w:ins>
      <w:del w:id="2995" w:author="Liliana Salvador" w:date="2022-03-16T09:18:00Z">
        <w:r w:rsidR="00F440CF" w:rsidRPr="009E6746" w:rsidDel="00964FC3">
          <w:rPr>
            <w:rFonts w:ascii="Times New Roman" w:hAnsi="Times New Roman" w:cs="Times New Roman"/>
            <w:color w:val="000000" w:themeColor="text1"/>
            <w:highlight w:val="yellow"/>
            <w:rPrChange w:id="2996" w:author="Ruijie Xu" w:date="2022-03-11T14:16:00Z">
              <w:rPr>
                <w:color w:val="000000" w:themeColor="text1"/>
              </w:rPr>
            </w:rPrChange>
          </w:rPr>
          <w:delText>The</w:delText>
        </w:r>
        <w:r w:rsidR="00C0014F" w:rsidRPr="009E6746" w:rsidDel="00964FC3">
          <w:rPr>
            <w:rFonts w:ascii="Times New Roman" w:hAnsi="Times New Roman" w:cs="Times New Roman"/>
            <w:color w:val="000000" w:themeColor="text1"/>
            <w:highlight w:val="yellow"/>
            <w:rPrChange w:id="2997" w:author="Ruijie Xu" w:date="2022-03-11T14:16:00Z">
              <w:rPr>
                <w:color w:val="000000" w:themeColor="text1"/>
              </w:rPr>
            </w:rPrChange>
          </w:rPr>
          <w:delText xml:space="preserve"> </w:delText>
        </w:r>
        <w:r w:rsidR="00F440CF" w:rsidRPr="009E6746" w:rsidDel="00964FC3">
          <w:rPr>
            <w:rFonts w:ascii="Times New Roman" w:hAnsi="Times New Roman" w:cs="Times New Roman"/>
            <w:color w:val="000000" w:themeColor="text1"/>
            <w:highlight w:val="yellow"/>
            <w:rPrChange w:id="2998" w:author="Ruijie Xu" w:date="2022-03-11T14:16:00Z">
              <w:rPr>
                <w:color w:val="000000" w:themeColor="text1"/>
              </w:rPr>
            </w:rPrChange>
          </w:rPr>
          <w:delText xml:space="preserve">average </w:delText>
        </w:r>
        <w:r w:rsidR="00C0014F" w:rsidRPr="009E6746" w:rsidDel="00964FC3">
          <w:rPr>
            <w:rFonts w:ascii="Times New Roman" w:hAnsi="Times New Roman" w:cs="Times New Roman"/>
            <w:color w:val="000000" w:themeColor="text1"/>
            <w:highlight w:val="yellow"/>
            <w:rPrChange w:id="2999" w:author="Ruijie Xu" w:date="2022-03-11T14:16:00Z">
              <w:rPr>
                <w:color w:val="000000" w:themeColor="text1"/>
              </w:rPr>
            </w:rPrChange>
          </w:rPr>
          <w:delText>number</w:delText>
        </w:r>
      </w:del>
      <w:ins w:id="3000" w:author="Ruijie Xu" w:date="2022-02-02T12:24:00Z">
        <w:del w:id="3001" w:author="Liliana Salvador" w:date="2022-02-23T19:37:00Z">
          <w:r w:rsidR="00CF1D3A" w:rsidRPr="009E6746" w:rsidDel="00EE5D21">
            <w:rPr>
              <w:rFonts w:ascii="Times New Roman" w:hAnsi="Times New Roman" w:cs="Times New Roman"/>
              <w:color w:val="000000" w:themeColor="text1"/>
              <w:highlight w:val="yellow"/>
              <w:rPrChange w:id="3002" w:author="Ruijie Xu" w:date="2022-03-11T14:16:00Z">
                <w:rPr>
                  <w:color w:val="000000" w:themeColor="text1"/>
                </w:rPr>
              </w:rPrChange>
            </w:rPr>
            <w:delText>s</w:delText>
          </w:r>
        </w:del>
      </w:ins>
      <w:del w:id="3003" w:author="Liliana Salvador" w:date="2022-03-16T09:18:00Z">
        <w:r w:rsidR="00C0014F" w:rsidRPr="009E6746" w:rsidDel="00964FC3">
          <w:rPr>
            <w:rFonts w:ascii="Times New Roman" w:hAnsi="Times New Roman" w:cs="Times New Roman"/>
            <w:color w:val="000000" w:themeColor="text1"/>
            <w:highlight w:val="yellow"/>
            <w:rPrChange w:id="3004" w:author="Ruijie Xu" w:date="2022-03-11T14:16:00Z">
              <w:rPr>
                <w:color w:val="000000" w:themeColor="text1"/>
              </w:rPr>
            </w:rPrChange>
          </w:rPr>
          <w:delText xml:space="preserve"> of </w:delText>
        </w:r>
        <w:r w:rsidR="00A310EF" w:rsidRPr="009E6746" w:rsidDel="00964FC3">
          <w:rPr>
            <w:rFonts w:ascii="Times New Roman" w:hAnsi="Times New Roman" w:cs="Times New Roman"/>
            <w:color w:val="000000" w:themeColor="text1"/>
            <w:highlight w:val="yellow"/>
            <w:rPrChange w:id="3005" w:author="Ruijie Xu" w:date="2022-03-11T14:16:00Z">
              <w:rPr>
                <w:color w:val="000000" w:themeColor="text1"/>
              </w:rPr>
            </w:rPrChange>
          </w:rPr>
          <w:delText xml:space="preserve">total </w:delText>
        </w:r>
        <w:r w:rsidR="00F440CF" w:rsidRPr="009E6746" w:rsidDel="00964FC3">
          <w:rPr>
            <w:rFonts w:ascii="Times New Roman" w:hAnsi="Times New Roman" w:cs="Times New Roman"/>
            <w:color w:val="000000" w:themeColor="text1"/>
            <w:highlight w:val="yellow"/>
            <w:rPrChange w:id="3006" w:author="Ruijie Xu" w:date="2022-03-11T14:16:00Z">
              <w:rPr>
                <w:color w:val="000000" w:themeColor="text1"/>
              </w:rPr>
            </w:rPrChange>
          </w:rPr>
          <w:delText xml:space="preserve">classified </w:delText>
        </w:r>
        <w:r w:rsidR="00C0014F" w:rsidRPr="009E6746" w:rsidDel="00964FC3">
          <w:rPr>
            <w:rFonts w:ascii="Times New Roman" w:hAnsi="Times New Roman" w:cs="Times New Roman"/>
            <w:color w:val="000000" w:themeColor="text1"/>
            <w:highlight w:val="yellow"/>
            <w:rPrChange w:id="3007" w:author="Ruijie Xu" w:date="2022-03-11T14:16:00Z">
              <w:rPr>
                <w:color w:val="000000" w:themeColor="text1"/>
              </w:rPr>
            </w:rPrChange>
          </w:rPr>
          <w:delText xml:space="preserve">reads </w:delText>
        </w:r>
      </w:del>
      <w:ins w:id="3008" w:author="Rajeev, Sree" w:date="2022-03-03T10:53:00Z">
        <w:del w:id="3009" w:author="Liliana Salvador" w:date="2022-03-16T09:18:00Z">
          <w:r w:rsidR="00ED1003" w:rsidRPr="009E6746" w:rsidDel="00964FC3">
            <w:rPr>
              <w:rFonts w:ascii="Times New Roman" w:hAnsi="Times New Roman" w:cs="Times New Roman"/>
              <w:color w:val="000000" w:themeColor="text1"/>
              <w:highlight w:val="yellow"/>
              <w:rPrChange w:id="3010" w:author="Ruijie Xu" w:date="2022-03-11T14:16:00Z">
                <w:rPr>
                  <w:color w:val="000000" w:themeColor="text1"/>
                </w:rPr>
              </w:rPrChange>
            </w:rPr>
            <w:delText>are shown in</w:delText>
          </w:r>
        </w:del>
        <w:r w:rsidR="00ED1003" w:rsidRPr="009E6746">
          <w:rPr>
            <w:rFonts w:ascii="Times New Roman" w:hAnsi="Times New Roman" w:cs="Times New Roman"/>
            <w:color w:val="000000" w:themeColor="text1"/>
            <w:highlight w:val="yellow"/>
            <w:rPrChange w:id="3011" w:author="Ruijie Xu" w:date="2022-03-11T14:16:00Z">
              <w:rPr>
                <w:color w:val="000000" w:themeColor="text1"/>
              </w:rPr>
            </w:rPrChange>
          </w:rPr>
          <w:t xml:space="preserve"> </w:t>
        </w:r>
      </w:ins>
      <w:ins w:id="3012" w:author="Liliana Salvador" w:date="2022-03-16T09:18:00Z">
        <w:r w:rsidR="00964FC3">
          <w:rPr>
            <w:rFonts w:ascii="Times New Roman" w:hAnsi="Times New Roman" w:cs="Times New Roman"/>
            <w:color w:val="000000" w:themeColor="text1"/>
            <w:highlight w:val="yellow"/>
          </w:rPr>
          <w:t>(</w:t>
        </w:r>
      </w:ins>
      <w:del w:id="3013" w:author="Rajeev, Sree" w:date="2022-03-03T10:53:00Z">
        <w:r w:rsidR="00A310EF" w:rsidRPr="009E6746" w:rsidDel="00ED1003">
          <w:rPr>
            <w:rFonts w:ascii="Times New Roman" w:hAnsi="Times New Roman" w:cs="Times New Roman"/>
            <w:color w:val="000000" w:themeColor="text1"/>
            <w:highlight w:val="yellow"/>
            <w:rPrChange w:id="3014" w:author="Ruijie Xu" w:date="2022-03-11T14:16:00Z">
              <w:rPr>
                <w:color w:val="000000" w:themeColor="text1"/>
              </w:rPr>
            </w:rPrChange>
          </w:rPr>
          <w:delText xml:space="preserve">using these </w:delText>
        </w:r>
      </w:del>
      <w:ins w:id="3015" w:author="Ruijie Xu" w:date="2022-02-02T12:24:00Z">
        <w:del w:id="3016" w:author="Rajeev, Sree" w:date="2022-03-03T10:53:00Z">
          <w:r w:rsidR="00CF1D3A" w:rsidRPr="009E6746" w:rsidDel="00ED1003">
            <w:rPr>
              <w:rFonts w:ascii="Times New Roman" w:hAnsi="Times New Roman" w:cs="Times New Roman"/>
              <w:color w:val="000000" w:themeColor="text1"/>
              <w:highlight w:val="yellow"/>
              <w:rPrChange w:id="3017" w:author="Ruijie Xu" w:date="2022-03-11T14:16:00Z">
                <w:rPr>
                  <w:color w:val="000000" w:themeColor="text1"/>
                </w:rPr>
              </w:rPrChange>
            </w:rPr>
            <w:delText xml:space="preserve">kraken2 </w:delText>
          </w:r>
        </w:del>
      </w:ins>
      <w:del w:id="3018" w:author="Rajeev, Sree" w:date="2022-03-03T10:53:00Z">
        <w:r w:rsidR="00A310EF" w:rsidRPr="009E6746" w:rsidDel="00ED1003">
          <w:rPr>
            <w:rFonts w:ascii="Times New Roman" w:hAnsi="Times New Roman" w:cs="Times New Roman"/>
            <w:color w:val="000000" w:themeColor="text1"/>
            <w:highlight w:val="yellow"/>
            <w:rPrChange w:id="3019" w:author="Ruijie Xu" w:date="2022-03-11T14:16:00Z">
              <w:rPr>
                <w:color w:val="000000" w:themeColor="text1"/>
              </w:rPr>
            </w:rPrChange>
          </w:rPr>
          <w:delText>DBs</w:delText>
        </w:r>
        <w:r w:rsidR="00F440CF" w:rsidRPr="009E6746" w:rsidDel="00ED1003">
          <w:rPr>
            <w:rFonts w:ascii="Times New Roman" w:hAnsi="Times New Roman" w:cs="Times New Roman"/>
            <w:color w:val="000000" w:themeColor="text1"/>
            <w:highlight w:val="yellow"/>
            <w:rPrChange w:id="3020" w:author="Ruijie Xu" w:date="2022-03-11T14:16:00Z">
              <w:rPr>
                <w:color w:val="000000" w:themeColor="text1"/>
              </w:rPr>
            </w:rPrChange>
          </w:rPr>
          <w:delText xml:space="preserve"> range</w:delText>
        </w:r>
      </w:del>
      <w:ins w:id="3021" w:author="Rajeev, Sree" w:date="2022-02-28T15:39:00Z">
        <w:del w:id="3022" w:author="Rajeev, Sree" w:date="2022-03-03T10:53:00Z">
          <w:r w:rsidR="009B782E" w:rsidRPr="009E6746" w:rsidDel="00ED1003">
            <w:rPr>
              <w:rFonts w:ascii="Times New Roman" w:hAnsi="Times New Roman" w:cs="Times New Roman"/>
              <w:color w:val="000000" w:themeColor="text1"/>
              <w:highlight w:val="yellow"/>
              <w:rPrChange w:id="3023" w:author="Ruijie Xu" w:date="2022-03-11T14:16:00Z">
                <w:rPr>
                  <w:color w:val="000000" w:themeColor="text1"/>
                </w:rPr>
              </w:rPrChange>
            </w:rPr>
            <w:delText>d</w:delText>
          </w:r>
        </w:del>
      </w:ins>
      <w:del w:id="3024" w:author="Rajeev, Sree" w:date="2022-03-03T10:53:00Z">
        <w:r w:rsidR="00F440CF" w:rsidRPr="009E6746" w:rsidDel="00ED1003">
          <w:rPr>
            <w:rFonts w:ascii="Times New Roman" w:hAnsi="Times New Roman" w:cs="Times New Roman"/>
            <w:color w:val="000000" w:themeColor="text1"/>
            <w:highlight w:val="yellow"/>
            <w:rPrChange w:id="3025" w:author="Ruijie Xu" w:date="2022-03-11T14:16:00Z">
              <w:rPr>
                <w:color w:val="000000" w:themeColor="text1"/>
              </w:rPr>
            </w:rPrChange>
          </w:rPr>
          <w:delText xml:space="preserve"> from 10</w:delText>
        </w:r>
        <w:r w:rsidR="00F046AE" w:rsidRPr="009E6746" w:rsidDel="00ED1003">
          <w:rPr>
            <w:rFonts w:ascii="Times New Roman" w:hAnsi="Times New Roman" w:cs="Times New Roman"/>
            <w:color w:val="000000" w:themeColor="text1"/>
            <w:highlight w:val="yellow"/>
            <w:rPrChange w:id="3026" w:author="Ruijie Xu" w:date="2022-03-11T14:16:00Z">
              <w:rPr>
                <w:color w:val="000000" w:themeColor="text1"/>
              </w:rPr>
            </w:rPrChange>
          </w:rPr>
          <w:delText>,</w:delText>
        </w:r>
        <w:r w:rsidR="00F440CF" w:rsidRPr="009E6746" w:rsidDel="00ED1003">
          <w:rPr>
            <w:rFonts w:ascii="Times New Roman" w:hAnsi="Times New Roman" w:cs="Times New Roman"/>
            <w:color w:val="000000" w:themeColor="text1"/>
            <w:highlight w:val="yellow"/>
            <w:rPrChange w:id="3027" w:author="Ruijie Xu" w:date="2022-03-11T14:16:00Z">
              <w:rPr>
                <w:color w:val="000000" w:themeColor="text1"/>
              </w:rPr>
            </w:rPrChange>
          </w:rPr>
          <w:delText xml:space="preserve">755 </w:delText>
        </w:r>
        <w:r w:rsidR="009A41D3" w:rsidRPr="009E6746" w:rsidDel="00ED1003">
          <w:rPr>
            <w:rFonts w:ascii="Times New Roman" w:hAnsi="Times New Roman" w:cs="Times New Roman"/>
            <w:color w:val="000000" w:themeColor="text1"/>
            <w:highlight w:val="yellow"/>
            <w:rPrChange w:id="3028" w:author="Ruijie Xu" w:date="2022-03-11T14:16:00Z">
              <w:rPr>
                <w:color w:val="000000" w:themeColor="text1"/>
              </w:rPr>
            </w:rPrChange>
          </w:rPr>
          <w:delText>(SD: 20</w:delText>
        </w:r>
        <w:r w:rsidR="00F046AE" w:rsidRPr="009E6746" w:rsidDel="00ED1003">
          <w:rPr>
            <w:rFonts w:ascii="Times New Roman" w:hAnsi="Times New Roman" w:cs="Times New Roman"/>
            <w:color w:val="000000" w:themeColor="text1"/>
            <w:highlight w:val="yellow"/>
            <w:rPrChange w:id="3029" w:author="Ruijie Xu" w:date="2022-03-11T14:16:00Z">
              <w:rPr>
                <w:color w:val="000000" w:themeColor="text1"/>
              </w:rPr>
            </w:rPrChange>
          </w:rPr>
          <w:delText>,</w:delText>
        </w:r>
        <w:r w:rsidR="009A41D3" w:rsidRPr="009E6746" w:rsidDel="00ED1003">
          <w:rPr>
            <w:rFonts w:ascii="Times New Roman" w:hAnsi="Times New Roman" w:cs="Times New Roman"/>
            <w:color w:val="000000" w:themeColor="text1"/>
            <w:highlight w:val="yellow"/>
            <w:rPrChange w:id="3030" w:author="Ruijie Xu" w:date="2022-03-11T14:16:00Z">
              <w:rPr>
                <w:color w:val="000000" w:themeColor="text1"/>
              </w:rPr>
            </w:rPrChange>
          </w:rPr>
          <w:delText xml:space="preserve">651) </w:delText>
        </w:r>
        <w:r w:rsidR="00F440CF" w:rsidRPr="009E6746" w:rsidDel="00ED1003">
          <w:rPr>
            <w:rFonts w:ascii="Times New Roman" w:hAnsi="Times New Roman" w:cs="Times New Roman"/>
            <w:color w:val="000000" w:themeColor="text1"/>
            <w:highlight w:val="yellow"/>
            <w:rPrChange w:id="3031" w:author="Ruijie Xu" w:date="2022-03-11T14:16:00Z">
              <w:rPr>
                <w:color w:val="000000" w:themeColor="text1"/>
              </w:rPr>
            </w:rPrChange>
          </w:rPr>
          <w:delText>using the minikraken DB to 21</w:delText>
        </w:r>
        <w:r w:rsidR="00F046AE" w:rsidRPr="009E6746" w:rsidDel="00ED1003">
          <w:rPr>
            <w:rFonts w:ascii="Times New Roman" w:hAnsi="Times New Roman" w:cs="Times New Roman"/>
            <w:color w:val="000000" w:themeColor="text1"/>
            <w:highlight w:val="yellow"/>
            <w:rPrChange w:id="3032" w:author="Ruijie Xu" w:date="2022-03-11T14:16:00Z">
              <w:rPr>
                <w:color w:val="000000" w:themeColor="text1"/>
              </w:rPr>
            </w:rPrChange>
          </w:rPr>
          <w:delText>,</w:delText>
        </w:r>
        <w:r w:rsidR="00F440CF" w:rsidRPr="009E6746" w:rsidDel="00ED1003">
          <w:rPr>
            <w:rFonts w:ascii="Times New Roman" w:hAnsi="Times New Roman" w:cs="Times New Roman"/>
            <w:color w:val="000000" w:themeColor="text1"/>
            <w:highlight w:val="yellow"/>
            <w:rPrChange w:id="3033" w:author="Ruijie Xu" w:date="2022-03-11T14:16:00Z">
              <w:rPr>
                <w:color w:val="000000" w:themeColor="text1"/>
              </w:rPr>
            </w:rPrChange>
          </w:rPr>
          <w:delText>402</w:delText>
        </w:r>
        <w:r w:rsidR="009A41D3" w:rsidRPr="009E6746" w:rsidDel="00ED1003">
          <w:rPr>
            <w:rFonts w:ascii="Times New Roman" w:hAnsi="Times New Roman" w:cs="Times New Roman"/>
            <w:color w:val="000000" w:themeColor="text1"/>
            <w:highlight w:val="yellow"/>
            <w:rPrChange w:id="3034" w:author="Ruijie Xu" w:date="2022-03-11T14:16:00Z">
              <w:rPr>
                <w:color w:val="000000" w:themeColor="text1"/>
              </w:rPr>
            </w:rPrChange>
          </w:rPr>
          <w:delText xml:space="preserve"> (SD: 27</w:delText>
        </w:r>
        <w:r w:rsidR="00F046AE" w:rsidRPr="009E6746" w:rsidDel="00ED1003">
          <w:rPr>
            <w:rFonts w:ascii="Times New Roman" w:hAnsi="Times New Roman" w:cs="Times New Roman"/>
            <w:color w:val="000000" w:themeColor="text1"/>
            <w:highlight w:val="yellow"/>
            <w:rPrChange w:id="3035" w:author="Ruijie Xu" w:date="2022-03-11T14:16:00Z">
              <w:rPr>
                <w:color w:val="000000" w:themeColor="text1"/>
              </w:rPr>
            </w:rPrChange>
          </w:rPr>
          <w:delText>,</w:delText>
        </w:r>
        <w:r w:rsidR="009A41D3" w:rsidRPr="009E6746" w:rsidDel="00ED1003">
          <w:rPr>
            <w:rFonts w:ascii="Times New Roman" w:hAnsi="Times New Roman" w:cs="Times New Roman"/>
            <w:color w:val="000000" w:themeColor="text1"/>
            <w:highlight w:val="yellow"/>
            <w:rPrChange w:id="3036" w:author="Ruijie Xu" w:date="2022-03-11T14:16:00Z">
              <w:rPr>
                <w:color w:val="000000" w:themeColor="text1"/>
              </w:rPr>
            </w:rPrChange>
          </w:rPr>
          <w:delText>043)</w:delText>
        </w:r>
        <w:r w:rsidR="00A310EF" w:rsidRPr="009E6746" w:rsidDel="00ED1003">
          <w:rPr>
            <w:rFonts w:ascii="Times New Roman" w:hAnsi="Times New Roman" w:cs="Times New Roman"/>
            <w:color w:val="000000" w:themeColor="text1"/>
            <w:highlight w:val="yellow"/>
            <w:rPrChange w:id="3037" w:author="Ruijie Xu" w:date="2022-03-11T14:16:00Z">
              <w:rPr>
                <w:color w:val="000000" w:themeColor="text1"/>
              </w:rPr>
            </w:rPrChange>
          </w:rPr>
          <w:delText xml:space="preserve"> </w:delText>
        </w:r>
        <w:r w:rsidR="00F440CF" w:rsidRPr="009E6746" w:rsidDel="00ED1003">
          <w:rPr>
            <w:rFonts w:ascii="Times New Roman" w:hAnsi="Times New Roman" w:cs="Times New Roman"/>
            <w:color w:val="000000" w:themeColor="text1"/>
            <w:highlight w:val="yellow"/>
            <w:rPrChange w:id="3038" w:author="Ruijie Xu" w:date="2022-03-11T14:16:00Z">
              <w:rPr>
                <w:color w:val="000000" w:themeColor="text1"/>
              </w:rPr>
            </w:rPrChange>
          </w:rPr>
          <w:delText>using the maxikraken DB</w:delText>
        </w:r>
        <w:r w:rsidR="009A41D3" w:rsidRPr="009E6746" w:rsidDel="00ED1003">
          <w:rPr>
            <w:rFonts w:ascii="Times New Roman" w:hAnsi="Times New Roman" w:cs="Times New Roman"/>
            <w:color w:val="000000" w:themeColor="text1"/>
            <w:highlight w:val="yellow"/>
            <w:rPrChange w:id="3039" w:author="Ruijie Xu" w:date="2022-03-11T14:16:00Z">
              <w:rPr>
                <w:color w:val="000000" w:themeColor="text1"/>
              </w:rPr>
            </w:rPrChange>
          </w:rPr>
          <w:delText xml:space="preserve"> </w:delText>
        </w:r>
      </w:del>
      <w:del w:id="3040" w:author="Ruijie Xu" w:date="2022-03-04T13:34:00Z">
        <w:r w:rsidR="00C0014F" w:rsidRPr="009E6746" w:rsidDel="00582429">
          <w:rPr>
            <w:rFonts w:ascii="Times New Roman" w:hAnsi="Times New Roman" w:cs="Times New Roman"/>
            <w:color w:val="000000" w:themeColor="text1"/>
            <w:highlight w:val="yellow"/>
            <w:rPrChange w:id="3041" w:author="Ruijie Xu" w:date="2022-03-11T14:16:00Z">
              <w:rPr>
                <w:color w:val="000000" w:themeColor="text1"/>
              </w:rPr>
            </w:rPrChange>
          </w:rPr>
          <w:delText>(</w:delText>
        </w:r>
      </w:del>
      <w:r w:rsidR="00C0014F" w:rsidRPr="009E6746">
        <w:rPr>
          <w:rFonts w:ascii="Times New Roman" w:hAnsi="Times New Roman" w:cs="Times New Roman"/>
          <w:color w:val="000000" w:themeColor="text1"/>
          <w:highlight w:val="yellow"/>
          <w:rPrChange w:id="3042" w:author="Ruijie Xu" w:date="2022-03-11T14:16:00Z">
            <w:rPr>
              <w:color w:val="000000" w:themeColor="text1"/>
            </w:rPr>
          </w:rPrChange>
        </w:rPr>
        <w:t xml:space="preserve">Table </w:t>
      </w:r>
      <w:ins w:id="3043" w:author="Ruijie Xu" w:date="2022-02-02T12:25:00Z">
        <w:r w:rsidR="00CF1D3A" w:rsidRPr="009E6746">
          <w:rPr>
            <w:rFonts w:ascii="Times New Roman" w:hAnsi="Times New Roman" w:cs="Times New Roman"/>
            <w:color w:val="000000" w:themeColor="text1"/>
            <w:highlight w:val="yellow"/>
            <w:rPrChange w:id="3044" w:author="Ruijie Xu" w:date="2022-03-11T14:16:00Z">
              <w:rPr>
                <w:color w:val="000000" w:themeColor="text1"/>
              </w:rPr>
            </w:rPrChange>
          </w:rPr>
          <w:t>S</w:t>
        </w:r>
      </w:ins>
      <w:r w:rsidR="009A41D3" w:rsidRPr="009E6746">
        <w:rPr>
          <w:rFonts w:ascii="Times New Roman" w:hAnsi="Times New Roman" w:cs="Times New Roman"/>
          <w:color w:val="000000" w:themeColor="text1"/>
          <w:highlight w:val="yellow"/>
          <w:rPrChange w:id="3045" w:author="Ruijie Xu" w:date="2022-03-11T14:16:00Z">
            <w:rPr>
              <w:color w:val="000000" w:themeColor="text1"/>
            </w:rPr>
          </w:rPrChange>
        </w:rPr>
        <w:t>I.</w:t>
      </w:r>
      <w:ins w:id="3046" w:author="Ruijie Xu" w:date="2022-02-03T12:05:00Z">
        <w:r w:rsidR="00971368" w:rsidRPr="009E6746">
          <w:rPr>
            <w:rFonts w:ascii="Times New Roman" w:hAnsi="Times New Roman" w:cs="Times New Roman"/>
            <w:color w:val="000000" w:themeColor="text1"/>
            <w:highlight w:val="yellow"/>
            <w:rPrChange w:id="3047" w:author="Ruijie Xu" w:date="2022-03-11T14:16:00Z">
              <w:rPr>
                <w:color w:val="000000" w:themeColor="text1"/>
              </w:rPr>
            </w:rPrChange>
          </w:rPr>
          <w:t>2</w:t>
        </w:r>
      </w:ins>
      <w:ins w:id="3048" w:author="Liliana Salvador" w:date="2022-03-16T09:18:00Z">
        <w:r w:rsidR="00964FC3">
          <w:rPr>
            <w:rFonts w:ascii="Times New Roman" w:hAnsi="Times New Roman" w:cs="Times New Roman"/>
            <w:color w:val="000000" w:themeColor="text1"/>
            <w:highlight w:val="yellow"/>
          </w:rPr>
          <w:t>)</w:t>
        </w:r>
      </w:ins>
      <w:del w:id="3049" w:author="Ruijie Xu" w:date="2022-02-03T12:05:00Z">
        <w:r w:rsidR="009A41D3" w:rsidRPr="009E6746" w:rsidDel="00971368">
          <w:rPr>
            <w:rFonts w:ascii="Times New Roman" w:hAnsi="Times New Roman" w:cs="Times New Roman"/>
            <w:color w:val="000000" w:themeColor="text1"/>
            <w:highlight w:val="yellow"/>
            <w:rPrChange w:id="3050" w:author="Ruijie Xu" w:date="2022-03-11T14:16:00Z">
              <w:rPr>
                <w:color w:val="000000" w:themeColor="text1"/>
              </w:rPr>
            </w:rPrChange>
          </w:rPr>
          <w:delText>1</w:delText>
        </w:r>
      </w:del>
      <w:del w:id="3051" w:author="Ruijie Xu" w:date="2022-03-04T13:33:00Z">
        <w:r w:rsidR="00C0014F" w:rsidRPr="009E6746" w:rsidDel="00582429">
          <w:rPr>
            <w:rFonts w:ascii="Times New Roman" w:hAnsi="Times New Roman" w:cs="Times New Roman"/>
            <w:color w:val="000000" w:themeColor="text1"/>
            <w:highlight w:val="yellow"/>
            <w:rPrChange w:id="3052" w:author="Ruijie Xu" w:date="2022-03-11T14:16:00Z">
              <w:rPr>
                <w:color w:val="000000" w:themeColor="text1"/>
              </w:rPr>
            </w:rPrChange>
          </w:rPr>
          <w:delText>)</w:delText>
        </w:r>
      </w:del>
      <w:r w:rsidR="00C0014F" w:rsidRPr="009E6746">
        <w:rPr>
          <w:rFonts w:ascii="Times New Roman" w:hAnsi="Times New Roman" w:cs="Times New Roman"/>
          <w:color w:val="000000" w:themeColor="text1"/>
          <w:highlight w:val="yellow"/>
          <w:rPrChange w:id="3053" w:author="Ruijie Xu" w:date="2022-03-11T14:16:00Z">
            <w:rPr>
              <w:color w:val="000000" w:themeColor="text1"/>
            </w:rPr>
          </w:rPrChange>
        </w:rPr>
        <w:t xml:space="preserve">. </w:t>
      </w:r>
      <w:r w:rsidR="009A41D3" w:rsidRPr="009E6746">
        <w:rPr>
          <w:rFonts w:ascii="Times New Roman" w:hAnsi="Times New Roman" w:cs="Times New Roman"/>
          <w:color w:val="000000" w:themeColor="text1"/>
          <w:highlight w:val="yellow"/>
          <w:rPrChange w:id="3054" w:author="Ruijie Xu" w:date="2022-03-11T14:16:00Z">
            <w:rPr>
              <w:color w:val="000000" w:themeColor="text1"/>
            </w:rPr>
          </w:rPrChange>
        </w:rPr>
        <w:t>The number</w:t>
      </w:r>
      <w:del w:id="3055" w:author="Liliana Salvador" w:date="2022-02-23T19:38:00Z">
        <w:r w:rsidR="009A41D3" w:rsidRPr="009E6746" w:rsidDel="00EE5D21">
          <w:rPr>
            <w:rFonts w:ascii="Times New Roman" w:hAnsi="Times New Roman" w:cs="Times New Roman"/>
            <w:color w:val="000000" w:themeColor="text1"/>
            <w:highlight w:val="yellow"/>
            <w:rPrChange w:id="3056" w:author="Ruijie Xu" w:date="2022-03-11T14:16:00Z">
              <w:rPr>
                <w:color w:val="000000" w:themeColor="text1"/>
              </w:rPr>
            </w:rPrChange>
          </w:rPr>
          <w:delText>s</w:delText>
        </w:r>
      </w:del>
      <w:r w:rsidR="009A41D3" w:rsidRPr="009E6746">
        <w:rPr>
          <w:rFonts w:ascii="Times New Roman" w:hAnsi="Times New Roman" w:cs="Times New Roman"/>
          <w:color w:val="000000" w:themeColor="text1"/>
          <w:highlight w:val="yellow"/>
          <w:rPrChange w:id="3057" w:author="Ruijie Xu" w:date="2022-03-11T14:16:00Z">
            <w:rPr>
              <w:color w:val="000000" w:themeColor="text1"/>
            </w:rPr>
          </w:rPrChange>
        </w:rPr>
        <w:t xml:space="preserve"> of reads classified </w:t>
      </w:r>
      <w:ins w:id="3058" w:author="Liliana Salvador" w:date="2022-03-16T09:18:00Z">
        <w:r w:rsidR="00964FC3" w:rsidRPr="0005552C">
          <w:rPr>
            <w:rFonts w:ascii="Times New Roman" w:hAnsi="Times New Roman" w:cs="Times New Roman"/>
            <w:color w:val="000000" w:themeColor="text1"/>
            <w:highlight w:val="yellow"/>
          </w:rPr>
          <w:t>by each DB</w:t>
        </w:r>
        <w:r w:rsidR="00964FC3" w:rsidRPr="00964FC3">
          <w:rPr>
            <w:rFonts w:ascii="Times New Roman" w:hAnsi="Times New Roman" w:cs="Times New Roman"/>
            <w:color w:val="000000" w:themeColor="text1"/>
            <w:highlight w:val="yellow"/>
          </w:rPr>
          <w:t xml:space="preserve"> </w:t>
        </w:r>
      </w:ins>
      <w:r w:rsidR="009A41D3" w:rsidRPr="009E6746">
        <w:rPr>
          <w:rFonts w:ascii="Times New Roman" w:hAnsi="Times New Roman" w:cs="Times New Roman"/>
          <w:color w:val="000000" w:themeColor="text1"/>
          <w:highlight w:val="yellow"/>
          <w:rPrChange w:id="3059" w:author="Ruijie Xu" w:date="2022-03-11T14:16:00Z">
            <w:rPr>
              <w:color w:val="000000" w:themeColor="text1"/>
            </w:rPr>
          </w:rPrChange>
        </w:rPr>
        <w:t>under the</w:t>
      </w:r>
      <w:del w:id="3060" w:author="Liliana Salvador" w:date="2022-02-23T19:37:00Z">
        <w:r w:rsidR="009A41D3" w:rsidRPr="009E6746" w:rsidDel="00EE5D21">
          <w:rPr>
            <w:rFonts w:ascii="Times New Roman" w:hAnsi="Times New Roman" w:cs="Times New Roman"/>
            <w:color w:val="000000" w:themeColor="text1"/>
            <w:highlight w:val="yellow"/>
            <w:rPrChange w:id="3061" w:author="Ruijie Xu" w:date="2022-03-11T14:16:00Z">
              <w:rPr>
                <w:color w:val="000000" w:themeColor="text1"/>
              </w:rPr>
            </w:rPrChange>
          </w:rPr>
          <w:delText xml:space="preserve"> </w:delText>
        </w:r>
        <w:r w:rsidR="00F046AE" w:rsidRPr="009E6746" w:rsidDel="00EE5D21">
          <w:rPr>
            <w:rFonts w:ascii="Times New Roman" w:hAnsi="Times New Roman" w:cs="Times New Roman"/>
            <w:color w:val="000000" w:themeColor="text1"/>
            <w:highlight w:val="yellow"/>
            <w:rPrChange w:id="3062" w:author="Ruijie Xu" w:date="2022-03-11T14:16:00Z">
              <w:rPr>
                <w:color w:val="000000" w:themeColor="text1"/>
              </w:rPr>
            </w:rPrChange>
          </w:rPr>
          <w:delText>the</w:delText>
        </w:r>
      </w:del>
      <w:r w:rsidR="00F046AE" w:rsidRPr="009E6746">
        <w:rPr>
          <w:rFonts w:ascii="Times New Roman" w:hAnsi="Times New Roman" w:cs="Times New Roman"/>
          <w:color w:val="000000" w:themeColor="text1"/>
          <w:highlight w:val="yellow"/>
          <w:rPrChange w:id="3063" w:author="Ruijie Xu" w:date="2022-03-11T14:16:00Z">
            <w:rPr>
              <w:color w:val="000000" w:themeColor="text1"/>
            </w:rPr>
          </w:rPrChange>
        </w:rPr>
        <w:t xml:space="preserve"> four highest tax</w:t>
      </w:r>
      <w:ins w:id="3064" w:author="Ruijie Xu" w:date="2022-03-16T16:20:00Z">
        <w:r w:rsidR="00501791">
          <w:rPr>
            <w:rFonts w:ascii="Times New Roman" w:hAnsi="Times New Roman" w:cs="Times New Roman"/>
            <w:color w:val="000000" w:themeColor="text1"/>
            <w:highlight w:val="yellow"/>
          </w:rPr>
          <w:t>a</w:t>
        </w:r>
      </w:ins>
      <w:ins w:id="3065" w:author="Liliana Salvador" w:date="2022-03-08T18:52:00Z">
        <w:del w:id="3066" w:author="Ruijie Xu" w:date="2022-03-16T16:20:00Z">
          <w:r w:rsidR="00454983" w:rsidRPr="009E6746" w:rsidDel="00501791">
            <w:rPr>
              <w:rFonts w:ascii="Times New Roman" w:hAnsi="Times New Roman" w:cs="Times New Roman"/>
              <w:color w:val="000000" w:themeColor="text1"/>
              <w:highlight w:val="yellow"/>
              <w:rPrChange w:id="3067" w:author="Ruijie Xu" w:date="2022-03-11T14:16:00Z">
                <w:rPr>
                  <w:color w:val="000000" w:themeColor="text1"/>
                </w:rPr>
              </w:rPrChange>
            </w:rPr>
            <w:delText>o</w:delText>
          </w:r>
        </w:del>
      </w:ins>
      <w:del w:id="3068" w:author="Ruijie Xu" w:date="2022-03-16T16:20:00Z">
        <w:r w:rsidR="00F046AE" w:rsidRPr="009E6746" w:rsidDel="00501791">
          <w:rPr>
            <w:rFonts w:ascii="Times New Roman" w:hAnsi="Times New Roman" w:cs="Times New Roman"/>
            <w:color w:val="000000" w:themeColor="text1"/>
            <w:highlight w:val="yellow"/>
            <w:rPrChange w:id="3069" w:author="Ruijie Xu" w:date="2022-03-11T14:16:00Z">
              <w:rPr>
                <w:color w:val="000000" w:themeColor="text1"/>
              </w:rPr>
            </w:rPrChange>
          </w:rPr>
          <w:delText>nom</w:delText>
        </w:r>
      </w:del>
      <w:del w:id="3070" w:author="Ruijie Xu" w:date="2022-03-16T16:19:00Z">
        <w:r w:rsidR="00F046AE" w:rsidRPr="009E6746" w:rsidDel="00501791">
          <w:rPr>
            <w:rFonts w:ascii="Times New Roman" w:hAnsi="Times New Roman" w:cs="Times New Roman"/>
            <w:color w:val="000000" w:themeColor="text1"/>
            <w:highlight w:val="yellow"/>
            <w:rPrChange w:id="3071" w:author="Ruijie Xu" w:date="2022-03-11T14:16:00Z">
              <w:rPr>
                <w:color w:val="000000" w:themeColor="text1"/>
              </w:rPr>
            </w:rPrChange>
          </w:rPr>
          <w:delText>y level</w:delText>
        </w:r>
      </w:del>
      <w:ins w:id="3072" w:author="Liliana Salvador" w:date="2022-03-08T18:52:00Z">
        <w:del w:id="3073" w:author="Ruijie Xu" w:date="2022-03-16T16:19:00Z">
          <w:r w:rsidR="00454983" w:rsidRPr="009E6746" w:rsidDel="00501791">
            <w:rPr>
              <w:rFonts w:ascii="Times New Roman" w:hAnsi="Times New Roman" w:cs="Times New Roman"/>
              <w:color w:val="000000" w:themeColor="text1"/>
              <w:highlight w:val="yellow"/>
              <w:rPrChange w:id="3074" w:author="Ruijie Xu" w:date="2022-03-11T14:16:00Z">
                <w:rPr>
                  <w:color w:val="000000" w:themeColor="text1"/>
                </w:rPr>
              </w:rPrChange>
            </w:rPr>
            <w:delText>s</w:delText>
          </w:r>
        </w:del>
      </w:ins>
      <w:r w:rsidR="00F046AE" w:rsidRPr="009E6746">
        <w:rPr>
          <w:rFonts w:ascii="Times New Roman" w:hAnsi="Times New Roman" w:cs="Times New Roman"/>
          <w:color w:val="000000" w:themeColor="text1"/>
          <w:highlight w:val="yellow"/>
          <w:rPrChange w:id="3075" w:author="Ruijie Xu" w:date="2022-03-11T14:16:00Z">
            <w:rPr>
              <w:color w:val="000000" w:themeColor="text1"/>
            </w:rPr>
          </w:rPrChange>
        </w:rPr>
        <w:t xml:space="preserve"> (</w:t>
      </w:r>
      <w:proofErr w:type="spellStart"/>
      <w:del w:id="3076" w:author="Ruijie Xu" w:date="2022-03-16T14:57:00Z">
        <w:r w:rsidR="00F046AE" w:rsidRPr="009E6746" w:rsidDel="00131F48">
          <w:rPr>
            <w:rFonts w:ascii="Times New Roman" w:hAnsi="Times New Roman" w:cs="Times New Roman"/>
            <w:color w:val="000000" w:themeColor="text1"/>
            <w:highlight w:val="yellow"/>
            <w:rPrChange w:id="3077" w:author="Ruijie Xu" w:date="2022-03-11T14:16:00Z">
              <w:rPr>
                <w:color w:val="000000" w:themeColor="text1"/>
              </w:rPr>
            </w:rPrChange>
          </w:rPr>
          <w:delText xml:space="preserve">Domain), </w:delText>
        </w:r>
      </w:del>
      <w:r w:rsidR="009A41D3" w:rsidRPr="009E6746">
        <w:rPr>
          <w:rFonts w:ascii="Times New Roman" w:hAnsi="Times New Roman" w:cs="Times New Roman"/>
          <w:color w:val="000000" w:themeColor="text1"/>
          <w:highlight w:val="yellow"/>
          <w:rPrChange w:id="3078" w:author="Ruijie Xu" w:date="2022-03-11T14:16:00Z">
            <w:rPr>
              <w:color w:val="000000" w:themeColor="text1"/>
            </w:rPr>
          </w:rPrChange>
        </w:rPr>
        <w:t>Eukaryota</w:t>
      </w:r>
      <w:proofErr w:type="spellEnd"/>
      <w:r w:rsidR="009A41D3" w:rsidRPr="009E6746">
        <w:rPr>
          <w:rFonts w:ascii="Times New Roman" w:hAnsi="Times New Roman" w:cs="Times New Roman"/>
          <w:color w:val="000000" w:themeColor="text1"/>
          <w:highlight w:val="yellow"/>
          <w:rPrChange w:id="3079" w:author="Ruijie Xu" w:date="2022-03-11T14:16:00Z">
            <w:rPr>
              <w:color w:val="000000" w:themeColor="text1"/>
            </w:rPr>
          </w:rPrChange>
        </w:rPr>
        <w:t>, Bacteria, Viruses and Archaea</w:t>
      </w:r>
      <w:ins w:id="3080" w:author="Liliana Salvador" w:date="2022-03-16T09:18:00Z">
        <w:r w:rsidR="00964FC3">
          <w:rPr>
            <w:rFonts w:ascii="Times New Roman" w:hAnsi="Times New Roman" w:cs="Times New Roman"/>
            <w:color w:val="000000" w:themeColor="text1"/>
            <w:highlight w:val="yellow"/>
          </w:rPr>
          <w:t>)</w:t>
        </w:r>
      </w:ins>
      <w:del w:id="3081" w:author="Liliana Salvador" w:date="2022-03-08T18:52:00Z">
        <w:r w:rsidR="009A41D3" w:rsidRPr="009E6746" w:rsidDel="00454983">
          <w:rPr>
            <w:rFonts w:ascii="Times New Roman" w:hAnsi="Times New Roman" w:cs="Times New Roman"/>
            <w:color w:val="000000" w:themeColor="text1"/>
            <w:highlight w:val="yellow"/>
            <w:rPrChange w:id="3082" w:author="Ruijie Xu" w:date="2022-03-11T14:16:00Z">
              <w:rPr>
                <w:color w:val="000000" w:themeColor="text1"/>
              </w:rPr>
            </w:rPrChange>
          </w:rPr>
          <w:delText xml:space="preserve"> taxa</w:delText>
        </w:r>
      </w:del>
      <w:del w:id="3083" w:author="Ruijie Xu" w:date="2022-03-16T14:57:00Z">
        <w:r w:rsidR="00F046AE" w:rsidRPr="009E6746" w:rsidDel="00131F48">
          <w:rPr>
            <w:rFonts w:ascii="Times New Roman" w:hAnsi="Times New Roman" w:cs="Times New Roman"/>
            <w:color w:val="000000" w:themeColor="text1"/>
            <w:highlight w:val="yellow"/>
            <w:rPrChange w:id="3084" w:author="Ruijie Xu" w:date="2022-03-11T14:16:00Z">
              <w:rPr>
                <w:color w:val="000000" w:themeColor="text1"/>
              </w:rPr>
            </w:rPrChange>
          </w:rPr>
          <w:delText>,</w:delText>
        </w:r>
      </w:del>
      <w:r w:rsidR="009A41D3" w:rsidRPr="009E6746">
        <w:rPr>
          <w:rFonts w:ascii="Times New Roman" w:hAnsi="Times New Roman" w:cs="Times New Roman"/>
          <w:color w:val="000000" w:themeColor="text1"/>
          <w:highlight w:val="yellow"/>
          <w:rPrChange w:id="3085" w:author="Ruijie Xu" w:date="2022-03-11T14:16:00Z">
            <w:rPr>
              <w:color w:val="000000" w:themeColor="text1"/>
            </w:rPr>
          </w:rPrChange>
        </w:rPr>
        <w:t xml:space="preserve"> </w:t>
      </w:r>
      <w:del w:id="3086" w:author="Liliana Salvador" w:date="2022-03-16T09:18:00Z">
        <w:r w:rsidR="009A41D3" w:rsidRPr="009E6746" w:rsidDel="00964FC3">
          <w:rPr>
            <w:rFonts w:ascii="Times New Roman" w:hAnsi="Times New Roman" w:cs="Times New Roman"/>
            <w:color w:val="000000" w:themeColor="text1"/>
            <w:highlight w:val="yellow"/>
            <w:rPrChange w:id="3087" w:author="Ruijie Xu" w:date="2022-03-11T14:16:00Z">
              <w:rPr>
                <w:color w:val="000000" w:themeColor="text1"/>
              </w:rPr>
            </w:rPrChange>
          </w:rPr>
          <w:delText xml:space="preserve">by each </w:delText>
        </w:r>
      </w:del>
      <w:del w:id="3088" w:author="Liliana Salvador" w:date="2022-02-23T19:38:00Z">
        <w:r w:rsidR="009A41D3" w:rsidRPr="009E6746" w:rsidDel="00EE5D21">
          <w:rPr>
            <w:rFonts w:ascii="Times New Roman" w:hAnsi="Times New Roman" w:cs="Times New Roman"/>
            <w:color w:val="000000" w:themeColor="text1"/>
            <w:highlight w:val="yellow"/>
            <w:rPrChange w:id="3089" w:author="Ruijie Xu" w:date="2022-03-11T14:16:00Z">
              <w:rPr>
                <w:color w:val="000000" w:themeColor="text1"/>
              </w:rPr>
            </w:rPrChange>
          </w:rPr>
          <w:delText>databases</w:delText>
        </w:r>
      </w:del>
      <w:del w:id="3090" w:author="Liliana Salvador" w:date="2022-03-16T09:18:00Z">
        <w:r w:rsidR="009A41D3" w:rsidRPr="009E6746" w:rsidDel="00964FC3">
          <w:rPr>
            <w:rFonts w:ascii="Times New Roman" w:hAnsi="Times New Roman" w:cs="Times New Roman"/>
            <w:color w:val="000000" w:themeColor="text1"/>
            <w:highlight w:val="yellow"/>
            <w:rPrChange w:id="3091" w:author="Ruijie Xu" w:date="2022-03-11T14:16:00Z">
              <w:rPr>
                <w:color w:val="000000" w:themeColor="text1"/>
              </w:rPr>
            </w:rPrChange>
          </w:rPr>
          <w:delText xml:space="preserve"> </w:delText>
        </w:r>
      </w:del>
      <w:r w:rsidR="009A41D3" w:rsidRPr="009E6746">
        <w:rPr>
          <w:rFonts w:ascii="Times New Roman" w:hAnsi="Times New Roman" w:cs="Times New Roman"/>
          <w:color w:val="000000" w:themeColor="text1"/>
          <w:highlight w:val="yellow"/>
          <w:rPrChange w:id="3092" w:author="Ruijie Xu" w:date="2022-03-11T14:16:00Z">
            <w:rPr>
              <w:color w:val="000000" w:themeColor="text1"/>
            </w:rPr>
          </w:rPrChange>
        </w:rPr>
        <w:t xml:space="preserve">are presented in Figure 1a-d. </w:t>
      </w:r>
      <w:commentRangeStart w:id="3093"/>
      <w:del w:id="3094" w:author="Ruijie Xu" w:date="2022-02-27T11:01:00Z">
        <w:r w:rsidR="00C86E04" w:rsidRPr="009E6746" w:rsidDel="0078145E">
          <w:rPr>
            <w:rFonts w:ascii="Times New Roman" w:hAnsi="Times New Roman" w:cs="Times New Roman"/>
            <w:color w:val="000000" w:themeColor="text1"/>
            <w:highlight w:val="yellow"/>
            <w:rPrChange w:id="3095" w:author="Ruijie Xu" w:date="2022-03-11T14:16:00Z">
              <w:rPr>
                <w:color w:val="000000" w:themeColor="text1"/>
              </w:rPr>
            </w:rPrChange>
          </w:rPr>
          <w:delText xml:space="preserve">The statistical significance of the differences </w:delText>
        </w:r>
        <w:r w:rsidR="00F046AE" w:rsidRPr="009E6746" w:rsidDel="0078145E">
          <w:rPr>
            <w:rFonts w:ascii="Times New Roman" w:hAnsi="Times New Roman" w:cs="Times New Roman"/>
            <w:color w:val="000000" w:themeColor="text1"/>
            <w:highlight w:val="yellow"/>
            <w:rPrChange w:id="3096" w:author="Ruijie Xu" w:date="2022-03-11T14:16:00Z">
              <w:rPr>
                <w:color w:val="000000" w:themeColor="text1"/>
              </w:rPr>
            </w:rPrChange>
          </w:rPr>
          <w:delText>in</w:delText>
        </w:r>
        <w:r w:rsidR="00C86E04" w:rsidRPr="009E6746" w:rsidDel="0078145E">
          <w:rPr>
            <w:rFonts w:ascii="Times New Roman" w:hAnsi="Times New Roman" w:cs="Times New Roman"/>
            <w:color w:val="000000" w:themeColor="text1"/>
            <w:highlight w:val="yellow"/>
            <w:rPrChange w:id="3097" w:author="Ruijie Xu" w:date="2022-03-11T14:16:00Z">
              <w:rPr>
                <w:color w:val="000000" w:themeColor="text1"/>
              </w:rPr>
            </w:rPrChange>
          </w:rPr>
          <w:delText xml:space="preserve"> </w:delText>
        </w:r>
        <w:r w:rsidR="00A310EF" w:rsidRPr="009E6746" w:rsidDel="0078145E">
          <w:rPr>
            <w:rFonts w:ascii="Times New Roman" w:hAnsi="Times New Roman" w:cs="Times New Roman"/>
            <w:color w:val="000000" w:themeColor="text1"/>
            <w:highlight w:val="yellow"/>
            <w:rPrChange w:id="3098" w:author="Ruijie Xu" w:date="2022-03-11T14:16:00Z">
              <w:rPr>
                <w:color w:val="000000" w:themeColor="text1"/>
              </w:rPr>
            </w:rPrChange>
          </w:rPr>
          <w:delText xml:space="preserve">comparisons of the </w:delText>
        </w:r>
        <w:r w:rsidR="00C86E04" w:rsidRPr="009E6746" w:rsidDel="0078145E">
          <w:rPr>
            <w:rFonts w:ascii="Times New Roman" w:hAnsi="Times New Roman" w:cs="Times New Roman"/>
            <w:color w:val="000000" w:themeColor="text1"/>
            <w:highlight w:val="yellow"/>
            <w:rPrChange w:id="3099" w:author="Ruijie Xu" w:date="2022-03-11T14:16:00Z">
              <w:rPr>
                <w:color w:val="000000" w:themeColor="text1"/>
              </w:rPr>
            </w:rPrChange>
          </w:rPr>
          <w:delText xml:space="preserve">classification results for each </w:delText>
        </w:r>
        <w:r w:rsidR="00F046AE" w:rsidRPr="009E6746" w:rsidDel="0078145E">
          <w:rPr>
            <w:rFonts w:ascii="Times New Roman" w:hAnsi="Times New Roman" w:cs="Times New Roman"/>
            <w:color w:val="000000" w:themeColor="text1"/>
            <w:highlight w:val="yellow"/>
            <w:rPrChange w:id="3100" w:author="Ruijie Xu" w:date="2022-03-11T14:16:00Z">
              <w:rPr>
                <w:color w:val="000000" w:themeColor="text1"/>
              </w:rPr>
            </w:rPrChange>
          </w:rPr>
          <w:delText xml:space="preserve">Domain </w:delText>
        </w:r>
        <w:r w:rsidR="00C86E04" w:rsidRPr="009E6746" w:rsidDel="0078145E">
          <w:rPr>
            <w:rFonts w:ascii="Times New Roman" w:hAnsi="Times New Roman" w:cs="Times New Roman"/>
            <w:color w:val="000000" w:themeColor="text1"/>
            <w:highlight w:val="yellow"/>
            <w:rPrChange w:id="3101" w:author="Ruijie Xu" w:date="2022-03-11T14:16:00Z">
              <w:rPr>
                <w:color w:val="000000" w:themeColor="text1"/>
              </w:rPr>
            </w:rPrChange>
          </w:rPr>
          <w:delText xml:space="preserve">taxon classified by the four DBs </w:delText>
        </w:r>
        <w:r w:rsidR="00A310EF" w:rsidRPr="009E6746" w:rsidDel="0078145E">
          <w:rPr>
            <w:rFonts w:ascii="Times New Roman" w:hAnsi="Times New Roman" w:cs="Times New Roman"/>
            <w:color w:val="000000" w:themeColor="text1"/>
            <w:highlight w:val="yellow"/>
            <w:rPrChange w:id="3102" w:author="Ruijie Xu" w:date="2022-03-11T14:16:00Z">
              <w:rPr>
                <w:color w:val="000000" w:themeColor="text1"/>
              </w:rPr>
            </w:rPrChange>
          </w:rPr>
          <w:delText xml:space="preserve">were </w:delText>
        </w:r>
        <w:r w:rsidR="00C86E04" w:rsidRPr="009E6746" w:rsidDel="0078145E">
          <w:rPr>
            <w:rFonts w:ascii="Times New Roman" w:hAnsi="Times New Roman" w:cs="Times New Roman"/>
            <w:color w:val="000000" w:themeColor="text1"/>
            <w:highlight w:val="yellow"/>
            <w:rPrChange w:id="3103" w:author="Ruijie Xu" w:date="2022-03-11T14:16:00Z">
              <w:rPr>
                <w:color w:val="000000" w:themeColor="text1"/>
              </w:rPr>
            </w:rPrChange>
          </w:rPr>
          <w:delText xml:space="preserve">validated </w:delText>
        </w:r>
        <w:r w:rsidR="00A310EF" w:rsidRPr="009E6746" w:rsidDel="0078145E">
          <w:rPr>
            <w:rFonts w:ascii="Times New Roman" w:hAnsi="Times New Roman" w:cs="Times New Roman"/>
            <w:color w:val="000000" w:themeColor="text1"/>
            <w:highlight w:val="yellow"/>
            <w:rPrChange w:id="3104" w:author="Ruijie Xu" w:date="2022-03-11T14:16:00Z">
              <w:rPr>
                <w:color w:val="000000" w:themeColor="text1"/>
              </w:rPr>
            </w:rPrChange>
          </w:rPr>
          <w:delText xml:space="preserve">using </w:delText>
        </w:r>
        <w:r w:rsidR="00F046AE" w:rsidRPr="009E6746" w:rsidDel="0078145E">
          <w:rPr>
            <w:rFonts w:ascii="Times New Roman" w:hAnsi="Times New Roman" w:cs="Times New Roman"/>
            <w:color w:val="000000" w:themeColor="text1"/>
            <w:highlight w:val="yellow"/>
            <w:rPrChange w:id="3105" w:author="Ruijie Xu" w:date="2022-03-11T14:16:00Z">
              <w:rPr>
                <w:color w:val="000000" w:themeColor="text1"/>
              </w:rPr>
            </w:rPrChange>
          </w:rPr>
          <w:delText xml:space="preserve">the </w:delText>
        </w:r>
        <w:r w:rsidR="00A310EF" w:rsidRPr="009E6746" w:rsidDel="0078145E">
          <w:rPr>
            <w:rFonts w:ascii="Times New Roman" w:hAnsi="Times New Roman" w:cs="Times New Roman"/>
            <w:color w:val="000000" w:themeColor="text1"/>
            <w:highlight w:val="yellow"/>
            <w:rPrChange w:id="3106" w:author="Ruijie Xu" w:date="2022-03-11T14:16:00Z">
              <w:rPr>
                <w:color w:val="000000" w:themeColor="text1"/>
              </w:rPr>
            </w:rPrChange>
          </w:rPr>
          <w:delText>paired Wilicoxon signed rank test</w:delText>
        </w:r>
        <w:commentRangeEnd w:id="3093"/>
        <w:r w:rsidR="00EE5D21" w:rsidRPr="009E6746" w:rsidDel="0078145E">
          <w:rPr>
            <w:rStyle w:val="CommentReference"/>
            <w:rFonts w:ascii="Times New Roman" w:hAnsi="Times New Roman" w:cs="Times New Roman"/>
            <w:sz w:val="24"/>
            <w:szCs w:val="24"/>
            <w:highlight w:val="yellow"/>
            <w:rPrChange w:id="3107" w:author="Ruijie Xu" w:date="2022-03-11T14:16:00Z">
              <w:rPr>
                <w:rStyle w:val="CommentReference"/>
              </w:rPr>
            </w:rPrChange>
          </w:rPr>
          <w:commentReference w:id="3093"/>
        </w:r>
      </w:del>
      <w:del w:id="3108" w:author="Ruijie Xu" w:date="2022-02-03T12:06:00Z">
        <w:r w:rsidR="00C86E04" w:rsidRPr="009E6746" w:rsidDel="00971368">
          <w:rPr>
            <w:rFonts w:ascii="Times New Roman" w:hAnsi="Times New Roman" w:cs="Times New Roman"/>
            <w:color w:val="000000" w:themeColor="text1"/>
            <w:highlight w:val="yellow"/>
            <w:rPrChange w:id="3109" w:author="Ruijie Xu" w:date="2022-03-11T14:16:00Z">
              <w:rPr>
                <w:color w:val="000000" w:themeColor="text1"/>
              </w:rPr>
            </w:rPrChange>
          </w:rPr>
          <w:delText xml:space="preserve">. </w:delText>
        </w:r>
      </w:del>
      <w:r w:rsidR="00C86E04" w:rsidRPr="009E6746">
        <w:rPr>
          <w:rFonts w:ascii="Times New Roman" w:hAnsi="Times New Roman" w:cs="Times New Roman"/>
          <w:color w:val="000000" w:themeColor="text1"/>
          <w:highlight w:val="yellow"/>
          <w:rPrChange w:id="3110" w:author="Ruijie Xu" w:date="2022-03-11T14:16:00Z">
            <w:rPr>
              <w:color w:val="000000" w:themeColor="text1"/>
            </w:rPr>
          </w:rPrChange>
        </w:rPr>
        <w:t xml:space="preserve">The </w:t>
      </w:r>
      <w:proofErr w:type="spellStart"/>
      <w:ins w:id="3111" w:author="Ruijie Xu" w:date="2022-02-02T12:32:00Z">
        <w:r w:rsidR="00EF2BE5" w:rsidRPr="009E6746">
          <w:rPr>
            <w:rFonts w:ascii="Times New Roman" w:hAnsi="Times New Roman" w:cs="Times New Roman"/>
            <w:color w:val="000000" w:themeColor="text1"/>
            <w:highlight w:val="yellow"/>
            <w:rPrChange w:id="3112" w:author="Ruijie Xu" w:date="2022-03-11T14:16:00Z">
              <w:rPr>
                <w:color w:val="000000" w:themeColor="text1"/>
              </w:rPr>
            </w:rPrChange>
          </w:rPr>
          <w:t>padj</w:t>
        </w:r>
        <w:proofErr w:type="spellEnd"/>
        <w:r w:rsidR="00EF2BE5" w:rsidRPr="009E6746">
          <w:rPr>
            <w:rFonts w:ascii="Times New Roman" w:hAnsi="Times New Roman" w:cs="Times New Roman"/>
            <w:color w:val="000000" w:themeColor="text1"/>
            <w:highlight w:val="yellow"/>
            <w:rPrChange w:id="3113" w:author="Ruijie Xu" w:date="2022-03-11T14:16:00Z">
              <w:rPr>
                <w:color w:val="000000" w:themeColor="text1"/>
              </w:rPr>
            </w:rPrChange>
          </w:rPr>
          <w:t xml:space="preserve"> </w:t>
        </w:r>
      </w:ins>
      <w:del w:id="3114" w:author="Ruijie Xu" w:date="2022-02-02T12:32:00Z">
        <w:r w:rsidR="00C86E04" w:rsidRPr="009E6746" w:rsidDel="00EF2BE5">
          <w:rPr>
            <w:rFonts w:ascii="Times New Roman" w:hAnsi="Times New Roman" w:cs="Times New Roman"/>
            <w:color w:val="000000" w:themeColor="text1"/>
            <w:highlight w:val="yellow"/>
            <w:rPrChange w:id="3115" w:author="Ruijie Xu" w:date="2022-03-11T14:16:00Z">
              <w:rPr>
                <w:color w:val="000000" w:themeColor="text1"/>
              </w:rPr>
            </w:rPrChange>
          </w:rPr>
          <w:delText xml:space="preserve">adjusted p </w:delText>
        </w:r>
      </w:del>
      <w:r w:rsidR="00C86E04" w:rsidRPr="009E6746">
        <w:rPr>
          <w:rFonts w:ascii="Times New Roman" w:hAnsi="Times New Roman" w:cs="Times New Roman"/>
          <w:color w:val="000000" w:themeColor="text1"/>
          <w:highlight w:val="yellow"/>
          <w:rPrChange w:id="3116" w:author="Ruijie Xu" w:date="2022-03-11T14:16:00Z">
            <w:rPr>
              <w:color w:val="000000" w:themeColor="text1"/>
            </w:rPr>
          </w:rPrChange>
        </w:rPr>
        <w:t>value</w:t>
      </w:r>
      <w:ins w:id="3117" w:author="Liliana Salvador" w:date="2022-02-23T19:40:00Z">
        <w:r w:rsidR="00EE5D21" w:rsidRPr="009E6746">
          <w:rPr>
            <w:rFonts w:ascii="Times New Roman" w:hAnsi="Times New Roman" w:cs="Times New Roman"/>
            <w:color w:val="000000" w:themeColor="text1"/>
            <w:highlight w:val="yellow"/>
            <w:rPrChange w:id="3118" w:author="Ruijie Xu" w:date="2022-03-11T14:16:00Z">
              <w:rPr>
                <w:color w:val="000000" w:themeColor="text1"/>
              </w:rPr>
            </w:rPrChange>
          </w:rPr>
          <w:t>s</w:t>
        </w:r>
      </w:ins>
      <w:r w:rsidR="00C86E04" w:rsidRPr="009E6746">
        <w:rPr>
          <w:rFonts w:ascii="Times New Roman" w:hAnsi="Times New Roman" w:cs="Times New Roman"/>
          <w:color w:val="000000" w:themeColor="text1"/>
          <w:highlight w:val="yellow"/>
          <w:rPrChange w:id="3119" w:author="Ruijie Xu" w:date="2022-03-11T14:16:00Z">
            <w:rPr>
              <w:color w:val="000000" w:themeColor="text1"/>
            </w:rPr>
          </w:rPrChange>
        </w:rPr>
        <w:t xml:space="preserve"> for all comparisons </w:t>
      </w:r>
      <w:r w:rsidR="00374568" w:rsidRPr="009E6746">
        <w:rPr>
          <w:rFonts w:ascii="Times New Roman" w:hAnsi="Times New Roman" w:cs="Times New Roman"/>
          <w:color w:val="000000" w:themeColor="text1"/>
          <w:highlight w:val="yellow"/>
          <w:rPrChange w:id="3120" w:author="Ruijie Xu" w:date="2022-03-11T14:16:00Z">
            <w:rPr>
              <w:color w:val="000000" w:themeColor="text1"/>
            </w:rPr>
          </w:rPrChange>
        </w:rPr>
        <w:t xml:space="preserve">between DBs are </w:t>
      </w:r>
      <w:r w:rsidR="00C86E04" w:rsidRPr="009E6746">
        <w:rPr>
          <w:rFonts w:ascii="Times New Roman" w:hAnsi="Times New Roman" w:cs="Times New Roman"/>
          <w:color w:val="000000" w:themeColor="text1"/>
          <w:highlight w:val="yellow"/>
          <w:rPrChange w:id="3121" w:author="Ruijie Xu" w:date="2022-03-11T14:16:00Z">
            <w:rPr>
              <w:color w:val="000000" w:themeColor="text1"/>
            </w:rPr>
          </w:rPrChange>
        </w:rPr>
        <w:t xml:space="preserve">available in Table </w:t>
      </w:r>
      <w:ins w:id="3122" w:author="Ruijie Xu" w:date="2022-02-02T12:25:00Z">
        <w:r w:rsidR="00CF1D3A" w:rsidRPr="009E6746">
          <w:rPr>
            <w:rFonts w:ascii="Times New Roman" w:hAnsi="Times New Roman" w:cs="Times New Roman"/>
            <w:color w:val="000000" w:themeColor="text1"/>
            <w:highlight w:val="yellow"/>
            <w:rPrChange w:id="3123" w:author="Ruijie Xu" w:date="2022-03-11T14:16:00Z">
              <w:rPr>
                <w:color w:val="000000" w:themeColor="text1"/>
              </w:rPr>
            </w:rPrChange>
          </w:rPr>
          <w:t>S</w:t>
        </w:r>
      </w:ins>
      <w:r w:rsidR="00C86E04" w:rsidRPr="009E6746">
        <w:rPr>
          <w:rFonts w:ascii="Times New Roman" w:hAnsi="Times New Roman" w:cs="Times New Roman"/>
          <w:color w:val="000000" w:themeColor="text1"/>
          <w:highlight w:val="yellow"/>
          <w:rPrChange w:id="3124" w:author="Ruijie Xu" w:date="2022-03-11T14:16:00Z">
            <w:rPr>
              <w:color w:val="000000" w:themeColor="text1"/>
            </w:rPr>
          </w:rPrChange>
        </w:rPr>
        <w:t>I.</w:t>
      </w:r>
      <w:ins w:id="3125" w:author="Ruijie Xu" w:date="2022-02-03T12:06:00Z">
        <w:r w:rsidR="00971368" w:rsidRPr="009E6746">
          <w:rPr>
            <w:rFonts w:ascii="Times New Roman" w:hAnsi="Times New Roman" w:cs="Times New Roman"/>
            <w:color w:val="000000" w:themeColor="text1"/>
            <w:highlight w:val="yellow"/>
            <w:rPrChange w:id="3126" w:author="Ruijie Xu" w:date="2022-03-11T14:16:00Z">
              <w:rPr>
                <w:color w:val="000000" w:themeColor="text1"/>
              </w:rPr>
            </w:rPrChange>
          </w:rPr>
          <w:t>3</w:t>
        </w:r>
      </w:ins>
      <w:ins w:id="3127" w:author="Ruijie Xu" w:date="2022-03-16T16:20:00Z">
        <w:r w:rsidR="00501791">
          <w:rPr>
            <w:rFonts w:ascii="Times New Roman" w:hAnsi="Times New Roman" w:cs="Times New Roman"/>
            <w:color w:val="000000" w:themeColor="text1"/>
            <w:highlight w:val="yellow"/>
          </w:rPr>
          <w:t>. Detailed</w:t>
        </w:r>
      </w:ins>
      <w:ins w:id="3128" w:author="Liliana Salvador" w:date="2022-03-16T10:44:00Z">
        <w:del w:id="3129" w:author="Ruijie Xu" w:date="2022-03-16T16:20:00Z">
          <w:r w:rsidR="00BE72E0" w:rsidDel="00501791">
            <w:rPr>
              <w:rFonts w:ascii="Times New Roman" w:hAnsi="Times New Roman" w:cs="Times New Roman"/>
              <w:color w:val="000000" w:themeColor="text1"/>
              <w:highlight w:val="yellow"/>
            </w:rPr>
            <w:delText xml:space="preserve"> </w:delText>
          </w:r>
          <w:r w:rsidR="00D66A2E" w:rsidDel="00501791">
            <w:rPr>
              <w:rFonts w:ascii="Times New Roman" w:hAnsi="Times New Roman" w:cs="Times New Roman"/>
              <w:color w:val="000000" w:themeColor="text1"/>
              <w:highlight w:val="yellow"/>
            </w:rPr>
            <w:delText>and the</w:delText>
          </w:r>
        </w:del>
        <w:r w:rsidR="00D66A2E">
          <w:rPr>
            <w:rFonts w:ascii="Times New Roman" w:hAnsi="Times New Roman" w:cs="Times New Roman"/>
            <w:color w:val="000000" w:themeColor="text1"/>
            <w:highlight w:val="yellow"/>
          </w:rPr>
          <w:t xml:space="preserve"> DB comparisons across all taxa </w:t>
        </w:r>
      </w:ins>
      <w:ins w:id="3130" w:author="Ruijie Xu" w:date="2022-03-16T14:56:00Z">
        <w:r w:rsidR="00131F48">
          <w:rPr>
            <w:rFonts w:ascii="Times New Roman" w:hAnsi="Times New Roman" w:cs="Times New Roman"/>
            <w:color w:val="000000" w:themeColor="text1"/>
            <w:highlight w:val="yellow"/>
          </w:rPr>
          <w:t xml:space="preserve">at </w:t>
        </w:r>
      </w:ins>
      <w:ins w:id="3131" w:author="Ruijie Xu" w:date="2022-03-16T16:20:00Z">
        <w:r w:rsidR="001F58F5">
          <w:rPr>
            <w:rFonts w:ascii="Times New Roman" w:hAnsi="Times New Roman" w:cs="Times New Roman"/>
            <w:color w:val="000000" w:themeColor="text1"/>
            <w:highlight w:val="yellow"/>
          </w:rPr>
          <w:t xml:space="preserve">domain, </w:t>
        </w:r>
      </w:ins>
      <w:ins w:id="3132" w:author="Ruijie Xu" w:date="2022-03-16T14:57:00Z">
        <w:r w:rsidR="00131F48">
          <w:rPr>
            <w:rFonts w:ascii="Times New Roman" w:hAnsi="Times New Roman" w:cs="Times New Roman"/>
            <w:color w:val="000000" w:themeColor="text1"/>
            <w:highlight w:val="yellow"/>
          </w:rPr>
          <w:t xml:space="preserve">genus, and species </w:t>
        </w:r>
      </w:ins>
      <w:ins w:id="3133" w:author="Liliana Salvador" w:date="2022-03-16T20:43:00Z">
        <w:r w:rsidR="0015373D">
          <w:rPr>
            <w:rFonts w:ascii="Times New Roman" w:hAnsi="Times New Roman" w:cs="Times New Roman"/>
            <w:color w:val="000000" w:themeColor="text1"/>
            <w:highlight w:val="yellow"/>
          </w:rPr>
          <w:t>levels are</w:t>
        </w:r>
      </w:ins>
      <w:ins w:id="3134" w:author="Liliana Salvador" w:date="2022-03-16T20:44:00Z">
        <w:r w:rsidR="0015373D">
          <w:rPr>
            <w:rFonts w:ascii="Times New Roman" w:hAnsi="Times New Roman" w:cs="Times New Roman"/>
            <w:color w:val="000000" w:themeColor="text1"/>
            <w:highlight w:val="yellow"/>
          </w:rPr>
          <w:t xml:space="preserve"> described </w:t>
        </w:r>
      </w:ins>
      <w:ins w:id="3135" w:author="Liliana Salvador" w:date="2022-03-16T10:44:00Z">
        <w:del w:id="3136" w:author="Ruijie Xu" w:date="2022-03-16T14:56:00Z">
          <w:r w:rsidR="00D66A2E" w:rsidDel="00131F48">
            <w:rPr>
              <w:rFonts w:ascii="Times New Roman" w:hAnsi="Times New Roman" w:cs="Times New Roman"/>
              <w:color w:val="000000" w:themeColor="text1"/>
              <w:highlight w:val="yellow"/>
            </w:rPr>
            <w:delText xml:space="preserve">are </w:delText>
          </w:r>
        </w:del>
        <w:r w:rsidR="00D66A2E">
          <w:rPr>
            <w:rFonts w:ascii="Times New Roman" w:hAnsi="Times New Roman" w:cs="Times New Roman"/>
            <w:color w:val="000000" w:themeColor="text1"/>
            <w:highlight w:val="yellow"/>
          </w:rPr>
          <w:t>in Supplementary Text 2</w:t>
        </w:r>
      </w:ins>
      <w:del w:id="3137" w:author="Ruijie Xu" w:date="2022-02-03T12:06:00Z">
        <w:r w:rsidR="00C86E04" w:rsidRPr="009E6746" w:rsidDel="00971368">
          <w:rPr>
            <w:rFonts w:ascii="Times New Roman" w:hAnsi="Times New Roman" w:cs="Times New Roman"/>
            <w:color w:val="000000" w:themeColor="text1"/>
            <w:highlight w:val="yellow"/>
            <w:rPrChange w:id="3138" w:author="Ruijie Xu" w:date="2022-03-11T14:16:00Z">
              <w:rPr>
                <w:color w:val="000000" w:themeColor="text1"/>
              </w:rPr>
            </w:rPrChange>
          </w:rPr>
          <w:delText>2</w:delText>
        </w:r>
      </w:del>
      <w:r w:rsidR="00C86E04" w:rsidRPr="009E6746">
        <w:rPr>
          <w:rFonts w:ascii="Times New Roman" w:hAnsi="Times New Roman" w:cs="Times New Roman"/>
          <w:color w:val="000000" w:themeColor="text1"/>
          <w:highlight w:val="yellow"/>
          <w:rPrChange w:id="3139" w:author="Ruijie Xu" w:date="2022-03-11T14:16:00Z">
            <w:rPr>
              <w:color w:val="000000" w:themeColor="text1"/>
            </w:rPr>
          </w:rPrChange>
        </w:rPr>
        <w:t xml:space="preserve">. </w:t>
      </w:r>
      <w:del w:id="3140" w:author="Ruijie Xu" w:date="2022-02-02T12:26:00Z">
        <w:r w:rsidR="00C86E04" w:rsidRPr="009E6746" w:rsidDel="00CF1D3A">
          <w:rPr>
            <w:rFonts w:ascii="Times New Roman" w:hAnsi="Times New Roman" w:cs="Times New Roman"/>
            <w:color w:val="000000" w:themeColor="text1"/>
            <w:highlight w:val="yellow"/>
            <w:rPrChange w:id="3141" w:author="Ruijie Xu" w:date="2022-03-11T14:16:00Z">
              <w:rPr>
                <w:color w:val="000000" w:themeColor="text1"/>
              </w:rPr>
            </w:rPrChange>
          </w:rPr>
          <w:delText xml:space="preserve">Most of these pairwise comparisons between </w:delText>
        </w:r>
        <w:r w:rsidR="00374568" w:rsidRPr="009E6746" w:rsidDel="00CF1D3A">
          <w:rPr>
            <w:rFonts w:ascii="Times New Roman" w:hAnsi="Times New Roman" w:cs="Times New Roman"/>
            <w:color w:val="000000" w:themeColor="text1"/>
            <w:highlight w:val="yellow"/>
            <w:rPrChange w:id="3142" w:author="Ruijie Xu" w:date="2022-03-11T14:16:00Z">
              <w:rPr>
                <w:color w:val="000000" w:themeColor="text1"/>
              </w:rPr>
            </w:rPrChange>
          </w:rPr>
          <w:delText xml:space="preserve">the results of </w:delText>
        </w:r>
        <w:r w:rsidR="00C86E04" w:rsidRPr="009E6746" w:rsidDel="00CF1D3A">
          <w:rPr>
            <w:rFonts w:ascii="Times New Roman" w:hAnsi="Times New Roman" w:cs="Times New Roman"/>
            <w:color w:val="000000" w:themeColor="text1"/>
            <w:highlight w:val="yellow"/>
            <w:rPrChange w:id="3143" w:author="Ruijie Xu" w:date="2022-03-11T14:16:00Z">
              <w:rPr>
                <w:color w:val="000000" w:themeColor="text1"/>
              </w:rPr>
            </w:rPrChange>
          </w:rPr>
          <w:delText xml:space="preserve">DBs were significant. For example, </w:delText>
        </w:r>
      </w:del>
      <w:del w:id="3144" w:author="Ruijie Xu" w:date="2022-02-02T12:27:00Z">
        <w:r w:rsidR="00C86E04" w:rsidRPr="009E6746" w:rsidDel="00CF1D3A">
          <w:rPr>
            <w:rFonts w:ascii="Times New Roman" w:hAnsi="Times New Roman" w:cs="Times New Roman"/>
            <w:color w:val="000000" w:themeColor="text1"/>
            <w:highlight w:val="yellow"/>
            <w:rPrChange w:id="3145" w:author="Ruijie Xu" w:date="2022-03-11T14:16:00Z">
              <w:rPr>
                <w:color w:val="000000" w:themeColor="text1"/>
              </w:rPr>
            </w:rPrChange>
          </w:rPr>
          <w:delText xml:space="preserve">the </w:delText>
        </w:r>
      </w:del>
      <w:del w:id="3146" w:author="Ruijie Xu" w:date="2022-02-02T12:26:00Z">
        <w:r w:rsidR="00C86E04" w:rsidRPr="009E6746" w:rsidDel="00CF1D3A">
          <w:rPr>
            <w:rFonts w:ascii="Times New Roman" w:hAnsi="Times New Roman" w:cs="Times New Roman"/>
            <w:color w:val="000000" w:themeColor="text1"/>
            <w:highlight w:val="yellow"/>
            <w:rPrChange w:id="3147" w:author="Ruijie Xu" w:date="2022-03-11T14:16:00Z">
              <w:rPr>
                <w:color w:val="000000" w:themeColor="text1"/>
              </w:rPr>
            </w:rPrChange>
          </w:rPr>
          <w:delText xml:space="preserve">differences in </w:delText>
        </w:r>
      </w:del>
      <w:del w:id="3148" w:author="Ruijie Xu" w:date="2022-02-02T12:28:00Z">
        <w:r w:rsidR="00C86E04" w:rsidRPr="009E6746" w:rsidDel="00CF1D3A">
          <w:rPr>
            <w:rFonts w:ascii="Times New Roman" w:hAnsi="Times New Roman" w:cs="Times New Roman"/>
            <w:color w:val="000000" w:themeColor="text1"/>
            <w:highlight w:val="yellow"/>
            <w:rPrChange w:id="3149" w:author="Ruijie Xu" w:date="2022-03-11T14:16:00Z">
              <w:rPr>
                <w:color w:val="000000" w:themeColor="text1"/>
              </w:rPr>
            </w:rPrChange>
          </w:rPr>
          <w:delText>the number of reads classified</w:delText>
        </w:r>
      </w:del>
      <w:del w:id="3150" w:author="Ruijie Xu" w:date="2022-02-02T12:27:00Z">
        <w:r w:rsidR="00C86E04" w:rsidRPr="009E6746" w:rsidDel="00CF1D3A">
          <w:rPr>
            <w:rFonts w:ascii="Times New Roman" w:hAnsi="Times New Roman" w:cs="Times New Roman"/>
            <w:color w:val="000000" w:themeColor="text1"/>
            <w:highlight w:val="yellow"/>
            <w:rPrChange w:id="3151" w:author="Ruijie Xu" w:date="2022-03-11T14:16:00Z">
              <w:rPr>
                <w:color w:val="000000" w:themeColor="text1"/>
              </w:rPr>
            </w:rPrChange>
          </w:rPr>
          <w:delText xml:space="preserve"> under the Bacteria taxon </w:delText>
        </w:r>
      </w:del>
      <w:del w:id="3152" w:author="Ruijie Xu" w:date="2022-02-02T12:28:00Z">
        <w:r w:rsidR="00C86E04" w:rsidRPr="009E6746" w:rsidDel="00CF1D3A">
          <w:rPr>
            <w:rFonts w:ascii="Times New Roman" w:hAnsi="Times New Roman" w:cs="Times New Roman"/>
            <w:color w:val="000000" w:themeColor="text1"/>
            <w:highlight w:val="yellow"/>
            <w:rPrChange w:id="3153" w:author="Ruijie Xu" w:date="2022-03-11T14:16:00Z">
              <w:rPr>
                <w:color w:val="000000" w:themeColor="text1"/>
              </w:rPr>
            </w:rPrChange>
          </w:rPr>
          <w:delText>were significant</w:delText>
        </w:r>
        <w:r w:rsidR="00374568" w:rsidRPr="009E6746" w:rsidDel="00CF1D3A">
          <w:rPr>
            <w:rFonts w:ascii="Times New Roman" w:hAnsi="Times New Roman" w:cs="Times New Roman"/>
            <w:color w:val="000000" w:themeColor="text1"/>
            <w:highlight w:val="yellow"/>
            <w:rPrChange w:id="3154" w:author="Ruijie Xu" w:date="2022-03-11T14:16:00Z">
              <w:rPr>
                <w:color w:val="000000" w:themeColor="text1"/>
              </w:rPr>
            </w:rPrChange>
          </w:rPr>
          <w:delText>ly different</w:delText>
        </w:r>
        <w:r w:rsidR="00C86E04" w:rsidRPr="009E6746" w:rsidDel="00CF1D3A">
          <w:rPr>
            <w:rFonts w:ascii="Times New Roman" w:hAnsi="Times New Roman" w:cs="Times New Roman"/>
            <w:color w:val="000000" w:themeColor="text1"/>
            <w:highlight w:val="yellow"/>
            <w:rPrChange w:id="3155" w:author="Ruijie Xu" w:date="2022-03-11T14:16:00Z">
              <w:rPr>
                <w:color w:val="000000" w:themeColor="text1"/>
              </w:rPr>
            </w:rPrChange>
          </w:rPr>
          <w:delText xml:space="preserve"> </w:delText>
        </w:r>
      </w:del>
      <w:del w:id="3156" w:author="Ruijie Xu" w:date="2022-02-02T12:27:00Z">
        <w:r w:rsidR="00C86E04" w:rsidRPr="009E6746" w:rsidDel="00CF1D3A">
          <w:rPr>
            <w:rFonts w:ascii="Times New Roman" w:hAnsi="Times New Roman" w:cs="Times New Roman"/>
            <w:color w:val="000000" w:themeColor="text1"/>
            <w:highlight w:val="yellow"/>
            <w:rPrChange w:id="3157" w:author="Ruijie Xu" w:date="2022-03-11T14:16:00Z">
              <w:rPr>
                <w:color w:val="000000" w:themeColor="text1"/>
              </w:rPr>
            </w:rPrChange>
          </w:rPr>
          <w:delText xml:space="preserve">for </w:delText>
        </w:r>
      </w:del>
      <w:del w:id="3158" w:author="Ruijie Xu" w:date="2022-02-02T12:28:00Z">
        <w:r w:rsidR="00C86E04" w:rsidRPr="009E6746" w:rsidDel="00CF1D3A">
          <w:rPr>
            <w:rFonts w:ascii="Times New Roman" w:hAnsi="Times New Roman" w:cs="Times New Roman"/>
            <w:color w:val="000000" w:themeColor="text1"/>
            <w:highlight w:val="yellow"/>
            <w:rPrChange w:id="3159" w:author="Ruijie Xu" w:date="2022-03-11T14:16:00Z">
              <w:rPr>
                <w:color w:val="000000" w:themeColor="text1"/>
              </w:rPr>
            </w:rPrChange>
          </w:rPr>
          <w:delText>all</w:delText>
        </w:r>
      </w:del>
      <w:del w:id="3160" w:author="Ruijie Xu" w:date="2022-02-02T12:27:00Z">
        <w:r w:rsidR="00C86E04" w:rsidRPr="009E6746" w:rsidDel="00CF1D3A">
          <w:rPr>
            <w:rFonts w:ascii="Times New Roman" w:hAnsi="Times New Roman" w:cs="Times New Roman"/>
            <w:color w:val="000000" w:themeColor="text1"/>
            <w:highlight w:val="yellow"/>
            <w:rPrChange w:id="3161" w:author="Ruijie Xu" w:date="2022-03-11T14:16:00Z">
              <w:rPr>
                <w:color w:val="000000" w:themeColor="text1"/>
              </w:rPr>
            </w:rPrChange>
          </w:rPr>
          <w:delText xml:space="preserve"> pairwise </w:delText>
        </w:r>
      </w:del>
      <w:del w:id="3162" w:author="Ruijie Xu" w:date="2022-02-02T12:28:00Z">
        <w:r w:rsidR="00374568" w:rsidRPr="009E6746" w:rsidDel="00CF1D3A">
          <w:rPr>
            <w:rFonts w:ascii="Times New Roman" w:hAnsi="Times New Roman" w:cs="Times New Roman"/>
            <w:color w:val="000000" w:themeColor="text1"/>
            <w:highlight w:val="yellow"/>
            <w:rPrChange w:id="3163" w:author="Ruijie Xu" w:date="2022-03-11T14:16:00Z">
              <w:rPr>
                <w:color w:val="000000" w:themeColor="text1"/>
              </w:rPr>
            </w:rPrChange>
          </w:rPr>
          <w:delText xml:space="preserve">DB </w:delText>
        </w:r>
        <w:r w:rsidR="00C86E04" w:rsidRPr="009E6746" w:rsidDel="00CF1D3A">
          <w:rPr>
            <w:rFonts w:ascii="Times New Roman" w:hAnsi="Times New Roman" w:cs="Times New Roman"/>
            <w:color w:val="000000" w:themeColor="text1"/>
            <w:highlight w:val="yellow"/>
            <w:rPrChange w:id="3164" w:author="Ruijie Xu" w:date="2022-03-11T14:16:00Z">
              <w:rPr>
                <w:color w:val="000000" w:themeColor="text1"/>
              </w:rPr>
            </w:rPrChange>
          </w:rPr>
          <w:delText>compa</w:delText>
        </w:r>
      </w:del>
      <w:del w:id="3165" w:author="Ruijie Xu" w:date="2022-02-02T12:27:00Z">
        <w:r w:rsidR="00C86E04" w:rsidRPr="009E6746" w:rsidDel="00CF1D3A">
          <w:rPr>
            <w:rFonts w:ascii="Times New Roman" w:hAnsi="Times New Roman" w:cs="Times New Roman"/>
            <w:color w:val="000000" w:themeColor="text1"/>
            <w:highlight w:val="yellow"/>
            <w:rPrChange w:id="3166" w:author="Ruijie Xu" w:date="2022-03-11T14:16:00Z">
              <w:rPr>
                <w:color w:val="000000" w:themeColor="text1"/>
              </w:rPr>
            </w:rPrChange>
          </w:rPr>
          <w:delText>risons</w:delText>
        </w:r>
      </w:del>
      <w:del w:id="3167" w:author="Ruijie Xu" w:date="2022-02-02T12:28:00Z">
        <w:r w:rsidR="00C86E04" w:rsidRPr="009E6746" w:rsidDel="00CF1D3A">
          <w:rPr>
            <w:rFonts w:ascii="Times New Roman" w:hAnsi="Times New Roman" w:cs="Times New Roman"/>
            <w:color w:val="000000" w:themeColor="text1"/>
            <w:highlight w:val="yellow"/>
            <w:rPrChange w:id="3168" w:author="Ruijie Xu" w:date="2022-03-11T14:16:00Z">
              <w:rPr>
                <w:color w:val="000000" w:themeColor="text1"/>
              </w:rPr>
            </w:rPrChange>
          </w:rPr>
          <w:delText xml:space="preserve"> (Figure 1b).  </w:delText>
        </w:r>
      </w:del>
      <w:del w:id="3169" w:author="Ruijie Xu" w:date="2022-03-16T14:53:00Z">
        <w:r w:rsidR="00C86E04" w:rsidRPr="009E6746" w:rsidDel="00131F48">
          <w:rPr>
            <w:rFonts w:ascii="Times New Roman" w:hAnsi="Times New Roman" w:cs="Times New Roman"/>
            <w:color w:val="000000" w:themeColor="text1"/>
            <w:highlight w:val="yellow"/>
            <w:rPrChange w:id="3170" w:author="Ruijie Xu" w:date="2022-03-11T14:16:00Z">
              <w:rPr>
                <w:color w:val="000000" w:themeColor="text1"/>
              </w:rPr>
            </w:rPrChange>
          </w:rPr>
          <w:delText xml:space="preserve">For </w:delText>
        </w:r>
      </w:del>
      <w:ins w:id="3171" w:author="Liliana Salvador" w:date="2022-02-23T19:41:00Z">
        <w:del w:id="3172" w:author="Ruijie Xu" w:date="2022-03-16T14:53:00Z">
          <w:r w:rsidR="00EE5D21" w:rsidRPr="009E6746" w:rsidDel="00131F48">
            <w:rPr>
              <w:rFonts w:ascii="Times New Roman" w:hAnsi="Times New Roman" w:cs="Times New Roman"/>
              <w:color w:val="000000" w:themeColor="text1"/>
              <w:highlight w:val="yellow"/>
              <w:rPrChange w:id="3173" w:author="Ruijie Xu" w:date="2022-03-11T14:16:00Z">
                <w:rPr>
                  <w:color w:val="000000" w:themeColor="text1"/>
                </w:rPr>
              </w:rPrChange>
            </w:rPr>
            <w:delText xml:space="preserve">the </w:delText>
          </w:r>
        </w:del>
      </w:ins>
      <w:del w:id="3174" w:author="Ruijie Xu" w:date="2022-03-16T14:53:00Z">
        <w:r w:rsidR="0023783D" w:rsidRPr="009E6746" w:rsidDel="00131F48">
          <w:rPr>
            <w:rFonts w:ascii="Times New Roman" w:hAnsi="Times New Roman" w:cs="Times New Roman"/>
            <w:color w:val="000000" w:themeColor="text1"/>
            <w:highlight w:val="yellow"/>
            <w:rPrChange w:id="3175" w:author="Ruijie Xu" w:date="2022-03-11T14:16:00Z">
              <w:rPr>
                <w:color w:val="000000" w:themeColor="text1"/>
              </w:rPr>
            </w:rPrChange>
          </w:rPr>
          <w:delText xml:space="preserve">Eukaryota taxon, </w:delText>
        </w:r>
      </w:del>
      <w:del w:id="3176" w:author="Ruijie Xu" w:date="2022-02-02T12:32:00Z">
        <w:r w:rsidR="0023783D" w:rsidRPr="009E6746" w:rsidDel="00EF2BE5">
          <w:rPr>
            <w:rFonts w:ascii="Times New Roman" w:hAnsi="Times New Roman" w:cs="Times New Roman"/>
            <w:color w:val="000000" w:themeColor="text1"/>
            <w:highlight w:val="yellow"/>
            <w:rPrChange w:id="3177" w:author="Ruijie Xu" w:date="2022-03-11T14:16:00Z">
              <w:rPr>
                <w:color w:val="000000" w:themeColor="text1"/>
              </w:rPr>
            </w:rPrChange>
          </w:rPr>
          <w:delText>only</w:delText>
        </w:r>
      </w:del>
      <w:del w:id="3178" w:author="Ruijie Xu" w:date="2022-03-16T14:53:00Z">
        <w:r w:rsidR="0023783D" w:rsidRPr="009E6746" w:rsidDel="00131F48">
          <w:rPr>
            <w:rFonts w:ascii="Times New Roman" w:hAnsi="Times New Roman" w:cs="Times New Roman"/>
            <w:color w:val="000000" w:themeColor="text1"/>
            <w:highlight w:val="yellow"/>
            <w:rPrChange w:id="3179" w:author="Ruijie Xu" w:date="2022-03-11T14:16:00Z">
              <w:rPr>
                <w:color w:val="000000" w:themeColor="text1"/>
              </w:rPr>
            </w:rPrChange>
          </w:rPr>
          <w:delText xml:space="preserve"> the number of reads classified by the standard and customized DBs were foun</w:delText>
        </w:r>
      </w:del>
      <w:del w:id="3180" w:author="Ruijie Xu" w:date="2022-02-27T11:03:00Z">
        <w:r w:rsidR="0023783D" w:rsidRPr="009E6746" w:rsidDel="0078145E">
          <w:rPr>
            <w:rFonts w:ascii="Times New Roman" w:hAnsi="Times New Roman" w:cs="Times New Roman"/>
            <w:color w:val="000000" w:themeColor="text1"/>
            <w:highlight w:val="yellow"/>
            <w:rPrChange w:id="3181" w:author="Ruijie Xu" w:date="2022-03-11T14:16:00Z">
              <w:rPr>
                <w:color w:val="000000" w:themeColor="text1"/>
              </w:rPr>
            </w:rPrChange>
          </w:rPr>
          <w:delText>d not</w:delText>
        </w:r>
      </w:del>
      <w:del w:id="3182" w:author="Ruijie Xu" w:date="2022-03-16T14:53:00Z">
        <w:r w:rsidR="0023783D" w:rsidRPr="009E6746" w:rsidDel="00131F48">
          <w:rPr>
            <w:rFonts w:ascii="Times New Roman" w:hAnsi="Times New Roman" w:cs="Times New Roman"/>
            <w:color w:val="000000" w:themeColor="text1"/>
            <w:highlight w:val="yellow"/>
            <w:rPrChange w:id="3183" w:author="Ruijie Xu" w:date="2022-03-11T14:16:00Z">
              <w:rPr>
                <w:color w:val="000000" w:themeColor="text1"/>
              </w:rPr>
            </w:rPrChange>
          </w:rPr>
          <w:delText xml:space="preserve"> significantly different </w:delText>
        </w:r>
        <w:r w:rsidR="00C86E04" w:rsidRPr="009E6746" w:rsidDel="00131F48">
          <w:rPr>
            <w:rFonts w:ascii="Times New Roman" w:hAnsi="Times New Roman" w:cs="Times New Roman"/>
            <w:color w:val="000000" w:themeColor="text1"/>
            <w:highlight w:val="yellow"/>
            <w:rPrChange w:id="3184" w:author="Ruijie Xu" w:date="2022-03-11T14:16:00Z">
              <w:rPr>
                <w:color w:val="000000" w:themeColor="text1"/>
              </w:rPr>
            </w:rPrChange>
          </w:rPr>
          <w:delText>in comparion</w:delText>
        </w:r>
      </w:del>
      <w:ins w:id="3185" w:author="Liliana Salvador" w:date="2022-03-10T19:40:00Z">
        <w:del w:id="3186" w:author="Ruijie Xu" w:date="2022-03-16T14:53:00Z">
          <w:r w:rsidR="00310A6D" w:rsidRPr="009E6746" w:rsidDel="00131F48">
            <w:rPr>
              <w:rFonts w:ascii="Times New Roman" w:hAnsi="Times New Roman" w:cs="Times New Roman"/>
              <w:color w:val="000000" w:themeColor="text1"/>
              <w:highlight w:val="yellow"/>
            </w:rPr>
            <w:delText xml:space="preserve">not to have </w:delText>
          </w:r>
        </w:del>
      </w:ins>
      <w:ins w:id="3187" w:author="Liliana Salvador" w:date="2022-03-10T19:41:00Z">
        <w:del w:id="3188" w:author="Ruijie Xu" w:date="2022-03-16T14:53:00Z">
          <w:r w:rsidR="00310A6D" w:rsidRPr="009E6746" w:rsidDel="00131F48">
            <w:rPr>
              <w:rFonts w:ascii="Times New Roman" w:hAnsi="Times New Roman" w:cs="Times New Roman"/>
              <w:color w:val="000000" w:themeColor="text1"/>
              <w:highlight w:val="yellow"/>
            </w:rPr>
            <w:delText xml:space="preserve">statistically </w:delText>
          </w:r>
        </w:del>
      </w:ins>
      <w:ins w:id="3189" w:author="Liliana Salvador" w:date="2022-03-10T19:40:00Z">
        <w:del w:id="3190" w:author="Ruijie Xu" w:date="2022-03-16T14:53:00Z">
          <w:r w:rsidR="00310A6D" w:rsidRPr="009E6746" w:rsidDel="00131F48">
            <w:rPr>
              <w:rFonts w:ascii="Times New Roman" w:hAnsi="Times New Roman" w:cs="Times New Roman"/>
              <w:color w:val="000000" w:themeColor="text1"/>
              <w:highlight w:val="yellow"/>
            </w:rPr>
            <w:delText>sig</w:delText>
          </w:r>
        </w:del>
      </w:ins>
      <w:ins w:id="3191" w:author="Liliana Salvador" w:date="2022-03-10T19:41:00Z">
        <w:del w:id="3192" w:author="Ruijie Xu" w:date="2022-03-16T14:53:00Z">
          <w:r w:rsidR="00310A6D" w:rsidRPr="009E6746" w:rsidDel="00131F48">
            <w:rPr>
              <w:rFonts w:ascii="Times New Roman" w:hAnsi="Times New Roman" w:cs="Times New Roman"/>
              <w:color w:val="000000" w:themeColor="text1"/>
              <w:highlight w:val="yellow"/>
            </w:rPr>
            <w:delText xml:space="preserve">nificant differences </w:delText>
          </w:r>
        </w:del>
      </w:ins>
      <w:del w:id="3193" w:author="Ruijie Xu" w:date="2022-03-16T14:53:00Z">
        <w:r w:rsidR="0023783D" w:rsidRPr="009E6746" w:rsidDel="00131F48">
          <w:rPr>
            <w:rFonts w:ascii="Times New Roman" w:hAnsi="Times New Roman" w:cs="Times New Roman"/>
            <w:color w:val="000000" w:themeColor="text1"/>
            <w:highlight w:val="yellow"/>
            <w:rPrChange w:id="3194" w:author="Ruijie Xu" w:date="2022-03-11T14:16:00Z">
              <w:rPr>
                <w:color w:val="000000" w:themeColor="text1"/>
              </w:rPr>
            </w:rPrChange>
          </w:rPr>
          <w:delText xml:space="preserve"> (Figure 1a)</w:delText>
        </w:r>
      </w:del>
      <w:ins w:id="3195" w:author="Liliana Salvador" w:date="2022-03-16T09:45:00Z">
        <w:del w:id="3196" w:author="Ruijie Xu" w:date="2022-03-16T14:53:00Z">
          <w:r w:rsidR="00DC1363" w:rsidDel="00131F48">
            <w:rPr>
              <w:rFonts w:ascii="Times New Roman" w:hAnsi="Times New Roman" w:cs="Times New Roman"/>
              <w:color w:val="000000" w:themeColor="text1"/>
              <w:highlight w:val="yellow"/>
            </w:rPr>
            <w:delText>se.T</w:delText>
          </w:r>
        </w:del>
      </w:ins>
      <w:ins w:id="3197" w:author="Liliana Salvador" w:date="2022-03-16T09:46:00Z">
        <w:del w:id="3198" w:author="Ruijie Xu" w:date="2022-03-16T14:53:00Z">
          <w:r w:rsidR="00DC1363" w:rsidDel="00131F48">
            <w:rPr>
              <w:rFonts w:ascii="Times New Roman" w:hAnsi="Times New Roman" w:cs="Times New Roman"/>
              <w:color w:val="000000" w:themeColor="text1"/>
              <w:highlight w:val="yellow"/>
            </w:rPr>
            <w:delText xml:space="preserve">ingwhile </w:delText>
          </w:r>
        </w:del>
      </w:ins>
      <w:ins w:id="3199" w:author="Liliana Salvador" w:date="2022-03-16T09:47:00Z">
        <w:del w:id="3200" w:author="Ruijie Xu" w:date="2022-03-16T14:53:00Z">
          <w:r w:rsidR="00DC1363" w:rsidDel="00131F48">
            <w:rPr>
              <w:rFonts w:ascii="Times New Roman" w:hAnsi="Times New Roman" w:cs="Times New Roman"/>
              <w:color w:val="000000" w:themeColor="text1"/>
              <w:highlight w:val="yellow"/>
            </w:rPr>
            <w:delText>ing ,</w:delText>
          </w:r>
        </w:del>
      </w:ins>
      <w:ins w:id="3201" w:author="Liliana Salvador" w:date="2022-03-16T09:50:00Z">
        <w:del w:id="3202" w:author="Ruijie Xu" w:date="2022-03-16T14:53:00Z">
          <w:r w:rsidR="00DC1363" w:rsidDel="00131F48">
            <w:rPr>
              <w:rFonts w:ascii="Times New Roman" w:hAnsi="Times New Roman" w:cs="Times New Roman"/>
              <w:color w:val="000000" w:themeColor="text1"/>
              <w:highlight w:val="yellow"/>
            </w:rPr>
            <w:delText>the</w:delText>
          </w:r>
        </w:del>
      </w:ins>
      <w:ins w:id="3203" w:author="Liliana Salvador" w:date="2022-03-16T09:51:00Z">
        <w:del w:id="3204" w:author="Ruijie Xu" w:date="2022-03-16T14:53:00Z">
          <w:r w:rsidR="00DC1363" w:rsidDel="00131F48">
            <w:rPr>
              <w:rFonts w:ascii="Times New Roman" w:hAnsi="Times New Roman" w:cs="Times New Roman"/>
              <w:color w:val="000000" w:themeColor="text1"/>
              <w:highlight w:val="yellow"/>
            </w:rPr>
            <w:delText>amoebae</w:delText>
          </w:r>
        </w:del>
      </w:ins>
      <w:del w:id="3205" w:author="Ruijie Xu" w:date="2022-03-11T11:13:00Z">
        <w:r w:rsidR="0023783D" w:rsidRPr="009E6746" w:rsidDel="00A7245F">
          <w:rPr>
            <w:rFonts w:ascii="Times New Roman" w:hAnsi="Times New Roman" w:cs="Times New Roman"/>
            <w:color w:val="000000" w:themeColor="text1"/>
            <w:highlight w:val="yellow"/>
            <w:rPrChange w:id="3206" w:author="Ruijie Xu" w:date="2022-03-11T14:16:00Z">
              <w:rPr>
                <w:color w:val="000000" w:themeColor="text1"/>
              </w:rPr>
            </w:rPrChange>
          </w:rPr>
          <w:delText>.</w:delText>
        </w:r>
      </w:del>
      <w:ins w:id="3207" w:author="Liliana Salvador" w:date="2022-02-23T20:08:00Z">
        <w:del w:id="3208" w:author="Ruijie Xu" w:date="2022-03-16T14:53:00Z">
          <w:r w:rsidR="00E837FA" w:rsidRPr="009E6746" w:rsidDel="00131F48">
            <w:rPr>
              <w:rFonts w:ascii="Times New Roman" w:hAnsi="Times New Roman" w:cs="Times New Roman"/>
              <w:color w:val="000000" w:themeColor="text1"/>
              <w:highlight w:val="yellow"/>
              <w:rPrChange w:id="3209" w:author="Ruijie Xu" w:date="2022-03-11T14:16:00Z">
                <w:rPr>
                  <w:color w:val="000000" w:themeColor="text1"/>
                </w:rPr>
              </w:rPrChange>
            </w:rPr>
            <w:delText xml:space="preserve"> For the </w:delText>
          </w:r>
        </w:del>
      </w:ins>
      <w:ins w:id="3210" w:author="Rajeev, Sree" w:date="2022-03-03T10:58:00Z">
        <w:del w:id="3211" w:author="Ruijie Xu" w:date="2022-03-04T13:34:00Z">
          <w:r w:rsidR="00B95BF0" w:rsidRPr="009E6746" w:rsidDel="00582429">
            <w:rPr>
              <w:rFonts w:ascii="Times New Roman" w:hAnsi="Times New Roman" w:cs="Times New Roman"/>
              <w:color w:val="000000" w:themeColor="text1"/>
              <w:highlight w:val="yellow"/>
              <w:rPrChange w:id="3212" w:author="Ruijie Xu" w:date="2022-03-11T14:16:00Z">
                <w:rPr>
                  <w:color w:val="000000" w:themeColor="text1"/>
                </w:rPr>
              </w:rPrChange>
            </w:rPr>
            <w:delText>b</w:delText>
          </w:r>
        </w:del>
      </w:ins>
      <w:ins w:id="3213" w:author="Liliana Salvador" w:date="2022-02-23T20:08:00Z">
        <w:del w:id="3214" w:author="Ruijie Xu" w:date="2022-03-16T14:53:00Z">
          <w:r w:rsidR="00E837FA" w:rsidRPr="009E6746" w:rsidDel="00131F48">
            <w:rPr>
              <w:rFonts w:ascii="Times New Roman" w:hAnsi="Times New Roman" w:cs="Times New Roman"/>
              <w:color w:val="000000" w:themeColor="text1"/>
              <w:highlight w:val="yellow"/>
              <w:rPrChange w:id="3215" w:author="Ruijie Xu" w:date="2022-03-11T14:16:00Z">
                <w:rPr>
                  <w:color w:val="000000" w:themeColor="text1"/>
                </w:rPr>
              </w:rPrChange>
            </w:rPr>
            <w:delText xml:space="preserve">Bacteria taxon, all the </w:delText>
          </w:r>
        </w:del>
      </w:ins>
      <w:ins w:id="3216" w:author="Liliana Salvador" w:date="2022-02-23T20:09:00Z">
        <w:del w:id="3217" w:author="Ruijie Xu" w:date="2022-03-16T14:53:00Z">
          <w:r w:rsidR="00E837FA" w:rsidRPr="009E6746" w:rsidDel="00131F48">
            <w:rPr>
              <w:rFonts w:ascii="Times New Roman" w:hAnsi="Times New Roman" w:cs="Times New Roman"/>
              <w:color w:val="000000" w:themeColor="text1"/>
              <w:highlight w:val="yellow"/>
              <w:rPrChange w:id="3218" w:author="Ruijie Xu" w:date="2022-03-11T14:16:00Z">
                <w:rPr>
                  <w:color w:val="000000" w:themeColor="text1"/>
                </w:rPr>
              </w:rPrChange>
            </w:rPr>
            <w:delText xml:space="preserve">pairwise </w:delText>
          </w:r>
        </w:del>
      </w:ins>
      <w:ins w:id="3219" w:author="Liliana Salvador" w:date="2022-02-23T20:08:00Z">
        <w:del w:id="3220" w:author="Ruijie Xu" w:date="2022-03-16T14:53:00Z">
          <w:r w:rsidR="00E837FA" w:rsidRPr="009E6746" w:rsidDel="00131F48">
            <w:rPr>
              <w:rFonts w:ascii="Times New Roman" w:hAnsi="Times New Roman" w:cs="Times New Roman"/>
              <w:color w:val="000000" w:themeColor="text1"/>
              <w:highlight w:val="yellow"/>
              <w:rPrChange w:id="3221" w:author="Ruijie Xu" w:date="2022-03-11T14:16:00Z">
                <w:rPr>
                  <w:color w:val="000000" w:themeColor="text1"/>
                </w:rPr>
              </w:rPrChange>
            </w:rPr>
            <w:delText>comparisons of the number of reads classified by the different DB</w:delText>
          </w:r>
        </w:del>
      </w:ins>
      <w:ins w:id="3222" w:author="Liliana Salvador" w:date="2022-02-23T20:09:00Z">
        <w:del w:id="3223" w:author="Ruijie Xu" w:date="2022-03-16T14:53:00Z">
          <w:r w:rsidR="00E837FA" w:rsidRPr="009E6746" w:rsidDel="00131F48">
            <w:rPr>
              <w:rFonts w:ascii="Times New Roman" w:hAnsi="Times New Roman" w:cs="Times New Roman"/>
              <w:color w:val="000000" w:themeColor="text1"/>
              <w:highlight w:val="yellow"/>
              <w:rPrChange w:id="3224" w:author="Ruijie Xu" w:date="2022-03-11T14:16:00Z">
                <w:rPr>
                  <w:color w:val="000000" w:themeColor="text1"/>
                </w:rPr>
              </w:rPrChange>
            </w:rPr>
            <w:delText>s</w:delText>
          </w:r>
        </w:del>
      </w:ins>
      <w:del w:id="3225" w:author="Ruijie Xu" w:date="2022-03-16T14:53:00Z">
        <w:r w:rsidR="0023783D" w:rsidRPr="009E6746" w:rsidDel="00131F48">
          <w:rPr>
            <w:rFonts w:ascii="Times New Roman" w:hAnsi="Times New Roman" w:cs="Times New Roman"/>
            <w:color w:val="000000" w:themeColor="text1"/>
            <w:highlight w:val="yellow"/>
            <w:rPrChange w:id="3226" w:author="Ruijie Xu" w:date="2022-03-11T14:16:00Z">
              <w:rPr>
                <w:color w:val="000000" w:themeColor="text1"/>
              </w:rPr>
            </w:rPrChange>
          </w:rPr>
          <w:delText xml:space="preserve"> </w:delText>
        </w:r>
      </w:del>
      <w:ins w:id="3227" w:author="Liliana Salvador" w:date="2022-02-23T20:09:00Z">
        <w:del w:id="3228" w:author="Ruijie Xu" w:date="2022-03-16T14:53:00Z">
          <w:r w:rsidR="00E837FA" w:rsidRPr="009E6746" w:rsidDel="00131F48">
            <w:rPr>
              <w:rFonts w:ascii="Times New Roman" w:hAnsi="Times New Roman" w:cs="Times New Roman"/>
              <w:color w:val="000000" w:themeColor="text1"/>
              <w:highlight w:val="yellow"/>
              <w:rPrChange w:id="3229" w:author="Ruijie Xu" w:date="2022-03-11T14:16:00Z">
                <w:rPr>
                  <w:color w:val="000000" w:themeColor="text1"/>
                </w:rPr>
              </w:rPrChange>
            </w:rPr>
            <w:delText xml:space="preserve"> to </w:delText>
          </w:r>
        </w:del>
      </w:ins>
      <w:ins w:id="3230" w:author="Liliana Salvador" w:date="2022-03-16T09:54:00Z">
        <w:del w:id="3231" w:author="Ruijie Xu" w:date="2022-03-16T14:53:00Z">
          <w:r w:rsidR="00DC1363" w:rsidDel="00131F48">
            <w:rPr>
              <w:rFonts w:ascii="Times New Roman" w:hAnsi="Times New Roman" w:cs="Times New Roman"/>
              <w:color w:val="000000" w:themeColor="text1"/>
              <w:highlight w:val="yellow"/>
            </w:rPr>
            <w:delText>have statistically ces</w:delText>
          </w:r>
        </w:del>
      </w:ins>
      <w:ins w:id="3232" w:author="Liliana Salvador" w:date="2022-03-16T09:55:00Z">
        <w:del w:id="3233" w:author="Ruijie Xu" w:date="2022-03-16T14:53:00Z">
          <w:r w:rsidR="007B1842" w:rsidDel="00131F48">
            <w:rPr>
              <w:rFonts w:ascii="Times New Roman" w:hAnsi="Times New Roman" w:cs="Times New Roman"/>
              <w:color w:val="000000" w:themeColor="text1"/>
              <w:highlight w:val="yellow"/>
            </w:rPr>
            <w:delText>s</w:delText>
          </w:r>
        </w:del>
      </w:ins>
      <w:ins w:id="3234" w:author="Liliana Salvador" w:date="2022-03-16T09:56:00Z">
        <w:del w:id="3235" w:author="Ruijie Xu" w:date="2022-03-16T14:53:00Z">
          <w:r w:rsidR="007B1842" w:rsidDel="00131F48">
            <w:rPr>
              <w:rFonts w:ascii="Times New Roman" w:hAnsi="Times New Roman" w:cs="Times New Roman"/>
              <w:color w:val="000000" w:themeColor="text1"/>
              <w:highlight w:val="yellow"/>
            </w:rPr>
            <w:delText xml:space="preserve">,were </w:delText>
          </w:r>
        </w:del>
      </w:ins>
      <w:ins w:id="3236" w:author="Liliana Salvador" w:date="2022-03-16T10:01:00Z">
        <w:del w:id="3237" w:author="Ruijie Xu" w:date="2022-03-16T14:53:00Z">
          <w:r w:rsidR="007B1842" w:rsidDel="00131F48">
            <w:rPr>
              <w:rFonts w:ascii="Times New Roman" w:hAnsi="Times New Roman" w:cs="Times New Roman"/>
              <w:color w:val="000000" w:themeColor="text1"/>
              <w:highlight w:val="yellow"/>
            </w:rPr>
            <w:delText xml:space="preserve">that </w:delText>
          </w:r>
        </w:del>
      </w:ins>
      <w:ins w:id="3238" w:author="Liliana Salvador" w:date="2022-03-16T10:02:00Z">
        <w:del w:id="3239" w:author="Ruijie Xu" w:date="2022-03-16T14:53:00Z">
          <w:r w:rsidR="007B1842" w:rsidDel="00131F48">
            <w:rPr>
              <w:rFonts w:ascii="Times New Roman" w:hAnsi="Times New Roman" w:cs="Times New Roman"/>
              <w:color w:val="000000" w:themeColor="text1"/>
              <w:highlight w:val="yellow"/>
            </w:rPr>
            <w:delText xml:space="preserve">the </w:delText>
          </w:r>
        </w:del>
      </w:ins>
      <w:ins w:id="3240" w:author="Liliana Salvador" w:date="2022-03-16T10:04:00Z">
        <w:del w:id="3241" w:author="Ruijie Xu" w:date="2022-03-16T14:53:00Z">
          <w:r w:rsidR="007B1842" w:rsidDel="00131F48">
            <w:rPr>
              <w:rFonts w:ascii="Times New Roman" w:hAnsi="Times New Roman" w:cs="Times New Roman"/>
              <w:color w:val="000000" w:themeColor="text1"/>
              <w:highlight w:val="yellow"/>
            </w:rPr>
            <w:delText xml:space="preserve">,;,;,the </w:delText>
          </w:r>
        </w:del>
      </w:ins>
      <w:del w:id="3242" w:author="Ruijie Xu" w:date="2022-03-10T11:57:00Z">
        <w:r w:rsidR="00C86E04" w:rsidRPr="009E6746" w:rsidDel="006504E4">
          <w:rPr>
            <w:rFonts w:ascii="Times New Roman" w:hAnsi="Times New Roman" w:cs="Times New Roman"/>
            <w:color w:val="000000" w:themeColor="text1"/>
            <w:highlight w:val="yellow"/>
            <w:rPrChange w:id="3243" w:author="Ruijie Xu" w:date="2022-03-11T14:16:00Z">
              <w:rPr>
                <w:color w:val="000000" w:themeColor="text1"/>
              </w:rPr>
            </w:rPrChange>
          </w:rPr>
          <w:delText xml:space="preserve">Classification results for </w:delText>
        </w:r>
      </w:del>
      <w:ins w:id="3244" w:author="Rajeev, Sree" w:date="2022-03-03T10:58:00Z">
        <w:del w:id="3245" w:author="Ruijie Xu" w:date="2022-03-04T13:35:00Z">
          <w:r w:rsidR="00B95BF0" w:rsidRPr="009E6746" w:rsidDel="00582429">
            <w:rPr>
              <w:rFonts w:ascii="Times New Roman" w:hAnsi="Times New Roman" w:cs="Times New Roman"/>
              <w:color w:val="000000" w:themeColor="text1"/>
              <w:highlight w:val="yellow"/>
              <w:rPrChange w:id="3246" w:author="Ruijie Xu" w:date="2022-03-11T14:16:00Z">
                <w:rPr>
                  <w:color w:val="000000" w:themeColor="text1"/>
                </w:rPr>
              </w:rPrChange>
            </w:rPr>
            <w:delText>v</w:delText>
          </w:r>
        </w:del>
      </w:ins>
      <w:del w:id="3247" w:author="Ruijie Xu" w:date="2022-03-04T13:35:00Z">
        <w:r w:rsidR="00C86E04" w:rsidRPr="009E6746" w:rsidDel="00582429">
          <w:rPr>
            <w:rFonts w:ascii="Times New Roman" w:hAnsi="Times New Roman" w:cs="Times New Roman"/>
            <w:color w:val="000000" w:themeColor="text1"/>
            <w:highlight w:val="yellow"/>
            <w:rPrChange w:id="3248" w:author="Ruijie Xu" w:date="2022-03-11T14:16:00Z">
              <w:rPr>
                <w:color w:val="000000" w:themeColor="text1"/>
              </w:rPr>
            </w:rPrChange>
          </w:rPr>
          <w:delText>Viruses</w:delText>
        </w:r>
      </w:del>
      <w:del w:id="3249" w:author="Ruijie Xu" w:date="2022-03-10T11:57:00Z">
        <w:r w:rsidR="00C86E04" w:rsidRPr="009E6746" w:rsidDel="006504E4">
          <w:rPr>
            <w:rFonts w:ascii="Times New Roman" w:hAnsi="Times New Roman" w:cs="Times New Roman"/>
            <w:color w:val="000000" w:themeColor="text1"/>
            <w:highlight w:val="yellow"/>
            <w:rPrChange w:id="3250" w:author="Ruijie Xu" w:date="2022-03-11T14:16:00Z">
              <w:rPr>
                <w:color w:val="000000" w:themeColor="text1"/>
              </w:rPr>
            </w:rPrChange>
          </w:rPr>
          <w:delText xml:space="preserve"> are more similar across DBs </w:delText>
        </w:r>
      </w:del>
      <w:ins w:id="3251" w:author="Liliana Salvador" w:date="2022-02-23T19:46:00Z">
        <w:del w:id="3252" w:author="Ruijie Xu" w:date="2022-03-10T11:57:00Z">
          <w:r w:rsidR="00E31DF6" w:rsidRPr="009E6746" w:rsidDel="006504E4">
            <w:rPr>
              <w:rFonts w:ascii="Times New Roman" w:hAnsi="Times New Roman" w:cs="Times New Roman"/>
              <w:color w:val="000000" w:themeColor="text1"/>
              <w:highlight w:val="yellow"/>
              <w:rPrChange w:id="3253" w:author="Ruijie Xu" w:date="2022-03-11T14:16:00Z">
                <w:rPr>
                  <w:color w:val="000000" w:themeColor="text1"/>
                </w:rPr>
              </w:rPrChange>
            </w:rPr>
            <w:delText>than</w:delText>
          </w:r>
        </w:del>
      </w:ins>
      <w:del w:id="3254" w:author="Ruijie Xu" w:date="2022-03-10T11:57:00Z">
        <w:r w:rsidR="00C86E04" w:rsidRPr="009E6746" w:rsidDel="006504E4">
          <w:rPr>
            <w:rFonts w:ascii="Times New Roman" w:hAnsi="Times New Roman" w:cs="Times New Roman"/>
            <w:color w:val="000000" w:themeColor="text1"/>
            <w:highlight w:val="yellow"/>
            <w:rPrChange w:id="3255" w:author="Ruijie Xu" w:date="2022-03-11T14:16:00Z">
              <w:rPr>
                <w:color w:val="000000" w:themeColor="text1"/>
              </w:rPr>
            </w:rPrChange>
          </w:rPr>
          <w:delText>compare to th</w:delText>
        </w:r>
      </w:del>
      <w:ins w:id="3256" w:author="Liliana Salvador" w:date="2022-02-23T19:45:00Z">
        <w:del w:id="3257" w:author="Ruijie Xu" w:date="2022-03-10T11:57:00Z">
          <w:r w:rsidR="00E31DF6" w:rsidRPr="009E6746" w:rsidDel="006504E4">
            <w:rPr>
              <w:rFonts w:ascii="Times New Roman" w:hAnsi="Times New Roman" w:cs="Times New Roman"/>
              <w:color w:val="000000" w:themeColor="text1"/>
              <w:highlight w:val="yellow"/>
              <w:rPrChange w:id="3258" w:author="Ruijie Xu" w:date="2022-03-11T14:16:00Z">
                <w:rPr>
                  <w:color w:val="000000" w:themeColor="text1"/>
                </w:rPr>
              </w:rPrChange>
            </w:rPr>
            <w:delText xml:space="preserve">e </w:delText>
          </w:r>
        </w:del>
      </w:ins>
      <w:ins w:id="3259" w:author="Liliana Salvador" w:date="2022-02-23T19:47:00Z">
        <w:del w:id="3260" w:author="Ruijie Xu" w:date="2022-03-10T11:57:00Z">
          <w:r w:rsidR="00E31DF6" w:rsidRPr="009E6746" w:rsidDel="006504E4">
            <w:rPr>
              <w:rFonts w:ascii="Times New Roman" w:hAnsi="Times New Roman" w:cs="Times New Roman"/>
              <w:color w:val="000000" w:themeColor="text1"/>
              <w:highlight w:val="yellow"/>
              <w:rPrChange w:id="3261" w:author="Ruijie Xu" w:date="2022-03-11T14:16:00Z">
                <w:rPr>
                  <w:color w:val="000000" w:themeColor="text1"/>
                </w:rPr>
              </w:rPrChange>
            </w:rPr>
            <w:delText>results for</w:delText>
          </w:r>
        </w:del>
      </w:ins>
      <w:del w:id="3262" w:author="Ruijie Xu" w:date="2022-03-10T11:57:00Z">
        <w:r w:rsidR="00C86E04" w:rsidRPr="009E6746" w:rsidDel="006504E4">
          <w:rPr>
            <w:rFonts w:ascii="Times New Roman" w:hAnsi="Times New Roman" w:cs="Times New Roman"/>
            <w:color w:val="000000" w:themeColor="text1"/>
            <w:highlight w:val="yellow"/>
            <w:rPrChange w:id="3263" w:author="Ruijie Xu" w:date="2022-03-11T14:16:00Z">
              <w:rPr>
                <w:color w:val="000000" w:themeColor="text1"/>
              </w:rPr>
            </w:rPrChange>
          </w:rPr>
          <w:delText>at of Eukaryota and Bacteria</w:delText>
        </w:r>
      </w:del>
      <w:ins w:id="3264" w:author="Liliana Salvador" w:date="2022-03-08T18:55:00Z">
        <w:del w:id="3265" w:author="Ruijie Xu" w:date="2022-03-10T11:57:00Z">
          <w:r w:rsidR="00454983" w:rsidRPr="009E6746" w:rsidDel="006504E4">
            <w:rPr>
              <w:rFonts w:ascii="Times New Roman" w:hAnsi="Times New Roman" w:cs="Times New Roman"/>
              <w:color w:val="000000" w:themeColor="text1"/>
              <w:highlight w:val="yellow"/>
              <w:rPrChange w:id="3266" w:author="Ruijie Xu" w:date="2022-03-11T14:16:00Z">
                <w:rPr>
                  <w:color w:val="000000" w:themeColor="text1"/>
                </w:rPr>
              </w:rPrChange>
            </w:rPr>
            <w:delText xml:space="preserve">. </w:delText>
          </w:r>
        </w:del>
      </w:ins>
      <w:del w:id="3267" w:author="Ruijie Xu" w:date="2022-03-16T14:53:00Z">
        <w:r w:rsidR="00C86E04" w:rsidRPr="009E6746" w:rsidDel="00131F48">
          <w:rPr>
            <w:rFonts w:ascii="Times New Roman" w:hAnsi="Times New Roman" w:cs="Times New Roman"/>
            <w:color w:val="000000" w:themeColor="text1"/>
            <w:highlight w:val="yellow"/>
            <w:rPrChange w:id="3268" w:author="Ruijie Xu" w:date="2022-03-11T14:16:00Z">
              <w:rPr>
                <w:color w:val="000000" w:themeColor="text1"/>
              </w:rPr>
            </w:rPrChange>
          </w:rPr>
          <w:delText>,</w:delText>
        </w:r>
      </w:del>
      <w:ins w:id="3269" w:author="Liliana Salvador" w:date="2022-03-08T18:55:00Z">
        <w:del w:id="3270" w:author="Ruijie Xu" w:date="2022-03-10T11:57:00Z">
          <w:r w:rsidR="00454983" w:rsidRPr="009E6746" w:rsidDel="006504E4">
            <w:rPr>
              <w:rFonts w:ascii="Times New Roman" w:hAnsi="Times New Roman" w:cs="Times New Roman"/>
              <w:color w:val="000000" w:themeColor="text1"/>
              <w:highlight w:val="yellow"/>
              <w:rPrChange w:id="3271" w:author="Ruijie Xu" w:date="2022-03-11T14:16:00Z">
                <w:rPr>
                  <w:color w:val="000000" w:themeColor="text1"/>
                </w:rPr>
              </w:rPrChange>
            </w:rPr>
            <w:delText>O</w:delText>
          </w:r>
        </w:del>
      </w:ins>
      <w:del w:id="3272" w:author="Ruijie Xu" w:date="2022-03-16T14:53:00Z">
        <w:r w:rsidR="00C86E04" w:rsidRPr="009E6746" w:rsidDel="00131F48">
          <w:rPr>
            <w:rFonts w:ascii="Times New Roman" w:hAnsi="Times New Roman" w:cs="Times New Roman"/>
            <w:color w:val="000000" w:themeColor="text1"/>
            <w:highlight w:val="yellow"/>
            <w:rPrChange w:id="3273" w:author="Ruijie Xu" w:date="2022-03-11T14:16:00Z">
              <w:rPr>
                <w:color w:val="000000" w:themeColor="text1"/>
              </w:rPr>
            </w:rPrChange>
          </w:rPr>
          <w:delText xml:space="preserve"> but still </w:delText>
        </w:r>
      </w:del>
      <w:del w:id="3274" w:author="Ruijie Xu" w:date="2022-02-27T11:05:00Z">
        <w:r w:rsidR="00C86E04" w:rsidRPr="009E6746" w:rsidDel="009D7A07">
          <w:rPr>
            <w:rFonts w:ascii="Times New Roman" w:hAnsi="Times New Roman" w:cs="Times New Roman"/>
            <w:color w:val="000000" w:themeColor="text1"/>
            <w:highlight w:val="yellow"/>
            <w:rPrChange w:id="3275" w:author="Ruijie Xu" w:date="2022-03-11T14:16:00Z">
              <w:rPr>
                <w:color w:val="000000" w:themeColor="text1"/>
              </w:rPr>
            </w:rPrChange>
          </w:rPr>
          <w:delText xml:space="preserve">with 4 out of 6 </w:delText>
        </w:r>
      </w:del>
      <w:del w:id="3276" w:author="Ruijie Xu" w:date="2022-03-16T14:53:00Z">
        <w:r w:rsidR="00C86E04" w:rsidRPr="009E6746" w:rsidDel="00131F48">
          <w:rPr>
            <w:rFonts w:ascii="Times New Roman" w:hAnsi="Times New Roman" w:cs="Times New Roman"/>
            <w:color w:val="000000" w:themeColor="text1"/>
            <w:highlight w:val="yellow"/>
            <w:rPrChange w:id="3277" w:author="Ruijie Xu" w:date="2022-03-11T14:16:00Z">
              <w:rPr>
                <w:color w:val="000000" w:themeColor="text1"/>
              </w:rPr>
            </w:rPrChange>
          </w:rPr>
          <w:delText>comparison</w:delText>
        </w:r>
      </w:del>
      <w:ins w:id="3278" w:author="Liliana Salvador" w:date="2022-02-23T19:49:00Z">
        <w:del w:id="3279" w:author="Ruijie Xu" w:date="2022-03-16T14:53:00Z">
          <w:r w:rsidR="00E31DF6" w:rsidRPr="009E6746" w:rsidDel="00131F48">
            <w:rPr>
              <w:rFonts w:ascii="Times New Roman" w:hAnsi="Times New Roman" w:cs="Times New Roman"/>
              <w:color w:val="000000" w:themeColor="text1"/>
              <w:highlight w:val="yellow"/>
              <w:rPrChange w:id="3280" w:author="Ruijie Xu" w:date="2022-03-11T14:16:00Z">
                <w:rPr>
                  <w:color w:val="000000" w:themeColor="text1"/>
                </w:rPr>
              </w:rPrChange>
            </w:rPr>
            <w:delText>s</w:delText>
          </w:r>
        </w:del>
      </w:ins>
      <w:ins w:id="3281" w:author="Liliana Salvador" w:date="2022-03-16T10:06:00Z">
        <w:del w:id="3282" w:author="Ruijie Xu" w:date="2022-03-16T14:53:00Z">
          <w:r w:rsidR="0004014D" w:rsidDel="00131F48">
            <w:rPr>
              <w:rFonts w:ascii="Times New Roman" w:hAnsi="Times New Roman" w:cs="Times New Roman"/>
              <w:color w:val="000000" w:themeColor="text1"/>
              <w:highlight w:val="yellow"/>
            </w:rPr>
            <w:delText>vsvs</w:delText>
          </w:r>
        </w:del>
      </w:ins>
      <w:ins w:id="3283" w:author="Liliana Salvador" w:date="2022-02-23T19:49:00Z">
        <w:del w:id="3284" w:author="Ruijie Xu" w:date="2022-03-16T14:53:00Z">
          <w:r w:rsidR="00E31DF6" w:rsidRPr="009E6746" w:rsidDel="00131F48">
            <w:rPr>
              <w:rFonts w:ascii="Times New Roman" w:hAnsi="Times New Roman" w:cs="Times New Roman"/>
              <w:color w:val="000000" w:themeColor="text1"/>
              <w:highlight w:val="yellow"/>
              <w:rPrChange w:id="3285" w:author="Ruijie Xu" w:date="2022-03-11T14:16:00Z">
                <w:rPr>
                  <w:color w:val="000000" w:themeColor="text1"/>
                </w:rPr>
              </w:rPrChange>
            </w:rPr>
            <w:delText xml:space="preserve"> were</w:delText>
          </w:r>
        </w:del>
      </w:ins>
      <w:ins w:id="3286" w:author="Liliana Salvador" w:date="2022-03-16T10:05:00Z">
        <w:del w:id="3287" w:author="Ruijie Xu" w:date="2022-03-16T14:53:00Z">
          <w:r w:rsidR="007B1842" w:rsidRPr="0005552C" w:rsidDel="00131F48">
            <w:rPr>
              <w:rFonts w:ascii="Times New Roman" w:hAnsi="Times New Roman" w:cs="Times New Roman"/>
              <w:color w:val="000000" w:themeColor="text1"/>
              <w:highlight w:val="yellow"/>
            </w:rPr>
            <w:delText>found</w:delText>
          </w:r>
          <w:r w:rsidR="007B1842" w:rsidDel="00131F48">
            <w:rPr>
              <w:rFonts w:ascii="Times New Roman" w:hAnsi="Times New Roman" w:cs="Times New Roman"/>
              <w:color w:val="000000" w:themeColor="text1"/>
              <w:highlight w:val="yellow"/>
            </w:rPr>
            <w:delText xml:space="preserve"> not</w:delText>
          </w:r>
          <w:r w:rsidR="007B1842" w:rsidRPr="0005552C" w:rsidDel="00131F48">
            <w:rPr>
              <w:rFonts w:ascii="Times New Roman" w:hAnsi="Times New Roman" w:cs="Times New Roman"/>
              <w:color w:val="000000" w:themeColor="text1"/>
              <w:highlight w:val="yellow"/>
            </w:rPr>
            <w:delText xml:space="preserve"> to </w:delText>
          </w:r>
          <w:r w:rsidR="007B1842" w:rsidDel="00131F48">
            <w:rPr>
              <w:rFonts w:ascii="Times New Roman" w:hAnsi="Times New Roman" w:cs="Times New Roman"/>
              <w:color w:val="000000" w:themeColor="text1"/>
              <w:highlight w:val="yellow"/>
            </w:rPr>
            <w:delText xml:space="preserve">have statistically </w:delText>
          </w:r>
          <w:r w:rsidR="007B1842" w:rsidRPr="0005552C" w:rsidDel="00131F48">
            <w:rPr>
              <w:rFonts w:ascii="Times New Roman" w:hAnsi="Times New Roman" w:cs="Times New Roman"/>
              <w:color w:val="000000" w:themeColor="text1"/>
              <w:highlight w:val="yellow"/>
            </w:rPr>
            <w:delText>significant differen</w:delText>
          </w:r>
          <w:r w:rsidR="007B1842" w:rsidDel="00131F48">
            <w:rPr>
              <w:rFonts w:ascii="Times New Roman" w:hAnsi="Times New Roman" w:cs="Times New Roman"/>
              <w:color w:val="000000" w:themeColor="text1"/>
              <w:highlight w:val="yellow"/>
            </w:rPr>
            <w:delText>ces</w:delText>
          </w:r>
        </w:del>
      </w:ins>
      <w:del w:id="3288" w:author="Ruijie Xu" w:date="2022-03-16T14:53:00Z">
        <w:r w:rsidR="00C86E04" w:rsidRPr="009E6746" w:rsidDel="00131F48">
          <w:rPr>
            <w:rFonts w:ascii="Times New Roman" w:hAnsi="Times New Roman" w:cs="Times New Roman"/>
            <w:color w:val="000000" w:themeColor="text1"/>
            <w:highlight w:val="yellow"/>
            <w:rPrChange w:id="3289" w:author="Ruijie Xu" w:date="2022-03-11T14:16:00Z">
              <w:rPr>
                <w:color w:val="000000" w:themeColor="text1"/>
              </w:rPr>
            </w:rPrChange>
          </w:rPr>
          <w:delText xml:space="preserve"> </w:delText>
        </w:r>
      </w:del>
      <w:ins w:id="3290" w:author="Liliana Salvador" w:date="2022-02-23T19:49:00Z">
        <w:del w:id="3291" w:author="Ruijie Xu" w:date="2022-02-27T11:07:00Z">
          <w:r w:rsidR="00E31DF6" w:rsidRPr="009E6746" w:rsidDel="00D26360">
            <w:rPr>
              <w:rFonts w:ascii="Times New Roman" w:hAnsi="Times New Roman" w:cs="Times New Roman"/>
              <w:color w:val="000000" w:themeColor="text1"/>
              <w:highlight w:val="yellow"/>
              <w:rPrChange w:id="3292" w:author="Ruijie Xu" w:date="2022-03-11T14:16:00Z">
                <w:rPr>
                  <w:color w:val="000000" w:themeColor="text1"/>
                </w:rPr>
              </w:rPrChange>
            </w:rPr>
            <w:delText xml:space="preserve"> </w:delText>
          </w:r>
        </w:del>
      </w:ins>
      <w:del w:id="3293" w:author="Ruijie Xu" w:date="2022-02-27T11:07:00Z">
        <w:r w:rsidR="00374568" w:rsidRPr="009E6746" w:rsidDel="00D26360">
          <w:rPr>
            <w:rFonts w:ascii="Times New Roman" w:hAnsi="Times New Roman" w:cs="Times New Roman"/>
            <w:color w:val="000000" w:themeColor="text1"/>
            <w:highlight w:val="yellow"/>
            <w:rPrChange w:id="3294" w:author="Ruijie Xu" w:date="2022-03-11T14:16:00Z">
              <w:rPr>
                <w:color w:val="000000" w:themeColor="text1"/>
              </w:rPr>
            </w:rPrChange>
          </w:rPr>
          <w:delText>different</w:delText>
        </w:r>
        <w:r w:rsidR="00C86E04" w:rsidRPr="009E6746" w:rsidDel="00D26360">
          <w:rPr>
            <w:rFonts w:ascii="Times New Roman" w:hAnsi="Times New Roman" w:cs="Times New Roman"/>
            <w:color w:val="000000" w:themeColor="text1"/>
            <w:highlight w:val="yellow"/>
            <w:rPrChange w:id="3295" w:author="Ruijie Xu" w:date="2022-03-11T14:16:00Z">
              <w:rPr>
                <w:color w:val="000000" w:themeColor="text1"/>
              </w:rPr>
            </w:rPrChange>
          </w:rPr>
          <w:delText xml:space="preserve"> significantly.</w:delText>
        </w:r>
      </w:del>
      <w:del w:id="3296" w:author="Ruijie Xu" w:date="2022-03-16T14:53:00Z">
        <w:r w:rsidR="00C86E04" w:rsidRPr="009E6746" w:rsidDel="00131F48">
          <w:rPr>
            <w:rFonts w:ascii="Times New Roman" w:hAnsi="Times New Roman" w:cs="Times New Roman"/>
            <w:color w:val="000000" w:themeColor="text1"/>
            <w:highlight w:val="yellow"/>
            <w:rPrChange w:id="3297" w:author="Ruijie Xu" w:date="2022-03-11T14:16:00Z">
              <w:rPr>
                <w:color w:val="000000" w:themeColor="text1"/>
              </w:rPr>
            </w:rPrChange>
          </w:rPr>
          <w:delText xml:space="preserve"> </w:delText>
        </w:r>
      </w:del>
      <w:ins w:id="3298" w:author="Liliana Salvador" w:date="2022-03-16T10:06:00Z">
        <w:del w:id="3299" w:author="Ruijie Xu" w:date="2022-03-16T14:53:00Z">
          <w:r w:rsidR="0004014D" w:rsidDel="00131F48">
            <w:rPr>
              <w:rFonts w:ascii="Times New Roman" w:hAnsi="Times New Roman" w:cs="Times New Roman"/>
              <w:color w:val="000000" w:themeColor="text1"/>
              <w:highlight w:val="yellow"/>
            </w:rPr>
            <w:delText xml:space="preserve">SD SD SD  and </w:delText>
          </w:r>
        </w:del>
      </w:ins>
      <w:ins w:id="3300" w:author="Liliana Salvador" w:date="2022-03-16T10:07:00Z">
        <w:del w:id="3301" w:author="Ruijie Xu" w:date="2022-03-16T14:53:00Z">
          <w:r w:rsidR="0004014D" w:rsidDel="00131F48">
            <w:rPr>
              <w:rFonts w:ascii="Times New Roman" w:hAnsi="Times New Roman" w:cs="Times New Roman"/>
              <w:color w:val="000000" w:themeColor="text1"/>
              <w:highlight w:val="yellow"/>
            </w:rPr>
            <w:delText>SD s,ere</w:delText>
          </w:r>
        </w:del>
      </w:ins>
      <w:ins w:id="3302" w:author="Liliana Salvador" w:date="2022-03-16T10:08:00Z">
        <w:del w:id="3303" w:author="Ruijie Xu" w:date="2022-03-16T14:53:00Z">
          <w:r w:rsidR="0004014D" w:rsidRPr="0005552C" w:rsidDel="00131F48">
            <w:rPr>
              <w:rFonts w:ascii="Times New Roman" w:hAnsi="Times New Roman" w:cs="Times New Roman"/>
              <w:color w:val="000000" w:themeColor="text1"/>
              <w:highlight w:val="yellow"/>
            </w:rPr>
            <w:delText xml:space="preserve">genus taxa </w:delText>
          </w:r>
        </w:del>
      </w:ins>
      <w:ins w:id="3304" w:author="Liliana Salvador" w:date="2022-03-16T10:09:00Z">
        <w:del w:id="3305" w:author="Ruijie Xu" w:date="2022-03-16T14:53:00Z">
          <w:r w:rsidR="0004014D" w:rsidDel="00131F48">
            <w:rPr>
              <w:rFonts w:ascii="Times New Roman" w:hAnsi="Times New Roman" w:cs="Times New Roman"/>
              <w:color w:val="000000" w:themeColor="text1"/>
              <w:highlight w:val="yellow"/>
            </w:rPr>
            <w:delText xml:space="preserve"> not </w:delText>
          </w:r>
        </w:del>
      </w:ins>
      <w:del w:id="3306" w:author="Ruijie Xu" w:date="2022-03-16T14:53:00Z">
        <w:r w:rsidR="00C86E04" w:rsidRPr="009E6746" w:rsidDel="00131F48">
          <w:rPr>
            <w:rFonts w:ascii="Times New Roman" w:hAnsi="Times New Roman" w:cs="Times New Roman"/>
            <w:color w:val="000000" w:themeColor="text1"/>
            <w:highlight w:val="yellow"/>
            <w:rPrChange w:id="3307" w:author="Ruijie Xu" w:date="2022-03-11T14:16:00Z">
              <w:rPr>
                <w:color w:val="000000" w:themeColor="text1"/>
              </w:rPr>
            </w:rPrChange>
          </w:rPr>
          <w:delText>In the end,  for</w:delText>
        </w:r>
      </w:del>
      <w:ins w:id="3308" w:author="Liliana Salvador" w:date="2022-02-23T19:50:00Z">
        <w:del w:id="3309" w:author="Ruijie Xu" w:date="2022-03-16T14:53:00Z">
          <w:r w:rsidR="00E31DF6" w:rsidRPr="009E6746" w:rsidDel="00131F48">
            <w:rPr>
              <w:rFonts w:ascii="Times New Roman" w:hAnsi="Times New Roman" w:cs="Times New Roman"/>
              <w:color w:val="000000" w:themeColor="text1"/>
              <w:highlight w:val="yellow"/>
              <w:rPrChange w:id="3310" w:author="Ruijie Xu" w:date="2022-03-11T14:16:00Z">
                <w:rPr>
                  <w:color w:val="000000" w:themeColor="text1"/>
                </w:rPr>
              </w:rPrChange>
            </w:rPr>
            <w:delText>In the case of</w:delText>
          </w:r>
        </w:del>
      </w:ins>
      <w:del w:id="3311" w:author="Ruijie Xu" w:date="2022-03-16T14:53:00Z">
        <w:r w:rsidR="00C86E04" w:rsidRPr="009E6746" w:rsidDel="00131F48">
          <w:rPr>
            <w:rFonts w:ascii="Times New Roman" w:hAnsi="Times New Roman" w:cs="Times New Roman"/>
            <w:color w:val="000000" w:themeColor="text1"/>
            <w:highlight w:val="yellow"/>
            <w:rPrChange w:id="3312" w:author="Ruijie Xu" w:date="2022-03-11T14:16:00Z">
              <w:rPr>
                <w:color w:val="000000" w:themeColor="text1"/>
              </w:rPr>
            </w:rPrChange>
          </w:rPr>
          <w:delText xml:space="preserve"> Archaea classification, only the classification results of minikraken were found </w:delText>
        </w:r>
      </w:del>
      <w:ins w:id="3313" w:author="Liliana Salvador" w:date="2022-03-16T10:09:00Z">
        <w:del w:id="3314" w:author="Ruijie Xu" w:date="2022-03-16T14:53:00Z">
          <w:r w:rsidR="0004014D" w:rsidDel="00131F48">
            <w:rPr>
              <w:rFonts w:ascii="Times New Roman" w:hAnsi="Times New Roman" w:cs="Times New Roman"/>
              <w:color w:val="000000" w:themeColor="text1"/>
              <w:highlight w:val="yellow"/>
            </w:rPr>
            <w:delText xml:space="preserve">to have statistically </w:delText>
          </w:r>
        </w:del>
      </w:ins>
      <w:del w:id="3315" w:author="Ruijie Xu" w:date="2022-03-11T12:15:00Z">
        <w:r w:rsidR="00C86E04" w:rsidRPr="009E6746" w:rsidDel="00E037C5">
          <w:rPr>
            <w:rFonts w:ascii="Times New Roman" w:hAnsi="Times New Roman" w:cs="Times New Roman"/>
            <w:color w:val="000000" w:themeColor="text1"/>
            <w:highlight w:val="yellow"/>
            <w:rPrChange w:id="3316" w:author="Ruijie Xu" w:date="2022-03-11T14:16:00Z">
              <w:rPr>
                <w:color w:val="000000" w:themeColor="text1"/>
              </w:rPr>
            </w:rPrChange>
          </w:rPr>
          <w:delText>significanly</w:delText>
        </w:r>
      </w:del>
      <w:del w:id="3317" w:author="Ruijie Xu" w:date="2022-03-16T14:53:00Z">
        <w:r w:rsidR="00C86E04" w:rsidRPr="009E6746" w:rsidDel="00131F48">
          <w:rPr>
            <w:rFonts w:ascii="Times New Roman" w:hAnsi="Times New Roman" w:cs="Times New Roman"/>
            <w:color w:val="000000" w:themeColor="text1"/>
            <w:highlight w:val="yellow"/>
            <w:rPrChange w:id="3318" w:author="Ruijie Xu" w:date="2022-03-11T14:16:00Z">
              <w:rPr>
                <w:color w:val="000000" w:themeColor="text1"/>
              </w:rPr>
            </w:rPrChange>
          </w:rPr>
          <w:delText xml:space="preserve"> differen</w:delText>
        </w:r>
      </w:del>
      <w:ins w:id="3319" w:author="Liliana Salvador" w:date="2022-03-16T10:10:00Z">
        <w:del w:id="3320" w:author="Ruijie Xu" w:date="2022-03-16T14:53:00Z">
          <w:r w:rsidR="0004014D" w:rsidDel="00131F48">
            <w:rPr>
              <w:rFonts w:ascii="Times New Roman" w:hAnsi="Times New Roman" w:cs="Times New Roman"/>
              <w:color w:val="000000" w:themeColor="text1"/>
              <w:highlight w:val="yellow"/>
            </w:rPr>
            <w:delText>ces</w:delText>
          </w:r>
        </w:del>
      </w:ins>
      <w:del w:id="3321" w:author="Ruijie Xu" w:date="2022-03-16T14:53:00Z">
        <w:r w:rsidR="00C86E04" w:rsidRPr="009E6746" w:rsidDel="00131F48">
          <w:rPr>
            <w:rFonts w:ascii="Times New Roman" w:hAnsi="Times New Roman" w:cs="Times New Roman"/>
            <w:color w:val="000000" w:themeColor="text1"/>
            <w:highlight w:val="yellow"/>
            <w:rPrChange w:id="3322" w:author="Ruijie Xu" w:date="2022-03-11T14:16:00Z">
              <w:rPr>
                <w:color w:val="000000" w:themeColor="text1"/>
              </w:rPr>
            </w:rPrChange>
          </w:rPr>
          <w:delText xml:space="preserve">t when compared </w:delText>
        </w:r>
        <w:r w:rsidR="00374568" w:rsidRPr="009E6746" w:rsidDel="00131F48">
          <w:rPr>
            <w:rFonts w:ascii="Times New Roman" w:hAnsi="Times New Roman" w:cs="Times New Roman"/>
            <w:color w:val="000000" w:themeColor="text1"/>
            <w:highlight w:val="yellow"/>
            <w:rPrChange w:id="3323" w:author="Ruijie Xu" w:date="2022-03-11T14:16:00Z">
              <w:rPr>
                <w:color w:val="000000" w:themeColor="text1"/>
              </w:rPr>
            </w:rPrChange>
          </w:rPr>
          <w:delText>with</w:delText>
        </w:r>
        <w:r w:rsidR="00C86E04" w:rsidRPr="009E6746" w:rsidDel="00131F48">
          <w:rPr>
            <w:rFonts w:ascii="Times New Roman" w:hAnsi="Times New Roman" w:cs="Times New Roman"/>
            <w:color w:val="000000" w:themeColor="text1"/>
            <w:highlight w:val="yellow"/>
            <w:rPrChange w:id="3324" w:author="Ruijie Xu" w:date="2022-03-11T14:16:00Z">
              <w:rPr>
                <w:color w:val="000000" w:themeColor="text1"/>
              </w:rPr>
            </w:rPrChange>
          </w:rPr>
          <w:delText xml:space="preserve"> the results of other DBs, </w:delText>
        </w:r>
      </w:del>
      <w:ins w:id="3325" w:author="Liliana Salvador" w:date="2022-02-23T19:52:00Z">
        <w:del w:id="3326" w:author="Ruijie Xu" w:date="2022-03-16T14:53:00Z">
          <w:r w:rsidR="00A9746D" w:rsidRPr="009E6746" w:rsidDel="00131F48">
            <w:rPr>
              <w:rFonts w:ascii="Times New Roman" w:hAnsi="Times New Roman" w:cs="Times New Roman"/>
              <w:color w:val="000000" w:themeColor="text1"/>
              <w:highlight w:val="yellow"/>
              <w:rPrChange w:id="3327" w:author="Ruijie Xu" w:date="2022-03-11T14:16:00Z">
                <w:rPr>
                  <w:color w:val="000000" w:themeColor="text1"/>
                </w:rPr>
              </w:rPrChange>
            </w:rPr>
            <w:delText>and</w:delText>
          </w:r>
        </w:del>
      </w:ins>
      <w:ins w:id="3328" w:author="Liliana Salvador" w:date="2022-02-23T19:51:00Z">
        <w:del w:id="3329" w:author="Ruijie Xu" w:date="2022-03-16T14:53:00Z">
          <w:r w:rsidR="00E31DF6" w:rsidRPr="009E6746" w:rsidDel="00131F48">
            <w:rPr>
              <w:rFonts w:ascii="Times New Roman" w:hAnsi="Times New Roman" w:cs="Times New Roman"/>
              <w:color w:val="000000" w:themeColor="text1"/>
              <w:highlight w:val="yellow"/>
              <w:rPrChange w:id="3330" w:author="Ruijie Xu" w:date="2022-03-11T14:16:00Z">
                <w:rPr>
                  <w:color w:val="000000" w:themeColor="text1"/>
                </w:rPr>
              </w:rPrChange>
            </w:rPr>
            <w:delText xml:space="preserve"> </w:delText>
          </w:r>
        </w:del>
      </w:ins>
      <w:del w:id="3331" w:author="Ruijie Xu" w:date="2022-03-16T14:53:00Z">
        <w:r w:rsidR="00C86E04" w:rsidRPr="009E6746" w:rsidDel="00131F48">
          <w:rPr>
            <w:rFonts w:ascii="Times New Roman" w:hAnsi="Times New Roman" w:cs="Times New Roman"/>
            <w:color w:val="000000" w:themeColor="text1"/>
            <w:highlight w:val="yellow"/>
            <w:rPrChange w:id="3332" w:author="Ruijie Xu" w:date="2022-03-11T14:16:00Z">
              <w:rPr>
                <w:color w:val="000000" w:themeColor="text1"/>
              </w:rPr>
            </w:rPrChange>
          </w:rPr>
          <w:delText xml:space="preserve">the classification results </w:delText>
        </w:r>
        <w:r w:rsidR="00374568" w:rsidRPr="009E6746" w:rsidDel="00131F48">
          <w:rPr>
            <w:rFonts w:ascii="Times New Roman" w:hAnsi="Times New Roman" w:cs="Times New Roman"/>
            <w:color w:val="000000" w:themeColor="text1"/>
            <w:highlight w:val="yellow"/>
            <w:rPrChange w:id="3333" w:author="Ruijie Xu" w:date="2022-03-11T14:16:00Z">
              <w:rPr>
                <w:color w:val="000000" w:themeColor="text1"/>
              </w:rPr>
            </w:rPrChange>
          </w:rPr>
          <w:delText xml:space="preserve">of </w:delText>
        </w:r>
      </w:del>
      <w:ins w:id="3334" w:author="Liliana Salvador" w:date="2022-02-23T19:51:00Z">
        <w:del w:id="3335" w:author="Ruijie Xu" w:date="2022-03-16T14:53:00Z">
          <w:r w:rsidR="00E31DF6" w:rsidRPr="009E6746" w:rsidDel="00131F48">
            <w:rPr>
              <w:rFonts w:ascii="Times New Roman" w:hAnsi="Times New Roman" w:cs="Times New Roman"/>
              <w:color w:val="000000" w:themeColor="text1"/>
              <w:highlight w:val="yellow"/>
              <w:rPrChange w:id="3336" w:author="Ruijie Xu" w:date="2022-03-11T14:16:00Z">
                <w:rPr>
                  <w:color w:val="000000" w:themeColor="text1"/>
                </w:rPr>
              </w:rPrChange>
            </w:rPr>
            <w:delText xml:space="preserve">the </w:delText>
          </w:r>
        </w:del>
      </w:ins>
      <w:del w:id="3337" w:author="Ruijie Xu" w:date="2022-03-16T14:53:00Z">
        <w:r w:rsidR="00C86E04" w:rsidRPr="009E6746" w:rsidDel="00131F48">
          <w:rPr>
            <w:rFonts w:ascii="Times New Roman" w:hAnsi="Times New Roman" w:cs="Times New Roman"/>
            <w:color w:val="000000" w:themeColor="text1"/>
            <w:highlight w:val="yellow"/>
            <w:rPrChange w:id="3338" w:author="Ruijie Xu" w:date="2022-03-11T14:16:00Z">
              <w:rPr>
                <w:color w:val="000000" w:themeColor="text1"/>
              </w:rPr>
            </w:rPrChange>
          </w:rPr>
          <w:delText xml:space="preserve">other three DBs were </w:delText>
        </w:r>
      </w:del>
      <w:ins w:id="3339" w:author="Liliana Salvador" w:date="2022-03-16T10:10:00Z">
        <w:del w:id="3340" w:author="Ruijie Xu" w:date="2022-03-16T14:53:00Z">
          <w:r w:rsidR="0004014D" w:rsidDel="00131F48">
            <w:rPr>
              <w:rFonts w:ascii="Times New Roman" w:hAnsi="Times New Roman" w:cs="Times New Roman"/>
              <w:color w:val="000000" w:themeColor="text1"/>
              <w:highlight w:val="yellow"/>
            </w:rPr>
            <w:delText>did</w:delText>
          </w:r>
          <w:r w:rsidR="0004014D" w:rsidRPr="009E6746" w:rsidDel="00131F48">
            <w:rPr>
              <w:rFonts w:ascii="Times New Roman" w:hAnsi="Times New Roman" w:cs="Times New Roman"/>
              <w:color w:val="000000" w:themeColor="text1"/>
              <w:highlight w:val="yellow"/>
              <w:rPrChange w:id="3341" w:author="Ruijie Xu" w:date="2022-03-11T14:16:00Z">
                <w:rPr>
                  <w:color w:val="000000" w:themeColor="text1"/>
                </w:rPr>
              </w:rPrChange>
            </w:rPr>
            <w:delText xml:space="preserve"> </w:delText>
          </w:r>
        </w:del>
      </w:ins>
      <w:del w:id="3342" w:author="Ruijie Xu" w:date="2022-03-16T14:53:00Z">
        <w:r w:rsidR="00C86E04" w:rsidRPr="009E6746" w:rsidDel="00131F48">
          <w:rPr>
            <w:rFonts w:ascii="Times New Roman" w:hAnsi="Times New Roman" w:cs="Times New Roman"/>
            <w:color w:val="000000" w:themeColor="text1"/>
            <w:highlight w:val="yellow"/>
            <w:rPrChange w:id="3343" w:author="Ruijie Xu" w:date="2022-03-11T14:16:00Z">
              <w:rPr>
                <w:color w:val="000000" w:themeColor="text1"/>
              </w:rPr>
            </w:rPrChange>
          </w:rPr>
          <w:delText>not</w:delText>
        </w:r>
      </w:del>
      <w:ins w:id="3344" w:author="Liliana Salvador" w:date="2022-03-16T10:10:00Z">
        <w:del w:id="3345" w:author="Ruijie Xu" w:date="2022-03-16T14:53:00Z">
          <w:r w:rsidR="0004014D" w:rsidDel="00131F48">
            <w:rPr>
              <w:rFonts w:ascii="Times New Roman" w:hAnsi="Times New Roman" w:cs="Times New Roman"/>
              <w:color w:val="000000" w:themeColor="text1"/>
              <w:highlight w:val="yellow"/>
            </w:rPr>
            <w:delText xml:space="preserve"> have</w:delText>
          </w:r>
        </w:del>
      </w:ins>
      <w:del w:id="3346" w:author="Ruijie Xu" w:date="2022-03-16T14:53:00Z">
        <w:r w:rsidR="00C86E04" w:rsidRPr="009E6746" w:rsidDel="00131F48">
          <w:rPr>
            <w:rFonts w:ascii="Times New Roman" w:hAnsi="Times New Roman" w:cs="Times New Roman"/>
            <w:color w:val="000000" w:themeColor="text1"/>
            <w:highlight w:val="yellow"/>
            <w:rPrChange w:id="3347" w:author="Ruijie Xu" w:date="2022-03-11T14:16:00Z">
              <w:rPr>
                <w:color w:val="000000" w:themeColor="text1"/>
              </w:rPr>
            </w:rPrChange>
          </w:rPr>
          <w:delText xml:space="preserve"> </w:delText>
        </w:r>
      </w:del>
      <w:ins w:id="3348" w:author="Liliana Salvador" w:date="2022-03-16T10:10:00Z">
        <w:del w:id="3349" w:author="Ruijie Xu" w:date="2022-03-16T14:53:00Z">
          <w:r w:rsidR="0004014D" w:rsidDel="00131F48">
            <w:rPr>
              <w:rFonts w:ascii="Times New Roman" w:hAnsi="Times New Roman" w:cs="Times New Roman"/>
              <w:color w:val="000000" w:themeColor="text1"/>
              <w:highlight w:val="yellow"/>
            </w:rPr>
            <w:delText xml:space="preserve">statistically </w:delText>
          </w:r>
        </w:del>
      </w:ins>
      <w:del w:id="3350" w:author="Ruijie Xu" w:date="2022-03-16T14:53:00Z">
        <w:r w:rsidR="00C86E04" w:rsidRPr="009E6746" w:rsidDel="00131F48">
          <w:rPr>
            <w:rFonts w:ascii="Times New Roman" w:hAnsi="Times New Roman" w:cs="Times New Roman"/>
            <w:color w:val="000000" w:themeColor="text1"/>
            <w:highlight w:val="yellow"/>
            <w:rPrChange w:id="3351" w:author="Ruijie Xu" w:date="2022-03-11T14:16:00Z">
              <w:rPr>
                <w:color w:val="000000" w:themeColor="text1"/>
              </w:rPr>
            </w:rPrChange>
          </w:rPr>
          <w:delText>different significantly</w:delText>
        </w:r>
      </w:del>
      <w:ins w:id="3352" w:author="Liliana Salvador" w:date="2022-02-23T19:51:00Z">
        <w:del w:id="3353" w:author="Ruijie Xu" w:date="2022-03-16T14:53:00Z">
          <w:r w:rsidR="00E31DF6" w:rsidRPr="009E6746" w:rsidDel="00131F48">
            <w:rPr>
              <w:rFonts w:ascii="Times New Roman" w:hAnsi="Times New Roman" w:cs="Times New Roman"/>
              <w:color w:val="000000" w:themeColor="text1"/>
              <w:highlight w:val="yellow"/>
              <w:rPrChange w:id="3354" w:author="Ruijie Xu" w:date="2022-03-11T14:16:00Z">
                <w:rPr>
                  <w:color w:val="000000" w:themeColor="text1"/>
                </w:rPr>
              </w:rPrChange>
            </w:rPr>
            <w:delText xml:space="preserve"> differen</w:delText>
          </w:r>
        </w:del>
      </w:ins>
      <w:ins w:id="3355" w:author="Liliana Salvador" w:date="2022-03-16T10:10:00Z">
        <w:del w:id="3356" w:author="Ruijie Xu" w:date="2022-03-16T14:53:00Z">
          <w:r w:rsidR="0004014D" w:rsidDel="00131F48">
            <w:rPr>
              <w:rFonts w:ascii="Times New Roman" w:hAnsi="Times New Roman" w:cs="Times New Roman"/>
              <w:color w:val="000000" w:themeColor="text1"/>
              <w:highlight w:val="yellow"/>
            </w:rPr>
            <w:delText>ces</w:delText>
          </w:r>
        </w:del>
      </w:ins>
      <w:del w:id="3357" w:author="Ruijie Xu" w:date="2022-03-16T14:53:00Z">
        <w:r w:rsidR="00374568" w:rsidRPr="009E6746" w:rsidDel="00131F48">
          <w:rPr>
            <w:rFonts w:ascii="Times New Roman" w:hAnsi="Times New Roman" w:cs="Times New Roman"/>
            <w:color w:val="000000" w:themeColor="text1"/>
            <w:highlight w:val="yellow"/>
            <w:rPrChange w:id="3358" w:author="Ruijie Xu" w:date="2022-03-11T14:16:00Z">
              <w:rPr>
                <w:color w:val="000000" w:themeColor="text1"/>
              </w:rPr>
            </w:rPrChange>
          </w:rPr>
          <w:delText xml:space="preserve"> between each other</w:delText>
        </w:r>
        <w:r w:rsidR="00C86E04" w:rsidRPr="009E6746" w:rsidDel="00131F48">
          <w:rPr>
            <w:rFonts w:ascii="Times New Roman" w:hAnsi="Times New Roman" w:cs="Times New Roman"/>
            <w:color w:val="000000" w:themeColor="text1"/>
            <w:highlight w:val="yellow"/>
            <w:rPrChange w:id="3359" w:author="Ruijie Xu" w:date="2022-03-11T14:16:00Z">
              <w:rPr>
                <w:color w:val="000000" w:themeColor="text1"/>
              </w:rPr>
            </w:rPrChange>
          </w:rPr>
          <w:delText xml:space="preserve">. </w:delText>
        </w:r>
      </w:del>
      <w:ins w:id="3360" w:author="Liliana Salvador" w:date="2022-03-16T10:14:00Z">
        <w:del w:id="3361" w:author="Ruijie Xu" w:date="2022-03-16T14:53:00Z">
          <w:r w:rsidR="008D275C" w:rsidDel="00131F48">
            <w:rPr>
              <w:rFonts w:ascii="Times New Roman" w:hAnsi="Times New Roman" w:cs="Times New Roman"/>
              <w:color w:val="000000" w:themeColor="text1"/>
              <w:highlight w:val="yellow"/>
            </w:rPr>
            <w:delText xml:space="preserve"> SD  S</w:delText>
          </w:r>
        </w:del>
      </w:ins>
      <w:ins w:id="3362" w:author="Liliana Salvador" w:date="2022-03-16T10:15:00Z">
        <w:del w:id="3363" w:author="Ruijie Xu" w:date="2022-03-16T14:53:00Z">
          <w:r w:rsidR="008D275C" w:rsidDel="00131F48">
            <w:rPr>
              <w:rFonts w:ascii="Times New Roman" w:hAnsi="Times New Roman" w:cs="Times New Roman"/>
              <w:color w:val="000000" w:themeColor="text1"/>
              <w:highlight w:val="yellow"/>
            </w:rPr>
            <w:delText>D</w:delText>
          </w:r>
        </w:del>
      </w:ins>
      <w:ins w:id="3364" w:author="Liliana Salvador" w:date="2022-03-16T10:14:00Z">
        <w:del w:id="3365" w:author="Ruijie Xu" w:date="2022-03-16T14:53:00Z">
          <w:r w:rsidR="008D275C" w:rsidDel="00131F48">
            <w:rPr>
              <w:rFonts w:ascii="Times New Roman" w:hAnsi="Times New Roman" w:cs="Times New Roman"/>
              <w:color w:val="000000" w:themeColor="text1"/>
              <w:highlight w:val="yellow"/>
            </w:rPr>
            <w:delText xml:space="preserve"> </w:delText>
          </w:r>
        </w:del>
      </w:ins>
      <w:ins w:id="3366" w:author="Liliana Salvador" w:date="2022-03-16T10:15:00Z">
        <w:del w:id="3367" w:author="Ruijie Xu" w:date="2022-03-16T14:53:00Z">
          <w:r w:rsidR="008D275C" w:rsidDel="00131F48">
            <w:rPr>
              <w:rFonts w:ascii="Times New Roman" w:hAnsi="Times New Roman" w:cs="Times New Roman"/>
              <w:color w:val="000000" w:themeColor="text1"/>
              <w:highlight w:val="yellow"/>
            </w:rPr>
            <w:delText xml:space="preserve"> Sd </w:delText>
          </w:r>
        </w:del>
      </w:ins>
      <w:ins w:id="3368" w:author="Liliana Salvador" w:date="2022-03-16T10:14:00Z">
        <w:del w:id="3369" w:author="Ruijie Xu" w:date="2022-03-16T14:53:00Z">
          <w:r w:rsidR="008D275C" w:rsidDel="00131F48">
            <w:rPr>
              <w:rFonts w:ascii="Times New Roman" w:hAnsi="Times New Roman" w:cs="Times New Roman"/>
              <w:color w:val="000000" w:themeColor="text1"/>
              <w:highlight w:val="yellow"/>
            </w:rPr>
            <w:delText xml:space="preserve">and </w:delText>
          </w:r>
        </w:del>
      </w:ins>
      <w:ins w:id="3370" w:author="Liliana Salvador" w:date="2022-03-16T10:15:00Z">
        <w:del w:id="3371" w:author="Ruijie Xu" w:date="2022-03-16T14:53:00Z">
          <w:r w:rsidR="008D275C" w:rsidDel="00131F48">
            <w:rPr>
              <w:rFonts w:ascii="Times New Roman" w:hAnsi="Times New Roman" w:cs="Times New Roman"/>
              <w:color w:val="000000" w:themeColor="text1"/>
              <w:highlight w:val="yellow"/>
            </w:rPr>
            <w:delText xml:space="preserve"> SD </w:delText>
          </w:r>
        </w:del>
      </w:ins>
      <w:ins w:id="3372" w:author="Liliana Salvador" w:date="2022-03-16T10:46:00Z">
        <w:del w:id="3373" w:author="Ruijie Xu" w:date="2022-03-16T14:53:00Z">
          <w:r w:rsidR="00D66A2E" w:rsidDel="00131F48">
            <w:rPr>
              <w:rFonts w:ascii="Times New Roman" w:hAnsi="Times New Roman" w:cs="Times New Roman"/>
              <w:color w:val="000000" w:themeColor="text1"/>
              <w:highlight w:val="yellow"/>
            </w:rPr>
            <w:delText>The genus taxon</w:delText>
          </w:r>
        </w:del>
      </w:ins>
      <w:ins w:id="3374" w:author="Liliana Salvador" w:date="2022-03-16T10:47:00Z">
        <w:del w:id="3375" w:author="Ruijie Xu" w:date="2022-03-16T14:53:00Z">
          <w:r w:rsidR="00D66A2E" w:rsidDel="00131F48">
            <w:rPr>
              <w:rFonts w:ascii="Times New Roman" w:hAnsi="Times New Roman" w:cs="Times New Roman"/>
              <w:color w:val="000000" w:themeColor="text1"/>
              <w:highlight w:val="yellow"/>
            </w:rPr>
            <w:delText>ones</w:delText>
          </w:r>
        </w:del>
      </w:ins>
      <w:ins w:id="3376" w:author="Liliana Salvador" w:date="2022-03-16T10:16:00Z">
        <w:del w:id="3377" w:author="Ruijie Xu" w:date="2022-03-16T14:53:00Z">
          <w:r w:rsidR="008D275C" w:rsidDel="00131F48">
            <w:rPr>
              <w:rFonts w:ascii="Times New Roman" w:hAnsi="Times New Roman" w:cs="Times New Roman"/>
              <w:color w:val="000000" w:themeColor="text1"/>
              <w:highlight w:val="yellow"/>
            </w:rPr>
            <w:delText xml:space="preserve">the </w:delText>
          </w:r>
        </w:del>
      </w:ins>
    </w:p>
    <w:p w14:paraId="1B187E5B" w14:textId="1EF32D8E" w:rsidR="0052454F" w:rsidRPr="002B42A7" w:rsidDel="00B95BF0" w:rsidRDefault="002B774D">
      <w:pPr>
        <w:spacing w:line="480" w:lineRule="auto"/>
        <w:rPr>
          <w:del w:id="3378" w:author="Rajeev, Sree" w:date="2022-03-03T10:59:00Z"/>
          <w:rFonts w:ascii="Times New Roman" w:hAnsi="Times New Roman" w:cs="Times New Roman"/>
          <w:iCs/>
          <w:color w:val="000000" w:themeColor="text1"/>
          <w:rPrChange w:id="3379" w:author="Ruijie Xu" w:date="2022-03-10T12:31:00Z">
            <w:rPr>
              <w:del w:id="3380" w:author="Rajeev, Sree" w:date="2022-03-03T10:59:00Z"/>
              <w:iCs/>
              <w:color w:val="000000" w:themeColor="text1"/>
            </w:rPr>
          </w:rPrChange>
        </w:rPr>
      </w:pPr>
      <w:ins w:id="3381" w:author="Ruijie Xu" w:date="2022-03-04T13:52:00Z">
        <w:r w:rsidRPr="002B42A7">
          <w:rPr>
            <w:rFonts w:ascii="Times New Roman" w:hAnsi="Times New Roman" w:cs="Times New Roman"/>
            <w:bCs/>
            <w:iCs/>
            <w:color w:val="000000" w:themeColor="text1"/>
            <w:rPrChange w:id="3382" w:author="Ruijie Xu" w:date="2022-03-10T12:31:00Z">
              <w:rPr>
                <w:bCs/>
                <w:iCs/>
                <w:color w:val="000000" w:themeColor="text1"/>
              </w:rPr>
            </w:rPrChange>
          </w:rPr>
          <w:tab/>
        </w:r>
      </w:ins>
      <w:ins w:id="3383" w:author="Ruijie Xu" w:date="2022-02-27T13:41:00Z">
        <w:del w:id="3384" w:author="Rajeev, Sree" w:date="2022-03-03T10:59:00Z">
          <w:r w:rsidR="0052454F" w:rsidRPr="002B42A7" w:rsidDel="00B95BF0">
            <w:rPr>
              <w:rFonts w:ascii="Times New Roman" w:hAnsi="Times New Roman" w:cs="Times New Roman"/>
              <w:bCs/>
              <w:iCs/>
              <w:color w:val="000000" w:themeColor="text1"/>
              <w:rPrChange w:id="3385" w:author="Ruijie Xu" w:date="2022-03-10T12:31:00Z">
                <w:rPr>
                  <w:bCs/>
                  <w:i/>
                  <w:color w:val="000000" w:themeColor="text1"/>
                </w:rPr>
              </w:rPrChange>
            </w:rPr>
            <w:delText xml:space="preserve">Microbial profile comparisons - </w:delText>
          </w:r>
        </w:del>
      </w:ins>
      <w:ins w:id="3386" w:author="Ruijie Xu" w:date="2022-02-27T13:42:00Z">
        <w:del w:id="3387" w:author="Rajeev, Sree" w:date="2022-03-03T10:59:00Z">
          <w:r w:rsidR="00C20546" w:rsidRPr="002B42A7" w:rsidDel="00B95BF0">
            <w:rPr>
              <w:rFonts w:ascii="Times New Roman" w:hAnsi="Times New Roman" w:cs="Times New Roman"/>
              <w:bCs/>
              <w:iCs/>
              <w:color w:val="000000" w:themeColor="text1"/>
              <w:rPrChange w:id="3388" w:author="Ruijie Xu" w:date="2022-03-10T12:31:00Z">
                <w:rPr>
                  <w:bCs/>
                  <w:i/>
                  <w:color w:val="000000" w:themeColor="text1"/>
                </w:rPr>
              </w:rPrChange>
            </w:rPr>
            <w:delText>S</w:delText>
          </w:r>
        </w:del>
      </w:ins>
      <w:ins w:id="3389" w:author="Ruijie Xu" w:date="2022-02-27T13:41:00Z">
        <w:del w:id="3390" w:author="Rajeev, Sree" w:date="2022-03-03T10:59:00Z">
          <w:r w:rsidR="0052454F" w:rsidRPr="002B42A7" w:rsidDel="00B95BF0">
            <w:rPr>
              <w:rFonts w:ascii="Times New Roman" w:hAnsi="Times New Roman" w:cs="Times New Roman"/>
              <w:bCs/>
              <w:iCs/>
              <w:color w:val="000000" w:themeColor="text1"/>
              <w:rPrChange w:id="3391" w:author="Ruijie Xu" w:date="2022-03-10T12:31:00Z">
                <w:rPr>
                  <w:bCs/>
                  <w:i/>
                  <w:color w:val="000000" w:themeColor="text1"/>
                </w:rPr>
              </w:rPrChange>
            </w:rPr>
            <w:delText>oftware</w:delText>
          </w:r>
        </w:del>
      </w:ins>
    </w:p>
    <w:p w14:paraId="3135F7F9" w14:textId="7AC7F474" w:rsidR="003D5D8B" w:rsidRPr="002B42A7" w:rsidRDefault="00C70849">
      <w:pPr>
        <w:spacing w:line="480" w:lineRule="auto"/>
        <w:rPr>
          <w:ins w:id="3392" w:author="Ruijie Xu" w:date="2022-02-27T13:44:00Z"/>
          <w:rFonts w:ascii="Times New Roman" w:hAnsi="Times New Roman" w:cs="Times New Roman"/>
          <w:color w:val="000000" w:themeColor="text1"/>
          <w:rPrChange w:id="3393" w:author="Ruijie Xu" w:date="2022-03-10T12:31:00Z">
            <w:rPr>
              <w:ins w:id="3394" w:author="Ruijie Xu" w:date="2022-02-27T13:44:00Z"/>
              <w:color w:val="000000" w:themeColor="text1"/>
            </w:rPr>
          </w:rPrChange>
        </w:rPr>
        <w:pPrChange w:id="3395" w:author="Ruijie Xu" w:date="2022-03-10T11:58:00Z">
          <w:pPr>
            <w:spacing w:line="480" w:lineRule="auto"/>
            <w:ind w:firstLine="720"/>
          </w:pPr>
        </w:pPrChange>
      </w:pPr>
      <w:ins w:id="3396" w:author="Ruijie Xu" w:date="2022-03-10T11:58:00Z">
        <w:r w:rsidRPr="002B42A7">
          <w:rPr>
            <w:rFonts w:ascii="Times New Roman" w:hAnsi="Times New Roman" w:cs="Times New Roman"/>
            <w:bCs/>
            <w:iCs/>
            <w:color w:val="000000" w:themeColor="text1"/>
            <w:rPrChange w:id="3397" w:author="Ruijie Xu" w:date="2022-03-10T12:31:00Z">
              <w:rPr>
                <w:bCs/>
                <w:i/>
                <w:color w:val="000000" w:themeColor="text1"/>
              </w:rPr>
            </w:rPrChange>
          </w:rPr>
          <w:t xml:space="preserve">The </w:t>
        </w:r>
      </w:ins>
      <w:ins w:id="3398" w:author="Ruijie Xu" w:date="2022-02-02T12:20:00Z">
        <w:r w:rsidR="003D5D8B" w:rsidRPr="002B42A7">
          <w:rPr>
            <w:rFonts w:ascii="Times New Roman" w:hAnsi="Times New Roman" w:cs="Times New Roman"/>
            <w:iCs/>
            <w:color w:val="000000" w:themeColor="text1"/>
            <w:rPrChange w:id="3399" w:author="Ruijie Xu" w:date="2022-03-10T12:31:00Z">
              <w:rPr>
                <w:iCs/>
                <w:color w:val="000000" w:themeColor="text1"/>
              </w:rPr>
            </w:rPrChange>
          </w:rPr>
          <w:t>n</w:t>
        </w:r>
        <w:r w:rsidR="003D5D8B" w:rsidRPr="002B42A7">
          <w:rPr>
            <w:rFonts w:ascii="Times New Roman" w:hAnsi="Times New Roman" w:cs="Times New Roman"/>
            <w:color w:val="000000" w:themeColor="text1"/>
            <w:rPrChange w:id="3400" w:author="Ruijie Xu" w:date="2022-03-10T12:31:00Z">
              <w:rPr>
                <w:color w:val="000000" w:themeColor="text1"/>
              </w:rPr>
            </w:rPrChange>
          </w:rPr>
          <w:t xml:space="preserve">umber of total classified reads for each sample at </w:t>
        </w:r>
      </w:ins>
      <w:ins w:id="3401" w:author="Ruijie Xu" w:date="2022-02-03T12:07:00Z">
        <w:r w:rsidR="00971368" w:rsidRPr="002B42A7">
          <w:rPr>
            <w:rFonts w:ascii="Times New Roman" w:hAnsi="Times New Roman" w:cs="Times New Roman"/>
            <w:color w:val="000000" w:themeColor="text1"/>
            <w:rPrChange w:id="3402" w:author="Ruijie Xu" w:date="2022-03-10T12:31:00Z">
              <w:rPr>
                <w:color w:val="000000" w:themeColor="text1"/>
              </w:rPr>
            </w:rPrChange>
          </w:rPr>
          <w:t>multiple</w:t>
        </w:r>
      </w:ins>
      <w:ins w:id="3403" w:author="Ruijie Xu" w:date="2022-02-02T12:20:00Z">
        <w:r w:rsidR="003D5D8B" w:rsidRPr="002B42A7">
          <w:rPr>
            <w:rFonts w:ascii="Times New Roman" w:hAnsi="Times New Roman" w:cs="Times New Roman"/>
            <w:color w:val="000000" w:themeColor="text1"/>
            <w:rPrChange w:id="3404" w:author="Ruijie Xu" w:date="2022-03-10T12:31:00Z">
              <w:rPr>
                <w:color w:val="000000" w:themeColor="text1"/>
              </w:rPr>
            </w:rPrChange>
          </w:rPr>
          <w:t xml:space="preserve"> </w:t>
        </w:r>
      </w:ins>
      <w:ins w:id="3405" w:author="Ruijie Xu" w:date="2022-03-11T11:10:00Z">
        <w:r w:rsidR="00A7245F" w:rsidRPr="00A7245F">
          <w:rPr>
            <w:rFonts w:ascii="Times New Roman" w:hAnsi="Times New Roman" w:cs="Times New Roman"/>
            <w:color w:val="000000" w:themeColor="text1"/>
          </w:rPr>
          <w:t>taxonomical</w:t>
        </w:r>
      </w:ins>
      <w:ins w:id="3406" w:author="Ruijie Xu" w:date="2022-03-10T11:59:00Z">
        <w:r w:rsidRPr="002B42A7">
          <w:rPr>
            <w:rFonts w:ascii="Times New Roman" w:hAnsi="Times New Roman" w:cs="Times New Roman"/>
            <w:color w:val="000000" w:themeColor="text1"/>
            <w:rPrChange w:id="3407" w:author="Ruijie Xu" w:date="2022-03-10T12:31:00Z">
              <w:rPr>
                <w:color w:val="000000" w:themeColor="text1"/>
              </w:rPr>
            </w:rPrChange>
          </w:rPr>
          <w:t xml:space="preserve"> </w:t>
        </w:r>
      </w:ins>
      <w:ins w:id="3408" w:author="Ruijie Xu" w:date="2022-02-02T12:20:00Z">
        <w:r w:rsidR="003D5D8B" w:rsidRPr="002B42A7">
          <w:rPr>
            <w:rFonts w:ascii="Times New Roman" w:hAnsi="Times New Roman" w:cs="Times New Roman"/>
            <w:color w:val="000000" w:themeColor="text1"/>
            <w:rPrChange w:id="3409" w:author="Ruijie Xu" w:date="2022-03-10T12:31:00Z">
              <w:rPr>
                <w:color w:val="000000" w:themeColor="text1"/>
              </w:rPr>
            </w:rPrChange>
          </w:rPr>
          <w:t>levels</w:t>
        </w:r>
      </w:ins>
      <w:ins w:id="3410" w:author="Ruijie Xu" w:date="2022-02-03T12:08:00Z">
        <w:r w:rsidR="00971368" w:rsidRPr="002B42A7">
          <w:rPr>
            <w:rFonts w:ascii="Times New Roman" w:hAnsi="Times New Roman" w:cs="Times New Roman"/>
            <w:color w:val="000000" w:themeColor="text1"/>
            <w:rPrChange w:id="3411" w:author="Ruijie Xu" w:date="2022-03-10T12:31:00Z">
              <w:rPr>
                <w:color w:val="000000" w:themeColor="text1"/>
              </w:rPr>
            </w:rPrChange>
          </w:rPr>
          <w:t xml:space="preserve"> </w:t>
        </w:r>
      </w:ins>
      <w:ins w:id="3412" w:author="Ruijie Xu" w:date="2022-03-10T11:59:00Z">
        <w:r w:rsidR="009F67AE" w:rsidRPr="002B42A7">
          <w:rPr>
            <w:rFonts w:ascii="Times New Roman" w:hAnsi="Times New Roman" w:cs="Times New Roman"/>
            <w:color w:val="000000" w:themeColor="text1"/>
            <w:rPrChange w:id="3413" w:author="Ruijie Xu" w:date="2022-03-10T12:31:00Z">
              <w:rPr>
                <w:color w:val="000000" w:themeColor="text1"/>
              </w:rPr>
            </w:rPrChange>
          </w:rPr>
          <w:t xml:space="preserve">is available in </w:t>
        </w:r>
      </w:ins>
      <w:ins w:id="3414" w:author="Ruijie Xu" w:date="2022-02-03T12:08:00Z">
        <w:r w:rsidR="00971368" w:rsidRPr="002B42A7">
          <w:rPr>
            <w:rFonts w:ascii="Times New Roman" w:hAnsi="Times New Roman" w:cs="Times New Roman"/>
            <w:color w:val="000000" w:themeColor="text1"/>
            <w:rPrChange w:id="3415" w:author="Ruijie Xu" w:date="2022-03-10T12:31:00Z">
              <w:rPr>
                <w:color w:val="000000" w:themeColor="text1"/>
              </w:rPr>
            </w:rPrChange>
          </w:rPr>
          <w:t>Table SII.1</w:t>
        </w:r>
      </w:ins>
      <w:ins w:id="3416" w:author="Ruijie Xu" w:date="2022-02-02T12:20:00Z">
        <w:r w:rsidR="003D5D8B" w:rsidRPr="002B42A7">
          <w:rPr>
            <w:rFonts w:ascii="Times New Roman" w:hAnsi="Times New Roman" w:cs="Times New Roman"/>
            <w:color w:val="000000" w:themeColor="text1"/>
            <w:rPrChange w:id="3417" w:author="Ruijie Xu" w:date="2022-03-10T12:31:00Z">
              <w:rPr>
                <w:color w:val="000000" w:themeColor="text1"/>
              </w:rPr>
            </w:rPrChange>
          </w:rPr>
          <w:t>. The</w:t>
        </w:r>
      </w:ins>
      <w:ins w:id="3418" w:author="Liliana Salvador" w:date="2022-03-16T20:45:00Z">
        <w:r w:rsidR="0015373D">
          <w:rPr>
            <w:rFonts w:ascii="Times New Roman" w:hAnsi="Times New Roman" w:cs="Times New Roman"/>
            <w:color w:val="000000" w:themeColor="text1"/>
          </w:rPr>
          <w:t xml:space="preserve">  total</w:t>
        </w:r>
      </w:ins>
      <w:ins w:id="3419" w:author="Ruijie Xu" w:date="2022-02-02T12:20:00Z">
        <w:r w:rsidR="003D5D8B" w:rsidRPr="002B42A7">
          <w:rPr>
            <w:rFonts w:ascii="Times New Roman" w:hAnsi="Times New Roman" w:cs="Times New Roman"/>
            <w:color w:val="000000" w:themeColor="text1"/>
            <w:rPrChange w:id="3420" w:author="Ruijie Xu" w:date="2022-03-10T12:31:00Z">
              <w:rPr>
                <w:color w:val="000000" w:themeColor="text1"/>
              </w:rPr>
            </w:rPrChange>
          </w:rPr>
          <w:t xml:space="preserve"> average number of </w:t>
        </w:r>
        <w:del w:id="3421" w:author="Liliana Salvador" w:date="2022-03-16T20:45:00Z">
          <w:r w:rsidR="003D5D8B" w:rsidRPr="002B42A7" w:rsidDel="0015373D">
            <w:rPr>
              <w:rFonts w:ascii="Times New Roman" w:hAnsi="Times New Roman" w:cs="Times New Roman"/>
              <w:color w:val="000000" w:themeColor="text1"/>
              <w:rPrChange w:id="3422" w:author="Ruijie Xu" w:date="2022-03-10T12:31:00Z">
                <w:rPr>
                  <w:color w:val="000000" w:themeColor="text1"/>
                </w:rPr>
              </w:rPrChange>
            </w:rPr>
            <w:delText xml:space="preserve">total </w:delText>
          </w:r>
        </w:del>
      </w:ins>
      <w:ins w:id="3423" w:author="Liliana Salvador" w:date="2022-03-16T20:45:00Z">
        <w:r w:rsidR="0015373D">
          <w:rPr>
            <w:rFonts w:ascii="Times New Roman" w:hAnsi="Times New Roman" w:cs="Times New Roman"/>
            <w:color w:val="000000" w:themeColor="text1"/>
          </w:rPr>
          <w:t xml:space="preserve">classified </w:t>
        </w:r>
      </w:ins>
      <w:ins w:id="3424" w:author="Ruijie Xu" w:date="2022-02-02T12:20:00Z">
        <w:r w:rsidR="003D5D8B" w:rsidRPr="002B42A7">
          <w:rPr>
            <w:rFonts w:ascii="Times New Roman" w:hAnsi="Times New Roman" w:cs="Times New Roman"/>
            <w:color w:val="000000" w:themeColor="text1"/>
            <w:rPrChange w:id="3425" w:author="Ruijie Xu" w:date="2022-03-10T12:31:00Z">
              <w:rPr>
                <w:color w:val="000000" w:themeColor="text1"/>
              </w:rPr>
            </w:rPrChange>
          </w:rPr>
          <w:t xml:space="preserve">reads </w:t>
        </w:r>
        <w:del w:id="3426" w:author="Liliana Salvador" w:date="2022-03-16T20:45:00Z">
          <w:r w:rsidR="003D5D8B" w:rsidRPr="002B42A7" w:rsidDel="0015373D">
            <w:rPr>
              <w:rFonts w:ascii="Times New Roman" w:hAnsi="Times New Roman" w:cs="Times New Roman"/>
              <w:color w:val="000000" w:themeColor="text1"/>
              <w:rPrChange w:id="3427" w:author="Ruijie Xu" w:date="2022-03-10T12:31:00Z">
                <w:rPr>
                  <w:color w:val="000000" w:themeColor="text1"/>
                </w:rPr>
              </w:rPrChange>
            </w:rPr>
            <w:delText xml:space="preserve">classified </w:delText>
          </w:r>
        </w:del>
      </w:ins>
      <w:ins w:id="3428" w:author="Ruijie Xu" w:date="2022-03-04T13:37:00Z">
        <w:r w:rsidR="00582429" w:rsidRPr="002B42A7">
          <w:rPr>
            <w:rFonts w:ascii="Times New Roman" w:hAnsi="Times New Roman" w:cs="Times New Roman"/>
            <w:color w:val="000000" w:themeColor="text1"/>
            <w:rPrChange w:id="3429" w:author="Ruijie Xu" w:date="2022-03-10T12:31:00Z">
              <w:rPr>
                <w:color w:val="000000" w:themeColor="text1"/>
              </w:rPr>
            </w:rPrChange>
          </w:rPr>
          <w:t>ranges from</w:t>
        </w:r>
      </w:ins>
      <w:ins w:id="3430" w:author="Rajeev, Sree" w:date="2022-03-01T12:36:00Z">
        <w:del w:id="3431" w:author="Ruijie Xu" w:date="2022-03-04T13:37:00Z">
          <w:r w:rsidR="009F44E3" w:rsidRPr="002B42A7" w:rsidDel="00582429">
            <w:rPr>
              <w:rFonts w:ascii="Times New Roman" w:hAnsi="Times New Roman" w:cs="Times New Roman"/>
              <w:color w:val="000000" w:themeColor="text1"/>
              <w:rPrChange w:id="3432" w:author="Ruijie Xu" w:date="2022-03-10T12:31:00Z">
                <w:rPr>
                  <w:color w:val="000000" w:themeColor="text1"/>
                </w:rPr>
              </w:rPrChange>
            </w:rPr>
            <w:delText xml:space="preserve"> was</w:delText>
          </w:r>
        </w:del>
      </w:ins>
      <w:ins w:id="3433" w:author="Rajeev, Sree" w:date="2022-03-01T12:37:00Z">
        <w:del w:id="3434" w:author="Ruijie Xu" w:date="2022-03-04T13:37:00Z">
          <w:r w:rsidR="009F44E3" w:rsidRPr="002B42A7" w:rsidDel="00582429">
            <w:rPr>
              <w:rFonts w:ascii="Times New Roman" w:hAnsi="Times New Roman" w:cs="Times New Roman"/>
              <w:color w:val="000000" w:themeColor="text1"/>
              <w:rPrChange w:id="3435" w:author="Ruijie Xu" w:date="2022-03-10T12:31:00Z">
                <w:rPr>
                  <w:color w:val="000000" w:themeColor="text1"/>
                </w:rPr>
              </w:rPrChange>
            </w:rPr>
            <w:delText xml:space="preserve"> lower </w:delText>
          </w:r>
        </w:del>
      </w:ins>
      <w:ins w:id="3436" w:author="Rajeev, Sree" w:date="2022-03-01T12:36:00Z">
        <w:r w:rsidR="009F44E3" w:rsidRPr="002B42A7">
          <w:rPr>
            <w:rFonts w:ascii="Times New Roman" w:hAnsi="Times New Roman" w:cs="Times New Roman"/>
            <w:color w:val="000000" w:themeColor="text1"/>
            <w:rPrChange w:id="3437" w:author="Ruijie Xu" w:date="2022-03-10T12:31:00Z">
              <w:rPr>
                <w:color w:val="000000" w:themeColor="text1"/>
              </w:rPr>
            </w:rPrChange>
          </w:rPr>
          <w:t xml:space="preserve"> </w:t>
        </w:r>
      </w:ins>
      <w:ins w:id="3438" w:author="Ruijie Xu" w:date="2022-02-02T12:20:00Z">
        <w:del w:id="3439" w:author="Rajeev, Sree" w:date="2022-03-01T12:36:00Z">
          <w:r w:rsidR="003D5D8B" w:rsidRPr="002B42A7" w:rsidDel="009F44E3">
            <w:rPr>
              <w:rFonts w:ascii="Times New Roman" w:hAnsi="Times New Roman" w:cs="Times New Roman"/>
              <w:color w:val="000000" w:themeColor="text1"/>
              <w:rPrChange w:id="3440" w:author="Ruijie Xu" w:date="2022-03-10T12:31:00Z">
                <w:rPr>
                  <w:color w:val="000000" w:themeColor="text1"/>
                </w:rPr>
              </w:rPrChange>
            </w:rPr>
            <w:delText xml:space="preserve">by each software ranges from </w:delText>
          </w:r>
        </w:del>
      </w:ins>
      <w:ins w:id="3441" w:author="Rajeev, Sree" w:date="2022-03-01T12:37:00Z">
        <w:del w:id="3442" w:author="Liliana Salvador" w:date="2022-03-08T18:58:00Z">
          <w:r w:rsidR="009F44E3" w:rsidRPr="002B42A7" w:rsidDel="002E56AD">
            <w:rPr>
              <w:rFonts w:ascii="Times New Roman" w:hAnsi="Times New Roman" w:cs="Times New Roman"/>
              <w:color w:val="000000" w:themeColor="text1"/>
              <w:rPrChange w:id="3443" w:author="Ruijie Xu" w:date="2022-03-10T12:31:00Z">
                <w:rPr>
                  <w:color w:val="000000" w:themeColor="text1"/>
                </w:rPr>
              </w:rPrChange>
            </w:rPr>
            <w:delText>(</w:delText>
          </w:r>
        </w:del>
        <w:r w:rsidR="009F44E3" w:rsidRPr="002B42A7">
          <w:rPr>
            <w:rFonts w:ascii="Times New Roman" w:hAnsi="Times New Roman" w:cs="Times New Roman"/>
            <w:color w:val="000000" w:themeColor="text1"/>
            <w:rPrChange w:id="3444" w:author="Ruijie Xu" w:date="2022-03-10T12:31:00Z">
              <w:rPr>
                <w:color w:val="000000" w:themeColor="text1"/>
              </w:rPr>
            </w:rPrChange>
          </w:rPr>
          <w:t>n=</w:t>
        </w:r>
      </w:ins>
      <w:ins w:id="3445" w:author="Ruijie Xu" w:date="2022-02-02T12:20:00Z">
        <w:r w:rsidR="003D5D8B" w:rsidRPr="002B42A7">
          <w:rPr>
            <w:rFonts w:ascii="Times New Roman" w:hAnsi="Times New Roman" w:cs="Times New Roman"/>
            <w:color w:val="000000" w:themeColor="text1"/>
            <w:rPrChange w:id="3446" w:author="Ruijie Xu" w:date="2022-03-10T12:31:00Z">
              <w:rPr>
                <w:color w:val="000000" w:themeColor="text1"/>
              </w:rPr>
            </w:rPrChange>
          </w:rPr>
          <w:t>10,955</w:t>
        </w:r>
      </w:ins>
      <w:ins w:id="3447" w:author="Rajeev, Sree" w:date="2022-03-01T12:37:00Z">
        <w:del w:id="3448" w:author="Liliana Salvador" w:date="2022-03-08T18:58:00Z">
          <w:r w:rsidR="009F44E3" w:rsidRPr="002B42A7" w:rsidDel="002E56AD">
            <w:rPr>
              <w:rFonts w:ascii="Times New Roman" w:hAnsi="Times New Roman" w:cs="Times New Roman"/>
              <w:color w:val="000000" w:themeColor="text1"/>
              <w:rPrChange w:id="3449" w:author="Ruijie Xu" w:date="2022-03-10T12:31:00Z">
                <w:rPr>
                  <w:color w:val="000000" w:themeColor="text1"/>
                </w:rPr>
              </w:rPrChange>
            </w:rPr>
            <w:delText>)</w:delText>
          </w:r>
        </w:del>
      </w:ins>
      <w:ins w:id="3450" w:author="Ruijie Xu" w:date="2022-02-02T12:20:00Z">
        <w:r w:rsidR="003D5D8B" w:rsidRPr="002B42A7">
          <w:rPr>
            <w:rFonts w:ascii="Times New Roman" w:hAnsi="Times New Roman" w:cs="Times New Roman"/>
            <w:color w:val="000000" w:themeColor="text1"/>
            <w:rPrChange w:id="3451" w:author="Ruijie Xu" w:date="2022-03-10T12:31:00Z">
              <w:rPr>
                <w:color w:val="000000" w:themeColor="text1"/>
              </w:rPr>
            </w:rPrChange>
          </w:rPr>
          <w:t xml:space="preserve"> using CLARK-s </w:t>
        </w:r>
      </w:ins>
      <w:ins w:id="3452" w:author="Rajeev, Sree" w:date="2022-03-01T12:37:00Z">
        <w:del w:id="3453" w:author="Liliana Salvador" w:date="2022-03-08T18:58:00Z">
          <w:r w:rsidR="009F44E3" w:rsidRPr="002B42A7" w:rsidDel="002E56AD">
            <w:rPr>
              <w:rFonts w:ascii="Times New Roman" w:hAnsi="Times New Roman" w:cs="Times New Roman"/>
              <w:color w:val="000000" w:themeColor="text1"/>
              <w:rPrChange w:id="3454" w:author="Ruijie Xu" w:date="2022-03-10T12:31:00Z">
                <w:rPr>
                  <w:color w:val="000000" w:themeColor="text1"/>
                </w:rPr>
              </w:rPrChange>
            </w:rPr>
            <w:delText xml:space="preserve"> compared </w:delText>
          </w:r>
        </w:del>
      </w:ins>
      <w:ins w:id="3455" w:author="Ruijie Xu" w:date="2022-02-02T12:20:00Z">
        <w:r w:rsidR="003D5D8B" w:rsidRPr="002B42A7">
          <w:rPr>
            <w:rFonts w:ascii="Times New Roman" w:hAnsi="Times New Roman" w:cs="Times New Roman"/>
            <w:color w:val="000000" w:themeColor="text1"/>
            <w:rPrChange w:id="3456" w:author="Ruijie Xu" w:date="2022-03-10T12:31:00Z">
              <w:rPr>
                <w:color w:val="000000" w:themeColor="text1"/>
              </w:rPr>
            </w:rPrChange>
          </w:rPr>
          <w:t xml:space="preserve">to </w:t>
        </w:r>
        <w:del w:id="3457" w:author="Rajeev, Sree" w:date="2022-03-01T12:37:00Z">
          <w:r w:rsidR="003D5D8B" w:rsidRPr="002B42A7" w:rsidDel="009F44E3">
            <w:rPr>
              <w:rFonts w:ascii="Times New Roman" w:hAnsi="Times New Roman" w:cs="Times New Roman"/>
              <w:color w:val="000000" w:themeColor="text1"/>
              <w:rPrChange w:id="3458" w:author="Ruijie Xu" w:date="2022-03-10T12:31:00Z">
                <w:rPr>
                  <w:color w:val="000000" w:themeColor="text1"/>
                </w:rPr>
              </w:rPrChange>
            </w:rPr>
            <w:delText xml:space="preserve">77,499 using </w:delText>
          </w:r>
        </w:del>
        <w:del w:id="3459" w:author="Liliana Salvador" w:date="2022-03-08T18:58:00Z">
          <w:r w:rsidR="003D5D8B" w:rsidRPr="002B42A7" w:rsidDel="002E56AD">
            <w:rPr>
              <w:rFonts w:ascii="Times New Roman" w:hAnsi="Times New Roman" w:cs="Times New Roman"/>
              <w:color w:val="000000" w:themeColor="text1"/>
              <w:rPrChange w:id="3460" w:author="Ruijie Xu" w:date="2022-03-10T12:31:00Z">
                <w:rPr>
                  <w:color w:val="000000" w:themeColor="text1"/>
                </w:rPr>
              </w:rPrChange>
            </w:rPr>
            <w:delText>Diamond</w:delText>
          </w:r>
        </w:del>
      </w:ins>
      <w:ins w:id="3461" w:author="Rajeev, Sree" w:date="2022-03-01T12:38:00Z">
        <w:del w:id="3462" w:author="Liliana Salvador" w:date="2022-03-08T18:58:00Z">
          <w:r w:rsidR="009F44E3" w:rsidRPr="002B42A7" w:rsidDel="002E56AD">
            <w:rPr>
              <w:rFonts w:ascii="Times New Roman" w:hAnsi="Times New Roman" w:cs="Times New Roman"/>
              <w:color w:val="000000" w:themeColor="text1"/>
              <w:rPrChange w:id="3463" w:author="Ruijie Xu" w:date="2022-03-10T12:31:00Z">
                <w:rPr>
                  <w:color w:val="000000" w:themeColor="text1"/>
                </w:rPr>
              </w:rPrChange>
            </w:rPr>
            <w:delText xml:space="preserve"> (</w:delText>
          </w:r>
        </w:del>
      </w:ins>
      <w:ins w:id="3464" w:author="Rajeev, Sree" w:date="2022-03-01T12:37:00Z">
        <w:r w:rsidR="009F44E3" w:rsidRPr="002B42A7">
          <w:rPr>
            <w:rFonts w:ascii="Times New Roman" w:hAnsi="Times New Roman" w:cs="Times New Roman"/>
            <w:color w:val="000000" w:themeColor="text1"/>
            <w:rPrChange w:id="3465" w:author="Ruijie Xu" w:date="2022-03-10T12:31:00Z">
              <w:rPr>
                <w:color w:val="000000" w:themeColor="text1"/>
              </w:rPr>
            </w:rPrChange>
          </w:rPr>
          <w:t>n=77,499</w:t>
        </w:r>
      </w:ins>
      <w:ins w:id="3466" w:author="Liliana Salvador" w:date="2022-03-08T18:58:00Z">
        <w:r w:rsidR="002E56AD" w:rsidRPr="002B42A7">
          <w:rPr>
            <w:rFonts w:ascii="Times New Roman" w:hAnsi="Times New Roman" w:cs="Times New Roman"/>
            <w:color w:val="000000" w:themeColor="text1"/>
            <w:rPrChange w:id="3467" w:author="Ruijie Xu" w:date="2022-03-10T12:31:00Z">
              <w:rPr>
                <w:color w:val="000000" w:themeColor="text1"/>
              </w:rPr>
            </w:rPrChange>
          </w:rPr>
          <w:t xml:space="preserve"> using Diamond</w:t>
        </w:r>
      </w:ins>
      <w:ins w:id="3468" w:author="Rajeev, Sree" w:date="2022-03-01T12:37:00Z">
        <w:r w:rsidR="009F44E3" w:rsidRPr="002B42A7">
          <w:rPr>
            <w:rFonts w:ascii="Times New Roman" w:hAnsi="Times New Roman" w:cs="Times New Roman"/>
            <w:color w:val="000000" w:themeColor="text1"/>
            <w:rPrChange w:id="3469" w:author="Ruijie Xu" w:date="2022-03-10T12:31:00Z">
              <w:rPr>
                <w:color w:val="000000" w:themeColor="text1"/>
              </w:rPr>
            </w:rPrChange>
          </w:rPr>
          <w:t xml:space="preserve"> </w:t>
        </w:r>
      </w:ins>
      <w:ins w:id="3470" w:author="Ruijie Xu" w:date="2022-02-02T12:20:00Z">
        <w:del w:id="3471" w:author="Rajeev, Sree" w:date="2022-03-01T12:38:00Z">
          <w:r w:rsidR="003D5D8B" w:rsidRPr="002B42A7" w:rsidDel="009F44E3">
            <w:rPr>
              <w:rFonts w:ascii="Times New Roman" w:hAnsi="Times New Roman" w:cs="Times New Roman"/>
              <w:color w:val="000000" w:themeColor="text1"/>
              <w:rPrChange w:id="3472" w:author="Ruijie Xu" w:date="2022-03-10T12:31:00Z">
                <w:rPr>
                  <w:color w:val="000000" w:themeColor="text1"/>
                </w:rPr>
              </w:rPrChange>
            </w:rPr>
            <w:delText xml:space="preserve"> </w:delText>
          </w:r>
        </w:del>
        <w:r w:rsidR="003D5D8B" w:rsidRPr="002B42A7">
          <w:rPr>
            <w:rFonts w:ascii="Times New Roman" w:hAnsi="Times New Roman" w:cs="Times New Roman"/>
            <w:color w:val="000000" w:themeColor="text1"/>
            <w:rPrChange w:id="3473" w:author="Ruijie Xu" w:date="2022-03-10T12:31:00Z">
              <w:rPr>
                <w:color w:val="000000" w:themeColor="text1"/>
              </w:rPr>
            </w:rPrChange>
          </w:rPr>
          <w:t xml:space="preserve">(Table </w:t>
        </w:r>
      </w:ins>
      <w:ins w:id="3474" w:author="Ruijie Xu" w:date="2022-02-03T12:07:00Z">
        <w:r w:rsidR="00971368" w:rsidRPr="002B42A7">
          <w:rPr>
            <w:rFonts w:ascii="Times New Roman" w:hAnsi="Times New Roman" w:cs="Times New Roman"/>
            <w:color w:val="000000" w:themeColor="text1"/>
            <w:rPrChange w:id="3475" w:author="Ruijie Xu" w:date="2022-03-10T12:31:00Z">
              <w:rPr>
                <w:color w:val="000000" w:themeColor="text1"/>
              </w:rPr>
            </w:rPrChange>
          </w:rPr>
          <w:t>S</w:t>
        </w:r>
      </w:ins>
      <w:ins w:id="3476" w:author="Ruijie Xu" w:date="2022-02-02T12:20:00Z">
        <w:r w:rsidR="003D5D8B" w:rsidRPr="002B42A7">
          <w:rPr>
            <w:rFonts w:ascii="Times New Roman" w:hAnsi="Times New Roman" w:cs="Times New Roman"/>
            <w:color w:val="000000" w:themeColor="text1"/>
            <w:rPrChange w:id="3477" w:author="Ruijie Xu" w:date="2022-03-10T12:31:00Z">
              <w:rPr>
                <w:color w:val="000000" w:themeColor="text1"/>
              </w:rPr>
            </w:rPrChange>
          </w:rPr>
          <w:t>II.</w:t>
        </w:r>
      </w:ins>
      <w:ins w:id="3478" w:author="Ruijie Xu" w:date="2022-02-03T12:08:00Z">
        <w:r w:rsidR="00971368" w:rsidRPr="002B42A7">
          <w:rPr>
            <w:rFonts w:ascii="Times New Roman" w:hAnsi="Times New Roman" w:cs="Times New Roman"/>
            <w:color w:val="000000" w:themeColor="text1"/>
            <w:rPrChange w:id="3479" w:author="Ruijie Xu" w:date="2022-03-10T12:31:00Z">
              <w:rPr>
                <w:color w:val="000000" w:themeColor="text1"/>
              </w:rPr>
            </w:rPrChange>
          </w:rPr>
          <w:t>2</w:t>
        </w:r>
      </w:ins>
      <w:ins w:id="3480" w:author="Ruijie Xu" w:date="2022-02-02T12:20:00Z">
        <w:r w:rsidR="003D5D8B" w:rsidRPr="002B42A7">
          <w:rPr>
            <w:rFonts w:ascii="Times New Roman" w:hAnsi="Times New Roman" w:cs="Times New Roman"/>
            <w:color w:val="000000" w:themeColor="text1"/>
            <w:rPrChange w:id="3481" w:author="Ruijie Xu" w:date="2022-03-10T12:31:00Z">
              <w:rPr>
                <w:color w:val="000000" w:themeColor="text1"/>
              </w:rPr>
            </w:rPrChange>
          </w:rPr>
          <w:t xml:space="preserve">). The number of unique taxa classified by each software </w:t>
        </w:r>
        <w:del w:id="3482" w:author="Liliana Salvador" w:date="2022-02-23T19:53:00Z">
          <w:r w:rsidR="003D5D8B" w:rsidRPr="002B42A7" w:rsidDel="00A9746D">
            <w:rPr>
              <w:rFonts w:ascii="Times New Roman" w:hAnsi="Times New Roman" w:cs="Times New Roman"/>
              <w:color w:val="000000" w:themeColor="text1"/>
              <w:rPrChange w:id="3483" w:author="Ruijie Xu" w:date="2022-03-10T12:31:00Z">
                <w:rPr>
                  <w:color w:val="000000" w:themeColor="text1"/>
                </w:rPr>
              </w:rPrChange>
            </w:rPr>
            <w:delText xml:space="preserve">also </w:delText>
          </w:r>
        </w:del>
      </w:ins>
      <w:ins w:id="3484" w:author="Rajeev, Sree" w:date="2022-03-01T12:41:00Z">
        <w:del w:id="3485" w:author="Ruijie Xu" w:date="2022-03-04T13:36:00Z">
          <w:r w:rsidR="009F44E3" w:rsidRPr="002B42A7" w:rsidDel="00582429">
            <w:rPr>
              <w:rFonts w:ascii="Times New Roman" w:hAnsi="Times New Roman" w:cs="Times New Roman"/>
              <w:color w:val="000000" w:themeColor="text1"/>
              <w:rPrChange w:id="3486" w:author="Ruijie Xu" w:date="2022-03-10T12:31:00Z">
                <w:rPr>
                  <w:color w:val="000000" w:themeColor="text1"/>
                </w:rPr>
              </w:rPrChange>
            </w:rPr>
            <w:delText xml:space="preserve"> </w:delText>
          </w:r>
        </w:del>
        <w:r w:rsidR="009F44E3" w:rsidRPr="002B42A7">
          <w:rPr>
            <w:rFonts w:ascii="Times New Roman" w:hAnsi="Times New Roman" w:cs="Times New Roman"/>
            <w:color w:val="000000" w:themeColor="text1"/>
            <w:rPrChange w:id="3487" w:author="Ruijie Xu" w:date="2022-03-10T12:31:00Z">
              <w:rPr>
                <w:color w:val="000000" w:themeColor="text1"/>
              </w:rPr>
            </w:rPrChange>
          </w:rPr>
          <w:t>varied consider</w:t>
        </w:r>
      </w:ins>
      <w:ins w:id="3488" w:author="Liliana Salvador" w:date="2022-03-08T18:58:00Z">
        <w:r w:rsidR="002E56AD" w:rsidRPr="002B42A7">
          <w:rPr>
            <w:rFonts w:ascii="Times New Roman" w:hAnsi="Times New Roman" w:cs="Times New Roman"/>
            <w:color w:val="000000" w:themeColor="text1"/>
            <w:rPrChange w:id="3489" w:author="Ruijie Xu" w:date="2022-03-10T12:31:00Z">
              <w:rPr>
                <w:color w:val="000000" w:themeColor="text1"/>
              </w:rPr>
            </w:rPrChange>
          </w:rPr>
          <w:t>a</w:t>
        </w:r>
      </w:ins>
      <w:ins w:id="3490" w:author="Rajeev, Sree" w:date="2022-03-01T12:41:00Z">
        <w:r w:rsidR="009F44E3" w:rsidRPr="002B42A7">
          <w:rPr>
            <w:rFonts w:ascii="Times New Roman" w:hAnsi="Times New Roman" w:cs="Times New Roman"/>
            <w:color w:val="000000" w:themeColor="text1"/>
            <w:rPrChange w:id="3491" w:author="Ruijie Xu" w:date="2022-03-10T12:31:00Z">
              <w:rPr>
                <w:color w:val="000000" w:themeColor="text1"/>
              </w:rPr>
            </w:rPrChange>
          </w:rPr>
          <w:t>bly</w:t>
        </w:r>
        <w:del w:id="3492" w:author="Ruijie Xu" w:date="2022-03-04T10:49:00Z">
          <w:r w:rsidR="009F44E3" w:rsidRPr="002B42A7" w:rsidDel="00FB7A23">
            <w:rPr>
              <w:rFonts w:ascii="Times New Roman" w:hAnsi="Times New Roman" w:cs="Times New Roman"/>
              <w:color w:val="000000" w:themeColor="text1"/>
              <w:rPrChange w:id="3493" w:author="Ruijie Xu" w:date="2022-03-10T12:31:00Z">
                <w:rPr>
                  <w:color w:val="000000" w:themeColor="text1"/>
                </w:rPr>
              </w:rPrChange>
            </w:rPr>
            <w:delText xml:space="preserve"> </w:delText>
          </w:r>
        </w:del>
      </w:ins>
      <w:ins w:id="3494" w:author="Ruijie Xu" w:date="2022-02-02T12:20:00Z">
        <w:del w:id="3495" w:author="Rajeev, Sree" w:date="2022-03-01T12:41:00Z">
          <w:r w:rsidR="003D5D8B" w:rsidRPr="002B42A7" w:rsidDel="009F44E3">
            <w:rPr>
              <w:rFonts w:ascii="Times New Roman" w:hAnsi="Times New Roman" w:cs="Times New Roman"/>
              <w:color w:val="000000" w:themeColor="text1"/>
              <w:rPrChange w:id="3496" w:author="Ruijie Xu" w:date="2022-03-10T12:31:00Z">
                <w:rPr>
                  <w:color w:val="000000" w:themeColor="text1"/>
                </w:rPr>
              </w:rPrChange>
            </w:rPr>
            <w:delText>range</w:delText>
          </w:r>
        </w:del>
        <w:del w:id="3497" w:author="Rajeev, Sree" w:date="2022-03-01T12:38:00Z">
          <w:r w:rsidR="003D5D8B" w:rsidRPr="002B42A7" w:rsidDel="009F44E3">
            <w:rPr>
              <w:rFonts w:ascii="Times New Roman" w:hAnsi="Times New Roman" w:cs="Times New Roman"/>
              <w:color w:val="000000" w:themeColor="text1"/>
              <w:rPrChange w:id="3498" w:author="Ruijie Xu" w:date="2022-03-10T12:31:00Z">
                <w:rPr>
                  <w:color w:val="000000" w:themeColor="text1"/>
                </w:rPr>
              </w:rPrChange>
            </w:rPr>
            <w:delText>s</w:delText>
          </w:r>
        </w:del>
        <w:r w:rsidR="003D5D8B" w:rsidRPr="002B42A7">
          <w:rPr>
            <w:rFonts w:ascii="Times New Roman" w:hAnsi="Times New Roman" w:cs="Times New Roman"/>
            <w:color w:val="000000" w:themeColor="text1"/>
            <w:rPrChange w:id="3499" w:author="Ruijie Xu" w:date="2022-03-10T12:31:00Z">
              <w:rPr>
                <w:color w:val="000000" w:themeColor="text1"/>
              </w:rPr>
            </w:rPrChange>
          </w:rPr>
          <w:t xml:space="preserve"> from 18 </w:t>
        </w:r>
        <w:del w:id="3500" w:author="Liliana Salvador" w:date="2022-02-23T19:53:00Z">
          <w:r w:rsidR="003D5D8B" w:rsidRPr="002B42A7" w:rsidDel="00A9746D">
            <w:rPr>
              <w:rFonts w:ascii="Times New Roman" w:hAnsi="Times New Roman" w:cs="Times New Roman"/>
              <w:color w:val="000000" w:themeColor="text1"/>
              <w:rPrChange w:id="3501" w:author="Ruijie Xu" w:date="2022-03-10T12:31:00Z">
                <w:rPr>
                  <w:color w:val="000000" w:themeColor="text1"/>
                </w:rPr>
              </w:rPrChange>
            </w:rPr>
            <w:delText xml:space="preserve">taxa </w:delText>
          </w:r>
        </w:del>
        <w:r w:rsidR="003D5D8B" w:rsidRPr="002B42A7">
          <w:rPr>
            <w:rFonts w:ascii="Times New Roman" w:hAnsi="Times New Roman" w:cs="Times New Roman"/>
            <w:color w:val="000000" w:themeColor="text1"/>
            <w:rPrChange w:id="3502" w:author="Ruijie Xu" w:date="2022-03-10T12:31:00Z">
              <w:rPr>
                <w:color w:val="000000" w:themeColor="text1"/>
              </w:rPr>
            </w:rPrChange>
          </w:rPr>
          <w:t>by Metaphlan3 to 4</w:t>
        </w:r>
      </w:ins>
      <w:ins w:id="3503" w:author="Ruijie Xu" w:date="2022-02-27T11:13:00Z">
        <w:r w:rsidR="00D26360" w:rsidRPr="002B42A7">
          <w:rPr>
            <w:rFonts w:ascii="Times New Roman" w:hAnsi="Times New Roman" w:cs="Times New Roman"/>
            <w:color w:val="000000" w:themeColor="text1"/>
            <w:rPrChange w:id="3504" w:author="Ruijie Xu" w:date="2022-03-10T12:31:00Z">
              <w:rPr>
                <w:color w:val="000000" w:themeColor="text1"/>
              </w:rPr>
            </w:rPrChange>
          </w:rPr>
          <w:t>,</w:t>
        </w:r>
      </w:ins>
      <w:ins w:id="3505" w:author="Ruijie Xu" w:date="2022-02-02T12:20:00Z">
        <w:r w:rsidR="003D5D8B" w:rsidRPr="002B42A7">
          <w:rPr>
            <w:rFonts w:ascii="Times New Roman" w:hAnsi="Times New Roman" w:cs="Times New Roman"/>
            <w:color w:val="000000" w:themeColor="text1"/>
            <w:rPrChange w:id="3506" w:author="Ruijie Xu" w:date="2022-03-10T12:31:00Z">
              <w:rPr>
                <w:color w:val="000000" w:themeColor="text1"/>
              </w:rPr>
            </w:rPrChange>
          </w:rPr>
          <w:t xml:space="preserve">816 taxa by Kaiju (Table </w:t>
        </w:r>
        <w:proofErr w:type="gramStart"/>
        <w:r w:rsidR="003D5D8B" w:rsidRPr="002B42A7">
          <w:rPr>
            <w:rFonts w:ascii="Times New Roman" w:hAnsi="Times New Roman" w:cs="Times New Roman"/>
            <w:color w:val="000000" w:themeColor="text1"/>
            <w:rPrChange w:id="3507" w:author="Ruijie Xu" w:date="2022-03-10T12:31:00Z">
              <w:rPr>
                <w:color w:val="000000" w:themeColor="text1"/>
              </w:rPr>
            </w:rPrChange>
          </w:rPr>
          <w:t>II.</w:t>
        </w:r>
      </w:ins>
      <w:ins w:id="3508" w:author="Ruijie Xu" w:date="2022-02-03T12:08:00Z">
        <w:r w:rsidR="00971368" w:rsidRPr="002B42A7">
          <w:rPr>
            <w:rFonts w:ascii="Times New Roman" w:hAnsi="Times New Roman" w:cs="Times New Roman"/>
            <w:color w:val="000000" w:themeColor="text1"/>
            <w:rPrChange w:id="3509" w:author="Ruijie Xu" w:date="2022-03-10T12:31:00Z">
              <w:rPr>
                <w:color w:val="000000" w:themeColor="text1"/>
              </w:rPr>
            </w:rPrChange>
          </w:rPr>
          <w:t>S</w:t>
        </w:r>
        <w:proofErr w:type="gramEnd"/>
        <w:r w:rsidR="00971368" w:rsidRPr="002B42A7">
          <w:rPr>
            <w:rFonts w:ascii="Times New Roman" w:hAnsi="Times New Roman" w:cs="Times New Roman"/>
            <w:color w:val="000000" w:themeColor="text1"/>
            <w:rPrChange w:id="3510" w:author="Ruijie Xu" w:date="2022-03-10T12:31:00Z">
              <w:rPr>
                <w:color w:val="000000" w:themeColor="text1"/>
              </w:rPr>
            </w:rPrChange>
          </w:rPr>
          <w:t>2</w:t>
        </w:r>
      </w:ins>
      <w:ins w:id="3511" w:author="Ruijie Xu" w:date="2022-02-02T12:20:00Z">
        <w:r w:rsidR="003D5D8B" w:rsidRPr="002B42A7">
          <w:rPr>
            <w:rFonts w:ascii="Times New Roman" w:hAnsi="Times New Roman" w:cs="Times New Roman"/>
            <w:color w:val="000000" w:themeColor="text1"/>
            <w:rPrChange w:id="3512" w:author="Ruijie Xu" w:date="2022-03-10T12:31:00Z">
              <w:rPr>
                <w:color w:val="000000" w:themeColor="text1"/>
              </w:rPr>
            </w:rPrChange>
          </w:rPr>
          <w:t>).  Furthermore, we</w:t>
        </w:r>
        <w:del w:id="3513" w:author="Liliana Salvador" w:date="2022-03-08T18:59:00Z">
          <w:r w:rsidR="003D5D8B" w:rsidRPr="002B42A7" w:rsidDel="002E56AD">
            <w:rPr>
              <w:rFonts w:ascii="Times New Roman" w:hAnsi="Times New Roman" w:cs="Times New Roman"/>
              <w:color w:val="000000" w:themeColor="text1"/>
              <w:rPrChange w:id="3514" w:author="Ruijie Xu" w:date="2022-03-10T12:31:00Z">
                <w:rPr>
                  <w:color w:val="000000" w:themeColor="text1"/>
                </w:rPr>
              </w:rPrChange>
            </w:rPr>
            <w:delText xml:space="preserve"> have</w:delText>
          </w:r>
        </w:del>
        <w:r w:rsidR="003D5D8B" w:rsidRPr="002B42A7">
          <w:rPr>
            <w:rFonts w:ascii="Times New Roman" w:hAnsi="Times New Roman" w:cs="Times New Roman"/>
            <w:color w:val="000000" w:themeColor="text1"/>
            <w:rPrChange w:id="3515" w:author="Ruijie Xu" w:date="2022-03-10T12:31:00Z">
              <w:rPr>
                <w:color w:val="000000" w:themeColor="text1"/>
              </w:rPr>
            </w:rPrChange>
          </w:rPr>
          <w:t xml:space="preserve"> found that Metaphlan3 </w:t>
        </w:r>
      </w:ins>
      <w:ins w:id="3516" w:author="Rajeev, Sree" w:date="2022-03-03T10:59:00Z">
        <w:r w:rsidR="00B95BF0" w:rsidRPr="002B42A7">
          <w:rPr>
            <w:rFonts w:ascii="Times New Roman" w:hAnsi="Times New Roman" w:cs="Times New Roman"/>
            <w:color w:val="000000" w:themeColor="text1"/>
            <w:rPrChange w:id="3517" w:author="Ruijie Xu" w:date="2022-03-10T12:31:00Z">
              <w:rPr>
                <w:color w:val="000000" w:themeColor="text1"/>
              </w:rPr>
            </w:rPrChange>
          </w:rPr>
          <w:t>did</w:t>
        </w:r>
        <w:del w:id="3518" w:author="Liliana Salvador" w:date="2022-03-16T10:47:00Z">
          <w:r w:rsidR="00B95BF0" w:rsidRPr="002B42A7" w:rsidDel="00D66A2E">
            <w:rPr>
              <w:rFonts w:ascii="Times New Roman" w:hAnsi="Times New Roman" w:cs="Times New Roman"/>
              <w:color w:val="000000" w:themeColor="text1"/>
              <w:rPrChange w:id="3519" w:author="Ruijie Xu" w:date="2022-03-10T12:31:00Z">
                <w:rPr>
                  <w:color w:val="000000" w:themeColor="text1"/>
                </w:rPr>
              </w:rPrChange>
            </w:rPr>
            <w:delText xml:space="preserve"> </w:delText>
          </w:r>
        </w:del>
      </w:ins>
      <w:ins w:id="3520" w:author="Ruijie Xu" w:date="2022-02-02T12:20:00Z">
        <w:del w:id="3521" w:author="Rajeev, Sree" w:date="2022-03-03T10:59:00Z">
          <w:r w:rsidR="003D5D8B" w:rsidRPr="002B42A7" w:rsidDel="00B95BF0">
            <w:rPr>
              <w:rFonts w:ascii="Times New Roman" w:hAnsi="Times New Roman" w:cs="Times New Roman"/>
              <w:color w:val="000000" w:themeColor="text1"/>
              <w:rPrChange w:id="3522" w:author="Ruijie Xu" w:date="2022-03-10T12:31:00Z">
                <w:rPr>
                  <w:color w:val="000000" w:themeColor="text1"/>
                </w:rPr>
              </w:rPrChange>
            </w:rPr>
            <w:delText>has</w:delText>
          </w:r>
        </w:del>
        <w:r w:rsidR="003D5D8B" w:rsidRPr="002B42A7">
          <w:rPr>
            <w:rFonts w:ascii="Times New Roman" w:hAnsi="Times New Roman" w:cs="Times New Roman"/>
            <w:color w:val="000000" w:themeColor="text1"/>
            <w:rPrChange w:id="3523" w:author="Ruijie Xu" w:date="2022-03-10T12:31:00Z">
              <w:rPr>
                <w:color w:val="000000" w:themeColor="text1"/>
              </w:rPr>
            </w:rPrChange>
          </w:rPr>
          <w:t xml:space="preserve"> not classif</w:t>
        </w:r>
      </w:ins>
      <w:ins w:id="3524" w:author="Rajeev, Sree" w:date="2022-03-03T11:00:00Z">
        <w:r w:rsidR="00B95BF0" w:rsidRPr="002B42A7">
          <w:rPr>
            <w:rFonts w:ascii="Times New Roman" w:hAnsi="Times New Roman" w:cs="Times New Roman"/>
            <w:color w:val="000000" w:themeColor="text1"/>
            <w:rPrChange w:id="3525" w:author="Ruijie Xu" w:date="2022-03-10T12:31:00Z">
              <w:rPr>
                <w:color w:val="000000" w:themeColor="text1"/>
              </w:rPr>
            </w:rPrChange>
          </w:rPr>
          <w:t>y</w:t>
        </w:r>
      </w:ins>
      <w:ins w:id="3526" w:author="Ruijie Xu" w:date="2022-02-02T12:20:00Z">
        <w:del w:id="3527" w:author="Rajeev, Sree" w:date="2022-03-03T11:00:00Z">
          <w:r w:rsidR="003D5D8B" w:rsidRPr="002B42A7" w:rsidDel="00B95BF0">
            <w:rPr>
              <w:rFonts w:ascii="Times New Roman" w:hAnsi="Times New Roman" w:cs="Times New Roman"/>
              <w:color w:val="000000" w:themeColor="text1"/>
              <w:rPrChange w:id="3528" w:author="Ruijie Xu" w:date="2022-03-10T12:31:00Z">
                <w:rPr>
                  <w:color w:val="000000" w:themeColor="text1"/>
                </w:rPr>
              </w:rPrChange>
            </w:rPr>
            <w:delText>ied</w:delText>
          </w:r>
        </w:del>
        <w:r w:rsidR="003D5D8B" w:rsidRPr="002B42A7">
          <w:rPr>
            <w:rFonts w:ascii="Times New Roman" w:hAnsi="Times New Roman" w:cs="Times New Roman"/>
            <w:color w:val="000000" w:themeColor="text1"/>
            <w:rPrChange w:id="3529" w:author="Ruijie Xu" w:date="2022-03-10T12:31:00Z">
              <w:rPr>
                <w:color w:val="000000" w:themeColor="text1"/>
              </w:rPr>
            </w:rPrChange>
          </w:rPr>
          <w:t xml:space="preserve"> any reads in samples of </w:t>
        </w:r>
      </w:ins>
      <w:ins w:id="3530" w:author="Ruijie Xu" w:date="2022-03-16T17:04:00Z">
        <w:r w:rsidR="00FE67E6" w:rsidRPr="00FE67E6">
          <w:rPr>
            <w:rFonts w:ascii="Times New Roman" w:hAnsi="Times New Roman" w:cs="Times New Roman"/>
            <w:i/>
            <w:color w:val="000000" w:themeColor="text1"/>
          </w:rPr>
          <w:t>Rattus</w:t>
        </w:r>
      </w:ins>
      <w:ins w:id="3531" w:author="Ruijie Xu" w:date="2022-02-02T12:20:00Z">
        <w:r w:rsidR="003D5D8B" w:rsidRPr="002B42A7">
          <w:rPr>
            <w:rFonts w:ascii="Times New Roman" w:hAnsi="Times New Roman" w:cs="Times New Roman"/>
            <w:color w:val="000000" w:themeColor="text1"/>
            <w:rPrChange w:id="3532" w:author="Ruijie Xu" w:date="2022-03-10T12:31:00Z">
              <w:rPr>
                <w:color w:val="000000" w:themeColor="text1"/>
              </w:rPr>
            </w:rPrChange>
          </w:rPr>
          <w:t xml:space="preserve"> R26 (R26.K, R26.L. and R26.S) and sample R22.L and R27.K, while other software</w:t>
        </w:r>
        <w:del w:id="3533" w:author="Liliana Salvador" w:date="2022-03-08T18:59:00Z">
          <w:r w:rsidR="003D5D8B" w:rsidRPr="002B42A7" w:rsidDel="002E56AD">
            <w:rPr>
              <w:rFonts w:ascii="Times New Roman" w:hAnsi="Times New Roman" w:cs="Times New Roman"/>
              <w:color w:val="000000" w:themeColor="text1"/>
              <w:rPrChange w:id="3534" w:author="Ruijie Xu" w:date="2022-03-10T12:31:00Z">
                <w:rPr>
                  <w:color w:val="000000" w:themeColor="text1"/>
                </w:rPr>
              </w:rPrChange>
            </w:rPr>
            <w:delText xml:space="preserve"> ha</w:delText>
          </w:r>
        </w:del>
        <w:del w:id="3535" w:author="Liliana Salvador" w:date="2022-02-23T19:53:00Z">
          <w:r w:rsidR="003D5D8B" w:rsidRPr="002B42A7" w:rsidDel="00A9746D">
            <w:rPr>
              <w:rFonts w:ascii="Times New Roman" w:hAnsi="Times New Roman" w:cs="Times New Roman"/>
              <w:color w:val="000000" w:themeColor="text1"/>
              <w:rPrChange w:id="3536" w:author="Ruijie Xu" w:date="2022-03-10T12:31:00Z">
                <w:rPr>
                  <w:color w:val="000000" w:themeColor="text1"/>
                </w:rPr>
              </w:rPrChange>
            </w:rPr>
            <w:delText>s</w:delText>
          </w:r>
        </w:del>
        <w:r w:rsidR="003D5D8B" w:rsidRPr="002B42A7">
          <w:rPr>
            <w:rFonts w:ascii="Times New Roman" w:hAnsi="Times New Roman" w:cs="Times New Roman"/>
            <w:color w:val="000000" w:themeColor="text1"/>
            <w:rPrChange w:id="3537" w:author="Ruijie Xu" w:date="2022-03-10T12:31:00Z">
              <w:rPr>
                <w:color w:val="000000" w:themeColor="text1"/>
              </w:rPr>
            </w:rPrChange>
          </w:rPr>
          <w:t xml:space="preserve"> classified on average 1</w:t>
        </w:r>
      </w:ins>
      <w:ins w:id="3538" w:author="Ruijie Xu" w:date="2022-02-27T11:13:00Z">
        <w:r w:rsidR="00D26360" w:rsidRPr="002B42A7">
          <w:rPr>
            <w:rFonts w:ascii="Times New Roman" w:hAnsi="Times New Roman" w:cs="Times New Roman"/>
            <w:color w:val="000000" w:themeColor="text1"/>
            <w:rPrChange w:id="3539" w:author="Ruijie Xu" w:date="2022-03-10T12:31:00Z">
              <w:rPr>
                <w:color w:val="000000" w:themeColor="text1"/>
              </w:rPr>
            </w:rPrChange>
          </w:rPr>
          <w:t>,</w:t>
        </w:r>
      </w:ins>
      <w:ins w:id="3540" w:author="Ruijie Xu" w:date="2022-02-02T12:20:00Z">
        <w:r w:rsidR="003D5D8B" w:rsidRPr="002B42A7">
          <w:rPr>
            <w:rFonts w:ascii="Times New Roman" w:hAnsi="Times New Roman" w:cs="Times New Roman"/>
            <w:color w:val="000000" w:themeColor="text1"/>
            <w:rPrChange w:id="3541" w:author="Ruijie Xu" w:date="2022-03-10T12:31:00Z">
              <w:rPr>
                <w:color w:val="000000" w:themeColor="text1"/>
              </w:rPr>
            </w:rPrChange>
          </w:rPr>
          <w:t>252 (SD: 1408), 32</w:t>
        </w:r>
      </w:ins>
      <w:ins w:id="3542" w:author="Ruijie Xu" w:date="2022-02-27T11:13:00Z">
        <w:r w:rsidR="00D26360" w:rsidRPr="002B42A7">
          <w:rPr>
            <w:rFonts w:ascii="Times New Roman" w:hAnsi="Times New Roman" w:cs="Times New Roman"/>
            <w:color w:val="000000" w:themeColor="text1"/>
            <w:rPrChange w:id="3543" w:author="Ruijie Xu" w:date="2022-03-10T12:31:00Z">
              <w:rPr>
                <w:color w:val="000000" w:themeColor="text1"/>
              </w:rPr>
            </w:rPrChange>
          </w:rPr>
          <w:t>,</w:t>
        </w:r>
      </w:ins>
      <w:ins w:id="3544" w:author="Ruijie Xu" w:date="2022-02-02T12:20:00Z">
        <w:r w:rsidR="003D5D8B" w:rsidRPr="002B42A7">
          <w:rPr>
            <w:rFonts w:ascii="Times New Roman" w:hAnsi="Times New Roman" w:cs="Times New Roman"/>
            <w:color w:val="000000" w:themeColor="text1"/>
            <w:rPrChange w:id="3545" w:author="Ruijie Xu" w:date="2022-03-10T12:31:00Z">
              <w:rPr>
                <w:color w:val="000000" w:themeColor="text1"/>
              </w:rPr>
            </w:rPrChange>
          </w:rPr>
          <w:t>748 (SD: 32</w:t>
        </w:r>
      </w:ins>
      <w:ins w:id="3546" w:author="Ruijie Xu" w:date="2022-02-27T11:13:00Z">
        <w:r w:rsidR="00D26360" w:rsidRPr="002B42A7">
          <w:rPr>
            <w:rFonts w:ascii="Times New Roman" w:hAnsi="Times New Roman" w:cs="Times New Roman"/>
            <w:color w:val="000000" w:themeColor="text1"/>
            <w:rPrChange w:id="3547" w:author="Ruijie Xu" w:date="2022-03-10T12:31:00Z">
              <w:rPr>
                <w:color w:val="000000" w:themeColor="text1"/>
              </w:rPr>
            </w:rPrChange>
          </w:rPr>
          <w:t>,</w:t>
        </w:r>
      </w:ins>
      <w:ins w:id="3548" w:author="Ruijie Xu" w:date="2022-02-02T12:20:00Z">
        <w:r w:rsidR="003D5D8B" w:rsidRPr="002B42A7">
          <w:rPr>
            <w:rFonts w:ascii="Times New Roman" w:hAnsi="Times New Roman" w:cs="Times New Roman"/>
            <w:color w:val="000000" w:themeColor="text1"/>
            <w:rPrChange w:id="3549" w:author="Ruijie Xu" w:date="2022-03-10T12:31:00Z">
              <w:rPr>
                <w:color w:val="000000" w:themeColor="text1"/>
              </w:rPr>
            </w:rPrChange>
          </w:rPr>
          <w:t xml:space="preserve">178), 133 (SD: 112), </w:t>
        </w:r>
        <w:r w:rsidR="003D5D8B" w:rsidRPr="002B42A7">
          <w:rPr>
            <w:rFonts w:ascii="Times New Roman" w:hAnsi="Times New Roman" w:cs="Times New Roman"/>
            <w:color w:val="000000" w:themeColor="text1"/>
            <w:rPrChange w:id="3550" w:author="Ruijie Xu" w:date="2022-03-10T12:31:00Z">
              <w:rPr>
                <w:color w:val="000000" w:themeColor="text1"/>
              </w:rPr>
            </w:rPrChange>
          </w:rPr>
          <w:lastRenderedPageBreak/>
          <w:t>111</w:t>
        </w:r>
      </w:ins>
      <w:ins w:id="3551" w:author="Liliana Salvador" w:date="2022-03-08T19:00:00Z">
        <w:r w:rsidR="002E56AD" w:rsidRPr="002B42A7">
          <w:rPr>
            <w:rFonts w:ascii="Times New Roman" w:hAnsi="Times New Roman" w:cs="Times New Roman"/>
            <w:color w:val="000000" w:themeColor="text1"/>
            <w:rPrChange w:id="3552" w:author="Ruijie Xu" w:date="2022-03-10T12:31:00Z">
              <w:rPr>
                <w:color w:val="000000" w:themeColor="text1"/>
              </w:rPr>
            </w:rPrChange>
          </w:rPr>
          <w:t>,</w:t>
        </w:r>
      </w:ins>
      <w:ins w:id="3553" w:author="Ruijie Xu" w:date="2022-02-02T12:20:00Z">
        <w:r w:rsidR="003D5D8B" w:rsidRPr="002B42A7">
          <w:rPr>
            <w:rFonts w:ascii="Times New Roman" w:hAnsi="Times New Roman" w:cs="Times New Roman"/>
            <w:color w:val="000000" w:themeColor="text1"/>
            <w:rPrChange w:id="3554" w:author="Ruijie Xu" w:date="2022-03-10T12:31:00Z">
              <w:rPr>
                <w:color w:val="000000" w:themeColor="text1"/>
              </w:rPr>
            </w:rPrChange>
          </w:rPr>
          <w:t>068 (SD: 113</w:t>
        </w:r>
      </w:ins>
      <w:ins w:id="3555" w:author="Ruijie Xu" w:date="2022-02-27T11:13:00Z">
        <w:r w:rsidR="00D26360" w:rsidRPr="002B42A7">
          <w:rPr>
            <w:rFonts w:ascii="Times New Roman" w:hAnsi="Times New Roman" w:cs="Times New Roman"/>
            <w:color w:val="000000" w:themeColor="text1"/>
            <w:rPrChange w:id="3556" w:author="Ruijie Xu" w:date="2022-03-10T12:31:00Z">
              <w:rPr>
                <w:color w:val="000000" w:themeColor="text1"/>
              </w:rPr>
            </w:rPrChange>
          </w:rPr>
          <w:t>,</w:t>
        </w:r>
      </w:ins>
      <w:ins w:id="3557" w:author="Ruijie Xu" w:date="2022-02-02T12:20:00Z">
        <w:r w:rsidR="003D5D8B" w:rsidRPr="002B42A7">
          <w:rPr>
            <w:rFonts w:ascii="Times New Roman" w:hAnsi="Times New Roman" w:cs="Times New Roman"/>
            <w:color w:val="000000" w:themeColor="text1"/>
            <w:rPrChange w:id="3558" w:author="Ruijie Xu" w:date="2022-03-10T12:31:00Z">
              <w:rPr>
                <w:color w:val="000000" w:themeColor="text1"/>
              </w:rPr>
            </w:rPrChange>
          </w:rPr>
          <w:t>203), and 4</w:t>
        </w:r>
      </w:ins>
      <w:ins w:id="3559" w:author="Liliana Salvador" w:date="2022-03-08T19:00:00Z">
        <w:r w:rsidR="002E56AD" w:rsidRPr="002B42A7">
          <w:rPr>
            <w:rFonts w:ascii="Times New Roman" w:hAnsi="Times New Roman" w:cs="Times New Roman"/>
            <w:color w:val="000000" w:themeColor="text1"/>
            <w:rPrChange w:id="3560" w:author="Ruijie Xu" w:date="2022-03-10T12:31:00Z">
              <w:rPr>
                <w:color w:val="000000" w:themeColor="text1"/>
              </w:rPr>
            </w:rPrChange>
          </w:rPr>
          <w:t>,</w:t>
        </w:r>
      </w:ins>
      <w:ins w:id="3561" w:author="Ruijie Xu" w:date="2022-02-02T12:20:00Z">
        <w:r w:rsidR="003D5D8B" w:rsidRPr="002B42A7">
          <w:rPr>
            <w:rFonts w:ascii="Times New Roman" w:hAnsi="Times New Roman" w:cs="Times New Roman"/>
            <w:color w:val="000000" w:themeColor="text1"/>
            <w:rPrChange w:id="3562" w:author="Ruijie Xu" w:date="2022-03-10T12:31:00Z">
              <w:rPr>
                <w:color w:val="000000" w:themeColor="text1"/>
              </w:rPr>
            </w:rPrChange>
          </w:rPr>
          <w:t>011 (SD: 4</w:t>
        </w:r>
      </w:ins>
      <w:ins w:id="3563" w:author="Ruijie Xu" w:date="2022-02-27T11:13:00Z">
        <w:r w:rsidR="00D26360" w:rsidRPr="002B42A7">
          <w:rPr>
            <w:rFonts w:ascii="Times New Roman" w:hAnsi="Times New Roman" w:cs="Times New Roman"/>
            <w:color w:val="000000" w:themeColor="text1"/>
            <w:rPrChange w:id="3564" w:author="Ruijie Xu" w:date="2022-03-10T12:31:00Z">
              <w:rPr>
                <w:color w:val="000000" w:themeColor="text1"/>
              </w:rPr>
            </w:rPrChange>
          </w:rPr>
          <w:t>,</w:t>
        </w:r>
      </w:ins>
      <w:ins w:id="3565" w:author="Ruijie Xu" w:date="2022-02-02T12:20:00Z">
        <w:r w:rsidR="003D5D8B" w:rsidRPr="002B42A7">
          <w:rPr>
            <w:rFonts w:ascii="Times New Roman" w:hAnsi="Times New Roman" w:cs="Times New Roman"/>
            <w:color w:val="000000" w:themeColor="text1"/>
            <w:rPrChange w:id="3566" w:author="Ruijie Xu" w:date="2022-03-10T12:31:00Z">
              <w:rPr>
                <w:color w:val="000000" w:themeColor="text1"/>
              </w:rPr>
            </w:rPrChange>
          </w:rPr>
          <w:t>325) reads with these five samples</w:t>
        </w:r>
      </w:ins>
      <w:ins w:id="3567" w:author="Liliana Salvador" w:date="2022-03-08T19:00:00Z">
        <w:r w:rsidR="002E56AD" w:rsidRPr="002B42A7">
          <w:rPr>
            <w:rFonts w:ascii="Times New Roman" w:hAnsi="Times New Roman" w:cs="Times New Roman"/>
            <w:color w:val="000000" w:themeColor="text1"/>
            <w:rPrChange w:id="3568" w:author="Ruijie Xu" w:date="2022-03-10T12:31:00Z">
              <w:rPr>
                <w:color w:val="000000" w:themeColor="text1"/>
              </w:rPr>
            </w:rPrChange>
          </w:rPr>
          <w:t>,</w:t>
        </w:r>
      </w:ins>
      <w:ins w:id="3569" w:author="Ruijie Xu" w:date="2022-02-02T12:20:00Z">
        <w:r w:rsidR="003D5D8B" w:rsidRPr="002B42A7">
          <w:rPr>
            <w:rFonts w:ascii="Times New Roman" w:hAnsi="Times New Roman" w:cs="Times New Roman"/>
            <w:color w:val="000000" w:themeColor="text1"/>
            <w:rPrChange w:id="3570" w:author="Ruijie Xu" w:date="2022-03-10T12:31:00Z">
              <w:rPr>
                <w:color w:val="000000" w:themeColor="text1"/>
              </w:rPr>
            </w:rPrChange>
          </w:rPr>
          <w:t xml:space="preserve"> respectively (Table </w:t>
        </w:r>
      </w:ins>
      <w:ins w:id="3571" w:author="Ruijie Xu" w:date="2022-02-03T12:09:00Z">
        <w:r w:rsidR="00971368" w:rsidRPr="002B42A7">
          <w:rPr>
            <w:rFonts w:ascii="Times New Roman" w:hAnsi="Times New Roman" w:cs="Times New Roman"/>
            <w:color w:val="000000" w:themeColor="text1"/>
            <w:rPrChange w:id="3572" w:author="Ruijie Xu" w:date="2022-03-10T12:31:00Z">
              <w:rPr>
                <w:color w:val="000000" w:themeColor="text1"/>
              </w:rPr>
            </w:rPrChange>
          </w:rPr>
          <w:t>S</w:t>
        </w:r>
      </w:ins>
      <w:ins w:id="3573" w:author="Ruijie Xu" w:date="2022-02-02T12:20:00Z">
        <w:r w:rsidR="003D5D8B" w:rsidRPr="002B42A7">
          <w:rPr>
            <w:rFonts w:ascii="Times New Roman" w:hAnsi="Times New Roman" w:cs="Times New Roman"/>
            <w:color w:val="000000" w:themeColor="text1"/>
            <w:rPrChange w:id="3574" w:author="Ruijie Xu" w:date="2022-03-10T12:31:00Z">
              <w:rPr>
                <w:color w:val="000000" w:themeColor="text1"/>
              </w:rPr>
            </w:rPrChange>
          </w:rPr>
          <w:t>II.2).</w:t>
        </w:r>
      </w:ins>
    </w:p>
    <w:p w14:paraId="02431CD3" w14:textId="026CBDD3" w:rsidR="00C20546" w:rsidRPr="002B42A7" w:rsidDel="00B95BF0" w:rsidRDefault="002B774D">
      <w:pPr>
        <w:spacing w:line="480" w:lineRule="auto"/>
        <w:rPr>
          <w:ins w:id="3575" w:author="Ruijie Xu" w:date="2022-02-02T12:20:00Z"/>
          <w:del w:id="3576" w:author="Rajeev, Sree" w:date="2022-03-03T11:00:00Z"/>
          <w:rFonts w:ascii="Times New Roman" w:hAnsi="Times New Roman" w:cs="Times New Roman"/>
          <w:color w:val="000000" w:themeColor="text1"/>
          <w:rPrChange w:id="3577" w:author="Ruijie Xu" w:date="2022-03-10T12:31:00Z">
            <w:rPr>
              <w:ins w:id="3578" w:author="Ruijie Xu" w:date="2022-02-02T12:20:00Z"/>
              <w:del w:id="3579" w:author="Rajeev, Sree" w:date="2022-03-03T11:00:00Z"/>
              <w:color w:val="000000" w:themeColor="text1"/>
            </w:rPr>
          </w:rPrChange>
        </w:rPr>
      </w:pPr>
      <w:ins w:id="3580" w:author="Ruijie Xu" w:date="2022-03-04T13:52:00Z">
        <w:r w:rsidRPr="002B42A7">
          <w:rPr>
            <w:rFonts w:ascii="Times New Roman" w:hAnsi="Times New Roman" w:cs="Times New Roman"/>
            <w:color w:val="000000" w:themeColor="text1"/>
            <w:rPrChange w:id="3581" w:author="Ruijie Xu" w:date="2022-03-10T12:31:00Z">
              <w:rPr>
                <w:color w:val="000000" w:themeColor="text1"/>
              </w:rPr>
            </w:rPrChange>
          </w:rPr>
          <w:tab/>
        </w:r>
      </w:ins>
      <w:ins w:id="3582" w:author="Ruijie Xu" w:date="2022-02-27T13:44:00Z">
        <w:del w:id="3583" w:author="Rajeev, Sree" w:date="2022-03-03T11:00:00Z">
          <w:r w:rsidR="00C20546" w:rsidRPr="002B42A7" w:rsidDel="00B95BF0">
            <w:rPr>
              <w:rFonts w:ascii="Times New Roman" w:hAnsi="Times New Roman" w:cs="Times New Roman"/>
              <w:color w:val="000000" w:themeColor="text1"/>
              <w:rPrChange w:id="3584" w:author="Ruijie Xu" w:date="2022-03-10T12:31:00Z">
                <w:rPr>
                  <w:color w:val="000000" w:themeColor="text1"/>
                </w:rPr>
              </w:rPrChange>
            </w:rPr>
            <w:delText>Domain-level</w:delText>
          </w:r>
        </w:del>
      </w:ins>
    </w:p>
    <w:p w14:paraId="7E76D58F" w14:textId="5767FB8B" w:rsidR="003D5D8B" w:rsidRPr="002B42A7" w:rsidRDefault="003D5D8B">
      <w:pPr>
        <w:spacing w:line="480" w:lineRule="auto"/>
        <w:rPr>
          <w:ins w:id="3585" w:author="Ruijie Xu" w:date="2022-02-02T12:20:00Z"/>
          <w:rFonts w:ascii="Times New Roman" w:hAnsi="Times New Roman" w:cs="Times New Roman"/>
          <w:color w:val="000000" w:themeColor="text1"/>
          <w:rPrChange w:id="3586" w:author="Ruijie Xu" w:date="2022-03-10T12:31:00Z">
            <w:rPr>
              <w:ins w:id="3587" w:author="Ruijie Xu" w:date="2022-02-02T12:20:00Z"/>
              <w:color w:val="000000" w:themeColor="text1"/>
            </w:rPr>
          </w:rPrChange>
        </w:rPr>
        <w:pPrChange w:id="3588" w:author="Ruijie Xu" w:date="2022-03-10T12:00:00Z">
          <w:pPr>
            <w:spacing w:line="480" w:lineRule="auto"/>
            <w:ind w:firstLine="720"/>
          </w:pPr>
        </w:pPrChange>
      </w:pPr>
      <w:ins w:id="3589" w:author="Ruijie Xu" w:date="2022-02-02T12:20:00Z">
        <w:del w:id="3590" w:author="Rajeev, Sree" w:date="2022-03-01T12:46:00Z">
          <w:r w:rsidRPr="002B42A7" w:rsidDel="004B3E3F">
            <w:rPr>
              <w:rFonts w:ascii="Times New Roman" w:hAnsi="Times New Roman" w:cs="Times New Roman"/>
              <w:color w:val="000000" w:themeColor="text1"/>
              <w:rPrChange w:id="3591" w:author="Ruijie Xu" w:date="2022-03-10T12:31:00Z">
                <w:rPr>
                  <w:color w:val="000000" w:themeColor="text1"/>
                </w:rPr>
              </w:rPrChange>
            </w:rPr>
            <w:delText>The number of</w:delText>
          </w:r>
        </w:del>
      </w:ins>
      <w:ins w:id="3592" w:author="Rajeev, Sree" w:date="2022-03-01T12:46:00Z">
        <w:del w:id="3593" w:author="Ruijie Xu" w:date="2022-03-10T12:00:00Z">
          <w:r w:rsidR="004B3E3F" w:rsidRPr="002B42A7" w:rsidDel="00953491">
            <w:rPr>
              <w:rFonts w:ascii="Times New Roman" w:hAnsi="Times New Roman" w:cs="Times New Roman"/>
              <w:color w:val="000000" w:themeColor="text1"/>
              <w:rPrChange w:id="3594" w:author="Ruijie Xu" w:date="2022-03-10T12:31:00Z">
                <w:rPr>
                  <w:color w:val="000000" w:themeColor="text1"/>
                </w:rPr>
              </w:rPrChange>
            </w:rPr>
            <w:delText>We</w:delText>
          </w:r>
        </w:del>
      </w:ins>
      <w:ins w:id="3595" w:author="Ruijie Xu" w:date="2022-03-10T12:00:00Z">
        <w:r w:rsidR="00953491" w:rsidRPr="002B42A7">
          <w:rPr>
            <w:rFonts w:ascii="Times New Roman" w:hAnsi="Times New Roman" w:cs="Times New Roman"/>
            <w:color w:val="000000" w:themeColor="text1"/>
            <w:rPrChange w:id="3596" w:author="Ruijie Xu" w:date="2022-03-10T12:31:00Z">
              <w:rPr>
                <w:color w:val="000000" w:themeColor="text1"/>
                <w:u w:val="single"/>
              </w:rPr>
            </w:rPrChange>
          </w:rPr>
          <w:t>The number of</w:t>
        </w:r>
      </w:ins>
      <w:ins w:id="3597" w:author="Ruijie Xu" w:date="2022-02-02T12:20:00Z">
        <w:r w:rsidRPr="002B42A7">
          <w:rPr>
            <w:rFonts w:ascii="Times New Roman" w:hAnsi="Times New Roman" w:cs="Times New Roman"/>
            <w:color w:val="000000" w:themeColor="text1"/>
            <w:rPrChange w:id="3598" w:author="Ruijie Xu" w:date="2022-03-10T12:31:00Z">
              <w:rPr>
                <w:color w:val="000000" w:themeColor="text1"/>
              </w:rPr>
            </w:rPrChange>
          </w:rPr>
          <w:t xml:space="preserve"> reads</w:t>
        </w:r>
      </w:ins>
      <w:ins w:id="3599" w:author="Rajeev, Sree" w:date="2022-03-03T11:00:00Z">
        <w:r w:rsidR="00B95BF0" w:rsidRPr="002B42A7">
          <w:rPr>
            <w:rFonts w:ascii="Times New Roman" w:hAnsi="Times New Roman" w:cs="Times New Roman"/>
            <w:color w:val="000000" w:themeColor="text1"/>
            <w:rPrChange w:id="3600" w:author="Ruijie Xu" w:date="2022-03-10T12:31:00Z">
              <w:rPr>
                <w:color w:val="000000" w:themeColor="text1"/>
              </w:rPr>
            </w:rPrChange>
          </w:rPr>
          <w:t xml:space="preserve"> </w:t>
        </w:r>
      </w:ins>
      <w:ins w:id="3601" w:author="Ruijie Xu" w:date="2022-03-10T12:00:00Z">
        <w:r w:rsidR="00953491" w:rsidRPr="002B42A7">
          <w:rPr>
            <w:rFonts w:ascii="Times New Roman" w:hAnsi="Times New Roman" w:cs="Times New Roman"/>
            <w:color w:val="000000" w:themeColor="text1"/>
            <w:rPrChange w:id="3602" w:author="Ruijie Xu" w:date="2022-03-10T12:31:00Z">
              <w:rPr>
                <w:color w:val="000000" w:themeColor="text1"/>
              </w:rPr>
            </w:rPrChange>
          </w:rPr>
          <w:t xml:space="preserve">classified </w:t>
        </w:r>
      </w:ins>
      <w:ins w:id="3603" w:author="Rajeev, Sree" w:date="2022-03-01T12:46:00Z">
        <w:del w:id="3604" w:author="Rajeev, Sree" w:date="2022-03-03T11:00:00Z">
          <w:r w:rsidR="004B3E3F" w:rsidRPr="002B42A7" w:rsidDel="00B95BF0">
            <w:rPr>
              <w:rFonts w:ascii="Times New Roman" w:hAnsi="Times New Roman" w:cs="Times New Roman"/>
              <w:color w:val="000000" w:themeColor="text1"/>
              <w:rPrChange w:id="3605" w:author="Ruijie Xu" w:date="2022-03-10T12:31:00Z">
                <w:rPr>
                  <w:color w:val="000000" w:themeColor="text1"/>
                </w:rPr>
              </w:rPrChange>
            </w:rPr>
            <w:delText xml:space="preserve">, </w:delText>
          </w:r>
        </w:del>
        <w:r w:rsidR="004B3E3F" w:rsidRPr="002B42A7">
          <w:rPr>
            <w:rFonts w:ascii="Times New Roman" w:hAnsi="Times New Roman" w:cs="Times New Roman"/>
            <w:color w:val="000000" w:themeColor="text1"/>
            <w:rPrChange w:id="3606" w:author="Ruijie Xu" w:date="2022-03-10T12:31:00Z">
              <w:rPr>
                <w:color w:val="000000" w:themeColor="text1"/>
              </w:rPr>
            </w:rPrChange>
          </w:rPr>
          <w:t>by each software</w:t>
        </w:r>
      </w:ins>
      <w:ins w:id="3607" w:author="Ruijie Xu" w:date="2022-02-02T12:20:00Z">
        <w:r w:rsidRPr="002B42A7">
          <w:rPr>
            <w:rFonts w:ascii="Times New Roman" w:hAnsi="Times New Roman" w:cs="Times New Roman"/>
            <w:color w:val="000000" w:themeColor="text1"/>
            <w:rPrChange w:id="3608" w:author="Ruijie Xu" w:date="2022-03-10T12:31:00Z">
              <w:rPr>
                <w:color w:val="000000" w:themeColor="text1"/>
              </w:rPr>
            </w:rPrChange>
          </w:rPr>
          <w:t xml:space="preserve"> </w:t>
        </w:r>
        <w:del w:id="3609" w:author="Rajeev, Sree" w:date="2022-03-01T12:46:00Z">
          <w:r w:rsidRPr="002B42A7" w:rsidDel="004B3E3F">
            <w:rPr>
              <w:rFonts w:ascii="Times New Roman" w:hAnsi="Times New Roman" w:cs="Times New Roman"/>
              <w:color w:val="000000" w:themeColor="text1"/>
              <w:rPrChange w:id="3610" w:author="Ruijie Xu" w:date="2022-03-10T12:31:00Z">
                <w:rPr>
                  <w:color w:val="000000" w:themeColor="text1"/>
                </w:rPr>
              </w:rPrChange>
            </w:rPr>
            <w:delText>were break down</w:delText>
          </w:r>
        </w:del>
      </w:ins>
      <w:ins w:id="3611" w:author="Liliana Salvador" w:date="2022-02-23T19:54:00Z">
        <w:del w:id="3612" w:author="Rajeev, Sree" w:date="2022-03-01T12:46:00Z">
          <w:r w:rsidR="00A9746D" w:rsidRPr="002B42A7" w:rsidDel="004B3E3F">
            <w:rPr>
              <w:rFonts w:ascii="Times New Roman" w:hAnsi="Times New Roman" w:cs="Times New Roman"/>
              <w:color w:val="000000" w:themeColor="text1"/>
              <w:rPrChange w:id="3613" w:author="Ruijie Xu" w:date="2022-03-10T12:31:00Z">
                <w:rPr>
                  <w:color w:val="000000" w:themeColor="text1"/>
                </w:rPr>
              </w:rPrChange>
            </w:rPr>
            <w:delText>identified</w:delText>
          </w:r>
        </w:del>
      </w:ins>
      <w:ins w:id="3614" w:author="Ruijie Xu" w:date="2022-02-02T12:20:00Z">
        <w:del w:id="3615" w:author="Rajeev, Sree" w:date="2022-03-01T12:46:00Z">
          <w:r w:rsidRPr="002B42A7" w:rsidDel="004B3E3F">
            <w:rPr>
              <w:rFonts w:ascii="Times New Roman" w:hAnsi="Times New Roman" w:cs="Times New Roman"/>
              <w:color w:val="000000" w:themeColor="text1"/>
              <w:rPrChange w:id="3616"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3617" w:author="Ruijie Xu" w:date="2022-03-10T12:31:00Z">
              <w:rPr>
                <w:color w:val="000000" w:themeColor="text1"/>
              </w:rPr>
            </w:rPrChange>
          </w:rPr>
          <w:t>at the domain level taxa</w:t>
        </w:r>
        <w:del w:id="3618" w:author="Rajeev, Sree" w:date="2022-03-01T12:46:00Z">
          <w:r w:rsidRPr="002B42A7" w:rsidDel="004B3E3F">
            <w:rPr>
              <w:rFonts w:ascii="Times New Roman" w:hAnsi="Times New Roman" w:cs="Times New Roman"/>
              <w:color w:val="000000" w:themeColor="text1"/>
              <w:rPrChange w:id="3619" w:author="Ruijie Xu" w:date="2022-03-10T12:31:00Z">
                <w:rPr>
                  <w:color w:val="000000" w:themeColor="text1"/>
                </w:rPr>
              </w:rPrChange>
            </w:rPr>
            <w:delText>, where we closely examined the number of reads classified</w:delText>
          </w:r>
        </w:del>
      </w:ins>
      <w:ins w:id="3620" w:author="Liliana Salvador" w:date="2022-02-23T19:55:00Z">
        <w:del w:id="3621" w:author="Rajeev, Sree" w:date="2022-03-01T12:46:00Z">
          <w:r w:rsidR="00A9746D" w:rsidRPr="002B42A7" w:rsidDel="004B3E3F">
            <w:rPr>
              <w:rFonts w:ascii="Times New Roman" w:hAnsi="Times New Roman" w:cs="Times New Roman"/>
              <w:color w:val="000000" w:themeColor="text1"/>
              <w:rPrChange w:id="3622" w:author="Ruijie Xu" w:date="2022-03-10T12:31:00Z">
                <w:rPr>
                  <w:color w:val="000000" w:themeColor="text1"/>
                </w:rPr>
              </w:rPrChange>
            </w:rPr>
            <w:delText xml:space="preserve"> by each software</w:delText>
          </w:r>
        </w:del>
      </w:ins>
      <w:ins w:id="3623" w:author="Ruijie Xu" w:date="2022-02-02T12:20:00Z">
        <w:r w:rsidRPr="002B42A7">
          <w:rPr>
            <w:rFonts w:ascii="Times New Roman" w:hAnsi="Times New Roman" w:cs="Times New Roman"/>
            <w:color w:val="000000" w:themeColor="text1"/>
            <w:rPrChange w:id="3624" w:author="Ruijie Xu" w:date="2022-03-10T12:31:00Z">
              <w:rPr>
                <w:color w:val="000000" w:themeColor="text1"/>
              </w:rPr>
            </w:rPrChange>
          </w:rPr>
          <w:t xml:space="preserve"> into </w:t>
        </w:r>
        <w:proofErr w:type="spellStart"/>
        <w:r w:rsidRPr="002B42A7">
          <w:rPr>
            <w:rFonts w:ascii="Times New Roman" w:hAnsi="Times New Roman" w:cs="Times New Roman"/>
            <w:color w:val="000000" w:themeColor="text1"/>
            <w:rPrChange w:id="3625" w:author="Ruijie Xu" w:date="2022-03-10T12:31:00Z">
              <w:rPr>
                <w:color w:val="000000" w:themeColor="text1"/>
              </w:rPr>
            </w:rPrChange>
          </w:rPr>
          <w:t>Eukaryota</w:t>
        </w:r>
        <w:proofErr w:type="spellEnd"/>
        <w:r w:rsidRPr="002B42A7">
          <w:rPr>
            <w:rFonts w:ascii="Times New Roman" w:hAnsi="Times New Roman" w:cs="Times New Roman"/>
            <w:color w:val="000000" w:themeColor="text1"/>
            <w:rPrChange w:id="3626" w:author="Ruijie Xu" w:date="2022-03-10T12:31:00Z">
              <w:rPr>
                <w:color w:val="000000" w:themeColor="text1"/>
              </w:rPr>
            </w:rPrChange>
          </w:rPr>
          <w:t>, Bacteria, Vir</w:t>
        </w:r>
      </w:ins>
      <w:ins w:id="3627" w:author="Liliana Salvador" w:date="2022-02-23T19:54:00Z">
        <w:r w:rsidR="00A9746D" w:rsidRPr="002B42A7">
          <w:rPr>
            <w:rFonts w:ascii="Times New Roman" w:hAnsi="Times New Roman" w:cs="Times New Roman"/>
            <w:color w:val="000000" w:themeColor="text1"/>
            <w:rPrChange w:id="3628" w:author="Ruijie Xu" w:date="2022-03-10T12:31:00Z">
              <w:rPr>
                <w:color w:val="000000" w:themeColor="text1"/>
              </w:rPr>
            </w:rPrChange>
          </w:rPr>
          <w:t>u</w:t>
        </w:r>
      </w:ins>
      <w:ins w:id="3629" w:author="Ruijie Xu" w:date="2022-02-02T12:20:00Z">
        <w:del w:id="3630" w:author="Liliana Salvador" w:date="2022-02-23T19:54:00Z">
          <w:r w:rsidRPr="002B42A7" w:rsidDel="00A9746D">
            <w:rPr>
              <w:rFonts w:ascii="Times New Roman" w:hAnsi="Times New Roman" w:cs="Times New Roman"/>
              <w:color w:val="000000" w:themeColor="text1"/>
              <w:rPrChange w:id="3631" w:author="Ruijie Xu" w:date="2022-03-10T12:31:00Z">
                <w:rPr>
                  <w:color w:val="000000" w:themeColor="text1"/>
                </w:rPr>
              </w:rPrChange>
            </w:rPr>
            <w:delText>s</w:delText>
          </w:r>
        </w:del>
      </w:ins>
      <w:ins w:id="3632" w:author="Liliana Salvador" w:date="2022-02-23T19:54:00Z">
        <w:r w:rsidR="00A9746D" w:rsidRPr="002B42A7">
          <w:rPr>
            <w:rFonts w:ascii="Times New Roman" w:hAnsi="Times New Roman" w:cs="Times New Roman"/>
            <w:color w:val="000000" w:themeColor="text1"/>
            <w:rPrChange w:id="3633" w:author="Ruijie Xu" w:date="2022-03-10T12:31:00Z">
              <w:rPr>
                <w:color w:val="000000" w:themeColor="text1"/>
              </w:rPr>
            </w:rPrChange>
          </w:rPr>
          <w:t>s</w:t>
        </w:r>
      </w:ins>
      <w:ins w:id="3634" w:author="Ruijie Xu" w:date="2022-02-02T12:20:00Z">
        <w:del w:id="3635" w:author="Liliana Salvador" w:date="2022-02-23T19:54:00Z">
          <w:r w:rsidRPr="002B42A7" w:rsidDel="00A9746D">
            <w:rPr>
              <w:rFonts w:ascii="Times New Roman" w:hAnsi="Times New Roman" w:cs="Times New Roman"/>
              <w:color w:val="000000" w:themeColor="text1"/>
              <w:rPrChange w:id="3636" w:author="Ruijie Xu" w:date="2022-03-10T12:31:00Z">
                <w:rPr>
                  <w:color w:val="000000" w:themeColor="text1"/>
                </w:rPr>
              </w:rPrChange>
            </w:rPr>
            <w:delText>u</w:delText>
          </w:r>
        </w:del>
        <w:r w:rsidRPr="002B42A7">
          <w:rPr>
            <w:rFonts w:ascii="Times New Roman" w:hAnsi="Times New Roman" w:cs="Times New Roman"/>
            <w:color w:val="000000" w:themeColor="text1"/>
            <w:rPrChange w:id="3637" w:author="Ruijie Xu" w:date="2022-03-10T12:31:00Z">
              <w:rPr>
                <w:color w:val="000000" w:themeColor="text1"/>
              </w:rPr>
            </w:rPrChange>
          </w:rPr>
          <w:t xml:space="preserve">es, and Archaea </w:t>
        </w:r>
        <w:del w:id="3638" w:author="Liliana Salvador" w:date="2022-02-23T19:55:00Z">
          <w:r w:rsidRPr="002B42A7" w:rsidDel="00A9746D">
            <w:rPr>
              <w:rFonts w:ascii="Times New Roman" w:hAnsi="Times New Roman" w:cs="Times New Roman"/>
              <w:color w:val="000000" w:themeColor="text1"/>
              <w:rPrChange w:id="3639" w:author="Ruijie Xu" w:date="2022-03-10T12:31:00Z">
                <w:rPr>
                  <w:color w:val="000000" w:themeColor="text1"/>
                </w:rPr>
              </w:rPrChange>
            </w:rPr>
            <w:delText xml:space="preserve">by each software </w:delText>
          </w:r>
        </w:del>
      </w:ins>
      <w:ins w:id="3640" w:author="Ruijie Xu" w:date="2022-03-10T12:00:00Z">
        <w:r w:rsidR="00953491" w:rsidRPr="002B42A7">
          <w:rPr>
            <w:rFonts w:ascii="Times New Roman" w:hAnsi="Times New Roman" w:cs="Times New Roman"/>
            <w:color w:val="000000" w:themeColor="text1"/>
            <w:rPrChange w:id="3641" w:author="Ruijie Xu" w:date="2022-03-10T12:31:00Z">
              <w:rPr>
                <w:color w:val="000000" w:themeColor="text1"/>
              </w:rPr>
            </w:rPrChange>
          </w:rPr>
          <w:t xml:space="preserve">is shown in </w:t>
        </w:r>
      </w:ins>
      <w:ins w:id="3642" w:author="Ruijie Xu" w:date="2022-02-02T12:20:00Z">
        <w:r w:rsidRPr="002B42A7">
          <w:rPr>
            <w:rFonts w:ascii="Times New Roman" w:hAnsi="Times New Roman" w:cs="Times New Roman"/>
            <w:color w:val="000000" w:themeColor="text1"/>
            <w:rPrChange w:id="3643" w:author="Ruijie Xu" w:date="2022-03-10T12:31:00Z">
              <w:rPr>
                <w:color w:val="000000" w:themeColor="text1"/>
              </w:rPr>
            </w:rPrChange>
          </w:rPr>
          <w:t xml:space="preserve">Figure </w:t>
        </w:r>
      </w:ins>
      <w:ins w:id="3644" w:author="Ruijie Xu" w:date="2022-03-10T10:05:00Z">
        <w:r w:rsidR="000361F5" w:rsidRPr="002B42A7">
          <w:rPr>
            <w:rFonts w:ascii="Times New Roman" w:hAnsi="Times New Roman" w:cs="Times New Roman"/>
            <w:color w:val="000000" w:themeColor="text1"/>
            <w:rPrChange w:id="3645" w:author="Ruijie Xu" w:date="2022-03-10T12:31:00Z">
              <w:rPr>
                <w:color w:val="000000" w:themeColor="text1"/>
              </w:rPr>
            </w:rPrChange>
          </w:rPr>
          <w:t>1e</w:t>
        </w:r>
      </w:ins>
      <w:ins w:id="3646" w:author="Ruijie Xu" w:date="2022-02-03T12:10:00Z">
        <w:r w:rsidR="002E6F22" w:rsidRPr="002B42A7">
          <w:rPr>
            <w:rFonts w:ascii="Times New Roman" w:hAnsi="Times New Roman" w:cs="Times New Roman"/>
            <w:color w:val="000000" w:themeColor="text1"/>
            <w:rPrChange w:id="3647" w:author="Ruijie Xu" w:date="2022-03-10T12:31:00Z">
              <w:rPr>
                <w:color w:val="000000" w:themeColor="text1"/>
              </w:rPr>
            </w:rPrChange>
          </w:rPr>
          <w:t>-h</w:t>
        </w:r>
      </w:ins>
      <w:ins w:id="3648" w:author="Ruijie Xu" w:date="2022-03-10T12:00:00Z">
        <w:r w:rsidR="00953491" w:rsidRPr="002B42A7">
          <w:rPr>
            <w:rFonts w:ascii="Times New Roman" w:hAnsi="Times New Roman" w:cs="Times New Roman"/>
            <w:color w:val="000000" w:themeColor="text1"/>
            <w:rPrChange w:id="3649" w:author="Ruijie Xu" w:date="2022-03-10T12:31:00Z">
              <w:rPr>
                <w:color w:val="000000" w:themeColor="text1"/>
              </w:rPr>
            </w:rPrChange>
          </w:rPr>
          <w:t>, and wit</w:t>
        </w:r>
      </w:ins>
      <w:ins w:id="3650" w:author="Ruijie Xu" w:date="2022-03-10T12:01:00Z">
        <w:r w:rsidR="00953491" w:rsidRPr="002B42A7">
          <w:rPr>
            <w:rFonts w:ascii="Times New Roman" w:hAnsi="Times New Roman" w:cs="Times New Roman"/>
            <w:color w:val="000000" w:themeColor="text1"/>
            <w:rPrChange w:id="3651" w:author="Ruijie Xu" w:date="2022-03-10T12:31:00Z">
              <w:rPr>
                <w:color w:val="000000" w:themeColor="text1"/>
              </w:rPr>
            </w:rPrChange>
          </w:rPr>
          <w:t>h detailed statistics available in</w:t>
        </w:r>
      </w:ins>
      <w:ins w:id="3652" w:author="Ruijie Xu" w:date="2022-02-03T12:09:00Z">
        <w:r w:rsidR="00971368" w:rsidRPr="002B42A7">
          <w:rPr>
            <w:rFonts w:ascii="Times New Roman" w:hAnsi="Times New Roman" w:cs="Times New Roman"/>
            <w:color w:val="000000" w:themeColor="text1"/>
            <w:rPrChange w:id="3653" w:author="Ruijie Xu" w:date="2022-03-10T12:31:00Z">
              <w:rPr>
                <w:color w:val="000000" w:themeColor="text1"/>
              </w:rPr>
            </w:rPrChange>
          </w:rPr>
          <w:t xml:space="preserve"> Table SII</w:t>
        </w:r>
      </w:ins>
      <w:ins w:id="3654" w:author="Ruijie Xu" w:date="2022-02-03T12:11:00Z">
        <w:r w:rsidR="002E6F22" w:rsidRPr="002B42A7">
          <w:rPr>
            <w:rFonts w:ascii="Times New Roman" w:hAnsi="Times New Roman" w:cs="Times New Roman"/>
            <w:color w:val="000000" w:themeColor="text1"/>
            <w:rPrChange w:id="3655" w:author="Ruijie Xu" w:date="2022-03-10T12:31:00Z">
              <w:rPr>
                <w:color w:val="000000" w:themeColor="text1"/>
              </w:rPr>
            </w:rPrChange>
          </w:rPr>
          <w:t>.</w:t>
        </w:r>
      </w:ins>
      <w:ins w:id="3656" w:author="Ruijie Xu" w:date="2022-02-03T12:09:00Z">
        <w:r w:rsidR="00971368" w:rsidRPr="002B42A7">
          <w:rPr>
            <w:rFonts w:ascii="Times New Roman" w:hAnsi="Times New Roman" w:cs="Times New Roman"/>
            <w:color w:val="000000" w:themeColor="text1"/>
            <w:rPrChange w:id="3657" w:author="Ruijie Xu" w:date="2022-03-10T12:31:00Z">
              <w:rPr>
                <w:color w:val="000000" w:themeColor="text1"/>
              </w:rPr>
            </w:rPrChange>
          </w:rPr>
          <w:t>3</w:t>
        </w:r>
      </w:ins>
      <w:ins w:id="3658" w:author="Ruijie Xu" w:date="2022-02-02T12:20:00Z">
        <w:r w:rsidRPr="002B42A7">
          <w:rPr>
            <w:rFonts w:ascii="Times New Roman" w:hAnsi="Times New Roman" w:cs="Times New Roman"/>
            <w:color w:val="000000" w:themeColor="text1"/>
            <w:rPrChange w:id="3659" w:author="Ruijie Xu" w:date="2022-03-10T12:31:00Z">
              <w:rPr>
                <w:color w:val="000000" w:themeColor="text1"/>
              </w:rPr>
            </w:rPrChange>
          </w:rPr>
          <w:t>.</w:t>
        </w:r>
      </w:ins>
      <w:ins w:id="3660" w:author="Rajeev, Sree" w:date="2022-03-01T12:48:00Z">
        <w:r w:rsidR="004B3E3F" w:rsidRPr="002B42A7">
          <w:rPr>
            <w:rFonts w:ascii="Times New Roman" w:hAnsi="Times New Roman" w:cs="Times New Roman"/>
            <w:color w:val="000000" w:themeColor="text1"/>
            <w:rPrChange w:id="3661" w:author="Ruijie Xu" w:date="2022-03-10T12:31:00Z">
              <w:rPr>
                <w:color w:val="000000" w:themeColor="text1"/>
              </w:rPr>
            </w:rPrChange>
          </w:rPr>
          <w:t xml:space="preserve"> </w:t>
        </w:r>
      </w:ins>
      <w:ins w:id="3662" w:author="Ruijie Xu" w:date="2022-03-10T10:10:00Z">
        <w:r w:rsidR="00287AFC" w:rsidRPr="002B42A7">
          <w:rPr>
            <w:rFonts w:ascii="Times New Roman" w:hAnsi="Times New Roman" w:cs="Times New Roman"/>
            <w:color w:val="000000" w:themeColor="text1"/>
            <w:rPrChange w:id="3663" w:author="Ruijie Xu" w:date="2022-03-10T12:31:00Z">
              <w:rPr>
                <w:color w:val="000000" w:themeColor="text1"/>
              </w:rPr>
            </w:rPrChange>
          </w:rPr>
          <w:t xml:space="preserve">For the number of reads classified into the </w:t>
        </w:r>
        <w:proofErr w:type="spellStart"/>
        <w:r w:rsidR="00287AFC" w:rsidRPr="002B42A7">
          <w:rPr>
            <w:rFonts w:ascii="Times New Roman" w:hAnsi="Times New Roman" w:cs="Times New Roman"/>
            <w:color w:val="000000" w:themeColor="text1"/>
            <w:rPrChange w:id="3664" w:author="Ruijie Xu" w:date="2022-03-10T12:31:00Z">
              <w:rPr>
                <w:color w:val="000000" w:themeColor="text1"/>
              </w:rPr>
            </w:rPrChange>
          </w:rPr>
          <w:t>Eukaryota</w:t>
        </w:r>
        <w:proofErr w:type="spellEnd"/>
        <w:r w:rsidR="00287AFC" w:rsidRPr="002B42A7">
          <w:rPr>
            <w:rFonts w:ascii="Times New Roman" w:hAnsi="Times New Roman" w:cs="Times New Roman"/>
            <w:color w:val="000000" w:themeColor="text1"/>
            <w:rPrChange w:id="3665" w:author="Ruijie Xu" w:date="2022-03-10T12:31:00Z">
              <w:rPr>
                <w:color w:val="000000" w:themeColor="text1"/>
              </w:rPr>
            </w:rPrChange>
          </w:rPr>
          <w:t xml:space="preserve"> taxon, the classifications between all </w:t>
        </w:r>
      </w:ins>
      <w:ins w:id="3666" w:author="Rajeev, Sree" w:date="2022-03-01T12:48:00Z">
        <w:del w:id="3667" w:author="Ruijie Xu" w:date="2022-03-10T10:09:00Z">
          <w:r w:rsidR="004B3E3F" w:rsidRPr="002B42A7" w:rsidDel="00287AFC">
            <w:rPr>
              <w:rFonts w:ascii="Times New Roman" w:hAnsi="Times New Roman" w:cs="Times New Roman"/>
              <w:color w:val="000000" w:themeColor="text1"/>
              <w:rPrChange w:id="3668" w:author="Ruijie Xu" w:date="2022-03-10T12:31:00Z">
                <w:rPr>
                  <w:color w:val="000000" w:themeColor="text1"/>
                </w:rPr>
              </w:rPrChange>
            </w:rPr>
            <w:delText xml:space="preserve">All </w:delText>
          </w:r>
        </w:del>
      </w:ins>
      <w:ins w:id="3669" w:author="Rajeev, Sree" w:date="2022-03-01T12:49:00Z">
        <w:del w:id="3670" w:author="Ruijie Xu" w:date="2022-03-10T10:05:00Z">
          <w:r w:rsidR="004B3E3F" w:rsidRPr="002B42A7" w:rsidDel="000361F5">
            <w:rPr>
              <w:rFonts w:ascii="Times New Roman" w:hAnsi="Times New Roman" w:cs="Times New Roman"/>
              <w:color w:val="000000" w:themeColor="text1"/>
              <w:rPrChange w:id="3671" w:author="Ruijie Xu" w:date="2022-03-10T12:31:00Z">
                <w:rPr>
                  <w:color w:val="000000" w:themeColor="text1"/>
                </w:rPr>
              </w:rPrChange>
            </w:rPr>
            <w:delText xml:space="preserve"> </w:delText>
          </w:r>
        </w:del>
        <w:r w:rsidR="004B3E3F" w:rsidRPr="002B42A7">
          <w:rPr>
            <w:rFonts w:ascii="Times New Roman" w:hAnsi="Times New Roman" w:cs="Times New Roman"/>
            <w:color w:val="000000" w:themeColor="text1"/>
            <w:rPrChange w:id="3672" w:author="Ruijie Xu" w:date="2022-03-10T12:31:00Z">
              <w:rPr>
                <w:color w:val="000000" w:themeColor="text1"/>
              </w:rPr>
            </w:rPrChange>
          </w:rPr>
          <w:t>software</w:t>
        </w:r>
      </w:ins>
      <w:ins w:id="3673" w:author="Liliana Salvador" w:date="2022-03-10T18:55:00Z">
        <w:r w:rsidR="00565D5E">
          <w:rPr>
            <w:rFonts w:ascii="Times New Roman" w:hAnsi="Times New Roman" w:cs="Times New Roman"/>
            <w:color w:val="000000" w:themeColor="text1"/>
          </w:rPr>
          <w:t>,</w:t>
        </w:r>
      </w:ins>
      <w:ins w:id="3674" w:author="Ruijie Xu" w:date="2022-03-10T10:10:00Z">
        <w:del w:id="3675" w:author="Liliana Salvador" w:date="2022-03-10T18:54:00Z">
          <w:r w:rsidR="00287AFC" w:rsidRPr="002B42A7" w:rsidDel="00565D5E">
            <w:rPr>
              <w:rFonts w:ascii="Times New Roman" w:hAnsi="Times New Roman" w:cs="Times New Roman"/>
              <w:color w:val="000000" w:themeColor="text1"/>
              <w:rPrChange w:id="3676" w:author="Ruijie Xu" w:date="2022-03-10T12:31:00Z">
                <w:rPr>
                  <w:color w:val="000000" w:themeColor="text1"/>
                </w:rPr>
              </w:rPrChange>
            </w:rPr>
            <w:delText>s</w:delText>
          </w:r>
        </w:del>
      </w:ins>
      <w:ins w:id="3677" w:author="Rajeev, Sree" w:date="2022-03-01T12:49:00Z">
        <w:r w:rsidR="004B3E3F" w:rsidRPr="002B42A7">
          <w:rPr>
            <w:rFonts w:ascii="Times New Roman" w:hAnsi="Times New Roman" w:cs="Times New Roman"/>
            <w:color w:val="000000" w:themeColor="text1"/>
            <w:rPrChange w:id="3678" w:author="Ruijie Xu" w:date="2022-03-10T12:31:00Z">
              <w:rPr>
                <w:color w:val="000000" w:themeColor="text1"/>
              </w:rPr>
            </w:rPrChange>
          </w:rPr>
          <w:t xml:space="preserve"> except</w:t>
        </w:r>
        <w:del w:id="3679" w:author="Ruijie Xu" w:date="2022-03-04T10:50:00Z">
          <w:r w:rsidR="004B3E3F" w:rsidRPr="002B42A7" w:rsidDel="00FB7A23">
            <w:rPr>
              <w:rFonts w:ascii="Times New Roman" w:hAnsi="Times New Roman" w:cs="Times New Roman"/>
              <w:color w:val="000000" w:themeColor="text1"/>
              <w:rPrChange w:id="3680" w:author="Ruijie Xu" w:date="2022-03-10T12:31:00Z">
                <w:rPr>
                  <w:color w:val="000000" w:themeColor="text1"/>
                </w:rPr>
              </w:rPrChange>
            </w:rPr>
            <w:delText xml:space="preserve"> </w:delText>
          </w:r>
        </w:del>
      </w:ins>
      <w:ins w:id="3681" w:author="Rajeev, Sree" w:date="2022-03-01T12:48:00Z">
        <w:r w:rsidR="004B3E3F" w:rsidRPr="002B42A7">
          <w:rPr>
            <w:rFonts w:ascii="Times New Roman" w:hAnsi="Times New Roman" w:cs="Times New Roman"/>
            <w:color w:val="000000" w:themeColor="text1"/>
            <w:rPrChange w:id="3682" w:author="Ruijie Xu" w:date="2022-03-10T12:31:00Z">
              <w:rPr>
                <w:color w:val="000000" w:themeColor="text1"/>
              </w:rPr>
            </w:rPrChange>
          </w:rPr>
          <w:t xml:space="preserve"> </w:t>
        </w:r>
      </w:ins>
      <w:ins w:id="3683" w:author="Ruijie Xu" w:date="2022-03-10T10:09:00Z">
        <w:r w:rsidR="00287AFC" w:rsidRPr="002B42A7">
          <w:rPr>
            <w:rFonts w:ascii="Times New Roman" w:hAnsi="Times New Roman" w:cs="Times New Roman"/>
            <w:color w:val="000000" w:themeColor="text1"/>
            <w:rPrChange w:id="3684" w:author="Ruijie Xu" w:date="2022-03-10T12:31:00Z">
              <w:rPr>
                <w:color w:val="000000" w:themeColor="text1"/>
              </w:rPr>
            </w:rPrChange>
          </w:rPr>
          <w:t xml:space="preserve">for between </w:t>
        </w:r>
      </w:ins>
      <w:ins w:id="3685" w:author="Ruijie Xu" w:date="2022-03-10T10:11:00Z">
        <w:del w:id="3686" w:author="Liliana Salvador" w:date="2022-03-10T18:55:00Z">
          <w:r w:rsidR="00287AFC" w:rsidRPr="002B42A7" w:rsidDel="00565D5E">
            <w:rPr>
              <w:rFonts w:ascii="Times New Roman" w:hAnsi="Times New Roman" w:cs="Times New Roman"/>
              <w:color w:val="000000" w:themeColor="text1"/>
              <w:rPrChange w:id="3687" w:author="Ruijie Xu" w:date="2022-03-10T12:31:00Z">
                <w:rPr>
                  <w:color w:val="000000" w:themeColor="text1"/>
                </w:rPr>
              </w:rPrChange>
            </w:rPr>
            <w:delText xml:space="preserve">that of </w:delText>
          </w:r>
        </w:del>
      </w:ins>
      <w:ins w:id="3688" w:author="Rajeev, Sree" w:date="2022-03-01T12:48:00Z">
        <w:r w:rsidR="004B3E3F" w:rsidRPr="002B42A7">
          <w:rPr>
            <w:rFonts w:ascii="Times New Roman" w:hAnsi="Times New Roman" w:cs="Times New Roman"/>
            <w:color w:val="000000" w:themeColor="text1"/>
            <w:rPrChange w:id="3689" w:author="Ruijie Xu" w:date="2022-03-10T12:31:00Z">
              <w:rPr>
                <w:color w:val="000000" w:themeColor="text1"/>
              </w:rPr>
            </w:rPrChange>
          </w:rPr>
          <w:t>Centrifuge and Diamond</w:t>
        </w:r>
      </w:ins>
      <w:ins w:id="3690" w:author="Liliana Salvador" w:date="2022-03-10T18:55:00Z">
        <w:r w:rsidR="00565D5E">
          <w:rPr>
            <w:rFonts w:ascii="Times New Roman" w:hAnsi="Times New Roman" w:cs="Times New Roman"/>
            <w:color w:val="000000" w:themeColor="text1"/>
          </w:rPr>
          <w:t>,</w:t>
        </w:r>
      </w:ins>
      <w:ins w:id="3691" w:author="Rajeev, Sree" w:date="2022-03-01T12:49:00Z">
        <w:r w:rsidR="004B3E3F" w:rsidRPr="002B42A7">
          <w:rPr>
            <w:rFonts w:ascii="Times New Roman" w:hAnsi="Times New Roman" w:cs="Times New Roman"/>
            <w:color w:val="000000" w:themeColor="text1"/>
            <w:rPrChange w:id="3692" w:author="Ruijie Xu" w:date="2022-03-10T12:31:00Z">
              <w:rPr>
                <w:color w:val="000000" w:themeColor="text1"/>
              </w:rPr>
            </w:rPrChange>
          </w:rPr>
          <w:t xml:space="preserve"> </w:t>
        </w:r>
      </w:ins>
      <w:ins w:id="3693" w:author="Ruijie Xu" w:date="2022-03-10T10:11:00Z">
        <w:del w:id="3694" w:author="Liliana Salvador" w:date="2022-03-16T10:49:00Z">
          <w:r w:rsidR="00287AFC" w:rsidRPr="002B42A7" w:rsidDel="00D66A2E">
            <w:rPr>
              <w:rFonts w:ascii="Times New Roman" w:hAnsi="Times New Roman" w:cs="Times New Roman"/>
              <w:color w:val="000000" w:themeColor="text1"/>
              <w:rPrChange w:id="3695" w:author="Ruijie Xu" w:date="2022-03-10T12:31:00Z">
                <w:rPr>
                  <w:color w:val="000000" w:themeColor="text1"/>
                </w:rPr>
              </w:rPrChange>
            </w:rPr>
            <w:delText>were</w:delText>
          </w:r>
        </w:del>
      </w:ins>
      <w:ins w:id="3696" w:author="Rajeev, Sree" w:date="2022-03-01T12:49:00Z">
        <w:del w:id="3697" w:author="Liliana Salvador" w:date="2022-03-16T10:49:00Z">
          <w:r w:rsidR="004B3E3F" w:rsidRPr="002B42A7" w:rsidDel="00D66A2E">
            <w:rPr>
              <w:rFonts w:ascii="Times New Roman" w:hAnsi="Times New Roman" w:cs="Times New Roman"/>
              <w:color w:val="000000" w:themeColor="text1"/>
              <w:rPrChange w:id="3698" w:author="Ruijie Xu" w:date="2022-03-10T12:31:00Z">
                <w:rPr>
                  <w:color w:val="000000" w:themeColor="text1"/>
                </w:rPr>
              </w:rPrChange>
            </w:rPr>
            <w:delText>showed the largest</w:delText>
          </w:r>
        </w:del>
      </w:ins>
      <w:ins w:id="3699" w:author="Rajeev, Sree" w:date="2022-03-01T12:50:00Z">
        <w:del w:id="3700" w:author="Liliana Salvador" w:date="2022-03-16T10:49:00Z">
          <w:r w:rsidR="004B3E3F" w:rsidRPr="002B42A7" w:rsidDel="00D66A2E">
            <w:rPr>
              <w:rFonts w:ascii="Times New Roman" w:hAnsi="Times New Roman" w:cs="Times New Roman"/>
              <w:color w:val="000000" w:themeColor="text1"/>
              <w:rPrChange w:id="3701" w:author="Ruijie Xu" w:date="2022-03-10T12:31:00Z">
                <w:rPr>
                  <w:color w:val="000000" w:themeColor="text1"/>
                </w:rPr>
              </w:rPrChange>
            </w:rPr>
            <w:delText xml:space="preserve"> and </w:delText>
          </w:r>
        </w:del>
      </w:ins>
      <w:ins w:id="3702" w:author="Liliana Salvador" w:date="2022-03-16T10:49:00Z">
        <w:r w:rsidR="00D66A2E">
          <w:rPr>
            <w:rFonts w:ascii="Times New Roman" w:hAnsi="Times New Roman" w:cs="Times New Roman"/>
            <w:color w:val="000000" w:themeColor="text1"/>
          </w:rPr>
          <w:t xml:space="preserve">showed statistically </w:t>
        </w:r>
      </w:ins>
      <w:ins w:id="3703" w:author="Rajeev, Sree" w:date="2022-03-01T12:50:00Z">
        <w:r w:rsidR="004B3E3F" w:rsidRPr="002B42A7">
          <w:rPr>
            <w:rFonts w:ascii="Times New Roman" w:hAnsi="Times New Roman" w:cs="Times New Roman"/>
            <w:color w:val="000000" w:themeColor="text1"/>
            <w:rPrChange w:id="3704" w:author="Ruijie Xu" w:date="2022-03-10T12:31:00Z">
              <w:rPr>
                <w:color w:val="000000" w:themeColor="text1"/>
              </w:rPr>
            </w:rPrChange>
          </w:rPr>
          <w:t>significant</w:t>
        </w:r>
      </w:ins>
      <w:ins w:id="3705" w:author="Ruijie Xu" w:date="2022-03-10T10:11:00Z">
        <w:del w:id="3706" w:author="Liliana Salvador" w:date="2022-03-16T10:49:00Z">
          <w:r w:rsidR="00287AFC" w:rsidRPr="002B42A7" w:rsidDel="00D66A2E">
            <w:rPr>
              <w:rFonts w:ascii="Times New Roman" w:hAnsi="Times New Roman" w:cs="Times New Roman"/>
              <w:color w:val="000000" w:themeColor="text1"/>
              <w:rPrChange w:id="3707" w:author="Ruijie Xu" w:date="2022-03-10T12:31:00Z">
                <w:rPr>
                  <w:color w:val="000000" w:themeColor="text1"/>
                </w:rPr>
              </w:rPrChange>
            </w:rPr>
            <w:delText>ly</w:delText>
          </w:r>
        </w:del>
      </w:ins>
      <w:ins w:id="3708" w:author="Rajeev, Sree" w:date="2022-03-01T12:50:00Z">
        <w:del w:id="3709" w:author="Ruijie Xu" w:date="2022-03-04T10:49:00Z">
          <w:r w:rsidR="004B3E3F" w:rsidRPr="002B42A7" w:rsidDel="00FB7A23">
            <w:rPr>
              <w:rFonts w:ascii="Times New Roman" w:hAnsi="Times New Roman" w:cs="Times New Roman"/>
              <w:color w:val="000000" w:themeColor="text1"/>
              <w:rPrChange w:id="3710" w:author="Ruijie Xu" w:date="2022-03-10T12:31:00Z">
                <w:rPr>
                  <w:color w:val="000000" w:themeColor="text1"/>
                </w:rPr>
              </w:rPrChange>
            </w:rPr>
            <w:delText xml:space="preserve"> </w:delText>
          </w:r>
        </w:del>
      </w:ins>
      <w:ins w:id="3711" w:author="Rajeev, Sree" w:date="2022-03-01T12:49:00Z">
        <w:del w:id="3712" w:author="Ruijie Xu" w:date="2022-03-10T10:11:00Z">
          <w:r w:rsidR="004B3E3F" w:rsidRPr="002B42A7" w:rsidDel="00287AFC">
            <w:rPr>
              <w:rFonts w:ascii="Times New Roman" w:hAnsi="Times New Roman" w:cs="Times New Roman"/>
              <w:color w:val="000000" w:themeColor="text1"/>
              <w:rPrChange w:id="3713" w:author="Ruijie Xu" w:date="2022-03-10T12:31:00Z">
                <w:rPr>
                  <w:color w:val="000000" w:themeColor="text1"/>
                </w:rPr>
              </w:rPrChange>
            </w:rPr>
            <w:delText xml:space="preserve"> </w:delText>
          </w:r>
        </w:del>
      </w:ins>
      <w:ins w:id="3714" w:author="Ruijie Xu" w:date="2022-03-10T10:11:00Z">
        <w:r w:rsidR="00287AFC" w:rsidRPr="002B42A7">
          <w:rPr>
            <w:rFonts w:ascii="Times New Roman" w:hAnsi="Times New Roman" w:cs="Times New Roman"/>
            <w:color w:val="000000" w:themeColor="text1"/>
            <w:rPrChange w:id="3715" w:author="Ruijie Xu" w:date="2022-03-10T12:31:00Z">
              <w:rPr>
                <w:color w:val="000000" w:themeColor="text1"/>
              </w:rPr>
            </w:rPrChange>
          </w:rPr>
          <w:t xml:space="preserve"> </w:t>
        </w:r>
      </w:ins>
      <w:ins w:id="3716" w:author="Rajeev, Sree" w:date="2022-03-01T12:49:00Z">
        <w:r w:rsidR="004B3E3F" w:rsidRPr="002B42A7">
          <w:rPr>
            <w:rFonts w:ascii="Times New Roman" w:hAnsi="Times New Roman" w:cs="Times New Roman"/>
            <w:color w:val="000000" w:themeColor="text1"/>
            <w:rPrChange w:id="3717" w:author="Ruijie Xu" w:date="2022-03-10T12:31:00Z">
              <w:rPr>
                <w:color w:val="000000" w:themeColor="text1"/>
              </w:rPr>
            </w:rPrChange>
          </w:rPr>
          <w:t>differen</w:t>
        </w:r>
        <w:del w:id="3718" w:author="Liliana Salvador" w:date="2022-03-10T18:55:00Z">
          <w:r w:rsidR="004B3E3F" w:rsidRPr="002B42A7" w:rsidDel="00565D5E">
            <w:rPr>
              <w:rFonts w:ascii="Times New Roman" w:hAnsi="Times New Roman" w:cs="Times New Roman"/>
              <w:color w:val="000000" w:themeColor="text1"/>
              <w:rPrChange w:id="3719" w:author="Ruijie Xu" w:date="2022-03-10T12:31:00Z">
                <w:rPr>
                  <w:color w:val="000000" w:themeColor="text1"/>
                </w:rPr>
              </w:rPrChange>
            </w:rPr>
            <w:delText>ce</w:delText>
          </w:r>
        </w:del>
      </w:ins>
      <w:ins w:id="3720" w:author="Rajeev, Sree" w:date="2022-03-01T12:50:00Z">
        <w:del w:id="3721" w:author="Liliana Salvador" w:date="2022-03-10T18:55:00Z">
          <w:r w:rsidR="004B3E3F" w:rsidRPr="002B42A7" w:rsidDel="00565D5E">
            <w:rPr>
              <w:rFonts w:ascii="Times New Roman" w:hAnsi="Times New Roman" w:cs="Times New Roman"/>
              <w:color w:val="000000" w:themeColor="text1"/>
              <w:rPrChange w:id="3722" w:author="Ruijie Xu" w:date="2022-03-10T12:31:00Z">
                <w:rPr>
                  <w:color w:val="000000" w:themeColor="text1"/>
                </w:rPr>
              </w:rPrChange>
            </w:rPr>
            <w:delText>s</w:delText>
          </w:r>
        </w:del>
      </w:ins>
      <w:ins w:id="3723" w:author="Liliana Salvador" w:date="2022-03-16T10:49:00Z">
        <w:r w:rsidR="00D66A2E">
          <w:rPr>
            <w:rFonts w:ascii="Times New Roman" w:hAnsi="Times New Roman" w:cs="Times New Roman"/>
            <w:color w:val="000000" w:themeColor="text1"/>
          </w:rPr>
          <w:t>ces</w:t>
        </w:r>
      </w:ins>
      <w:ins w:id="3724" w:author="Rajeev, Sree" w:date="2022-03-01T12:49:00Z">
        <w:del w:id="3725" w:author="Ruijie Xu" w:date="2022-03-10T10:11:00Z">
          <w:r w:rsidR="004B3E3F" w:rsidRPr="002B42A7" w:rsidDel="00287AFC">
            <w:rPr>
              <w:rFonts w:ascii="Times New Roman" w:hAnsi="Times New Roman" w:cs="Times New Roman"/>
              <w:color w:val="000000" w:themeColor="text1"/>
              <w:rPrChange w:id="3726" w:author="Ruijie Xu" w:date="2022-03-10T12:31:00Z">
                <w:rPr>
                  <w:color w:val="000000" w:themeColor="text1"/>
                </w:rPr>
              </w:rPrChange>
            </w:rPr>
            <w:delText xml:space="preserve"> across different software’s classification results</w:delText>
          </w:r>
        </w:del>
      </w:ins>
      <w:ins w:id="3727" w:author="Rajeev, Sree" w:date="2022-03-01T12:50:00Z">
        <w:del w:id="3728" w:author="Ruijie Xu" w:date="2022-03-10T10:11:00Z">
          <w:r w:rsidR="004B3E3F" w:rsidRPr="002B42A7" w:rsidDel="00287AFC">
            <w:rPr>
              <w:rFonts w:ascii="Times New Roman" w:hAnsi="Times New Roman" w:cs="Times New Roman"/>
              <w:color w:val="000000" w:themeColor="text1"/>
              <w:rPrChange w:id="3729" w:author="Ruijie Xu" w:date="2022-03-10T12:31:00Z">
                <w:rPr>
                  <w:color w:val="000000" w:themeColor="text1"/>
                </w:rPr>
              </w:rPrChange>
            </w:rPr>
            <w:delText xml:space="preserve"> </w:delText>
          </w:r>
        </w:del>
        <w:del w:id="3730" w:author="Ruijie Xu" w:date="2022-03-10T10:09:00Z">
          <w:r w:rsidR="004B3E3F" w:rsidRPr="002B42A7" w:rsidDel="00287AFC">
            <w:rPr>
              <w:rFonts w:ascii="Times New Roman" w:hAnsi="Times New Roman" w:cs="Times New Roman"/>
              <w:color w:val="000000" w:themeColor="text1"/>
              <w:rPrChange w:id="3731" w:author="Ruijie Xu" w:date="2022-03-10T12:31:00Z">
                <w:rPr>
                  <w:color w:val="000000" w:themeColor="text1"/>
                </w:rPr>
              </w:rPrChange>
            </w:rPr>
            <w:delText>for</w:delText>
          </w:r>
        </w:del>
        <w:del w:id="3732" w:author="Ruijie Xu" w:date="2022-03-04T10:50:00Z">
          <w:r w:rsidR="004B3E3F" w:rsidRPr="002B42A7" w:rsidDel="00FB7A23">
            <w:rPr>
              <w:rFonts w:ascii="Times New Roman" w:hAnsi="Times New Roman" w:cs="Times New Roman"/>
              <w:color w:val="000000" w:themeColor="text1"/>
              <w:rPrChange w:id="3733" w:author="Ruijie Xu" w:date="2022-03-10T12:31:00Z">
                <w:rPr>
                  <w:color w:val="000000" w:themeColor="text1"/>
                </w:rPr>
              </w:rPrChange>
            </w:rPr>
            <w:delText xml:space="preserve"> </w:delText>
          </w:r>
        </w:del>
      </w:ins>
      <w:ins w:id="3734" w:author="Rajeev, Sree" w:date="2022-03-01T12:48:00Z">
        <w:del w:id="3735" w:author="Ruijie Xu" w:date="2022-03-10T10:09:00Z">
          <w:r w:rsidR="004B3E3F" w:rsidRPr="002B42A7" w:rsidDel="00287AFC">
            <w:rPr>
              <w:rFonts w:ascii="Times New Roman" w:hAnsi="Times New Roman" w:cs="Times New Roman"/>
              <w:color w:val="000000" w:themeColor="text1"/>
              <w:rPrChange w:id="3736" w:author="Ruijie Xu" w:date="2022-03-10T12:31:00Z">
                <w:rPr>
                  <w:color w:val="000000" w:themeColor="text1"/>
                </w:rPr>
              </w:rPrChange>
            </w:rPr>
            <w:delText xml:space="preserve"> </w:delText>
          </w:r>
        </w:del>
      </w:ins>
      <w:ins w:id="3737" w:author="Rajeev, Sree" w:date="2022-03-01T12:50:00Z">
        <w:del w:id="3738" w:author="Ruijie Xu" w:date="2022-03-10T10:09:00Z">
          <w:r w:rsidR="004B3E3F" w:rsidRPr="002B42A7" w:rsidDel="00287AFC">
            <w:rPr>
              <w:rFonts w:ascii="Times New Roman" w:hAnsi="Times New Roman" w:cs="Times New Roman"/>
              <w:color w:val="000000" w:themeColor="text1"/>
              <w:rPrChange w:id="3739" w:author="Ruijie Xu" w:date="2022-03-10T12:31:00Z">
                <w:rPr>
                  <w:color w:val="000000" w:themeColor="text1"/>
                </w:rPr>
              </w:rPrChange>
            </w:rPr>
            <w:delText>t</w:delText>
          </w:r>
        </w:del>
      </w:ins>
      <w:ins w:id="3740" w:author="Rajeev, Sree" w:date="2022-03-01T12:48:00Z">
        <w:del w:id="3741" w:author="Ruijie Xu" w:date="2022-03-10T10:09:00Z">
          <w:r w:rsidR="004B3E3F" w:rsidRPr="002B42A7" w:rsidDel="00287AFC">
            <w:rPr>
              <w:rFonts w:ascii="Times New Roman" w:hAnsi="Times New Roman" w:cs="Times New Roman"/>
              <w:color w:val="000000" w:themeColor="text1"/>
              <w:rPrChange w:id="3742" w:author="Ruijie Xu" w:date="2022-03-10T12:31:00Z">
                <w:rPr>
                  <w:color w:val="000000" w:themeColor="text1"/>
                </w:rPr>
              </w:rPrChange>
            </w:rPr>
            <w:delText>he number of reads classified into the Eukaryota taxon</w:delText>
          </w:r>
        </w:del>
      </w:ins>
      <w:ins w:id="3743" w:author="Rajeev, Sree" w:date="2022-03-01T12:50:00Z">
        <w:r w:rsidR="004B3E3F" w:rsidRPr="002B42A7">
          <w:rPr>
            <w:rFonts w:ascii="Times New Roman" w:hAnsi="Times New Roman" w:cs="Times New Roman"/>
            <w:color w:val="000000" w:themeColor="text1"/>
            <w:rPrChange w:id="3744" w:author="Ruijie Xu" w:date="2022-03-10T12:31:00Z">
              <w:rPr>
                <w:color w:val="000000" w:themeColor="text1"/>
              </w:rPr>
            </w:rPrChange>
          </w:rPr>
          <w:t xml:space="preserve">. </w:t>
        </w:r>
      </w:ins>
      <w:ins w:id="3745" w:author="Rajeev, Sree" w:date="2022-03-01T12:48:00Z">
        <w:del w:id="3746" w:author="Ruijie Xu" w:date="2022-03-04T10:50:00Z">
          <w:r w:rsidR="004B3E3F" w:rsidRPr="002B42A7" w:rsidDel="00FB7A23">
            <w:rPr>
              <w:rFonts w:ascii="Times New Roman" w:hAnsi="Times New Roman" w:cs="Times New Roman"/>
              <w:color w:val="000000" w:themeColor="text1"/>
              <w:rPrChange w:id="3747" w:author="Ruijie Xu" w:date="2022-03-10T12:31:00Z">
                <w:rPr>
                  <w:color w:val="000000" w:themeColor="text1"/>
                </w:rPr>
              </w:rPrChange>
            </w:rPr>
            <w:delText xml:space="preserve"> </w:delText>
          </w:r>
        </w:del>
      </w:ins>
      <w:ins w:id="3748" w:author="Ruijie Xu" w:date="2022-02-02T12:20:00Z">
        <w:del w:id="3749" w:author="Rajeev, Sree" w:date="2022-03-01T12:50:00Z">
          <w:r w:rsidRPr="002B42A7" w:rsidDel="004B3E3F">
            <w:rPr>
              <w:rFonts w:ascii="Times New Roman" w:hAnsi="Times New Roman" w:cs="Times New Roman"/>
              <w:color w:val="000000" w:themeColor="text1"/>
              <w:rPrChange w:id="3750" w:author="Ruijie Xu" w:date="2022-03-10T12:31:00Z">
                <w:rPr>
                  <w:color w:val="000000" w:themeColor="text1"/>
                </w:rPr>
              </w:rPrChange>
            </w:rPr>
            <w:delText xml:space="preserve"> </w:delText>
          </w:r>
        </w:del>
        <w:del w:id="3751" w:author="Rajeev, Sree" w:date="2022-03-01T12:48:00Z">
          <w:r w:rsidRPr="002B42A7" w:rsidDel="004B3E3F">
            <w:rPr>
              <w:rFonts w:ascii="Times New Roman" w:hAnsi="Times New Roman" w:cs="Times New Roman"/>
              <w:color w:val="000000" w:themeColor="text1"/>
              <w:rPrChange w:id="3752" w:author="Ruijie Xu" w:date="2022-03-10T12:31:00Z">
                <w:rPr>
                  <w:color w:val="000000" w:themeColor="text1"/>
                </w:rPr>
              </w:rPrChange>
            </w:rPr>
            <w:delText xml:space="preserve">The number of reads classified into the Eukaryota taxon has the largest differences across </w:delText>
          </w:r>
        </w:del>
      </w:ins>
      <w:ins w:id="3753" w:author="Liliana Salvador" w:date="2022-02-23T19:55:00Z">
        <w:del w:id="3754" w:author="Rajeev, Sree" w:date="2022-03-01T12:48:00Z">
          <w:r w:rsidR="00A9746D" w:rsidRPr="002B42A7" w:rsidDel="004B3E3F">
            <w:rPr>
              <w:rFonts w:ascii="Times New Roman" w:hAnsi="Times New Roman" w:cs="Times New Roman"/>
              <w:color w:val="000000" w:themeColor="text1"/>
              <w:rPrChange w:id="3755" w:author="Ruijie Xu" w:date="2022-03-10T12:31:00Z">
                <w:rPr>
                  <w:color w:val="000000" w:themeColor="text1"/>
                </w:rPr>
              </w:rPrChange>
            </w:rPr>
            <w:delText>different software</w:delText>
          </w:r>
        </w:del>
      </w:ins>
      <w:ins w:id="3756" w:author="Ruijie Xu" w:date="2022-02-27T11:15:00Z">
        <w:del w:id="3757" w:author="Rajeev, Sree" w:date="2022-03-01T12:48:00Z">
          <w:r w:rsidR="000874C0" w:rsidRPr="002B42A7" w:rsidDel="004B3E3F">
            <w:rPr>
              <w:rFonts w:ascii="Times New Roman" w:hAnsi="Times New Roman" w:cs="Times New Roman"/>
              <w:color w:val="000000" w:themeColor="text1"/>
              <w:rPrChange w:id="3758" w:author="Ruijie Xu" w:date="2022-03-10T12:31:00Z">
                <w:rPr>
                  <w:color w:val="000000" w:themeColor="text1"/>
                </w:rPr>
              </w:rPrChange>
            </w:rPr>
            <w:delText>’s</w:delText>
          </w:r>
        </w:del>
      </w:ins>
      <w:ins w:id="3759" w:author="Liliana Salvador" w:date="2022-02-23T19:55:00Z">
        <w:del w:id="3760" w:author="Rajeev, Sree" w:date="2022-03-01T12:48:00Z">
          <w:r w:rsidR="00A9746D" w:rsidRPr="002B42A7" w:rsidDel="004B3E3F">
            <w:rPr>
              <w:rFonts w:ascii="Times New Roman" w:hAnsi="Times New Roman" w:cs="Times New Roman"/>
              <w:color w:val="000000" w:themeColor="text1"/>
              <w:rPrChange w:id="3761" w:author="Ruijie Xu" w:date="2022-03-10T12:31:00Z">
                <w:rPr>
                  <w:color w:val="000000" w:themeColor="text1"/>
                </w:rPr>
              </w:rPrChange>
            </w:rPr>
            <w:delText xml:space="preserve"> </w:delText>
          </w:r>
        </w:del>
      </w:ins>
      <w:ins w:id="3762" w:author="Ruijie Xu" w:date="2022-02-02T12:20:00Z">
        <w:del w:id="3763" w:author="Rajeev, Sree" w:date="2022-03-01T12:48:00Z">
          <w:r w:rsidRPr="002B42A7" w:rsidDel="004B3E3F">
            <w:rPr>
              <w:rFonts w:ascii="Times New Roman" w:hAnsi="Times New Roman" w:cs="Times New Roman"/>
              <w:color w:val="000000" w:themeColor="text1"/>
              <w:rPrChange w:id="3764" w:author="Ruijie Xu" w:date="2022-03-10T12:31:00Z">
                <w:rPr>
                  <w:color w:val="000000" w:themeColor="text1"/>
                </w:rPr>
              </w:rPrChange>
            </w:rPr>
            <w:delText>classification results of different software</w:delText>
          </w:r>
        </w:del>
        <w:del w:id="3765" w:author="Rajeev, Sree" w:date="2022-03-01T12:47:00Z">
          <w:r w:rsidRPr="002B42A7" w:rsidDel="004B3E3F">
            <w:rPr>
              <w:rFonts w:ascii="Times New Roman" w:hAnsi="Times New Roman" w:cs="Times New Roman"/>
              <w:color w:val="000000" w:themeColor="text1"/>
              <w:rPrChange w:id="3766" w:author="Ruijie Xu" w:date="2022-03-10T12:31:00Z">
                <w:rPr>
                  <w:color w:val="000000" w:themeColor="text1"/>
                </w:rPr>
              </w:rPrChange>
            </w:rPr>
            <w:delText>,</w:delText>
          </w:r>
        </w:del>
        <w:del w:id="3767" w:author="Rajeev, Sree" w:date="2022-03-01T12:48:00Z">
          <w:r w:rsidRPr="002B42A7" w:rsidDel="004B3E3F">
            <w:rPr>
              <w:rFonts w:ascii="Times New Roman" w:hAnsi="Times New Roman" w:cs="Times New Roman"/>
              <w:color w:val="000000" w:themeColor="text1"/>
              <w:rPrChange w:id="3768" w:author="Ruijie Xu" w:date="2022-03-10T12:31:00Z">
                <w:rPr>
                  <w:color w:val="000000" w:themeColor="text1"/>
                </w:rPr>
              </w:rPrChange>
            </w:rPr>
            <w:delText xml:space="preserve"> </w:delText>
          </w:r>
        </w:del>
        <w:del w:id="3769" w:author="Rajeev, Sree" w:date="2022-03-01T12:47:00Z">
          <w:r w:rsidRPr="002B42A7" w:rsidDel="004B3E3F">
            <w:rPr>
              <w:rFonts w:ascii="Times New Roman" w:hAnsi="Times New Roman" w:cs="Times New Roman"/>
              <w:color w:val="000000" w:themeColor="text1"/>
              <w:rPrChange w:id="3770" w:author="Ruijie Xu" w:date="2022-03-10T12:31:00Z">
                <w:rPr>
                  <w:color w:val="000000" w:themeColor="text1"/>
                </w:rPr>
              </w:rPrChange>
            </w:rPr>
            <w:delText xml:space="preserve">where only the number of reads classified by Centrifuge and Diamond were found </w:delText>
          </w:r>
        </w:del>
      </w:ins>
      <w:ins w:id="3771" w:author="Liliana Salvador" w:date="2022-02-23T19:56:00Z">
        <w:del w:id="3772" w:author="Rajeev, Sree" w:date="2022-03-01T12:47:00Z">
          <w:r w:rsidR="00A9746D" w:rsidRPr="002B42A7" w:rsidDel="004B3E3F">
            <w:rPr>
              <w:rFonts w:ascii="Times New Roman" w:hAnsi="Times New Roman" w:cs="Times New Roman"/>
              <w:color w:val="000000" w:themeColor="text1"/>
              <w:rPrChange w:id="3773" w:author="Ruijie Xu" w:date="2022-03-10T12:31:00Z">
                <w:rPr>
                  <w:color w:val="000000" w:themeColor="text1"/>
                </w:rPr>
              </w:rPrChange>
            </w:rPr>
            <w:delText xml:space="preserve">to be </w:delText>
          </w:r>
        </w:del>
      </w:ins>
      <w:ins w:id="3774" w:author="Ruijie Xu" w:date="2022-02-02T12:20:00Z">
        <w:del w:id="3775" w:author="Rajeev, Sree" w:date="2022-03-01T12:47:00Z">
          <w:r w:rsidRPr="002B42A7" w:rsidDel="004B3E3F">
            <w:rPr>
              <w:rFonts w:ascii="Times New Roman" w:hAnsi="Times New Roman" w:cs="Times New Roman"/>
              <w:color w:val="000000" w:themeColor="text1"/>
              <w:rPrChange w:id="3776" w:author="Ruijie Xu" w:date="2022-03-10T12:31:00Z">
                <w:rPr>
                  <w:color w:val="000000" w:themeColor="text1"/>
                </w:rPr>
              </w:rPrChange>
            </w:rPr>
            <w:delText xml:space="preserve">not significantly different in this taxon. </w:delText>
          </w:r>
        </w:del>
        <w:r w:rsidRPr="002B42A7">
          <w:rPr>
            <w:rFonts w:ascii="Times New Roman" w:hAnsi="Times New Roman" w:cs="Times New Roman"/>
            <w:color w:val="000000" w:themeColor="text1"/>
            <w:rPrChange w:id="3777" w:author="Ruijie Xu" w:date="2022-03-10T12:31:00Z">
              <w:rPr>
                <w:color w:val="000000" w:themeColor="text1"/>
              </w:rPr>
            </w:rPrChange>
          </w:rPr>
          <w:t>Furthermore, due to the limitation of their DB</w:t>
        </w:r>
      </w:ins>
      <w:ins w:id="3778" w:author="Liliana Salvador" w:date="2022-03-16T10:49:00Z">
        <w:r w:rsidR="00D66A2E">
          <w:rPr>
            <w:rFonts w:ascii="Times New Roman" w:hAnsi="Times New Roman" w:cs="Times New Roman"/>
            <w:color w:val="000000" w:themeColor="text1"/>
          </w:rPr>
          <w:t>s</w:t>
        </w:r>
      </w:ins>
      <w:ins w:id="3779" w:author="Ruijie Xu" w:date="2022-02-02T12:20:00Z">
        <w:r w:rsidRPr="002B42A7">
          <w:rPr>
            <w:rFonts w:ascii="Times New Roman" w:hAnsi="Times New Roman" w:cs="Times New Roman"/>
            <w:color w:val="000000" w:themeColor="text1"/>
            <w:rPrChange w:id="3780" w:author="Ruijie Xu" w:date="2022-03-10T12:31:00Z">
              <w:rPr>
                <w:color w:val="000000" w:themeColor="text1"/>
              </w:rPr>
            </w:rPrChange>
          </w:rPr>
          <w:t xml:space="preserve"> composition</w:t>
        </w:r>
      </w:ins>
      <w:ins w:id="3781" w:author="Liliana Salvador" w:date="2022-03-08T19:04:00Z">
        <w:r w:rsidR="00041922" w:rsidRPr="002B42A7">
          <w:rPr>
            <w:rFonts w:ascii="Times New Roman" w:hAnsi="Times New Roman" w:cs="Times New Roman"/>
            <w:color w:val="000000" w:themeColor="text1"/>
            <w:rPrChange w:id="3782" w:author="Ruijie Xu" w:date="2022-03-10T12:31:00Z">
              <w:rPr>
                <w:color w:val="000000" w:themeColor="text1"/>
              </w:rPr>
            </w:rPrChange>
          </w:rPr>
          <w:t>s</w:t>
        </w:r>
      </w:ins>
      <w:ins w:id="3783" w:author="Ruijie Xu" w:date="2022-02-02T12:20:00Z">
        <w:r w:rsidRPr="002B42A7">
          <w:rPr>
            <w:rFonts w:ascii="Times New Roman" w:hAnsi="Times New Roman" w:cs="Times New Roman"/>
            <w:color w:val="000000" w:themeColor="text1"/>
            <w:rPrChange w:id="3784" w:author="Ruijie Xu" w:date="2022-03-10T12:31:00Z">
              <w:rPr>
                <w:color w:val="000000" w:themeColor="text1"/>
              </w:rPr>
            </w:rPrChange>
          </w:rPr>
          <w:t>, Metaphlan3, CLARK-s, and Kaiju did not report</w:t>
        </w:r>
        <w:del w:id="3785" w:author="Liliana Salvador" w:date="2022-02-23T19:56:00Z">
          <w:r w:rsidRPr="002B42A7" w:rsidDel="00A9746D">
            <w:rPr>
              <w:rFonts w:ascii="Times New Roman" w:hAnsi="Times New Roman" w:cs="Times New Roman"/>
              <w:color w:val="000000" w:themeColor="text1"/>
              <w:rPrChange w:id="3786" w:author="Ruijie Xu" w:date="2022-03-10T12:31:00Z">
                <w:rPr>
                  <w:color w:val="000000" w:themeColor="text1"/>
                </w:rPr>
              </w:rPrChange>
            </w:rPr>
            <w:delText>ed</w:delText>
          </w:r>
        </w:del>
        <w:r w:rsidRPr="002B42A7">
          <w:rPr>
            <w:rFonts w:ascii="Times New Roman" w:hAnsi="Times New Roman" w:cs="Times New Roman"/>
            <w:color w:val="000000" w:themeColor="text1"/>
            <w:rPrChange w:id="3787" w:author="Ruijie Xu" w:date="2022-03-10T12:31:00Z">
              <w:rPr>
                <w:color w:val="000000" w:themeColor="text1"/>
              </w:rPr>
            </w:rPrChange>
          </w:rPr>
          <w:t xml:space="preserve"> reads classified into the </w:t>
        </w:r>
        <w:proofErr w:type="spellStart"/>
        <w:r w:rsidRPr="002B42A7">
          <w:rPr>
            <w:rFonts w:ascii="Times New Roman" w:hAnsi="Times New Roman" w:cs="Times New Roman"/>
            <w:color w:val="000000" w:themeColor="text1"/>
            <w:rPrChange w:id="3788" w:author="Ruijie Xu" w:date="2022-03-10T12:31:00Z">
              <w:rPr>
                <w:color w:val="000000" w:themeColor="text1"/>
              </w:rPr>
            </w:rPrChange>
          </w:rPr>
          <w:t>Eukaryota</w:t>
        </w:r>
        <w:proofErr w:type="spellEnd"/>
        <w:r w:rsidRPr="002B42A7">
          <w:rPr>
            <w:rFonts w:ascii="Times New Roman" w:hAnsi="Times New Roman" w:cs="Times New Roman"/>
            <w:color w:val="000000" w:themeColor="text1"/>
            <w:rPrChange w:id="3789" w:author="Ruijie Xu" w:date="2022-03-10T12:31:00Z">
              <w:rPr>
                <w:color w:val="000000" w:themeColor="text1"/>
              </w:rPr>
            </w:rPrChange>
          </w:rPr>
          <w:t xml:space="preserve"> taxon</w:t>
        </w:r>
      </w:ins>
      <w:ins w:id="3790" w:author="Ruijie Xu" w:date="2022-02-03T12:10:00Z">
        <w:r w:rsidR="002E6F22" w:rsidRPr="002B42A7">
          <w:rPr>
            <w:rFonts w:ascii="Times New Roman" w:hAnsi="Times New Roman" w:cs="Times New Roman"/>
            <w:color w:val="000000" w:themeColor="text1"/>
            <w:rPrChange w:id="3791" w:author="Ruijie Xu" w:date="2022-03-10T12:31:00Z">
              <w:rPr>
                <w:color w:val="000000" w:themeColor="text1"/>
              </w:rPr>
            </w:rPrChange>
          </w:rPr>
          <w:t xml:space="preserve"> (Figure 1e)</w:t>
        </w:r>
      </w:ins>
      <w:ins w:id="3792" w:author="Ruijie Xu" w:date="2022-02-02T12:20:00Z">
        <w:r w:rsidRPr="002B42A7">
          <w:rPr>
            <w:rFonts w:ascii="Times New Roman" w:hAnsi="Times New Roman" w:cs="Times New Roman"/>
            <w:color w:val="000000" w:themeColor="text1"/>
            <w:rPrChange w:id="3793" w:author="Ruijie Xu" w:date="2022-03-10T12:31:00Z">
              <w:rPr>
                <w:color w:val="000000" w:themeColor="text1"/>
              </w:rPr>
            </w:rPrChange>
          </w:rPr>
          <w:t xml:space="preserve">. </w:t>
        </w:r>
      </w:ins>
      <w:ins w:id="3794" w:author="Ruijie Xu" w:date="2022-03-10T12:02:00Z">
        <w:r w:rsidR="00F919BB" w:rsidRPr="002B42A7">
          <w:rPr>
            <w:rFonts w:ascii="Times New Roman" w:hAnsi="Times New Roman" w:cs="Times New Roman"/>
            <w:color w:val="000000" w:themeColor="text1"/>
            <w:rPrChange w:id="3795" w:author="Ruijie Xu" w:date="2022-03-10T12:31:00Z">
              <w:rPr>
                <w:color w:val="000000" w:themeColor="text1"/>
              </w:rPr>
            </w:rPrChange>
          </w:rPr>
          <w:t>For Bacteria</w:t>
        </w:r>
      </w:ins>
      <w:ins w:id="3796" w:author="Ruijie Xu" w:date="2022-03-10T12:03:00Z">
        <w:r w:rsidR="00F919BB" w:rsidRPr="002B42A7">
          <w:rPr>
            <w:rFonts w:ascii="Times New Roman" w:hAnsi="Times New Roman" w:cs="Times New Roman"/>
            <w:color w:val="000000" w:themeColor="text1"/>
            <w:rPrChange w:id="3797" w:author="Ruijie Xu" w:date="2022-03-10T12:31:00Z">
              <w:rPr>
                <w:color w:val="000000" w:themeColor="text1"/>
              </w:rPr>
            </w:rPrChange>
          </w:rPr>
          <w:t xml:space="preserve"> taxon classification, </w:t>
        </w:r>
      </w:ins>
      <w:commentRangeStart w:id="3798"/>
      <w:ins w:id="3799" w:author="Liliana Salvador" w:date="2022-02-23T19:56:00Z">
        <w:del w:id="3800" w:author="Ruijie Xu" w:date="2022-03-10T12:02:00Z">
          <w:r w:rsidR="00A9746D" w:rsidRPr="002B42A7" w:rsidDel="00F919BB">
            <w:rPr>
              <w:rFonts w:ascii="Times New Roman" w:hAnsi="Times New Roman" w:cs="Times New Roman"/>
              <w:color w:val="000000" w:themeColor="text1"/>
              <w:rPrChange w:id="3801" w:author="Ruijie Xu" w:date="2022-03-10T12:31:00Z">
                <w:rPr>
                  <w:color w:val="000000" w:themeColor="text1"/>
                </w:rPr>
              </w:rPrChange>
            </w:rPr>
            <w:delText>d</w:delText>
          </w:r>
        </w:del>
      </w:ins>
      <w:commentRangeEnd w:id="3798"/>
      <w:del w:id="3802" w:author="Ruijie Xu" w:date="2022-03-10T12:02:00Z">
        <w:r w:rsidR="00A9746D" w:rsidRPr="002B42A7" w:rsidDel="00F919BB">
          <w:rPr>
            <w:rStyle w:val="CommentReference"/>
            <w:rFonts w:ascii="Times New Roman" w:hAnsi="Times New Roman" w:cs="Times New Roman"/>
            <w:sz w:val="24"/>
            <w:szCs w:val="24"/>
            <w:rPrChange w:id="3803" w:author="Ruijie Xu" w:date="2022-03-10T12:31:00Z">
              <w:rPr>
                <w:rStyle w:val="CommentReference"/>
              </w:rPr>
            </w:rPrChange>
          </w:rPr>
          <w:commentReference w:id="3798"/>
        </w:r>
      </w:del>
      <w:ins w:id="3804" w:author="Ruijie Xu" w:date="2022-03-10T12:03:00Z">
        <w:r w:rsidR="00F919BB" w:rsidRPr="002B42A7">
          <w:rPr>
            <w:rFonts w:ascii="Times New Roman" w:hAnsi="Times New Roman" w:cs="Times New Roman"/>
            <w:color w:val="000000" w:themeColor="text1"/>
            <w:rPrChange w:id="3805" w:author="Ruijie Xu" w:date="2022-03-10T12:31:00Z">
              <w:rPr>
                <w:color w:val="000000" w:themeColor="text1"/>
              </w:rPr>
            </w:rPrChange>
          </w:rPr>
          <w:t>t</w:t>
        </w:r>
      </w:ins>
      <w:ins w:id="3806" w:author="Rajeev, Sree" w:date="2022-03-01T12:51:00Z">
        <w:del w:id="3807" w:author="Ruijie Xu" w:date="2022-03-10T12:03:00Z">
          <w:r w:rsidR="004B3E3F" w:rsidRPr="002B42A7" w:rsidDel="00F919BB">
            <w:rPr>
              <w:rFonts w:ascii="Times New Roman" w:hAnsi="Times New Roman" w:cs="Times New Roman"/>
              <w:color w:val="000000" w:themeColor="text1"/>
              <w:rPrChange w:id="3808" w:author="Ruijie Xu" w:date="2022-03-10T12:31:00Z">
                <w:rPr>
                  <w:color w:val="000000" w:themeColor="text1"/>
                </w:rPr>
              </w:rPrChange>
            </w:rPr>
            <w:delText>T</w:delText>
          </w:r>
        </w:del>
        <w:r w:rsidR="004B3E3F" w:rsidRPr="002B42A7">
          <w:rPr>
            <w:rFonts w:ascii="Times New Roman" w:hAnsi="Times New Roman" w:cs="Times New Roman"/>
            <w:color w:val="000000" w:themeColor="text1"/>
            <w:rPrChange w:id="3809" w:author="Ruijie Xu" w:date="2022-03-10T12:31:00Z">
              <w:rPr>
                <w:color w:val="000000" w:themeColor="text1"/>
              </w:rPr>
            </w:rPrChange>
          </w:rPr>
          <w:t xml:space="preserve">he </w:t>
        </w:r>
      </w:ins>
      <w:ins w:id="3810" w:author="Ruijie Xu" w:date="2022-02-02T12:20:00Z">
        <w:del w:id="3811" w:author="Rajeev, Sree" w:date="2022-03-01T12:51:00Z">
          <w:r w:rsidRPr="002B42A7" w:rsidDel="004B3E3F">
            <w:rPr>
              <w:rFonts w:ascii="Times New Roman" w:hAnsi="Times New Roman" w:cs="Times New Roman"/>
              <w:color w:val="000000" w:themeColor="text1"/>
              <w:rPrChange w:id="3812" w:author="Ruijie Xu" w:date="2022-03-10T12:31:00Z">
                <w:rPr>
                  <w:color w:val="000000" w:themeColor="text1"/>
                </w:rPr>
              </w:rPrChange>
            </w:rPr>
            <w:delText>Only</w:delText>
          </w:r>
        </w:del>
        <w:r w:rsidRPr="002B42A7">
          <w:rPr>
            <w:rFonts w:ascii="Times New Roman" w:hAnsi="Times New Roman" w:cs="Times New Roman"/>
            <w:color w:val="000000" w:themeColor="text1"/>
            <w:rPrChange w:id="3813" w:author="Ruijie Xu" w:date="2022-03-10T12:31:00Z">
              <w:rPr>
                <w:color w:val="000000" w:themeColor="text1"/>
              </w:rPr>
            </w:rPrChange>
          </w:rPr>
          <w:t>reads classified by CLARK and CLARK-s were</w:t>
        </w:r>
        <w:del w:id="3814" w:author="Rajeev, Sree" w:date="2022-03-01T12:51:00Z">
          <w:r w:rsidRPr="002B42A7" w:rsidDel="004B3E3F">
            <w:rPr>
              <w:rFonts w:ascii="Times New Roman" w:hAnsi="Times New Roman" w:cs="Times New Roman"/>
              <w:color w:val="000000" w:themeColor="text1"/>
              <w:rPrChange w:id="3815" w:author="Ruijie Xu" w:date="2022-03-10T12:31:00Z">
                <w:rPr>
                  <w:color w:val="000000" w:themeColor="text1"/>
                </w:rPr>
              </w:rPrChange>
            </w:rPr>
            <w:delText>found</w:delText>
          </w:r>
        </w:del>
        <w:r w:rsidRPr="002B42A7">
          <w:rPr>
            <w:rFonts w:ascii="Times New Roman" w:hAnsi="Times New Roman" w:cs="Times New Roman"/>
            <w:color w:val="000000" w:themeColor="text1"/>
            <w:rPrChange w:id="3816" w:author="Ruijie Xu" w:date="2022-03-10T12:31:00Z">
              <w:rPr>
                <w:color w:val="000000" w:themeColor="text1"/>
              </w:rPr>
            </w:rPrChange>
          </w:rPr>
          <w:t xml:space="preserve"> </w:t>
        </w:r>
      </w:ins>
      <w:ins w:id="3817" w:author="Ruijie Xu" w:date="2022-03-10T12:03:00Z">
        <w:r w:rsidR="00E26091" w:rsidRPr="002B42A7">
          <w:rPr>
            <w:rFonts w:ascii="Times New Roman" w:hAnsi="Times New Roman" w:cs="Times New Roman"/>
            <w:color w:val="000000" w:themeColor="text1"/>
            <w:rPrChange w:id="3818" w:author="Ruijie Xu" w:date="2022-03-10T12:31:00Z">
              <w:rPr>
                <w:color w:val="000000" w:themeColor="text1"/>
              </w:rPr>
            </w:rPrChange>
          </w:rPr>
          <w:t xml:space="preserve">found </w:t>
        </w:r>
      </w:ins>
      <w:ins w:id="3819" w:author="Liliana Salvador" w:date="2022-03-10T19:42:00Z">
        <w:r w:rsidR="002618C1">
          <w:rPr>
            <w:rFonts w:ascii="Times New Roman" w:hAnsi="Times New Roman" w:cs="Times New Roman"/>
            <w:color w:val="000000" w:themeColor="text1"/>
          </w:rPr>
          <w:t>with</w:t>
        </w:r>
        <w:del w:id="3820" w:author="Ruijie Xu" w:date="2022-03-16T16:24:00Z">
          <w:r w:rsidR="002618C1" w:rsidDel="001F58F5">
            <w:rPr>
              <w:rFonts w:ascii="Times New Roman" w:hAnsi="Times New Roman" w:cs="Times New Roman"/>
              <w:color w:val="000000" w:themeColor="text1"/>
            </w:rPr>
            <w:delText xml:space="preserve"> </w:delText>
          </w:r>
        </w:del>
        <w:del w:id="3821" w:author="Ruijie Xu" w:date="2022-03-11T12:18:00Z">
          <w:r w:rsidR="002618C1" w:rsidDel="00F61309">
            <w:rPr>
              <w:rFonts w:ascii="Times New Roman" w:hAnsi="Times New Roman" w:cs="Times New Roman"/>
              <w:color w:val="000000" w:themeColor="text1"/>
            </w:rPr>
            <w:delText>no</w:delText>
          </w:r>
        </w:del>
      </w:ins>
      <w:ins w:id="3822" w:author="Ruijie Xu" w:date="2022-03-11T12:18:00Z">
        <w:del w:id="3823" w:author="Liliana Salvador" w:date="2022-03-16T10:49:00Z">
          <w:r w:rsidR="00F61309" w:rsidDel="00D66A2E">
            <w:rPr>
              <w:rFonts w:ascii="Times New Roman" w:hAnsi="Times New Roman" w:cs="Times New Roman"/>
              <w:color w:val="000000" w:themeColor="text1"/>
            </w:rPr>
            <w:delText>t</w:delText>
          </w:r>
        </w:del>
      </w:ins>
      <w:ins w:id="3824" w:author="Liliana Salvador" w:date="2022-03-10T19:42:00Z">
        <w:r w:rsidR="002618C1">
          <w:rPr>
            <w:rFonts w:ascii="Times New Roman" w:hAnsi="Times New Roman" w:cs="Times New Roman"/>
            <w:color w:val="000000" w:themeColor="text1"/>
          </w:rPr>
          <w:t xml:space="preserve"> statistically </w:t>
        </w:r>
      </w:ins>
      <w:ins w:id="3825" w:author="Ruijie Xu" w:date="2022-02-02T12:20:00Z">
        <w:r w:rsidRPr="002B42A7">
          <w:rPr>
            <w:rFonts w:ascii="Times New Roman" w:hAnsi="Times New Roman" w:cs="Times New Roman"/>
            <w:color w:val="000000" w:themeColor="text1"/>
            <w:rPrChange w:id="3826" w:author="Ruijie Xu" w:date="2022-03-10T12:31:00Z">
              <w:rPr>
                <w:color w:val="000000" w:themeColor="text1"/>
              </w:rPr>
            </w:rPrChange>
          </w:rPr>
          <w:t>significant</w:t>
        </w:r>
        <w:del w:id="3827" w:author="Liliana Salvador" w:date="2022-03-10T19:42:00Z">
          <w:r w:rsidRPr="002B42A7" w:rsidDel="002618C1">
            <w:rPr>
              <w:rFonts w:ascii="Times New Roman" w:hAnsi="Times New Roman" w:cs="Times New Roman"/>
              <w:color w:val="000000" w:themeColor="text1"/>
              <w:rPrChange w:id="3828" w:author="Ruijie Xu" w:date="2022-03-10T12:31:00Z">
                <w:rPr>
                  <w:color w:val="000000" w:themeColor="text1"/>
                </w:rPr>
              </w:rPrChange>
            </w:rPr>
            <w:delText>ly</w:delText>
          </w:r>
        </w:del>
      </w:ins>
      <w:ins w:id="3829" w:author="Ruijie Xu" w:date="2022-03-16T16:22:00Z">
        <w:r w:rsidR="001F58F5">
          <w:rPr>
            <w:rFonts w:ascii="Times New Roman" w:hAnsi="Times New Roman" w:cs="Times New Roman"/>
            <w:color w:val="000000" w:themeColor="text1"/>
          </w:rPr>
          <w:t xml:space="preserve"> </w:t>
        </w:r>
        <w:del w:id="3830" w:author="Liliana Salvador" w:date="2022-03-16T20:46:00Z">
          <w:r w:rsidR="001F58F5" w:rsidDel="00C02F40">
            <w:rPr>
              <w:rFonts w:ascii="Times New Roman" w:hAnsi="Times New Roman" w:cs="Times New Roman"/>
              <w:color w:val="000000" w:themeColor="text1"/>
            </w:rPr>
            <w:delText xml:space="preserve">in </w:delText>
          </w:r>
        </w:del>
      </w:ins>
      <w:ins w:id="3831" w:author="Ruijie Xu" w:date="2022-02-02T12:20:00Z">
        <w:r w:rsidRPr="002B42A7">
          <w:rPr>
            <w:rFonts w:ascii="Times New Roman" w:hAnsi="Times New Roman" w:cs="Times New Roman"/>
            <w:color w:val="000000" w:themeColor="text1"/>
            <w:rPrChange w:id="3832" w:author="Ruijie Xu" w:date="2022-03-10T12:31:00Z">
              <w:rPr>
                <w:color w:val="000000" w:themeColor="text1"/>
              </w:rPr>
            </w:rPrChange>
          </w:rPr>
          <w:t>differen</w:t>
        </w:r>
      </w:ins>
      <w:ins w:id="3833" w:author="Liliana Salvador" w:date="2022-03-10T19:42:00Z">
        <w:r w:rsidR="002618C1">
          <w:rPr>
            <w:rFonts w:ascii="Times New Roman" w:hAnsi="Times New Roman" w:cs="Times New Roman"/>
            <w:color w:val="000000" w:themeColor="text1"/>
          </w:rPr>
          <w:t>ces</w:t>
        </w:r>
      </w:ins>
      <w:ins w:id="3834" w:author="Ruijie Xu" w:date="2022-02-02T12:20:00Z">
        <w:del w:id="3835" w:author="Liliana Salvador" w:date="2022-03-10T19:42:00Z">
          <w:r w:rsidRPr="002B42A7" w:rsidDel="002618C1">
            <w:rPr>
              <w:rFonts w:ascii="Times New Roman" w:hAnsi="Times New Roman" w:cs="Times New Roman"/>
              <w:color w:val="000000" w:themeColor="text1"/>
              <w:rPrChange w:id="3836" w:author="Ruijie Xu" w:date="2022-03-10T12:31:00Z">
                <w:rPr>
                  <w:color w:val="000000" w:themeColor="text1"/>
                </w:rPr>
              </w:rPrChange>
            </w:rPr>
            <w:delText>t</w:delText>
          </w:r>
        </w:del>
        <w:r w:rsidRPr="002B42A7">
          <w:rPr>
            <w:rFonts w:ascii="Times New Roman" w:hAnsi="Times New Roman" w:cs="Times New Roman"/>
            <w:color w:val="000000" w:themeColor="text1"/>
            <w:rPrChange w:id="3837" w:author="Ruijie Xu" w:date="2022-03-10T12:31:00Z">
              <w:rPr>
                <w:color w:val="000000" w:themeColor="text1"/>
              </w:rPr>
            </w:rPrChange>
          </w:rPr>
          <w:t xml:space="preserve"> in </w:t>
        </w:r>
      </w:ins>
      <w:ins w:id="3838" w:author="Ruijie Xu" w:date="2022-03-04T10:51:00Z">
        <w:r w:rsidR="00FB7A23" w:rsidRPr="002B42A7">
          <w:rPr>
            <w:rFonts w:ascii="Times New Roman" w:hAnsi="Times New Roman" w:cs="Times New Roman"/>
            <w:color w:val="000000" w:themeColor="text1"/>
            <w:rPrChange w:id="3839" w:author="Ruijie Xu" w:date="2022-03-10T12:31:00Z">
              <w:rPr>
                <w:color w:val="000000" w:themeColor="text1"/>
              </w:rPr>
            </w:rPrChange>
          </w:rPr>
          <w:t>b</w:t>
        </w:r>
      </w:ins>
      <w:ins w:id="3840" w:author="Ruijie Xu" w:date="2022-02-02T12:20:00Z">
        <w:r w:rsidRPr="002B42A7">
          <w:rPr>
            <w:rFonts w:ascii="Times New Roman" w:hAnsi="Times New Roman" w:cs="Times New Roman"/>
            <w:color w:val="000000" w:themeColor="text1"/>
            <w:rPrChange w:id="3841" w:author="Ruijie Xu" w:date="2022-03-10T12:31:00Z">
              <w:rPr>
                <w:color w:val="000000" w:themeColor="text1"/>
              </w:rPr>
            </w:rPrChange>
          </w:rPr>
          <w:t>acteria</w:t>
        </w:r>
      </w:ins>
      <w:ins w:id="3842" w:author="Rajeev, Sree" w:date="2022-03-01T12:52:00Z">
        <w:r w:rsidR="004B3E3F" w:rsidRPr="002B42A7">
          <w:rPr>
            <w:rFonts w:ascii="Times New Roman" w:hAnsi="Times New Roman" w:cs="Times New Roman"/>
            <w:color w:val="000000" w:themeColor="text1"/>
            <w:rPrChange w:id="3843" w:author="Ruijie Xu" w:date="2022-03-10T12:31:00Z">
              <w:rPr>
                <w:color w:val="000000" w:themeColor="text1"/>
              </w:rPr>
            </w:rPrChange>
          </w:rPr>
          <w:t>l composition</w:t>
        </w:r>
      </w:ins>
      <w:ins w:id="3844" w:author="Liliana Salvador" w:date="2022-03-08T19:06:00Z">
        <w:r w:rsidR="00041922" w:rsidRPr="002B42A7">
          <w:rPr>
            <w:rFonts w:ascii="Times New Roman" w:hAnsi="Times New Roman" w:cs="Times New Roman"/>
            <w:color w:val="000000" w:themeColor="text1"/>
            <w:rPrChange w:id="3845" w:author="Ruijie Xu" w:date="2022-03-10T12:31:00Z">
              <w:rPr>
                <w:color w:val="000000" w:themeColor="text1"/>
              </w:rPr>
            </w:rPrChange>
          </w:rPr>
          <w:t xml:space="preserve"> </w:t>
        </w:r>
        <w:del w:id="3846" w:author="Ruijie Xu" w:date="2022-03-16T16:24:00Z">
          <w:r w:rsidR="00041922" w:rsidRPr="002B42A7" w:rsidDel="001F58F5">
            <w:rPr>
              <w:rFonts w:ascii="Times New Roman" w:hAnsi="Times New Roman" w:cs="Times New Roman"/>
              <w:color w:val="000000" w:themeColor="text1"/>
              <w:rPrChange w:id="3847" w:author="Ruijie Xu" w:date="2022-03-10T12:31:00Z">
                <w:rPr>
                  <w:color w:val="000000" w:themeColor="text1"/>
                </w:rPr>
              </w:rPrChange>
            </w:rPr>
            <w:delText>when</w:delText>
          </w:r>
        </w:del>
      </w:ins>
      <w:ins w:id="3848" w:author="Rajeev, Sree" w:date="2022-03-01T12:52:00Z">
        <w:del w:id="3849" w:author="Ruijie Xu" w:date="2022-03-16T16:24:00Z">
          <w:r w:rsidR="004B3E3F" w:rsidRPr="002B42A7" w:rsidDel="001F58F5">
            <w:rPr>
              <w:rFonts w:ascii="Times New Roman" w:hAnsi="Times New Roman" w:cs="Times New Roman"/>
              <w:color w:val="000000" w:themeColor="text1"/>
              <w:rPrChange w:id="3850" w:author="Ruijie Xu" w:date="2022-03-10T12:31:00Z">
                <w:rPr>
                  <w:color w:val="000000" w:themeColor="text1"/>
                </w:rPr>
              </w:rPrChange>
            </w:rPr>
            <w:delText xml:space="preserve">. </w:delText>
          </w:r>
        </w:del>
      </w:ins>
      <w:ins w:id="3851" w:author="Liliana Salvador" w:date="2022-03-08T19:06:00Z">
        <w:del w:id="3852" w:author="Ruijie Xu" w:date="2022-03-16T16:24:00Z">
          <w:r w:rsidR="00041922" w:rsidRPr="002B42A7" w:rsidDel="001F58F5">
            <w:rPr>
              <w:rFonts w:ascii="Times New Roman" w:hAnsi="Times New Roman" w:cs="Times New Roman"/>
              <w:color w:val="000000" w:themeColor="text1"/>
              <w:rPrChange w:id="3853" w:author="Ruijie Xu" w:date="2022-03-10T12:31:00Z">
                <w:rPr>
                  <w:color w:val="000000" w:themeColor="text1"/>
                </w:rPr>
              </w:rPrChange>
            </w:rPr>
            <w:delText>compared</w:delText>
          </w:r>
        </w:del>
        <w:del w:id="3854" w:author="Ruijie Xu" w:date="2022-03-10T12:04:00Z">
          <w:r w:rsidR="00041922" w:rsidRPr="002B42A7" w:rsidDel="004D3EB1">
            <w:rPr>
              <w:rFonts w:ascii="Times New Roman" w:hAnsi="Times New Roman" w:cs="Times New Roman"/>
              <w:color w:val="000000" w:themeColor="text1"/>
              <w:rPrChange w:id="3855" w:author="Ruijie Xu" w:date="2022-03-10T12:31:00Z">
                <w:rPr>
                  <w:color w:val="000000" w:themeColor="text1"/>
                </w:rPr>
              </w:rPrChange>
            </w:rPr>
            <w:delText xml:space="preserve"> </w:delText>
          </w:r>
        </w:del>
        <w:r w:rsidR="00041922" w:rsidRPr="002B42A7">
          <w:rPr>
            <w:rFonts w:ascii="Times New Roman" w:hAnsi="Times New Roman" w:cs="Times New Roman"/>
            <w:color w:val="000000" w:themeColor="text1"/>
            <w:rPrChange w:id="3856" w:author="Ruijie Xu" w:date="2022-03-10T12:31:00Z">
              <w:rPr>
                <w:color w:val="000000" w:themeColor="text1"/>
              </w:rPr>
            </w:rPrChange>
          </w:rPr>
          <w:t>with</w:t>
        </w:r>
      </w:ins>
      <w:ins w:id="3857" w:author="Ruijie Xu" w:date="2022-03-16T16:24:00Z">
        <w:r w:rsidR="001F58F5">
          <w:rPr>
            <w:rFonts w:ascii="Times New Roman" w:hAnsi="Times New Roman" w:cs="Times New Roman"/>
            <w:color w:val="000000" w:themeColor="text1"/>
          </w:rPr>
          <w:t xml:space="preserve"> most</w:t>
        </w:r>
      </w:ins>
      <w:ins w:id="3858" w:author="Liliana Salvador" w:date="2022-03-08T19:06:00Z">
        <w:r w:rsidR="00041922" w:rsidRPr="002B42A7">
          <w:rPr>
            <w:rFonts w:ascii="Times New Roman" w:hAnsi="Times New Roman" w:cs="Times New Roman"/>
            <w:color w:val="000000" w:themeColor="text1"/>
            <w:rPrChange w:id="3859" w:author="Ruijie Xu" w:date="2022-03-10T12:31:00Z">
              <w:rPr>
                <w:color w:val="000000" w:themeColor="text1"/>
              </w:rPr>
            </w:rPrChange>
          </w:rPr>
          <w:t xml:space="preserve"> </w:t>
        </w:r>
      </w:ins>
      <w:ins w:id="3860" w:author="Ruijie Xu" w:date="2022-03-10T12:04:00Z">
        <w:r w:rsidR="004D3EB1" w:rsidRPr="002B42A7">
          <w:rPr>
            <w:rFonts w:ascii="Times New Roman" w:hAnsi="Times New Roman" w:cs="Times New Roman"/>
            <w:color w:val="000000" w:themeColor="text1"/>
            <w:rPrChange w:id="3861" w:author="Ruijie Xu" w:date="2022-03-10T12:31:00Z">
              <w:rPr>
                <w:color w:val="000000" w:themeColor="text1"/>
              </w:rPr>
            </w:rPrChange>
          </w:rPr>
          <w:t>o</w:t>
        </w:r>
      </w:ins>
      <w:ins w:id="3862" w:author="Ruijie Xu" w:date="2022-02-02T12:20:00Z">
        <w:r w:rsidRPr="002B42A7">
          <w:rPr>
            <w:rFonts w:ascii="Times New Roman" w:hAnsi="Times New Roman" w:cs="Times New Roman"/>
            <w:color w:val="000000" w:themeColor="text1"/>
            <w:rPrChange w:id="3863" w:author="Ruijie Xu" w:date="2022-03-10T12:31:00Z">
              <w:rPr>
                <w:color w:val="000000" w:themeColor="text1"/>
              </w:rPr>
            </w:rPrChange>
          </w:rPr>
          <w:t>ther software</w:t>
        </w:r>
      </w:ins>
      <w:ins w:id="3864" w:author="Ruijie Xu" w:date="2022-03-04T10:54:00Z">
        <w:r w:rsidR="00806E9E" w:rsidRPr="002B42A7">
          <w:rPr>
            <w:rFonts w:ascii="Times New Roman" w:hAnsi="Times New Roman" w:cs="Times New Roman"/>
            <w:color w:val="000000" w:themeColor="text1"/>
            <w:rPrChange w:id="3865" w:author="Ruijie Xu" w:date="2022-03-10T12:31:00Z">
              <w:rPr>
                <w:color w:val="000000" w:themeColor="text1"/>
              </w:rPr>
            </w:rPrChange>
          </w:rPr>
          <w:t xml:space="preserve"> </w:t>
        </w:r>
      </w:ins>
      <w:ins w:id="3866" w:author="Ruijie Xu" w:date="2022-03-04T13:38:00Z">
        <w:r w:rsidR="00582429" w:rsidRPr="002B42A7">
          <w:rPr>
            <w:rFonts w:ascii="Times New Roman" w:hAnsi="Times New Roman" w:cs="Times New Roman"/>
            <w:color w:val="000000" w:themeColor="text1"/>
            <w:rPrChange w:id="3867" w:author="Ruijie Xu" w:date="2022-03-10T12:31:00Z">
              <w:rPr>
                <w:color w:val="000000" w:themeColor="text1"/>
              </w:rPr>
            </w:rPrChange>
          </w:rPr>
          <w:t>in</w:t>
        </w:r>
      </w:ins>
      <w:ins w:id="3868" w:author="Ruijie Xu" w:date="2022-03-04T13:39:00Z">
        <w:r w:rsidR="00582429" w:rsidRPr="002B42A7">
          <w:rPr>
            <w:rFonts w:ascii="Times New Roman" w:hAnsi="Times New Roman" w:cs="Times New Roman"/>
            <w:color w:val="000000" w:themeColor="text1"/>
            <w:rPrChange w:id="3869" w:author="Ruijie Xu" w:date="2022-03-10T12:31:00Z">
              <w:rPr>
                <w:color w:val="000000" w:themeColor="text1"/>
              </w:rPr>
            </w:rPrChange>
          </w:rPr>
          <w:t>cluded in this study</w:t>
        </w:r>
      </w:ins>
      <w:ins w:id="3870" w:author="Ruijie Xu" w:date="2022-03-10T12:02:00Z">
        <w:r w:rsidR="00F919BB" w:rsidRPr="002B42A7">
          <w:rPr>
            <w:rFonts w:ascii="Times New Roman" w:hAnsi="Times New Roman" w:cs="Times New Roman"/>
            <w:color w:val="000000" w:themeColor="text1"/>
            <w:rPrChange w:id="3871" w:author="Ruijie Xu" w:date="2022-03-10T12:31:00Z">
              <w:rPr>
                <w:color w:val="000000" w:themeColor="text1"/>
              </w:rPr>
            </w:rPrChange>
          </w:rPr>
          <w:t xml:space="preserve"> (Figure 1f</w:t>
        </w:r>
      </w:ins>
      <w:ins w:id="3872" w:author="Ruijie Xu" w:date="2022-03-10T12:03:00Z">
        <w:r w:rsidR="00EB4612" w:rsidRPr="002B42A7">
          <w:rPr>
            <w:rFonts w:ascii="Times New Roman" w:hAnsi="Times New Roman" w:cs="Times New Roman"/>
            <w:color w:val="000000" w:themeColor="text1"/>
            <w:rPrChange w:id="3873" w:author="Ruijie Xu" w:date="2022-03-10T12:31:00Z">
              <w:rPr>
                <w:color w:val="000000" w:themeColor="text1"/>
              </w:rPr>
            </w:rPrChange>
          </w:rPr>
          <w:t>, Table SII.3</w:t>
        </w:r>
      </w:ins>
      <w:ins w:id="3874" w:author="Ruijie Xu" w:date="2022-03-10T12:02:00Z">
        <w:r w:rsidR="00F919BB" w:rsidRPr="002B42A7">
          <w:rPr>
            <w:rFonts w:ascii="Times New Roman" w:hAnsi="Times New Roman" w:cs="Times New Roman"/>
            <w:color w:val="000000" w:themeColor="text1"/>
            <w:rPrChange w:id="3875" w:author="Ruijie Xu" w:date="2022-03-10T12:31:00Z">
              <w:rPr>
                <w:color w:val="000000" w:themeColor="text1"/>
              </w:rPr>
            </w:rPrChange>
          </w:rPr>
          <w:t>)</w:t>
        </w:r>
      </w:ins>
      <w:ins w:id="3876" w:author="Ruijie Xu" w:date="2022-03-10T12:04:00Z">
        <w:r w:rsidR="004D3EB1" w:rsidRPr="002B42A7">
          <w:rPr>
            <w:rFonts w:ascii="Times New Roman" w:hAnsi="Times New Roman" w:cs="Times New Roman"/>
            <w:color w:val="000000" w:themeColor="text1"/>
            <w:rPrChange w:id="3877" w:author="Ruijie Xu" w:date="2022-03-10T12:31:00Z">
              <w:rPr>
                <w:color w:val="000000" w:themeColor="text1"/>
              </w:rPr>
            </w:rPrChange>
          </w:rPr>
          <w:t xml:space="preserve">. Only the </w:t>
        </w:r>
      </w:ins>
      <w:ins w:id="3878" w:author="Liliana Salvador" w:date="2022-03-08T19:07:00Z">
        <w:del w:id="3879" w:author="Ruijie Xu" w:date="2022-03-10T12:04:00Z">
          <w:r w:rsidR="006B0B32" w:rsidRPr="002B42A7" w:rsidDel="004D3EB1">
            <w:rPr>
              <w:rFonts w:ascii="Times New Roman" w:hAnsi="Times New Roman" w:cs="Times New Roman"/>
              <w:color w:val="000000" w:themeColor="text1"/>
              <w:rPrChange w:id="3880" w:author="Ruijie Xu" w:date="2022-03-10T12:31:00Z">
                <w:rPr>
                  <w:color w:val="000000" w:themeColor="text1"/>
                </w:rPr>
              </w:rPrChange>
            </w:rPr>
            <w:delText>Regarding ,</w:delText>
          </w:r>
        </w:del>
      </w:ins>
      <w:ins w:id="3881" w:author="Ruijie Xu" w:date="2022-03-04T10:54:00Z">
        <w:r w:rsidR="00806E9E" w:rsidRPr="002B42A7">
          <w:rPr>
            <w:rFonts w:ascii="Times New Roman" w:hAnsi="Times New Roman" w:cs="Times New Roman"/>
            <w:color w:val="000000" w:themeColor="text1"/>
            <w:rPrChange w:id="3882" w:author="Ruijie Xu" w:date="2022-03-10T12:31:00Z">
              <w:rPr>
                <w:color w:val="000000" w:themeColor="text1"/>
              </w:rPr>
            </w:rPrChange>
          </w:rPr>
          <w:t>classifi</w:t>
        </w:r>
      </w:ins>
      <w:ins w:id="3883" w:author="Liliana Salvador" w:date="2022-03-08T19:08:00Z">
        <w:r w:rsidR="006B0B32" w:rsidRPr="002B42A7">
          <w:rPr>
            <w:rFonts w:ascii="Times New Roman" w:hAnsi="Times New Roman" w:cs="Times New Roman"/>
            <w:color w:val="000000" w:themeColor="text1"/>
            <w:rPrChange w:id="3884" w:author="Ruijie Xu" w:date="2022-03-10T12:31:00Z">
              <w:rPr>
                <w:color w:val="000000" w:themeColor="text1"/>
              </w:rPr>
            </w:rPrChange>
          </w:rPr>
          <w:t>cations</w:t>
        </w:r>
        <w:del w:id="3885" w:author="Ruijie Xu" w:date="2022-03-10T12:04:00Z">
          <w:r w:rsidR="006B0B32" w:rsidRPr="002B42A7" w:rsidDel="004D3EB1">
            <w:rPr>
              <w:rFonts w:ascii="Times New Roman" w:hAnsi="Times New Roman" w:cs="Times New Roman"/>
              <w:color w:val="000000" w:themeColor="text1"/>
              <w:rPrChange w:id="3886" w:author="Ruijie Xu" w:date="2022-03-10T12:31:00Z">
                <w:rPr>
                  <w:color w:val="000000" w:themeColor="text1"/>
                </w:rPr>
              </w:rPrChange>
            </w:rPr>
            <w:delText xml:space="preserve"> </w:delText>
          </w:r>
        </w:del>
      </w:ins>
      <w:ins w:id="3887" w:author="Ruijie Xu" w:date="2022-03-04T10:54:00Z">
        <w:del w:id="3888" w:author="Liliana Salvador" w:date="2022-03-08T19:08:00Z">
          <w:r w:rsidR="00806E9E" w:rsidRPr="002B42A7" w:rsidDel="006B0B32">
            <w:rPr>
              <w:rFonts w:ascii="Times New Roman" w:hAnsi="Times New Roman" w:cs="Times New Roman"/>
              <w:color w:val="000000" w:themeColor="text1"/>
              <w:rPrChange w:id="3889" w:author="Ruijie Xu" w:date="2022-03-10T12:31:00Z">
                <w:rPr>
                  <w:color w:val="000000" w:themeColor="text1"/>
                </w:rPr>
              </w:rPrChange>
            </w:rPr>
            <w:delText>ed</w:delText>
          </w:r>
        </w:del>
        <w:r w:rsidR="00806E9E" w:rsidRPr="002B42A7">
          <w:rPr>
            <w:rFonts w:ascii="Times New Roman" w:hAnsi="Times New Roman" w:cs="Times New Roman"/>
            <w:color w:val="000000" w:themeColor="text1"/>
            <w:rPrChange w:id="3890" w:author="Ruijie Xu" w:date="2022-03-10T12:31:00Z">
              <w:rPr>
                <w:color w:val="000000" w:themeColor="text1"/>
              </w:rPr>
            </w:rPrChange>
          </w:rPr>
          <w:t xml:space="preserve"> by </w:t>
        </w:r>
      </w:ins>
      <w:ins w:id="3891" w:author="Ruijie Xu" w:date="2022-02-02T12:20:00Z">
        <w:r w:rsidRPr="002B42A7">
          <w:rPr>
            <w:rFonts w:ascii="Times New Roman" w:hAnsi="Times New Roman" w:cs="Times New Roman"/>
            <w:color w:val="000000" w:themeColor="text1"/>
            <w:rPrChange w:id="3892" w:author="Ruijie Xu" w:date="2022-03-10T12:31:00Z">
              <w:rPr>
                <w:color w:val="000000" w:themeColor="text1"/>
              </w:rPr>
            </w:rPrChange>
          </w:rPr>
          <w:t>Metaphlan3 and Kaiju</w:t>
        </w:r>
      </w:ins>
      <w:ins w:id="3893" w:author="Ruijie Xu" w:date="2022-03-04T10:54:00Z">
        <w:r w:rsidR="00806E9E" w:rsidRPr="002B42A7">
          <w:rPr>
            <w:rFonts w:ascii="Times New Roman" w:hAnsi="Times New Roman" w:cs="Times New Roman"/>
            <w:color w:val="000000" w:themeColor="text1"/>
            <w:rPrChange w:id="3894" w:author="Ruijie Xu" w:date="2022-03-10T12:31:00Z">
              <w:rPr>
                <w:color w:val="000000" w:themeColor="text1"/>
              </w:rPr>
            </w:rPrChange>
          </w:rPr>
          <w:t xml:space="preserve"> were </w:t>
        </w:r>
        <w:del w:id="3895" w:author="Liliana Salvador" w:date="2022-03-08T19:08:00Z">
          <w:r w:rsidR="00806E9E" w:rsidRPr="002B42A7" w:rsidDel="006B0B32">
            <w:rPr>
              <w:rFonts w:ascii="Times New Roman" w:hAnsi="Times New Roman" w:cs="Times New Roman"/>
              <w:color w:val="000000" w:themeColor="text1"/>
              <w:rPrChange w:id="3896" w:author="Ruijie Xu" w:date="2022-03-10T12:31:00Z">
                <w:rPr>
                  <w:color w:val="000000" w:themeColor="text1"/>
                </w:rPr>
              </w:rPrChange>
            </w:rPr>
            <w:delText xml:space="preserve">exceptions </w:delText>
          </w:r>
        </w:del>
        <w:r w:rsidR="00806E9E" w:rsidRPr="002B42A7">
          <w:rPr>
            <w:rFonts w:ascii="Times New Roman" w:hAnsi="Times New Roman" w:cs="Times New Roman"/>
            <w:color w:val="000000" w:themeColor="text1"/>
            <w:rPrChange w:id="3897" w:author="Ruijie Xu" w:date="2022-03-10T12:31:00Z">
              <w:rPr>
                <w:color w:val="000000" w:themeColor="text1"/>
              </w:rPr>
            </w:rPrChange>
          </w:rPr>
          <w:t xml:space="preserve">found similar with </w:t>
        </w:r>
      </w:ins>
      <w:ins w:id="3898" w:author="Ruijie Xu" w:date="2022-03-10T12:04:00Z">
        <w:r w:rsidR="00001B51" w:rsidRPr="002B42A7">
          <w:rPr>
            <w:rFonts w:ascii="Times New Roman" w:hAnsi="Times New Roman" w:cs="Times New Roman"/>
            <w:color w:val="000000" w:themeColor="text1"/>
            <w:rPrChange w:id="3899" w:author="Ruijie Xu" w:date="2022-03-10T12:31:00Z">
              <w:rPr>
                <w:color w:val="000000" w:themeColor="text1"/>
              </w:rPr>
            </w:rPrChange>
          </w:rPr>
          <w:t xml:space="preserve">that </w:t>
        </w:r>
      </w:ins>
      <w:ins w:id="3900" w:author="Ruijie Xu" w:date="2022-03-11T12:18:00Z">
        <w:r w:rsidR="00F61309" w:rsidRPr="00F61309">
          <w:rPr>
            <w:rFonts w:ascii="Times New Roman" w:hAnsi="Times New Roman" w:cs="Times New Roman"/>
            <w:color w:val="000000" w:themeColor="text1"/>
          </w:rPr>
          <w:t>classified</w:t>
        </w:r>
      </w:ins>
      <w:ins w:id="3901" w:author="Liliana Salvador" w:date="2022-03-08T19:08:00Z">
        <w:del w:id="3902" w:author="Ruijie Xu" w:date="2022-03-10T12:04:00Z">
          <w:r w:rsidR="006B0B32" w:rsidRPr="002B42A7" w:rsidDel="00001B51">
            <w:rPr>
              <w:rFonts w:ascii="Times New Roman" w:hAnsi="Times New Roman" w:cs="Times New Roman"/>
              <w:color w:val="000000" w:themeColor="text1"/>
              <w:rPrChange w:id="3903" w:author="Ruijie Xu" w:date="2022-03-10T12:31:00Z">
                <w:rPr>
                  <w:color w:val="000000" w:themeColor="text1"/>
                </w:rPr>
              </w:rPrChange>
            </w:rPr>
            <w:delText>the ones</w:delText>
          </w:r>
        </w:del>
        <w:r w:rsidR="006B0B32" w:rsidRPr="002B42A7">
          <w:rPr>
            <w:rFonts w:ascii="Times New Roman" w:hAnsi="Times New Roman" w:cs="Times New Roman"/>
            <w:color w:val="000000" w:themeColor="text1"/>
            <w:rPrChange w:id="3904" w:author="Ruijie Xu" w:date="2022-03-10T12:31:00Z">
              <w:rPr>
                <w:color w:val="000000" w:themeColor="text1"/>
              </w:rPr>
            </w:rPrChange>
          </w:rPr>
          <w:t xml:space="preserve"> by </w:t>
        </w:r>
      </w:ins>
      <w:ins w:id="3905" w:author="Ruijie Xu" w:date="2022-03-04T10:54:00Z">
        <w:r w:rsidR="00806E9E" w:rsidRPr="002B42A7">
          <w:rPr>
            <w:rFonts w:ascii="Times New Roman" w:hAnsi="Times New Roman" w:cs="Times New Roman"/>
            <w:color w:val="000000" w:themeColor="text1"/>
            <w:rPrChange w:id="3906" w:author="Ruijie Xu" w:date="2022-03-10T12:31:00Z">
              <w:rPr>
                <w:color w:val="000000" w:themeColor="text1"/>
              </w:rPr>
            </w:rPrChange>
          </w:rPr>
          <w:t xml:space="preserve">CLARK and CLARK’s </w:t>
        </w:r>
        <w:del w:id="3907" w:author="Liliana Salvador" w:date="2022-03-08T19:08:00Z">
          <w:r w:rsidR="00806E9E" w:rsidRPr="002B42A7" w:rsidDel="006B0B32">
            <w:rPr>
              <w:rFonts w:ascii="Times New Roman" w:hAnsi="Times New Roman" w:cs="Times New Roman"/>
              <w:color w:val="000000" w:themeColor="text1"/>
              <w:rPrChange w:id="3908" w:author="Ruijie Xu" w:date="2022-03-10T12:31:00Z">
                <w:rPr>
                  <w:color w:val="000000" w:themeColor="text1"/>
                </w:rPr>
              </w:rPrChange>
            </w:rPr>
            <w:delText>bacterial classifi</w:delText>
          </w:r>
        </w:del>
      </w:ins>
      <w:ins w:id="3909" w:author="Ruijie Xu" w:date="2022-03-04T10:55:00Z">
        <w:del w:id="3910" w:author="Liliana Salvador" w:date="2022-03-08T19:08:00Z">
          <w:r w:rsidR="00806E9E" w:rsidRPr="002B42A7" w:rsidDel="006B0B32">
            <w:rPr>
              <w:rFonts w:ascii="Times New Roman" w:hAnsi="Times New Roman" w:cs="Times New Roman"/>
              <w:color w:val="000000" w:themeColor="text1"/>
              <w:rPrChange w:id="3911" w:author="Ruijie Xu" w:date="2022-03-10T12:31:00Z">
                <w:rPr>
                  <w:color w:val="000000" w:themeColor="text1"/>
                </w:rPr>
              </w:rPrChange>
            </w:rPr>
            <w:delText>c</w:delText>
          </w:r>
        </w:del>
      </w:ins>
      <w:ins w:id="3912" w:author="Ruijie Xu" w:date="2022-03-04T10:54:00Z">
        <w:del w:id="3913" w:author="Liliana Salvador" w:date="2022-03-08T19:08:00Z">
          <w:r w:rsidR="00806E9E" w:rsidRPr="002B42A7" w:rsidDel="006B0B32">
            <w:rPr>
              <w:rFonts w:ascii="Times New Roman" w:hAnsi="Times New Roman" w:cs="Times New Roman"/>
              <w:color w:val="000000" w:themeColor="text1"/>
              <w:rPrChange w:id="3914" w:author="Ruijie Xu" w:date="2022-03-10T12:31:00Z">
                <w:rPr>
                  <w:color w:val="000000" w:themeColor="text1"/>
                </w:rPr>
              </w:rPrChange>
            </w:rPr>
            <w:delText>ation</w:delText>
          </w:r>
        </w:del>
      </w:ins>
      <w:ins w:id="3915" w:author="Ruijie Xu" w:date="2022-03-04T10:53:00Z">
        <w:del w:id="3916" w:author="Liliana Salvador" w:date="2022-03-08T19:08:00Z">
          <w:r w:rsidR="00806E9E" w:rsidRPr="002B42A7" w:rsidDel="006B0B32">
            <w:rPr>
              <w:rFonts w:ascii="Times New Roman" w:hAnsi="Times New Roman" w:cs="Times New Roman"/>
              <w:color w:val="000000" w:themeColor="text1"/>
              <w:rPrChange w:id="3917" w:author="Ruijie Xu" w:date="2022-03-10T12:31:00Z">
                <w:rPr>
                  <w:color w:val="000000" w:themeColor="text1"/>
                </w:rPr>
              </w:rPrChange>
            </w:rPr>
            <w:delText xml:space="preserve"> </w:delText>
          </w:r>
        </w:del>
      </w:ins>
      <w:ins w:id="3918" w:author="Ruijie Xu" w:date="2022-02-03T12:11:00Z">
        <w:r w:rsidR="002E6F22" w:rsidRPr="002B42A7">
          <w:rPr>
            <w:rFonts w:ascii="Times New Roman" w:hAnsi="Times New Roman" w:cs="Times New Roman"/>
            <w:color w:val="000000" w:themeColor="text1"/>
            <w:rPrChange w:id="3919" w:author="Ruijie Xu" w:date="2022-03-10T12:31:00Z">
              <w:rPr>
                <w:color w:val="000000" w:themeColor="text1"/>
              </w:rPr>
            </w:rPrChange>
          </w:rPr>
          <w:t>(Table SII.3)</w:t>
        </w:r>
      </w:ins>
      <w:ins w:id="3920" w:author="Ruijie Xu" w:date="2022-02-02T12:20:00Z">
        <w:r w:rsidRPr="002B42A7">
          <w:rPr>
            <w:rFonts w:ascii="Times New Roman" w:hAnsi="Times New Roman" w:cs="Times New Roman"/>
            <w:color w:val="000000" w:themeColor="text1"/>
            <w:rPrChange w:id="3921" w:author="Ruijie Xu" w:date="2022-03-10T12:31:00Z">
              <w:rPr>
                <w:color w:val="000000" w:themeColor="text1"/>
              </w:rPr>
            </w:rPrChange>
          </w:rPr>
          <w:t xml:space="preserve">. The </w:t>
        </w:r>
        <w:del w:id="3922" w:author="Rajeev, Sree" w:date="2022-03-03T11:02:00Z">
          <w:r w:rsidRPr="002B42A7" w:rsidDel="00B95BF0">
            <w:rPr>
              <w:rFonts w:ascii="Times New Roman" w:hAnsi="Times New Roman" w:cs="Times New Roman"/>
              <w:color w:val="000000" w:themeColor="text1"/>
              <w:rPrChange w:id="3923" w:author="Ruijie Xu" w:date="2022-03-10T12:31:00Z">
                <w:rPr>
                  <w:color w:val="000000" w:themeColor="text1"/>
                </w:rPr>
              </w:rPrChange>
            </w:rPr>
            <w:delText xml:space="preserve">classifications of </w:delText>
          </w:r>
        </w:del>
      </w:ins>
      <w:ins w:id="3924" w:author="Ruijie Xu" w:date="2022-02-27T11:32:00Z">
        <w:r w:rsidR="00FE3C3A" w:rsidRPr="002B42A7">
          <w:rPr>
            <w:rFonts w:ascii="Times New Roman" w:hAnsi="Times New Roman" w:cs="Times New Roman"/>
            <w:color w:val="000000" w:themeColor="text1"/>
            <w:rPrChange w:id="3925" w:author="Ruijie Xu" w:date="2022-03-10T12:31:00Z">
              <w:rPr>
                <w:color w:val="000000" w:themeColor="text1"/>
              </w:rPr>
            </w:rPrChange>
          </w:rPr>
          <w:t>reads classified into Viruses</w:t>
        </w:r>
      </w:ins>
      <w:ins w:id="3926" w:author="Ruijie Xu" w:date="2022-02-02T12:20:00Z">
        <w:r w:rsidRPr="002B42A7">
          <w:rPr>
            <w:rFonts w:ascii="Times New Roman" w:hAnsi="Times New Roman" w:cs="Times New Roman"/>
            <w:color w:val="000000" w:themeColor="text1"/>
            <w:rPrChange w:id="3927" w:author="Ruijie Xu" w:date="2022-03-10T12:31:00Z">
              <w:rPr>
                <w:color w:val="000000" w:themeColor="text1"/>
              </w:rPr>
            </w:rPrChange>
          </w:rPr>
          <w:t xml:space="preserve"> by different software, on the other hand, were divided into two groups</w:t>
        </w:r>
      </w:ins>
      <w:ins w:id="3928" w:author="Ruijie Xu" w:date="2022-02-27T11:33:00Z">
        <w:r w:rsidR="00FE3C3A" w:rsidRPr="002B42A7">
          <w:rPr>
            <w:rFonts w:ascii="Times New Roman" w:hAnsi="Times New Roman" w:cs="Times New Roman"/>
            <w:color w:val="000000" w:themeColor="text1"/>
            <w:rPrChange w:id="3929" w:author="Ruijie Xu" w:date="2022-03-10T12:31:00Z">
              <w:rPr>
                <w:color w:val="000000" w:themeColor="text1"/>
              </w:rPr>
            </w:rPrChange>
          </w:rPr>
          <w:t>. The first</w:t>
        </w:r>
      </w:ins>
      <w:ins w:id="3930" w:author="Ruijie Xu" w:date="2022-02-02T12:20:00Z">
        <w:r w:rsidRPr="002B42A7">
          <w:rPr>
            <w:rFonts w:ascii="Times New Roman" w:hAnsi="Times New Roman" w:cs="Times New Roman"/>
            <w:color w:val="000000" w:themeColor="text1"/>
            <w:rPrChange w:id="3931" w:author="Ruijie Xu" w:date="2022-03-10T12:31:00Z">
              <w:rPr>
                <w:color w:val="000000" w:themeColor="text1"/>
              </w:rPr>
            </w:rPrChange>
          </w:rPr>
          <w:t xml:space="preserve"> group </w:t>
        </w:r>
      </w:ins>
      <w:ins w:id="3932" w:author="Ruijie Xu" w:date="2022-02-27T11:33:00Z">
        <w:r w:rsidR="00FE3C3A" w:rsidRPr="002B42A7">
          <w:rPr>
            <w:rFonts w:ascii="Times New Roman" w:hAnsi="Times New Roman" w:cs="Times New Roman"/>
            <w:color w:val="000000" w:themeColor="text1"/>
            <w:rPrChange w:id="3933" w:author="Ruijie Xu" w:date="2022-03-10T12:31:00Z">
              <w:rPr>
                <w:color w:val="000000" w:themeColor="text1"/>
              </w:rPr>
            </w:rPrChange>
          </w:rPr>
          <w:t>include</w:t>
        </w:r>
      </w:ins>
      <w:ins w:id="3934" w:author="Liliana Salvador" w:date="2022-03-16T10:50:00Z">
        <w:r w:rsidR="00D66A2E">
          <w:rPr>
            <w:rFonts w:ascii="Times New Roman" w:hAnsi="Times New Roman" w:cs="Times New Roman"/>
            <w:color w:val="000000" w:themeColor="text1"/>
          </w:rPr>
          <w:t>d</w:t>
        </w:r>
      </w:ins>
      <w:ins w:id="3935" w:author="Ruijie Xu" w:date="2022-02-27T11:33:00Z">
        <w:del w:id="3936" w:author="Liliana Salvador" w:date="2022-03-16T10:50:00Z">
          <w:r w:rsidR="00FE3C3A" w:rsidRPr="002B42A7" w:rsidDel="00D66A2E">
            <w:rPr>
              <w:rFonts w:ascii="Times New Roman" w:hAnsi="Times New Roman" w:cs="Times New Roman"/>
              <w:color w:val="000000" w:themeColor="text1"/>
              <w:rPrChange w:id="3937" w:author="Ruijie Xu" w:date="2022-03-10T12:31:00Z">
                <w:rPr>
                  <w:color w:val="000000" w:themeColor="text1"/>
                </w:rPr>
              </w:rPrChange>
            </w:rPr>
            <w:delText>s</w:delText>
          </w:r>
        </w:del>
        <w:r w:rsidR="00FE3C3A" w:rsidRPr="002B42A7">
          <w:rPr>
            <w:rFonts w:ascii="Times New Roman" w:hAnsi="Times New Roman" w:cs="Times New Roman"/>
            <w:color w:val="000000" w:themeColor="text1"/>
            <w:rPrChange w:id="3938" w:author="Ruijie Xu" w:date="2022-03-10T12:31:00Z">
              <w:rPr>
                <w:color w:val="000000" w:themeColor="text1"/>
              </w:rPr>
            </w:rPrChange>
          </w:rPr>
          <w:t xml:space="preserve"> the classifications of BLASTN, CLARK, CLARK-s, Metaphlan3, and Kaiju</w:t>
        </w:r>
      </w:ins>
      <w:ins w:id="3939" w:author="Ruijie Xu" w:date="2022-02-27T11:34:00Z">
        <w:r w:rsidR="00FE3C3A" w:rsidRPr="002B42A7">
          <w:rPr>
            <w:rFonts w:ascii="Times New Roman" w:hAnsi="Times New Roman" w:cs="Times New Roman"/>
            <w:color w:val="000000" w:themeColor="text1"/>
            <w:rPrChange w:id="3940" w:author="Ruijie Xu" w:date="2022-03-10T12:31:00Z">
              <w:rPr>
                <w:color w:val="000000" w:themeColor="text1"/>
              </w:rPr>
            </w:rPrChange>
          </w:rPr>
          <w:t>, and the second group include</w:t>
        </w:r>
      </w:ins>
      <w:ins w:id="3941" w:author="Liliana Salvador" w:date="2022-03-16T10:50:00Z">
        <w:r w:rsidR="00D66A2E">
          <w:rPr>
            <w:rFonts w:ascii="Times New Roman" w:hAnsi="Times New Roman" w:cs="Times New Roman"/>
            <w:color w:val="000000" w:themeColor="text1"/>
          </w:rPr>
          <w:t>d</w:t>
        </w:r>
      </w:ins>
      <w:ins w:id="3942" w:author="Ruijie Xu" w:date="2022-02-27T11:34:00Z">
        <w:del w:id="3943" w:author="Liliana Salvador" w:date="2022-03-16T10:50:00Z">
          <w:r w:rsidR="00FE3C3A" w:rsidRPr="002B42A7" w:rsidDel="00D66A2E">
            <w:rPr>
              <w:rFonts w:ascii="Times New Roman" w:hAnsi="Times New Roman" w:cs="Times New Roman"/>
              <w:color w:val="000000" w:themeColor="text1"/>
              <w:rPrChange w:id="3944" w:author="Ruijie Xu" w:date="2022-03-10T12:31:00Z">
                <w:rPr>
                  <w:color w:val="000000" w:themeColor="text1"/>
                </w:rPr>
              </w:rPrChange>
            </w:rPr>
            <w:delText>s</w:delText>
          </w:r>
        </w:del>
        <w:r w:rsidR="00FE3C3A" w:rsidRPr="002B42A7">
          <w:rPr>
            <w:rFonts w:ascii="Times New Roman" w:hAnsi="Times New Roman" w:cs="Times New Roman"/>
            <w:color w:val="000000" w:themeColor="text1"/>
            <w:rPrChange w:id="3945" w:author="Ruijie Xu" w:date="2022-03-10T12:31:00Z">
              <w:rPr>
                <w:color w:val="000000" w:themeColor="text1"/>
              </w:rPr>
            </w:rPrChange>
          </w:rPr>
          <w:t xml:space="preserve"> the classifications of Kraken2, Bracken, and Centrifuge. Classification results </w:t>
        </w:r>
      </w:ins>
      <w:ins w:id="3946" w:author="Ruijie Xu" w:date="2022-02-02T12:20:00Z">
        <w:del w:id="3947" w:author="Liliana Salvador" w:date="2022-03-16T10:50:00Z">
          <w:r w:rsidRPr="002B42A7" w:rsidDel="00D66A2E">
            <w:rPr>
              <w:rFonts w:ascii="Times New Roman" w:hAnsi="Times New Roman" w:cs="Times New Roman"/>
              <w:color w:val="000000" w:themeColor="text1"/>
              <w:rPrChange w:id="3948" w:author="Ruijie Xu" w:date="2022-03-10T12:31:00Z">
                <w:rPr>
                  <w:color w:val="000000" w:themeColor="text1"/>
                </w:rPr>
              </w:rPrChange>
            </w:rPr>
            <w:delText>are</w:delText>
          </w:r>
        </w:del>
      </w:ins>
      <w:ins w:id="3949" w:author="Liliana Salvador" w:date="2022-03-16T10:50:00Z">
        <w:r w:rsidR="00D66A2E">
          <w:rPr>
            <w:rFonts w:ascii="Times New Roman" w:hAnsi="Times New Roman" w:cs="Times New Roman"/>
            <w:color w:val="000000" w:themeColor="text1"/>
          </w:rPr>
          <w:t>did</w:t>
        </w:r>
      </w:ins>
      <w:ins w:id="3950" w:author="Ruijie Xu" w:date="2022-02-02T12:20:00Z">
        <w:r w:rsidRPr="002B42A7">
          <w:rPr>
            <w:rFonts w:ascii="Times New Roman" w:hAnsi="Times New Roman" w:cs="Times New Roman"/>
            <w:color w:val="000000" w:themeColor="text1"/>
            <w:rPrChange w:id="3951" w:author="Ruijie Xu" w:date="2022-03-10T12:31:00Z">
              <w:rPr>
                <w:color w:val="000000" w:themeColor="text1"/>
              </w:rPr>
            </w:rPrChange>
          </w:rPr>
          <w:t xml:space="preserve"> not </w:t>
        </w:r>
      </w:ins>
      <w:ins w:id="3952" w:author="Liliana Salvador" w:date="2022-03-16T10:50:00Z">
        <w:r w:rsidR="00D66A2E">
          <w:rPr>
            <w:rFonts w:ascii="Times New Roman" w:hAnsi="Times New Roman" w:cs="Times New Roman"/>
            <w:color w:val="000000" w:themeColor="text1"/>
          </w:rPr>
          <w:t xml:space="preserve">have statistically </w:t>
        </w:r>
      </w:ins>
      <w:ins w:id="3953" w:author="Ruijie Xu" w:date="2022-02-02T12:20:00Z">
        <w:r w:rsidRPr="002B42A7">
          <w:rPr>
            <w:rFonts w:ascii="Times New Roman" w:hAnsi="Times New Roman" w:cs="Times New Roman"/>
            <w:color w:val="000000" w:themeColor="text1"/>
            <w:rPrChange w:id="3954" w:author="Ruijie Xu" w:date="2022-03-10T12:31:00Z">
              <w:rPr>
                <w:color w:val="000000" w:themeColor="text1"/>
              </w:rPr>
            </w:rPrChange>
          </w:rPr>
          <w:t>significant</w:t>
        </w:r>
        <w:del w:id="3955" w:author="Liliana Salvador" w:date="2022-03-16T10:50:00Z">
          <w:r w:rsidRPr="002B42A7" w:rsidDel="00D66A2E">
            <w:rPr>
              <w:rFonts w:ascii="Times New Roman" w:hAnsi="Times New Roman" w:cs="Times New Roman"/>
              <w:color w:val="000000" w:themeColor="text1"/>
              <w:rPrChange w:id="3956" w:author="Ruijie Xu" w:date="2022-03-10T12:31:00Z">
                <w:rPr>
                  <w:color w:val="000000" w:themeColor="text1"/>
                </w:rPr>
              </w:rPrChange>
            </w:rPr>
            <w:delText>ly</w:delText>
          </w:r>
        </w:del>
        <w:r w:rsidRPr="002B42A7">
          <w:rPr>
            <w:rFonts w:ascii="Times New Roman" w:hAnsi="Times New Roman" w:cs="Times New Roman"/>
            <w:color w:val="000000" w:themeColor="text1"/>
            <w:rPrChange w:id="3957" w:author="Ruijie Xu" w:date="2022-03-10T12:31:00Z">
              <w:rPr>
                <w:color w:val="000000" w:themeColor="text1"/>
              </w:rPr>
            </w:rPrChange>
          </w:rPr>
          <w:t xml:space="preserve"> differen</w:t>
        </w:r>
      </w:ins>
      <w:ins w:id="3958" w:author="Liliana Salvador" w:date="2022-03-16T10:50:00Z">
        <w:r w:rsidR="00D66A2E">
          <w:rPr>
            <w:rFonts w:ascii="Times New Roman" w:hAnsi="Times New Roman" w:cs="Times New Roman"/>
            <w:color w:val="000000" w:themeColor="text1"/>
          </w:rPr>
          <w:t>ces</w:t>
        </w:r>
      </w:ins>
      <w:ins w:id="3959" w:author="Ruijie Xu" w:date="2022-02-02T12:20:00Z">
        <w:del w:id="3960" w:author="Liliana Salvador" w:date="2022-03-16T10:50:00Z">
          <w:r w:rsidRPr="002B42A7" w:rsidDel="00D66A2E">
            <w:rPr>
              <w:rFonts w:ascii="Times New Roman" w:hAnsi="Times New Roman" w:cs="Times New Roman"/>
              <w:color w:val="000000" w:themeColor="text1"/>
              <w:rPrChange w:id="3961" w:author="Ruijie Xu" w:date="2022-03-10T12:31:00Z">
                <w:rPr>
                  <w:color w:val="000000" w:themeColor="text1"/>
                </w:rPr>
              </w:rPrChange>
            </w:rPr>
            <w:delText>t</w:delText>
          </w:r>
        </w:del>
        <w:r w:rsidRPr="002B42A7">
          <w:rPr>
            <w:rFonts w:ascii="Times New Roman" w:hAnsi="Times New Roman" w:cs="Times New Roman"/>
            <w:color w:val="000000" w:themeColor="text1"/>
            <w:rPrChange w:id="3962" w:author="Ruijie Xu" w:date="2022-03-10T12:31:00Z">
              <w:rPr>
                <w:color w:val="000000" w:themeColor="text1"/>
              </w:rPr>
            </w:rPrChange>
          </w:rPr>
          <w:t xml:space="preserve"> within each </w:t>
        </w:r>
      </w:ins>
      <w:ins w:id="3963" w:author="Ruijie Xu" w:date="2022-02-27T11:34:00Z">
        <w:r w:rsidR="00FE3C3A" w:rsidRPr="002B42A7">
          <w:rPr>
            <w:rFonts w:ascii="Times New Roman" w:hAnsi="Times New Roman" w:cs="Times New Roman"/>
            <w:color w:val="000000" w:themeColor="text1"/>
            <w:rPrChange w:id="3964" w:author="Ruijie Xu" w:date="2022-03-10T12:31:00Z">
              <w:rPr>
                <w:color w:val="000000" w:themeColor="text1"/>
              </w:rPr>
            </w:rPrChange>
          </w:rPr>
          <w:t>group</w:t>
        </w:r>
      </w:ins>
      <w:ins w:id="3965" w:author="Ruijie Xu" w:date="2022-02-02T12:20:00Z">
        <w:r w:rsidRPr="002B42A7">
          <w:rPr>
            <w:rFonts w:ascii="Times New Roman" w:hAnsi="Times New Roman" w:cs="Times New Roman"/>
            <w:color w:val="000000" w:themeColor="text1"/>
            <w:rPrChange w:id="3966" w:author="Ruijie Xu" w:date="2022-03-10T12:31:00Z">
              <w:rPr>
                <w:color w:val="000000" w:themeColor="text1"/>
              </w:rPr>
            </w:rPrChange>
          </w:rPr>
          <w:t xml:space="preserve">, but </w:t>
        </w:r>
        <w:del w:id="3967" w:author="Liliana Salvador" w:date="2022-03-16T10:51:00Z">
          <w:r w:rsidRPr="002B42A7" w:rsidDel="00D66A2E">
            <w:rPr>
              <w:rFonts w:ascii="Times New Roman" w:hAnsi="Times New Roman" w:cs="Times New Roman"/>
              <w:color w:val="000000" w:themeColor="text1"/>
              <w:rPrChange w:id="3968" w:author="Ruijie Xu" w:date="2022-03-10T12:31:00Z">
                <w:rPr>
                  <w:color w:val="000000" w:themeColor="text1"/>
                </w:rPr>
              </w:rPrChange>
            </w:rPr>
            <w:delText>different</w:delText>
          </w:r>
        </w:del>
      </w:ins>
      <w:ins w:id="3969" w:author="Liliana Salvador" w:date="2022-03-16T10:51:00Z">
        <w:r w:rsidR="00D66A2E">
          <w:rPr>
            <w:rFonts w:ascii="Times New Roman" w:hAnsi="Times New Roman" w:cs="Times New Roman"/>
            <w:color w:val="000000" w:themeColor="text1"/>
          </w:rPr>
          <w:t>did</w:t>
        </w:r>
      </w:ins>
      <w:ins w:id="3970" w:author="Ruijie Xu" w:date="2022-02-02T12:20:00Z">
        <w:r w:rsidRPr="002B42A7">
          <w:rPr>
            <w:rFonts w:ascii="Times New Roman" w:hAnsi="Times New Roman" w:cs="Times New Roman"/>
            <w:color w:val="000000" w:themeColor="text1"/>
            <w:rPrChange w:id="3971" w:author="Ruijie Xu" w:date="2022-03-10T12:31:00Z">
              <w:rPr>
                <w:color w:val="000000" w:themeColor="text1"/>
              </w:rPr>
            </w:rPrChange>
          </w:rPr>
          <w:t xml:space="preserve"> </w:t>
        </w:r>
        <w:del w:id="3972" w:author="Liliana Salvador" w:date="2022-03-08T19:10:00Z">
          <w:r w:rsidRPr="002B42A7" w:rsidDel="001E1FCA">
            <w:rPr>
              <w:rFonts w:ascii="Times New Roman" w:hAnsi="Times New Roman" w:cs="Times New Roman"/>
              <w:color w:val="000000" w:themeColor="text1"/>
              <w:rPrChange w:id="3973" w:author="Ruijie Xu" w:date="2022-03-10T12:31:00Z">
                <w:rPr>
                  <w:color w:val="000000" w:themeColor="text1"/>
                </w:rPr>
              </w:rPrChange>
            </w:rPr>
            <w:delText>with the results classified by the software in the other</w:delText>
          </w:r>
        </w:del>
      </w:ins>
      <w:ins w:id="3974" w:author="Liliana Salvador" w:date="2022-03-08T19:10:00Z">
        <w:r w:rsidR="001E1FCA" w:rsidRPr="002B42A7">
          <w:rPr>
            <w:rFonts w:ascii="Times New Roman" w:hAnsi="Times New Roman" w:cs="Times New Roman"/>
            <w:color w:val="000000" w:themeColor="text1"/>
            <w:rPrChange w:id="3975" w:author="Ruijie Xu" w:date="2022-03-10T12:31:00Z">
              <w:rPr>
                <w:color w:val="000000" w:themeColor="text1"/>
              </w:rPr>
            </w:rPrChange>
          </w:rPr>
          <w:t>between</w:t>
        </w:r>
      </w:ins>
      <w:ins w:id="3976" w:author="Ruijie Xu" w:date="2022-02-02T12:20:00Z">
        <w:r w:rsidRPr="002B42A7">
          <w:rPr>
            <w:rFonts w:ascii="Times New Roman" w:hAnsi="Times New Roman" w:cs="Times New Roman"/>
            <w:color w:val="000000" w:themeColor="text1"/>
            <w:rPrChange w:id="3977" w:author="Ruijie Xu" w:date="2022-03-10T12:31:00Z">
              <w:rPr>
                <w:color w:val="000000" w:themeColor="text1"/>
              </w:rPr>
            </w:rPrChange>
          </w:rPr>
          <w:t xml:space="preserve"> group</w:t>
        </w:r>
      </w:ins>
      <w:ins w:id="3978" w:author="Liliana Salvador" w:date="2022-03-08T19:10:00Z">
        <w:r w:rsidR="001E1FCA" w:rsidRPr="002B42A7">
          <w:rPr>
            <w:rFonts w:ascii="Times New Roman" w:hAnsi="Times New Roman" w:cs="Times New Roman"/>
            <w:color w:val="000000" w:themeColor="text1"/>
            <w:rPrChange w:id="3979" w:author="Ruijie Xu" w:date="2022-03-10T12:31:00Z">
              <w:rPr>
                <w:color w:val="000000" w:themeColor="text1"/>
              </w:rPr>
            </w:rPrChange>
          </w:rPr>
          <w:t>s</w:t>
        </w:r>
      </w:ins>
      <w:ins w:id="3980" w:author="Ruijie Xu" w:date="2022-02-27T11:35:00Z">
        <w:r w:rsidR="00FE3C3A" w:rsidRPr="002B42A7">
          <w:rPr>
            <w:rStyle w:val="CommentReference"/>
            <w:rFonts w:ascii="Times New Roman" w:hAnsi="Times New Roman" w:cs="Times New Roman"/>
            <w:sz w:val="24"/>
            <w:szCs w:val="24"/>
            <w:rPrChange w:id="3981" w:author="Ruijie Xu" w:date="2022-03-10T12:31:00Z">
              <w:rPr>
                <w:rStyle w:val="CommentReference"/>
              </w:rPr>
            </w:rPrChange>
          </w:rPr>
          <w:t xml:space="preserve"> (</w:t>
        </w:r>
      </w:ins>
      <w:ins w:id="3982" w:author="Ruijie Xu" w:date="2022-02-03T12:11:00Z">
        <w:r w:rsidR="002E6F22" w:rsidRPr="002B42A7">
          <w:rPr>
            <w:rFonts w:ascii="Times New Roman" w:hAnsi="Times New Roman" w:cs="Times New Roman"/>
            <w:color w:val="000000" w:themeColor="text1"/>
            <w:rPrChange w:id="3983" w:author="Ruijie Xu" w:date="2022-03-10T12:31:00Z">
              <w:rPr>
                <w:color w:val="000000" w:themeColor="text1"/>
              </w:rPr>
            </w:rPrChange>
          </w:rPr>
          <w:t>Figure 1g</w:t>
        </w:r>
      </w:ins>
      <w:ins w:id="3984" w:author="Ruijie Xu" w:date="2022-02-03T12:12:00Z">
        <w:r w:rsidR="002E6F22" w:rsidRPr="002B42A7">
          <w:rPr>
            <w:rFonts w:ascii="Times New Roman" w:hAnsi="Times New Roman" w:cs="Times New Roman"/>
            <w:color w:val="000000" w:themeColor="text1"/>
            <w:rPrChange w:id="3985" w:author="Ruijie Xu" w:date="2022-03-10T12:31:00Z">
              <w:rPr>
                <w:color w:val="000000" w:themeColor="text1"/>
              </w:rPr>
            </w:rPrChange>
          </w:rPr>
          <w:t>,</w:t>
        </w:r>
      </w:ins>
      <w:ins w:id="3986" w:author="Ruijie Xu" w:date="2022-02-03T12:11:00Z">
        <w:r w:rsidR="002E6F22" w:rsidRPr="002B42A7">
          <w:rPr>
            <w:rFonts w:ascii="Times New Roman" w:hAnsi="Times New Roman" w:cs="Times New Roman"/>
            <w:color w:val="000000" w:themeColor="text1"/>
            <w:rPrChange w:id="3987" w:author="Ruijie Xu" w:date="2022-03-10T12:31:00Z">
              <w:rPr>
                <w:color w:val="000000" w:themeColor="text1"/>
              </w:rPr>
            </w:rPrChange>
          </w:rPr>
          <w:t xml:space="preserve"> Table S</w:t>
        </w:r>
      </w:ins>
      <w:ins w:id="3988" w:author="Ruijie Xu" w:date="2022-02-03T12:12:00Z">
        <w:r w:rsidR="002E6F22" w:rsidRPr="002B42A7">
          <w:rPr>
            <w:rFonts w:ascii="Times New Roman" w:hAnsi="Times New Roman" w:cs="Times New Roman"/>
            <w:color w:val="000000" w:themeColor="text1"/>
            <w:rPrChange w:id="3989" w:author="Ruijie Xu" w:date="2022-03-10T12:31:00Z">
              <w:rPr>
                <w:color w:val="000000" w:themeColor="text1"/>
              </w:rPr>
            </w:rPrChange>
          </w:rPr>
          <w:t>II.4</w:t>
        </w:r>
      </w:ins>
      <w:ins w:id="3990" w:author="Ruijie Xu" w:date="2022-02-03T12:11:00Z">
        <w:r w:rsidR="002E6F22" w:rsidRPr="002B42A7">
          <w:rPr>
            <w:rFonts w:ascii="Times New Roman" w:hAnsi="Times New Roman" w:cs="Times New Roman"/>
            <w:color w:val="000000" w:themeColor="text1"/>
            <w:rPrChange w:id="3991" w:author="Ruijie Xu" w:date="2022-03-10T12:31:00Z">
              <w:rPr>
                <w:color w:val="000000" w:themeColor="text1"/>
              </w:rPr>
            </w:rPrChange>
          </w:rPr>
          <w:t>)</w:t>
        </w:r>
      </w:ins>
      <w:ins w:id="3992" w:author="Ruijie Xu" w:date="2022-02-02T12:20:00Z">
        <w:r w:rsidRPr="002B42A7">
          <w:rPr>
            <w:rFonts w:ascii="Times New Roman" w:hAnsi="Times New Roman" w:cs="Times New Roman"/>
            <w:color w:val="000000" w:themeColor="text1"/>
            <w:rPrChange w:id="3993" w:author="Ruijie Xu" w:date="2022-03-10T12:31:00Z">
              <w:rPr>
                <w:color w:val="000000" w:themeColor="text1"/>
              </w:rPr>
            </w:rPrChange>
          </w:rPr>
          <w:t>. Diamond</w:t>
        </w:r>
      </w:ins>
      <w:ins w:id="3994" w:author="Ruijie Xu" w:date="2022-02-27T11:35:00Z">
        <w:r w:rsidR="00FE3C3A" w:rsidRPr="002B42A7">
          <w:rPr>
            <w:rFonts w:ascii="Times New Roman" w:hAnsi="Times New Roman" w:cs="Times New Roman"/>
            <w:color w:val="000000" w:themeColor="text1"/>
            <w:rPrChange w:id="3995" w:author="Ruijie Xu" w:date="2022-03-10T12:31:00Z">
              <w:rPr>
                <w:color w:val="000000" w:themeColor="text1"/>
              </w:rPr>
            </w:rPrChange>
          </w:rPr>
          <w:t>’s</w:t>
        </w:r>
      </w:ins>
      <w:ins w:id="3996" w:author="Ruijie Xu" w:date="2022-02-02T12:20:00Z">
        <w:r w:rsidRPr="002B42A7">
          <w:rPr>
            <w:rFonts w:ascii="Times New Roman" w:hAnsi="Times New Roman" w:cs="Times New Roman"/>
            <w:color w:val="000000" w:themeColor="text1"/>
            <w:rPrChange w:id="3997" w:author="Ruijie Xu" w:date="2022-03-10T12:31:00Z">
              <w:rPr>
                <w:color w:val="000000" w:themeColor="text1"/>
              </w:rPr>
            </w:rPrChange>
          </w:rPr>
          <w:t xml:space="preserve"> classification did</w:t>
        </w:r>
      </w:ins>
      <w:ins w:id="3998" w:author="Liliana Salvador" w:date="2022-03-08T19:11:00Z">
        <w:r w:rsidR="001E1FCA" w:rsidRPr="002B42A7">
          <w:rPr>
            <w:rFonts w:ascii="Times New Roman" w:hAnsi="Times New Roman" w:cs="Times New Roman"/>
            <w:color w:val="000000" w:themeColor="text1"/>
            <w:rPrChange w:id="3999" w:author="Ruijie Xu" w:date="2022-03-10T12:31:00Z">
              <w:rPr>
                <w:color w:val="000000" w:themeColor="text1"/>
              </w:rPr>
            </w:rPrChange>
          </w:rPr>
          <w:t xml:space="preserve"> </w:t>
        </w:r>
      </w:ins>
      <w:ins w:id="4000" w:author="Ruijie Xu" w:date="2022-02-02T12:20:00Z">
        <w:r w:rsidRPr="002B42A7">
          <w:rPr>
            <w:rFonts w:ascii="Times New Roman" w:hAnsi="Times New Roman" w:cs="Times New Roman"/>
            <w:color w:val="000000" w:themeColor="text1"/>
            <w:rPrChange w:id="4001" w:author="Ruijie Xu" w:date="2022-03-10T12:31:00Z">
              <w:rPr>
                <w:color w:val="000000" w:themeColor="text1"/>
              </w:rPr>
            </w:rPrChange>
          </w:rPr>
          <w:t>n</w:t>
        </w:r>
      </w:ins>
      <w:ins w:id="4002" w:author="Liliana Salvador" w:date="2022-03-08T19:11:00Z">
        <w:r w:rsidR="001E1FCA" w:rsidRPr="002B42A7">
          <w:rPr>
            <w:rFonts w:ascii="Times New Roman" w:hAnsi="Times New Roman" w:cs="Times New Roman"/>
            <w:color w:val="000000" w:themeColor="text1"/>
            <w:rPrChange w:id="4003" w:author="Ruijie Xu" w:date="2022-03-10T12:31:00Z">
              <w:rPr>
                <w:color w:val="000000" w:themeColor="text1"/>
              </w:rPr>
            </w:rPrChange>
          </w:rPr>
          <w:t>o</w:t>
        </w:r>
      </w:ins>
      <w:ins w:id="4004" w:author="Ruijie Xu" w:date="2022-02-02T12:20:00Z">
        <w:del w:id="4005" w:author="Liliana Salvador" w:date="2022-03-08T19:11:00Z">
          <w:r w:rsidRPr="002B42A7" w:rsidDel="001E1FCA">
            <w:rPr>
              <w:rFonts w:ascii="Times New Roman" w:hAnsi="Times New Roman" w:cs="Times New Roman"/>
              <w:color w:val="000000" w:themeColor="text1"/>
              <w:rPrChange w:id="4006" w:author="Ruijie Xu" w:date="2022-03-10T12:31:00Z">
                <w:rPr>
                  <w:color w:val="000000" w:themeColor="text1"/>
                </w:rPr>
              </w:rPrChange>
            </w:rPr>
            <w:delText>’</w:delText>
          </w:r>
        </w:del>
        <w:r w:rsidRPr="002B42A7">
          <w:rPr>
            <w:rFonts w:ascii="Times New Roman" w:hAnsi="Times New Roman" w:cs="Times New Roman"/>
            <w:color w:val="000000" w:themeColor="text1"/>
            <w:rPrChange w:id="4007" w:author="Ruijie Xu" w:date="2022-03-10T12:31:00Z">
              <w:rPr>
                <w:color w:val="000000" w:themeColor="text1"/>
              </w:rPr>
            </w:rPrChange>
          </w:rPr>
          <w:t>t identify any reads as Viruses</w:t>
        </w:r>
        <w:del w:id="4008" w:author="Liliana Salvador" w:date="2022-03-08T19:12:00Z">
          <w:r w:rsidRPr="002B42A7" w:rsidDel="001E1FCA">
            <w:rPr>
              <w:rFonts w:ascii="Times New Roman" w:hAnsi="Times New Roman" w:cs="Times New Roman"/>
              <w:color w:val="000000" w:themeColor="text1"/>
              <w:rPrChange w:id="4009" w:author="Ruijie Xu" w:date="2022-03-10T12:31:00Z">
                <w:rPr>
                  <w:color w:val="000000" w:themeColor="text1"/>
                </w:rPr>
              </w:rPrChange>
            </w:rPr>
            <w:delText xml:space="preserve"> in the Rattus samples</w:delText>
          </w:r>
        </w:del>
        <w:r w:rsidRPr="002B42A7">
          <w:rPr>
            <w:rFonts w:ascii="Times New Roman" w:hAnsi="Times New Roman" w:cs="Times New Roman"/>
            <w:color w:val="000000" w:themeColor="text1"/>
            <w:rPrChange w:id="4010" w:author="Ruijie Xu" w:date="2022-03-10T12:31:00Z">
              <w:rPr>
                <w:color w:val="000000" w:themeColor="text1"/>
              </w:rPr>
            </w:rPrChange>
          </w:rPr>
          <w:t xml:space="preserve">. Archaea’s </w:t>
        </w:r>
      </w:ins>
      <w:ins w:id="4011" w:author="Liliana Salvador" w:date="2022-02-23T20:17:00Z">
        <w:r w:rsidR="0050101D" w:rsidRPr="002B42A7">
          <w:rPr>
            <w:rFonts w:ascii="Times New Roman" w:hAnsi="Times New Roman" w:cs="Times New Roman"/>
            <w:color w:val="000000" w:themeColor="text1"/>
            <w:rPrChange w:id="4012" w:author="Ruijie Xu" w:date="2022-03-10T12:31:00Z">
              <w:rPr>
                <w:color w:val="000000" w:themeColor="text1"/>
              </w:rPr>
            </w:rPrChange>
          </w:rPr>
          <w:t xml:space="preserve">read </w:t>
        </w:r>
      </w:ins>
      <w:ins w:id="4013" w:author="Ruijie Xu" w:date="2022-02-02T12:20:00Z">
        <w:r w:rsidRPr="002B42A7">
          <w:rPr>
            <w:rFonts w:ascii="Times New Roman" w:hAnsi="Times New Roman" w:cs="Times New Roman"/>
            <w:color w:val="000000" w:themeColor="text1"/>
            <w:rPrChange w:id="4014" w:author="Ruijie Xu" w:date="2022-03-10T12:31:00Z">
              <w:rPr>
                <w:color w:val="000000" w:themeColor="text1"/>
              </w:rPr>
            </w:rPrChange>
          </w:rPr>
          <w:t xml:space="preserve">classification </w:t>
        </w:r>
      </w:ins>
      <w:ins w:id="4015" w:author="Liliana Salvador" w:date="2022-02-23T20:17:00Z">
        <w:r w:rsidR="0050101D" w:rsidRPr="002B42A7">
          <w:rPr>
            <w:rFonts w:ascii="Times New Roman" w:hAnsi="Times New Roman" w:cs="Times New Roman"/>
            <w:color w:val="000000" w:themeColor="text1"/>
            <w:rPrChange w:id="4016" w:author="Ruijie Xu" w:date="2022-03-10T12:31:00Z">
              <w:rPr>
                <w:color w:val="000000" w:themeColor="text1"/>
              </w:rPr>
            </w:rPrChange>
          </w:rPr>
          <w:t xml:space="preserve">was </w:t>
        </w:r>
      </w:ins>
      <w:ins w:id="4017" w:author="Ruijie Xu" w:date="2022-02-02T12:20:00Z">
        <w:del w:id="4018" w:author="Liliana Salvador" w:date="2022-02-23T20:17:00Z">
          <w:r w:rsidRPr="002B42A7" w:rsidDel="0050101D">
            <w:rPr>
              <w:rFonts w:ascii="Times New Roman" w:hAnsi="Times New Roman" w:cs="Times New Roman"/>
              <w:color w:val="000000" w:themeColor="text1"/>
              <w:rPrChange w:id="4019" w:author="Ruijie Xu" w:date="2022-03-10T12:31:00Z">
                <w:rPr>
                  <w:color w:val="000000" w:themeColor="text1"/>
                </w:rPr>
              </w:rPrChange>
            </w:rPr>
            <w:delText xml:space="preserve">using different software are also </w:delText>
          </w:r>
        </w:del>
        <w:r w:rsidRPr="002B42A7">
          <w:rPr>
            <w:rFonts w:ascii="Times New Roman" w:hAnsi="Times New Roman" w:cs="Times New Roman"/>
            <w:color w:val="000000" w:themeColor="text1"/>
            <w:rPrChange w:id="4020" w:author="Ruijie Xu" w:date="2022-03-10T12:31:00Z">
              <w:rPr>
                <w:color w:val="000000" w:themeColor="text1"/>
              </w:rPr>
            </w:rPrChange>
          </w:rPr>
          <w:t>very similar</w:t>
        </w:r>
      </w:ins>
      <w:ins w:id="4021" w:author="Ruijie Xu" w:date="2022-02-03T12:12:00Z">
        <w:r w:rsidR="002E6F22" w:rsidRPr="002B42A7">
          <w:rPr>
            <w:rFonts w:ascii="Times New Roman" w:hAnsi="Times New Roman" w:cs="Times New Roman"/>
            <w:color w:val="000000" w:themeColor="text1"/>
            <w:rPrChange w:id="4022" w:author="Ruijie Xu" w:date="2022-03-10T12:31:00Z">
              <w:rPr>
                <w:color w:val="000000" w:themeColor="text1"/>
              </w:rPr>
            </w:rPrChange>
          </w:rPr>
          <w:t xml:space="preserve"> </w:t>
        </w:r>
      </w:ins>
      <w:ins w:id="4023" w:author="Liliana Salvador" w:date="2022-02-23T20:17:00Z">
        <w:r w:rsidR="0050101D" w:rsidRPr="002B42A7">
          <w:rPr>
            <w:rFonts w:ascii="Times New Roman" w:hAnsi="Times New Roman" w:cs="Times New Roman"/>
            <w:color w:val="000000" w:themeColor="text1"/>
            <w:rPrChange w:id="4024" w:author="Ruijie Xu" w:date="2022-03-10T12:31:00Z">
              <w:rPr>
                <w:color w:val="000000" w:themeColor="text1"/>
              </w:rPr>
            </w:rPrChange>
          </w:rPr>
          <w:t>across software</w:t>
        </w:r>
      </w:ins>
      <w:ins w:id="4025" w:author="Ruijie Xu" w:date="2022-02-27T11:35:00Z">
        <w:r w:rsidR="00FE3C3A" w:rsidRPr="002B42A7">
          <w:rPr>
            <w:rFonts w:ascii="Times New Roman" w:hAnsi="Times New Roman" w:cs="Times New Roman"/>
            <w:color w:val="000000" w:themeColor="text1"/>
            <w:rPrChange w:id="4026" w:author="Ruijie Xu" w:date="2022-03-10T12:31:00Z">
              <w:rPr>
                <w:color w:val="000000" w:themeColor="text1"/>
              </w:rPr>
            </w:rPrChange>
          </w:rPr>
          <w:t xml:space="preserve"> </w:t>
        </w:r>
      </w:ins>
      <w:ins w:id="4027" w:author="Ruijie Xu" w:date="2022-02-03T12:12:00Z">
        <w:r w:rsidR="002E6F22" w:rsidRPr="002B42A7">
          <w:rPr>
            <w:rFonts w:ascii="Times New Roman" w:hAnsi="Times New Roman" w:cs="Times New Roman"/>
            <w:color w:val="000000" w:themeColor="text1"/>
            <w:rPrChange w:id="4028" w:author="Ruijie Xu" w:date="2022-03-10T12:31:00Z">
              <w:rPr>
                <w:color w:val="000000" w:themeColor="text1"/>
              </w:rPr>
            </w:rPrChange>
          </w:rPr>
          <w:t>(Figure 1h, Table II.3)</w:t>
        </w:r>
      </w:ins>
      <w:ins w:id="4029" w:author="Ruijie Xu" w:date="2022-02-02T12:20:00Z">
        <w:r w:rsidRPr="002B42A7">
          <w:rPr>
            <w:rFonts w:ascii="Times New Roman" w:hAnsi="Times New Roman" w:cs="Times New Roman"/>
            <w:color w:val="000000" w:themeColor="text1"/>
            <w:rPrChange w:id="4030" w:author="Ruijie Xu" w:date="2022-03-10T12:31:00Z">
              <w:rPr>
                <w:color w:val="000000" w:themeColor="text1"/>
              </w:rPr>
            </w:rPrChange>
          </w:rPr>
          <w:t xml:space="preserve">, </w:t>
        </w:r>
        <w:del w:id="4031" w:author="Liliana Salvador" w:date="2022-02-23T20:17:00Z">
          <w:r w:rsidRPr="002B42A7" w:rsidDel="0050101D">
            <w:rPr>
              <w:rFonts w:ascii="Times New Roman" w:hAnsi="Times New Roman" w:cs="Times New Roman"/>
              <w:color w:val="000000" w:themeColor="text1"/>
              <w:rPrChange w:id="4032" w:author="Ruijie Xu" w:date="2022-03-10T12:31:00Z">
                <w:rPr>
                  <w:color w:val="000000" w:themeColor="text1"/>
                </w:rPr>
              </w:rPrChange>
            </w:rPr>
            <w:delText>only the</w:delText>
          </w:r>
        </w:del>
      </w:ins>
      <w:ins w:id="4033" w:author="Liliana Salvador" w:date="2022-02-23T20:17:00Z">
        <w:r w:rsidR="0050101D" w:rsidRPr="002B42A7">
          <w:rPr>
            <w:rFonts w:ascii="Times New Roman" w:hAnsi="Times New Roman" w:cs="Times New Roman"/>
            <w:color w:val="000000" w:themeColor="text1"/>
            <w:rPrChange w:id="4034" w:author="Ruijie Xu" w:date="2022-03-10T12:31:00Z">
              <w:rPr>
                <w:color w:val="000000" w:themeColor="text1"/>
              </w:rPr>
            </w:rPrChange>
          </w:rPr>
          <w:t>with the excep</w:t>
        </w:r>
      </w:ins>
      <w:ins w:id="4035" w:author="Liliana Salvador" w:date="2022-02-23T20:18:00Z">
        <w:r w:rsidR="0050101D" w:rsidRPr="002B42A7">
          <w:rPr>
            <w:rFonts w:ascii="Times New Roman" w:hAnsi="Times New Roman" w:cs="Times New Roman"/>
            <w:color w:val="000000" w:themeColor="text1"/>
            <w:rPrChange w:id="4036" w:author="Ruijie Xu" w:date="2022-03-10T12:31:00Z">
              <w:rPr>
                <w:color w:val="000000" w:themeColor="text1"/>
              </w:rPr>
            </w:rPrChange>
          </w:rPr>
          <w:t xml:space="preserve">tion of </w:t>
        </w:r>
      </w:ins>
      <w:ins w:id="4037" w:author="Ruijie Xu" w:date="2022-02-02T12:20:00Z">
        <w:del w:id="4038" w:author="Liliana Salvador" w:date="2022-03-08T19:12:00Z">
          <w:r w:rsidRPr="002B42A7" w:rsidDel="001E1FCA">
            <w:rPr>
              <w:rFonts w:ascii="Times New Roman" w:hAnsi="Times New Roman" w:cs="Times New Roman"/>
              <w:color w:val="000000" w:themeColor="text1"/>
              <w:rPrChange w:id="4039" w:author="Ruijie Xu" w:date="2022-03-10T12:31:00Z">
                <w:rPr>
                  <w:color w:val="000000" w:themeColor="text1"/>
                </w:rPr>
              </w:rPrChange>
            </w:rPr>
            <w:delText xml:space="preserve"> classification results using </w:delText>
          </w:r>
        </w:del>
        <w:r w:rsidRPr="002B42A7">
          <w:rPr>
            <w:rFonts w:ascii="Times New Roman" w:hAnsi="Times New Roman" w:cs="Times New Roman"/>
            <w:color w:val="000000" w:themeColor="text1"/>
            <w:rPrChange w:id="4040" w:author="Ruijie Xu" w:date="2022-03-10T12:31:00Z">
              <w:rPr>
                <w:color w:val="000000" w:themeColor="text1"/>
              </w:rPr>
            </w:rPrChange>
          </w:rPr>
          <w:t xml:space="preserve">Centrifuge </w:t>
        </w:r>
      </w:ins>
      <w:ins w:id="4041" w:author="Liliana Salvador" w:date="2022-02-23T20:18:00Z">
        <w:del w:id="4042" w:author="Rajeev, Sree" w:date="2022-03-01T12:56:00Z">
          <w:r w:rsidR="0050101D" w:rsidRPr="002B42A7" w:rsidDel="009A2D60">
            <w:rPr>
              <w:rFonts w:ascii="Times New Roman" w:hAnsi="Times New Roman" w:cs="Times New Roman"/>
              <w:color w:val="000000" w:themeColor="text1"/>
              <w:rPrChange w:id="4043" w:author="Ruijie Xu" w:date="2022-03-10T12:31:00Z">
                <w:rPr>
                  <w:color w:val="000000" w:themeColor="text1"/>
                </w:rPr>
              </w:rPrChange>
            </w:rPr>
            <w:delText xml:space="preserve">that </w:delText>
          </w:r>
        </w:del>
      </w:ins>
      <w:ins w:id="4044" w:author="Ruijie Xu" w:date="2022-02-02T12:20:00Z">
        <w:del w:id="4045" w:author="Rajeev, Sree" w:date="2022-03-01T12:56:00Z">
          <w:r w:rsidRPr="002B42A7" w:rsidDel="009A2D60">
            <w:rPr>
              <w:rFonts w:ascii="Times New Roman" w:hAnsi="Times New Roman" w:cs="Times New Roman"/>
              <w:color w:val="000000" w:themeColor="text1"/>
              <w:rPrChange w:id="4046" w:author="Ruijie Xu" w:date="2022-03-10T12:31:00Z">
                <w:rPr>
                  <w:color w:val="000000" w:themeColor="text1"/>
                </w:rPr>
              </w:rPrChange>
            </w:rPr>
            <w:delText xml:space="preserve">were found </w:delText>
          </w:r>
        </w:del>
      </w:ins>
      <w:ins w:id="4047" w:author="Liliana Salvador" w:date="2022-02-23T20:18:00Z">
        <w:del w:id="4048" w:author="Rajeev, Sree" w:date="2022-03-01T12:56:00Z">
          <w:r w:rsidR="0050101D" w:rsidRPr="002B42A7" w:rsidDel="009A2D60">
            <w:rPr>
              <w:rFonts w:ascii="Times New Roman" w:hAnsi="Times New Roman" w:cs="Times New Roman"/>
              <w:color w:val="000000" w:themeColor="text1"/>
              <w:rPrChange w:id="4049" w:author="Ruijie Xu" w:date="2022-03-10T12:31:00Z">
                <w:rPr>
                  <w:color w:val="000000" w:themeColor="text1"/>
                </w:rPr>
              </w:rPrChange>
            </w:rPr>
            <w:delText xml:space="preserve">to </w:delText>
          </w:r>
        </w:del>
      </w:ins>
      <w:ins w:id="4050" w:author="Liliana Salvador" w:date="2022-03-16T10:51:00Z">
        <w:r w:rsidR="00D66A2E">
          <w:rPr>
            <w:rFonts w:ascii="Times New Roman" w:hAnsi="Times New Roman" w:cs="Times New Roman"/>
            <w:color w:val="000000" w:themeColor="text1"/>
          </w:rPr>
          <w:t>with statistically</w:t>
        </w:r>
      </w:ins>
      <w:ins w:id="4051" w:author="Rajeev, Sree" w:date="2022-03-01T12:56:00Z">
        <w:del w:id="4052" w:author="Liliana Salvador" w:date="2022-03-16T10:51:00Z">
          <w:r w:rsidR="009A2D60" w:rsidRPr="002B42A7" w:rsidDel="00D66A2E">
            <w:rPr>
              <w:rFonts w:ascii="Times New Roman" w:hAnsi="Times New Roman" w:cs="Times New Roman"/>
              <w:color w:val="000000" w:themeColor="text1"/>
              <w:rPrChange w:id="4053" w:author="Ruijie Xu" w:date="2022-03-10T12:31:00Z">
                <w:rPr>
                  <w:color w:val="000000" w:themeColor="text1"/>
                </w:rPr>
              </w:rPrChange>
            </w:rPr>
            <w:delText>ing</w:delText>
          </w:r>
        </w:del>
      </w:ins>
      <w:ins w:id="4054" w:author="Liliana Salvador" w:date="2022-02-23T20:18:00Z">
        <w:r w:rsidR="0050101D" w:rsidRPr="002B42A7">
          <w:rPr>
            <w:rFonts w:ascii="Times New Roman" w:hAnsi="Times New Roman" w:cs="Times New Roman"/>
            <w:color w:val="000000" w:themeColor="text1"/>
            <w:rPrChange w:id="4055" w:author="Ruijie Xu" w:date="2022-03-10T12:31:00Z">
              <w:rPr>
                <w:color w:val="000000" w:themeColor="text1"/>
              </w:rPr>
            </w:rPrChange>
          </w:rPr>
          <w:t xml:space="preserve"> </w:t>
        </w:r>
      </w:ins>
      <w:ins w:id="4056" w:author="Ruijie Xu" w:date="2022-02-02T12:20:00Z">
        <w:r w:rsidRPr="002B42A7">
          <w:rPr>
            <w:rFonts w:ascii="Times New Roman" w:hAnsi="Times New Roman" w:cs="Times New Roman"/>
            <w:color w:val="000000" w:themeColor="text1"/>
            <w:rPrChange w:id="4057" w:author="Ruijie Xu" w:date="2022-03-10T12:31:00Z">
              <w:rPr>
                <w:color w:val="000000" w:themeColor="text1"/>
              </w:rPr>
            </w:rPrChange>
          </w:rPr>
          <w:t>significant</w:t>
        </w:r>
        <w:del w:id="4058" w:author="Liliana Salvador" w:date="2022-03-16T10:51:00Z">
          <w:r w:rsidRPr="002B42A7" w:rsidDel="00D66A2E">
            <w:rPr>
              <w:rFonts w:ascii="Times New Roman" w:hAnsi="Times New Roman" w:cs="Times New Roman"/>
              <w:color w:val="000000" w:themeColor="text1"/>
              <w:rPrChange w:id="4059" w:author="Ruijie Xu" w:date="2022-03-10T12:31:00Z">
                <w:rPr>
                  <w:color w:val="000000" w:themeColor="text1"/>
                </w:rPr>
              </w:rPrChange>
            </w:rPr>
            <w:delText>ly</w:delText>
          </w:r>
        </w:del>
        <w:r w:rsidRPr="002B42A7">
          <w:rPr>
            <w:rFonts w:ascii="Times New Roman" w:hAnsi="Times New Roman" w:cs="Times New Roman"/>
            <w:color w:val="000000" w:themeColor="text1"/>
            <w:rPrChange w:id="4060" w:author="Ruijie Xu" w:date="2022-03-10T12:31:00Z">
              <w:rPr>
                <w:color w:val="000000" w:themeColor="text1"/>
              </w:rPr>
            </w:rPrChange>
          </w:rPr>
          <w:t xml:space="preserve"> differen</w:t>
        </w:r>
      </w:ins>
      <w:ins w:id="4061" w:author="Liliana Salvador" w:date="2022-03-16T10:51:00Z">
        <w:r w:rsidR="00D66A2E">
          <w:rPr>
            <w:rFonts w:ascii="Times New Roman" w:hAnsi="Times New Roman" w:cs="Times New Roman"/>
            <w:color w:val="000000" w:themeColor="text1"/>
          </w:rPr>
          <w:t>ces</w:t>
        </w:r>
      </w:ins>
      <w:ins w:id="4062" w:author="Ruijie Xu" w:date="2022-02-02T12:20:00Z">
        <w:del w:id="4063" w:author="Liliana Salvador" w:date="2022-03-16T10:51:00Z">
          <w:r w:rsidRPr="002B42A7" w:rsidDel="00D66A2E">
            <w:rPr>
              <w:rFonts w:ascii="Times New Roman" w:hAnsi="Times New Roman" w:cs="Times New Roman"/>
              <w:color w:val="000000" w:themeColor="text1"/>
              <w:rPrChange w:id="4064" w:author="Ruijie Xu" w:date="2022-03-10T12:31:00Z">
                <w:rPr>
                  <w:color w:val="000000" w:themeColor="text1"/>
                </w:rPr>
              </w:rPrChange>
            </w:rPr>
            <w:delText>t</w:delText>
          </w:r>
        </w:del>
        <w:r w:rsidRPr="002B42A7">
          <w:rPr>
            <w:rFonts w:ascii="Times New Roman" w:hAnsi="Times New Roman" w:cs="Times New Roman"/>
            <w:color w:val="000000" w:themeColor="text1"/>
            <w:rPrChange w:id="4065" w:author="Ruijie Xu" w:date="2022-03-10T12:31:00Z">
              <w:rPr>
                <w:color w:val="000000" w:themeColor="text1"/>
              </w:rPr>
            </w:rPrChange>
          </w:rPr>
          <w:t xml:space="preserve"> </w:t>
        </w:r>
        <w:del w:id="4066" w:author="Liliana Salvador" w:date="2022-02-23T20:18:00Z">
          <w:r w:rsidRPr="002B42A7" w:rsidDel="0050101D">
            <w:rPr>
              <w:rFonts w:ascii="Times New Roman" w:hAnsi="Times New Roman" w:cs="Times New Roman"/>
              <w:color w:val="000000" w:themeColor="text1"/>
              <w:rPrChange w:id="4067" w:author="Ruijie Xu" w:date="2022-03-10T12:31:00Z">
                <w:rPr>
                  <w:color w:val="000000" w:themeColor="text1"/>
                </w:rPr>
              </w:rPrChange>
            </w:rPr>
            <w:delText>with the classification results of most</w:delText>
          </w:r>
        </w:del>
      </w:ins>
      <w:ins w:id="4068" w:author="Liliana Salvador" w:date="2022-02-23T20:18:00Z">
        <w:r w:rsidR="0050101D" w:rsidRPr="002B42A7">
          <w:rPr>
            <w:rFonts w:ascii="Times New Roman" w:hAnsi="Times New Roman" w:cs="Times New Roman"/>
            <w:color w:val="000000" w:themeColor="text1"/>
            <w:rPrChange w:id="4069" w:author="Ruijie Xu" w:date="2022-03-10T12:31:00Z">
              <w:rPr>
                <w:color w:val="000000" w:themeColor="text1"/>
              </w:rPr>
            </w:rPrChange>
          </w:rPr>
          <w:t xml:space="preserve">from </w:t>
        </w:r>
      </w:ins>
      <w:ins w:id="4070" w:author="Ruijie Xu" w:date="2022-03-04T10:56:00Z">
        <w:r w:rsidR="00806E9E" w:rsidRPr="002B42A7">
          <w:rPr>
            <w:rFonts w:ascii="Times New Roman" w:hAnsi="Times New Roman" w:cs="Times New Roman"/>
            <w:color w:val="000000" w:themeColor="text1"/>
            <w:rPrChange w:id="4071" w:author="Ruijie Xu" w:date="2022-03-10T12:31:00Z">
              <w:rPr>
                <w:color w:val="000000" w:themeColor="text1"/>
              </w:rPr>
            </w:rPrChange>
          </w:rPr>
          <w:t>most of</w:t>
        </w:r>
      </w:ins>
      <w:ins w:id="4072" w:author="Liliana Salvador" w:date="2022-02-23T20:18:00Z">
        <w:del w:id="4073" w:author="Ruijie Xu" w:date="2022-03-04T10:56:00Z">
          <w:r w:rsidR="0050101D" w:rsidRPr="002B42A7" w:rsidDel="00806E9E">
            <w:rPr>
              <w:rFonts w:ascii="Times New Roman" w:hAnsi="Times New Roman" w:cs="Times New Roman"/>
              <w:color w:val="000000" w:themeColor="text1"/>
              <w:rPrChange w:id="4074" w:author="Ruijie Xu" w:date="2022-03-10T12:31:00Z">
                <w:rPr>
                  <w:color w:val="000000" w:themeColor="text1"/>
                </w:rPr>
              </w:rPrChange>
            </w:rPr>
            <w:delText>the</w:delText>
          </w:r>
        </w:del>
      </w:ins>
      <w:ins w:id="4075" w:author="Ruijie Xu" w:date="2022-02-02T12:20:00Z">
        <w:r w:rsidRPr="002B42A7">
          <w:rPr>
            <w:rFonts w:ascii="Times New Roman" w:hAnsi="Times New Roman" w:cs="Times New Roman"/>
            <w:color w:val="000000" w:themeColor="text1"/>
            <w:rPrChange w:id="4076" w:author="Ruijie Xu" w:date="2022-03-10T12:31:00Z">
              <w:rPr>
                <w:color w:val="000000" w:themeColor="text1"/>
              </w:rPr>
            </w:rPrChange>
          </w:rPr>
          <w:t xml:space="preserve"> other software (BLASTN, Diamond, Kraken2, CLARK, and CLARK-s). </w:t>
        </w:r>
        <w:del w:id="4077" w:author="Rajeev, Sree" w:date="2022-03-01T12:57:00Z">
          <w:r w:rsidRPr="002B42A7" w:rsidDel="009A2D60">
            <w:rPr>
              <w:rFonts w:ascii="Times New Roman" w:hAnsi="Times New Roman" w:cs="Times New Roman"/>
              <w:color w:val="000000" w:themeColor="text1"/>
              <w:rPrChange w:id="4078" w:author="Ruijie Xu" w:date="2022-03-10T12:31:00Z">
                <w:rPr>
                  <w:color w:val="000000" w:themeColor="text1"/>
                </w:rPr>
              </w:rPrChange>
            </w:rPr>
            <w:delText xml:space="preserve">In addition, </w:delText>
          </w:r>
        </w:del>
        <w:r w:rsidRPr="002B42A7">
          <w:rPr>
            <w:rFonts w:ascii="Times New Roman" w:hAnsi="Times New Roman" w:cs="Times New Roman"/>
            <w:color w:val="000000" w:themeColor="text1"/>
            <w:rPrChange w:id="4079" w:author="Ruijie Xu" w:date="2022-03-10T12:31:00Z">
              <w:rPr>
                <w:color w:val="000000" w:themeColor="text1"/>
              </w:rPr>
            </w:rPrChange>
          </w:rPr>
          <w:t>Bracken and Metaphlan3 did</w:t>
        </w:r>
      </w:ins>
      <w:ins w:id="4080" w:author="Rajeev, Sree" w:date="2022-03-01T12:57:00Z">
        <w:r w:rsidR="009A2D60" w:rsidRPr="002B42A7">
          <w:rPr>
            <w:rFonts w:ascii="Times New Roman" w:hAnsi="Times New Roman" w:cs="Times New Roman"/>
            <w:color w:val="000000" w:themeColor="text1"/>
            <w:rPrChange w:id="4081" w:author="Ruijie Xu" w:date="2022-03-10T12:31:00Z">
              <w:rPr>
                <w:color w:val="000000" w:themeColor="text1"/>
              </w:rPr>
            </w:rPrChange>
          </w:rPr>
          <w:t xml:space="preserve"> not </w:t>
        </w:r>
      </w:ins>
      <w:ins w:id="4082" w:author="Ruijie Xu" w:date="2022-02-02T12:20:00Z">
        <w:del w:id="4083" w:author="Rajeev, Sree" w:date="2022-03-01T12:57:00Z">
          <w:r w:rsidRPr="002B42A7" w:rsidDel="009A2D60">
            <w:rPr>
              <w:rFonts w:ascii="Times New Roman" w:hAnsi="Times New Roman" w:cs="Times New Roman"/>
              <w:color w:val="000000" w:themeColor="text1"/>
              <w:rPrChange w:id="4084" w:author="Ruijie Xu" w:date="2022-03-10T12:31:00Z">
                <w:rPr>
                  <w:color w:val="000000" w:themeColor="text1"/>
                </w:rPr>
              </w:rPrChange>
            </w:rPr>
            <w:delText xml:space="preserve">n’t </w:delText>
          </w:r>
        </w:del>
        <w:r w:rsidRPr="002B42A7">
          <w:rPr>
            <w:rFonts w:ascii="Times New Roman" w:hAnsi="Times New Roman" w:cs="Times New Roman"/>
            <w:color w:val="000000" w:themeColor="text1"/>
            <w:rPrChange w:id="4085" w:author="Ruijie Xu" w:date="2022-03-10T12:31:00Z">
              <w:rPr>
                <w:color w:val="000000" w:themeColor="text1"/>
              </w:rPr>
            </w:rPrChange>
          </w:rPr>
          <w:t>classify any reads into the Archaea taxon</w:t>
        </w:r>
      </w:ins>
      <w:ins w:id="4086" w:author="Ruijie Xu" w:date="2022-02-03T12:12:00Z">
        <w:r w:rsidR="002E6F22" w:rsidRPr="002B42A7">
          <w:rPr>
            <w:rFonts w:ascii="Times New Roman" w:hAnsi="Times New Roman" w:cs="Times New Roman"/>
            <w:color w:val="000000" w:themeColor="text1"/>
            <w:rPrChange w:id="4087" w:author="Ruijie Xu" w:date="2022-03-10T12:31:00Z">
              <w:rPr>
                <w:color w:val="000000" w:themeColor="text1"/>
              </w:rPr>
            </w:rPrChange>
          </w:rPr>
          <w:t xml:space="preserve"> (</w:t>
        </w:r>
      </w:ins>
      <w:ins w:id="4088" w:author="Liliana Salvador" w:date="2022-02-23T20:18:00Z">
        <w:r w:rsidR="0050101D" w:rsidRPr="002B42A7">
          <w:rPr>
            <w:rFonts w:ascii="Times New Roman" w:hAnsi="Times New Roman" w:cs="Times New Roman"/>
            <w:color w:val="000000" w:themeColor="text1"/>
            <w:rPrChange w:id="4089" w:author="Ruijie Xu" w:date="2022-03-10T12:31:00Z">
              <w:rPr>
                <w:color w:val="000000" w:themeColor="text1"/>
              </w:rPr>
            </w:rPrChange>
          </w:rPr>
          <w:t>F</w:t>
        </w:r>
      </w:ins>
      <w:ins w:id="4090" w:author="Ruijie Xu" w:date="2022-02-03T12:12:00Z">
        <w:del w:id="4091" w:author="Liliana Salvador" w:date="2022-02-23T20:18:00Z">
          <w:r w:rsidR="002E6F22" w:rsidRPr="002B42A7" w:rsidDel="0050101D">
            <w:rPr>
              <w:rFonts w:ascii="Times New Roman" w:hAnsi="Times New Roman" w:cs="Times New Roman"/>
              <w:color w:val="000000" w:themeColor="text1"/>
              <w:rPrChange w:id="4092" w:author="Ruijie Xu" w:date="2022-03-10T12:31:00Z">
                <w:rPr>
                  <w:color w:val="000000" w:themeColor="text1"/>
                </w:rPr>
              </w:rPrChange>
            </w:rPr>
            <w:delText>f</w:delText>
          </w:r>
        </w:del>
        <w:r w:rsidR="002E6F22" w:rsidRPr="002B42A7">
          <w:rPr>
            <w:rFonts w:ascii="Times New Roman" w:hAnsi="Times New Roman" w:cs="Times New Roman"/>
            <w:color w:val="000000" w:themeColor="text1"/>
            <w:rPrChange w:id="4093" w:author="Ruijie Xu" w:date="2022-03-10T12:31:00Z">
              <w:rPr>
                <w:color w:val="000000" w:themeColor="text1"/>
              </w:rPr>
            </w:rPrChange>
          </w:rPr>
          <w:t>igure 1h)</w:t>
        </w:r>
      </w:ins>
      <w:ins w:id="4094" w:author="Ruijie Xu" w:date="2022-02-02T12:20:00Z">
        <w:r w:rsidRPr="002B42A7">
          <w:rPr>
            <w:rFonts w:ascii="Times New Roman" w:hAnsi="Times New Roman" w:cs="Times New Roman"/>
            <w:color w:val="000000" w:themeColor="text1"/>
            <w:rPrChange w:id="4095" w:author="Ruijie Xu" w:date="2022-03-10T12:31:00Z">
              <w:rPr>
                <w:color w:val="000000" w:themeColor="text1"/>
              </w:rPr>
            </w:rPrChange>
          </w:rPr>
          <w:t xml:space="preserve">. </w:t>
        </w:r>
      </w:ins>
    </w:p>
    <w:p w14:paraId="2FEBC171" w14:textId="3D6D7ED3" w:rsidR="003D5D8B" w:rsidRPr="002B42A7" w:rsidRDefault="003D5D8B" w:rsidP="002B774D">
      <w:pPr>
        <w:spacing w:line="480" w:lineRule="auto"/>
        <w:ind w:firstLine="720"/>
        <w:rPr>
          <w:ins w:id="4096" w:author="Ruijie Xu" w:date="2022-02-27T13:45:00Z"/>
          <w:rFonts w:ascii="Times New Roman" w:hAnsi="Times New Roman" w:cs="Times New Roman"/>
          <w:color w:val="000000" w:themeColor="text1"/>
          <w:rPrChange w:id="4097" w:author="Ruijie Xu" w:date="2022-03-10T12:31:00Z">
            <w:rPr>
              <w:ins w:id="4098" w:author="Ruijie Xu" w:date="2022-02-27T13:45:00Z"/>
              <w:color w:val="000000" w:themeColor="text1"/>
            </w:rPr>
          </w:rPrChange>
        </w:rPr>
      </w:pPr>
      <w:ins w:id="4099" w:author="Ruijie Xu" w:date="2022-02-02T12:20:00Z">
        <w:del w:id="4100" w:author="Liliana Salvador" w:date="2022-03-08T19:25:00Z">
          <w:r w:rsidRPr="009D42D6" w:rsidDel="0083651E">
            <w:rPr>
              <w:rFonts w:ascii="Times New Roman" w:hAnsi="Times New Roman" w:cs="Times New Roman"/>
              <w:color w:val="000000" w:themeColor="text1"/>
              <w:highlight w:val="yellow"/>
              <w:rPrChange w:id="4101" w:author="Ruijie Xu" w:date="2022-03-11T15:22:00Z">
                <w:rPr>
                  <w:color w:val="000000" w:themeColor="text1"/>
                </w:rPr>
              </w:rPrChange>
            </w:rPr>
            <w:delText>The read distribution at the Phylum level w</w:delText>
          </w:r>
        </w:del>
        <w:del w:id="4102" w:author="Liliana Salvador" w:date="2022-02-23T20:19:00Z">
          <w:r w:rsidRPr="009D42D6" w:rsidDel="0050101D">
            <w:rPr>
              <w:rFonts w:ascii="Times New Roman" w:hAnsi="Times New Roman" w:cs="Times New Roman"/>
              <w:color w:val="000000" w:themeColor="text1"/>
              <w:highlight w:val="yellow"/>
              <w:rPrChange w:id="4103" w:author="Ruijie Xu" w:date="2022-03-11T15:22:00Z">
                <w:rPr>
                  <w:color w:val="000000" w:themeColor="text1"/>
                </w:rPr>
              </w:rPrChange>
            </w:rPr>
            <w:delText>ere</w:delText>
          </w:r>
        </w:del>
        <w:del w:id="4104" w:author="Liliana Salvador" w:date="2022-03-08T19:25:00Z">
          <w:r w:rsidRPr="009D42D6" w:rsidDel="0083651E">
            <w:rPr>
              <w:rFonts w:ascii="Times New Roman" w:hAnsi="Times New Roman" w:cs="Times New Roman"/>
              <w:color w:val="000000" w:themeColor="text1"/>
              <w:highlight w:val="yellow"/>
              <w:rPrChange w:id="4105" w:author="Ruijie Xu" w:date="2022-03-11T15:22:00Z">
                <w:rPr>
                  <w:color w:val="000000" w:themeColor="text1"/>
                </w:rPr>
              </w:rPrChange>
            </w:rPr>
            <w:delText xml:space="preserve"> also examined to increase the resolution of comparisons between software.  </w:delText>
          </w:r>
        </w:del>
        <w:r w:rsidRPr="009D42D6">
          <w:rPr>
            <w:rFonts w:ascii="Times New Roman" w:hAnsi="Times New Roman" w:cs="Times New Roman"/>
            <w:color w:val="000000" w:themeColor="text1"/>
            <w:highlight w:val="yellow"/>
            <w:rPrChange w:id="4106" w:author="Ruijie Xu" w:date="2022-03-11T15:22:00Z">
              <w:rPr>
                <w:color w:val="000000" w:themeColor="text1"/>
              </w:rPr>
            </w:rPrChange>
          </w:rPr>
          <w:t xml:space="preserve">At the </w:t>
        </w:r>
      </w:ins>
      <w:ins w:id="4107" w:author="Ruijie Xu" w:date="2022-03-11T13:37:00Z">
        <w:r w:rsidR="00ED017A" w:rsidRPr="009D42D6">
          <w:rPr>
            <w:rFonts w:ascii="Times New Roman" w:hAnsi="Times New Roman" w:cs="Times New Roman"/>
            <w:color w:val="000000" w:themeColor="text1"/>
            <w:highlight w:val="yellow"/>
            <w:rPrChange w:id="4108" w:author="Ruijie Xu" w:date="2022-03-11T15:22:00Z">
              <w:rPr>
                <w:rFonts w:ascii="Times New Roman" w:hAnsi="Times New Roman" w:cs="Times New Roman"/>
                <w:color w:val="000000" w:themeColor="text1"/>
              </w:rPr>
            </w:rPrChange>
          </w:rPr>
          <w:t xml:space="preserve">phylum </w:t>
        </w:r>
      </w:ins>
      <w:ins w:id="4109" w:author="Ruijie Xu" w:date="2022-02-02T12:20:00Z">
        <w:r w:rsidRPr="009D42D6">
          <w:rPr>
            <w:rFonts w:ascii="Times New Roman" w:hAnsi="Times New Roman" w:cs="Times New Roman"/>
            <w:color w:val="000000" w:themeColor="text1"/>
            <w:highlight w:val="yellow"/>
            <w:rPrChange w:id="4110" w:author="Ruijie Xu" w:date="2022-03-11T15:22:00Z">
              <w:rPr>
                <w:color w:val="000000" w:themeColor="text1"/>
              </w:rPr>
            </w:rPrChange>
          </w:rPr>
          <w:t xml:space="preserve">level, the number of unique </w:t>
        </w:r>
        <w:del w:id="4111" w:author="Liliana Salvador" w:date="2022-03-08T19:26:00Z">
          <w:r w:rsidRPr="009D42D6" w:rsidDel="0057036A">
            <w:rPr>
              <w:rFonts w:ascii="Times New Roman" w:hAnsi="Times New Roman" w:cs="Times New Roman"/>
              <w:color w:val="000000" w:themeColor="text1"/>
              <w:highlight w:val="yellow"/>
              <w:rPrChange w:id="4112" w:author="Ruijie Xu" w:date="2022-03-11T15:22:00Z">
                <w:rPr>
                  <w:color w:val="000000" w:themeColor="text1"/>
                </w:rPr>
              </w:rPrChange>
            </w:rPr>
            <w:delText xml:space="preserve">phyla </w:delText>
          </w:r>
        </w:del>
        <w:r w:rsidRPr="009D42D6">
          <w:rPr>
            <w:rFonts w:ascii="Times New Roman" w:hAnsi="Times New Roman" w:cs="Times New Roman"/>
            <w:color w:val="000000" w:themeColor="text1"/>
            <w:highlight w:val="yellow"/>
            <w:rPrChange w:id="4113" w:author="Ruijie Xu" w:date="2022-03-11T15:22:00Z">
              <w:rPr>
                <w:color w:val="000000" w:themeColor="text1"/>
              </w:rPr>
            </w:rPrChange>
          </w:rPr>
          <w:t>taxa identified by each software range</w:t>
        </w:r>
      </w:ins>
      <w:ins w:id="4114" w:author="Rajeev, Sree" w:date="2022-03-01T12:58:00Z">
        <w:r w:rsidR="009A2D60" w:rsidRPr="009D42D6">
          <w:rPr>
            <w:rFonts w:ascii="Times New Roman" w:hAnsi="Times New Roman" w:cs="Times New Roman"/>
            <w:color w:val="000000" w:themeColor="text1"/>
            <w:highlight w:val="yellow"/>
            <w:rPrChange w:id="4115" w:author="Ruijie Xu" w:date="2022-03-11T15:22:00Z">
              <w:rPr>
                <w:color w:val="000000" w:themeColor="text1"/>
              </w:rPr>
            </w:rPrChange>
          </w:rPr>
          <w:t>d</w:t>
        </w:r>
      </w:ins>
      <w:ins w:id="4116" w:author="Ruijie Xu" w:date="2022-02-02T12:20:00Z">
        <w:del w:id="4117" w:author="Rajeev, Sree" w:date="2022-03-01T12:58:00Z">
          <w:r w:rsidRPr="009D42D6" w:rsidDel="009A2D60">
            <w:rPr>
              <w:rFonts w:ascii="Times New Roman" w:hAnsi="Times New Roman" w:cs="Times New Roman"/>
              <w:color w:val="000000" w:themeColor="text1"/>
              <w:highlight w:val="yellow"/>
              <w:rPrChange w:id="4118" w:author="Ruijie Xu" w:date="2022-03-11T15:22:00Z">
                <w:rPr>
                  <w:color w:val="000000" w:themeColor="text1"/>
                </w:rPr>
              </w:rPrChange>
            </w:rPr>
            <w:delText>s</w:delText>
          </w:r>
        </w:del>
        <w:r w:rsidRPr="009D42D6">
          <w:rPr>
            <w:rFonts w:ascii="Times New Roman" w:hAnsi="Times New Roman" w:cs="Times New Roman"/>
            <w:color w:val="000000" w:themeColor="text1"/>
            <w:highlight w:val="yellow"/>
            <w:rPrChange w:id="4119" w:author="Ruijie Xu" w:date="2022-03-11T15:22:00Z">
              <w:rPr>
                <w:color w:val="000000" w:themeColor="text1"/>
              </w:rPr>
            </w:rPrChange>
          </w:rPr>
          <w:t xml:space="preserve"> from 5 using Metaphlan3 to</w:t>
        </w:r>
        <w:del w:id="4120" w:author="Liliana Salvador" w:date="2022-03-16T10:52:00Z">
          <w:r w:rsidRPr="009D42D6" w:rsidDel="00D66A2E">
            <w:rPr>
              <w:rFonts w:ascii="Times New Roman" w:hAnsi="Times New Roman" w:cs="Times New Roman"/>
              <w:color w:val="000000" w:themeColor="text1"/>
              <w:highlight w:val="yellow"/>
              <w:rPrChange w:id="4121" w:author="Ruijie Xu" w:date="2022-03-11T15:22:00Z">
                <w:rPr>
                  <w:color w:val="000000" w:themeColor="text1"/>
                </w:rPr>
              </w:rPrChange>
            </w:rPr>
            <w:delText xml:space="preserve"> to</w:delText>
          </w:r>
        </w:del>
        <w:r w:rsidRPr="009D42D6">
          <w:rPr>
            <w:rFonts w:ascii="Times New Roman" w:hAnsi="Times New Roman" w:cs="Times New Roman"/>
            <w:color w:val="000000" w:themeColor="text1"/>
            <w:highlight w:val="yellow"/>
            <w:rPrChange w:id="4122" w:author="Ruijie Xu" w:date="2022-03-11T15:22:00Z">
              <w:rPr>
                <w:color w:val="000000" w:themeColor="text1"/>
              </w:rPr>
            </w:rPrChange>
          </w:rPr>
          <w:t xml:space="preserve"> 59 using Kaiju. We extracted the top 5 phylum taxa identified from each sample and combined </w:t>
        </w:r>
      </w:ins>
      <w:ins w:id="4123" w:author="Liliana Salvador" w:date="2022-03-16T10:53:00Z">
        <w:r w:rsidR="00D66A2E">
          <w:rPr>
            <w:rFonts w:ascii="Times New Roman" w:hAnsi="Times New Roman" w:cs="Times New Roman"/>
            <w:color w:val="000000" w:themeColor="text1"/>
            <w:highlight w:val="yellow"/>
          </w:rPr>
          <w:t xml:space="preserve">all </w:t>
        </w:r>
      </w:ins>
      <w:ins w:id="4124" w:author="Ruijie Xu" w:date="2022-02-02T12:20:00Z">
        <w:r w:rsidRPr="009D42D6">
          <w:rPr>
            <w:rFonts w:ascii="Times New Roman" w:hAnsi="Times New Roman" w:cs="Times New Roman"/>
            <w:color w:val="000000" w:themeColor="text1"/>
            <w:highlight w:val="yellow"/>
            <w:rPrChange w:id="4125" w:author="Ruijie Xu" w:date="2022-03-11T15:22:00Z">
              <w:rPr>
                <w:color w:val="000000" w:themeColor="text1"/>
              </w:rPr>
            </w:rPrChange>
          </w:rPr>
          <w:t>reads classified to other phyla into the “p__</w:t>
        </w:r>
        <w:proofErr w:type="spellStart"/>
        <w:r w:rsidRPr="009D42D6">
          <w:rPr>
            <w:rFonts w:ascii="Times New Roman" w:hAnsi="Times New Roman" w:cs="Times New Roman"/>
            <w:color w:val="000000" w:themeColor="text1"/>
            <w:highlight w:val="yellow"/>
            <w:rPrChange w:id="4126" w:author="Ruijie Xu" w:date="2022-03-11T15:22:00Z">
              <w:rPr>
                <w:color w:val="000000" w:themeColor="text1"/>
              </w:rPr>
            </w:rPrChange>
          </w:rPr>
          <w:t>Other_Phyla</w:t>
        </w:r>
        <w:proofErr w:type="spellEnd"/>
        <w:r w:rsidRPr="009D42D6">
          <w:rPr>
            <w:rFonts w:ascii="Times New Roman" w:hAnsi="Times New Roman" w:cs="Times New Roman"/>
            <w:color w:val="000000" w:themeColor="text1"/>
            <w:highlight w:val="yellow"/>
            <w:rPrChange w:id="4127" w:author="Ruijie Xu" w:date="2022-03-11T15:22:00Z">
              <w:rPr>
                <w:color w:val="000000" w:themeColor="text1"/>
              </w:rPr>
            </w:rPrChange>
          </w:rPr>
          <w:t xml:space="preserve">” </w:t>
        </w:r>
      </w:ins>
      <w:ins w:id="4128" w:author="Ruijie Xu" w:date="2022-02-27T11:37:00Z">
        <w:r w:rsidR="00FE3C3A" w:rsidRPr="009D42D6">
          <w:rPr>
            <w:rFonts w:ascii="Times New Roman" w:hAnsi="Times New Roman" w:cs="Times New Roman"/>
            <w:color w:val="000000" w:themeColor="text1"/>
            <w:highlight w:val="yellow"/>
            <w:rPrChange w:id="4129" w:author="Ruijie Xu" w:date="2022-03-11T15:22:00Z">
              <w:rPr>
                <w:color w:val="000000" w:themeColor="text1"/>
              </w:rPr>
            </w:rPrChange>
          </w:rPr>
          <w:lastRenderedPageBreak/>
          <w:t xml:space="preserve">taxon </w:t>
        </w:r>
      </w:ins>
      <w:ins w:id="4130" w:author="Ruijie Xu" w:date="2022-02-02T12:20:00Z">
        <w:r w:rsidRPr="009D42D6">
          <w:rPr>
            <w:rFonts w:ascii="Times New Roman" w:hAnsi="Times New Roman" w:cs="Times New Roman"/>
            <w:color w:val="000000" w:themeColor="text1"/>
            <w:highlight w:val="yellow"/>
            <w:rPrChange w:id="4131" w:author="Ruijie Xu" w:date="2022-03-11T15:22:00Z">
              <w:rPr>
                <w:color w:val="000000" w:themeColor="text1"/>
              </w:rPr>
            </w:rPrChange>
          </w:rPr>
          <w:t xml:space="preserve">(Figure </w:t>
        </w:r>
      </w:ins>
      <w:ins w:id="4132" w:author="Ruijie Xu" w:date="2022-02-03T12:13:00Z">
        <w:r w:rsidR="002E6F22" w:rsidRPr="009D42D6">
          <w:rPr>
            <w:rFonts w:ascii="Times New Roman" w:hAnsi="Times New Roman" w:cs="Times New Roman"/>
            <w:color w:val="000000" w:themeColor="text1"/>
            <w:highlight w:val="yellow"/>
            <w:rPrChange w:id="4133" w:author="Ruijie Xu" w:date="2022-03-11T15:22:00Z">
              <w:rPr>
                <w:color w:val="000000" w:themeColor="text1"/>
              </w:rPr>
            </w:rPrChange>
          </w:rPr>
          <w:t>2</w:t>
        </w:r>
      </w:ins>
      <w:ins w:id="4134" w:author="Ruijie Xu" w:date="2022-02-02T12:20:00Z">
        <w:r w:rsidRPr="009D42D6">
          <w:rPr>
            <w:rFonts w:ascii="Times New Roman" w:hAnsi="Times New Roman" w:cs="Times New Roman"/>
            <w:color w:val="000000" w:themeColor="text1"/>
            <w:highlight w:val="yellow"/>
            <w:rPrChange w:id="4135" w:author="Ruijie Xu" w:date="2022-03-11T15:22:00Z">
              <w:rPr>
                <w:color w:val="000000" w:themeColor="text1"/>
              </w:rPr>
            </w:rPrChange>
          </w:rPr>
          <w:t>). T</w:t>
        </w:r>
      </w:ins>
      <w:ins w:id="4136" w:author="Liliana Salvador" w:date="2022-02-23T20:19:00Z">
        <w:r w:rsidR="0050101D" w:rsidRPr="009D42D6">
          <w:rPr>
            <w:rFonts w:ascii="Times New Roman" w:hAnsi="Times New Roman" w:cs="Times New Roman"/>
            <w:color w:val="000000" w:themeColor="text1"/>
            <w:highlight w:val="yellow"/>
            <w:rPrChange w:id="4137" w:author="Ruijie Xu" w:date="2022-03-11T15:22:00Z">
              <w:rPr>
                <w:color w:val="000000" w:themeColor="text1"/>
              </w:rPr>
            </w:rPrChange>
          </w:rPr>
          <w:t>he t</w:t>
        </w:r>
      </w:ins>
      <w:ins w:id="4138" w:author="Ruijie Xu" w:date="2022-02-02T12:20:00Z">
        <w:r w:rsidRPr="009D42D6">
          <w:rPr>
            <w:rFonts w:ascii="Times New Roman" w:hAnsi="Times New Roman" w:cs="Times New Roman"/>
            <w:color w:val="000000" w:themeColor="text1"/>
            <w:highlight w:val="yellow"/>
            <w:rPrChange w:id="4139" w:author="Ruijie Xu" w:date="2022-03-11T15:22:00Z">
              <w:rPr>
                <w:color w:val="000000" w:themeColor="text1"/>
              </w:rPr>
            </w:rPrChange>
          </w:rPr>
          <w:t xml:space="preserve">op 5 Phyla </w:t>
        </w:r>
        <w:del w:id="4140" w:author="Liliana Salvador" w:date="2022-02-23T20:19:00Z">
          <w:r w:rsidRPr="009D42D6" w:rsidDel="0050101D">
            <w:rPr>
              <w:rFonts w:ascii="Times New Roman" w:hAnsi="Times New Roman" w:cs="Times New Roman"/>
              <w:color w:val="000000" w:themeColor="text1"/>
              <w:highlight w:val="yellow"/>
              <w:rPrChange w:id="4141" w:author="Ruijie Xu" w:date="2022-03-11T15:22:00Z">
                <w:rPr>
                  <w:color w:val="000000" w:themeColor="text1"/>
                </w:rPr>
              </w:rPrChange>
            </w:rPr>
            <w:delText xml:space="preserve">has </w:delText>
          </w:r>
        </w:del>
        <w:r w:rsidRPr="009D42D6">
          <w:rPr>
            <w:rFonts w:ascii="Times New Roman" w:hAnsi="Times New Roman" w:cs="Times New Roman"/>
            <w:color w:val="000000" w:themeColor="text1"/>
            <w:highlight w:val="yellow"/>
            <w:rPrChange w:id="4142" w:author="Ruijie Xu" w:date="2022-03-11T15:22:00Z">
              <w:rPr>
                <w:color w:val="000000" w:themeColor="text1"/>
              </w:rPr>
            </w:rPrChange>
          </w:rPr>
          <w:t>described a large percentage of read classification for all software</w:t>
        </w:r>
        <w:del w:id="4143" w:author="Liliana Salvador" w:date="2022-02-23T20:20:00Z">
          <w:r w:rsidRPr="009D42D6" w:rsidDel="0050101D">
            <w:rPr>
              <w:rFonts w:ascii="Times New Roman" w:hAnsi="Times New Roman" w:cs="Times New Roman"/>
              <w:color w:val="000000" w:themeColor="text1"/>
              <w:highlight w:val="yellow"/>
              <w:rPrChange w:id="4144" w:author="Ruijie Xu" w:date="2022-03-11T15:22:00Z">
                <w:rPr>
                  <w:color w:val="000000" w:themeColor="text1"/>
                </w:rPr>
              </w:rPrChange>
            </w:rPr>
            <w:delText>’s classifications</w:delText>
          </w:r>
        </w:del>
      </w:ins>
      <w:ins w:id="4145" w:author="Ruijie Xu" w:date="2022-03-10T12:06:00Z">
        <w:r w:rsidR="00220B1C" w:rsidRPr="009D42D6">
          <w:rPr>
            <w:rFonts w:ascii="Times New Roman" w:hAnsi="Times New Roman" w:cs="Times New Roman"/>
            <w:color w:val="000000" w:themeColor="text1"/>
            <w:highlight w:val="yellow"/>
            <w:rPrChange w:id="4146" w:author="Ruijie Xu" w:date="2022-03-11T15:22:00Z">
              <w:rPr>
                <w:color w:val="000000" w:themeColor="text1"/>
              </w:rPr>
            </w:rPrChange>
          </w:rPr>
          <w:t xml:space="preserve">, but </w:t>
        </w:r>
      </w:ins>
      <w:ins w:id="4147" w:author="Ruijie Xu" w:date="2022-02-02T12:20:00Z">
        <w:r w:rsidRPr="009D42D6">
          <w:rPr>
            <w:rFonts w:ascii="Times New Roman" w:hAnsi="Times New Roman" w:cs="Times New Roman"/>
            <w:color w:val="000000" w:themeColor="text1"/>
            <w:highlight w:val="yellow"/>
            <w:rPrChange w:id="4148" w:author="Ruijie Xu" w:date="2022-03-11T15:22:00Z">
              <w:rPr>
                <w:color w:val="000000" w:themeColor="text1"/>
              </w:rPr>
            </w:rPrChange>
          </w:rPr>
          <w:t>the distribution of reads classified into different phyla taxa are different across software. For example, Virus taxon, “</w:t>
        </w:r>
        <w:proofErr w:type="spellStart"/>
        <w:r w:rsidRPr="009D42D6">
          <w:rPr>
            <w:rFonts w:ascii="Times New Roman" w:hAnsi="Times New Roman" w:cs="Times New Roman"/>
            <w:color w:val="000000" w:themeColor="text1"/>
            <w:highlight w:val="yellow"/>
            <w:rPrChange w:id="4149" w:author="Ruijie Xu" w:date="2022-03-11T15:22:00Z">
              <w:rPr>
                <w:color w:val="000000" w:themeColor="text1"/>
              </w:rPr>
            </w:rPrChange>
          </w:rPr>
          <w:t>p_Pisuviricota</w:t>
        </w:r>
        <w:proofErr w:type="spellEnd"/>
        <w:r w:rsidRPr="009D42D6">
          <w:rPr>
            <w:rFonts w:ascii="Times New Roman" w:hAnsi="Times New Roman" w:cs="Times New Roman"/>
            <w:color w:val="000000" w:themeColor="text1"/>
            <w:highlight w:val="yellow"/>
            <w:rPrChange w:id="4150" w:author="Ruijie Xu" w:date="2022-03-11T15:22:00Z">
              <w:rPr>
                <w:color w:val="000000" w:themeColor="text1"/>
              </w:rPr>
            </w:rPrChange>
          </w:rPr>
          <w:t xml:space="preserve">”, </w:t>
        </w:r>
        <w:del w:id="4151" w:author="Liliana Salvador" w:date="2022-03-08T19:27:00Z">
          <w:r w:rsidRPr="009D42D6" w:rsidDel="0057036A">
            <w:rPr>
              <w:rFonts w:ascii="Times New Roman" w:hAnsi="Times New Roman" w:cs="Times New Roman"/>
              <w:color w:val="000000" w:themeColor="text1"/>
              <w:highlight w:val="yellow"/>
              <w:rPrChange w:id="4152" w:author="Ruijie Xu" w:date="2022-03-11T15:22:00Z">
                <w:rPr>
                  <w:color w:val="000000" w:themeColor="text1"/>
                </w:rPr>
              </w:rPrChange>
            </w:rPr>
            <w:delText xml:space="preserve">has </w:delText>
          </w:r>
        </w:del>
        <w:r w:rsidRPr="009D42D6">
          <w:rPr>
            <w:rFonts w:ascii="Times New Roman" w:hAnsi="Times New Roman" w:cs="Times New Roman"/>
            <w:color w:val="000000" w:themeColor="text1"/>
            <w:highlight w:val="yellow"/>
            <w:rPrChange w:id="4153" w:author="Ruijie Xu" w:date="2022-03-11T15:22:00Z">
              <w:rPr>
                <w:color w:val="000000" w:themeColor="text1"/>
              </w:rPr>
            </w:rPrChange>
          </w:rPr>
          <w:t>contributed to over 85% (569/665) of the reads classified in sample R22.K using BLASTN</w:t>
        </w:r>
      </w:ins>
      <w:ins w:id="4154" w:author="Ruijie Xu" w:date="2022-02-03T12:14:00Z">
        <w:r w:rsidR="002E6F22" w:rsidRPr="009D42D6">
          <w:rPr>
            <w:rFonts w:ascii="Times New Roman" w:hAnsi="Times New Roman" w:cs="Times New Roman"/>
            <w:color w:val="000000" w:themeColor="text1"/>
            <w:highlight w:val="yellow"/>
            <w:rPrChange w:id="4155" w:author="Ruijie Xu" w:date="2022-03-11T15:22:00Z">
              <w:rPr>
                <w:color w:val="000000" w:themeColor="text1"/>
              </w:rPr>
            </w:rPrChange>
          </w:rPr>
          <w:t xml:space="preserve"> (Figure 2a),</w:t>
        </w:r>
      </w:ins>
      <w:ins w:id="4156" w:author="Ruijie Xu" w:date="2022-02-02T12:20:00Z">
        <w:r w:rsidRPr="009D42D6">
          <w:rPr>
            <w:rFonts w:ascii="Times New Roman" w:hAnsi="Times New Roman" w:cs="Times New Roman"/>
            <w:color w:val="000000" w:themeColor="text1"/>
            <w:highlight w:val="yellow"/>
            <w:rPrChange w:id="4157" w:author="Ruijie Xu" w:date="2022-03-11T15:22:00Z">
              <w:rPr>
                <w:color w:val="000000" w:themeColor="text1"/>
              </w:rPr>
            </w:rPrChange>
          </w:rPr>
          <w:t xml:space="preserve"> </w:t>
        </w:r>
        <w:del w:id="4158" w:author="Liliana Salvador" w:date="2022-03-08T19:28:00Z">
          <w:r w:rsidRPr="009D42D6" w:rsidDel="0057036A">
            <w:rPr>
              <w:rFonts w:ascii="Times New Roman" w:hAnsi="Times New Roman" w:cs="Times New Roman"/>
              <w:color w:val="000000" w:themeColor="text1"/>
              <w:highlight w:val="yellow"/>
              <w:rPrChange w:id="4159" w:author="Ruijie Xu" w:date="2022-03-11T15:22:00Z">
                <w:rPr>
                  <w:color w:val="000000" w:themeColor="text1"/>
                </w:rPr>
              </w:rPrChange>
            </w:rPr>
            <w:delText xml:space="preserve">while </w:delText>
          </w:r>
        </w:del>
      </w:ins>
      <w:ins w:id="4160" w:author="Liliana Salvador" w:date="2022-03-08T19:28:00Z">
        <w:r w:rsidR="0057036A" w:rsidRPr="009D42D6">
          <w:rPr>
            <w:rFonts w:ascii="Times New Roman" w:hAnsi="Times New Roman" w:cs="Times New Roman"/>
            <w:color w:val="000000" w:themeColor="text1"/>
            <w:highlight w:val="yellow"/>
            <w:rPrChange w:id="4161" w:author="Ruijie Xu" w:date="2022-03-11T15:22:00Z">
              <w:rPr>
                <w:color w:val="000000" w:themeColor="text1"/>
              </w:rPr>
            </w:rPrChange>
          </w:rPr>
          <w:t xml:space="preserve">but </w:t>
        </w:r>
      </w:ins>
      <w:ins w:id="4162" w:author="Ruijie Xu" w:date="2022-02-02T12:20:00Z">
        <w:r w:rsidRPr="009D42D6">
          <w:rPr>
            <w:rFonts w:ascii="Times New Roman" w:hAnsi="Times New Roman" w:cs="Times New Roman"/>
            <w:color w:val="000000" w:themeColor="text1"/>
            <w:highlight w:val="yellow"/>
            <w:rPrChange w:id="4163" w:author="Ruijie Xu" w:date="2022-03-11T15:22:00Z">
              <w:rPr>
                <w:color w:val="000000" w:themeColor="text1"/>
              </w:rPr>
            </w:rPrChange>
          </w:rPr>
          <w:t>this taxon was not identified by any other software</w:t>
        </w:r>
        <w:del w:id="4164" w:author="Liliana Salvador" w:date="2022-02-23T20:20:00Z">
          <w:r w:rsidRPr="009D42D6" w:rsidDel="0050101D">
            <w:rPr>
              <w:rFonts w:ascii="Times New Roman" w:hAnsi="Times New Roman" w:cs="Times New Roman"/>
              <w:color w:val="000000" w:themeColor="text1"/>
              <w:highlight w:val="yellow"/>
              <w:rPrChange w:id="4165" w:author="Ruijie Xu" w:date="2022-03-11T15:22:00Z">
                <w:rPr>
                  <w:color w:val="000000" w:themeColor="text1"/>
                </w:rPr>
              </w:rPrChange>
            </w:rPr>
            <w:delText>’s</w:delText>
          </w:r>
        </w:del>
        <w:del w:id="4166" w:author="Liliana Salvador" w:date="2022-03-08T19:28:00Z">
          <w:r w:rsidRPr="009D42D6" w:rsidDel="0057036A">
            <w:rPr>
              <w:rFonts w:ascii="Times New Roman" w:hAnsi="Times New Roman" w:cs="Times New Roman"/>
              <w:color w:val="000000" w:themeColor="text1"/>
              <w:highlight w:val="yellow"/>
              <w:rPrChange w:id="4167" w:author="Ruijie Xu" w:date="2022-03-11T15:22:00Z">
                <w:rPr>
                  <w:color w:val="000000" w:themeColor="text1"/>
                </w:rPr>
              </w:rPrChange>
            </w:rPr>
            <w:delText xml:space="preserve"> classification</w:delText>
          </w:r>
        </w:del>
        <w:r w:rsidRPr="009D42D6">
          <w:rPr>
            <w:rFonts w:ascii="Times New Roman" w:hAnsi="Times New Roman" w:cs="Times New Roman"/>
            <w:color w:val="000000" w:themeColor="text1"/>
            <w:highlight w:val="yellow"/>
            <w:rPrChange w:id="4168" w:author="Ruijie Xu" w:date="2022-03-11T15:22:00Z">
              <w:rPr>
                <w:color w:val="000000" w:themeColor="text1"/>
              </w:rPr>
            </w:rPrChange>
          </w:rPr>
          <w:t xml:space="preserve">. </w:t>
        </w:r>
        <w:del w:id="4169" w:author="Liliana Salvador" w:date="2022-03-08T19:28:00Z">
          <w:r w:rsidRPr="009D42D6" w:rsidDel="0057036A">
            <w:rPr>
              <w:rFonts w:ascii="Times New Roman" w:hAnsi="Times New Roman" w:cs="Times New Roman"/>
              <w:color w:val="000000" w:themeColor="text1"/>
              <w:highlight w:val="yellow"/>
              <w:rPrChange w:id="4170" w:author="Ruijie Xu" w:date="2022-03-11T15:22:00Z">
                <w:rPr>
                  <w:color w:val="000000" w:themeColor="text1"/>
                </w:rPr>
              </w:rPrChange>
            </w:rPr>
            <w:delText xml:space="preserve">Nevertheless, </w:delText>
          </w:r>
        </w:del>
        <w:r w:rsidRPr="009D42D6">
          <w:rPr>
            <w:rFonts w:ascii="Times New Roman" w:hAnsi="Times New Roman" w:cs="Times New Roman"/>
            <w:color w:val="000000" w:themeColor="text1"/>
            <w:highlight w:val="yellow"/>
            <w:rPrChange w:id="4171" w:author="Ruijie Xu" w:date="2022-03-11T15:22:00Z">
              <w:rPr>
                <w:color w:val="000000" w:themeColor="text1"/>
              </w:rPr>
            </w:rPrChange>
          </w:rPr>
          <w:t xml:space="preserve">Metaphlan3 </w:t>
        </w:r>
        <w:del w:id="4172" w:author="Liliana Salvador" w:date="2022-02-23T20:21:00Z">
          <w:r w:rsidRPr="009D42D6" w:rsidDel="0050101D">
            <w:rPr>
              <w:rFonts w:ascii="Times New Roman" w:hAnsi="Times New Roman" w:cs="Times New Roman"/>
              <w:color w:val="000000" w:themeColor="text1"/>
              <w:highlight w:val="yellow"/>
              <w:rPrChange w:id="4173" w:author="Ruijie Xu" w:date="2022-03-11T15:22:00Z">
                <w:rPr>
                  <w:color w:val="000000" w:themeColor="text1"/>
                </w:rPr>
              </w:rPrChange>
            </w:rPr>
            <w:delText xml:space="preserve">has </w:delText>
          </w:r>
        </w:del>
        <w:r w:rsidRPr="009D42D6">
          <w:rPr>
            <w:rFonts w:ascii="Times New Roman" w:hAnsi="Times New Roman" w:cs="Times New Roman"/>
            <w:color w:val="000000" w:themeColor="text1"/>
            <w:highlight w:val="yellow"/>
            <w:rPrChange w:id="4174" w:author="Ruijie Xu" w:date="2022-03-11T15:22:00Z">
              <w:rPr>
                <w:color w:val="000000" w:themeColor="text1"/>
              </w:rPr>
            </w:rPrChange>
          </w:rPr>
          <w:t xml:space="preserve">classified all </w:t>
        </w:r>
        <w:del w:id="4175" w:author="Liliana Salvador" w:date="2022-03-08T19:28:00Z">
          <w:r w:rsidRPr="009D42D6" w:rsidDel="0057036A">
            <w:rPr>
              <w:rFonts w:ascii="Times New Roman" w:hAnsi="Times New Roman" w:cs="Times New Roman"/>
              <w:color w:val="000000" w:themeColor="text1"/>
              <w:highlight w:val="yellow"/>
              <w:rPrChange w:id="4176" w:author="Ruijie Xu" w:date="2022-03-11T15:22:00Z">
                <w:rPr>
                  <w:color w:val="000000" w:themeColor="text1"/>
                </w:rPr>
              </w:rPrChange>
            </w:rPr>
            <w:delText>of its</w:delText>
          </w:r>
        </w:del>
      </w:ins>
      <w:ins w:id="4177" w:author="Liliana Salvador" w:date="2022-03-08T19:28:00Z">
        <w:r w:rsidR="0057036A" w:rsidRPr="009D42D6">
          <w:rPr>
            <w:rFonts w:ascii="Times New Roman" w:hAnsi="Times New Roman" w:cs="Times New Roman"/>
            <w:color w:val="000000" w:themeColor="text1"/>
            <w:highlight w:val="yellow"/>
            <w:rPrChange w:id="4178" w:author="Ruijie Xu" w:date="2022-03-11T15:22:00Z">
              <w:rPr>
                <w:color w:val="000000" w:themeColor="text1"/>
              </w:rPr>
            </w:rPrChange>
          </w:rPr>
          <w:t>the</w:t>
        </w:r>
      </w:ins>
      <w:ins w:id="4179" w:author="Ruijie Xu" w:date="2022-02-02T12:20:00Z">
        <w:r w:rsidRPr="009D42D6">
          <w:rPr>
            <w:rFonts w:ascii="Times New Roman" w:hAnsi="Times New Roman" w:cs="Times New Roman"/>
            <w:color w:val="000000" w:themeColor="text1"/>
            <w:highlight w:val="yellow"/>
            <w:rPrChange w:id="4180" w:author="Ruijie Xu" w:date="2022-03-11T15:22:00Z">
              <w:rPr>
                <w:color w:val="000000" w:themeColor="text1"/>
              </w:rPr>
            </w:rPrChange>
          </w:rPr>
          <w:t xml:space="preserve"> reads in sample R22.K into “p__</w:t>
        </w:r>
        <w:proofErr w:type="spellStart"/>
        <w:r w:rsidRPr="009D42D6">
          <w:rPr>
            <w:rFonts w:ascii="Times New Roman" w:hAnsi="Times New Roman" w:cs="Times New Roman"/>
            <w:color w:val="000000" w:themeColor="text1"/>
            <w:highlight w:val="yellow"/>
            <w:rPrChange w:id="4181" w:author="Ruijie Xu" w:date="2022-03-11T15:22:00Z">
              <w:rPr>
                <w:color w:val="000000" w:themeColor="text1"/>
              </w:rPr>
            </w:rPrChange>
          </w:rPr>
          <w:t>Viruses_unclassified</w:t>
        </w:r>
        <w:proofErr w:type="spellEnd"/>
        <w:r w:rsidRPr="009D42D6">
          <w:rPr>
            <w:rFonts w:ascii="Times New Roman" w:hAnsi="Times New Roman" w:cs="Times New Roman"/>
            <w:color w:val="000000" w:themeColor="text1"/>
            <w:highlight w:val="yellow"/>
            <w:rPrChange w:id="4182" w:author="Ruijie Xu" w:date="2022-03-11T15:22:00Z">
              <w:rPr>
                <w:color w:val="000000" w:themeColor="text1"/>
              </w:rPr>
            </w:rPrChange>
          </w:rPr>
          <w:t>”</w:t>
        </w:r>
      </w:ins>
      <w:ins w:id="4183" w:author="Ruijie Xu" w:date="2022-02-03T12:14:00Z">
        <w:r w:rsidR="002E6F22" w:rsidRPr="009D42D6">
          <w:rPr>
            <w:rFonts w:ascii="Times New Roman" w:hAnsi="Times New Roman" w:cs="Times New Roman"/>
            <w:color w:val="000000" w:themeColor="text1"/>
            <w:highlight w:val="yellow"/>
            <w:rPrChange w:id="4184" w:author="Ruijie Xu" w:date="2022-03-11T15:22:00Z">
              <w:rPr>
                <w:color w:val="000000" w:themeColor="text1"/>
              </w:rPr>
            </w:rPrChange>
          </w:rPr>
          <w:t xml:space="preserve"> (Figure 2</w:t>
        </w:r>
      </w:ins>
      <w:ins w:id="4185" w:author="Ruijie Xu" w:date="2022-02-03T12:15:00Z">
        <w:r w:rsidR="002E6F22" w:rsidRPr="009D42D6">
          <w:rPr>
            <w:rFonts w:ascii="Times New Roman" w:hAnsi="Times New Roman" w:cs="Times New Roman"/>
            <w:color w:val="000000" w:themeColor="text1"/>
            <w:highlight w:val="yellow"/>
            <w:rPrChange w:id="4186" w:author="Ruijie Xu" w:date="2022-03-11T15:22:00Z">
              <w:rPr>
                <w:color w:val="000000" w:themeColor="text1"/>
              </w:rPr>
            </w:rPrChange>
          </w:rPr>
          <w:t>h)</w:t>
        </w:r>
      </w:ins>
      <w:ins w:id="4187" w:author="Ruijie Xu" w:date="2022-02-02T12:20:00Z">
        <w:r w:rsidRPr="009D42D6">
          <w:rPr>
            <w:rFonts w:ascii="Times New Roman" w:hAnsi="Times New Roman" w:cs="Times New Roman"/>
            <w:color w:val="000000" w:themeColor="text1"/>
            <w:highlight w:val="yellow"/>
            <w:rPrChange w:id="4188" w:author="Ruijie Xu" w:date="2022-03-11T15:22:00Z">
              <w:rPr>
                <w:color w:val="000000" w:themeColor="text1"/>
              </w:rPr>
            </w:rPrChange>
          </w:rPr>
          <w:t xml:space="preserve">, and CLARK and CLARK-s </w:t>
        </w:r>
        <w:del w:id="4189" w:author="Liliana Salvador" w:date="2022-02-23T20:21:00Z">
          <w:r w:rsidRPr="009D42D6" w:rsidDel="0050101D">
            <w:rPr>
              <w:rFonts w:ascii="Times New Roman" w:hAnsi="Times New Roman" w:cs="Times New Roman"/>
              <w:color w:val="000000" w:themeColor="text1"/>
              <w:highlight w:val="yellow"/>
              <w:rPrChange w:id="4190" w:author="Ruijie Xu" w:date="2022-03-11T15:22:00Z">
                <w:rPr>
                  <w:color w:val="000000" w:themeColor="text1"/>
                </w:rPr>
              </w:rPrChange>
            </w:rPr>
            <w:delText xml:space="preserve">has </w:delText>
          </w:r>
        </w:del>
        <w:r w:rsidRPr="009D42D6">
          <w:rPr>
            <w:rFonts w:ascii="Times New Roman" w:hAnsi="Times New Roman" w:cs="Times New Roman"/>
            <w:color w:val="000000" w:themeColor="text1"/>
            <w:highlight w:val="yellow"/>
            <w:rPrChange w:id="4191" w:author="Ruijie Xu" w:date="2022-03-11T15:22:00Z">
              <w:rPr>
                <w:color w:val="000000" w:themeColor="text1"/>
              </w:rPr>
            </w:rPrChange>
          </w:rPr>
          <w:t>classified 63% (120/190) and 57% (95/166) of sample R22.K’s read</w:t>
        </w:r>
      </w:ins>
      <w:ins w:id="4192" w:author="Liliana Salvador" w:date="2022-03-08T19:29:00Z">
        <w:r w:rsidR="0057036A" w:rsidRPr="009D42D6">
          <w:rPr>
            <w:rFonts w:ascii="Times New Roman" w:hAnsi="Times New Roman" w:cs="Times New Roman"/>
            <w:color w:val="000000" w:themeColor="text1"/>
            <w:highlight w:val="yellow"/>
            <w:rPrChange w:id="4193" w:author="Ruijie Xu" w:date="2022-03-11T15:22:00Z">
              <w:rPr>
                <w:color w:val="000000" w:themeColor="text1"/>
              </w:rPr>
            </w:rPrChange>
          </w:rPr>
          <w:t>s</w:t>
        </w:r>
      </w:ins>
      <w:ins w:id="4194" w:author="Ruijie Xu" w:date="2022-02-02T12:20:00Z">
        <w:r w:rsidRPr="009D42D6">
          <w:rPr>
            <w:rFonts w:ascii="Times New Roman" w:hAnsi="Times New Roman" w:cs="Times New Roman"/>
            <w:color w:val="000000" w:themeColor="text1"/>
            <w:highlight w:val="yellow"/>
            <w:rPrChange w:id="4195" w:author="Ruijie Xu" w:date="2022-03-11T15:22:00Z">
              <w:rPr>
                <w:color w:val="000000" w:themeColor="text1"/>
              </w:rPr>
            </w:rPrChange>
          </w:rPr>
          <w:t xml:space="preserve"> </w:t>
        </w:r>
      </w:ins>
      <w:ins w:id="4196" w:author="Liliana Salvador" w:date="2022-02-23T20:21:00Z">
        <w:r w:rsidR="0050101D" w:rsidRPr="009D42D6">
          <w:rPr>
            <w:rFonts w:ascii="Times New Roman" w:hAnsi="Times New Roman" w:cs="Times New Roman"/>
            <w:color w:val="000000" w:themeColor="text1"/>
            <w:highlight w:val="yellow"/>
            <w:rPrChange w:id="4197" w:author="Ruijie Xu" w:date="2022-03-11T15:22:00Z">
              <w:rPr>
                <w:color w:val="000000" w:themeColor="text1"/>
              </w:rPr>
            </w:rPrChange>
          </w:rPr>
          <w:t>in</w:t>
        </w:r>
      </w:ins>
      <w:ins w:id="4198" w:author="Ruijie Xu" w:date="2022-02-02T12:20:00Z">
        <w:r w:rsidRPr="009D42D6">
          <w:rPr>
            <w:rFonts w:ascii="Times New Roman" w:hAnsi="Times New Roman" w:cs="Times New Roman"/>
            <w:color w:val="000000" w:themeColor="text1"/>
            <w:highlight w:val="yellow"/>
            <w:rPrChange w:id="4199" w:author="Ruijie Xu" w:date="2022-03-11T15:22:00Z">
              <w:rPr>
                <w:color w:val="000000" w:themeColor="text1"/>
              </w:rPr>
            </w:rPrChange>
          </w:rPr>
          <w:t>to two different Virus taxa, “p__</w:t>
        </w:r>
        <w:proofErr w:type="spellStart"/>
        <w:r w:rsidRPr="009D42D6">
          <w:rPr>
            <w:rFonts w:ascii="Times New Roman" w:hAnsi="Times New Roman" w:cs="Times New Roman"/>
            <w:color w:val="000000" w:themeColor="text1"/>
            <w:highlight w:val="yellow"/>
            <w:rPrChange w:id="4200" w:author="Ruijie Xu" w:date="2022-03-11T15:22:00Z">
              <w:rPr>
                <w:color w:val="000000" w:themeColor="text1"/>
              </w:rPr>
            </w:rPrChange>
          </w:rPr>
          <w:t>Uroviricota</w:t>
        </w:r>
        <w:proofErr w:type="spellEnd"/>
        <w:r w:rsidRPr="009D42D6">
          <w:rPr>
            <w:rFonts w:ascii="Times New Roman" w:hAnsi="Times New Roman" w:cs="Times New Roman"/>
            <w:color w:val="000000" w:themeColor="text1"/>
            <w:highlight w:val="yellow"/>
            <w:rPrChange w:id="4201" w:author="Ruijie Xu" w:date="2022-03-11T15:22:00Z">
              <w:rPr>
                <w:color w:val="000000" w:themeColor="text1"/>
              </w:rPr>
            </w:rPrChange>
          </w:rPr>
          <w:t>” and “p__</w:t>
        </w:r>
        <w:proofErr w:type="spellStart"/>
        <w:r w:rsidRPr="009D42D6">
          <w:rPr>
            <w:rFonts w:ascii="Times New Roman" w:hAnsi="Times New Roman" w:cs="Times New Roman"/>
            <w:color w:val="000000" w:themeColor="text1"/>
            <w:highlight w:val="yellow"/>
            <w:rPrChange w:id="4202" w:author="Ruijie Xu" w:date="2022-03-11T15:22:00Z">
              <w:rPr>
                <w:color w:val="000000" w:themeColor="text1"/>
              </w:rPr>
            </w:rPrChange>
          </w:rPr>
          <w:t>Artverviricota</w:t>
        </w:r>
        <w:proofErr w:type="spellEnd"/>
        <w:r w:rsidRPr="009D42D6">
          <w:rPr>
            <w:rFonts w:ascii="Times New Roman" w:hAnsi="Times New Roman" w:cs="Times New Roman"/>
            <w:color w:val="000000" w:themeColor="text1"/>
            <w:highlight w:val="yellow"/>
            <w:rPrChange w:id="4203" w:author="Ruijie Xu" w:date="2022-03-11T15:22:00Z">
              <w:rPr>
                <w:color w:val="000000" w:themeColor="text1"/>
              </w:rPr>
            </w:rPrChange>
          </w:rPr>
          <w:t>”</w:t>
        </w:r>
      </w:ins>
      <w:ins w:id="4204" w:author="Ruijie Xu" w:date="2022-02-03T12:15:00Z">
        <w:r w:rsidR="002E6F22" w:rsidRPr="009D42D6">
          <w:rPr>
            <w:rFonts w:ascii="Times New Roman" w:hAnsi="Times New Roman" w:cs="Times New Roman"/>
            <w:color w:val="000000" w:themeColor="text1"/>
            <w:highlight w:val="yellow"/>
            <w:rPrChange w:id="4205" w:author="Ruijie Xu" w:date="2022-03-11T15:22:00Z">
              <w:rPr>
                <w:color w:val="000000" w:themeColor="text1"/>
              </w:rPr>
            </w:rPrChange>
          </w:rPr>
          <w:t xml:space="preserve"> (Figure </w:t>
        </w:r>
        <w:r w:rsidR="00CE788B" w:rsidRPr="009D42D6">
          <w:rPr>
            <w:rFonts w:ascii="Times New Roman" w:hAnsi="Times New Roman" w:cs="Times New Roman"/>
            <w:color w:val="000000" w:themeColor="text1"/>
            <w:highlight w:val="yellow"/>
            <w:rPrChange w:id="4206" w:author="Ruijie Xu" w:date="2022-03-11T15:22:00Z">
              <w:rPr>
                <w:color w:val="000000" w:themeColor="text1"/>
              </w:rPr>
            </w:rPrChange>
          </w:rPr>
          <w:t>2f-g</w:t>
        </w:r>
        <w:r w:rsidR="002E6F22" w:rsidRPr="009D42D6">
          <w:rPr>
            <w:rFonts w:ascii="Times New Roman" w:hAnsi="Times New Roman" w:cs="Times New Roman"/>
            <w:color w:val="000000" w:themeColor="text1"/>
            <w:highlight w:val="yellow"/>
            <w:rPrChange w:id="4207" w:author="Ruijie Xu" w:date="2022-03-11T15:22:00Z">
              <w:rPr>
                <w:color w:val="000000" w:themeColor="text1"/>
              </w:rPr>
            </w:rPrChange>
          </w:rPr>
          <w:t>)</w:t>
        </w:r>
      </w:ins>
      <w:ins w:id="4208" w:author="Ruijie Xu" w:date="2022-02-02T12:20:00Z">
        <w:r w:rsidRPr="009D42D6">
          <w:rPr>
            <w:rFonts w:ascii="Times New Roman" w:hAnsi="Times New Roman" w:cs="Times New Roman"/>
            <w:color w:val="000000" w:themeColor="text1"/>
            <w:highlight w:val="yellow"/>
            <w:rPrChange w:id="4209" w:author="Ruijie Xu" w:date="2022-03-11T15:22:00Z">
              <w:rPr>
                <w:color w:val="000000" w:themeColor="text1"/>
              </w:rPr>
            </w:rPrChange>
          </w:rPr>
          <w:t xml:space="preserve">. Kaiju </w:t>
        </w:r>
        <w:del w:id="4210" w:author="Liliana Salvador" w:date="2022-02-23T20:21:00Z">
          <w:r w:rsidRPr="009D42D6" w:rsidDel="0050101D">
            <w:rPr>
              <w:rFonts w:ascii="Times New Roman" w:hAnsi="Times New Roman" w:cs="Times New Roman"/>
              <w:color w:val="000000" w:themeColor="text1"/>
              <w:highlight w:val="yellow"/>
              <w:rPrChange w:id="4211" w:author="Ruijie Xu" w:date="2022-03-11T15:22:00Z">
                <w:rPr>
                  <w:color w:val="000000" w:themeColor="text1"/>
                </w:rPr>
              </w:rPrChange>
            </w:rPr>
            <w:delText xml:space="preserve">has </w:delText>
          </w:r>
        </w:del>
        <w:r w:rsidRPr="009D42D6">
          <w:rPr>
            <w:rFonts w:ascii="Times New Roman" w:hAnsi="Times New Roman" w:cs="Times New Roman"/>
            <w:color w:val="000000" w:themeColor="text1"/>
            <w:highlight w:val="yellow"/>
            <w:rPrChange w:id="4212" w:author="Ruijie Xu" w:date="2022-03-11T15:22:00Z">
              <w:rPr>
                <w:color w:val="000000" w:themeColor="text1"/>
              </w:rPr>
            </w:rPrChange>
          </w:rPr>
          <w:t>also classified 21% of sample R22.K’s reads into “p__</w:t>
        </w:r>
        <w:proofErr w:type="spellStart"/>
        <w:r w:rsidRPr="009D42D6">
          <w:rPr>
            <w:rFonts w:ascii="Times New Roman" w:hAnsi="Times New Roman" w:cs="Times New Roman"/>
            <w:color w:val="000000" w:themeColor="text1"/>
            <w:highlight w:val="yellow"/>
            <w:rPrChange w:id="4213" w:author="Ruijie Xu" w:date="2022-03-11T15:22:00Z">
              <w:rPr>
                <w:color w:val="000000" w:themeColor="text1"/>
              </w:rPr>
            </w:rPrChange>
          </w:rPr>
          <w:t>Artverviricota</w:t>
        </w:r>
        <w:proofErr w:type="spellEnd"/>
        <w:r w:rsidRPr="009D42D6">
          <w:rPr>
            <w:rFonts w:ascii="Times New Roman" w:hAnsi="Times New Roman" w:cs="Times New Roman"/>
            <w:color w:val="000000" w:themeColor="text1"/>
            <w:highlight w:val="yellow"/>
            <w:rPrChange w:id="4214" w:author="Ruijie Xu" w:date="2022-03-11T15:22:00Z">
              <w:rPr>
                <w:color w:val="000000" w:themeColor="text1"/>
              </w:rPr>
            </w:rPrChange>
          </w:rPr>
          <w:t>” (34/157)</w:t>
        </w:r>
      </w:ins>
      <w:ins w:id="4215" w:author="Ruijie Xu" w:date="2022-02-03T12:15:00Z">
        <w:r w:rsidR="00CE788B" w:rsidRPr="009D42D6">
          <w:rPr>
            <w:rFonts w:ascii="Times New Roman" w:hAnsi="Times New Roman" w:cs="Times New Roman"/>
            <w:color w:val="000000" w:themeColor="text1"/>
            <w:highlight w:val="yellow"/>
            <w:rPrChange w:id="4216" w:author="Ruijie Xu" w:date="2022-03-11T15:22:00Z">
              <w:rPr>
                <w:color w:val="000000" w:themeColor="text1"/>
              </w:rPr>
            </w:rPrChange>
          </w:rPr>
          <w:t xml:space="preserve"> (Figure 2i)</w:t>
        </w:r>
      </w:ins>
      <w:ins w:id="4217" w:author="Ruijie Xu" w:date="2022-02-02T12:20:00Z">
        <w:r w:rsidRPr="009D42D6">
          <w:rPr>
            <w:rFonts w:ascii="Times New Roman" w:hAnsi="Times New Roman" w:cs="Times New Roman"/>
            <w:color w:val="000000" w:themeColor="text1"/>
            <w:highlight w:val="yellow"/>
            <w:rPrChange w:id="4218" w:author="Ruijie Xu" w:date="2022-03-11T15:22:00Z">
              <w:rPr>
                <w:color w:val="000000" w:themeColor="text1"/>
              </w:rPr>
            </w:rPrChange>
          </w:rPr>
          <w:t>. Similar</w:t>
        </w:r>
      </w:ins>
      <w:ins w:id="4219" w:author="Liliana Salvador" w:date="2022-02-23T20:21:00Z">
        <w:r w:rsidR="0050101D" w:rsidRPr="009D42D6">
          <w:rPr>
            <w:rFonts w:ascii="Times New Roman" w:hAnsi="Times New Roman" w:cs="Times New Roman"/>
            <w:color w:val="000000" w:themeColor="text1"/>
            <w:highlight w:val="yellow"/>
            <w:rPrChange w:id="4220" w:author="Ruijie Xu" w:date="2022-03-11T15:22:00Z">
              <w:rPr>
                <w:color w:val="000000" w:themeColor="text1"/>
              </w:rPr>
            </w:rPrChange>
          </w:rPr>
          <w:t xml:space="preserve"> read</w:t>
        </w:r>
      </w:ins>
      <w:ins w:id="4221" w:author="Ruijie Xu" w:date="2022-02-02T12:20:00Z">
        <w:r w:rsidRPr="009D42D6">
          <w:rPr>
            <w:rFonts w:ascii="Times New Roman" w:hAnsi="Times New Roman" w:cs="Times New Roman"/>
            <w:color w:val="000000" w:themeColor="text1"/>
            <w:highlight w:val="yellow"/>
            <w:rPrChange w:id="4222" w:author="Ruijie Xu" w:date="2022-03-11T15:22:00Z">
              <w:rPr>
                <w:color w:val="000000" w:themeColor="text1"/>
              </w:rPr>
            </w:rPrChange>
          </w:rPr>
          <w:t xml:space="preserve"> distributions </w:t>
        </w:r>
      </w:ins>
      <w:ins w:id="4223" w:author="Liliana Salvador" w:date="2022-02-23T20:22:00Z">
        <w:r w:rsidR="0050101D" w:rsidRPr="009D42D6">
          <w:rPr>
            <w:rFonts w:ascii="Times New Roman" w:hAnsi="Times New Roman" w:cs="Times New Roman"/>
            <w:color w:val="000000" w:themeColor="text1"/>
            <w:highlight w:val="yellow"/>
            <w:rPrChange w:id="4224" w:author="Ruijie Xu" w:date="2022-03-11T15:22:00Z">
              <w:rPr>
                <w:color w:val="000000" w:themeColor="text1"/>
              </w:rPr>
            </w:rPrChange>
          </w:rPr>
          <w:t>i</w:t>
        </w:r>
      </w:ins>
      <w:ins w:id="4225" w:author="Ruijie Xu" w:date="2022-02-02T12:20:00Z">
        <w:del w:id="4226" w:author="Liliana Salvador" w:date="2022-02-23T20:22:00Z">
          <w:r w:rsidRPr="009D42D6" w:rsidDel="0050101D">
            <w:rPr>
              <w:rFonts w:ascii="Times New Roman" w:hAnsi="Times New Roman" w:cs="Times New Roman"/>
              <w:color w:val="000000" w:themeColor="text1"/>
              <w:highlight w:val="yellow"/>
              <w:rPrChange w:id="4227" w:author="Ruijie Xu" w:date="2022-03-11T15:22:00Z">
                <w:rPr>
                  <w:color w:val="000000" w:themeColor="text1"/>
                </w:rPr>
              </w:rPrChange>
            </w:rPr>
            <w:delText>in reads i</w:delText>
          </w:r>
        </w:del>
        <w:r w:rsidRPr="009D42D6">
          <w:rPr>
            <w:rFonts w:ascii="Times New Roman" w:hAnsi="Times New Roman" w:cs="Times New Roman"/>
            <w:color w:val="000000" w:themeColor="text1"/>
            <w:highlight w:val="yellow"/>
            <w:rPrChange w:id="4228" w:author="Ruijie Xu" w:date="2022-03-11T15:22:00Z">
              <w:rPr>
                <w:color w:val="000000" w:themeColor="text1"/>
              </w:rPr>
            </w:rPrChange>
          </w:rPr>
          <w:t xml:space="preserve">nvolving Virus classification </w:t>
        </w:r>
        <w:del w:id="4229" w:author="Liliana Salvador" w:date="2022-03-08T19:30:00Z">
          <w:r w:rsidRPr="009D42D6" w:rsidDel="0057036A">
            <w:rPr>
              <w:rFonts w:ascii="Times New Roman" w:hAnsi="Times New Roman" w:cs="Times New Roman"/>
              <w:color w:val="000000" w:themeColor="text1"/>
              <w:highlight w:val="yellow"/>
              <w:rPrChange w:id="4230" w:author="Ruijie Xu" w:date="2022-03-11T15:22:00Z">
                <w:rPr>
                  <w:color w:val="000000" w:themeColor="text1"/>
                </w:rPr>
              </w:rPrChange>
            </w:rPr>
            <w:delText>w</w:delText>
          </w:r>
        </w:del>
        <w:del w:id="4231" w:author="Liliana Salvador" w:date="2022-02-23T20:22:00Z">
          <w:r w:rsidRPr="009D42D6" w:rsidDel="0050101D">
            <w:rPr>
              <w:rFonts w:ascii="Times New Roman" w:hAnsi="Times New Roman" w:cs="Times New Roman"/>
              <w:color w:val="000000" w:themeColor="text1"/>
              <w:highlight w:val="yellow"/>
              <w:rPrChange w:id="4232" w:author="Ruijie Xu" w:date="2022-03-11T15:22:00Z">
                <w:rPr>
                  <w:color w:val="000000" w:themeColor="text1"/>
                </w:rPr>
              </w:rPrChange>
            </w:rPr>
            <w:delText>ere</w:delText>
          </w:r>
        </w:del>
        <w:del w:id="4233" w:author="Liliana Salvador" w:date="2022-03-08T19:30:00Z">
          <w:r w:rsidRPr="009D42D6" w:rsidDel="0057036A">
            <w:rPr>
              <w:rFonts w:ascii="Times New Roman" w:hAnsi="Times New Roman" w:cs="Times New Roman"/>
              <w:color w:val="000000" w:themeColor="text1"/>
              <w:highlight w:val="yellow"/>
              <w:rPrChange w:id="4234" w:author="Ruijie Xu" w:date="2022-03-11T15:22:00Z">
                <w:rPr>
                  <w:color w:val="000000" w:themeColor="text1"/>
                </w:rPr>
              </w:rPrChange>
            </w:rPr>
            <w:delText xml:space="preserve"> also</w:delText>
          </w:r>
        </w:del>
      </w:ins>
      <w:ins w:id="4235" w:author="Liliana Salvador" w:date="2022-03-08T19:30:00Z">
        <w:r w:rsidR="0057036A" w:rsidRPr="009D42D6">
          <w:rPr>
            <w:rFonts w:ascii="Times New Roman" w:hAnsi="Times New Roman" w:cs="Times New Roman"/>
            <w:color w:val="000000" w:themeColor="text1"/>
            <w:highlight w:val="yellow"/>
            <w:rPrChange w:id="4236" w:author="Ruijie Xu" w:date="2022-03-11T15:22:00Z">
              <w:rPr>
                <w:color w:val="000000" w:themeColor="text1"/>
              </w:rPr>
            </w:rPrChange>
          </w:rPr>
          <w:t>were</w:t>
        </w:r>
      </w:ins>
      <w:ins w:id="4237" w:author="Ruijie Xu" w:date="2022-02-02T12:20:00Z">
        <w:r w:rsidRPr="009D42D6">
          <w:rPr>
            <w:rFonts w:ascii="Times New Roman" w:hAnsi="Times New Roman" w:cs="Times New Roman"/>
            <w:color w:val="000000" w:themeColor="text1"/>
            <w:highlight w:val="yellow"/>
            <w:rPrChange w:id="4238" w:author="Ruijie Xu" w:date="2022-03-11T15:22:00Z">
              <w:rPr>
                <w:color w:val="000000" w:themeColor="text1"/>
              </w:rPr>
            </w:rPrChange>
          </w:rPr>
          <w:t xml:space="preserve"> observed in sample</w:t>
        </w:r>
      </w:ins>
      <w:ins w:id="4239" w:author="Liliana Salvador" w:date="2022-03-08T19:30:00Z">
        <w:r w:rsidR="0057036A" w:rsidRPr="009D42D6">
          <w:rPr>
            <w:rFonts w:ascii="Times New Roman" w:hAnsi="Times New Roman" w:cs="Times New Roman"/>
            <w:color w:val="000000" w:themeColor="text1"/>
            <w:highlight w:val="yellow"/>
            <w:rPrChange w:id="4240" w:author="Ruijie Xu" w:date="2022-03-11T15:22:00Z">
              <w:rPr>
                <w:color w:val="000000" w:themeColor="text1"/>
              </w:rPr>
            </w:rPrChange>
          </w:rPr>
          <w:t>s</w:t>
        </w:r>
      </w:ins>
      <w:ins w:id="4241" w:author="Ruijie Xu" w:date="2022-02-02T12:20:00Z">
        <w:r w:rsidRPr="009D42D6">
          <w:rPr>
            <w:rFonts w:ascii="Times New Roman" w:hAnsi="Times New Roman" w:cs="Times New Roman"/>
            <w:color w:val="000000" w:themeColor="text1"/>
            <w:highlight w:val="yellow"/>
            <w:rPrChange w:id="4242" w:author="Ruijie Xu" w:date="2022-03-11T15:22:00Z">
              <w:rPr>
                <w:color w:val="000000" w:themeColor="text1"/>
              </w:rPr>
            </w:rPrChange>
          </w:rPr>
          <w:t xml:space="preserve"> R26.K, R26.S, and R27.K, where BLASTN classified 54% (657/1207), 20% (28/140), and 11% (422/3794) of reads into “</w:t>
        </w:r>
        <w:proofErr w:type="spellStart"/>
        <w:r w:rsidRPr="009D42D6">
          <w:rPr>
            <w:rFonts w:ascii="Times New Roman" w:hAnsi="Times New Roman" w:cs="Times New Roman"/>
            <w:color w:val="000000" w:themeColor="text1"/>
            <w:highlight w:val="yellow"/>
            <w:rPrChange w:id="4243" w:author="Ruijie Xu" w:date="2022-03-11T15:22:00Z">
              <w:rPr>
                <w:color w:val="000000" w:themeColor="text1"/>
              </w:rPr>
            </w:rPrChange>
          </w:rPr>
          <w:t>p_Pisuviricota</w:t>
        </w:r>
        <w:proofErr w:type="spellEnd"/>
        <w:r w:rsidRPr="009D42D6">
          <w:rPr>
            <w:rFonts w:ascii="Times New Roman" w:hAnsi="Times New Roman" w:cs="Times New Roman"/>
            <w:color w:val="000000" w:themeColor="text1"/>
            <w:highlight w:val="yellow"/>
            <w:rPrChange w:id="4244" w:author="Ruijie Xu" w:date="2022-03-11T15:22:00Z">
              <w:rPr>
                <w:color w:val="000000" w:themeColor="text1"/>
              </w:rPr>
            </w:rPrChange>
          </w:rPr>
          <w:t>”</w:t>
        </w:r>
      </w:ins>
      <w:ins w:id="4245" w:author="Ruijie Xu" w:date="2022-02-03T12:15:00Z">
        <w:r w:rsidR="00CE788B" w:rsidRPr="009D42D6">
          <w:rPr>
            <w:rFonts w:ascii="Times New Roman" w:hAnsi="Times New Roman" w:cs="Times New Roman"/>
            <w:color w:val="000000" w:themeColor="text1"/>
            <w:highlight w:val="yellow"/>
            <w:rPrChange w:id="4246" w:author="Ruijie Xu" w:date="2022-03-11T15:22:00Z">
              <w:rPr>
                <w:color w:val="000000" w:themeColor="text1"/>
              </w:rPr>
            </w:rPrChange>
          </w:rPr>
          <w:t xml:space="preserve"> (Figure 2a)</w:t>
        </w:r>
      </w:ins>
      <w:ins w:id="4247" w:author="Ruijie Xu" w:date="2022-02-02T12:20:00Z">
        <w:r w:rsidRPr="009D42D6">
          <w:rPr>
            <w:rFonts w:ascii="Times New Roman" w:hAnsi="Times New Roman" w:cs="Times New Roman"/>
            <w:color w:val="000000" w:themeColor="text1"/>
            <w:highlight w:val="yellow"/>
            <w:rPrChange w:id="4248" w:author="Ruijie Xu" w:date="2022-03-11T15:22:00Z">
              <w:rPr>
                <w:color w:val="000000" w:themeColor="text1"/>
              </w:rPr>
            </w:rPrChange>
          </w:rPr>
          <w:t>, respectively</w:t>
        </w:r>
      </w:ins>
      <w:ins w:id="4249" w:author="Ruijie Xu" w:date="2022-03-04T10:58:00Z">
        <w:r w:rsidR="00DD76BB" w:rsidRPr="009D42D6">
          <w:rPr>
            <w:rFonts w:ascii="Times New Roman" w:hAnsi="Times New Roman" w:cs="Times New Roman"/>
            <w:color w:val="000000" w:themeColor="text1"/>
            <w:highlight w:val="yellow"/>
            <w:rPrChange w:id="4250" w:author="Ruijie Xu" w:date="2022-03-11T15:22:00Z">
              <w:rPr>
                <w:color w:val="000000" w:themeColor="text1"/>
              </w:rPr>
            </w:rPrChange>
          </w:rPr>
          <w:t>;</w:t>
        </w:r>
      </w:ins>
      <w:ins w:id="4251" w:author="Ruijie Xu" w:date="2022-02-02T12:20:00Z">
        <w:r w:rsidRPr="009D42D6">
          <w:rPr>
            <w:rFonts w:ascii="Times New Roman" w:hAnsi="Times New Roman" w:cs="Times New Roman"/>
            <w:color w:val="000000" w:themeColor="text1"/>
            <w:highlight w:val="yellow"/>
            <w:rPrChange w:id="4252" w:author="Ruijie Xu" w:date="2022-03-11T15:22:00Z">
              <w:rPr>
                <w:color w:val="000000" w:themeColor="text1"/>
              </w:rPr>
            </w:rPrChange>
          </w:rPr>
          <w:t xml:space="preserve"> CLARK and CLARK-s classified a large percentage of reads into Virus taxon “p__</w:t>
        </w:r>
        <w:proofErr w:type="spellStart"/>
        <w:r w:rsidRPr="009D42D6">
          <w:rPr>
            <w:rFonts w:ascii="Times New Roman" w:hAnsi="Times New Roman" w:cs="Times New Roman"/>
            <w:color w:val="000000" w:themeColor="text1"/>
            <w:highlight w:val="yellow"/>
            <w:rPrChange w:id="4253" w:author="Ruijie Xu" w:date="2022-03-11T15:22:00Z">
              <w:rPr>
                <w:color w:val="000000" w:themeColor="text1"/>
              </w:rPr>
            </w:rPrChange>
          </w:rPr>
          <w:t>Uroviricota</w:t>
        </w:r>
        <w:proofErr w:type="spellEnd"/>
        <w:r w:rsidRPr="009D42D6">
          <w:rPr>
            <w:rFonts w:ascii="Times New Roman" w:hAnsi="Times New Roman" w:cs="Times New Roman"/>
            <w:color w:val="000000" w:themeColor="text1"/>
            <w:highlight w:val="yellow"/>
            <w:rPrChange w:id="4254" w:author="Ruijie Xu" w:date="2022-03-11T15:22:00Z">
              <w:rPr>
                <w:color w:val="000000" w:themeColor="text1"/>
              </w:rPr>
            </w:rPrChange>
          </w:rPr>
          <w:t>” (CLARK: 71% (636/900), 31/76 (41%), and 18% (201/1099); CLARK-s: 18% (50/271), 18% (7/67), 10% (83/1334), respectively)</w:t>
        </w:r>
      </w:ins>
      <w:ins w:id="4255" w:author="Ruijie Xu" w:date="2022-02-03T12:16:00Z">
        <w:r w:rsidR="00CE788B" w:rsidRPr="009D42D6">
          <w:rPr>
            <w:rFonts w:ascii="Times New Roman" w:hAnsi="Times New Roman" w:cs="Times New Roman"/>
            <w:color w:val="000000" w:themeColor="text1"/>
            <w:highlight w:val="yellow"/>
            <w:rPrChange w:id="4256" w:author="Ruijie Xu" w:date="2022-03-11T15:22:00Z">
              <w:rPr>
                <w:color w:val="000000" w:themeColor="text1"/>
              </w:rPr>
            </w:rPrChange>
          </w:rPr>
          <w:t xml:space="preserve"> (Figure 2f-g)</w:t>
        </w:r>
      </w:ins>
      <w:ins w:id="4257" w:author="Ruijie Xu" w:date="2022-02-02T12:20:00Z">
        <w:r w:rsidRPr="009D42D6">
          <w:rPr>
            <w:rFonts w:ascii="Times New Roman" w:hAnsi="Times New Roman" w:cs="Times New Roman"/>
            <w:color w:val="000000" w:themeColor="text1"/>
            <w:highlight w:val="yellow"/>
            <w:rPrChange w:id="4258" w:author="Ruijie Xu" w:date="2022-03-11T15:22:00Z">
              <w:rPr>
                <w:color w:val="000000" w:themeColor="text1"/>
              </w:rPr>
            </w:rPrChange>
          </w:rPr>
          <w:t xml:space="preserve">, but other software </w:t>
        </w:r>
        <w:del w:id="4259" w:author="Liliana Salvador" w:date="2022-02-23T20:22:00Z">
          <w:r w:rsidRPr="009D42D6" w:rsidDel="0050101D">
            <w:rPr>
              <w:rFonts w:ascii="Times New Roman" w:hAnsi="Times New Roman" w:cs="Times New Roman"/>
              <w:color w:val="000000" w:themeColor="text1"/>
              <w:highlight w:val="yellow"/>
              <w:rPrChange w:id="4260" w:author="Ruijie Xu" w:date="2022-03-11T15:22:00Z">
                <w:rPr>
                  <w:color w:val="000000" w:themeColor="text1"/>
                </w:rPr>
              </w:rPrChange>
            </w:rPr>
            <w:delText xml:space="preserve">has </w:delText>
          </w:r>
        </w:del>
        <w:r w:rsidRPr="009D42D6">
          <w:rPr>
            <w:rFonts w:ascii="Times New Roman" w:hAnsi="Times New Roman" w:cs="Times New Roman"/>
            <w:color w:val="000000" w:themeColor="text1"/>
            <w:highlight w:val="yellow"/>
            <w:rPrChange w:id="4261" w:author="Ruijie Xu" w:date="2022-03-11T15:22:00Z">
              <w:rPr>
                <w:color w:val="000000" w:themeColor="text1"/>
              </w:rPr>
            </w:rPrChange>
          </w:rPr>
          <w:t xml:space="preserve">only identified </w:t>
        </w:r>
      </w:ins>
      <w:ins w:id="4262" w:author="Liliana Salvador" w:date="2022-02-23T20:23:00Z">
        <w:r w:rsidR="0050101D" w:rsidRPr="009D42D6">
          <w:rPr>
            <w:rFonts w:ascii="Times New Roman" w:hAnsi="Times New Roman" w:cs="Times New Roman"/>
            <w:color w:val="000000" w:themeColor="text1"/>
            <w:highlight w:val="yellow"/>
            <w:rPrChange w:id="4263" w:author="Ruijie Xu" w:date="2022-03-11T15:22:00Z">
              <w:rPr>
                <w:color w:val="000000" w:themeColor="text1"/>
              </w:rPr>
            </w:rPrChange>
          </w:rPr>
          <w:t>zero or</w:t>
        </w:r>
      </w:ins>
      <w:ins w:id="4264" w:author="Ruijie Xu" w:date="2022-02-02T12:20:00Z">
        <w:r w:rsidRPr="009D42D6">
          <w:rPr>
            <w:rFonts w:ascii="Times New Roman" w:hAnsi="Times New Roman" w:cs="Times New Roman"/>
            <w:color w:val="000000" w:themeColor="text1"/>
            <w:highlight w:val="yellow"/>
            <w:rPrChange w:id="4265" w:author="Ruijie Xu" w:date="2022-03-11T15:22:00Z">
              <w:rPr>
                <w:color w:val="000000" w:themeColor="text1"/>
              </w:rPr>
            </w:rPrChange>
          </w:rPr>
          <w:t xml:space="preserve"> a small number</w:t>
        </w:r>
      </w:ins>
      <w:ins w:id="4266" w:author="Ruijie Xu" w:date="2022-03-04T13:42:00Z">
        <w:r w:rsidR="00582429" w:rsidRPr="009D42D6">
          <w:rPr>
            <w:rFonts w:ascii="Times New Roman" w:hAnsi="Times New Roman" w:cs="Times New Roman"/>
            <w:color w:val="000000" w:themeColor="text1"/>
            <w:highlight w:val="yellow"/>
            <w:rPrChange w:id="4267" w:author="Ruijie Xu" w:date="2022-03-11T15:22:00Z">
              <w:rPr>
                <w:color w:val="000000" w:themeColor="text1"/>
              </w:rPr>
            </w:rPrChange>
          </w:rPr>
          <w:t xml:space="preserve"> of reads</w:t>
        </w:r>
      </w:ins>
      <w:ins w:id="4268" w:author="Ruijie Xu" w:date="2022-02-02T12:20:00Z">
        <w:r w:rsidRPr="009D42D6">
          <w:rPr>
            <w:rFonts w:ascii="Times New Roman" w:hAnsi="Times New Roman" w:cs="Times New Roman"/>
            <w:color w:val="000000" w:themeColor="text1"/>
            <w:highlight w:val="yellow"/>
            <w:rPrChange w:id="4269" w:author="Ruijie Xu" w:date="2022-03-11T15:22:00Z">
              <w:rPr>
                <w:color w:val="000000" w:themeColor="text1"/>
              </w:rPr>
            </w:rPrChange>
          </w:rPr>
          <w:t xml:space="preserve"> </w:t>
        </w:r>
        <w:del w:id="4270" w:author="Liliana Salvador" w:date="2022-02-23T20:23:00Z">
          <w:r w:rsidRPr="009D42D6" w:rsidDel="0050101D">
            <w:rPr>
              <w:rFonts w:ascii="Times New Roman" w:hAnsi="Times New Roman" w:cs="Times New Roman"/>
              <w:color w:val="000000" w:themeColor="text1"/>
              <w:highlight w:val="yellow"/>
              <w:rPrChange w:id="4271" w:author="Ruijie Xu" w:date="2022-03-11T15:22:00Z">
                <w:rPr>
                  <w:color w:val="000000" w:themeColor="text1"/>
                </w:rPr>
              </w:rPrChange>
            </w:rPr>
            <w:delText xml:space="preserve">or none reads </w:delText>
          </w:r>
        </w:del>
        <w:r w:rsidRPr="009D42D6">
          <w:rPr>
            <w:rFonts w:ascii="Times New Roman" w:hAnsi="Times New Roman" w:cs="Times New Roman"/>
            <w:color w:val="000000" w:themeColor="text1"/>
            <w:highlight w:val="yellow"/>
            <w:rPrChange w:id="4272" w:author="Ruijie Xu" w:date="2022-03-11T15:22:00Z">
              <w:rPr>
                <w:color w:val="000000" w:themeColor="text1"/>
              </w:rPr>
            </w:rPrChange>
          </w:rPr>
          <w:t xml:space="preserve">into a Virus taxon </w:t>
        </w:r>
      </w:ins>
      <w:ins w:id="4273" w:author="Ruijie Xu" w:date="2022-02-27T11:38:00Z">
        <w:r w:rsidR="00FE3C3A" w:rsidRPr="009D42D6">
          <w:rPr>
            <w:rFonts w:ascii="Times New Roman" w:hAnsi="Times New Roman" w:cs="Times New Roman"/>
            <w:color w:val="000000" w:themeColor="text1"/>
            <w:highlight w:val="yellow"/>
            <w:rPrChange w:id="4274" w:author="Ruijie Xu" w:date="2022-03-11T15:22:00Z">
              <w:rPr>
                <w:color w:val="000000" w:themeColor="text1"/>
              </w:rPr>
            </w:rPrChange>
          </w:rPr>
          <w:t>in these sa</w:t>
        </w:r>
      </w:ins>
      <w:ins w:id="4275" w:author="Ruijie Xu" w:date="2022-02-27T11:39:00Z">
        <w:r w:rsidR="00FE3C3A" w:rsidRPr="009D42D6">
          <w:rPr>
            <w:rFonts w:ascii="Times New Roman" w:hAnsi="Times New Roman" w:cs="Times New Roman"/>
            <w:color w:val="000000" w:themeColor="text1"/>
            <w:highlight w:val="yellow"/>
            <w:rPrChange w:id="4276" w:author="Ruijie Xu" w:date="2022-03-11T15:22:00Z">
              <w:rPr>
                <w:color w:val="000000" w:themeColor="text1"/>
              </w:rPr>
            </w:rPrChange>
          </w:rPr>
          <w:t xml:space="preserve">mples </w:t>
        </w:r>
      </w:ins>
      <w:ins w:id="4277" w:author="Ruijie Xu" w:date="2022-02-02T12:20:00Z">
        <w:r w:rsidRPr="009D42D6">
          <w:rPr>
            <w:rFonts w:ascii="Times New Roman" w:hAnsi="Times New Roman" w:cs="Times New Roman"/>
            <w:color w:val="000000" w:themeColor="text1"/>
            <w:highlight w:val="yellow"/>
            <w:rPrChange w:id="4278" w:author="Ruijie Xu" w:date="2022-03-11T15:22:00Z">
              <w:rPr>
                <w:color w:val="000000" w:themeColor="text1"/>
              </w:rPr>
            </w:rPrChange>
          </w:rPr>
          <w:t xml:space="preserve">(Kraken2 </w:t>
        </w:r>
        <w:del w:id="4279" w:author="Liliana Salvador" w:date="2022-03-08T19:30:00Z">
          <w:r w:rsidRPr="009D42D6" w:rsidDel="0057036A">
            <w:rPr>
              <w:rFonts w:ascii="Times New Roman" w:hAnsi="Times New Roman" w:cs="Times New Roman"/>
              <w:color w:val="000000" w:themeColor="text1"/>
              <w:highlight w:val="yellow"/>
              <w:rPrChange w:id="4280" w:author="Ruijie Xu" w:date="2022-03-11T15:22:00Z">
                <w:rPr>
                  <w:color w:val="000000" w:themeColor="text1"/>
                </w:rPr>
              </w:rPrChange>
            </w:rPr>
            <w:delText xml:space="preserve">has </w:delText>
          </w:r>
        </w:del>
        <w:r w:rsidRPr="009D42D6">
          <w:rPr>
            <w:rFonts w:ascii="Times New Roman" w:hAnsi="Times New Roman" w:cs="Times New Roman"/>
            <w:color w:val="000000" w:themeColor="text1"/>
            <w:highlight w:val="yellow"/>
            <w:rPrChange w:id="4281" w:author="Ruijie Xu" w:date="2022-03-11T15:22:00Z">
              <w:rPr>
                <w:color w:val="000000" w:themeColor="text1"/>
              </w:rPr>
            </w:rPrChange>
          </w:rPr>
          <w:t xml:space="preserve">classified </w:t>
        </w:r>
      </w:ins>
      <w:ins w:id="4282" w:author="Liliana Salvador" w:date="2022-03-08T19:31:00Z">
        <w:r w:rsidR="0057036A" w:rsidRPr="009D42D6">
          <w:rPr>
            <w:rFonts w:ascii="Times New Roman" w:hAnsi="Times New Roman" w:cs="Times New Roman"/>
            <w:color w:val="000000" w:themeColor="text1"/>
            <w:highlight w:val="yellow"/>
            <w:rPrChange w:id="4283" w:author="Ruijie Xu" w:date="2022-03-11T15:22:00Z">
              <w:rPr>
                <w:color w:val="000000" w:themeColor="text1"/>
              </w:rPr>
            </w:rPrChange>
          </w:rPr>
          <w:t>four</w:t>
        </w:r>
      </w:ins>
      <w:ins w:id="4284" w:author="Ruijie Xu" w:date="2022-02-02T12:20:00Z">
        <w:del w:id="4285" w:author="Liliana Salvador" w:date="2022-03-08T19:31:00Z">
          <w:r w:rsidRPr="009D42D6" w:rsidDel="0057036A">
            <w:rPr>
              <w:rFonts w:ascii="Times New Roman" w:hAnsi="Times New Roman" w:cs="Times New Roman"/>
              <w:color w:val="000000" w:themeColor="text1"/>
              <w:highlight w:val="yellow"/>
              <w:rPrChange w:id="4286" w:author="Ruijie Xu" w:date="2022-03-11T15:22:00Z">
                <w:rPr>
                  <w:color w:val="000000" w:themeColor="text1"/>
                </w:rPr>
              </w:rPrChange>
            </w:rPr>
            <w:delText>4</w:delText>
          </w:r>
        </w:del>
        <w:r w:rsidRPr="009D42D6">
          <w:rPr>
            <w:rFonts w:ascii="Times New Roman" w:hAnsi="Times New Roman" w:cs="Times New Roman"/>
            <w:color w:val="000000" w:themeColor="text1"/>
            <w:highlight w:val="yellow"/>
            <w:rPrChange w:id="4287" w:author="Ruijie Xu" w:date="2022-03-11T15:22:00Z">
              <w:rPr>
                <w:color w:val="000000" w:themeColor="text1"/>
              </w:rPr>
            </w:rPrChange>
          </w:rPr>
          <w:t xml:space="preserve"> reads into taxon “p__</w:t>
        </w:r>
        <w:proofErr w:type="spellStart"/>
        <w:r w:rsidRPr="009D42D6">
          <w:rPr>
            <w:rFonts w:ascii="Times New Roman" w:hAnsi="Times New Roman" w:cs="Times New Roman"/>
            <w:color w:val="000000" w:themeColor="text1"/>
            <w:highlight w:val="yellow"/>
            <w:rPrChange w:id="4288" w:author="Ruijie Xu" w:date="2022-03-11T15:22:00Z">
              <w:rPr>
                <w:color w:val="000000" w:themeColor="text1"/>
              </w:rPr>
            </w:rPrChange>
          </w:rPr>
          <w:t>Uroviricota</w:t>
        </w:r>
        <w:proofErr w:type="spellEnd"/>
        <w:r w:rsidRPr="009D42D6">
          <w:rPr>
            <w:rFonts w:ascii="Times New Roman" w:hAnsi="Times New Roman" w:cs="Times New Roman"/>
            <w:color w:val="000000" w:themeColor="text1"/>
            <w:highlight w:val="yellow"/>
            <w:rPrChange w:id="4289" w:author="Ruijie Xu" w:date="2022-03-11T15:22:00Z">
              <w:rPr>
                <w:color w:val="000000" w:themeColor="text1"/>
              </w:rPr>
            </w:rPrChange>
          </w:rPr>
          <w:t>”</w:t>
        </w:r>
      </w:ins>
      <w:ins w:id="4290" w:author="Ruijie Xu" w:date="2022-02-03T12:16:00Z">
        <w:r w:rsidR="00CE788B" w:rsidRPr="009D42D6">
          <w:rPr>
            <w:rFonts w:ascii="Times New Roman" w:hAnsi="Times New Roman" w:cs="Times New Roman"/>
            <w:color w:val="000000" w:themeColor="text1"/>
            <w:highlight w:val="yellow"/>
            <w:rPrChange w:id="4291" w:author="Ruijie Xu" w:date="2022-03-11T15:22:00Z">
              <w:rPr>
                <w:color w:val="000000" w:themeColor="text1"/>
              </w:rPr>
            </w:rPrChange>
          </w:rPr>
          <w:t>, Figure 2c</w:t>
        </w:r>
      </w:ins>
      <w:ins w:id="4292" w:author="Ruijie Xu" w:date="2022-02-02T12:20:00Z">
        <w:r w:rsidRPr="009D42D6">
          <w:rPr>
            <w:rFonts w:ascii="Times New Roman" w:hAnsi="Times New Roman" w:cs="Times New Roman"/>
            <w:color w:val="000000" w:themeColor="text1"/>
            <w:highlight w:val="yellow"/>
            <w:rPrChange w:id="4293" w:author="Ruijie Xu" w:date="2022-03-11T15:22:00Z">
              <w:rPr>
                <w:color w:val="000000" w:themeColor="text1"/>
              </w:rPr>
            </w:rPrChange>
          </w:rPr>
          <w:t xml:space="preserve">). </w:t>
        </w:r>
        <w:del w:id="4294" w:author="Liliana Salvador" w:date="2022-03-08T19:31:00Z">
          <w:r w:rsidRPr="009D42D6" w:rsidDel="0057036A">
            <w:rPr>
              <w:rFonts w:ascii="Times New Roman" w:hAnsi="Times New Roman" w:cs="Times New Roman"/>
              <w:color w:val="000000" w:themeColor="text1"/>
              <w:highlight w:val="yellow"/>
              <w:rPrChange w:id="4295" w:author="Ruijie Xu" w:date="2022-03-11T15:22:00Z">
                <w:rPr>
                  <w:color w:val="000000" w:themeColor="text1"/>
                </w:rPr>
              </w:rPrChange>
            </w:rPr>
            <w:delText>Except for differences in Virus taxa identification, t</w:delText>
          </w:r>
        </w:del>
      </w:ins>
      <w:ins w:id="4296" w:author="Liliana Salvador" w:date="2022-03-08T19:31:00Z">
        <w:r w:rsidR="0057036A" w:rsidRPr="009D42D6">
          <w:rPr>
            <w:rFonts w:ascii="Times New Roman" w:hAnsi="Times New Roman" w:cs="Times New Roman"/>
            <w:color w:val="000000" w:themeColor="text1"/>
            <w:highlight w:val="yellow"/>
            <w:rPrChange w:id="4297" w:author="Ruijie Xu" w:date="2022-03-11T15:22:00Z">
              <w:rPr>
                <w:color w:val="000000" w:themeColor="text1"/>
              </w:rPr>
            </w:rPrChange>
          </w:rPr>
          <w:t>T</w:t>
        </w:r>
      </w:ins>
      <w:ins w:id="4298" w:author="Ruijie Xu" w:date="2022-02-02T12:20:00Z">
        <w:r w:rsidRPr="009D42D6">
          <w:rPr>
            <w:rFonts w:ascii="Times New Roman" w:hAnsi="Times New Roman" w:cs="Times New Roman"/>
            <w:color w:val="000000" w:themeColor="text1"/>
            <w:highlight w:val="yellow"/>
            <w:rPrChange w:id="4299" w:author="Ruijie Xu" w:date="2022-03-11T15:22:00Z">
              <w:rPr>
                <w:color w:val="000000" w:themeColor="text1"/>
              </w:rPr>
            </w:rPrChange>
          </w:rPr>
          <w:t xml:space="preserve">he distribution of </w:t>
        </w:r>
        <w:del w:id="4300" w:author="Liliana Salvador" w:date="2022-02-23T20:23:00Z">
          <w:r w:rsidRPr="009D42D6" w:rsidDel="0050101D">
            <w:rPr>
              <w:rFonts w:ascii="Times New Roman" w:hAnsi="Times New Roman" w:cs="Times New Roman"/>
              <w:color w:val="000000" w:themeColor="text1"/>
              <w:highlight w:val="yellow"/>
              <w:rPrChange w:id="4301" w:author="Ruijie Xu" w:date="2022-03-11T15:22:00Z">
                <w:rPr>
                  <w:color w:val="000000" w:themeColor="text1"/>
                </w:rPr>
              </w:rPrChange>
            </w:rPr>
            <w:delText xml:space="preserve">the </w:delText>
          </w:r>
        </w:del>
        <w:r w:rsidRPr="009D42D6">
          <w:rPr>
            <w:rFonts w:ascii="Times New Roman" w:hAnsi="Times New Roman" w:cs="Times New Roman"/>
            <w:color w:val="000000" w:themeColor="text1"/>
            <w:highlight w:val="yellow"/>
            <w:rPrChange w:id="4302" w:author="Ruijie Xu" w:date="2022-03-11T15:22:00Z">
              <w:rPr>
                <w:color w:val="000000" w:themeColor="text1"/>
              </w:rPr>
            </w:rPrChange>
          </w:rPr>
          <w:t>Bacteria reads classified by BLAST</w:t>
        </w:r>
      </w:ins>
      <w:ins w:id="4303" w:author="Ruijie Xu" w:date="2022-03-04T13:42:00Z">
        <w:r w:rsidR="00582429" w:rsidRPr="009D42D6">
          <w:rPr>
            <w:rFonts w:ascii="Times New Roman" w:hAnsi="Times New Roman" w:cs="Times New Roman"/>
            <w:color w:val="000000" w:themeColor="text1"/>
            <w:highlight w:val="yellow"/>
            <w:rPrChange w:id="4304" w:author="Ruijie Xu" w:date="2022-03-11T15:22:00Z">
              <w:rPr>
                <w:color w:val="000000" w:themeColor="text1"/>
              </w:rPr>
            </w:rPrChange>
          </w:rPr>
          <w:t>N</w:t>
        </w:r>
      </w:ins>
      <w:ins w:id="4305" w:author="Ruijie Xu" w:date="2022-02-02T12:20:00Z">
        <w:r w:rsidRPr="009D42D6">
          <w:rPr>
            <w:rFonts w:ascii="Times New Roman" w:hAnsi="Times New Roman" w:cs="Times New Roman"/>
            <w:color w:val="000000" w:themeColor="text1"/>
            <w:highlight w:val="yellow"/>
            <w:rPrChange w:id="4306" w:author="Ruijie Xu" w:date="2022-03-11T15:22:00Z">
              <w:rPr>
                <w:color w:val="000000" w:themeColor="text1"/>
              </w:rPr>
            </w:rPrChange>
          </w:rPr>
          <w:t>, Kraken2, Bracken, Centrifuge, CLARK, CLARK-s, and Kaiju are relatively consistent across samples</w:t>
        </w:r>
        <w:del w:id="4307" w:author="Liliana Salvador" w:date="2022-02-23T20:24:00Z">
          <w:r w:rsidRPr="009D42D6" w:rsidDel="00015F44">
            <w:rPr>
              <w:rFonts w:ascii="Times New Roman" w:hAnsi="Times New Roman" w:cs="Times New Roman"/>
              <w:color w:val="000000" w:themeColor="text1"/>
              <w:highlight w:val="yellow"/>
              <w:rPrChange w:id="4308" w:author="Ruijie Xu" w:date="2022-03-11T15:22:00Z">
                <w:rPr>
                  <w:color w:val="000000" w:themeColor="text1"/>
                </w:rPr>
              </w:rPrChange>
            </w:rPr>
            <w:delText xml:space="preserve"> without Virus taxa identified</w:delText>
          </w:r>
        </w:del>
        <w:r w:rsidRPr="009D42D6">
          <w:rPr>
            <w:rFonts w:ascii="Times New Roman" w:hAnsi="Times New Roman" w:cs="Times New Roman"/>
            <w:color w:val="000000" w:themeColor="text1"/>
            <w:highlight w:val="yellow"/>
            <w:rPrChange w:id="4309" w:author="Ruijie Xu" w:date="2022-03-11T15:22:00Z">
              <w:rPr>
                <w:color w:val="000000" w:themeColor="text1"/>
              </w:rPr>
            </w:rPrChange>
          </w:rPr>
          <w:t xml:space="preserve">. The diversity of taxa identified by Metaphlan3 </w:t>
        </w:r>
        <w:del w:id="4310" w:author="Liliana Salvador" w:date="2022-02-23T20:24:00Z">
          <w:r w:rsidRPr="009D42D6" w:rsidDel="00015F44">
            <w:rPr>
              <w:rFonts w:ascii="Times New Roman" w:hAnsi="Times New Roman" w:cs="Times New Roman"/>
              <w:color w:val="000000" w:themeColor="text1"/>
              <w:highlight w:val="yellow"/>
              <w:rPrChange w:id="4311" w:author="Ruijie Xu" w:date="2022-03-11T15:22:00Z">
                <w:rPr>
                  <w:color w:val="000000" w:themeColor="text1"/>
                </w:rPr>
              </w:rPrChange>
            </w:rPr>
            <w:delText>are</w:delText>
          </w:r>
        </w:del>
      </w:ins>
      <w:ins w:id="4312" w:author="Liliana Salvador" w:date="2022-02-23T20:24:00Z">
        <w:r w:rsidR="00015F44" w:rsidRPr="009D42D6">
          <w:rPr>
            <w:rFonts w:ascii="Times New Roman" w:hAnsi="Times New Roman" w:cs="Times New Roman"/>
            <w:color w:val="000000" w:themeColor="text1"/>
            <w:highlight w:val="yellow"/>
            <w:rPrChange w:id="4313" w:author="Ruijie Xu" w:date="2022-03-11T15:22:00Z">
              <w:rPr>
                <w:color w:val="000000" w:themeColor="text1"/>
              </w:rPr>
            </w:rPrChange>
          </w:rPr>
          <w:t>is</w:t>
        </w:r>
      </w:ins>
      <w:ins w:id="4314" w:author="Ruijie Xu" w:date="2022-02-02T12:20:00Z">
        <w:r w:rsidRPr="009D42D6">
          <w:rPr>
            <w:rFonts w:ascii="Times New Roman" w:hAnsi="Times New Roman" w:cs="Times New Roman"/>
            <w:color w:val="000000" w:themeColor="text1"/>
            <w:highlight w:val="yellow"/>
            <w:rPrChange w:id="4315" w:author="Ruijie Xu" w:date="2022-03-11T15:22:00Z">
              <w:rPr>
                <w:color w:val="000000" w:themeColor="text1"/>
              </w:rPr>
            </w:rPrChange>
          </w:rPr>
          <w:t xml:space="preserve"> significantly l</w:t>
        </w:r>
        <w:del w:id="4316" w:author="Liliana Salvador" w:date="2022-03-08T19:32:00Z">
          <w:r w:rsidRPr="009D42D6" w:rsidDel="0057036A">
            <w:rPr>
              <w:rFonts w:ascii="Times New Roman" w:hAnsi="Times New Roman" w:cs="Times New Roman"/>
              <w:color w:val="000000" w:themeColor="text1"/>
              <w:highlight w:val="yellow"/>
              <w:rPrChange w:id="4317" w:author="Ruijie Xu" w:date="2022-03-11T15:22:00Z">
                <w:rPr>
                  <w:color w:val="000000" w:themeColor="text1"/>
                </w:rPr>
              </w:rPrChange>
            </w:rPr>
            <w:delText>ess</w:delText>
          </w:r>
        </w:del>
      </w:ins>
      <w:ins w:id="4318" w:author="Liliana Salvador" w:date="2022-03-08T19:32:00Z">
        <w:r w:rsidR="0057036A" w:rsidRPr="009D42D6">
          <w:rPr>
            <w:rFonts w:ascii="Times New Roman" w:hAnsi="Times New Roman" w:cs="Times New Roman"/>
            <w:color w:val="000000" w:themeColor="text1"/>
            <w:highlight w:val="yellow"/>
            <w:rPrChange w:id="4319" w:author="Ruijie Xu" w:date="2022-03-11T15:22:00Z">
              <w:rPr>
                <w:color w:val="000000" w:themeColor="text1"/>
              </w:rPr>
            </w:rPrChange>
          </w:rPr>
          <w:t>ower</w:t>
        </w:r>
      </w:ins>
      <w:ins w:id="4320" w:author="Ruijie Xu" w:date="2022-02-02T12:20:00Z">
        <w:r w:rsidRPr="009D42D6">
          <w:rPr>
            <w:rFonts w:ascii="Times New Roman" w:hAnsi="Times New Roman" w:cs="Times New Roman"/>
            <w:color w:val="000000" w:themeColor="text1"/>
            <w:highlight w:val="yellow"/>
            <w:rPrChange w:id="4321" w:author="Ruijie Xu" w:date="2022-03-11T15:22:00Z">
              <w:rPr>
                <w:color w:val="000000" w:themeColor="text1"/>
              </w:rPr>
            </w:rPrChange>
          </w:rPr>
          <w:t xml:space="preserve"> than </w:t>
        </w:r>
        <w:del w:id="4322" w:author="Liliana Salvador" w:date="2022-02-23T20:24:00Z">
          <w:r w:rsidRPr="009D42D6" w:rsidDel="00015F44">
            <w:rPr>
              <w:rFonts w:ascii="Times New Roman" w:hAnsi="Times New Roman" w:cs="Times New Roman"/>
              <w:color w:val="000000" w:themeColor="text1"/>
              <w:highlight w:val="yellow"/>
              <w:rPrChange w:id="4323" w:author="Ruijie Xu" w:date="2022-03-11T15:22:00Z">
                <w:rPr>
                  <w:color w:val="000000" w:themeColor="text1"/>
                </w:rPr>
              </w:rPrChange>
            </w:rPr>
            <w:delText xml:space="preserve">that </w:delText>
          </w:r>
        </w:del>
      </w:ins>
      <w:ins w:id="4324" w:author="Liliana Salvador" w:date="2022-02-23T20:24:00Z">
        <w:r w:rsidR="00015F44" w:rsidRPr="009D42D6">
          <w:rPr>
            <w:rFonts w:ascii="Times New Roman" w:hAnsi="Times New Roman" w:cs="Times New Roman"/>
            <w:color w:val="000000" w:themeColor="text1"/>
            <w:highlight w:val="yellow"/>
            <w:rPrChange w:id="4325" w:author="Ruijie Xu" w:date="2022-03-11T15:22:00Z">
              <w:rPr>
                <w:color w:val="000000" w:themeColor="text1"/>
              </w:rPr>
            </w:rPrChange>
          </w:rPr>
          <w:t>the one</w:t>
        </w:r>
      </w:ins>
      <w:ins w:id="4326" w:author="Liliana Salvador" w:date="2022-03-08T19:32:00Z">
        <w:r w:rsidR="0057036A" w:rsidRPr="009D42D6">
          <w:rPr>
            <w:rFonts w:ascii="Times New Roman" w:hAnsi="Times New Roman" w:cs="Times New Roman"/>
            <w:color w:val="000000" w:themeColor="text1"/>
            <w:highlight w:val="yellow"/>
            <w:rPrChange w:id="4327" w:author="Ruijie Xu" w:date="2022-03-11T15:22:00Z">
              <w:rPr>
                <w:color w:val="000000" w:themeColor="text1"/>
              </w:rPr>
            </w:rPrChange>
          </w:rPr>
          <w:t>s</w:t>
        </w:r>
      </w:ins>
      <w:ins w:id="4328" w:author="Liliana Salvador" w:date="2022-02-23T20:24:00Z">
        <w:r w:rsidR="00015F44" w:rsidRPr="009D42D6">
          <w:rPr>
            <w:rFonts w:ascii="Times New Roman" w:hAnsi="Times New Roman" w:cs="Times New Roman"/>
            <w:color w:val="000000" w:themeColor="text1"/>
            <w:highlight w:val="yellow"/>
            <w:rPrChange w:id="4329" w:author="Ruijie Xu" w:date="2022-03-11T15:22:00Z">
              <w:rPr>
                <w:color w:val="000000" w:themeColor="text1"/>
              </w:rPr>
            </w:rPrChange>
          </w:rPr>
          <w:t xml:space="preserve"> </w:t>
        </w:r>
      </w:ins>
      <w:ins w:id="4330" w:author="Ruijie Xu" w:date="2022-02-02T12:20:00Z">
        <w:del w:id="4331" w:author="Liliana Salvador" w:date="2022-02-23T20:25:00Z">
          <w:r w:rsidRPr="009D42D6" w:rsidDel="00015F44">
            <w:rPr>
              <w:rFonts w:ascii="Times New Roman" w:hAnsi="Times New Roman" w:cs="Times New Roman"/>
              <w:color w:val="000000" w:themeColor="text1"/>
              <w:highlight w:val="yellow"/>
              <w:rPrChange w:id="4332" w:author="Ruijie Xu" w:date="2022-03-11T15:22:00Z">
                <w:rPr>
                  <w:color w:val="000000" w:themeColor="text1"/>
                </w:rPr>
              </w:rPrChange>
            </w:rPr>
            <w:delText>of</w:delText>
          </w:r>
        </w:del>
      </w:ins>
      <w:ins w:id="4333" w:author="Liliana Salvador" w:date="2022-02-23T20:25:00Z">
        <w:r w:rsidR="00015F44" w:rsidRPr="009D42D6">
          <w:rPr>
            <w:rFonts w:ascii="Times New Roman" w:hAnsi="Times New Roman" w:cs="Times New Roman"/>
            <w:color w:val="000000" w:themeColor="text1"/>
            <w:highlight w:val="yellow"/>
            <w:rPrChange w:id="4334" w:author="Ruijie Xu" w:date="2022-03-11T15:22:00Z">
              <w:rPr>
                <w:color w:val="000000" w:themeColor="text1"/>
              </w:rPr>
            </w:rPrChange>
          </w:rPr>
          <w:t>identified by</w:t>
        </w:r>
      </w:ins>
      <w:ins w:id="4335" w:author="Ruijie Xu" w:date="2022-02-02T12:20:00Z">
        <w:r w:rsidRPr="009D42D6">
          <w:rPr>
            <w:rFonts w:ascii="Times New Roman" w:hAnsi="Times New Roman" w:cs="Times New Roman"/>
            <w:color w:val="000000" w:themeColor="text1"/>
            <w:highlight w:val="yellow"/>
            <w:rPrChange w:id="4336" w:author="Ruijie Xu" w:date="2022-03-11T15:22:00Z">
              <w:rPr>
                <w:color w:val="000000" w:themeColor="text1"/>
              </w:rPr>
            </w:rPrChange>
          </w:rPr>
          <w:t xml:space="preserve"> other software</w:t>
        </w:r>
      </w:ins>
      <w:ins w:id="4337" w:author="Liliana Salvador" w:date="2022-02-23T20:24:00Z">
        <w:r w:rsidR="00015F44" w:rsidRPr="009D42D6">
          <w:rPr>
            <w:rFonts w:ascii="Times New Roman" w:hAnsi="Times New Roman" w:cs="Times New Roman"/>
            <w:color w:val="000000" w:themeColor="text1"/>
            <w:highlight w:val="yellow"/>
            <w:rPrChange w:id="4338" w:author="Ruijie Xu" w:date="2022-03-11T15:22:00Z">
              <w:rPr>
                <w:color w:val="000000" w:themeColor="text1"/>
              </w:rPr>
            </w:rPrChange>
          </w:rPr>
          <w:t xml:space="preserve"> </w:t>
        </w:r>
      </w:ins>
      <w:ins w:id="4339" w:author="Ruijie Xu" w:date="2022-02-02T12:20:00Z">
        <w:del w:id="4340" w:author="Liliana Salvador" w:date="2022-02-23T20:24:00Z">
          <w:r w:rsidRPr="009D42D6" w:rsidDel="00015F44">
            <w:rPr>
              <w:rFonts w:ascii="Times New Roman" w:hAnsi="Times New Roman" w:cs="Times New Roman"/>
              <w:color w:val="000000" w:themeColor="text1"/>
              <w:highlight w:val="yellow"/>
              <w:rPrChange w:id="4341" w:author="Ruijie Xu" w:date="2022-03-11T15:22:00Z">
                <w:rPr>
                  <w:color w:val="000000" w:themeColor="text1"/>
                </w:rPr>
              </w:rPrChange>
            </w:rPr>
            <w:delText xml:space="preserve">’s </w:delText>
          </w:r>
        </w:del>
        <w:del w:id="4342" w:author="Liliana Salvador" w:date="2022-03-08T19:32:00Z">
          <w:r w:rsidRPr="009D42D6" w:rsidDel="0057036A">
            <w:rPr>
              <w:rFonts w:ascii="Times New Roman" w:hAnsi="Times New Roman" w:cs="Times New Roman"/>
              <w:color w:val="000000" w:themeColor="text1"/>
              <w:highlight w:val="yellow"/>
              <w:rPrChange w:id="4343" w:author="Ruijie Xu" w:date="2022-03-11T15:22:00Z">
                <w:rPr>
                  <w:color w:val="000000" w:themeColor="text1"/>
                </w:rPr>
              </w:rPrChange>
            </w:rPr>
            <w:delText>classification</w:delText>
          </w:r>
        </w:del>
      </w:ins>
      <w:ins w:id="4344" w:author="Ruijie Xu" w:date="2022-02-27T11:39:00Z">
        <w:del w:id="4345" w:author="Liliana Salvador" w:date="2022-03-08T19:32:00Z">
          <w:r w:rsidR="00D8370E" w:rsidRPr="009D42D6" w:rsidDel="0057036A">
            <w:rPr>
              <w:rFonts w:ascii="Times New Roman" w:hAnsi="Times New Roman" w:cs="Times New Roman"/>
              <w:color w:val="000000" w:themeColor="text1"/>
              <w:highlight w:val="yellow"/>
              <w:rPrChange w:id="4346" w:author="Ruijie Xu" w:date="2022-03-11T15:22:00Z">
                <w:rPr>
                  <w:color w:val="000000" w:themeColor="text1"/>
                </w:rPr>
              </w:rPrChange>
            </w:rPr>
            <w:delText xml:space="preserve"> </w:delText>
          </w:r>
        </w:del>
      </w:ins>
      <w:ins w:id="4347" w:author="Ruijie Xu" w:date="2022-02-27T11:40:00Z">
        <w:r w:rsidR="00D8370E" w:rsidRPr="009D42D6">
          <w:rPr>
            <w:rFonts w:ascii="Times New Roman" w:hAnsi="Times New Roman" w:cs="Times New Roman"/>
            <w:color w:val="000000" w:themeColor="text1"/>
            <w:highlight w:val="yellow"/>
            <w:rPrChange w:id="4348" w:author="Ruijie Xu" w:date="2022-03-11T15:22:00Z">
              <w:rPr>
                <w:color w:val="000000" w:themeColor="text1"/>
              </w:rPr>
            </w:rPrChange>
          </w:rPr>
          <w:t>(Figure 2h)</w:t>
        </w:r>
      </w:ins>
      <w:ins w:id="4349" w:author="Liliana Salvador" w:date="2022-02-23T20:25:00Z">
        <w:r w:rsidR="00015F44" w:rsidRPr="009D42D6">
          <w:rPr>
            <w:rFonts w:ascii="Times New Roman" w:hAnsi="Times New Roman" w:cs="Times New Roman"/>
            <w:color w:val="000000" w:themeColor="text1"/>
            <w:highlight w:val="yellow"/>
            <w:rPrChange w:id="4350" w:author="Ruijie Xu" w:date="2022-03-11T15:22:00Z">
              <w:rPr>
                <w:color w:val="000000" w:themeColor="text1"/>
              </w:rPr>
            </w:rPrChange>
          </w:rPr>
          <w:t xml:space="preserve">. </w:t>
        </w:r>
      </w:ins>
      <w:ins w:id="4351" w:author="Ruijie Xu" w:date="2022-02-02T12:20:00Z">
        <w:del w:id="4352" w:author="Liliana Salvador" w:date="2022-02-23T20:25:00Z">
          <w:r w:rsidRPr="009D42D6" w:rsidDel="00015F44">
            <w:rPr>
              <w:rFonts w:ascii="Times New Roman" w:hAnsi="Times New Roman" w:cs="Times New Roman"/>
              <w:color w:val="000000" w:themeColor="text1"/>
              <w:highlight w:val="yellow"/>
              <w:rPrChange w:id="4353" w:author="Ruijie Xu" w:date="2022-03-11T15:22:00Z">
                <w:rPr>
                  <w:color w:val="000000" w:themeColor="text1"/>
                </w:rPr>
              </w:rPrChange>
            </w:rPr>
            <w:delText>,</w:delText>
          </w:r>
        </w:del>
      </w:ins>
      <w:commentRangeStart w:id="4354"/>
      <w:ins w:id="4355" w:author="Liliana Salvador" w:date="2022-02-23T20:25:00Z">
        <w:del w:id="4356" w:author="Ruijie Xu" w:date="2022-02-27T11:40:00Z">
          <w:r w:rsidR="00015F44" w:rsidRPr="009D42D6" w:rsidDel="00D8370E">
            <w:rPr>
              <w:rFonts w:ascii="Times New Roman" w:hAnsi="Times New Roman" w:cs="Times New Roman"/>
              <w:color w:val="000000" w:themeColor="text1"/>
              <w:highlight w:val="yellow"/>
              <w:rPrChange w:id="4357" w:author="Ruijie Xu" w:date="2022-03-11T15:22:00Z">
                <w:rPr>
                  <w:color w:val="000000" w:themeColor="text1"/>
                </w:rPr>
              </w:rPrChange>
            </w:rPr>
            <w:delText>O</w:delText>
          </w:r>
        </w:del>
      </w:ins>
      <w:commentRangeEnd w:id="4354"/>
      <w:del w:id="4358" w:author="Ruijie Xu" w:date="2022-02-27T11:40:00Z">
        <w:r w:rsidR="00015F44" w:rsidRPr="009D42D6" w:rsidDel="00D8370E">
          <w:rPr>
            <w:rStyle w:val="CommentReference"/>
            <w:rFonts w:ascii="Times New Roman" w:hAnsi="Times New Roman" w:cs="Times New Roman"/>
            <w:sz w:val="24"/>
            <w:szCs w:val="24"/>
            <w:highlight w:val="yellow"/>
            <w:rPrChange w:id="4359" w:author="Ruijie Xu" w:date="2022-03-11T15:22:00Z">
              <w:rPr>
                <w:rStyle w:val="CommentReference"/>
              </w:rPr>
            </w:rPrChange>
          </w:rPr>
          <w:commentReference w:id="4354"/>
        </w:r>
      </w:del>
      <w:ins w:id="4360" w:author="Ruijie Xu" w:date="2022-02-02T12:20:00Z">
        <w:r w:rsidRPr="009D42D6">
          <w:rPr>
            <w:rFonts w:ascii="Times New Roman" w:hAnsi="Times New Roman" w:cs="Times New Roman"/>
            <w:color w:val="000000" w:themeColor="text1"/>
            <w:highlight w:val="yellow"/>
            <w:rPrChange w:id="4361" w:author="Ruijie Xu" w:date="2022-03-11T15:22:00Z">
              <w:rPr>
                <w:color w:val="000000" w:themeColor="text1"/>
              </w:rPr>
            </w:rPrChange>
          </w:rPr>
          <w:t xml:space="preserve">For example, Metaphlan3 </w:t>
        </w:r>
        <w:del w:id="4362" w:author="Liliana Salvador" w:date="2022-03-08T19:32:00Z">
          <w:r w:rsidRPr="009D42D6" w:rsidDel="0057036A">
            <w:rPr>
              <w:rFonts w:ascii="Times New Roman" w:hAnsi="Times New Roman" w:cs="Times New Roman"/>
              <w:color w:val="000000" w:themeColor="text1"/>
              <w:highlight w:val="yellow"/>
              <w:rPrChange w:id="4363" w:author="Ruijie Xu" w:date="2022-03-11T15:22:00Z">
                <w:rPr>
                  <w:color w:val="000000" w:themeColor="text1"/>
                </w:rPr>
              </w:rPrChange>
            </w:rPr>
            <w:delText xml:space="preserve">has </w:delText>
          </w:r>
        </w:del>
        <w:r w:rsidRPr="009D42D6">
          <w:rPr>
            <w:rFonts w:ascii="Times New Roman" w:hAnsi="Times New Roman" w:cs="Times New Roman"/>
            <w:color w:val="000000" w:themeColor="text1"/>
            <w:highlight w:val="yellow"/>
            <w:rPrChange w:id="4364" w:author="Ruijie Xu" w:date="2022-03-11T15:22:00Z">
              <w:rPr>
                <w:color w:val="000000" w:themeColor="text1"/>
              </w:rPr>
            </w:rPrChange>
          </w:rPr>
          <w:t>identified 100% of sample R</w:t>
        </w:r>
      </w:ins>
      <w:ins w:id="4365" w:author="Ruijie Xu" w:date="2022-02-27T11:40:00Z">
        <w:r w:rsidR="00D8370E" w:rsidRPr="009D42D6">
          <w:rPr>
            <w:rFonts w:ascii="Times New Roman" w:hAnsi="Times New Roman" w:cs="Times New Roman"/>
            <w:color w:val="000000" w:themeColor="text1"/>
            <w:highlight w:val="yellow"/>
            <w:rPrChange w:id="4366" w:author="Ruijie Xu" w:date="2022-03-11T15:22:00Z">
              <w:rPr>
                <w:color w:val="000000" w:themeColor="text1"/>
              </w:rPr>
            </w:rPrChange>
          </w:rPr>
          <w:t>2</w:t>
        </w:r>
      </w:ins>
      <w:ins w:id="4367" w:author="Ruijie Xu" w:date="2022-02-02T12:20:00Z">
        <w:r w:rsidRPr="009D42D6">
          <w:rPr>
            <w:rFonts w:ascii="Times New Roman" w:hAnsi="Times New Roman" w:cs="Times New Roman"/>
            <w:color w:val="000000" w:themeColor="text1"/>
            <w:highlight w:val="yellow"/>
            <w:rPrChange w:id="4368" w:author="Ruijie Xu" w:date="2022-03-11T15:22:00Z">
              <w:rPr>
                <w:color w:val="000000" w:themeColor="text1"/>
              </w:rPr>
            </w:rPrChange>
          </w:rPr>
          <w:t>7.L’s reads as “</w:t>
        </w:r>
        <w:proofErr w:type="spellStart"/>
        <w:r w:rsidRPr="009D42D6">
          <w:rPr>
            <w:rFonts w:ascii="Times New Roman" w:hAnsi="Times New Roman" w:cs="Times New Roman"/>
            <w:color w:val="000000" w:themeColor="text1"/>
            <w:highlight w:val="yellow"/>
            <w:rPrChange w:id="4369" w:author="Ruijie Xu" w:date="2022-03-11T15:22:00Z">
              <w:rPr>
                <w:color w:val="000000" w:themeColor="text1"/>
              </w:rPr>
            </w:rPrChange>
          </w:rPr>
          <w:t>p__Proteobacteria</w:t>
        </w:r>
      </w:ins>
      <w:proofErr w:type="spellEnd"/>
      <w:ins w:id="4370" w:author="Ruijie Xu" w:date="2022-03-11T14:28:00Z">
        <w:r w:rsidR="00FA5692" w:rsidRPr="009D42D6">
          <w:rPr>
            <w:rFonts w:ascii="Times New Roman" w:hAnsi="Times New Roman" w:cs="Times New Roman"/>
            <w:color w:val="000000" w:themeColor="text1"/>
            <w:highlight w:val="yellow"/>
            <w:rPrChange w:id="4371" w:author="Ruijie Xu" w:date="2022-03-11T15:22:00Z">
              <w:rPr>
                <w:rFonts w:ascii="Times New Roman" w:hAnsi="Times New Roman" w:cs="Times New Roman"/>
                <w:color w:val="000000" w:themeColor="text1"/>
              </w:rPr>
            </w:rPrChange>
          </w:rPr>
          <w:t>”</w:t>
        </w:r>
        <w:r w:rsidR="00B469C6" w:rsidRPr="009D42D6">
          <w:rPr>
            <w:rFonts w:ascii="Times New Roman" w:hAnsi="Times New Roman" w:cs="Times New Roman"/>
            <w:color w:val="000000" w:themeColor="text1"/>
            <w:highlight w:val="yellow"/>
            <w:rPrChange w:id="4372" w:author="Ruijie Xu" w:date="2022-03-11T15:22:00Z">
              <w:rPr>
                <w:rFonts w:ascii="Times New Roman" w:hAnsi="Times New Roman" w:cs="Times New Roman"/>
                <w:color w:val="000000" w:themeColor="text1"/>
              </w:rPr>
            </w:rPrChange>
          </w:rPr>
          <w:t xml:space="preserve"> (Genus: </w:t>
        </w:r>
        <w:r w:rsidR="00B469C6" w:rsidRPr="009D42D6">
          <w:rPr>
            <w:rFonts w:ascii="Times New Roman" w:hAnsi="Times New Roman" w:cs="Times New Roman"/>
            <w:i/>
            <w:iCs/>
            <w:color w:val="000000" w:themeColor="text1"/>
            <w:highlight w:val="yellow"/>
            <w:rPrChange w:id="4373" w:author="Ruijie Xu" w:date="2022-03-11T15:22:00Z">
              <w:rPr>
                <w:rFonts w:ascii="Times New Roman" w:hAnsi="Times New Roman" w:cs="Times New Roman"/>
                <w:color w:val="000000" w:themeColor="text1"/>
              </w:rPr>
            </w:rPrChange>
          </w:rPr>
          <w:t>Bordetella</w:t>
        </w:r>
      </w:ins>
      <w:ins w:id="4374" w:author="Ruijie Xu" w:date="2022-03-16T14:58:00Z">
        <w:r w:rsidR="00B2634F">
          <w:rPr>
            <w:rFonts w:ascii="Times New Roman" w:hAnsi="Times New Roman" w:cs="Times New Roman"/>
            <w:color w:val="000000" w:themeColor="text1"/>
            <w:highlight w:val="yellow"/>
          </w:rPr>
          <w:t>;</w:t>
        </w:r>
      </w:ins>
      <w:ins w:id="4375" w:author="Ruijie Xu" w:date="2022-03-11T14:28:00Z">
        <w:r w:rsidR="00B469C6" w:rsidRPr="009D42D6">
          <w:rPr>
            <w:rFonts w:ascii="Times New Roman" w:hAnsi="Times New Roman" w:cs="Times New Roman"/>
            <w:color w:val="000000" w:themeColor="text1"/>
            <w:highlight w:val="yellow"/>
            <w:rPrChange w:id="4376" w:author="Ruijie Xu" w:date="2022-03-11T15:22:00Z">
              <w:rPr>
                <w:rFonts w:ascii="Times New Roman" w:hAnsi="Times New Roman" w:cs="Times New Roman"/>
                <w:color w:val="000000" w:themeColor="text1"/>
              </w:rPr>
            </w:rPrChange>
          </w:rPr>
          <w:t xml:space="preserve"> Species: </w:t>
        </w:r>
        <w:bookmarkStart w:id="4377" w:name="OLE_LINK67"/>
        <w:bookmarkStart w:id="4378" w:name="OLE_LINK68"/>
        <w:r w:rsidR="00B469C6" w:rsidRPr="009D42D6">
          <w:rPr>
            <w:rFonts w:ascii="Times New Roman" w:hAnsi="Times New Roman" w:cs="Times New Roman"/>
            <w:i/>
            <w:iCs/>
            <w:color w:val="000000" w:themeColor="text1"/>
            <w:highlight w:val="yellow"/>
            <w:rPrChange w:id="4379" w:author="Ruijie Xu" w:date="2022-03-11T15:22:00Z">
              <w:rPr>
                <w:rFonts w:ascii="Times New Roman" w:hAnsi="Times New Roman" w:cs="Times New Roman"/>
                <w:color w:val="000000" w:themeColor="text1"/>
              </w:rPr>
            </w:rPrChange>
          </w:rPr>
          <w:t xml:space="preserve">B. </w:t>
        </w:r>
        <w:proofErr w:type="spellStart"/>
        <w:r w:rsidR="00B469C6" w:rsidRPr="009D42D6">
          <w:rPr>
            <w:rFonts w:ascii="Times New Roman" w:hAnsi="Times New Roman" w:cs="Times New Roman"/>
            <w:i/>
            <w:iCs/>
            <w:color w:val="000000" w:themeColor="text1"/>
            <w:highlight w:val="yellow"/>
            <w:rPrChange w:id="4380" w:author="Ruijie Xu" w:date="2022-03-11T15:22:00Z">
              <w:rPr>
                <w:rFonts w:ascii="Times New Roman" w:hAnsi="Times New Roman" w:cs="Times New Roman"/>
                <w:color w:val="000000" w:themeColor="text1"/>
              </w:rPr>
            </w:rPrChange>
          </w:rPr>
          <w:t>bronchiseptica</w:t>
        </w:r>
        <w:bookmarkEnd w:id="4377"/>
        <w:bookmarkEnd w:id="4378"/>
        <w:proofErr w:type="spellEnd"/>
        <w:r w:rsidR="00B469C6" w:rsidRPr="009D42D6">
          <w:rPr>
            <w:rFonts w:ascii="Times New Roman" w:hAnsi="Times New Roman" w:cs="Times New Roman"/>
            <w:i/>
            <w:iCs/>
            <w:color w:val="000000" w:themeColor="text1"/>
            <w:highlight w:val="yellow"/>
            <w:rPrChange w:id="4381" w:author="Ruijie Xu" w:date="2022-03-11T15:22:00Z">
              <w:rPr>
                <w:rFonts w:ascii="Times New Roman" w:hAnsi="Times New Roman" w:cs="Times New Roman"/>
                <w:color w:val="000000" w:themeColor="text1"/>
              </w:rPr>
            </w:rPrChange>
          </w:rPr>
          <w:t xml:space="preserve">, B. </w:t>
        </w:r>
      </w:ins>
      <w:ins w:id="4382" w:author="Ruijie Xu" w:date="2022-03-11T14:29:00Z">
        <w:r w:rsidR="00B469C6" w:rsidRPr="009D42D6">
          <w:rPr>
            <w:rFonts w:ascii="Times New Roman" w:hAnsi="Times New Roman" w:cs="Times New Roman"/>
            <w:i/>
            <w:iCs/>
            <w:color w:val="000000" w:themeColor="text1"/>
            <w:highlight w:val="yellow"/>
            <w:rPrChange w:id="4383" w:author="Ruijie Xu" w:date="2022-03-11T15:22:00Z">
              <w:rPr>
                <w:rFonts w:ascii="Times New Roman" w:hAnsi="Times New Roman" w:cs="Times New Roman"/>
                <w:color w:val="000000" w:themeColor="text1"/>
              </w:rPr>
            </w:rPrChange>
          </w:rPr>
          <w:t xml:space="preserve">pertussis, B. </w:t>
        </w:r>
        <w:proofErr w:type="spellStart"/>
        <w:r w:rsidR="00B469C6" w:rsidRPr="009D42D6">
          <w:rPr>
            <w:rFonts w:ascii="Times New Roman" w:hAnsi="Times New Roman" w:cs="Times New Roman"/>
            <w:i/>
            <w:iCs/>
            <w:color w:val="000000" w:themeColor="text1"/>
            <w:highlight w:val="yellow"/>
            <w:rPrChange w:id="4384" w:author="Ruijie Xu" w:date="2022-03-11T15:22:00Z">
              <w:rPr>
                <w:rFonts w:ascii="Times New Roman" w:hAnsi="Times New Roman" w:cs="Times New Roman"/>
                <w:color w:val="000000" w:themeColor="text1"/>
              </w:rPr>
            </w:rPrChange>
          </w:rPr>
          <w:t>parapertussis</w:t>
        </w:r>
        <w:proofErr w:type="spellEnd"/>
        <w:r w:rsidR="00B469C6" w:rsidRPr="009D42D6">
          <w:rPr>
            <w:rFonts w:ascii="Times New Roman" w:hAnsi="Times New Roman" w:cs="Times New Roman"/>
            <w:i/>
            <w:iCs/>
            <w:color w:val="000000" w:themeColor="text1"/>
            <w:highlight w:val="yellow"/>
            <w:rPrChange w:id="4385" w:author="Ruijie Xu" w:date="2022-03-11T15:22:00Z">
              <w:rPr>
                <w:rFonts w:ascii="Times New Roman" w:hAnsi="Times New Roman" w:cs="Times New Roman"/>
                <w:color w:val="000000" w:themeColor="text1"/>
              </w:rPr>
            </w:rPrChange>
          </w:rPr>
          <w:t>,</w:t>
        </w:r>
        <w:r w:rsidR="00B469C6" w:rsidRPr="009D42D6">
          <w:rPr>
            <w:rFonts w:ascii="Times New Roman" w:hAnsi="Times New Roman" w:cs="Times New Roman"/>
            <w:color w:val="000000" w:themeColor="text1"/>
            <w:highlight w:val="yellow"/>
            <w:rPrChange w:id="4386" w:author="Ruijie Xu" w:date="2022-03-11T15:22:00Z">
              <w:rPr>
                <w:rFonts w:ascii="Times New Roman" w:hAnsi="Times New Roman" w:cs="Times New Roman"/>
                <w:color w:val="000000" w:themeColor="text1"/>
              </w:rPr>
            </w:rPrChange>
          </w:rPr>
          <w:t xml:space="preserve"> and </w:t>
        </w:r>
        <w:bookmarkStart w:id="4387" w:name="OLE_LINK69"/>
        <w:bookmarkStart w:id="4388" w:name="OLE_LINK70"/>
        <w:r w:rsidR="00B469C6" w:rsidRPr="009D42D6">
          <w:rPr>
            <w:rFonts w:ascii="Times New Roman" w:hAnsi="Times New Roman" w:cs="Times New Roman"/>
            <w:i/>
            <w:iCs/>
            <w:color w:val="000000" w:themeColor="text1"/>
            <w:highlight w:val="yellow"/>
            <w:rPrChange w:id="4389" w:author="Ruijie Xu" w:date="2022-03-11T15:22:00Z">
              <w:rPr>
                <w:rFonts w:ascii="Times New Roman" w:hAnsi="Times New Roman" w:cs="Times New Roman"/>
                <w:color w:val="000000" w:themeColor="text1"/>
              </w:rPr>
            </w:rPrChange>
          </w:rPr>
          <w:t xml:space="preserve">B. </w:t>
        </w:r>
        <w:proofErr w:type="spellStart"/>
        <w:r w:rsidR="00B469C6" w:rsidRPr="009D42D6">
          <w:rPr>
            <w:rFonts w:ascii="Times New Roman" w:hAnsi="Times New Roman" w:cs="Times New Roman"/>
            <w:i/>
            <w:iCs/>
            <w:color w:val="000000" w:themeColor="text1"/>
            <w:highlight w:val="yellow"/>
            <w:rPrChange w:id="4390" w:author="Ruijie Xu" w:date="2022-03-11T15:22:00Z">
              <w:rPr>
                <w:rFonts w:ascii="Times New Roman" w:hAnsi="Times New Roman" w:cs="Times New Roman"/>
                <w:color w:val="000000" w:themeColor="text1"/>
              </w:rPr>
            </w:rPrChange>
          </w:rPr>
          <w:t>pse</w:t>
        </w:r>
      </w:ins>
      <w:ins w:id="4391" w:author="Ruijie Xu" w:date="2022-03-11T14:35:00Z">
        <w:r w:rsidR="00B469C6" w:rsidRPr="009D42D6">
          <w:rPr>
            <w:rFonts w:ascii="Times New Roman" w:hAnsi="Times New Roman" w:cs="Times New Roman"/>
            <w:i/>
            <w:iCs/>
            <w:color w:val="000000" w:themeColor="text1"/>
            <w:highlight w:val="yellow"/>
            <w:rPrChange w:id="4392" w:author="Ruijie Xu" w:date="2022-03-11T15:22:00Z">
              <w:rPr>
                <w:rFonts w:ascii="Times New Roman" w:hAnsi="Times New Roman" w:cs="Times New Roman"/>
                <w:i/>
                <w:iCs/>
                <w:color w:val="000000" w:themeColor="text1"/>
              </w:rPr>
            </w:rPrChange>
          </w:rPr>
          <w:t>u</w:t>
        </w:r>
      </w:ins>
      <w:ins w:id="4393" w:author="Ruijie Xu" w:date="2022-03-11T14:29:00Z">
        <w:r w:rsidR="00B469C6" w:rsidRPr="009D42D6">
          <w:rPr>
            <w:rFonts w:ascii="Times New Roman" w:hAnsi="Times New Roman" w:cs="Times New Roman"/>
            <w:i/>
            <w:iCs/>
            <w:color w:val="000000" w:themeColor="text1"/>
            <w:highlight w:val="yellow"/>
            <w:rPrChange w:id="4394" w:author="Ruijie Xu" w:date="2022-03-11T15:22:00Z">
              <w:rPr>
                <w:rFonts w:ascii="Times New Roman" w:hAnsi="Times New Roman" w:cs="Times New Roman"/>
                <w:color w:val="000000" w:themeColor="text1"/>
              </w:rPr>
            </w:rPrChange>
          </w:rPr>
          <w:t>dohinzii</w:t>
        </w:r>
      </w:ins>
      <w:bookmarkEnd w:id="4387"/>
      <w:bookmarkEnd w:id="4388"/>
      <w:proofErr w:type="spellEnd"/>
      <w:ins w:id="4395" w:author="Ruijie Xu" w:date="2022-03-11T14:28:00Z">
        <w:r w:rsidR="00B469C6" w:rsidRPr="009D42D6">
          <w:rPr>
            <w:rFonts w:ascii="Times New Roman" w:hAnsi="Times New Roman" w:cs="Times New Roman"/>
            <w:color w:val="000000" w:themeColor="text1"/>
            <w:highlight w:val="yellow"/>
            <w:rPrChange w:id="4396" w:author="Ruijie Xu" w:date="2022-03-11T15:22:00Z">
              <w:rPr>
                <w:rFonts w:ascii="Times New Roman" w:hAnsi="Times New Roman" w:cs="Times New Roman"/>
                <w:color w:val="000000" w:themeColor="text1"/>
              </w:rPr>
            </w:rPrChange>
          </w:rPr>
          <w:t>)</w:t>
        </w:r>
      </w:ins>
      <w:ins w:id="4397" w:author="Ruijie Xu" w:date="2022-02-02T12:20:00Z">
        <w:r w:rsidRPr="009D42D6">
          <w:rPr>
            <w:rFonts w:ascii="Times New Roman" w:hAnsi="Times New Roman" w:cs="Times New Roman"/>
            <w:color w:val="000000" w:themeColor="text1"/>
            <w:highlight w:val="yellow"/>
            <w:rPrChange w:id="4398" w:author="Ruijie Xu" w:date="2022-03-11T15:22:00Z">
              <w:rPr>
                <w:color w:val="000000" w:themeColor="text1"/>
              </w:rPr>
            </w:rPrChange>
          </w:rPr>
          <w:t xml:space="preserve">, while other software </w:t>
        </w:r>
        <w:del w:id="4399" w:author="Liliana Salvador" w:date="2022-03-08T19:40:00Z">
          <w:r w:rsidRPr="009D42D6" w:rsidDel="00D47800">
            <w:rPr>
              <w:rFonts w:ascii="Times New Roman" w:hAnsi="Times New Roman" w:cs="Times New Roman"/>
              <w:color w:val="000000" w:themeColor="text1"/>
              <w:highlight w:val="yellow"/>
              <w:rPrChange w:id="4400" w:author="Ruijie Xu" w:date="2022-03-11T15:22:00Z">
                <w:rPr>
                  <w:color w:val="000000" w:themeColor="text1"/>
                </w:rPr>
              </w:rPrChange>
            </w:rPr>
            <w:delText>ha</w:delText>
          </w:r>
        </w:del>
        <w:del w:id="4401" w:author="Liliana Salvador" w:date="2022-02-23T20:27:00Z">
          <w:r w:rsidRPr="009D42D6" w:rsidDel="00015F44">
            <w:rPr>
              <w:rFonts w:ascii="Times New Roman" w:hAnsi="Times New Roman" w:cs="Times New Roman"/>
              <w:color w:val="000000" w:themeColor="text1"/>
              <w:highlight w:val="yellow"/>
              <w:rPrChange w:id="4402" w:author="Ruijie Xu" w:date="2022-03-11T15:22:00Z">
                <w:rPr>
                  <w:color w:val="000000" w:themeColor="text1"/>
                </w:rPr>
              </w:rPrChange>
            </w:rPr>
            <w:delText>s</w:delText>
          </w:r>
        </w:del>
        <w:del w:id="4403" w:author="Liliana Salvador" w:date="2022-03-08T19:40:00Z">
          <w:r w:rsidRPr="009D42D6" w:rsidDel="00D47800">
            <w:rPr>
              <w:rFonts w:ascii="Times New Roman" w:hAnsi="Times New Roman" w:cs="Times New Roman"/>
              <w:color w:val="000000" w:themeColor="text1"/>
              <w:highlight w:val="yellow"/>
              <w:rPrChange w:id="4404" w:author="Ruijie Xu" w:date="2022-03-11T15:22:00Z">
                <w:rPr>
                  <w:color w:val="000000" w:themeColor="text1"/>
                </w:rPr>
              </w:rPrChange>
            </w:rPr>
            <w:delText xml:space="preserve"> </w:delText>
          </w:r>
        </w:del>
        <w:r w:rsidRPr="009D42D6">
          <w:rPr>
            <w:rFonts w:ascii="Times New Roman" w:hAnsi="Times New Roman" w:cs="Times New Roman"/>
            <w:color w:val="000000" w:themeColor="text1"/>
            <w:highlight w:val="yellow"/>
            <w:rPrChange w:id="4405" w:author="Ruijie Xu" w:date="2022-03-11T15:22:00Z">
              <w:rPr>
                <w:color w:val="000000" w:themeColor="text1"/>
              </w:rPr>
            </w:rPrChange>
          </w:rPr>
          <w:t>identified 29% (SD: 12%) of R27.L’s reads as “</w:t>
        </w:r>
        <w:proofErr w:type="spellStart"/>
        <w:r w:rsidRPr="009D42D6">
          <w:rPr>
            <w:rFonts w:ascii="Times New Roman" w:hAnsi="Times New Roman" w:cs="Times New Roman"/>
            <w:color w:val="000000" w:themeColor="text1"/>
            <w:highlight w:val="yellow"/>
            <w:rPrChange w:id="4406" w:author="Ruijie Xu" w:date="2022-03-11T15:22:00Z">
              <w:rPr>
                <w:color w:val="000000" w:themeColor="text1"/>
              </w:rPr>
            </w:rPrChange>
          </w:rPr>
          <w:t>p__Proteobacteria</w:t>
        </w:r>
        <w:proofErr w:type="spellEnd"/>
        <w:r w:rsidRPr="009D42D6">
          <w:rPr>
            <w:rFonts w:ascii="Times New Roman" w:hAnsi="Times New Roman" w:cs="Times New Roman"/>
            <w:color w:val="000000" w:themeColor="text1"/>
            <w:highlight w:val="yellow"/>
            <w:rPrChange w:id="4407" w:author="Ruijie Xu" w:date="2022-03-11T15:22:00Z">
              <w:rPr>
                <w:color w:val="000000" w:themeColor="text1"/>
              </w:rPr>
            </w:rPrChange>
          </w:rPr>
          <w:t xml:space="preserve">” </w:t>
        </w:r>
      </w:ins>
      <w:ins w:id="4408" w:author="Ruijie Xu" w:date="2022-03-16T16:27:00Z">
        <w:r w:rsidR="001F58F5">
          <w:rPr>
            <w:rFonts w:ascii="Times New Roman" w:hAnsi="Times New Roman" w:cs="Times New Roman"/>
            <w:color w:val="000000" w:themeColor="text1"/>
            <w:highlight w:val="yellow"/>
          </w:rPr>
          <w:t xml:space="preserve">on average, </w:t>
        </w:r>
      </w:ins>
      <w:ins w:id="4409" w:author="Ruijie Xu" w:date="2022-03-11T14:37:00Z">
        <w:r w:rsidR="00EF6505" w:rsidRPr="009D42D6">
          <w:rPr>
            <w:rFonts w:ascii="Times New Roman" w:hAnsi="Times New Roman" w:cs="Times New Roman"/>
            <w:color w:val="000000" w:themeColor="text1"/>
            <w:highlight w:val="yellow"/>
            <w:rPrChange w:id="4410" w:author="Ruijie Xu" w:date="2022-03-11T15:22:00Z">
              <w:rPr>
                <w:rFonts w:ascii="Times New Roman" w:hAnsi="Times New Roman" w:cs="Times New Roman"/>
                <w:color w:val="000000" w:themeColor="text1"/>
              </w:rPr>
            </w:rPrChange>
          </w:rPr>
          <w:t>with 2-</w:t>
        </w:r>
      </w:ins>
      <w:ins w:id="4411" w:author="Ruijie Xu" w:date="2022-03-11T14:40:00Z">
        <w:r w:rsidR="00EF6505" w:rsidRPr="009D42D6">
          <w:rPr>
            <w:rFonts w:ascii="Times New Roman" w:hAnsi="Times New Roman" w:cs="Times New Roman"/>
            <w:color w:val="000000" w:themeColor="text1"/>
            <w:highlight w:val="yellow"/>
            <w:rPrChange w:id="4412" w:author="Ruijie Xu" w:date="2022-03-11T15:22:00Z">
              <w:rPr>
                <w:rFonts w:ascii="Times New Roman" w:hAnsi="Times New Roman" w:cs="Times New Roman"/>
                <w:color w:val="000000" w:themeColor="text1"/>
              </w:rPr>
            </w:rPrChange>
          </w:rPr>
          <w:t>325</w:t>
        </w:r>
      </w:ins>
      <w:ins w:id="4413" w:author="Ruijie Xu" w:date="2022-03-11T14:37:00Z">
        <w:r w:rsidR="00EF6505" w:rsidRPr="009D42D6">
          <w:rPr>
            <w:rFonts w:ascii="Times New Roman" w:hAnsi="Times New Roman" w:cs="Times New Roman"/>
            <w:color w:val="000000" w:themeColor="text1"/>
            <w:highlight w:val="yellow"/>
            <w:rPrChange w:id="4414" w:author="Ruijie Xu" w:date="2022-03-11T15:22:00Z">
              <w:rPr>
                <w:rFonts w:ascii="Times New Roman" w:hAnsi="Times New Roman" w:cs="Times New Roman"/>
                <w:color w:val="000000" w:themeColor="text1"/>
              </w:rPr>
            </w:rPrChange>
          </w:rPr>
          <w:t xml:space="preserve"> unique genus taxa</w:t>
        </w:r>
      </w:ins>
      <w:ins w:id="4415" w:author="Ruijie Xu" w:date="2022-03-11T14:42:00Z">
        <w:r w:rsidR="00972B7C" w:rsidRPr="009D42D6">
          <w:rPr>
            <w:rFonts w:ascii="Times New Roman" w:hAnsi="Times New Roman" w:cs="Times New Roman"/>
            <w:color w:val="000000" w:themeColor="text1"/>
            <w:highlight w:val="yellow"/>
            <w:rPrChange w:id="4416" w:author="Ruijie Xu" w:date="2022-03-11T15:22:00Z">
              <w:rPr>
                <w:rFonts w:ascii="Times New Roman" w:hAnsi="Times New Roman" w:cs="Times New Roman"/>
                <w:color w:val="000000" w:themeColor="text1"/>
              </w:rPr>
            </w:rPrChange>
          </w:rPr>
          <w:t xml:space="preserve"> (</w:t>
        </w:r>
      </w:ins>
      <w:ins w:id="4417" w:author="Ruijie Xu" w:date="2022-03-11T14:43:00Z">
        <w:r w:rsidR="00972B7C" w:rsidRPr="009D42D6">
          <w:rPr>
            <w:rFonts w:ascii="Times New Roman" w:hAnsi="Times New Roman" w:cs="Times New Roman"/>
            <w:color w:val="000000" w:themeColor="text1"/>
            <w:highlight w:val="yellow"/>
            <w:rPrChange w:id="4418" w:author="Ruijie Xu" w:date="2022-03-11T15:22:00Z">
              <w:rPr>
                <w:rFonts w:ascii="Times New Roman" w:hAnsi="Times New Roman" w:cs="Times New Roman"/>
                <w:color w:val="000000" w:themeColor="text1"/>
              </w:rPr>
            </w:rPrChange>
          </w:rPr>
          <w:t>using</w:t>
        </w:r>
      </w:ins>
      <w:ins w:id="4419" w:author="Ruijie Xu" w:date="2022-03-11T14:42:00Z">
        <w:r w:rsidR="00972B7C" w:rsidRPr="009D42D6">
          <w:rPr>
            <w:rFonts w:ascii="Times New Roman" w:hAnsi="Times New Roman" w:cs="Times New Roman"/>
            <w:color w:val="000000" w:themeColor="text1"/>
            <w:highlight w:val="yellow"/>
            <w:rPrChange w:id="4420" w:author="Ruijie Xu" w:date="2022-03-11T15:22:00Z">
              <w:rPr>
                <w:rFonts w:ascii="Times New Roman" w:hAnsi="Times New Roman" w:cs="Times New Roman"/>
                <w:color w:val="000000" w:themeColor="text1"/>
              </w:rPr>
            </w:rPrChange>
          </w:rPr>
          <w:t xml:space="preserve"> Diamond and Kaiju, respectively)</w:t>
        </w:r>
      </w:ins>
      <w:ins w:id="4421" w:author="Ruijie Xu" w:date="2022-03-11T14:49:00Z">
        <w:r w:rsidR="00972B7C" w:rsidRPr="009D42D6">
          <w:rPr>
            <w:rFonts w:ascii="Times New Roman" w:hAnsi="Times New Roman" w:cs="Times New Roman"/>
            <w:color w:val="000000" w:themeColor="text1"/>
            <w:highlight w:val="yellow"/>
            <w:rPrChange w:id="4422" w:author="Ruijie Xu" w:date="2022-03-11T15:22:00Z">
              <w:rPr>
                <w:rFonts w:ascii="Times New Roman" w:hAnsi="Times New Roman" w:cs="Times New Roman"/>
                <w:color w:val="000000" w:themeColor="text1"/>
              </w:rPr>
            </w:rPrChange>
          </w:rPr>
          <w:t>,</w:t>
        </w:r>
      </w:ins>
      <w:ins w:id="4423" w:author="Ruijie Xu" w:date="2022-03-11T14:50:00Z">
        <w:r w:rsidR="00972B7C" w:rsidRPr="009D42D6">
          <w:rPr>
            <w:rFonts w:ascii="Times New Roman" w:hAnsi="Times New Roman" w:cs="Times New Roman"/>
            <w:color w:val="000000" w:themeColor="text1"/>
            <w:highlight w:val="yellow"/>
            <w:rPrChange w:id="4424" w:author="Ruijie Xu" w:date="2022-03-11T15:22:00Z">
              <w:rPr>
                <w:rFonts w:ascii="Times New Roman" w:hAnsi="Times New Roman" w:cs="Times New Roman"/>
                <w:color w:val="000000" w:themeColor="text1"/>
              </w:rPr>
            </w:rPrChange>
          </w:rPr>
          <w:t xml:space="preserve"> and</w:t>
        </w:r>
      </w:ins>
      <w:ins w:id="4425" w:author="Ruijie Xu" w:date="2022-03-11T14:49:00Z">
        <w:r w:rsidR="00972B7C" w:rsidRPr="009D42D6">
          <w:rPr>
            <w:rFonts w:ascii="Times New Roman" w:hAnsi="Times New Roman" w:cs="Times New Roman"/>
            <w:color w:val="000000" w:themeColor="text1"/>
            <w:highlight w:val="yellow"/>
            <w:rPrChange w:id="4426" w:author="Ruijie Xu" w:date="2022-03-11T15:22:00Z">
              <w:rPr>
                <w:rFonts w:ascii="Times New Roman" w:hAnsi="Times New Roman" w:cs="Times New Roman"/>
                <w:color w:val="000000" w:themeColor="text1"/>
              </w:rPr>
            </w:rPrChange>
          </w:rPr>
          <w:t xml:space="preserve"> reported </w:t>
        </w:r>
      </w:ins>
      <w:ins w:id="4427" w:author="Ruijie Xu" w:date="2022-03-11T14:50:00Z">
        <w:r w:rsidR="00972B7C" w:rsidRPr="009D42D6">
          <w:rPr>
            <w:rFonts w:ascii="Times New Roman" w:hAnsi="Times New Roman" w:cs="Times New Roman"/>
            <w:i/>
            <w:iCs/>
            <w:color w:val="000000" w:themeColor="text1"/>
            <w:highlight w:val="yellow"/>
            <w:rPrChange w:id="4428" w:author="Ruijie Xu" w:date="2022-03-11T15:22:00Z">
              <w:rPr>
                <w:rFonts w:ascii="Times New Roman" w:hAnsi="Times New Roman" w:cs="Times New Roman"/>
                <w:i/>
                <w:iCs/>
                <w:color w:val="000000" w:themeColor="text1"/>
              </w:rPr>
            </w:rPrChange>
          </w:rPr>
          <w:t xml:space="preserve">B. </w:t>
        </w:r>
        <w:proofErr w:type="spellStart"/>
        <w:r w:rsidR="00972B7C" w:rsidRPr="009D42D6">
          <w:rPr>
            <w:rFonts w:ascii="Times New Roman" w:hAnsi="Times New Roman" w:cs="Times New Roman"/>
            <w:i/>
            <w:iCs/>
            <w:color w:val="000000" w:themeColor="text1"/>
            <w:highlight w:val="yellow"/>
            <w:rPrChange w:id="4429" w:author="Ruijie Xu" w:date="2022-03-11T15:22:00Z">
              <w:rPr>
                <w:rFonts w:ascii="Times New Roman" w:hAnsi="Times New Roman" w:cs="Times New Roman"/>
                <w:i/>
                <w:iCs/>
                <w:color w:val="000000" w:themeColor="text1"/>
              </w:rPr>
            </w:rPrChange>
          </w:rPr>
          <w:t>bronchiseptica</w:t>
        </w:r>
        <w:proofErr w:type="spellEnd"/>
        <w:r w:rsidR="00972B7C" w:rsidRPr="009D42D6">
          <w:rPr>
            <w:rFonts w:ascii="Times New Roman" w:hAnsi="Times New Roman" w:cs="Times New Roman"/>
            <w:i/>
            <w:iCs/>
            <w:color w:val="000000" w:themeColor="text1"/>
            <w:highlight w:val="yellow"/>
            <w:rPrChange w:id="4430" w:author="Ruijie Xu" w:date="2022-03-11T15:22:00Z">
              <w:rPr>
                <w:rFonts w:ascii="Times New Roman" w:hAnsi="Times New Roman" w:cs="Times New Roman"/>
                <w:i/>
                <w:iCs/>
                <w:color w:val="000000" w:themeColor="text1"/>
              </w:rPr>
            </w:rPrChange>
          </w:rPr>
          <w:t xml:space="preserve"> </w:t>
        </w:r>
        <w:r w:rsidR="00972B7C" w:rsidRPr="009D42D6">
          <w:rPr>
            <w:rFonts w:ascii="Times New Roman" w:hAnsi="Times New Roman" w:cs="Times New Roman"/>
            <w:color w:val="000000" w:themeColor="text1"/>
            <w:highlight w:val="yellow"/>
            <w:rPrChange w:id="4431" w:author="Ruijie Xu" w:date="2022-03-11T15:22:00Z">
              <w:rPr>
                <w:rFonts w:ascii="Times New Roman" w:hAnsi="Times New Roman" w:cs="Times New Roman"/>
                <w:i/>
                <w:iCs/>
                <w:color w:val="000000" w:themeColor="text1"/>
              </w:rPr>
            </w:rPrChange>
          </w:rPr>
          <w:t>and</w:t>
        </w:r>
        <w:r w:rsidR="00972B7C" w:rsidRPr="009D42D6">
          <w:rPr>
            <w:rFonts w:ascii="Times New Roman" w:hAnsi="Times New Roman" w:cs="Times New Roman"/>
            <w:i/>
            <w:iCs/>
            <w:color w:val="000000" w:themeColor="text1"/>
            <w:highlight w:val="yellow"/>
            <w:rPrChange w:id="4432" w:author="Ruijie Xu" w:date="2022-03-11T15:22:00Z">
              <w:rPr>
                <w:rFonts w:ascii="Times New Roman" w:hAnsi="Times New Roman" w:cs="Times New Roman"/>
                <w:i/>
                <w:iCs/>
                <w:color w:val="000000" w:themeColor="text1"/>
              </w:rPr>
            </w:rPrChange>
          </w:rPr>
          <w:t xml:space="preserve"> B. </w:t>
        </w:r>
        <w:proofErr w:type="spellStart"/>
        <w:r w:rsidR="00972B7C" w:rsidRPr="009D42D6">
          <w:rPr>
            <w:rFonts w:ascii="Times New Roman" w:hAnsi="Times New Roman" w:cs="Times New Roman"/>
            <w:i/>
            <w:iCs/>
            <w:color w:val="000000" w:themeColor="text1"/>
            <w:highlight w:val="yellow"/>
            <w:rPrChange w:id="4433" w:author="Ruijie Xu" w:date="2022-03-11T15:22:00Z">
              <w:rPr>
                <w:rFonts w:ascii="Times New Roman" w:hAnsi="Times New Roman" w:cs="Times New Roman"/>
                <w:i/>
                <w:iCs/>
                <w:color w:val="000000" w:themeColor="text1"/>
              </w:rPr>
            </w:rPrChange>
          </w:rPr>
          <w:t>pseudohinzii</w:t>
        </w:r>
        <w:proofErr w:type="spellEnd"/>
        <w:r w:rsidR="00972B7C" w:rsidRPr="009D42D6">
          <w:rPr>
            <w:rFonts w:ascii="Times New Roman" w:hAnsi="Times New Roman" w:cs="Times New Roman"/>
            <w:i/>
            <w:iCs/>
            <w:color w:val="000000" w:themeColor="text1"/>
            <w:highlight w:val="yellow"/>
            <w:rPrChange w:id="4434" w:author="Ruijie Xu" w:date="2022-03-11T15:22:00Z">
              <w:rPr>
                <w:rFonts w:ascii="Times New Roman" w:hAnsi="Times New Roman" w:cs="Times New Roman"/>
                <w:i/>
                <w:iCs/>
                <w:color w:val="000000" w:themeColor="text1"/>
              </w:rPr>
            </w:rPrChange>
          </w:rPr>
          <w:t xml:space="preserve"> </w:t>
        </w:r>
      </w:ins>
      <w:ins w:id="4435" w:author="Ruijie Xu" w:date="2022-03-11T14:49:00Z">
        <w:r w:rsidR="00972B7C" w:rsidRPr="009D42D6">
          <w:rPr>
            <w:rFonts w:ascii="Times New Roman" w:hAnsi="Times New Roman" w:cs="Times New Roman"/>
            <w:color w:val="000000" w:themeColor="text1"/>
            <w:highlight w:val="yellow"/>
            <w:rPrChange w:id="4436" w:author="Ruijie Xu" w:date="2022-03-11T15:22:00Z">
              <w:rPr>
                <w:rFonts w:ascii="Times New Roman" w:hAnsi="Times New Roman" w:cs="Times New Roman"/>
                <w:color w:val="000000" w:themeColor="text1"/>
              </w:rPr>
            </w:rPrChange>
          </w:rPr>
          <w:t xml:space="preserve"> as the most abundant species</w:t>
        </w:r>
      </w:ins>
      <w:ins w:id="4437" w:author="Ruijie Xu" w:date="2022-03-11T14:51:00Z">
        <w:r w:rsidR="00972B7C" w:rsidRPr="009D42D6">
          <w:rPr>
            <w:rFonts w:ascii="Times New Roman" w:hAnsi="Times New Roman" w:cs="Times New Roman"/>
            <w:color w:val="000000" w:themeColor="text1"/>
            <w:highlight w:val="yellow"/>
            <w:rPrChange w:id="4438" w:author="Ruijie Xu" w:date="2022-03-11T15:22:00Z">
              <w:rPr>
                <w:rFonts w:ascii="Times New Roman" w:hAnsi="Times New Roman" w:cs="Times New Roman"/>
                <w:color w:val="000000" w:themeColor="text1"/>
              </w:rPr>
            </w:rPrChange>
          </w:rPr>
          <w:t xml:space="preserve"> under </w:t>
        </w:r>
      </w:ins>
      <w:ins w:id="4439" w:author="Ruijie Xu" w:date="2022-03-11T15:22:00Z">
        <w:r w:rsidR="009D42D6" w:rsidRPr="009D42D6">
          <w:rPr>
            <w:rFonts w:ascii="Times New Roman" w:hAnsi="Times New Roman" w:cs="Times New Roman"/>
            <w:color w:val="000000" w:themeColor="text1"/>
            <w:highlight w:val="yellow"/>
            <w:rPrChange w:id="4440" w:author="Ruijie Xu" w:date="2022-03-11T15:22:00Z">
              <w:rPr>
                <w:rFonts w:ascii="Times New Roman" w:hAnsi="Times New Roman" w:cs="Times New Roman"/>
                <w:color w:val="000000" w:themeColor="text1"/>
              </w:rPr>
            </w:rPrChange>
          </w:rPr>
          <w:t xml:space="preserve">the </w:t>
        </w:r>
      </w:ins>
      <w:ins w:id="4441" w:author="Ruijie Xu" w:date="2022-03-11T14:51:00Z">
        <w:r w:rsidR="00972B7C" w:rsidRPr="009D42D6">
          <w:rPr>
            <w:rFonts w:ascii="Times New Roman" w:hAnsi="Times New Roman" w:cs="Times New Roman"/>
            <w:color w:val="000000" w:themeColor="text1"/>
            <w:highlight w:val="yellow"/>
            <w:rPrChange w:id="4442" w:author="Ruijie Xu" w:date="2022-03-11T15:22:00Z">
              <w:rPr>
                <w:rFonts w:ascii="Times New Roman" w:hAnsi="Times New Roman" w:cs="Times New Roman"/>
                <w:color w:val="000000" w:themeColor="text1"/>
              </w:rPr>
            </w:rPrChange>
          </w:rPr>
          <w:t>phylum taxon “</w:t>
        </w:r>
        <w:proofErr w:type="spellStart"/>
        <w:r w:rsidR="00972B7C" w:rsidRPr="009D42D6">
          <w:rPr>
            <w:rFonts w:ascii="Times New Roman" w:hAnsi="Times New Roman" w:cs="Times New Roman"/>
            <w:color w:val="000000" w:themeColor="text1"/>
            <w:highlight w:val="yellow"/>
            <w:rPrChange w:id="4443" w:author="Ruijie Xu" w:date="2022-03-11T15:22:00Z">
              <w:rPr>
                <w:rFonts w:ascii="Times New Roman" w:hAnsi="Times New Roman" w:cs="Times New Roman"/>
                <w:color w:val="000000" w:themeColor="text1"/>
              </w:rPr>
            </w:rPrChange>
          </w:rPr>
          <w:t>p__Proteobacteria</w:t>
        </w:r>
        <w:proofErr w:type="spellEnd"/>
        <w:r w:rsidR="00972B7C" w:rsidRPr="009D42D6">
          <w:rPr>
            <w:rFonts w:ascii="Times New Roman" w:hAnsi="Times New Roman" w:cs="Times New Roman"/>
            <w:color w:val="000000" w:themeColor="text1"/>
            <w:highlight w:val="yellow"/>
            <w:rPrChange w:id="4444" w:author="Ruijie Xu" w:date="2022-03-11T15:22:00Z">
              <w:rPr>
                <w:rFonts w:ascii="Times New Roman" w:hAnsi="Times New Roman" w:cs="Times New Roman"/>
                <w:color w:val="000000" w:themeColor="text1"/>
              </w:rPr>
            </w:rPrChange>
          </w:rPr>
          <w:t xml:space="preserve">”. </w:t>
        </w:r>
      </w:ins>
      <w:ins w:id="4445" w:author="Liliana Salvador" w:date="2022-02-23T20:27:00Z">
        <w:del w:id="4446" w:author="Ruijie Xu" w:date="2022-03-11T14:51:00Z">
          <w:r w:rsidR="00015F44" w:rsidRPr="009D42D6" w:rsidDel="00972B7C">
            <w:rPr>
              <w:rFonts w:ascii="Times New Roman" w:hAnsi="Times New Roman" w:cs="Times New Roman"/>
              <w:color w:val="000000" w:themeColor="text1"/>
              <w:highlight w:val="yellow"/>
              <w:rPrChange w:id="4447" w:author="Ruijie Xu" w:date="2022-03-11T15:22:00Z">
                <w:rPr>
                  <w:color w:val="000000" w:themeColor="text1"/>
                </w:rPr>
              </w:rPrChange>
            </w:rPr>
            <w:delText>,</w:delText>
          </w:r>
        </w:del>
        <w:del w:id="4448" w:author="Ruijie Xu" w:date="2022-02-27T11:41:00Z">
          <w:r w:rsidR="00015F44" w:rsidRPr="009D42D6" w:rsidDel="00D8370E">
            <w:rPr>
              <w:rFonts w:ascii="Times New Roman" w:hAnsi="Times New Roman" w:cs="Times New Roman"/>
              <w:color w:val="000000" w:themeColor="text1"/>
              <w:highlight w:val="yellow"/>
              <w:rPrChange w:id="4449" w:author="Ruijie Xu" w:date="2022-03-11T15:22:00Z">
                <w:rPr>
                  <w:color w:val="000000" w:themeColor="text1"/>
                </w:rPr>
              </w:rPrChange>
            </w:rPr>
            <w:delText>a</w:delText>
          </w:r>
        </w:del>
        <w:del w:id="4450" w:author="Ruijie Xu" w:date="2022-03-16T16:31:00Z">
          <w:r w:rsidR="00015F44" w:rsidRPr="009D42D6" w:rsidDel="001F58F5">
            <w:rPr>
              <w:rFonts w:ascii="Times New Roman" w:hAnsi="Times New Roman" w:cs="Times New Roman"/>
              <w:color w:val="000000" w:themeColor="text1"/>
              <w:highlight w:val="yellow"/>
              <w:rPrChange w:id="4451" w:author="Ruijie Xu" w:date="2022-03-11T15:22:00Z">
                <w:rPr>
                  <w:color w:val="000000" w:themeColor="text1"/>
                </w:rPr>
              </w:rPrChange>
            </w:rPr>
            <w:delText xml:space="preserve"> ing</w:delText>
          </w:r>
        </w:del>
      </w:ins>
      <w:ins w:id="4452" w:author="Ruijie Xu" w:date="2022-02-02T12:20:00Z">
        <w:r w:rsidRPr="009D42D6">
          <w:rPr>
            <w:rFonts w:ascii="Times New Roman" w:hAnsi="Times New Roman" w:cs="Times New Roman"/>
            <w:color w:val="000000" w:themeColor="text1"/>
            <w:highlight w:val="yellow"/>
            <w:rPrChange w:id="4453" w:author="Ruijie Xu" w:date="2022-03-11T15:22:00Z">
              <w:rPr>
                <w:color w:val="000000" w:themeColor="text1"/>
              </w:rPr>
            </w:rPrChange>
          </w:rPr>
          <w:t xml:space="preserve">Diamond’s classification </w:t>
        </w:r>
      </w:ins>
      <w:ins w:id="4454" w:author="Ruijie Xu" w:date="2022-02-27T11:41:00Z">
        <w:r w:rsidR="00D8370E" w:rsidRPr="009D42D6">
          <w:rPr>
            <w:rFonts w:ascii="Times New Roman" w:hAnsi="Times New Roman" w:cs="Times New Roman"/>
            <w:color w:val="000000" w:themeColor="text1"/>
            <w:highlight w:val="yellow"/>
            <w:rPrChange w:id="4455" w:author="Ruijie Xu" w:date="2022-03-11T15:22:00Z">
              <w:rPr>
                <w:color w:val="000000" w:themeColor="text1"/>
              </w:rPr>
            </w:rPrChange>
          </w:rPr>
          <w:t xml:space="preserve">also </w:t>
        </w:r>
      </w:ins>
      <w:ins w:id="4456" w:author="Ruijie Xu" w:date="2022-02-02T12:20:00Z">
        <w:del w:id="4457" w:author="Liliana Salvador" w:date="2022-02-23T20:27:00Z">
          <w:r w:rsidRPr="009D42D6" w:rsidDel="00015F44">
            <w:rPr>
              <w:rFonts w:ascii="Times New Roman" w:hAnsi="Times New Roman" w:cs="Times New Roman"/>
              <w:color w:val="000000" w:themeColor="text1"/>
              <w:highlight w:val="yellow"/>
              <w:rPrChange w:id="4458" w:author="Ruijie Xu" w:date="2022-03-11T15:22:00Z">
                <w:rPr>
                  <w:color w:val="000000" w:themeColor="text1"/>
                </w:rPr>
              </w:rPrChange>
            </w:rPr>
            <w:delText>is also showing</w:delText>
          </w:r>
        </w:del>
      </w:ins>
      <w:ins w:id="4459" w:author="Liliana Salvador" w:date="2022-02-23T20:27:00Z">
        <w:r w:rsidR="00015F44" w:rsidRPr="009D42D6">
          <w:rPr>
            <w:rFonts w:ascii="Times New Roman" w:hAnsi="Times New Roman" w:cs="Times New Roman"/>
            <w:color w:val="000000" w:themeColor="text1"/>
            <w:highlight w:val="yellow"/>
            <w:rPrChange w:id="4460" w:author="Ruijie Xu" w:date="2022-03-11T15:22:00Z">
              <w:rPr>
                <w:color w:val="000000" w:themeColor="text1"/>
              </w:rPr>
            </w:rPrChange>
          </w:rPr>
          <w:t>showed</w:t>
        </w:r>
      </w:ins>
      <w:ins w:id="4461" w:author="Ruijie Xu" w:date="2022-02-02T12:20:00Z">
        <w:r w:rsidRPr="009D42D6">
          <w:rPr>
            <w:rFonts w:ascii="Times New Roman" w:hAnsi="Times New Roman" w:cs="Times New Roman"/>
            <w:color w:val="000000" w:themeColor="text1"/>
            <w:highlight w:val="yellow"/>
            <w:rPrChange w:id="4462" w:author="Ruijie Xu" w:date="2022-03-11T15:22:00Z">
              <w:rPr>
                <w:color w:val="000000" w:themeColor="text1"/>
              </w:rPr>
            </w:rPrChange>
          </w:rPr>
          <w:t xml:space="preserve"> </w:t>
        </w:r>
        <w:r w:rsidRPr="009D42D6">
          <w:rPr>
            <w:rFonts w:ascii="Times New Roman" w:hAnsi="Times New Roman" w:cs="Times New Roman"/>
            <w:color w:val="000000" w:themeColor="text1"/>
            <w:highlight w:val="yellow"/>
            <w:rPrChange w:id="4463" w:author="Ruijie Xu" w:date="2022-03-11T15:22:00Z">
              <w:rPr>
                <w:color w:val="000000" w:themeColor="text1"/>
              </w:rPr>
            </w:rPrChange>
          </w:rPr>
          <w:lastRenderedPageBreak/>
          <w:t>differences in read classification when compar</w:t>
        </w:r>
      </w:ins>
      <w:ins w:id="4464" w:author="Liliana Salvador" w:date="2022-02-23T20:27:00Z">
        <w:r w:rsidR="00015F44" w:rsidRPr="009D42D6">
          <w:rPr>
            <w:rFonts w:ascii="Times New Roman" w:hAnsi="Times New Roman" w:cs="Times New Roman"/>
            <w:color w:val="000000" w:themeColor="text1"/>
            <w:highlight w:val="yellow"/>
            <w:rPrChange w:id="4465" w:author="Ruijie Xu" w:date="2022-03-11T15:22:00Z">
              <w:rPr>
                <w:color w:val="000000" w:themeColor="text1"/>
              </w:rPr>
            </w:rPrChange>
          </w:rPr>
          <w:t>ed</w:t>
        </w:r>
      </w:ins>
      <w:ins w:id="4466" w:author="Ruijie Xu" w:date="2022-02-02T12:20:00Z">
        <w:del w:id="4467" w:author="Liliana Salvador" w:date="2022-02-23T20:27:00Z">
          <w:r w:rsidRPr="009D42D6" w:rsidDel="00015F44">
            <w:rPr>
              <w:rFonts w:ascii="Times New Roman" w:hAnsi="Times New Roman" w:cs="Times New Roman"/>
              <w:color w:val="000000" w:themeColor="text1"/>
              <w:highlight w:val="yellow"/>
              <w:rPrChange w:id="4468" w:author="Ruijie Xu" w:date="2022-03-11T15:22:00Z">
                <w:rPr>
                  <w:color w:val="000000" w:themeColor="text1"/>
                </w:rPr>
              </w:rPrChange>
            </w:rPr>
            <w:delText>ing</w:delText>
          </w:r>
        </w:del>
        <w:r w:rsidRPr="009D42D6">
          <w:rPr>
            <w:rFonts w:ascii="Times New Roman" w:hAnsi="Times New Roman" w:cs="Times New Roman"/>
            <w:color w:val="000000" w:themeColor="text1"/>
            <w:highlight w:val="yellow"/>
            <w:rPrChange w:id="4469" w:author="Ruijie Xu" w:date="2022-03-11T15:22:00Z">
              <w:rPr>
                <w:color w:val="000000" w:themeColor="text1"/>
              </w:rPr>
            </w:rPrChange>
          </w:rPr>
          <w:t xml:space="preserve"> </w:t>
        </w:r>
        <w:del w:id="4470" w:author="Liliana Salvador" w:date="2022-02-23T20:28:00Z">
          <w:r w:rsidRPr="009D42D6" w:rsidDel="00015F44">
            <w:rPr>
              <w:rFonts w:ascii="Times New Roman" w:hAnsi="Times New Roman" w:cs="Times New Roman"/>
              <w:color w:val="000000" w:themeColor="text1"/>
              <w:highlight w:val="yellow"/>
              <w:rPrChange w:id="4471" w:author="Ruijie Xu" w:date="2022-03-11T15:22:00Z">
                <w:rPr>
                  <w:color w:val="000000" w:themeColor="text1"/>
                </w:rPr>
              </w:rPrChange>
            </w:rPr>
            <w:delText>with results of</w:delText>
          </w:r>
        </w:del>
      </w:ins>
      <w:ins w:id="4472" w:author="Liliana Salvador" w:date="2022-02-23T20:28:00Z">
        <w:r w:rsidR="00015F44" w:rsidRPr="009D42D6">
          <w:rPr>
            <w:rFonts w:ascii="Times New Roman" w:hAnsi="Times New Roman" w:cs="Times New Roman"/>
            <w:color w:val="000000" w:themeColor="text1"/>
            <w:highlight w:val="yellow"/>
            <w:rPrChange w:id="4473" w:author="Ruijie Xu" w:date="2022-03-11T15:22:00Z">
              <w:rPr>
                <w:color w:val="000000" w:themeColor="text1"/>
              </w:rPr>
            </w:rPrChange>
          </w:rPr>
          <w:t>to</w:t>
        </w:r>
      </w:ins>
      <w:ins w:id="4474" w:author="Ruijie Xu" w:date="2022-02-02T12:20:00Z">
        <w:r w:rsidRPr="009D42D6">
          <w:rPr>
            <w:rFonts w:ascii="Times New Roman" w:hAnsi="Times New Roman" w:cs="Times New Roman"/>
            <w:color w:val="000000" w:themeColor="text1"/>
            <w:highlight w:val="yellow"/>
            <w:rPrChange w:id="4475" w:author="Ruijie Xu" w:date="2022-03-11T15:22:00Z">
              <w:rPr>
                <w:color w:val="000000" w:themeColor="text1"/>
              </w:rPr>
            </w:rPrChange>
          </w:rPr>
          <w:t xml:space="preserve"> other software</w:t>
        </w:r>
      </w:ins>
      <w:ins w:id="4476" w:author="Ruijie Xu" w:date="2022-02-03T12:17:00Z">
        <w:r w:rsidR="00CE788B" w:rsidRPr="009D42D6">
          <w:rPr>
            <w:rFonts w:ascii="Times New Roman" w:hAnsi="Times New Roman" w:cs="Times New Roman"/>
            <w:color w:val="000000" w:themeColor="text1"/>
            <w:highlight w:val="yellow"/>
            <w:rPrChange w:id="4477" w:author="Ruijie Xu" w:date="2022-03-11T15:22:00Z">
              <w:rPr>
                <w:color w:val="000000" w:themeColor="text1"/>
              </w:rPr>
            </w:rPrChange>
          </w:rPr>
          <w:t xml:space="preserve"> (Figure </w:t>
        </w:r>
      </w:ins>
      <w:ins w:id="4478" w:author="Ruijie Xu" w:date="2022-02-03T12:18:00Z">
        <w:r w:rsidR="00CE788B" w:rsidRPr="009D42D6">
          <w:rPr>
            <w:rFonts w:ascii="Times New Roman" w:hAnsi="Times New Roman" w:cs="Times New Roman"/>
            <w:color w:val="000000" w:themeColor="text1"/>
            <w:highlight w:val="yellow"/>
            <w:rPrChange w:id="4479" w:author="Ruijie Xu" w:date="2022-03-11T15:22:00Z">
              <w:rPr>
                <w:color w:val="000000" w:themeColor="text1"/>
              </w:rPr>
            </w:rPrChange>
          </w:rPr>
          <w:t>2b)</w:t>
        </w:r>
      </w:ins>
      <w:ins w:id="4480" w:author="Ruijie Xu" w:date="2022-02-02T12:20:00Z">
        <w:r w:rsidRPr="009D42D6">
          <w:rPr>
            <w:rFonts w:ascii="Times New Roman" w:hAnsi="Times New Roman" w:cs="Times New Roman"/>
            <w:color w:val="000000" w:themeColor="text1"/>
            <w:highlight w:val="yellow"/>
            <w:rPrChange w:id="4481" w:author="Ruijie Xu" w:date="2022-03-11T15:22:00Z">
              <w:rPr>
                <w:color w:val="000000" w:themeColor="text1"/>
              </w:rPr>
            </w:rPrChange>
          </w:rPr>
          <w:t xml:space="preserve">. The most </w:t>
        </w:r>
      </w:ins>
      <w:ins w:id="4482" w:author="Ruijie Xu" w:date="2022-03-16T15:00:00Z">
        <w:r w:rsidR="006866DC" w:rsidRPr="006866DC">
          <w:rPr>
            <w:rFonts w:ascii="Times New Roman" w:hAnsi="Times New Roman" w:cs="Times New Roman"/>
            <w:color w:val="000000" w:themeColor="text1"/>
            <w:highlight w:val="yellow"/>
          </w:rPr>
          <w:t>noti</w:t>
        </w:r>
        <w:r w:rsidR="006866DC">
          <w:rPr>
            <w:rFonts w:ascii="Times New Roman" w:hAnsi="Times New Roman" w:cs="Times New Roman"/>
            <w:color w:val="000000" w:themeColor="text1"/>
            <w:highlight w:val="yellow"/>
          </w:rPr>
          <w:t>ce</w:t>
        </w:r>
        <w:r w:rsidR="006866DC" w:rsidRPr="006866DC">
          <w:rPr>
            <w:rFonts w:ascii="Times New Roman" w:hAnsi="Times New Roman" w:cs="Times New Roman"/>
            <w:color w:val="000000" w:themeColor="text1"/>
            <w:highlight w:val="yellow"/>
          </w:rPr>
          <w:t>able</w:t>
        </w:r>
      </w:ins>
      <w:ins w:id="4483" w:author="Ruijie Xu" w:date="2022-02-02T12:20:00Z">
        <w:r w:rsidRPr="009D42D6">
          <w:rPr>
            <w:rFonts w:ascii="Times New Roman" w:hAnsi="Times New Roman" w:cs="Times New Roman"/>
            <w:color w:val="000000" w:themeColor="text1"/>
            <w:highlight w:val="yellow"/>
            <w:rPrChange w:id="4484" w:author="Ruijie Xu" w:date="2022-03-11T15:22:00Z">
              <w:rPr>
                <w:color w:val="000000" w:themeColor="text1"/>
              </w:rPr>
            </w:rPrChange>
          </w:rPr>
          <w:t xml:space="preserve"> difference </w:t>
        </w:r>
      </w:ins>
      <w:ins w:id="4485" w:author="Liliana Salvador" w:date="2022-03-08T19:34:00Z">
        <w:r w:rsidR="0057036A" w:rsidRPr="009D42D6">
          <w:rPr>
            <w:rFonts w:ascii="Times New Roman" w:hAnsi="Times New Roman" w:cs="Times New Roman"/>
            <w:color w:val="000000" w:themeColor="text1"/>
            <w:highlight w:val="yellow"/>
            <w:rPrChange w:id="4486" w:author="Ruijie Xu" w:date="2022-03-11T15:22:00Z">
              <w:rPr>
                <w:color w:val="000000" w:themeColor="text1"/>
              </w:rPr>
            </w:rPrChange>
          </w:rPr>
          <w:t>wa</w:t>
        </w:r>
      </w:ins>
      <w:ins w:id="4487" w:author="Ruijie Xu" w:date="2022-02-02T12:20:00Z">
        <w:del w:id="4488" w:author="Liliana Salvador" w:date="2022-03-08T19:34:00Z">
          <w:r w:rsidRPr="009D42D6" w:rsidDel="0057036A">
            <w:rPr>
              <w:rFonts w:ascii="Times New Roman" w:hAnsi="Times New Roman" w:cs="Times New Roman"/>
              <w:color w:val="000000" w:themeColor="text1"/>
              <w:highlight w:val="yellow"/>
              <w:rPrChange w:id="4489" w:author="Ruijie Xu" w:date="2022-03-11T15:22:00Z">
                <w:rPr>
                  <w:color w:val="000000" w:themeColor="text1"/>
                </w:rPr>
              </w:rPrChange>
            </w:rPr>
            <w:delText>i</w:delText>
          </w:r>
        </w:del>
        <w:r w:rsidRPr="009D42D6">
          <w:rPr>
            <w:rFonts w:ascii="Times New Roman" w:hAnsi="Times New Roman" w:cs="Times New Roman"/>
            <w:color w:val="000000" w:themeColor="text1"/>
            <w:highlight w:val="yellow"/>
            <w:rPrChange w:id="4490" w:author="Ruijie Xu" w:date="2022-03-11T15:22:00Z">
              <w:rPr>
                <w:color w:val="000000" w:themeColor="text1"/>
              </w:rPr>
            </w:rPrChange>
          </w:rPr>
          <w:t xml:space="preserve">s the relative </w:t>
        </w:r>
      </w:ins>
      <w:ins w:id="4491" w:author="Ruijie Xu" w:date="2022-03-16T15:00:00Z">
        <w:r w:rsidR="006866DC" w:rsidRPr="006866DC">
          <w:rPr>
            <w:rFonts w:ascii="Times New Roman" w:hAnsi="Times New Roman" w:cs="Times New Roman"/>
            <w:color w:val="000000" w:themeColor="text1"/>
            <w:highlight w:val="yellow"/>
          </w:rPr>
          <w:t>abundance</w:t>
        </w:r>
      </w:ins>
      <w:ins w:id="4492" w:author="Ruijie Xu" w:date="2022-02-02T12:20:00Z">
        <w:r w:rsidRPr="009D42D6">
          <w:rPr>
            <w:rFonts w:ascii="Times New Roman" w:hAnsi="Times New Roman" w:cs="Times New Roman"/>
            <w:color w:val="000000" w:themeColor="text1"/>
            <w:highlight w:val="yellow"/>
            <w:rPrChange w:id="4493" w:author="Ruijie Xu" w:date="2022-03-11T15:22:00Z">
              <w:rPr>
                <w:color w:val="000000" w:themeColor="text1"/>
              </w:rPr>
            </w:rPrChange>
          </w:rPr>
          <w:t xml:space="preserve"> of taxon “</w:t>
        </w:r>
        <w:proofErr w:type="spellStart"/>
        <w:r w:rsidRPr="009D42D6">
          <w:rPr>
            <w:rFonts w:ascii="Times New Roman" w:hAnsi="Times New Roman" w:cs="Times New Roman"/>
            <w:color w:val="000000" w:themeColor="text1"/>
            <w:highlight w:val="yellow"/>
            <w:rPrChange w:id="4494" w:author="Ruijie Xu" w:date="2022-03-11T15:22:00Z">
              <w:rPr>
                <w:color w:val="000000" w:themeColor="text1"/>
              </w:rPr>
            </w:rPrChange>
          </w:rPr>
          <w:t>p__Firmicutes</w:t>
        </w:r>
        <w:proofErr w:type="spellEnd"/>
        <w:r w:rsidRPr="009D42D6">
          <w:rPr>
            <w:rFonts w:ascii="Times New Roman" w:hAnsi="Times New Roman" w:cs="Times New Roman"/>
            <w:color w:val="000000" w:themeColor="text1"/>
            <w:highlight w:val="yellow"/>
            <w:rPrChange w:id="4495" w:author="Ruijie Xu" w:date="2022-03-11T15:22:00Z">
              <w:rPr>
                <w:color w:val="000000" w:themeColor="text1"/>
              </w:rPr>
            </w:rPrChange>
          </w:rPr>
          <w:t xml:space="preserve">” </w:t>
        </w:r>
      </w:ins>
      <w:ins w:id="4496" w:author="Liliana Salvador" w:date="2022-02-23T20:28:00Z">
        <w:r w:rsidR="00015F44" w:rsidRPr="009D42D6">
          <w:rPr>
            <w:rFonts w:ascii="Times New Roman" w:hAnsi="Times New Roman" w:cs="Times New Roman"/>
            <w:color w:val="000000" w:themeColor="text1"/>
            <w:highlight w:val="yellow"/>
            <w:rPrChange w:id="4497" w:author="Ruijie Xu" w:date="2022-03-11T15:22:00Z">
              <w:rPr>
                <w:color w:val="000000" w:themeColor="text1"/>
              </w:rPr>
            </w:rPrChange>
          </w:rPr>
          <w:t>across sample</w:t>
        </w:r>
      </w:ins>
      <w:ins w:id="4498" w:author="Liliana Salvador" w:date="2022-03-08T19:34:00Z">
        <w:r w:rsidR="0057036A" w:rsidRPr="009D42D6">
          <w:rPr>
            <w:rFonts w:ascii="Times New Roman" w:hAnsi="Times New Roman" w:cs="Times New Roman"/>
            <w:color w:val="000000" w:themeColor="text1"/>
            <w:highlight w:val="yellow"/>
            <w:rPrChange w:id="4499" w:author="Ruijie Xu" w:date="2022-03-11T15:22:00Z">
              <w:rPr>
                <w:color w:val="000000" w:themeColor="text1"/>
              </w:rPr>
            </w:rPrChange>
          </w:rPr>
          <w:t>s</w:t>
        </w:r>
      </w:ins>
      <w:ins w:id="4500" w:author="Ruijie Xu" w:date="2022-02-02T12:20:00Z">
        <w:del w:id="4501" w:author="Liliana Salvador" w:date="2022-03-08T19:34:00Z">
          <w:r w:rsidRPr="009D42D6" w:rsidDel="0057036A">
            <w:rPr>
              <w:rFonts w:ascii="Times New Roman" w:hAnsi="Times New Roman" w:cs="Times New Roman"/>
              <w:color w:val="000000" w:themeColor="text1"/>
              <w:highlight w:val="yellow"/>
              <w:rPrChange w:id="4502" w:author="Ruijie Xu" w:date="2022-03-11T15:22:00Z">
                <w:rPr>
                  <w:color w:val="000000" w:themeColor="text1"/>
                </w:rPr>
              </w:rPrChange>
            </w:rPr>
            <w:delText>classified by Diamond</w:delText>
          </w:r>
        </w:del>
        <w:del w:id="4503" w:author="Liliana Salvador" w:date="2022-02-23T20:28:00Z">
          <w:r w:rsidRPr="009D42D6" w:rsidDel="00015F44">
            <w:rPr>
              <w:rFonts w:ascii="Times New Roman" w:hAnsi="Times New Roman" w:cs="Times New Roman"/>
              <w:color w:val="000000" w:themeColor="text1"/>
              <w:highlight w:val="yellow"/>
              <w:rPrChange w:id="4504" w:author="Ruijie Xu" w:date="2022-03-11T15:22:00Z">
                <w:rPr>
                  <w:color w:val="000000" w:themeColor="text1"/>
                </w:rPr>
              </w:rPrChange>
            </w:rPr>
            <w:delText xml:space="preserve"> across samples</w:delText>
          </w:r>
        </w:del>
        <w:r w:rsidRPr="009D42D6">
          <w:rPr>
            <w:rFonts w:ascii="Times New Roman" w:hAnsi="Times New Roman" w:cs="Times New Roman"/>
            <w:color w:val="000000" w:themeColor="text1"/>
            <w:highlight w:val="yellow"/>
            <w:rPrChange w:id="4505" w:author="Ruijie Xu" w:date="2022-03-11T15:22:00Z">
              <w:rPr>
                <w:color w:val="000000" w:themeColor="text1"/>
              </w:rPr>
            </w:rPrChange>
          </w:rPr>
          <w:t>. In the lung samples, “</w:t>
        </w:r>
        <w:proofErr w:type="spellStart"/>
        <w:r w:rsidRPr="009D42D6">
          <w:rPr>
            <w:rFonts w:ascii="Times New Roman" w:hAnsi="Times New Roman" w:cs="Times New Roman"/>
            <w:color w:val="000000" w:themeColor="text1"/>
            <w:highlight w:val="yellow"/>
            <w:rPrChange w:id="4506" w:author="Ruijie Xu" w:date="2022-03-11T15:22:00Z">
              <w:rPr>
                <w:color w:val="000000" w:themeColor="text1"/>
              </w:rPr>
            </w:rPrChange>
          </w:rPr>
          <w:t>p__Firmicutes</w:t>
        </w:r>
        <w:proofErr w:type="spellEnd"/>
        <w:r w:rsidRPr="009D42D6">
          <w:rPr>
            <w:rFonts w:ascii="Times New Roman" w:hAnsi="Times New Roman" w:cs="Times New Roman"/>
            <w:color w:val="000000" w:themeColor="text1"/>
            <w:highlight w:val="yellow"/>
            <w:rPrChange w:id="4507" w:author="Ruijie Xu" w:date="2022-03-11T15:22:00Z">
              <w:rPr>
                <w:color w:val="000000" w:themeColor="text1"/>
              </w:rPr>
            </w:rPrChange>
          </w:rPr>
          <w:t xml:space="preserve">” was classified </w:t>
        </w:r>
      </w:ins>
      <w:ins w:id="4508" w:author="Liliana Salvador" w:date="2022-03-08T19:35:00Z">
        <w:r w:rsidR="0057036A" w:rsidRPr="009D42D6">
          <w:rPr>
            <w:rFonts w:ascii="Times New Roman" w:hAnsi="Times New Roman" w:cs="Times New Roman"/>
            <w:color w:val="000000" w:themeColor="text1"/>
            <w:highlight w:val="yellow"/>
            <w:rPrChange w:id="4509" w:author="Ruijie Xu" w:date="2022-03-11T15:22:00Z">
              <w:rPr>
                <w:color w:val="000000" w:themeColor="text1"/>
              </w:rPr>
            </w:rPrChange>
          </w:rPr>
          <w:t xml:space="preserve">on average </w:t>
        </w:r>
      </w:ins>
      <w:ins w:id="4510" w:author="Ruijie Xu" w:date="2022-02-02T12:20:00Z">
        <w:r w:rsidRPr="009D42D6">
          <w:rPr>
            <w:rFonts w:ascii="Times New Roman" w:hAnsi="Times New Roman" w:cs="Times New Roman"/>
            <w:color w:val="000000" w:themeColor="text1"/>
            <w:highlight w:val="yellow"/>
            <w:rPrChange w:id="4511" w:author="Ruijie Xu" w:date="2022-03-11T15:22:00Z">
              <w:rPr>
                <w:color w:val="000000" w:themeColor="text1"/>
              </w:rPr>
            </w:rPrChange>
          </w:rPr>
          <w:t>in 17% of R22.L (SD: 9%), 20% of R26.L (SD: 9%), and 14% of R27.L (SD: 8%)</w:t>
        </w:r>
      </w:ins>
      <w:ins w:id="4512" w:author="Ruijie Xu" w:date="2022-02-27T11:42:00Z">
        <w:r w:rsidR="00D8370E" w:rsidRPr="009D42D6">
          <w:rPr>
            <w:rFonts w:ascii="Times New Roman" w:hAnsi="Times New Roman" w:cs="Times New Roman"/>
            <w:color w:val="000000" w:themeColor="text1"/>
            <w:highlight w:val="yellow"/>
            <w:rPrChange w:id="4513" w:author="Ruijie Xu" w:date="2022-03-11T15:22:00Z">
              <w:rPr>
                <w:color w:val="000000" w:themeColor="text1"/>
              </w:rPr>
            </w:rPrChange>
          </w:rPr>
          <w:t xml:space="preserve"> </w:t>
        </w:r>
        <w:del w:id="4514" w:author="Liliana Salvador" w:date="2022-03-08T19:35:00Z">
          <w:r w:rsidR="00D8370E" w:rsidRPr="009D42D6" w:rsidDel="0057036A">
            <w:rPr>
              <w:rFonts w:ascii="Times New Roman" w:hAnsi="Times New Roman" w:cs="Times New Roman"/>
              <w:color w:val="000000" w:themeColor="text1"/>
              <w:highlight w:val="yellow"/>
              <w:rPrChange w:id="4515" w:author="Ruijie Xu" w:date="2022-03-11T15:22:00Z">
                <w:rPr>
                  <w:color w:val="000000" w:themeColor="text1"/>
                </w:rPr>
              </w:rPrChange>
            </w:rPr>
            <w:delText xml:space="preserve">on average </w:delText>
          </w:r>
        </w:del>
        <w:r w:rsidR="00D8370E" w:rsidRPr="009D42D6">
          <w:rPr>
            <w:rFonts w:ascii="Times New Roman" w:hAnsi="Times New Roman" w:cs="Times New Roman"/>
            <w:color w:val="000000" w:themeColor="text1"/>
            <w:highlight w:val="yellow"/>
            <w:rPrChange w:id="4516" w:author="Ruijie Xu" w:date="2022-03-11T15:22:00Z">
              <w:rPr>
                <w:color w:val="000000" w:themeColor="text1"/>
              </w:rPr>
            </w:rPrChange>
          </w:rPr>
          <w:t>by other software</w:t>
        </w:r>
      </w:ins>
      <w:ins w:id="4517" w:author="Ruijie Xu" w:date="2022-03-11T15:02:00Z">
        <w:r w:rsidR="00463093" w:rsidRPr="009D42D6">
          <w:rPr>
            <w:rFonts w:ascii="Times New Roman" w:hAnsi="Times New Roman" w:cs="Times New Roman"/>
            <w:color w:val="000000" w:themeColor="text1"/>
            <w:highlight w:val="yellow"/>
            <w:rPrChange w:id="4518" w:author="Ruijie Xu" w:date="2022-03-11T15:22:00Z">
              <w:rPr>
                <w:rFonts w:ascii="Times New Roman" w:hAnsi="Times New Roman" w:cs="Times New Roman"/>
                <w:color w:val="000000" w:themeColor="text1"/>
              </w:rPr>
            </w:rPrChange>
          </w:rPr>
          <w:t xml:space="preserve"> with </w:t>
        </w:r>
      </w:ins>
      <w:ins w:id="4519" w:author="Ruijie Xu" w:date="2022-03-11T15:10:00Z">
        <w:r w:rsidR="00EC65A5" w:rsidRPr="009D42D6">
          <w:rPr>
            <w:rFonts w:ascii="Times New Roman" w:hAnsi="Times New Roman" w:cs="Times New Roman"/>
            <w:color w:val="000000" w:themeColor="text1"/>
            <w:highlight w:val="yellow"/>
            <w:rPrChange w:id="4520" w:author="Ruijie Xu" w:date="2022-03-11T15:22:00Z">
              <w:rPr>
                <w:rFonts w:ascii="Times New Roman" w:hAnsi="Times New Roman" w:cs="Times New Roman"/>
                <w:color w:val="000000" w:themeColor="text1"/>
              </w:rPr>
            </w:rPrChange>
          </w:rPr>
          <w:t>157</w:t>
        </w:r>
      </w:ins>
      <w:ins w:id="4521" w:author="Ruijie Xu" w:date="2022-03-11T15:05:00Z">
        <w:r w:rsidR="00EC65A5" w:rsidRPr="009D42D6">
          <w:rPr>
            <w:rFonts w:ascii="Times New Roman" w:hAnsi="Times New Roman" w:cs="Times New Roman"/>
            <w:color w:val="000000" w:themeColor="text1"/>
            <w:highlight w:val="yellow"/>
            <w:rPrChange w:id="4522" w:author="Ruijie Xu" w:date="2022-03-11T15:22:00Z">
              <w:rPr>
                <w:rFonts w:ascii="Times New Roman" w:hAnsi="Times New Roman" w:cs="Times New Roman"/>
                <w:color w:val="000000" w:themeColor="text1"/>
              </w:rPr>
            </w:rPrChange>
          </w:rPr>
          <w:t xml:space="preserve"> - </w:t>
        </w:r>
      </w:ins>
      <w:ins w:id="4523" w:author="Ruijie Xu" w:date="2022-03-11T15:11:00Z">
        <w:r w:rsidR="00EC65A5" w:rsidRPr="009D42D6">
          <w:rPr>
            <w:rFonts w:ascii="Times New Roman" w:hAnsi="Times New Roman" w:cs="Times New Roman"/>
            <w:color w:val="000000" w:themeColor="text1"/>
            <w:highlight w:val="yellow"/>
            <w:rPrChange w:id="4524" w:author="Ruijie Xu" w:date="2022-03-11T15:22:00Z">
              <w:rPr>
                <w:rFonts w:ascii="Times New Roman" w:hAnsi="Times New Roman" w:cs="Times New Roman"/>
                <w:color w:val="000000" w:themeColor="text1"/>
              </w:rPr>
            </w:rPrChange>
          </w:rPr>
          <w:t>971</w:t>
        </w:r>
      </w:ins>
      <w:ins w:id="4525" w:author="Ruijie Xu" w:date="2022-03-11T15:05:00Z">
        <w:r w:rsidR="00EC65A5" w:rsidRPr="009D42D6">
          <w:rPr>
            <w:rFonts w:ascii="Times New Roman" w:hAnsi="Times New Roman" w:cs="Times New Roman"/>
            <w:color w:val="000000" w:themeColor="text1"/>
            <w:highlight w:val="yellow"/>
            <w:rPrChange w:id="4526" w:author="Ruijie Xu" w:date="2022-03-11T15:22:00Z">
              <w:rPr>
                <w:rFonts w:ascii="Times New Roman" w:hAnsi="Times New Roman" w:cs="Times New Roman"/>
                <w:color w:val="000000" w:themeColor="text1"/>
              </w:rPr>
            </w:rPrChange>
          </w:rPr>
          <w:t xml:space="preserve"> unique genus and </w:t>
        </w:r>
      </w:ins>
      <w:ins w:id="4527" w:author="Ruijie Xu" w:date="2022-03-11T15:12:00Z">
        <w:r w:rsidR="00EC65A5" w:rsidRPr="009D42D6">
          <w:rPr>
            <w:rFonts w:ascii="Times New Roman" w:hAnsi="Times New Roman" w:cs="Times New Roman"/>
            <w:color w:val="000000" w:themeColor="text1"/>
            <w:highlight w:val="yellow"/>
            <w:rPrChange w:id="4528" w:author="Ruijie Xu" w:date="2022-03-11T15:22:00Z">
              <w:rPr>
                <w:rFonts w:ascii="Times New Roman" w:hAnsi="Times New Roman" w:cs="Times New Roman"/>
                <w:color w:val="000000" w:themeColor="text1"/>
              </w:rPr>
            </w:rPrChange>
          </w:rPr>
          <w:t>263</w:t>
        </w:r>
      </w:ins>
      <w:ins w:id="4529" w:author="Ruijie Xu" w:date="2022-03-11T15:03:00Z">
        <w:r w:rsidR="00463093" w:rsidRPr="009D42D6">
          <w:rPr>
            <w:rFonts w:ascii="Times New Roman" w:hAnsi="Times New Roman" w:cs="Times New Roman"/>
            <w:color w:val="000000" w:themeColor="text1"/>
            <w:highlight w:val="yellow"/>
            <w:rPrChange w:id="4530" w:author="Ruijie Xu" w:date="2022-03-11T15:22:00Z">
              <w:rPr>
                <w:rFonts w:ascii="Times New Roman" w:hAnsi="Times New Roman" w:cs="Times New Roman"/>
                <w:color w:val="000000" w:themeColor="text1"/>
              </w:rPr>
            </w:rPrChange>
          </w:rPr>
          <w:t xml:space="preserve"> to </w:t>
        </w:r>
      </w:ins>
      <w:ins w:id="4531" w:author="Ruijie Xu" w:date="2022-03-11T15:12:00Z">
        <w:r w:rsidR="00EC65A5" w:rsidRPr="009D42D6">
          <w:rPr>
            <w:rFonts w:ascii="Times New Roman" w:hAnsi="Times New Roman" w:cs="Times New Roman"/>
            <w:color w:val="000000" w:themeColor="text1"/>
            <w:highlight w:val="yellow"/>
            <w:rPrChange w:id="4532" w:author="Ruijie Xu" w:date="2022-03-11T15:22:00Z">
              <w:rPr>
                <w:rFonts w:ascii="Times New Roman" w:hAnsi="Times New Roman" w:cs="Times New Roman"/>
                <w:color w:val="000000" w:themeColor="text1"/>
              </w:rPr>
            </w:rPrChange>
          </w:rPr>
          <w:t>2509</w:t>
        </w:r>
      </w:ins>
      <w:ins w:id="4533" w:author="Ruijie Xu" w:date="2022-03-11T15:03:00Z">
        <w:r w:rsidR="00463093" w:rsidRPr="009D42D6">
          <w:rPr>
            <w:rFonts w:ascii="Times New Roman" w:hAnsi="Times New Roman" w:cs="Times New Roman"/>
            <w:color w:val="000000" w:themeColor="text1"/>
            <w:highlight w:val="yellow"/>
            <w:rPrChange w:id="4534" w:author="Ruijie Xu" w:date="2022-03-11T15:22:00Z">
              <w:rPr>
                <w:rFonts w:ascii="Times New Roman" w:hAnsi="Times New Roman" w:cs="Times New Roman"/>
                <w:color w:val="000000" w:themeColor="text1"/>
              </w:rPr>
            </w:rPrChange>
          </w:rPr>
          <w:t xml:space="preserve"> </w:t>
        </w:r>
        <w:r w:rsidR="00EC65A5" w:rsidRPr="009D42D6">
          <w:rPr>
            <w:rFonts w:ascii="Times New Roman" w:hAnsi="Times New Roman" w:cs="Times New Roman"/>
            <w:color w:val="000000" w:themeColor="text1"/>
            <w:highlight w:val="yellow"/>
            <w:rPrChange w:id="4535" w:author="Ruijie Xu" w:date="2022-03-11T15:22:00Z">
              <w:rPr>
                <w:rFonts w:ascii="Times New Roman" w:hAnsi="Times New Roman" w:cs="Times New Roman"/>
                <w:color w:val="000000" w:themeColor="text1"/>
              </w:rPr>
            </w:rPrChange>
          </w:rPr>
          <w:t>unique sp</w:t>
        </w:r>
      </w:ins>
      <w:ins w:id="4536" w:author="Ruijie Xu" w:date="2022-03-11T15:04:00Z">
        <w:r w:rsidR="00EC65A5" w:rsidRPr="009D42D6">
          <w:rPr>
            <w:rFonts w:ascii="Times New Roman" w:hAnsi="Times New Roman" w:cs="Times New Roman"/>
            <w:color w:val="000000" w:themeColor="text1"/>
            <w:highlight w:val="yellow"/>
            <w:rPrChange w:id="4537" w:author="Ruijie Xu" w:date="2022-03-11T15:22:00Z">
              <w:rPr>
                <w:rFonts w:ascii="Times New Roman" w:hAnsi="Times New Roman" w:cs="Times New Roman"/>
                <w:color w:val="000000" w:themeColor="text1"/>
              </w:rPr>
            </w:rPrChange>
          </w:rPr>
          <w:t>ecies</w:t>
        </w:r>
      </w:ins>
      <w:ins w:id="4538" w:author="Ruijie Xu" w:date="2022-02-02T12:20:00Z">
        <w:r w:rsidRPr="009D42D6">
          <w:rPr>
            <w:rFonts w:ascii="Times New Roman" w:hAnsi="Times New Roman" w:cs="Times New Roman"/>
            <w:color w:val="000000" w:themeColor="text1"/>
            <w:highlight w:val="yellow"/>
            <w:rPrChange w:id="4539" w:author="Ruijie Xu" w:date="2022-03-11T15:22:00Z">
              <w:rPr>
                <w:color w:val="000000" w:themeColor="text1"/>
              </w:rPr>
            </w:rPrChange>
          </w:rPr>
          <w:t xml:space="preserve">, but Diamond </w:t>
        </w:r>
        <w:del w:id="4540" w:author="Liliana Salvador" w:date="2022-02-23T20:28:00Z">
          <w:r w:rsidRPr="009D42D6" w:rsidDel="00015F44">
            <w:rPr>
              <w:rFonts w:ascii="Times New Roman" w:hAnsi="Times New Roman" w:cs="Times New Roman"/>
              <w:color w:val="000000" w:themeColor="text1"/>
              <w:highlight w:val="yellow"/>
              <w:rPrChange w:id="4541" w:author="Ruijie Xu" w:date="2022-03-11T15:22:00Z">
                <w:rPr>
                  <w:color w:val="000000" w:themeColor="text1"/>
                </w:rPr>
              </w:rPrChange>
            </w:rPr>
            <w:delText xml:space="preserve">has </w:delText>
          </w:r>
        </w:del>
        <w:r w:rsidRPr="009D42D6">
          <w:rPr>
            <w:rFonts w:ascii="Times New Roman" w:hAnsi="Times New Roman" w:cs="Times New Roman"/>
            <w:color w:val="000000" w:themeColor="text1"/>
            <w:highlight w:val="yellow"/>
            <w:rPrChange w:id="4542" w:author="Ruijie Xu" w:date="2022-03-11T15:22:00Z">
              <w:rPr>
                <w:color w:val="000000" w:themeColor="text1"/>
              </w:rPr>
            </w:rPrChange>
          </w:rPr>
          <w:t>only classified 2% (133/4900) of reads as “</w:t>
        </w:r>
        <w:proofErr w:type="spellStart"/>
        <w:r w:rsidRPr="009D42D6">
          <w:rPr>
            <w:rFonts w:ascii="Times New Roman" w:hAnsi="Times New Roman" w:cs="Times New Roman"/>
            <w:color w:val="000000" w:themeColor="text1"/>
            <w:highlight w:val="yellow"/>
            <w:rPrChange w:id="4543" w:author="Ruijie Xu" w:date="2022-03-11T15:22:00Z">
              <w:rPr>
                <w:color w:val="000000" w:themeColor="text1"/>
              </w:rPr>
            </w:rPrChange>
          </w:rPr>
          <w:t>p__</w:t>
        </w:r>
        <w:bookmarkStart w:id="4544" w:name="OLE_LINK71"/>
        <w:bookmarkStart w:id="4545" w:name="OLE_LINK72"/>
        <w:r w:rsidRPr="009D42D6">
          <w:rPr>
            <w:rFonts w:ascii="Times New Roman" w:hAnsi="Times New Roman" w:cs="Times New Roman"/>
            <w:color w:val="000000" w:themeColor="text1"/>
            <w:highlight w:val="yellow"/>
            <w:rPrChange w:id="4546" w:author="Ruijie Xu" w:date="2022-03-11T15:22:00Z">
              <w:rPr>
                <w:color w:val="000000" w:themeColor="text1"/>
              </w:rPr>
            </w:rPrChange>
          </w:rPr>
          <w:t>Firmicutes</w:t>
        </w:r>
        <w:bookmarkEnd w:id="4544"/>
        <w:bookmarkEnd w:id="4545"/>
        <w:proofErr w:type="spellEnd"/>
        <w:r w:rsidRPr="009D42D6">
          <w:rPr>
            <w:rFonts w:ascii="Times New Roman" w:hAnsi="Times New Roman" w:cs="Times New Roman"/>
            <w:color w:val="000000" w:themeColor="text1"/>
            <w:highlight w:val="yellow"/>
            <w:rPrChange w:id="4547" w:author="Ruijie Xu" w:date="2022-03-11T15:22:00Z">
              <w:rPr>
                <w:color w:val="000000" w:themeColor="text1"/>
              </w:rPr>
            </w:rPrChange>
          </w:rPr>
          <w:t>” in sample R26.L</w:t>
        </w:r>
      </w:ins>
      <w:ins w:id="4548" w:author="Ruijie Xu" w:date="2022-03-11T15:06:00Z">
        <w:r w:rsidR="00EC65A5" w:rsidRPr="009D42D6">
          <w:rPr>
            <w:rFonts w:ascii="Times New Roman" w:hAnsi="Times New Roman" w:cs="Times New Roman"/>
            <w:color w:val="000000" w:themeColor="text1"/>
            <w:highlight w:val="yellow"/>
            <w:rPrChange w:id="4549" w:author="Ruijie Xu" w:date="2022-03-11T15:22:00Z">
              <w:rPr>
                <w:rFonts w:ascii="Times New Roman" w:hAnsi="Times New Roman" w:cs="Times New Roman"/>
                <w:color w:val="000000" w:themeColor="text1"/>
              </w:rPr>
            </w:rPrChange>
          </w:rPr>
          <w:t xml:space="preserve"> </w:t>
        </w:r>
      </w:ins>
      <w:ins w:id="4550" w:author="Ruijie Xu" w:date="2022-03-11T15:07:00Z">
        <w:r w:rsidR="00EC65A5" w:rsidRPr="009D42D6">
          <w:rPr>
            <w:rFonts w:ascii="Times New Roman" w:hAnsi="Times New Roman" w:cs="Times New Roman"/>
            <w:color w:val="000000" w:themeColor="text1"/>
            <w:highlight w:val="yellow"/>
            <w:rPrChange w:id="4551" w:author="Ruijie Xu" w:date="2022-03-11T15:22:00Z">
              <w:rPr>
                <w:rFonts w:ascii="Times New Roman" w:hAnsi="Times New Roman" w:cs="Times New Roman"/>
                <w:color w:val="000000" w:themeColor="text1"/>
              </w:rPr>
            </w:rPrChange>
          </w:rPr>
          <w:t>(</w:t>
        </w:r>
        <w:proofErr w:type="spellStart"/>
        <w:r w:rsidR="00EC65A5" w:rsidRPr="009D42D6">
          <w:rPr>
            <w:rFonts w:ascii="Times New Roman" w:hAnsi="Times New Roman" w:cs="Times New Roman"/>
            <w:i/>
            <w:iCs/>
            <w:color w:val="000000" w:themeColor="text1"/>
            <w:highlight w:val="yellow"/>
            <w:rPrChange w:id="4552" w:author="Ruijie Xu" w:date="2022-03-11T15:22:00Z">
              <w:rPr>
                <w:rFonts w:ascii="Times New Roman" w:hAnsi="Times New Roman" w:cs="Times New Roman"/>
                <w:color w:val="000000" w:themeColor="text1"/>
              </w:rPr>
            </w:rPrChange>
          </w:rPr>
          <w:t>Lactiplantibacillus</w:t>
        </w:r>
        <w:proofErr w:type="spellEnd"/>
        <w:r w:rsidR="00EC65A5" w:rsidRPr="009D42D6">
          <w:rPr>
            <w:rFonts w:ascii="Times New Roman" w:hAnsi="Times New Roman" w:cs="Times New Roman"/>
            <w:color w:val="000000" w:themeColor="text1"/>
            <w:highlight w:val="yellow"/>
            <w:rPrChange w:id="4553" w:author="Ruijie Xu" w:date="2022-03-11T15:22:00Z">
              <w:rPr>
                <w:rFonts w:ascii="Times New Roman" w:hAnsi="Times New Roman" w:cs="Times New Roman"/>
                <w:color w:val="000000" w:themeColor="text1"/>
              </w:rPr>
            </w:rPrChange>
          </w:rPr>
          <w:t xml:space="preserve"> </w:t>
        </w:r>
        <w:r w:rsidR="00EC65A5" w:rsidRPr="00391B8B">
          <w:rPr>
            <w:rFonts w:ascii="Times New Roman" w:hAnsi="Times New Roman" w:cs="Times New Roman"/>
            <w:i/>
            <w:iCs/>
            <w:color w:val="000000" w:themeColor="text1"/>
            <w:highlight w:val="yellow"/>
            <w:rPrChange w:id="4554" w:author="Ruijie Xu" w:date="2022-03-11T15:27:00Z">
              <w:rPr>
                <w:rFonts w:ascii="Times New Roman" w:hAnsi="Times New Roman" w:cs="Times New Roman"/>
                <w:color w:val="000000" w:themeColor="text1"/>
              </w:rPr>
            </w:rPrChange>
          </w:rPr>
          <w:t>plantarum</w:t>
        </w:r>
        <w:r w:rsidR="00EC65A5" w:rsidRPr="009D42D6">
          <w:rPr>
            <w:rFonts w:ascii="Times New Roman" w:hAnsi="Times New Roman" w:cs="Times New Roman"/>
            <w:color w:val="000000" w:themeColor="text1"/>
            <w:highlight w:val="yellow"/>
            <w:rPrChange w:id="4555" w:author="Ruijie Xu" w:date="2022-03-11T15:22:00Z">
              <w:rPr>
                <w:rFonts w:ascii="Times New Roman" w:hAnsi="Times New Roman" w:cs="Times New Roman"/>
                <w:color w:val="000000" w:themeColor="text1"/>
              </w:rPr>
            </w:rPrChange>
          </w:rPr>
          <w:t xml:space="preserve"> and </w:t>
        </w:r>
        <w:r w:rsidR="00EC65A5" w:rsidRPr="009D42D6">
          <w:rPr>
            <w:rFonts w:ascii="Times New Roman" w:hAnsi="Times New Roman" w:cs="Times New Roman"/>
            <w:i/>
            <w:iCs/>
            <w:color w:val="000000" w:themeColor="text1"/>
            <w:highlight w:val="yellow"/>
            <w:rPrChange w:id="4556" w:author="Ruijie Xu" w:date="2022-03-11T15:22:00Z">
              <w:rPr>
                <w:rFonts w:ascii="Times New Roman" w:hAnsi="Times New Roman" w:cs="Times New Roman"/>
                <w:color w:val="000000" w:themeColor="text1"/>
              </w:rPr>
            </w:rPrChange>
          </w:rPr>
          <w:t>Staphylococcus</w:t>
        </w:r>
      </w:ins>
      <w:ins w:id="4557" w:author="Ruijie Xu" w:date="2022-03-11T15:08:00Z">
        <w:r w:rsidR="00EC65A5" w:rsidRPr="009D42D6">
          <w:rPr>
            <w:rFonts w:ascii="Times New Roman" w:hAnsi="Times New Roman" w:cs="Times New Roman"/>
            <w:i/>
            <w:iCs/>
            <w:color w:val="000000" w:themeColor="text1"/>
            <w:highlight w:val="yellow"/>
            <w:rPrChange w:id="4558" w:author="Ruijie Xu" w:date="2022-03-11T15:22:00Z">
              <w:rPr>
                <w:rFonts w:ascii="Times New Roman" w:hAnsi="Times New Roman" w:cs="Times New Roman"/>
                <w:i/>
                <w:iCs/>
                <w:color w:val="000000" w:themeColor="text1"/>
              </w:rPr>
            </w:rPrChange>
          </w:rPr>
          <w:t xml:space="preserve"> aureus</w:t>
        </w:r>
      </w:ins>
      <w:ins w:id="4559" w:author="Ruijie Xu" w:date="2022-03-11T15:07:00Z">
        <w:r w:rsidR="00EC65A5" w:rsidRPr="009D42D6">
          <w:rPr>
            <w:rFonts w:ascii="Times New Roman" w:hAnsi="Times New Roman" w:cs="Times New Roman"/>
            <w:color w:val="000000" w:themeColor="text1"/>
            <w:highlight w:val="yellow"/>
            <w:rPrChange w:id="4560" w:author="Ruijie Xu" w:date="2022-03-11T15:22:00Z">
              <w:rPr>
                <w:rFonts w:ascii="Times New Roman" w:hAnsi="Times New Roman" w:cs="Times New Roman"/>
                <w:i/>
                <w:iCs/>
                <w:color w:val="000000" w:themeColor="text1"/>
              </w:rPr>
            </w:rPrChange>
          </w:rPr>
          <w:t>)</w:t>
        </w:r>
        <w:r w:rsidR="00EC65A5" w:rsidRPr="009D42D6">
          <w:rPr>
            <w:rFonts w:ascii="Times New Roman" w:hAnsi="Times New Roman" w:cs="Times New Roman"/>
            <w:color w:val="000000" w:themeColor="text1"/>
            <w:highlight w:val="yellow"/>
            <w:rPrChange w:id="4561" w:author="Ruijie Xu" w:date="2022-03-11T15:22:00Z">
              <w:rPr>
                <w:rFonts w:ascii="Times New Roman" w:hAnsi="Times New Roman" w:cs="Times New Roman"/>
                <w:color w:val="000000" w:themeColor="text1"/>
              </w:rPr>
            </w:rPrChange>
          </w:rPr>
          <w:t xml:space="preserve"> </w:t>
        </w:r>
      </w:ins>
      <w:ins w:id="4562" w:author="Ruijie Xu" w:date="2022-02-02T12:20:00Z">
        <w:r w:rsidRPr="009D42D6">
          <w:rPr>
            <w:rFonts w:ascii="Times New Roman" w:hAnsi="Times New Roman" w:cs="Times New Roman"/>
            <w:color w:val="000000" w:themeColor="text1"/>
            <w:highlight w:val="yellow"/>
            <w:rPrChange w:id="4563" w:author="Ruijie Xu" w:date="2022-03-11T15:22:00Z">
              <w:rPr>
                <w:color w:val="000000" w:themeColor="text1"/>
              </w:rPr>
            </w:rPrChange>
          </w:rPr>
          <w:t xml:space="preserve">, </w:t>
        </w:r>
        <w:del w:id="4564" w:author="Liliana Salvador" w:date="2022-03-08T19:36:00Z">
          <w:r w:rsidRPr="009D42D6" w:rsidDel="00D47800">
            <w:rPr>
              <w:rFonts w:ascii="Times New Roman" w:hAnsi="Times New Roman" w:cs="Times New Roman"/>
              <w:color w:val="000000" w:themeColor="text1"/>
              <w:highlight w:val="yellow"/>
              <w:rPrChange w:id="4565" w:author="Ruijie Xu" w:date="2022-03-11T15:22:00Z">
                <w:rPr>
                  <w:color w:val="000000" w:themeColor="text1"/>
                </w:rPr>
              </w:rPrChange>
            </w:rPr>
            <w:delText>while “p__Firmicutes”</w:delText>
          </w:r>
        </w:del>
      </w:ins>
      <w:ins w:id="4566" w:author="Liliana Salvador" w:date="2022-03-08T19:36:00Z">
        <w:r w:rsidR="00D47800" w:rsidRPr="009D42D6">
          <w:rPr>
            <w:rFonts w:ascii="Times New Roman" w:hAnsi="Times New Roman" w:cs="Times New Roman"/>
            <w:color w:val="000000" w:themeColor="text1"/>
            <w:highlight w:val="yellow"/>
            <w:rPrChange w:id="4567" w:author="Ruijie Xu" w:date="2022-03-11T15:22:00Z">
              <w:rPr>
                <w:color w:val="000000" w:themeColor="text1"/>
              </w:rPr>
            </w:rPrChange>
          </w:rPr>
          <w:t>and 0%</w:t>
        </w:r>
      </w:ins>
      <w:ins w:id="4568" w:author="Ruijie Xu" w:date="2022-02-02T12:20:00Z">
        <w:r w:rsidRPr="009D42D6">
          <w:rPr>
            <w:rFonts w:ascii="Times New Roman" w:hAnsi="Times New Roman" w:cs="Times New Roman"/>
            <w:color w:val="000000" w:themeColor="text1"/>
            <w:highlight w:val="yellow"/>
            <w:rPrChange w:id="4569" w:author="Ruijie Xu" w:date="2022-03-11T15:22:00Z">
              <w:rPr>
                <w:color w:val="000000" w:themeColor="text1"/>
              </w:rPr>
            </w:rPrChange>
          </w:rPr>
          <w:t xml:space="preserve"> </w:t>
        </w:r>
        <w:del w:id="4570" w:author="Liliana Salvador" w:date="2022-03-08T19:36:00Z">
          <w:r w:rsidRPr="009D42D6" w:rsidDel="00D47800">
            <w:rPr>
              <w:rFonts w:ascii="Times New Roman" w:hAnsi="Times New Roman" w:cs="Times New Roman"/>
              <w:color w:val="000000" w:themeColor="text1"/>
              <w:highlight w:val="yellow"/>
              <w:rPrChange w:id="4571" w:author="Ruijie Xu" w:date="2022-03-11T15:22:00Z">
                <w:rPr>
                  <w:color w:val="000000" w:themeColor="text1"/>
                </w:rPr>
              </w:rPrChange>
            </w:rPr>
            <w:delText xml:space="preserve">taxon was not identified </w:delText>
          </w:r>
        </w:del>
        <w:r w:rsidRPr="009D42D6">
          <w:rPr>
            <w:rFonts w:ascii="Times New Roman" w:hAnsi="Times New Roman" w:cs="Times New Roman"/>
            <w:color w:val="000000" w:themeColor="text1"/>
            <w:highlight w:val="yellow"/>
            <w:rPrChange w:id="4572" w:author="Ruijie Xu" w:date="2022-03-11T15:22:00Z">
              <w:rPr>
                <w:color w:val="000000" w:themeColor="text1"/>
              </w:rPr>
            </w:rPrChange>
          </w:rPr>
          <w:t>in</w:t>
        </w:r>
      </w:ins>
      <w:ins w:id="4573" w:author="Liliana Salvador" w:date="2022-03-08T19:36:00Z">
        <w:r w:rsidR="00D47800" w:rsidRPr="009D42D6">
          <w:rPr>
            <w:rFonts w:ascii="Times New Roman" w:hAnsi="Times New Roman" w:cs="Times New Roman"/>
            <w:color w:val="000000" w:themeColor="text1"/>
            <w:highlight w:val="yellow"/>
            <w:rPrChange w:id="4574" w:author="Ruijie Xu" w:date="2022-03-11T15:22:00Z">
              <w:rPr>
                <w:color w:val="000000" w:themeColor="text1"/>
              </w:rPr>
            </w:rPrChange>
          </w:rPr>
          <w:t xml:space="preserve"> both</w:t>
        </w:r>
      </w:ins>
      <w:ins w:id="4575" w:author="Ruijie Xu" w:date="2022-02-02T12:20:00Z">
        <w:r w:rsidRPr="009D42D6">
          <w:rPr>
            <w:rFonts w:ascii="Times New Roman" w:hAnsi="Times New Roman" w:cs="Times New Roman"/>
            <w:color w:val="000000" w:themeColor="text1"/>
            <w:highlight w:val="yellow"/>
            <w:rPrChange w:id="4576" w:author="Ruijie Xu" w:date="2022-03-11T15:22:00Z">
              <w:rPr>
                <w:color w:val="000000" w:themeColor="text1"/>
              </w:rPr>
            </w:rPrChange>
          </w:rPr>
          <w:t xml:space="preserve"> R22.L and R27.L</w:t>
        </w:r>
        <w:del w:id="4577" w:author="Liliana Salvador" w:date="2022-03-08T19:36:00Z">
          <w:r w:rsidRPr="009D42D6" w:rsidDel="00D47800">
            <w:rPr>
              <w:rFonts w:ascii="Times New Roman" w:hAnsi="Times New Roman" w:cs="Times New Roman"/>
              <w:color w:val="000000" w:themeColor="text1"/>
              <w:highlight w:val="yellow"/>
              <w:rPrChange w:id="4578" w:author="Ruijie Xu" w:date="2022-03-11T15:22:00Z">
                <w:rPr>
                  <w:color w:val="000000" w:themeColor="text1"/>
                </w:rPr>
              </w:rPrChange>
            </w:rPr>
            <w:delText xml:space="preserve"> by Diamond</w:delText>
          </w:r>
        </w:del>
        <w:r w:rsidRPr="009D42D6">
          <w:rPr>
            <w:rFonts w:ascii="Times New Roman" w:hAnsi="Times New Roman" w:cs="Times New Roman"/>
            <w:color w:val="000000" w:themeColor="text1"/>
            <w:highlight w:val="yellow"/>
            <w:rPrChange w:id="4579" w:author="Ruijie Xu" w:date="2022-03-11T15:22:00Z">
              <w:rPr>
                <w:color w:val="000000" w:themeColor="text1"/>
              </w:rPr>
            </w:rPrChange>
          </w:rPr>
          <w:t xml:space="preserve">. On the other hand, Diamond </w:t>
        </w:r>
        <w:del w:id="4580" w:author="Liliana Salvador" w:date="2022-02-23T20:28:00Z">
          <w:r w:rsidRPr="009D42D6" w:rsidDel="00015F44">
            <w:rPr>
              <w:rFonts w:ascii="Times New Roman" w:hAnsi="Times New Roman" w:cs="Times New Roman"/>
              <w:color w:val="000000" w:themeColor="text1"/>
              <w:highlight w:val="yellow"/>
              <w:rPrChange w:id="4581" w:author="Ruijie Xu" w:date="2022-03-11T15:22:00Z">
                <w:rPr>
                  <w:color w:val="000000" w:themeColor="text1"/>
                </w:rPr>
              </w:rPrChange>
            </w:rPr>
            <w:delText xml:space="preserve">has </w:delText>
          </w:r>
        </w:del>
        <w:r w:rsidRPr="009D42D6">
          <w:rPr>
            <w:rFonts w:ascii="Times New Roman" w:hAnsi="Times New Roman" w:cs="Times New Roman"/>
            <w:color w:val="000000" w:themeColor="text1"/>
            <w:highlight w:val="yellow"/>
            <w:rPrChange w:id="4582" w:author="Ruijie Xu" w:date="2022-03-11T15:22:00Z">
              <w:rPr>
                <w:color w:val="000000" w:themeColor="text1"/>
              </w:rPr>
            </w:rPrChange>
          </w:rPr>
          <w:t>identified a relative large</w:t>
        </w:r>
      </w:ins>
      <w:ins w:id="4583" w:author="Ruijie Xu" w:date="2022-03-16T15:01:00Z">
        <w:r w:rsidR="006866DC">
          <w:rPr>
            <w:rFonts w:ascii="Times New Roman" w:hAnsi="Times New Roman" w:cs="Times New Roman"/>
            <w:color w:val="000000" w:themeColor="text1"/>
            <w:highlight w:val="yellow"/>
          </w:rPr>
          <w:t>r</w:t>
        </w:r>
      </w:ins>
      <w:ins w:id="4584" w:author="Ruijie Xu" w:date="2022-02-02T12:20:00Z">
        <w:r w:rsidRPr="009D42D6">
          <w:rPr>
            <w:rFonts w:ascii="Times New Roman" w:hAnsi="Times New Roman" w:cs="Times New Roman"/>
            <w:color w:val="000000" w:themeColor="text1"/>
            <w:highlight w:val="yellow"/>
            <w:rPrChange w:id="4585" w:author="Ruijie Xu" w:date="2022-03-11T15:22:00Z">
              <w:rPr>
                <w:color w:val="000000" w:themeColor="text1"/>
              </w:rPr>
            </w:rPrChange>
          </w:rPr>
          <w:t xml:space="preserve"> proportion of reads as </w:t>
        </w:r>
        <w:bookmarkStart w:id="4586" w:name="OLE_LINK79"/>
        <w:bookmarkStart w:id="4587" w:name="OLE_LINK80"/>
        <w:bookmarkStart w:id="4588" w:name="OLE_LINK77"/>
        <w:bookmarkStart w:id="4589" w:name="OLE_LINK78"/>
        <w:r w:rsidRPr="009D42D6">
          <w:rPr>
            <w:rFonts w:ascii="Times New Roman" w:hAnsi="Times New Roman" w:cs="Times New Roman"/>
            <w:color w:val="000000" w:themeColor="text1"/>
            <w:highlight w:val="yellow"/>
            <w:rPrChange w:id="4590" w:author="Ruijie Xu" w:date="2022-03-11T15:22:00Z">
              <w:rPr>
                <w:color w:val="000000" w:themeColor="text1"/>
              </w:rPr>
            </w:rPrChange>
          </w:rPr>
          <w:t>“</w:t>
        </w:r>
        <w:proofErr w:type="spellStart"/>
        <w:r w:rsidRPr="009D42D6">
          <w:rPr>
            <w:rFonts w:ascii="Times New Roman" w:hAnsi="Times New Roman" w:cs="Times New Roman"/>
            <w:color w:val="000000" w:themeColor="text1"/>
            <w:highlight w:val="yellow"/>
            <w:rPrChange w:id="4591" w:author="Ruijie Xu" w:date="2022-03-11T15:22:00Z">
              <w:rPr>
                <w:color w:val="000000" w:themeColor="text1"/>
              </w:rPr>
            </w:rPrChange>
          </w:rPr>
          <w:t>p__Firmicutes</w:t>
        </w:r>
        <w:proofErr w:type="spellEnd"/>
        <w:r w:rsidRPr="009D42D6">
          <w:rPr>
            <w:rFonts w:ascii="Times New Roman" w:hAnsi="Times New Roman" w:cs="Times New Roman"/>
            <w:color w:val="000000" w:themeColor="text1"/>
            <w:highlight w:val="yellow"/>
            <w:rPrChange w:id="4592" w:author="Ruijie Xu" w:date="2022-03-11T15:22:00Z">
              <w:rPr>
                <w:color w:val="000000" w:themeColor="text1"/>
              </w:rPr>
            </w:rPrChange>
          </w:rPr>
          <w:t>”</w:t>
        </w:r>
        <w:bookmarkEnd w:id="4586"/>
        <w:bookmarkEnd w:id="4587"/>
        <w:r w:rsidRPr="009D42D6">
          <w:rPr>
            <w:rFonts w:ascii="Times New Roman" w:hAnsi="Times New Roman" w:cs="Times New Roman"/>
            <w:color w:val="000000" w:themeColor="text1"/>
            <w:highlight w:val="yellow"/>
            <w:rPrChange w:id="4593" w:author="Ruijie Xu" w:date="2022-03-11T15:22:00Z">
              <w:rPr>
                <w:color w:val="000000" w:themeColor="text1"/>
              </w:rPr>
            </w:rPrChange>
          </w:rPr>
          <w:t xml:space="preserve"> </w:t>
        </w:r>
        <w:bookmarkEnd w:id="4588"/>
        <w:bookmarkEnd w:id="4589"/>
        <w:r w:rsidRPr="009D42D6">
          <w:rPr>
            <w:rFonts w:ascii="Times New Roman" w:hAnsi="Times New Roman" w:cs="Times New Roman"/>
            <w:color w:val="000000" w:themeColor="text1"/>
            <w:highlight w:val="yellow"/>
            <w:rPrChange w:id="4594" w:author="Ruijie Xu" w:date="2022-03-11T15:22:00Z">
              <w:rPr>
                <w:color w:val="000000" w:themeColor="text1"/>
              </w:rPr>
            </w:rPrChange>
          </w:rPr>
          <w:t xml:space="preserve">in samples R27.S (24%) and R28.L (19%) </w:t>
        </w:r>
      </w:ins>
      <w:ins w:id="4595" w:author="Ruijie Xu" w:date="2022-03-11T15:16:00Z">
        <w:r w:rsidR="00DF7139" w:rsidRPr="009D42D6">
          <w:rPr>
            <w:rFonts w:ascii="Times New Roman" w:hAnsi="Times New Roman" w:cs="Times New Roman"/>
            <w:color w:val="000000" w:themeColor="text1"/>
            <w:highlight w:val="yellow"/>
            <w:rPrChange w:id="4596" w:author="Ruijie Xu" w:date="2022-03-11T15:22:00Z">
              <w:rPr>
                <w:rFonts w:ascii="Times New Roman" w:hAnsi="Times New Roman" w:cs="Times New Roman"/>
                <w:color w:val="000000" w:themeColor="text1"/>
              </w:rPr>
            </w:rPrChange>
          </w:rPr>
          <w:t>mostly</w:t>
        </w:r>
      </w:ins>
      <w:ins w:id="4597" w:author="Ruijie Xu" w:date="2022-03-11T15:15:00Z">
        <w:r w:rsidR="00EC65A5" w:rsidRPr="009D42D6">
          <w:rPr>
            <w:rFonts w:ascii="Times New Roman" w:hAnsi="Times New Roman" w:cs="Times New Roman"/>
            <w:color w:val="000000" w:themeColor="text1"/>
            <w:highlight w:val="yellow"/>
            <w:rPrChange w:id="4598" w:author="Ruijie Xu" w:date="2022-03-11T15:22:00Z">
              <w:rPr>
                <w:rFonts w:ascii="Times New Roman" w:hAnsi="Times New Roman" w:cs="Times New Roman"/>
                <w:color w:val="000000" w:themeColor="text1"/>
              </w:rPr>
            </w:rPrChange>
          </w:rPr>
          <w:t xml:space="preserve"> from</w:t>
        </w:r>
      </w:ins>
      <w:ins w:id="4599" w:author="Ruijie Xu" w:date="2022-03-11T15:16:00Z">
        <w:r w:rsidR="00DF7139" w:rsidRPr="009D42D6">
          <w:rPr>
            <w:rFonts w:ascii="Times New Roman" w:hAnsi="Times New Roman" w:cs="Times New Roman"/>
            <w:color w:val="000000" w:themeColor="text1"/>
            <w:highlight w:val="yellow"/>
            <w:rPrChange w:id="4600" w:author="Ruijie Xu" w:date="2022-03-11T15:22:00Z">
              <w:rPr>
                <w:rFonts w:ascii="Times New Roman" w:hAnsi="Times New Roman" w:cs="Times New Roman"/>
                <w:color w:val="000000" w:themeColor="text1"/>
              </w:rPr>
            </w:rPrChange>
          </w:rPr>
          <w:t xml:space="preserve"> the species of </w:t>
        </w:r>
      </w:ins>
      <w:ins w:id="4601" w:author="Ruijie Xu" w:date="2022-03-11T15:15:00Z">
        <w:r w:rsidR="00DF7139" w:rsidRPr="009D42D6">
          <w:rPr>
            <w:rFonts w:ascii="Times New Roman" w:hAnsi="Times New Roman" w:cs="Times New Roman"/>
            <w:color w:val="000000" w:themeColor="text1"/>
            <w:highlight w:val="yellow"/>
            <w:rPrChange w:id="4602" w:author="Ruijie Xu" w:date="2022-03-11T15:22:00Z">
              <w:rPr>
                <w:rFonts w:ascii="Times New Roman" w:hAnsi="Times New Roman" w:cs="Times New Roman"/>
                <w:color w:val="000000" w:themeColor="text1"/>
              </w:rPr>
            </w:rPrChange>
          </w:rPr>
          <w:t xml:space="preserve">genus </w:t>
        </w:r>
        <w:r w:rsidR="00DF7139" w:rsidRPr="009D42D6">
          <w:rPr>
            <w:rFonts w:ascii="Times New Roman" w:hAnsi="Times New Roman" w:cs="Times New Roman"/>
            <w:i/>
            <w:iCs/>
            <w:color w:val="000000" w:themeColor="text1"/>
            <w:highlight w:val="yellow"/>
            <w:rPrChange w:id="4603" w:author="Ruijie Xu" w:date="2022-03-11T15:22:00Z">
              <w:rPr>
                <w:rFonts w:ascii="Times New Roman" w:hAnsi="Times New Roman" w:cs="Times New Roman"/>
                <w:color w:val="000000" w:themeColor="text1"/>
              </w:rPr>
            </w:rPrChange>
          </w:rPr>
          <w:t>Bacillus</w:t>
        </w:r>
        <w:r w:rsidR="00DF7139" w:rsidRPr="009D42D6">
          <w:rPr>
            <w:rFonts w:ascii="Times New Roman" w:hAnsi="Times New Roman" w:cs="Times New Roman"/>
            <w:color w:val="000000" w:themeColor="text1"/>
            <w:highlight w:val="yellow"/>
            <w:rPrChange w:id="4604" w:author="Ruijie Xu" w:date="2022-03-11T15:22:00Z">
              <w:rPr>
                <w:rFonts w:ascii="Times New Roman" w:hAnsi="Times New Roman" w:cs="Times New Roman"/>
                <w:color w:val="000000" w:themeColor="text1"/>
              </w:rPr>
            </w:rPrChange>
          </w:rPr>
          <w:t xml:space="preserve"> </w:t>
        </w:r>
      </w:ins>
      <w:ins w:id="4605" w:author="Ruijie Xu" w:date="2022-03-11T15:18:00Z">
        <w:r w:rsidR="00DF7139" w:rsidRPr="009D42D6">
          <w:rPr>
            <w:rFonts w:ascii="Times New Roman" w:hAnsi="Times New Roman" w:cs="Times New Roman"/>
            <w:color w:val="000000" w:themeColor="text1"/>
            <w:highlight w:val="yellow"/>
            <w:rPrChange w:id="4606" w:author="Ruijie Xu" w:date="2022-03-11T15:22:00Z">
              <w:rPr>
                <w:rFonts w:ascii="Times New Roman" w:hAnsi="Times New Roman" w:cs="Times New Roman"/>
                <w:color w:val="000000" w:themeColor="text1"/>
              </w:rPr>
            </w:rPrChange>
          </w:rPr>
          <w:t xml:space="preserve">when </w:t>
        </w:r>
      </w:ins>
      <w:ins w:id="4607" w:author="Ruijie Xu" w:date="2022-02-02T12:20:00Z">
        <w:r w:rsidRPr="009D42D6">
          <w:rPr>
            <w:rFonts w:ascii="Times New Roman" w:hAnsi="Times New Roman" w:cs="Times New Roman"/>
            <w:color w:val="000000" w:themeColor="text1"/>
            <w:highlight w:val="yellow"/>
            <w:rPrChange w:id="4608" w:author="Ruijie Xu" w:date="2022-03-11T15:22:00Z">
              <w:rPr>
                <w:color w:val="000000" w:themeColor="text1"/>
              </w:rPr>
            </w:rPrChange>
          </w:rPr>
          <w:t>compare</w:t>
        </w:r>
      </w:ins>
      <w:ins w:id="4609" w:author="Liliana Salvador" w:date="2022-02-23T20:28:00Z">
        <w:r w:rsidR="00015F44" w:rsidRPr="009D42D6">
          <w:rPr>
            <w:rFonts w:ascii="Times New Roman" w:hAnsi="Times New Roman" w:cs="Times New Roman"/>
            <w:color w:val="000000" w:themeColor="text1"/>
            <w:highlight w:val="yellow"/>
            <w:rPrChange w:id="4610" w:author="Ruijie Xu" w:date="2022-03-11T15:22:00Z">
              <w:rPr>
                <w:color w:val="000000" w:themeColor="text1"/>
              </w:rPr>
            </w:rPrChange>
          </w:rPr>
          <w:t>d</w:t>
        </w:r>
      </w:ins>
      <w:ins w:id="4611" w:author="Ruijie Xu" w:date="2022-02-02T12:20:00Z">
        <w:r w:rsidRPr="009D42D6">
          <w:rPr>
            <w:rFonts w:ascii="Times New Roman" w:hAnsi="Times New Roman" w:cs="Times New Roman"/>
            <w:color w:val="000000" w:themeColor="text1"/>
            <w:highlight w:val="yellow"/>
            <w:rPrChange w:id="4612" w:author="Ruijie Xu" w:date="2022-03-11T15:22:00Z">
              <w:rPr>
                <w:color w:val="000000" w:themeColor="text1"/>
              </w:rPr>
            </w:rPrChange>
          </w:rPr>
          <w:t xml:space="preserve"> to</w:t>
        </w:r>
        <w:del w:id="4613" w:author="Liliana Salvador" w:date="2022-03-08T19:39:00Z">
          <w:r w:rsidRPr="009D42D6" w:rsidDel="00D47800">
            <w:rPr>
              <w:rFonts w:ascii="Times New Roman" w:hAnsi="Times New Roman" w:cs="Times New Roman"/>
              <w:color w:val="000000" w:themeColor="text1"/>
              <w:highlight w:val="yellow"/>
              <w:rPrChange w:id="4614" w:author="Ruijie Xu" w:date="2022-03-11T15:22:00Z">
                <w:rPr>
                  <w:color w:val="000000" w:themeColor="text1"/>
                </w:rPr>
              </w:rPrChange>
            </w:rPr>
            <w:delText xml:space="preserve"> </w:delText>
          </w:r>
        </w:del>
        <w:del w:id="4615" w:author="Liliana Salvador" w:date="2022-03-08T19:38:00Z">
          <w:r w:rsidRPr="009D42D6" w:rsidDel="00D47800">
            <w:rPr>
              <w:rFonts w:ascii="Times New Roman" w:hAnsi="Times New Roman" w:cs="Times New Roman"/>
              <w:color w:val="000000" w:themeColor="text1"/>
              <w:highlight w:val="yellow"/>
              <w:rPrChange w:id="4616" w:author="Ruijie Xu" w:date="2022-03-11T15:22:00Z">
                <w:rPr>
                  <w:color w:val="000000" w:themeColor="text1"/>
                </w:rPr>
              </w:rPrChange>
            </w:rPr>
            <w:delText xml:space="preserve">that  of </w:delText>
          </w:r>
        </w:del>
        <w:del w:id="4617" w:author="Liliana Salvador" w:date="2022-03-08T19:39:00Z">
          <w:r w:rsidRPr="009D42D6" w:rsidDel="00D47800">
            <w:rPr>
              <w:rFonts w:ascii="Times New Roman" w:hAnsi="Times New Roman" w:cs="Times New Roman"/>
              <w:color w:val="000000" w:themeColor="text1"/>
              <w:highlight w:val="yellow"/>
              <w:rPrChange w:id="4618" w:author="Ruijie Xu" w:date="2022-03-11T15:22:00Z">
                <w:rPr>
                  <w:color w:val="000000" w:themeColor="text1"/>
                </w:rPr>
              </w:rPrChange>
            </w:rPr>
            <w:delText>most</w:delText>
          </w:r>
        </w:del>
        <w:r w:rsidRPr="009D42D6">
          <w:rPr>
            <w:rFonts w:ascii="Times New Roman" w:hAnsi="Times New Roman" w:cs="Times New Roman"/>
            <w:color w:val="000000" w:themeColor="text1"/>
            <w:highlight w:val="yellow"/>
            <w:rPrChange w:id="4619" w:author="Ruijie Xu" w:date="2022-03-11T15:22:00Z">
              <w:rPr>
                <w:color w:val="000000" w:themeColor="text1"/>
              </w:rPr>
            </w:rPrChange>
          </w:rPr>
          <w:t xml:space="preserve"> other software (R27.S: mean: 2%, SD: 2%; R28.L: mean: 3%, SD: 3%)</w:t>
        </w:r>
      </w:ins>
      <w:ins w:id="4620" w:author="Ruijie Xu" w:date="2022-03-11T15:28:00Z">
        <w:r w:rsidR="00391B8B">
          <w:rPr>
            <w:rFonts w:ascii="Times New Roman" w:hAnsi="Times New Roman" w:cs="Times New Roman"/>
            <w:color w:val="000000" w:themeColor="text1"/>
            <w:highlight w:val="yellow"/>
          </w:rPr>
          <w:t xml:space="preserve">, </w:t>
        </w:r>
      </w:ins>
      <w:ins w:id="4621" w:author="Ruijie Xu" w:date="2022-03-16T15:01:00Z">
        <w:r w:rsidR="006866DC">
          <w:rPr>
            <w:rFonts w:ascii="Times New Roman" w:hAnsi="Times New Roman" w:cs="Times New Roman"/>
            <w:color w:val="000000" w:themeColor="text1"/>
            <w:highlight w:val="yellow"/>
          </w:rPr>
          <w:t xml:space="preserve">which </w:t>
        </w:r>
        <w:proofErr w:type="spellStart"/>
        <w:r w:rsidR="006866DC">
          <w:rPr>
            <w:rFonts w:ascii="Times New Roman" w:hAnsi="Times New Roman" w:cs="Times New Roman"/>
            <w:color w:val="000000" w:themeColor="text1"/>
            <w:highlight w:val="yellow"/>
          </w:rPr>
          <w:t>cla</w:t>
        </w:r>
      </w:ins>
      <w:ins w:id="4622" w:author="Ruijie Xu" w:date="2022-03-16T15:02:00Z">
        <w:r w:rsidR="006866DC">
          <w:rPr>
            <w:rFonts w:ascii="Times New Roman" w:hAnsi="Times New Roman" w:cs="Times New Roman"/>
            <w:color w:val="000000" w:themeColor="text1"/>
            <w:highlight w:val="yellow"/>
          </w:rPr>
          <w:t>ssifed</w:t>
        </w:r>
        <w:proofErr w:type="spellEnd"/>
        <w:r w:rsidR="006866DC">
          <w:rPr>
            <w:rFonts w:ascii="Times New Roman" w:hAnsi="Times New Roman" w:cs="Times New Roman"/>
            <w:color w:val="000000" w:themeColor="text1"/>
            <w:highlight w:val="yellow"/>
          </w:rPr>
          <w:t xml:space="preserve"> most of </w:t>
        </w:r>
        <w:r w:rsidR="006866DC" w:rsidRPr="006866DC">
          <w:rPr>
            <w:rFonts w:ascii="Times New Roman" w:hAnsi="Times New Roman" w:cs="Times New Roman"/>
            <w:i/>
            <w:iCs/>
            <w:color w:val="000000" w:themeColor="text1"/>
            <w:highlight w:val="yellow"/>
            <w:rPrChange w:id="4623" w:author="Ruijie Xu" w:date="2022-03-16T15:02:00Z">
              <w:rPr>
                <w:rFonts w:ascii="Times New Roman" w:hAnsi="Times New Roman" w:cs="Times New Roman"/>
                <w:color w:val="000000" w:themeColor="text1"/>
                <w:highlight w:val="yellow"/>
              </w:rPr>
            </w:rPrChange>
          </w:rPr>
          <w:t>Firmicutes</w:t>
        </w:r>
        <w:r w:rsidR="006866DC">
          <w:rPr>
            <w:rFonts w:ascii="Times New Roman" w:hAnsi="Times New Roman" w:cs="Times New Roman"/>
            <w:color w:val="000000" w:themeColor="text1"/>
            <w:highlight w:val="yellow"/>
          </w:rPr>
          <w:t xml:space="preserve"> reads</w:t>
        </w:r>
      </w:ins>
      <w:ins w:id="4624" w:author="Ruijie Xu" w:date="2022-03-11T15:28:00Z">
        <w:r w:rsidR="00391B8B">
          <w:rPr>
            <w:rFonts w:ascii="Times New Roman" w:hAnsi="Times New Roman" w:cs="Times New Roman"/>
            <w:color w:val="000000" w:themeColor="text1"/>
            <w:highlight w:val="yellow"/>
          </w:rPr>
          <w:t xml:space="preserve"> under the</w:t>
        </w:r>
      </w:ins>
      <w:ins w:id="4625" w:author="Ruijie Xu" w:date="2022-03-11T15:20:00Z">
        <w:r w:rsidR="00DF7139" w:rsidRPr="009D42D6">
          <w:rPr>
            <w:rFonts w:ascii="Times New Roman" w:hAnsi="Times New Roman" w:cs="Times New Roman"/>
            <w:color w:val="000000" w:themeColor="text1"/>
            <w:highlight w:val="yellow"/>
            <w:rPrChange w:id="4626" w:author="Ruijie Xu" w:date="2022-03-11T15:22:00Z">
              <w:rPr>
                <w:rFonts w:ascii="Times New Roman" w:hAnsi="Times New Roman" w:cs="Times New Roman"/>
                <w:color w:val="000000" w:themeColor="text1"/>
              </w:rPr>
            </w:rPrChange>
          </w:rPr>
          <w:t xml:space="preserve"> non- </w:t>
        </w:r>
        <w:r w:rsidR="00DF7139" w:rsidRPr="009D42D6">
          <w:rPr>
            <w:rFonts w:ascii="Times New Roman" w:hAnsi="Times New Roman" w:cs="Times New Roman"/>
            <w:i/>
            <w:iCs/>
            <w:color w:val="000000" w:themeColor="text1"/>
            <w:highlight w:val="yellow"/>
            <w:rPrChange w:id="4627" w:author="Ruijie Xu" w:date="2022-03-11T15:22:00Z">
              <w:rPr>
                <w:rFonts w:ascii="Times New Roman" w:hAnsi="Times New Roman" w:cs="Times New Roman"/>
                <w:color w:val="000000" w:themeColor="text1"/>
              </w:rPr>
            </w:rPrChange>
          </w:rPr>
          <w:t>Bacillus</w:t>
        </w:r>
        <w:r w:rsidR="00DF7139" w:rsidRPr="009D42D6">
          <w:rPr>
            <w:rFonts w:ascii="Times New Roman" w:hAnsi="Times New Roman" w:cs="Times New Roman"/>
            <w:color w:val="000000" w:themeColor="text1"/>
            <w:highlight w:val="yellow"/>
            <w:rPrChange w:id="4628" w:author="Ruijie Xu" w:date="2022-03-11T15:22:00Z">
              <w:rPr>
                <w:rFonts w:ascii="Times New Roman" w:hAnsi="Times New Roman" w:cs="Times New Roman"/>
                <w:color w:val="000000" w:themeColor="text1"/>
              </w:rPr>
            </w:rPrChange>
          </w:rPr>
          <w:t xml:space="preserve"> species</w:t>
        </w:r>
        <w:r w:rsidR="003820A6" w:rsidRPr="009D42D6">
          <w:rPr>
            <w:rFonts w:ascii="Times New Roman" w:hAnsi="Times New Roman" w:cs="Times New Roman"/>
            <w:color w:val="000000" w:themeColor="text1"/>
            <w:highlight w:val="yellow"/>
            <w:rPrChange w:id="4629" w:author="Ruijie Xu" w:date="2022-03-11T15:22:00Z">
              <w:rPr>
                <w:rFonts w:ascii="Times New Roman" w:hAnsi="Times New Roman" w:cs="Times New Roman"/>
                <w:color w:val="000000" w:themeColor="text1"/>
              </w:rPr>
            </w:rPrChange>
          </w:rPr>
          <w:t xml:space="preserve"> </w:t>
        </w:r>
      </w:ins>
      <w:ins w:id="4630" w:author="Ruijie Xu" w:date="2022-03-11T15:28:00Z">
        <w:r w:rsidR="00391B8B">
          <w:rPr>
            <w:rFonts w:ascii="Times New Roman" w:hAnsi="Times New Roman" w:cs="Times New Roman"/>
            <w:color w:val="000000" w:themeColor="text1"/>
            <w:highlight w:val="yellow"/>
          </w:rPr>
          <w:t xml:space="preserve">taxa, </w:t>
        </w:r>
      </w:ins>
      <w:ins w:id="4631" w:author="Ruijie Xu" w:date="2022-02-02T12:20:00Z">
        <w:r w:rsidRPr="009D42D6">
          <w:rPr>
            <w:rFonts w:ascii="Times New Roman" w:hAnsi="Times New Roman" w:cs="Times New Roman"/>
            <w:color w:val="000000" w:themeColor="text1"/>
            <w:highlight w:val="yellow"/>
            <w:rPrChange w:id="4632" w:author="Ruijie Xu" w:date="2022-03-11T15:22:00Z">
              <w:rPr>
                <w:color w:val="000000" w:themeColor="text1"/>
              </w:rPr>
            </w:rPrChange>
          </w:rPr>
          <w:t>except for</w:t>
        </w:r>
        <w:del w:id="4633" w:author="Liliana Salvador" w:date="2022-03-08T19:39:00Z">
          <w:r w:rsidRPr="009D42D6" w:rsidDel="00D47800">
            <w:rPr>
              <w:rFonts w:ascii="Times New Roman" w:hAnsi="Times New Roman" w:cs="Times New Roman"/>
              <w:color w:val="000000" w:themeColor="text1"/>
              <w:highlight w:val="yellow"/>
              <w:rPrChange w:id="4634" w:author="Ruijie Xu" w:date="2022-03-11T15:22:00Z">
                <w:rPr>
                  <w:color w:val="000000" w:themeColor="text1"/>
                </w:rPr>
              </w:rPrChange>
            </w:rPr>
            <w:delText xml:space="preserve"> the</w:delText>
          </w:r>
        </w:del>
        <w:r w:rsidRPr="009D42D6">
          <w:rPr>
            <w:rFonts w:ascii="Times New Roman" w:hAnsi="Times New Roman" w:cs="Times New Roman"/>
            <w:color w:val="000000" w:themeColor="text1"/>
            <w:highlight w:val="yellow"/>
            <w:rPrChange w:id="4635" w:author="Ruijie Xu" w:date="2022-03-11T15:22:00Z">
              <w:rPr>
                <w:color w:val="000000" w:themeColor="text1"/>
              </w:rPr>
            </w:rPrChange>
          </w:rPr>
          <w:t xml:space="preserve"> </w:t>
        </w:r>
      </w:ins>
      <w:ins w:id="4636" w:author="Ruijie Xu" w:date="2022-03-16T15:02:00Z">
        <w:r w:rsidR="006866DC">
          <w:rPr>
            <w:rFonts w:ascii="Times New Roman" w:hAnsi="Times New Roman" w:cs="Times New Roman"/>
            <w:color w:val="000000" w:themeColor="text1"/>
            <w:highlight w:val="yellow"/>
          </w:rPr>
          <w:t xml:space="preserve">that of </w:t>
        </w:r>
      </w:ins>
      <w:ins w:id="4637" w:author="Ruijie Xu" w:date="2022-02-02T12:20:00Z">
        <w:r w:rsidRPr="009D42D6">
          <w:rPr>
            <w:rFonts w:ascii="Times New Roman" w:hAnsi="Times New Roman" w:cs="Times New Roman"/>
            <w:color w:val="000000" w:themeColor="text1"/>
            <w:highlight w:val="yellow"/>
            <w:rPrChange w:id="4638" w:author="Ruijie Xu" w:date="2022-03-11T15:22:00Z">
              <w:rPr>
                <w:color w:val="000000" w:themeColor="text1"/>
              </w:rPr>
            </w:rPrChange>
          </w:rPr>
          <w:t xml:space="preserve">Centrifuge </w:t>
        </w:r>
        <w:del w:id="4639" w:author="Liliana Salvador" w:date="2022-03-08T19:39:00Z">
          <w:r w:rsidRPr="009D42D6" w:rsidDel="00D47800">
            <w:rPr>
              <w:rFonts w:ascii="Times New Roman" w:hAnsi="Times New Roman" w:cs="Times New Roman"/>
              <w:color w:val="000000" w:themeColor="text1"/>
              <w:highlight w:val="yellow"/>
              <w:rPrChange w:id="4640" w:author="Ruijie Xu" w:date="2022-03-11T15:22:00Z">
                <w:rPr>
                  <w:color w:val="000000" w:themeColor="text1"/>
                </w:rPr>
              </w:rPrChange>
            </w:rPr>
            <w:delText xml:space="preserve">classification </w:delText>
          </w:r>
        </w:del>
        <w:r w:rsidRPr="009D42D6">
          <w:rPr>
            <w:rFonts w:ascii="Times New Roman" w:hAnsi="Times New Roman" w:cs="Times New Roman"/>
            <w:color w:val="000000" w:themeColor="text1"/>
            <w:highlight w:val="yellow"/>
            <w:rPrChange w:id="4641" w:author="Ruijie Xu" w:date="2022-03-11T15:22:00Z">
              <w:rPr>
                <w:color w:val="000000" w:themeColor="text1"/>
              </w:rPr>
            </w:rPrChange>
          </w:rPr>
          <w:t>(R27.S: 24%, R28.L: 9%)</w:t>
        </w:r>
      </w:ins>
      <w:ins w:id="4642" w:author="Ruijie Xu" w:date="2022-03-11T15:18:00Z">
        <w:r w:rsidR="00DF7139" w:rsidRPr="009D42D6">
          <w:rPr>
            <w:rFonts w:ascii="Times New Roman" w:hAnsi="Times New Roman" w:cs="Times New Roman"/>
            <w:color w:val="000000" w:themeColor="text1"/>
            <w:highlight w:val="yellow"/>
            <w:rPrChange w:id="4643" w:author="Ruijie Xu" w:date="2022-03-11T15:22:00Z">
              <w:rPr>
                <w:rFonts w:ascii="Times New Roman" w:hAnsi="Times New Roman" w:cs="Times New Roman"/>
                <w:color w:val="000000" w:themeColor="text1"/>
              </w:rPr>
            </w:rPrChange>
          </w:rPr>
          <w:t xml:space="preserve">, which also classified </w:t>
        </w:r>
      </w:ins>
      <w:ins w:id="4644" w:author="Ruijie Xu" w:date="2022-03-11T15:19:00Z">
        <w:r w:rsidR="00DF7139" w:rsidRPr="009D42D6">
          <w:rPr>
            <w:rFonts w:ascii="Times New Roman" w:hAnsi="Times New Roman" w:cs="Times New Roman"/>
            <w:color w:val="000000" w:themeColor="text1"/>
            <w:highlight w:val="yellow"/>
            <w:rPrChange w:id="4645" w:author="Ruijie Xu" w:date="2022-03-11T15:22:00Z">
              <w:rPr>
                <w:rFonts w:ascii="Times New Roman" w:hAnsi="Times New Roman" w:cs="Times New Roman"/>
                <w:color w:val="000000" w:themeColor="text1"/>
              </w:rPr>
            </w:rPrChange>
          </w:rPr>
          <w:t xml:space="preserve">mostly under the species of </w:t>
        </w:r>
        <w:r w:rsidR="00DF7139" w:rsidRPr="009D42D6">
          <w:rPr>
            <w:rFonts w:ascii="Times New Roman" w:hAnsi="Times New Roman" w:cs="Times New Roman"/>
            <w:i/>
            <w:iCs/>
            <w:color w:val="000000" w:themeColor="text1"/>
            <w:highlight w:val="yellow"/>
            <w:rPrChange w:id="4646" w:author="Ruijie Xu" w:date="2022-03-11T15:22:00Z">
              <w:rPr>
                <w:rFonts w:ascii="Times New Roman" w:hAnsi="Times New Roman" w:cs="Times New Roman"/>
                <w:color w:val="000000" w:themeColor="text1"/>
              </w:rPr>
            </w:rPrChange>
          </w:rPr>
          <w:t>Bacillus</w:t>
        </w:r>
      </w:ins>
      <w:ins w:id="4647" w:author="Ruijie Xu" w:date="2022-02-02T12:20:00Z">
        <w:r w:rsidRPr="009D42D6">
          <w:rPr>
            <w:rFonts w:ascii="Times New Roman" w:hAnsi="Times New Roman" w:cs="Times New Roman"/>
            <w:color w:val="000000" w:themeColor="text1"/>
            <w:highlight w:val="yellow"/>
            <w:rPrChange w:id="4648" w:author="Ruijie Xu" w:date="2022-03-11T15:22:00Z">
              <w:rPr>
                <w:color w:val="000000" w:themeColor="text1"/>
              </w:rPr>
            </w:rPrChange>
          </w:rPr>
          <w:t>.</w:t>
        </w:r>
        <w:r w:rsidRPr="002B42A7">
          <w:rPr>
            <w:rFonts w:ascii="Times New Roman" w:hAnsi="Times New Roman" w:cs="Times New Roman"/>
            <w:color w:val="000000" w:themeColor="text1"/>
            <w:rPrChange w:id="4649" w:author="Ruijie Xu" w:date="2022-03-10T12:31:00Z">
              <w:rPr>
                <w:color w:val="000000" w:themeColor="text1"/>
              </w:rPr>
            </w:rPrChange>
          </w:rPr>
          <w:t xml:space="preserve"> </w:t>
        </w:r>
      </w:ins>
    </w:p>
    <w:p w14:paraId="75626BC4" w14:textId="37B01965" w:rsidR="00C20546" w:rsidRPr="002B42A7" w:rsidDel="008F1502" w:rsidRDefault="00A15B7A">
      <w:pPr>
        <w:spacing w:line="480" w:lineRule="auto"/>
        <w:rPr>
          <w:ins w:id="4650" w:author="Ruijie Xu" w:date="2022-02-02T12:20:00Z"/>
          <w:del w:id="4651" w:author="Rajeev, Sree" w:date="2022-03-03T11:10:00Z"/>
          <w:rFonts w:ascii="Times New Roman" w:hAnsi="Times New Roman" w:cs="Times New Roman"/>
          <w:color w:val="000000" w:themeColor="text1"/>
          <w:u w:val="single"/>
          <w:rPrChange w:id="4652" w:author="Ruijie Xu" w:date="2022-03-10T12:31:00Z">
            <w:rPr>
              <w:ins w:id="4653" w:author="Ruijie Xu" w:date="2022-02-02T12:20:00Z"/>
              <w:del w:id="4654" w:author="Rajeev, Sree" w:date="2022-03-03T11:10:00Z"/>
              <w:color w:val="000000" w:themeColor="text1"/>
            </w:rPr>
          </w:rPrChange>
        </w:rPr>
        <w:pPrChange w:id="4655" w:author="Ruijie Xu" w:date="2022-02-27T13:45:00Z">
          <w:pPr>
            <w:spacing w:line="480" w:lineRule="auto"/>
            <w:ind w:firstLine="720"/>
          </w:pPr>
        </w:pPrChange>
      </w:pPr>
      <w:ins w:id="4656" w:author="Ruijie Xu" w:date="2022-02-27T13:45:00Z">
        <w:del w:id="4657" w:author="Rajeev, Sree" w:date="2022-03-03T11:10:00Z">
          <w:r w:rsidRPr="002B42A7" w:rsidDel="008F1502">
            <w:rPr>
              <w:rFonts w:ascii="Times New Roman" w:hAnsi="Times New Roman" w:cs="Times New Roman"/>
              <w:color w:val="000000" w:themeColor="text1"/>
              <w:u w:val="single"/>
              <w:rPrChange w:id="4658" w:author="Ruijie Xu" w:date="2022-03-10T12:31:00Z">
                <w:rPr>
                  <w:color w:val="000000" w:themeColor="text1"/>
                </w:rPr>
              </w:rPrChange>
            </w:rPr>
            <w:delText>Species</w:delText>
          </w:r>
        </w:del>
      </w:ins>
    </w:p>
    <w:p w14:paraId="477AE8BD" w14:textId="0C91763F" w:rsidR="003D5D8B" w:rsidRPr="002B42A7" w:rsidRDefault="003D5D8B" w:rsidP="003D5D8B">
      <w:pPr>
        <w:spacing w:line="480" w:lineRule="auto"/>
        <w:ind w:firstLine="720"/>
        <w:rPr>
          <w:ins w:id="4659" w:author="Ruijie Xu" w:date="2022-02-02T13:04:00Z"/>
          <w:rFonts w:ascii="Times New Roman" w:hAnsi="Times New Roman" w:cs="Times New Roman"/>
          <w:color w:val="000000" w:themeColor="text1"/>
          <w:rPrChange w:id="4660" w:author="Ruijie Xu" w:date="2022-03-10T12:31:00Z">
            <w:rPr>
              <w:ins w:id="4661" w:author="Ruijie Xu" w:date="2022-02-02T13:04:00Z"/>
              <w:color w:val="000000" w:themeColor="text1"/>
            </w:rPr>
          </w:rPrChange>
        </w:rPr>
      </w:pPr>
      <w:bookmarkStart w:id="4662" w:name="OLE_LINK8"/>
      <w:bookmarkStart w:id="4663" w:name="OLE_LINK9"/>
      <w:bookmarkStart w:id="4664" w:name="OLE_LINK98"/>
      <w:ins w:id="4665" w:author="Ruijie Xu" w:date="2022-02-02T12:20:00Z">
        <w:del w:id="4666" w:author="Liliana Salvador" w:date="2022-02-23T20:29:00Z">
          <w:r w:rsidRPr="002B42A7" w:rsidDel="00015F44">
            <w:rPr>
              <w:rFonts w:ascii="Times New Roman" w:hAnsi="Times New Roman" w:cs="Times New Roman"/>
              <w:color w:val="000000" w:themeColor="text1"/>
              <w:rPrChange w:id="4667" w:author="Ruijie Xu" w:date="2022-03-10T12:31:00Z">
                <w:rPr>
                  <w:color w:val="000000" w:themeColor="text1"/>
                </w:rPr>
              </w:rPrChange>
            </w:rPr>
            <w:delText>Moving down to</w:delText>
          </w:r>
        </w:del>
      </w:ins>
      <w:ins w:id="4668" w:author="Rajeev, Sree" w:date="2022-03-03T11:11:00Z">
        <w:r w:rsidR="008F1502" w:rsidRPr="002B42A7">
          <w:rPr>
            <w:rFonts w:ascii="Times New Roman" w:hAnsi="Times New Roman" w:cs="Times New Roman"/>
            <w:color w:val="000000" w:themeColor="text1"/>
            <w:rPrChange w:id="4669" w:author="Ruijie Xu" w:date="2022-03-10T12:31:00Z">
              <w:rPr>
                <w:color w:val="000000" w:themeColor="text1"/>
              </w:rPr>
            </w:rPrChange>
          </w:rPr>
          <w:t xml:space="preserve">For </w:t>
        </w:r>
      </w:ins>
      <w:ins w:id="4670" w:author="Liliana Salvador" w:date="2022-02-23T20:29:00Z">
        <w:del w:id="4671" w:author="Rajeev, Sree" w:date="2022-03-03T11:11:00Z">
          <w:r w:rsidR="00015F44" w:rsidRPr="002B42A7" w:rsidDel="008F1502">
            <w:rPr>
              <w:rFonts w:ascii="Times New Roman" w:hAnsi="Times New Roman" w:cs="Times New Roman"/>
              <w:color w:val="000000" w:themeColor="text1"/>
              <w:rPrChange w:id="4672" w:author="Ruijie Xu" w:date="2022-03-10T12:31:00Z">
                <w:rPr>
                  <w:color w:val="000000" w:themeColor="text1"/>
                </w:rPr>
              </w:rPrChange>
            </w:rPr>
            <w:delText>Regarding</w:delText>
          </w:r>
        </w:del>
      </w:ins>
      <w:ins w:id="4673" w:author="Ruijie Xu" w:date="2022-02-02T12:20:00Z">
        <w:r w:rsidRPr="002B42A7">
          <w:rPr>
            <w:rFonts w:ascii="Times New Roman" w:hAnsi="Times New Roman" w:cs="Times New Roman"/>
            <w:color w:val="000000" w:themeColor="text1"/>
            <w:rPrChange w:id="4674" w:author="Ruijie Xu" w:date="2022-03-10T12:31:00Z">
              <w:rPr>
                <w:color w:val="000000" w:themeColor="text1"/>
              </w:rPr>
            </w:rPrChange>
          </w:rPr>
          <w:t xml:space="preserve"> the </w:t>
        </w:r>
      </w:ins>
      <w:ins w:id="4675" w:author="Rajeev, Sree" w:date="2022-03-03T11:10:00Z">
        <w:r w:rsidR="008F1502" w:rsidRPr="002B42A7">
          <w:rPr>
            <w:rFonts w:ascii="Times New Roman" w:hAnsi="Times New Roman" w:cs="Times New Roman"/>
            <w:color w:val="000000" w:themeColor="text1"/>
            <w:rPrChange w:id="4676" w:author="Ruijie Xu" w:date="2022-03-10T12:31:00Z">
              <w:rPr>
                <w:color w:val="000000" w:themeColor="text1"/>
              </w:rPr>
            </w:rPrChange>
          </w:rPr>
          <w:t>s</w:t>
        </w:r>
      </w:ins>
      <w:ins w:id="4677" w:author="Ruijie Xu" w:date="2022-02-02T12:20:00Z">
        <w:del w:id="4678" w:author="Rajeev, Sree" w:date="2022-03-03T11:10:00Z">
          <w:r w:rsidRPr="002B42A7" w:rsidDel="008F1502">
            <w:rPr>
              <w:rFonts w:ascii="Times New Roman" w:hAnsi="Times New Roman" w:cs="Times New Roman"/>
              <w:color w:val="000000" w:themeColor="text1"/>
              <w:rPrChange w:id="4679" w:author="Ruijie Xu" w:date="2022-03-10T12:31:00Z">
                <w:rPr>
                  <w:color w:val="000000" w:themeColor="text1"/>
                </w:rPr>
              </w:rPrChange>
            </w:rPr>
            <w:delText>S</w:delText>
          </w:r>
        </w:del>
        <w:r w:rsidRPr="002B42A7">
          <w:rPr>
            <w:rFonts w:ascii="Times New Roman" w:hAnsi="Times New Roman" w:cs="Times New Roman"/>
            <w:color w:val="000000" w:themeColor="text1"/>
            <w:rPrChange w:id="4680" w:author="Ruijie Xu" w:date="2022-03-10T12:31:00Z">
              <w:rPr>
                <w:color w:val="000000" w:themeColor="text1"/>
              </w:rPr>
            </w:rPrChange>
          </w:rPr>
          <w:t xml:space="preserve">pecies level classification, the number of reads classified under the same species </w:t>
        </w:r>
      </w:ins>
      <w:ins w:id="4681" w:author="Liliana Salvador" w:date="2022-02-23T20:29:00Z">
        <w:del w:id="4682" w:author="Ruijie Xu" w:date="2022-03-10T12:07:00Z">
          <w:r w:rsidR="00015F44" w:rsidRPr="002B42A7" w:rsidDel="00220B1C">
            <w:rPr>
              <w:rFonts w:ascii="Times New Roman" w:hAnsi="Times New Roman" w:cs="Times New Roman"/>
              <w:color w:val="000000" w:themeColor="text1"/>
              <w:rPrChange w:id="4683" w:author="Ruijie Xu" w:date="2022-03-10T12:31:00Z">
                <w:rPr>
                  <w:color w:val="000000" w:themeColor="text1"/>
                </w:rPr>
              </w:rPrChange>
            </w:rPr>
            <w:delText xml:space="preserve">a </w:delText>
          </w:r>
        </w:del>
      </w:ins>
      <w:ins w:id="4684" w:author="Ruijie Xu" w:date="2022-02-02T12:20:00Z">
        <w:r w:rsidRPr="002B42A7">
          <w:rPr>
            <w:rFonts w:ascii="Times New Roman" w:hAnsi="Times New Roman" w:cs="Times New Roman"/>
            <w:color w:val="000000" w:themeColor="text1"/>
            <w:rPrChange w:id="4685" w:author="Ruijie Xu" w:date="2022-03-10T12:31:00Z">
              <w:rPr>
                <w:color w:val="000000" w:themeColor="text1"/>
              </w:rPr>
            </w:rPrChange>
          </w:rPr>
          <w:t>by each software</w:t>
        </w:r>
      </w:ins>
      <w:ins w:id="4686" w:author="Ruijie Xu" w:date="2022-02-03T12:18:00Z">
        <w:r w:rsidR="00CE788B" w:rsidRPr="002B42A7">
          <w:rPr>
            <w:rFonts w:ascii="Times New Roman" w:hAnsi="Times New Roman" w:cs="Times New Roman"/>
            <w:color w:val="000000" w:themeColor="text1"/>
            <w:rPrChange w:id="4687" w:author="Ruijie Xu" w:date="2022-03-10T12:31:00Z">
              <w:rPr>
                <w:color w:val="000000" w:themeColor="text1"/>
              </w:rPr>
            </w:rPrChange>
          </w:rPr>
          <w:t xml:space="preserve"> </w:t>
        </w:r>
      </w:ins>
      <w:ins w:id="4688" w:author="Ruijie Xu" w:date="2022-03-10T12:07:00Z">
        <w:r w:rsidR="00220B1C" w:rsidRPr="002B42A7">
          <w:rPr>
            <w:rFonts w:ascii="Times New Roman" w:hAnsi="Times New Roman" w:cs="Times New Roman"/>
            <w:color w:val="000000" w:themeColor="text1"/>
            <w:rPrChange w:id="4689" w:author="Ruijie Xu" w:date="2022-03-10T12:31:00Z">
              <w:rPr>
                <w:color w:val="000000" w:themeColor="text1"/>
              </w:rPr>
            </w:rPrChange>
          </w:rPr>
          <w:t xml:space="preserve">is available in </w:t>
        </w:r>
      </w:ins>
      <w:ins w:id="4690" w:author="Ruijie Xu" w:date="2022-02-03T12:18:00Z">
        <w:r w:rsidR="00CE788B" w:rsidRPr="002B42A7">
          <w:rPr>
            <w:rFonts w:ascii="Times New Roman" w:hAnsi="Times New Roman" w:cs="Times New Roman"/>
            <w:color w:val="000000" w:themeColor="text1"/>
            <w:rPrChange w:id="4691" w:author="Ruijie Xu" w:date="2022-03-10T12:31:00Z">
              <w:rPr>
                <w:color w:val="000000" w:themeColor="text1"/>
              </w:rPr>
            </w:rPrChange>
          </w:rPr>
          <w:t xml:space="preserve">Table </w:t>
        </w:r>
      </w:ins>
      <w:ins w:id="4692" w:author="Ruijie Xu" w:date="2022-02-03T12:19:00Z">
        <w:r w:rsidR="00CE788B" w:rsidRPr="002B42A7">
          <w:rPr>
            <w:rFonts w:ascii="Times New Roman" w:hAnsi="Times New Roman" w:cs="Times New Roman"/>
            <w:color w:val="000000" w:themeColor="text1"/>
            <w:rPrChange w:id="4693" w:author="Ruijie Xu" w:date="2022-03-10T12:31:00Z">
              <w:rPr>
                <w:color w:val="000000" w:themeColor="text1"/>
              </w:rPr>
            </w:rPrChange>
          </w:rPr>
          <w:t>SII.1</w:t>
        </w:r>
      </w:ins>
      <w:ins w:id="4694" w:author="Ruijie Xu" w:date="2022-02-02T12:20:00Z">
        <w:r w:rsidRPr="002B42A7">
          <w:rPr>
            <w:rFonts w:ascii="Times New Roman" w:hAnsi="Times New Roman" w:cs="Times New Roman"/>
            <w:color w:val="000000" w:themeColor="text1"/>
            <w:rPrChange w:id="4695" w:author="Ruijie Xu" w:date="2022-03-10T12:31:00Z">
              <w:rPr>
                <w:color w:val="000000" w:themeColor="text1"/>
              </w:rPr>
            </w:rPrChange>
          </w:rPr>
          <w:t xml:space="preserve">. Out of all software, </w:t>
        </w:r>
      </w:ins>
      <w:ins w:id="4696" w:author="Ruijie Xu" w:date="2022-02-27T11:43:00Z">
        <w:r w:rsidR="00D8370E" w:rsidRPr="002B42A7">
          <w:rPr>
            <w:rFonts w:ascii="Times New Roman" w:hAnsi="Times New Roman" w:cs="Times New Roman"/>
            <w:color w:val="000000" w:themeColor="text1"/>
            <w:rPrChange w:id="4697" w:author="Ruijie Xu" w:date="2022-03-10T12:31:00Z">
              <w:rPr>
                <w:color w:val="000000" w:themeColor="text1"/>
              </w:rPr>
            </w:rPrChange>
          </w:rPr>
          <w:t>M</w:t>
        </w:r>
      </w:ins>
      <w:ins w:id="4698" w:author="Ruijie Xu" w:date="2022-02-02T12:20:00Z">
        <w:r w:rsidRPr="002B42A7">
          <w:rPr>
            <w:rFonts w:ascii="Times New Roman" w:hAnsi="Times New Roman" w:cs="Times New Roman"/>
            <w:color w:val="000000" w:themeColor="text1"/>
            <w:rPrChange w:id="4699" w:author="Ruijie Xu" w:date="2022-03-10T12:31:00Z">
              <w:rPr>
                <w:color w:val="000000" w:themeColor="text1"/>
              </w:rPr>
            </w:rPrChange>
          </w:rPr>
          <w:t xml:space="preserve">etaphlan3 </w:t>
        </w:r>
        <w:del w:id="4700" w:author="Liliana Salvador" w:date="2022-02-23T20:29:00Z">
          <w:r w:rsidRPr="002B42A7" w:rsidDel="00015F44">
            <w:rPr>
              <w:rFonts w:ascii="Times New Roman" w:hAnsi="Times New Roman" w:cs="Times New Roman"/>
              <w:color w:val="000000" w:themeColor="text1"/>
              <w:rPrChange w:id="4701" w:author="Ruijie Xu" w:date="2022-03-10T12:31:00Z">
                <w:rPr>
                  <w:color w:val="000000" w:themeColor="text1"/>
                </w:rPr>
              </w:rPrChange>
            </w:rPr>
            <w:delText xml:space="preserve">has </w:delText>
          </w:r>
        </w:del>
        <w:r w:rsidRPr="002B42A7">
          <w:rPr>
            <w:rFonts w:ascii="Times New Roman" w:hAnsi="Times New Roman" w:cs="Times New Roman"/>
            <w:color w:val="000000" w:themeColor="text1"/>
            <w:rPrChange w:id="4702" w:author="Ruijie Xu" w:date="2022-03-10T12:31:00Z">
              <w:rPr>
                <w:color w:val="000000" w:themeColor="text1"/>
              </w:rPr>
            </w:rPrChange>
          </w:rPr>
          <w:t>classified the least number of species taxa</w:t>
        </w:r>
      </w:ins>
      <w:ins w:id="4703" w:author="Liliana Salvador" w:date="2022-02-23T20:29:00Z">
        <w:r w:rsidR="00015F44" w:rsidRPr="002B42A7">
          <w:rPr>
            <w:rFonts w:ascii="Times New Roman" w:hAnsi="Times New Roman" w:cs="Times New Roman"/>
            <w:color w:val="000000" w:themeColor="text1"/>
            <w:rPrChange w:id="4704" w:author="Ruijie Xu" w:date="2022-03-10T12:31:00Z">
              <w:rPr>
                <w:color w:val="000000" w:themeColor="text1"/>
              </w:rPr>
            </w:rPrChange>
          </w:rPr>
          <w:t xml:space="preserve">, </w:t>
        </w:r>
      </w:ins>
      <w:ins w:id="4705" w:author="Ruijie Xu" w:date="2022-02-02T12:20:00Z">
        <w:del w:id="4706" w:author="Liliana Salvador" w:date="2022-02-23T20:29:00Z">
          <w:r w:rsidRPr="002B42A7" w:rsidDel="00015F44">
            <w:rPr>
              <w:rFonts w:ascii="Times New Roman" w:hAnsi="Times New Roman" w:cs="Times New Roman"/>
              <w:color w:val="000000" w:themeColor="text1"/>
              <w:rPrChange w:id="4707"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4708" w:author="Ruijie Xu" w:date="2022-03-10T12:31:00Z">
              <w:rPr>
                <w:color w:val="000000" w:themeColor="text1"/>
              </w:rPr>
            </w:rPrChange>
          </w:rPr>
          <w:t>with only 18 species</w:t>
        </w:r>
      </w:ins>
      <w:ins w:id="4709" w:author="Ruijie Xu" w:date="2022-02-03T12:19:00Z">
        <w:r w:rsidR="00CE788B" w:rsidRPr="002B42A7">
          <w:rPr>
            <w:rFonts w:ascii="Times New Roman" w:hAnsi="Times New Roman" w:cs="Times New Roman"/>
            <w:color w:val="000000" w:themeColor="text1"/>
            <w:rPrChange w:id="4710" w:author="Ruijie Xu" w:date="2022-03-10T12:31:00Z">
              <w:rPr>
                <w:color w:val="000000" w:themeColor="text1"/>
              </w:rPr>
            </w:rPrChange>
          </w:rPr>
          <w:t xml:space="preserve"> (Table SII.4)</w:t>
        </w:r>
      </w:ins>
      <w:ins w:id="4711" w:author="Rajeev, Sree" w:date="2022-03-03T11:11:00Z">
        <w:r w:rsidR="008F1502" w:rsidRPr="002B42A7">
          <w:rPr>
            <w:rFonts w:ascii="Times New Roman" w:hAnsi="Times New Roman" w:cs="Times New Roman"/>
            <w:color w:val="000000" w:themeColor="text1"/>
            <w:rPrChange w:id="4712" w:author="Ruijie Xu" w:date="2022-03-10T12:31:00Z">
              <w:rPr>
                <w:color w:val="000000" w:themeColor="text1"/>
              </w:rPr>
            </w:rPrChange>
          </w:rPr>
          <w:t xml:space="preserve"> while </w:t>
        </w:r>
      </w:ins>
      <w:ins w:id="4713" w:author="Ruijie Xu" w:date="2022-02-02T12:20:00Z">
        <w:del w:id="4714" w:author="Rajeev, Sree" w:date="2022-03-03T11:11:00Z">
          <w:r w:rsidRPr="002B42A7" w:rsidDel="008F1502">
            <w:rPr>
              <w:rFonts w:ascii="Times New Roman" w:hAnsi="Times New Roman" w:cs="Times New Roman"/>
              <w:color w:val="000000" w:themeColor="text1"/>
              <w:rPrChange w:id="4715" w:author="Ruijie Xu" w:date="2022-03-10T12:31:00Z">
                <w:rPr>
                  <w:color w:val="000000" w:themeColor="text1"/>
                </w:rPr>
              </w:rPrChange>
            </w:rPr>
            <w:delText xml:space="preserve">. On the other hand, </w:delText>
          </w:r>
        </w:del>
        <w:r w:rsidRPr="002B42A7">
          <w:rPr>
            <w:rFonts w:ascii="Times New Roman" w:hAnsi="Times New Roman" w:cs="Times New Roman"/>
            <w:color w:val="000000" w:themeColor="text1"/>
            <w:rPrChange w:id="4716" w:author="Ruijie Xu" w:date="2022-03-10T12:31:00Z">
              <w:rPr>
                <w:color w:val="000000" w:themeColor="text1"/>
              </w:rPr>
            </w:rPrChange>
          </w:rPr>
          <w:t xml:space="preserve">Kaiju </w:t>
        </w:r>
        <w:del w:id="4717" w:author="Liliana Salvador" w:date="2022-02-23T20:29:00Z">
          <w:r w:rsidRPr="002B42A7" w:rsidDel="00015F44">
            <w:rPr>
              <w:rFonts w:ascii="Times New Roman" w:hAnsi="Times New Roman" w:cs="Times New Roman"/>
              <w:color w:val="000000" w:themeColor="text1"/>
              <w:rPrChange w:id="4718" w:author="Ruijie Xu" w:date="2022-03-10T12:31:00Z">
                <w:rPr>
                  <w:color w:val="000000" w:themeColor="text1"/>
                </w:rPr>
              </w:rPrChange>
            </w:rPr>
            <w:delText xml:space="preserve">has </w:delText>
          </w:r>
        </w:del>
        <w:r w:rsidRPr="002B42A7">
          <w:rPr>
            <w:rFonts w:ascii="Times New Roman" w:hAnsi="Times New Roman" w:cs="Times New Roman"/>
            <w:color w:val="000000" w:themeColor="text1"/>
            <w:rPrChange w:id="4719" w:author="Ruijie Xu" w:date="2022-03-10T12:31:00Z">
              <w:rPr>
                <w:color w:val="000000" w:themeColor="text1"/>
              </w:rPr>
            </w:rPrChange>
          </w:rPr>
          <w:t>classified the most</w:t>
        </w:r>
        <w:del w:id="4720" w:author="Liliana Salvador" w:date="2022-03-08T19:41:00Z">
          <w:r w:rsidRPr="002B42A7" w:rsidDel="00D47800">
            <w:rPr>
              <w:rFonts w:ascii="Times New Roman" w:hAnsi="Times New Roman" w:cs="Times New Roman"/>
              <w:color w:val="000000" w:themeColor="text1"/>
              <w:rPrChange w:id="4721" w:author="Ruijie Xu" w:date="2022-03-10T12:31:00Z">
                <w:rPr>
                  <w:color w:val="000000" w:themeColor="text1"/>
                </w:rPr>
              </w:rPrChange>
            </w:rPr>
            <w:delText xml:space="preserve"> number of distinct Species taxa</w:delText>
          </w:r>
        </w:del>
      </w:ins>
      <w:ins w:id="4722" w:author="Liliana Salvador" w:date="2022-02-23T20:30:00Z">
        <w:r w:rsidR="00015F44" w:rsidRPr="002B42A7">
          <w:rPr>
            <w:rFonts w:ascii="Times New Roman" w:hAnsi="Times New Roman" w:cs="Times New Roman"/>
            <w:color w:val="000000" w:themeColor="text1"/>
            <w:rPrChange w:id="4723" w:author="Ruijie Xu" w:date="2022-03-10T12:31:00Z">
              <w:rPr>
                <w:color w:val="000000" w:themeColor="text1"/>
              </w:rPr>
            </w:rPrChange>
          </w:rPr>
          <w:t>,</w:t>
        </w:r>
      </w:ins>
      <w:ins w:id="4724" w:author="Ruijie Xu" w:date="2022-02-02T12:20:00Z">
        <w:r w:rsidRPr="002B42A7">
          <w:rPr>
            <w:rFonts w:ascii="Times New Roman" w:hAnsi="Times New Roman" w:cs="Times New Roman"/>
            <w:color w:val="000000" w:themeColor="text1"/>
            <w:rPrChange w:id="4725" w:author="Ruijie Xu" w:date="2022-03-10T12:31:00Z">
              <w:rPr>
                <w:color w:val="000000" w:themeColor="text1"/>
              </w:rPr>
            </w:rPrChange>
          </w:rPr>
          <w:t xml:space="preserve"> 4128 species (Table </w:t>
        </w:r>
      </w:ins>
      <w:ins w:id="4726" w:author="Ruijie Xu" w:date="2022-02-03T12:19:00Z">
        <w:r w:rsidR="00CE788B" w:rsidRPr="002B42A7">
          <w:rPr>
            <w:rFonts w:ascii="Times New Roman" w:hAnsi="Times New Roman" w:cs="Times New Roman"/>
            <w:color w:val="000000" w:themeColor="text1"/>
            <w:rPrChange w:id="4727" w:author="Ruijie Xu" w:date="2022-03-10T12:31:00Z">
              <w:rPr>
                <w:color w:val="000000" w:themeColor="text1"/>
              </w:rPr>
            </w:rPrChange>
          </w:rPr>
          <w:t>S</w:t>
        </w:r>
      </w:ins>
      <w:ins w:id="4728" w:author="Ruijie Xu" w:date="2022-02-02T12:20:00Z">
        <w:r w:rsidRPr="002B42A7">
          <w:rPr>
            <w:rFonts w:ascii="Times New Roman" w:hAnsi="Times New Roman" w:cs="Times New Roman"/>
            <w:color w:val="000000" w:themeColor="text1"/>
            <w:rPrChange w:id="4729" w:author="Ruijie Xu" w:date="2022-03-10T12:31:00Z">
              <w:rPr>
                <w:color w:val="000000" w:themeColor="text1"/>
              </w:rPr>
            </w:rPrChange>
          </w:rPr>
          <w:t>II.4). From the species level classifications, 9 species tax</w:t>
        </w:r>
      </w:ins>
      <w:ins w:id="4730" w:author="Ruijie Xu" w:date="2022-02-27T11:44:00Z">
        <w:r w:rsidR="001D06C9" w:rsidRPr="002B42A7">
          <w:rPr>
            <w:rFonts w:ascii="Times New Roman" w:hAnsi="Times New Roman" w:cs="Times New Roman"/>
            <w:color w:val="000000" w:themeColor="text1"/>
            <w:rPrChange w:id="4731" w:author="Ruijie Xu" w:date="2022-03-10T12:31:00Z">
              <w:rPr>
                <w:color w:val="000000" w:themeColor="text1"/>
              </w:rPr>
            </w:rPrChange>
          </w:rPr>
          <w:t xml:space="preserve">a </w:t>
        </w:r>
      </w:ins>
      <w:ins w:id="4732" w:author="Ruijie Xu" w:date="2022-02-27T11:45:00Z">
        <w:r w:rsidR="001D06C9" w:rsidRPr="002B42A7">
          <w:rPr>
            <w:rFonts w:ascii="Times New Roman" w:hAnsi="Times New Roman" w:cs="Times New Roman"/>
            <w:color w:val="000000" w:themeColor="text1"/>
            <w:rPrChange w:id="4733" w:author="Ruijie Xu" w:date="2022-03-10T12:31:00Z">
              <w:rPr>
                <w:color w:val="000000" w:themeColor="text1"/>
              </w:rPr>
            </w:rPrChange>
          </w:rPr>
          <w:t>w</w:t>
        </w:r>
      </w:ins>
      <w:ins w:id="4734" w:author="Ruijie Xu" w:date="2022-02-02T12:20:00Z">
        <w:r w:rsidRPr="002B42A7">
          <w:rPr>
            <w:rFonts w:ascii="Times New Roman" w:hAnsi="Times New Roman" w:cs="Times New Roman"/>
            <w:color w:val="000000" w:themeColor="text1"/>
            <w:rPrChange w:id="4735" w:author="Ruijie Xu" w:date="2022-03-10T12:31:00Z">
              <w:rPr>
                <w:color w:val="000000" w:themeColor="text1"/>
              </w:rPr>
            </w:rPrChange>
          </w:rPr>
          <w:t>ere identified by all nine software (</w:t>
        </w:r>
        <w:r w:rsidRPr="002B42A7">
          <w:rPr>
            <w:rFonts w:ascii="Times New Roman" w:hAnsi="Times New Roman" w:cs="Times New Roman"/>
            <w:i/>
            <w:iCs/>
            <w:color w:val="000000" w:themeColor="text1"/>
            <w:rPrChange w:id="4736" w:author="Ruijie Xu" w:date="2022-03-10T12:31:00Z">
              <w:rPr>
                <w:i/>
                <w:iCs/>
                <w:color w:val="000000" w:themeColor="text1"/>
              </w:rPr>
            </w:rPrChange>
          </w:rPr>
          <w:t xml:space="preserve">Leptospira </w:t>
        </w:r>
        <w:proofErr w:type="spellStart"/>
        <w:r w:rsidRPr="002B42A7">
          <w:rPr>
            <w:rFonts w:ascii="Times New Roman" w:hAnsi="Times New Roman" w:cs="Times New Roman"/>
            <w:i/>
            <w:iCs/>
            <w:color w:val="000000" w:themeColor="text1"/>
            <w:rPrChange w:id="4737" w:author="Ruijie Xu" w:date="2022-03-10T12:31:00Z">
              <w:rPr>
                <w:i/>
                <w:iCs/>
                <w:color w:val="000000" w:themeColor="text1"/>
              </w:rPr>
            </w:rPrChange>
          </w:rPr>
          <w:t>interrogans</w:t>
        </w:r>
        <w:proofErr w:type="spellEnd"/>
        <w:r w:rsidRPr="002B42A7">
          <w:rPr>
            <w:rFonts w:ascii="Times New Roman" w:hAnsi="Times New Roman" w:cs="Times New Roman"/>
            <w:color w:val="000000" w:themeColor="text1"/>
            <w:rPrChange w:id="4738" w:author="Ruijie Xu" w:date="2022-03-10T12:31:00Z">
              <w:rPr>
                <w:color w:val="000000" w:themeColor="text1"/>
              </w:rPr>
            </w:rPrChange>
          </w:rPr>
          <w:t>,</w:t>
        </w:r>
        <w:r w:rsidRPr="002B42A7">
          <w:rPr>
            <w:rFonts w:ascii="Times New Roman" w:hAnsi="Times New Roman" w:cs="Times New Roman"/>
            <w:i/>
            <w:iCs/>
            <w:color w:val="000000" w:themeColor="text1"/>
            <w:rPrChange w:id="4739" w:author="Ruijie Xu" w:date="2022-03-10T12:31:00Z">
              <w:rPr>
                <w:i/>
                <w:iCs/>
                <w:color w:val="000000" w:themeColor="text1"/>
              </w:rPr>
            </w:rPrChange>
          </w:rPr>
          <w:t xml:space="preserve"> Leptospira </w:t>
        </w:r>
        <w:proofErr w:type="spellStart"/>
        <w:r w:rsidRPr="002B42A7">
          <w:rPr>
            <w:rFonts w:ascii="Times New Roman" w:hAnsi="Times New Roman" w:cs="Times New Roman"/>
            <w:i/>
            <w:iCs/>
            <w:color w:val="000000" w:themeColor="text1"/>
            <w:rPrChange w:id="4740" w:author="Ruijie Xu" w:date="2022-03-10T12:31:00Z">
              <w:rPr>
                <w:i/>
                <w:iCs/>
                <w:color w:val="000000" w:themeColor="text1"/>
              </w:rPr>
            </w:rPrChange>
          </w:rPr>
          <w:t>borgpetersenii</w:t>
        </w:r>
        <w:proofErr w:type="spellEnd"/>
        <w:r w:rsidRPr="002B42A7">
          <w:rPr>
            <w:rFonts w:ascii="Times New Roman" w:hAnsi="Times New Roman" w:cs="Times New Roman"/>
            <w:color w:val="000000" w:themeColor="text1"/>
            <w:rPrChange w:id="4741" w:author="Ruijie Xu" w:date="2022-03-10T12:31:00Z">
              <w:rPr>
                <w:color w:val="000000" w:themeColor="text1"/>
              </w:rPr>
            </w:rPrChange>
          </w:rPr>
          <w:t>,</w:t>
        </w:r>
        <w:r w:rsidRPr="002B42A7">
          <w:rPr>
            <w:rFonts w:ascii="Times New Roman" w:hAnsi="Times New Roman" w:cs="Times New Roman"/>
            <w:i/>
            <w:iCs/>
            <w:color w:val="000000" w:themeColor="text1"/>
            <w:rPrChange w:id="4742" w:author="Ruijie Xu" w:date="2022-03-10T12:31:00Z">
              <w:rPr>
                <w:i/>
                <w:iCs/>
                <w:color w:val="000000" w:themeColor="text1"/>
              </w:rPr>
            </w:rPrChange>
          </w:rPr>
          <w:t xml:space="preserve"> </w:t>
        </w:r>
        <w:proofErr w:type="spellStart"/>
        <w:r w:rsidRPr="002B42A7">
          <w:rPr>
            <w:rFonts w:ascii="Times New Roman" w:hAnsi="Times New Roman" w:cs="Times New Roman"/>
            <w:i/>
            <w:iCs/>
            <w:color w:val="000000" w:themeColor="text1"/>
            <w:rPrChange w:id="4743" w:author="Ruijie Xu" w:date="2022-03-10T12:31:00Z">
              <w:rPr>
                <w:i/>
                <w:iCs/>
                <w:color w:val="000000" w:themeColor="text1"/>
              </w:rPr>
            </w:rPrChange>
          </w:rPr>
          <w:t>Faecalibacterium</w:t>
        </w:r>
        <w:proofErr w:type="spellEnd"/>
        <w:r w:rsidRPr="002B42A7">
          <w:rPr>
            <w:rFonts w:ascii="Times New Roman" w:hAnsi="Times New Roman" w:cs="Times New Roman"/>
            <w:i/>
            <w:iCs/>
            <w:color w:val="000000" w:themeColor="text1"/>
            <w:rPrChange w:id="4744" w:author="Ruijie Xu" w:date="2022-03-10T12:31:00Z">
              <w:rPr>
                <w:i/>
                <w:iCs/>
                <w:color w:val="000000" w:themeColor="text1"/>
              </w:rPr>
            </w:rPrChange>
          </w:rPr>
          <w:t xml:space="preserve"> </w:t>
        </w:r>
        <w:proofErr w:type="spellStart"/>
        <w:r w:rsidRPr="002B42A7">
          <w:rPr>
            <w:rFonts w:ascii="Times New Roman" w:hAnsi="Times New Roman" w:cs="Times New Roman"/>
            <w:i/>
            <w:iCs/>
            <w:color w:val="000000" w:themeColor="text1"/>
            <w:rPrChange w:id="4745" w:author="Ruijie Xu" w:date="2022-03-10T12:31:00Z">
              <w:rPr>
                <w:i/>
                <w:iCs/>
                <w:color w:val="000000" w:themeColor="text1"/>
              </w:rPr>
            </w:rPrChange>
          </w:rPr>
          <w:t>prausnitzii</w:t>
        </w:r>
        <w:proofErr w:type="spellEnd"/>
        <w:r w:rsidRPr="002B42A7">
          <w:rPr>
            <w:rFonts w:ascii="Times New Roman" w:hAnsi="Times New Roman" w:cs="Times New Roman"/>
            <w:color w:val="000000" w:themeColor="text1"/>
            <w:rPrChange w:id="4746" w:author="Ruijie Xu" w:date="2022-03-10T12:31:00Z">
              <w:rPr>
                <w:color w:val="000000" w:themeColor="text1"/>
              </w:rPr>
            </w:rPrChange>
          </w:rPr>
          <w:t>,</w:t>
        </w:r>
        <w:r w:rsidRPr="002B42A7">
          <w:rPr>
            <w:rFonts w:ascii="Times New Roman" w:hAnsi="Times New Roman" w:cs="Times New Roman"/>
            <w:i/>
            <w:iCs/>
            <w:color w:val="000000" w:themeColor="text1"/>
            <w:rPrChange w:id="4747" w:author="Ruijie Xu" w:date="2022-03-10T12:31:00Z">
              <w:rPr>
                <w:i/>
                <w:iCs/>
                <w:color w:val="000000" w:themeColor="text1"/>
              </w:rPr>
            </w:rPrChange>
          </w:rPr>
          <w:t xml:space="preserve"> Bordetella </w:t>
        </w:r>
        <w:proofErr w:type="spellStart"/>
        <w:r w:rsidRPr="002B42A7">
          <w:rPr>
            <w:rFonts w:ascii="Times New Roman" w:hAnsi="Times New Roman" w:cs="Times New Roman"/>
            <w:i/>
            <w:iCs/>
            <w:color w:val="000000" w:themeColor="text1"/>
            <w:rPrChange w:id="4748" w:author="Ruijie Xu" w:date="2022-03-10T12:31:00Z">
              <w:rPr>
                <w:i/>
                <w:iCs/>
                <w:color w:val="000000" w:themeColor="text1"/>
              </w:rPr>
            </w:rPrChange>
          </w:rPr>
          <w:t>pseudohinzii</w:t>
        </w:r>
        <w:proofErr w:type="spellEnd"/>
        <w:r w:rsidRPr="002B42A7">
          <w:rPr>
            <w:rFonts w:ascii="Times New Roman" w:hAnsi="Times New Roman" w:cs="Times New Roman"/>
            <w:color w:val="000000" w:themeColor="text1"/>
            <w:rPrChange w:id="4749" w:author="Ruijie Xu" w:date="2022-03-10T12:31:00Z">
              <w:rPr>
                <w:color w:val="000000" w:themeColor="text1"/>
              </w:rPr>
            </w:rPrChange>
          </w:rPr>
          <w:t>,</w:t>
        </w:r>
        <w:r w:rsidRPr="002B42A7">
          <w:rPr>
            <w:rFonts w:ascii="Times New Roman" w:hAnsi="Times New Roman" w:cs="Times New Roman"/>
            <w:i/>
            <w:iCs/>
            <w:color w:val="000000" w:themeColor="text1"/>
            <w:rPrChange w:id="4750" w:author="Ruijie Xu" w:date="2022-03-10T12:31:00Z">
              <w:rPr>
                <w:i/>
                <w:iCs/>
                <w:color w:val="000000" w:themeColor="text1"/>
              </w:rPr>
            </w:rPrChange>
          </w:rPr>
          <w:t xml:space="preserve"> Bordetella </w:t>
        </w:r>
        <w:proofErr w:type="spellStart"/>
        <w:r w:rsidRPr="002B42A7">
          <w:rPr>
            <w:rFonts w:ascii="Times New Roman" w:hAnsi="Times New Roman" w:cs="Times New Roman"/>
            <w:i/>
            <w:iCs/>
            <w:color w:val="000000" w:themeColor="text1"/>
            <w:rPrChange w:id="4751" w:author="Ruijie Xu" w:date="2022-03-10T12:31:00Z">
              <w:rPr>
                <w:i/>
                <w:iCs/>
                <w:color w:val="000000" w:themeColor="text1"/>
              </w:rPr>
            </w:rPrChange>
          </w:rPr>
          <w:t>bronchiseptica</w:t>
        </w:r>
        <w:proofErr w:type="spellEnd"/>
        <w:r w:rsidRPr="002B42A7">
          <w:rPr>
            <w:rFonts w:ascii="Times New Roman" w:hAnsi="Times New Roman" w:cs="Times New Roman"/>
            <w:color w:val="000000" w:themeColor="text1"/>
            <w:rPrChange w:id="4752" w:author="Ruijie Xu" w:date="2022-03-10T12:31:00Z">
              <w:rPr>
                <w:color w:val="000000" w:themeColor="text1"/>
              </w:rPr>
            </w:rPrChange>
          </w:rPr>
          <w:t>,</w:t>
        </w:r>
        <w:r w:rsidRPr="002B42A7">
          <w:rPr>
            <w:rFonts w:ascii="Times New Roman" w:hAnsi="Times New Roman" w:cs="Times New Roman"/>
            <w:i/>
            <w:iCs/>
            <w:color w:val="000000" w:themeColor="text1"/>
            <w:rPrChange w:id="4753" w:author="Ruijie Xu" w:date="2022-03-10T12:31:00Z">
              <w:rPr>
                <w:i/>
                <w:iCs/>
                <w:color w:val="000000" w:themeColor="text1"/>
              </w:rPr>
            </w:rPrChange>
          </w:rPr>
          <w:t xml:space="preserve"> Bordetella pertussis</w:t>
        </w:r>
        <w:r w:rsidRPr="002B42A7">
          <w:rPr>
            <w:rFonts w:ascii="Times New Roman" w:hAnsi="Times New Roman" w:cs="Times New Roman"/>
            <w:color w:val="000000" w:themeColor="text1"/>
            <w:rPrChange w:id="4754" w:author="Ruijie Xu" w:date="2022-03-10T12:31:00Z">
              <w:rPr>
                <w:color w:val="000000" w:themeColor="text1"/>
              </w:rPr>
            </w:rPrChange>
          </w:rPr>
          <w:t>,</w:t>
        </w:r>
        <w:r w:rsidRPr="002B42A7">
          <w:rPr>
            <w:rFonts w:ascii="Times New Roman" w:hAnsi="Times New Roman" w:cs="Times New Roman"/>
            <w:i/>
            <w:iCs/>
            <w:color w:val="000000" w:themeColor="text1"/>
            <w:rPrChange w:id="4755" w:author="Ruijie Xu" w:date="2022-03-10T12:31:00Z">
              <w:rPr>
                <w:i/>
                <w:iCs/>
                <w:color w:val="000000" w:themeColor="text1"/>
              </w:rPr>
            </w:rPrChange>
          </w:rPr>
          <w:t xml:space="preserve"> Bacteroides </w:t>
        </w:r>
        <w:proofErr w:type="spellStart"/>
        <w:r w:rsidRPr="002B42A7">
          <w:rPr>
            <w:rFonts w:ascii="Times New Roman" w:hAnsi="Times New Roman" w:cs="Times New Roman"/>
            <w:i/>
            <w:iCs/>
            <w:color w:val="000000" w:themeColor="text1"/>
            <w:rPrChange w:id="4756" w:author="Ruijie Xu" w:date="2022-03-10T12:31:00Z">
              <w:rPr>
                <w:i/>
                <w:iCs/>
                <w:color w:val="000000" w:themeColor="text1"/>
              </w:rPr>
            </w:rPrChange>
          </w:rPr>
          <w:t>uniformis</w:t>
        </w:r>
        <w:proofErr w:type="spellEnd"/>
        <w:r w:rsidRPr="002B42A7">
          <w:rPr>
            <w:rFonts w:ascii="Times New Roman" w:hAnsi="Times New Roman" w:cs="Times New Roman"/>
            <w:color w:val="000000" w:themeColor="text1"/>
            <w:rPrChange w:id="4757" w:author="Ruijie Xu" w:date="2022-03-10T12:31:00Z">
              <w:rPr>
                <w:color w:val="000000" w:themeColor="text1"/>
              </w:rPr>
            </w:rPrChange>
          </w:rPr>
          <w:t>,</w:t>
        </w:r>
        <w:r w:rsidRPr="002B42A7">
          <w:rPr>
            <w:rFonts w:ascii="Times New Roman" w:hAnsi="Times New Roman" w:cs="Times New Roman"/>
            <w:i/>
            <w:iCs/>
            <w:color w:val="000000" w:themeColor="text1"/>
            <w:rPrChange w:id="4758" w:author="Ruijie Xu" w:date="2022-03-10T12:31:00Z">
              <w:rPr>
                <w:i/>
                <w:iCs/>
                <w:color w:val="000000" w:themeColor="text1"/>
              </w:rPr>
            </w:rPrChange>
          </w:rPr>
          <w:t xml:space="preserve"> </w:t>
        </w:r>
        <w:proofErr w:type="spellStart"/>
        <w:r w:rsidRPr="002B42A7">
          <w:rPr>
            <w:rFonts w:ascii="Times New Roman" w:hAnsi="Times New Roman" w:cs="Times New Roman"/>
            <w:i/>
            <w:iCs/>
            <w:color w:val="000000" w:themeColor="text1"/>
            <w:rPrChange w:id="4759" w:author="Ruijie Xu" w:date="2022-03-10T12:31:00Z">
              <w:rPr>
                <w:i/>
                <w:iCs/>
                <w:color w:val="000000" w:themeColor="text1"/>
              </w:rPr>
            </w:rPrChange>
          </w:rPr>
          <w:t>Phocaeicola</w:t>
        </w:r>
        <w:proofErr w:type="spellEnd"/>
        <w:r w:rsidRPr="002B42A7">
          <w:rPr>
            <w:rFonts w:ascii="Times New Roman" w:hAnsi="Times New Roman" w:cs="Times New Roman"/>
            <w:i/>
            <w:iCs/>
            <w:color w:val="000000" w:themeColor="text1"/>
            <w:rPrChange w:id="4760" w:author="Ruijie Xu" w:date="2022-03-10T12:31:00Z">
              <w:rPr>
                <w:i/>
                <w:iCs/>
                <w:color w:val="000000" w:themeColor="text1"/>
              </w:rPr>
            </w:rPrChange>
          </w:rPr>
          <w:t xml:space="preserve"> </w:t>
        </w:r>
        <w:proofErr w:type="spellStart"/>
        <w:r w:rsidRPr="002B42A7">
          <w:rPr>
            <w:rFonts w:ascii="Times New Roman" w:hAnsi="Times New Roman" w:cs="Times New Roman"/>
            <w:i/>
            <w:iCs/>
            <w:color w:val="000000" w:themeColor="text1"/>
            <w:rPrChange w:id="4761" w:author="Ruijie Xu" w:date="2022-03-10T12:31:00Z">
              <w:rPr>
                <w:i/>
                <w:iCs/>
                <w:color w:val="000000" w:themeColor="text1"/>
              </w:rPr>
            </w:rPrChange>
          </w:rPr>
          <w:t>vulgatus</w:t>
        </w:r>
        <w:proofErr w:type="spellEnd"/>
        <w:r w:rsidRPr="002B42A7">
          <w:rPr>
            <w:rFonts w:ascii="Times New Roman" w:hAnsi="Times New Roman" w:cs="Times New Roman"/>
            <w:color w:val="000000" w:themeColor="text1"/>
            <w:rPrChange w:id="4762" w:author="Ruijie Xu" w:date="2022-03-10T12:31:00Z">
              <w:rPr>
                <w:color w:val="000000" w:themeColor="text1"/>
              </w:rPr>
            </w:rPrChange>
          </w:rPr>
          <w:t>, and</w:t>
        </w:r>
        <w:r w:rsidRPr="002B42A7">
          <w:rPr>
            <w:rFonts w:ascii="Times New Roman" w:hAnsi="Times New Roman" w:cs="Times New Roman"/>
            <w:i/>
            <w:iCs/>
            <w:color w:val="000000" w:themeColor="text1"/>
            <w:rPrChange w:id="4763" w:author="Ruijie Xu" w:date="2022-03-10T12:31:00Z">
              <w:rPr>
                <w:i/>
                <w:iCs/>
                <w:color w:val="000000" w:themeColor="text1"/>
              </w:rPr>
            </w:rPrChange>
          </w:rPr>
          <w:t xml:space="preserve"> Bartonella </w:t>
        </w:r>
        <w:proofErr w:type="spellStart"/>
        <w:r w:rsidRPr="002B42A7">
          <w:rPr>
            <w:rFonts w:ascii="Times New Roman" w:hAnsi="Times New Roman" w:cs="Times New Roman"/>
            <w:i/>
            <w:iCs/>
            <w:color w:val="000000" w:themeColor="text1"/>
            <w:rPrChange w:id="4764" w:author="Ruijie Xu" w:date="2022-03-10T12:31:00Z">
              <w:rPr>
                <w:i/>
                <w:iCs/>
                <w:color w:val="000000" w:themeColor="text1"/>
              </w:rPr>
            </w:rPrChange>
          </w:rPr>
          <w:t>elizabethae</w:t>
        </w:r>
        <w:proofErr w:type="spellEnd"/>
        <w:r w:rsidRPr="002B42A7">
          <w:rPr>
            <w:rFonts w:ascii="Times New Roman" w:hAnsi="Times New Roman" w:cs="Times New Roman"/>
            <w:color w:val="000000" w:themeColor="text1"/>
            <w:rPrChange w:id="4765" w:author="Ruijie Xu" w:date="2022-03-10T12:31:00Z">
              <w:rPr>
                <w:color w:val="000000" w:themeColor="text1"/>
              </w:rPr>
            </w:rPrChange>
          </w:rPr>
          <w:t>)</w:t>
        </w:r>
      </w:ins>
      <w:ins w:id="4766" w:author="Ruijie Xu" w:date="2022-02-03T12:21:00Z">
        <w:r w:rsidR="00E93552" w:rsidRPr="002B42A7">
          <w:rPr>
            <w:rFonts w:ascii="Times New Roman" w:hAnsi="Times New Roman" w:cs="Times New Roman"/>
            <w:color w:val="000000" w:themeColor="text1"/>
            <w:rPrChange w:id="4767" w:author="Ruijie Xu" w:date="2022-03-10T12:31:00Z">
              <w:rPr>
                <w:color w:val="000000" w:themeColor="text1"/>
              </w:rPr>
            </w:rPrChange>
          </w:rPr>
          <w:t xml:space="preserve"> (Table SII.1)</w:t>
        </w:r>
      </w:ins>
      <w:ins w:id="4768" w:author="Ruijie Xu" w:date="2022-02-02T12:20:00Z">
        <w:r w:rsidRPr="002B42A7">
          <w:rPr>
            <w:rFonts w:ascii="Times New Roman" w:hAnsi="Times New Roman" w:cs="Times New Roman"/>
            <w:color w:val="000000" w:themeColor="text1"/>
            <w:rPrChange w:id="4769" w:author="Ruijie Xu" w:date="2022-03-10T12:31:00Z">
              <w:rPr>
                <w:color w:val="000000" w:themeColor="text1"/>
              </w:rPr>
            </w:rPrChange>
          </w:rPr>
          <w:t xml:space="preserve">. Centrifuge </w:t>
        </w:r>
        <w:del w:id="4770" w:author="Liliana Salvador" w:date="2022-02-23T20:34:00Z">
          <w:r w:rsidRPr="002B42A7" w:rsidDel="0088072A">
            <w:rPr>
              <w:rFonts w:ascii="Times New Roman" w:hAnsi="Times New Roman" w:cs="Times New Roman"/>
              <w:color w:val="000000" w:themeColor="text1"/>
              <w:rPrChange w:id="4771" w:author="Ruijie Xu" w:date="2022-03-10T12:31:00Z">
                <w:rPr>
                  <w:color w:val="000000" w:themeColor="text1"/>
                </w:rPr>
              </w:rPrChange>
            </w:rPr>
            <w:delText>and</w:delText>
          </w:r>
        </w:del>
      </w:ins>
      <w:ins w:id="4772" w:author="Liliana Salvador" w:date="2022-02-23T20:34:00Z">
        <w:r w:rsidR="0088072A" w:rsidRPr="002B42A7">
          <w:rPr>
            <w:rFonts w:ascii="Times New Roman" w:hAnsi="Times New Roman" w:cs="Times New Roman"/>
            <w:color w:val="000000" w:themeColor="text1"/>
            <w:rPrChange w:id="4773" w:author="Ruijie Xu" w:date="2022-03-10T12:31:00Z">
              <w:rPr>
                <w:color w:val="000000" w:themeColor="text1"/>
              </w:rPr>
            </w:rPrChange>
          </w:rPr>
          <w:t>vs</w:t>
        </w:r>
      </w:ins>
      <w:ins w:id="4774" w:author="Ruijie Xu" w:date="2022-02-02T12:20:00Z">
        <w:r w:rsidRPr="002B42A7">
          <w:rPr>
            <w:rFonts w:ascii="Times New Roman" w:hAnsi="Times New Roman" w:cs="Times New Roman"/>
            <w:color w:val="000000" w:themeColor="text1"/>
            <w:rPrChange w:id="4775" w:author="Ruijie Xu" w:date="2022-03-10T12:31:00Z">
              <w:rPr>
                <w:color w:val="000000" w:themeColor="text1"/>
              </w:rPr>
            </w:rPrChange>
          </w:rPr>
          <w:t xml:space="preserve"> Kaiju ha</w:t>
        </w:r>
      </w:ins>
      <w:ins w:id="4776" w:author="Liliana Salvador" w:date="2022-03-08T19:41:00Z">
        <w:r w:rsidR="00D47800" w:rsidRPr="002B42A7">
          <w:rPr>
            <w:rFonts w:ascii="Times New Roman" w:hAnsi="Times New Roman" w:cs="Times New Roman"/>
            <w:color w:val="000000" w:themeColor="text1"/>
            <w:rPrChange w:id="4777" w:author="Ruijie Xu" w:date="2022-03-10T12:31:00Z">
              <w:rPr>
                <w:color w:val="000000" w:themeColor="text1"/>
              </w:rPr>
            </w:rPrChange>
          </w:rPr>
          <w:t>d</w:t>
        </w:r>
      </w:ins>
      <w:ins w:id="4778" w:author="Ruijie Xu" w:date="2022-02-02T12:20:00Z">
        <w:del w:id="4779" w:author="Liliana Salvador" w:date="2022-02-23T20:30:00Z">
          <w:r w:rsidRPr="002B42A7" w:rsidDel="00015F44">
            <w:rPr>
              <w:rFonts w:ascii="Times New Roman" w:hAnsi="Times New Roman" w:cs="Times New Roman"/>
              <w:color w:val="000000" w:themeColor="text1"/>
              <w:rPrChange w:id="4780" w:author="Ruijie Xu" w:date="2022-03-10T12:31:00Z">
                <w:rPr>
                  <w:color w:val="000000" w:themeColor="text1"/>
                </w:rPr>
              </w:rPrChange>
            </w:rPr>
            <w:delText>s</w:delText>
          </w:r>
        </w:del>
        <w:r w:rsidRPr="002B42A7">
          <w:rPr>
            <w:rFonts w:ascii="Times New Roman" w:hAnsi="Times New Roman" w:cs="Times New Roman"/>
            <w:color w:val="000000" w:themeColor="text1"/>
            <w:rPrChange w:id="4781" w:author="Ruijie Xu" w:date="2022-03-10T12:31:00Z">
              <w:rPr>
                <w:color w:val="000000" w:themeColor="text1"/>
              </w:rPr>
            </w:rPrChange>
          </w:rPr>
          <w:t xml:space="preserve"> the largest overla</w:t>
        </w:r>
      </w:ins>
      <w:ins w:id="4782" w:author="Liliana Salvador" w:date="2022-03-08T19:41:00Z">
        <w:r w:rsidR="00D47800" w:rsidRPr="002B42A7">
          <w:rPr>
            <w:rFonts w:ascii="Times New Roman" w:hAnsi="Times New Roman" w:cs="Times New Roman"/>
            <w:color w:val="000000" w:themeColor="text1"/>
            <w:rPrChange w:id="4783" w:author="Ruijie Xu" w:date="2022-03-10T12:31:00Z">
              <w:rPr>
                <w:color w:val="000000" w:themeColor="text1"/>
              </w:rPr>
            </w:rPrChange>
          </w:rPr>
          <w:t>p</w:t>
        </w:r>
      </w:ins>
      <w:ins w:id="4784" w:author="Ruijie Xu" w:date="2022-02-02T12:20:00Z">
        <w:del w:id="4785" w:author="Liliana Salvador" w:date="2022-03-08T19:41:00Z">
          <w:r w:rsidRPr="002B42A7" w:rsidDel="00D47800">
            <w:rPr>
              <w:rFonts w:ascii="Times New Roman" w:hAnsi="Times New Roman" w:cs="Times New Roman"/>
              <w:color w:val="000000" w:themeColor="text1"/>
              <w:rPrChange w:id="4786" w:author="Ruijie Xu" w:date="2022-03-10T12:31:00Z">
                <w:rPr>
                  <w:color w:val="000000" w:themeColor="text1"/>
                </w:rPr>
              </w:rPrChange>
            </w:rPr>
            <w:delText>pping</w:delText>
          </w:r>
        </w:del>
        <w:r w:rsidRPr="002B42A7">
          <w:rPr>
            <w:rFonts w:ascii="Times New Roman" w:hAnsi="Times New Roman" w:cs="Times New Roman"/>
            <w:color w:val="000000" w:themeColor="text1"/>
            <w:rPrChange w:id="4787" w:author="Ruijie Xu" w:date="2022-03-10T12:31:00Z">
              <w:rPr>
                <w:color w:val="000000" w:themeColor="text1"/>
              </w:rPr>
            </w:rPrChange>
          </w:rPr>
          <w:t xml:space="preserve"> </w:t>
        </w:r>
        <w:del w:id="4788" w:author="Liliana Salvador" w:date="2022-03-08T19:42:00Z">
          <w:r w:rsidRPr="002B42A7" w:rsidDel="00D47800">
            <w:rPr>
              <w:rFonts w:ascii="Times New Roman" w:hAnsi="Times New Roman" w:cs="Times New Roman"/>
              <w:color w:val="000000" w:themeColor="text1"/>
              <w:rPrChange w:id="4789" w:author="Ruijie Xu" w:date="2022-03-10T12:31:00Z">
                <w:rPr>
                  <w:color w:val="000000" w:themeColor="text1"/>
                </w:rPr>
              </w:rPrChange>
            </w:rPr>
            <w:delText>in the</w:delText>
          </w:r>
        </w:del>
      </w:ins>
      <w:ins w:id="4790" w:author="Liliana Salvador" w:date="2022-03-08T19:42:00Z">
        <w:r w:rsidR="00D47800" w:rsidRPr="002B42A7">
          <w:rPr>
            <w:rFonts w:ascii="Times New Roman" w:hAnsi="Times New Roman" w:cs="Times New Roman"/>
            <w:color w:val="000000" w:themeColor="text1"/>
            <w:rPrChange w:id="4791" w:author="Ruijie Xu" w:date="2022-03-10T12:31:00Z">
              <w:rPr>
                <w:color w:val="000000" w:themeColor="text1"/>
              </w:rPr>
            </w:rPrChange>
          </w:rPr>
          <w:t>of</w:t>
        </w:r>
      </w:ins>
      <w:ins w:id="4792" w:author="Liliana Salvador" w:date="2022-02-23T20:31:00Z">
        <w:r w:rsidR="00015F44" w:rsidRPr="002B42A7">
          <w:rPr>
            <w:rFonts w:ascii="Times New Roman" w:hAnsi="Times New Roman" w:cs="Times New Roman"/>
            <w:color w:val="000000" w:themeColor="text1"/>
            <w:rPrChange w:id="4793" w:author="Ruijie Xu" w:date="2022-03-10T12:31:00Z">
              <w:rPr>
                <w:color w:val="000000" w:themeColor="text1"/>
              </w:rPr>
            </w:rPrChange>
          </w:rPr>
          <w:t xml:space="preserve"> number of</w:t>
        </w:r>
      </w:ins>
      <w:ins w:id="4794" w:author="Ruijie Xu" w:date="2022-02-02T12:20:00Z">
        <w:r w:rsidRPr="002B42A7">
          <w:rPr>
            <w:rFonts w:ascii="Times New Roman" w:hAnsi="Times New Roman" w:cs="Times New Roman"/>
            <w:color w:val="000000" w:themeColor="text1"/>
            <w:rPrChange w:id="4795" w:author="Ruijie Xu" w:date="2022-03-10T12:31:00Z">
              <w:rPr>
                <w:color w:val="000000" w:themeColor="text1"/>
              </w:rPr>
            </w:rPrChange>
          </w:rPr>
          <w:t xml:space="preserve"> </w:t>
        </w:r>
      </w:ins>
      <w:ins w:id="4796" w:author="Liliana Salvador" w:date="2022-03-08T19:42:00Z">
        <w:r w:rsidR="0028601F" w:rsidRPr="002B42A7">
          <w:rPr>
            <w:rFonts w:ascii="Times New Roman" w:hAnsi="Times New Roman" w:cs="Times New Roman"/>
            <w:color w:val="000000" w:themeColor="text1"/>
            <w:rPrChange w:id="4797" w:author="Ruijie Xu" w:date="2022-03-10T12:31:00Z">
              <w:rPr>
                <w:color w:val="000000" w:themeColor="text1"/>
              </w:rPr>
            </w:rPrChange>
          </w:rPr>
          <w:t xml:space="preserve">identified </w:t>
        </w:r>
      </w:ins>
      <w:ins w:id="4798" w:author="Ruijie Xu" w:date="2022-02-02T12:20:00Z">
        <w:r w:rsidRPr="002B42A7">
          <w:rPr>
            <w:rFonts w:ascii="Times New Roman" w:hAnsi="Times New Roman" w:cs="Times New Roman"/>
            <w:color w:val="000000" w:themeColor="text1"/>
            <w:rPrChange w:id="4799" w:author="Ruijie Xu" w:date="2022-03-10T12:31:00Z">
              <w:rPr>
                <w:color w:val="000000" w:themeColor="text1"/>
              </w:rPr>
            </w:rPrChange>
          </w:rPr>
          <w:t xml:space="preserve">species taxa </w:t>
        </w:r>
        <w:del w:id="4800" w:author="Liliana Salvador" w:date="2022-03-08T19:42:00Z">
          <w:r w:rsidRPr="002B42A7" w:rsidDel="0028601F">
            <w:rPr>
              <w:rFonts w:ascii="Times New Roman" w:hAnsi="Times New Roman" w:cs="Times New Roman"/>
              <w:color w:val="000000" w:themeColor="text1"/>
              <w:rPrChange w:id="4801" w:author="Ruijie Xu" w:date="2022-03-10T12:31:00Z">
                <w:rPr>
                  <w:color w:val="000000" w:themeColor="text1"/>
                </w:rPr>
              </w:rPrChange>
            </w:rPr>
            <w:delText xml:space="preserve">identified </w:delText>
          </w:r>
        </w:del>
        <w:r w:rsidRPr="002B42A7">
          <w:rPr>
            <w:rFonts w:ascii="Times New Roman" w:hAnsi="Times New Roman" w:cs="Times New Roman"/>
            <w:color w:val="000000" w:themeColor="text1"/>
            <w:rPrChange w:id="4802" w:author="Ruijie Xu" w:date="2022-03-10T12:31:00Z">
              <w:rPr>
                <w:color w:val="000000" w:themeColor="text1"/>
              </w:rPr>
            </w:rPrChange>
          </w:rPr>
          <w:t>(2</w:t>
        </w:r>
      </w:ins>
      <w:ins w:id="4803" w:author="Liliana Salvador" w:date="2022-03-16T20:49:00Z">
        <w:r w:rsidR="0047229C">
          <w:rPr>
            <w:rFonts w:ascii="Times New Roman" w:hAnsi="Times New Roman" w:cs="Times New Roman"/>
            <w:color w:val="000000" w:themeColor="text1"/>
          </w:rPr>
          <w:t>,</w:t>
        </w:r>
      </w:ins>
      <w:ins w:id="4804" w:author="Ruijie Xu" w:date="2022-02-02T12:20:00Z">
        <w:r w:rsidRPr="002B42A7">
          <w:rPr>
            <w:rFonts w:ascii="Times New Roman" w:hAnsi="Times New Roman" w:cs="Times New Roman"/>
            <w:color w:val="000000" w:themeColor="text1"/>
            <w:rPrChange w:id="4805" w:author="Ruijie Xu" w:date="2022-03-10T12:31:00Z">
              <w:rPr>
                <w:color w:val="000000" w:themeColor="text1"/>
              </w:rPr>
            </w:rPrChange>
          </w:rPr>
          <w:t>285</w:t>
        </w:r>
        <w:del w:id="4806" w:author="Liliana Salvador" w:date="2022-03-08T19:42:00Z">
          <w:r w:rsidRPr="002B42A7" w:rsidDel="0028601F">
            <w:rPr>
              <w:rFonts w:ascii="Times New Roman" w:hAnsi="Times New Roman" w:cs="Times New Roman"/>
              <w:color w:val="000000" w:themeColor="text1"/>
              <w:rPrChange w:id="4807" w:author="Ruijie Xu" w:date="2022-03-10T12:31:00Z">
                <w:rPr>
                  <w:color w:val="000000" w:themeColor="text1"/>
                </w:rPr>
              </w:rPrChange>
            </w:rPr>
            <w:delText xml:space="preserve"> taxa</w:delText>
          </w:r>
        </w:del>
        <w:r w:rsidRPr="002B42A7">
          <w:rPr>
            <w:rFonts w:ascii="Times New Roman" w:hAnsi="Times New Roman" w:cs="Times New Roman"/>
            <w:color w:val="000000" w:themeColor="text1"/>
            <w:rPrChange w:id="4808" w:author="Ruijie Xu" w:date="2022-03-10T12:31:00Z">
              <w:rPr>
                <w:color w:val="000000" w:themeColor="text1"/>
              </w:rPr>
            </w:rPrChange>
          </w:rPr>
          <w:t>), followed by Kraken2 vs</w:t>
        </w:r>
      </w:ins>
      <w:ins w:id="4809" w:author="Liliana Salvador" w:date="2022-02-23T20:34:00Z">
        <w:r w:rsidR="0088072A" w:rsidRPr="002B42A7">
          <w:rPr>
            <w:rFonts w:ascii="Times New Roman" w:hAnsi="Times New Roman" w:cs="Times New Roman"/>
            <w:color w:val="000000" w:themeColor="text1"/>
            <w:rPrChange w:id="4810" w:author="Ruijie Xu" w:date="2022-03-10T12:31:00Z">
              <w:rPr>
                <w:color w:val="000000" w:themeColor="text1"/>
              </w:rPr>
            </w:rPrChange>
          </w:rPr>
          <w:t xml:space="preserve"> </w:t>
        </w:r>
      </w:ins>
      <w:ins w:id="4811" w:author="Ruijie Xu" w:date="2022-02-02T12:20:00Z">
        <w:del w:id="4812" w:author="Liliana Salvador" w:date="2022-02-23T20:34:00Z">
          <w:r w:rsidRPr="002B42A7" w:rsidDel="0088072A">
            <w:rPr>
              <w:rFonts w:ascii="Times New Roman" w:hAnsi="Times New Roman" w:cs="Times New Roman"/>
              <w:color w:val="000000" w:themeColor="text1"/>
              <w:rPrChange w:id="4813"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4814" w:author="Ruijie Xu" w:date="2022-03-10T12:31:00Z">
              <w:rPr>
                <w:color w:val="000000" w:themeColor="text1"/>
              </w:rPr>
            </w:rPrChange>
          </w:rPr>
          <w:t>Centrifuge (1</w:t>
        </w:r>
      </w:ins>
      <w:ins w:id="4815" w:author="Liliana Salvador" w:date="2022-03-16T20:49:00Z">
        <w:r w:rsidR="0047229C">
          <w:rPr>
            <w:rFonts w:ascii="Times New Roman" w:hAnsi="Times New Roman" w:cs="Times New Roman"/>
            <w:color w:val="000000" w:themeColor="text1"/>
          </w:rPr>
          <w:t>,</w:t>
        </w:r>
      </w:ins>
      <w:ins w:id="4816" w:author="Ruijie Xu" w:date="2022-02-02T12:20:00Z">
        <w:r w:rsidRPr="002B42A7">
          <w:rPr>
            <w:rFonts w:ascii="Times New Roman" w:hAnsi="Times New Roman" w:cs="Times New Roman"/>
            <w:color w:val="000000" w:themeColor="text1"/>
            <w:rPrChange w:id="4817" w:author="Ruijie Xu" w:date="2022-03-10T12:31:00Z">
              <w:rPr>
                <w:color w:val="000000" w:themeColor="text1"/>
              </w:rPr>
            </w:rPrChange>
          </w:rPr>
          <w:t>737</w:t>
        </w:r>
        <w:del w:id="4818" w:author="Liliana Salvador" w:date="2022-03-08T19:42:00Z">
          <w:r w:rsidRPr="002B42A7" w:rsidDel="0028601F">
            <w:rPr>
              <w:rFonts w:ascii="Times New Roman" w:hAnsi="Times New Roman" w:cs="Times New Roman"/>
              <w:color w:val="000000" w:themeColor="text1"/>
              <w:rPrChange w:id="4819" w:author="Ruijie Xu" w:date="2022-03-10T12:31:00Z">
                <w:rPr>
                  <w:color w:val="000000" w:themeColor="text1"/>
                </w:rPr>
              </w:rPrChange>
            </w:rPr>
            <w:delText xml:space="preserve"> taxa</w:delText>
          </w:r>
        </w:del>
        <w:r w:rsidRPr="002B42A7">
          <w:rPr>
            <w:rFonts w:ascii="Times New Roman" w:hAnsi="Times New Roman" w:cs="Times New Roman"/>
            <w:color w:val="000000" w:themeColor="text1"/>
            <w:rPrChange w:id="4820" w:author="Ruijie Xu" w:date="2022-03-10T12:31:00Z">
              <w:rPr>
                <w:color w:val="000000" w:themeColor="text1"/>
              </w:rPr>
            </w:rPrChange>
          </w:rPr>
          <w:t xml:space="preserve">) and </w:t>
        </w:r>
      </w:ins>
      <w:ins w:id="4821" w:author="Ruijie Xu" w:date="2022-03-10T10:14:00Z">
        <w:r w:rsidR="007A62C5" w:rsidRPr="002B42A7">
          <w:rPr>
            <w:rFonts w:ascii="Times New Roman" w:hAnsi="Times New Roman" w:cs="Times New Roman"/>
            <w:color w:val="000000" w:themeColor="text1"/>
            <w:rPrChange w:id="4822" w:author="Ruijie Xu" w:date="2022-03-10T12:31:00Z">
              <w:rPr>
                <w:color w:val="000000" w:themeColor="text1"/>
              </w:rPr>
            </w:rPrChange>
          </w:rPr>
          <w:t xml:space="preserve">kraken2 </w:t>
        </w:r>
      </w:ins>
      <w:ins w:id="4823" w:author="Ruijie Xu" w:date="2022-02-02T12:20:00Z">
        <w:r w:rsidRPr="002B42A7">
          <w:rPr>
            <w:rFonts w:ascii="Times New Roman" w:hAnsi="Times New Roman" w:cs="Times New Roman"/>
            <w:color w:val="000000" w:themeColor="text1"/>
            <w:rPrChange w:id="4824" w:author="Ruijie Xu" w:date="2022-03-10T12:31:00Z">
              <w:rPr>
                <w:color w:val="000000" w:themeColor="text1"/>
              </w:rPr>
            </w:rPrChange>
          </w:rPr>
          <w:t>vs. Kaiju (1</w:t>
        </w:r>
      </w:ins>
      <w:ins w:id="4825" w:author="Liliana Salvador" w:date="2022-03-16T20:49:00Z">
        <w:r w:rsidR="0047229C">
          <w:rPr>
            <w:rFonts w:ascii="Times New Roman" w:hAnsi="Times New Roman" w:cs="Times New Roman"/>
            <w:color w:val="000000" w:themeColor="text1"/>
          </w:rPr>
          <w:t>,</w:t>
        </w:r>
      </w:ins>
      <w:ins w:id="4826" w:author="Ruijie Xu" w:date="2022-02-02T12:20:00Z">
        <w:r w:rsidRPr="002B42A7">
          <w:rPr>
            <w:rFonts w:ascii="Times New Roman" w:hAnsi="Times New Roman" w:cs="Times New Roman"/>
            <w:color w:val="000000" w:themeColor="text1"/>
            <w:rPrChange w:id="4827" w:author="Ruijie Xu" w:date="2022-03-10T12:31:00Z">
              <w:rPr>
                <w:color w:val="000000" w:themeColor="text1"/>
              </w:rPr>
            </w:rPrChange>
          </w:rPr>
          <w:t>723</w:t>
        </w:r>
        <w:del w:id="4828" w:author="Liliana Salvador" w:date="2022-03-08T19:43:00Z">
          <w:r w:rsidRPr="002B42A7" w:rsidDel="0028601F">
            <w:rPr>
              <w:rFonts w:ascii="Times New Roman" w:hAnsi="Times New Roman" w:cs="Times New Roman"/>
              <w:color w:val="000000" w:themeColor="text1"/>
              <w:rPrChange w:id="4829" w:author="Ruijie Xu" w:date="2022-03-10T12:31:00Z">
                <w:rPr>
                  <w:color w:val="000000" w:themeColor="text1"/>
                </w:rPr>
              </w:rPrChange>
            </w:rPr>
            <w:delText xml:space="preserve"> taxa</w:delText>
          </w:r>
        </w:del>
        <w:r w:rsidRPr="002B42A7">
          <w:rPr>
            <w:rFonts w:ascii="Times New Roman" w:hAnsi="Times New Roman" w:cs="Times New Roman"/>
            <w:color w:val="000000" w:themeColor="text1"/>
            <w:rPrChange w:id="4830" w:author="Ruijie Xu" w:date="2022-03-10T12:31:00Z">
              <w:rPr>
                <w:color w:val="000000" w:themeColor="text1"/>
              </w:rPr>
            </w:rPrChange>
          </w:rPr>
          <w:t>)</w:t>
        </w:r>
      </w:ins>
      <w:ins w:id="4831" w:author="Ruijie Xu" w:date="2022-02-03T12:21:00Z">
        <w:r w:rsidR="00E93552" w:rsidRPr="002B42A7">
          <w:rPr>
            <w:rFonts w:ascii="Times New Roman" w:hAnsi="Times New Roman" w:cs="Times New Roman"/>
            <w:color w:val="000000" w:themeColor="text1"/>
            <w:rPrChange w:id="4832" w:author="Ruijie Xu" w:date="2022-03-10T12:31:00Z">
              <w:rPr>
                <w:color w:val="000000" w:themeColor="text1"/>
              </w:rPr>
            </w:rPrChange>
          </w:rPr>
          <w:t xml:space="preserve"> (Table S</w:t>
        </w:r>
      </w:ins>
      <w:ins w:id="4833" w:author="Ruijie Xu" w:date="2022-02-27T11:45:00Z">
        <w:r w:rsidR="001D06C9" w:rsidRPr="002B42A7">
          <w:rPr>
            <w:rFonts w:ascii="Times New Roman" w:hAnsi="Times New Roman" w:cs="Times New Roman"/>
            <w:color w:val="000000" w:themeColor="text1"/>
            <w:rPrChange w:id="4834" w:author="Ruijie Xu" w:date="2022-03-10T12:31:00Z">
              <w:rPr>
                <w:color w:val="000000" w:themeColor="text1"/>
              </w:rPr>
            </w:rPrChange>
          </w:rPr>
          <w:t>II</w:t>
        </w:r>
      </w:ins>
      <w:ins w:id="4835" w:author="Ruijie Xu" w:date="2022-02-03T12:21:00Z">
        <w:r w:rsidR="00E93552" w:rsidRPr="002B42A7">
          <w:rPr>
            <w:rFonts w:ascii="Times New Roman" w:hAnsi="Times New Roman" w:cs="Times New Roman"/>
            <w:color w:val="000000" w:themeColor="text1"/>
            <w:rPrChange w:id="4836" w:author="Ruijie Xu" w:date="2022-03-10T12:31:00Z">
              <w:rPr>
                <w:color w:val="000000" w:themeColor="text1"/>
              </w:rPr>
            </w:rPrChange>
          </w:rPr>
          <w:t>.4)</w:t>
        </w:r>
      </w:ins>
      <w:ins w:id="4837" w:author="Ruijie Xu" w:date="2022-02-02T12:20:00Z">
        <w:r w:rsidRPr="002B42A7">
          <w:rPr>
            <w:rFonts w:ascii="Times New Roman" w:hAnsi="Times New Roman" w:cs="Times New Roman"/>
            <w:color w:val="000000" w:themeColor="text1"/>
            <w:rPrChange w:id="4838" w:author="Ruijie Xu" w:date="2022-03-10T12:31:00Z">
              <w:rPr>
                <w:color w:val="000000" w:themeColor="text1"/>
              </w:rPr>
            </w:rPrChange>
          </w:rPr>
          <w:t xml:space="preserve">. The species-level classification of </w:t>
        </w:r>
        <w:proofErr w:type="gramStart"/>
        <w:r w:rsidRPr="002B42A7">
          <w:rPr>
            <w:rFonts w:ascii="Times New Roman" w:hAnsi="Times New Roman" w:cs="Times New Roman"/>
            <w:color w:val="000000" w:themeColor="text1"/>
            <w:rPrChange w:id="4839" w:author="Ruijie Xu" w:date="2022-03-10T12:31:00Z">
              <w:rPr>
                <w:color w:val="000000" w:themeColor="text1"/>
              </w:rPr>
            </w:rPrChange>
          </w:rPr>
          <w:t>the th</w:t>
        </w:r>
      </w:ins>
      <w:ins w:id="4840" w:author="Ruijie Xu" w:date="2022-03-16T16:34:00Z">
        <w:r w:rsidR="007C663C">
          <w:rPr>
            <w:rFonts w:ascii="Times New Roman" w:hAnsi="Times New Roman" w:cs="Times New Roman"/>
            <w:color w:val="000000" w:themeColor="text1"/>
          </w:rPr>
          <w:t>es</w:t>
        </w:r>
      </w:ins>
      <w:ins w:id="4841" w:author="Ruijie Xu" w:date="2022-03-16T16:35:00Z">
        <w:r w:rsidR="007C663C">
          <w:rPr>
            <w:rFonts w:ascii="Times New Roman" w:hAnsi="Times New Roman" w:cs="Times New Roman"/>
            <w:color w:val="000000" w:themeColor="text1"/>
          </w:rPr>
          <w:t>e</w:t>
        </w:r>
      </w:ins>
      <w:proofErr w:type="gramEnd"/>
      <w:ins w:id="4842" w:author="Ruijie Xu" w:date="2022-03-16T16:34:00Z">
        <w:r w:rsidR="007C663C">
          <w:rPr>
            <w:rFonts w:ascii="Times New Roman" w:hAnsi="Times New Roman" w:cs="Times New Roman"/>
            <w:color w:val="000000" w:themeColor="text1"/>
          </w:rPr>
          <w:t xml:space="preserve"> </w:t>
        </w:r>
      </w:ins>
      <w:ins w:id="4843" w:author="Ruijie Xu" w:date="2022-02-02T12:20:00Z">
        <w:r w:rsidRPr="002B42A7">
          <w:rPr>
            <w:rFonts w:ascii="Times New Roman" w:hAnsi="Times New Roman" w:cs="Times New Roman"/>
            <w:color w:val="000000" w:themeColor="text1"/>
            <w:rPrChange w:id="4844" w:author="Ruijie Xu" w:date="2022-03-10T12:31:00Z">
              <w:rPr>
                <w:color w:val="000000" w:themeColor="text1"/>
              </w:rPr>
            </w:rPrChange>
          </w:rPr>
          <w:t xml:space="preserve">software </w:t>
        </w:r>
      </w:ins>
      <w:ins w:id="4845" w:author="Ruijie Xu" w:date="2022-02-27T11:46:00Z">
        <w:r w:rsidR="001D06C9" w:rsidRPr="002B42A7">
          <w:rPr>
            <w:rFonts w:ascii="Times New Roman" w:hAnsi="Times New Roman" w:cs="Times New Roman"/>
            <w:color w:val="000000" w:themeColor="text1"/>
            <w:rPrChange w:id="4846" w:author="Ruijie Xu" w:date="2022-03-10T12:31:00Z">
              <w:rPr>
                <w:color w:val="000000" w:themeColor="text1"/>
              </w:rPr>
            </w:rPrChange>
          </w:rPr>
          <w:t xml:space="preserve">mentioned above </w:t>
        </w:r>
      </w:ins>
      <w:ins w:id="4847" w:author="Ruijie Xu" w:date="2022-02-02T12:20:00Z">
        <w:del w:id="4848" w:author="Liliana Salvador" w:date="2022-02-23T20:32:00Z">
          <w:r w:rsidRPr="002B42A7" w:rsidDel="00015F44">
            <w:rPr>
              <w:rFonts w:ascii="Times New Roman" w:hAnsi="Times New Roman" w:cs="Times New Roman"/>
              <w:color w:val="000000" w:themeColor="text1"/>
              <w:rPrChange w:id="4849" w:author="Ruijie Xu" w:date="2022-03-10T12:31:00Z">
                <w:rPr>
                  <w:color w:val="000000" w:themeColor="text1"/>
                </w:rPr>
              </w:rPrChange>
            </w:rPr>
            <w:delText xml:space="preserve">has </w:delText>
          </w:r>
        </w:del>
        <w:r w:rsidRPr="002B42A7">
          <w:rPr>
            <w:rFonts w:ascii="Times New Roman" w:hAnsi="Times New Roman" w:cs="Times New Roman"/>
            <w:color w:val="000000" w:themeColor="text1"/>
            <w:rPrChange w:id="4850" w:author="Ruijie Xu" w:date="2022-03-10T12:31:00Z">
              <w:rPr>
                <w:color w:val="000000" w:themeColor="text1"/>
              </w:rPr>
            </w:rPrChange>
          </w:rPr>
          <w:t xml:space="preserve">shared </w:t>
        </w:r>
      </w:ins>
      <w:ins w:id="4851" w:author="Liliana Salvador" w:date="2022-02-23T20:32:00Z">
        <w:r w:rsidR="00015F44" w:rsidRPr="002B42A7">
          <w:rPr>
            <w:rFonts w:ascii="Times New Roman" w:hAnsi="Times New Roman" w:cs="Times New Roman"/>
            <w:color w:val="000000" w:themeColor="text1"/>
            <w:rPrChange w:id="4852" w:author="Ruijie Xu" w:date="2022-03-10T12:31:00Z">
              <w:rPr>
                <w:color w:val="000000" w:themeColor="text1"/>
              </w:rPr>
            </w:rPrChange>
          </w:rPr>
          <w:t xml:space="preserve">a total of </w:t>
        </w:r>
      </w:ins>
      <w:ins w:id="4853" w:author="Ruijie Xu" w:date="2022-02-02T12:20:00Z">
        <w:r w:rsidRPr="002B42A7">
          <w:rPr>
            <w:rFonts w:ascii="Times New Roman" w:hAnsi="Times New Roman" w:cs="Times New Roman"/>
            <w:color w:val="000000" w:themeColor="text1"/>
            <w:rPrChange w:id="4854" w:author="Ruijie Xu" w:date="2022-03-10T12:31:00Z">
              <w:rPr>
                <w:color w:val="000000" w:themeColor="text1"/>
              </w:rPr>
            </w:rPrChange>
          </w:rPr>
          <w:t>1</w:t>
        </w:r>
      </w:ins>
      <w:ins w:id="4855" w:author="Liliana Salvador" w:date="2022-03-16T20:49:00Z">
        <w:r w:rsidR="0047229C">
          <w:rPr>
            <w:rFonts w:ascii="Times New Roman" w:hAnsi="Times New Roman" w:cs="Times New Roman"/>
            <w:color w:val="000000" w:themeColor="text1"/>
          </w:rPr>
          <w:t>,</w:t>
        </w:r>
      </w:ins>
      <w:ins w:id="4856" w:author="Ruijie Xu" w:date="2022-02-02T12:20:00Z">
        <w:del w:id="4857" w:author="Liliana Salvador" w:date="2022-02-23T21:04:00Z">
          <w:r w:rsidRPr="002B42A7" w:rsidDel="00A503F5">
            <w:rPr>
              <w:rFonts w:ascii="Times New Roman" w:hAnsi="Times New Roman" w:cs="Times New Roman"/>
              <w:color w:val="000000" w:themeColor="text1"/>
              <w:rPrChange w:id="4858" w:author="Ruijie Xu" w:date="2022-03-10T12:31:00Z">
                <w:rPr>
                  <w:color w:val="000000" w:themeColor="text1"/>
                </w:rPr>
              </w:rPrChange>
            </w:rPr>
            <w:delText>,</w:delText>
          </w:r>
        </w:del>
        <w:r w:rsidRPr="002B42A7">
          <w:rPr>
            <w:rFonts w:ascii="Times New Roman" w:hAnsi="Times New Roman" w:cs="Times New Roman"/>
            <w:color w:val="000000" w:themeColor="text1"/>
            <w:rPrChange w:id="4859" w:author="Ruijie Xu" w:date="2022-03-10T12:31:00Z">
              <w:rPr>
                <w:color w:val="000000" w:themeColor="text1"/>
              </w:rPr>
            </w:rPrChange>
          </w:rPr>
          <w:t>379 species taxa</w:t>
        </w:r>
        <w:del w:id="4860" w:author="Liliana Salvador" w:date="2022-02-23T20:32:00Z">
          <w:r w:rsidRPr="002B42A7" w:rsidDel="00015F44">
            <w:rPr>
              <w:rFonts w:ascii="Times New Roman" w:hAnsi="Times New Roman" w:cs="Times New Roman"/>
              <w:color w:val="000000" w:themeColor="text1"/>
              <w:rPrChange w:id="4861" w:author="Ruijie Xu" w:date="2022-03-10T12:31:00Z">
                <w:rPr>
                  <w:color w:val="000000" w:themeColor="text1"/>
                </w:rPr>
              </w:rPrChange>
            </w:rPr>
            <w:delText xml:space="preserve"> in total</w:delText>
          </w:r>
        </w:del>
        <w:r w:rsidRPr="002B42A7">
          <w:rPr>
            <w:rFonts w:ascii="Times New Roman" w:hAnsi="Times New Roman" w:cs="Times New Roman"/>
            <w:color w:val="000000" w:themeColor="text1"/>
            <w:rPrChange w:id="4862" w:author="Ruijie Xu" w:date="2022-03-10T12:31:00Z">
              <w:rPr>
                <w:color w:val="000000" w:themeColor="text1"/>
              </w:rPr>
            </w:rPrChange>
          </w:rPr>
          <w:t xml:space="preserve">. In addition, BLASTN </w:t>
        </w:r>
        <w:del w:id="4863" w:author="Liliana Salvador" w:date="2022-02-23T20:32:00Z">
          <w:r w:rsidRPr="002B42A7" w:rsidDel="00015F44">
            <w:rPr>
              <w:rFonts w:ascii="Times New Roman" w:hAnsi="Times New Roman" w:cs="Times New Roman"/>
              <w:color w:val="000000" w:themeColor="text1"/>
              <w:rPrChange w:id="4864" w:author="Ruijie Xu" w:date="2022-03-10T12:31:00Z">
                <w:rPr>
                  <w:color w:val="000000" w:themeColor="text1"/>
                </w:rPr>
              </w:rPrChange>
            </w:rPr>
            <w:delText xml:space="preserve">has also </w:delText>
          </w:r>
        </w:del>
        <w:r w:rsidRPr="002B42A7">
          <w:rPr>
            <w:rFonts w:ascii="Times New Roman" w:hAnsi="Times New Roman" w:cs="Times New Roman"/>
            <w:color w:val="000000" w:themeColor="text1"/>
            <w:rPrChange w:id="4865" w:author="Ruijie Xu" w:date="2022-03-10T12:31:00Z">
              <w:rPr>
                <w:color w:val="000000" w:themeColor="text1"/>
              </w:rPr>
            </w:rPrChange>
          </w:rPr>
          <w:t>shared 1</w:t>
        </w:r>
      </w:ins>
      <w:ins w:id="4866" w:author="Liliana Salvador" w:date="2022-03-16T20:49:00Z">
        <w:r w:rsidR="0047229C">
          <w:rPr>
            <w:rFonts w:ascii="Times New Roman" w:hAnsi="Times New Roman" w:cs="Times New Roman"/>
            <w:color w:val="000000" w:themeColor="text1"/>
          </w:rPr>
          <w:t>,</w:t>
        </w:r>
      </w:ins>
      <w:ins w:id="4867" w:author="Ruijie Xu" w:date="2022-02-02T12:20:00Z">
        <w:r w:rsidRPr="002B42A7">
          <w:rPr>
            <w:rFonts w:ascii="Times New Roman" w:hAnsi="Times New Roman" w:cs="Times New Roman"/>
            <w:color w:val="000000" w:themeColor="text1"/>
            <w:rPrChange w:id="4868" w:author="Ruijie Xu" w:date="2022-03-10T12:31:00Z">
              <w:rPr>
                <w:color w:val="000000" w:themeColor="text1"/>
              </w:rPr>
            </w:rPrChange>
          </w:rPr>
          <w:t xml:space="preserve">253 species </w:t>
        </w:r>
        <w:del w:id="4869" w:author="Liliana Salvador" w:date="2022-03-08T19:43:00Z">
          <w:r w:rsidRPr="002B42A7" w:rsidDel="0028601F">
            <w:rPr>
              <w:rFonts w:ascii="Times New Roman" w:hAnsi="Times New Roman" w:cs="Times New Roman"/>
              <w:color w:val="000000" w:themeColor="text1"/>
              <w:rPrChange w:id="4870" w:author="Ruijie Xu" w:date="2022-03-10T12:31:00Z">
                <w:rPr>
                  <w:color w:val="000000" w:themeColor="text1"/>
                </w:rPr>
              </w:rPrChange>
            </w:rPr>
            <w:delText xml:space="preserve">level </w:delText>
          </w:r>
        </w:del>
        <w:r w:rsidRPr="002B42A7">
          <w:rPr>
            <w:rFonts w:ascii="Times New Roman" w:hAnsi="Times New Roman" w:cs="Times New Roman"/>
            <w:color w:val="000000" w:themeColor="text1"/>
            <w:rPrChange w:id="4871" w:author="Ruijie Xu" w:date="2022-03-10T12:31:00Z">
              <w:rPr>
                <w:color w:val="000000" w:themeColor="text1"/>
              </w:rPr>
            </w:rPrChange>
          </w:rPr>
          <w:t>taxa with Centrifuge, 1</w:t>
        </w:r>
      </w:ins>
      <w:ins w:id="4872" w:author="Liliana Salvador" w:date="2022-03-16T20:49:00Z">
        <w:r w:rsidR="0047229C">
          <w:rPr>
            <w:rFonts w:ascii="Times New Roman" w:hAnsi="Times New Roman" w:cs="Times New Roman"/>
            <w:color w:val="000000" w:themeColor="text1"/>
          </w:rPr>
          <w:t>,</w:t>
        </w:r>
      </w:ins>
      <w:ins w:id="4873" w:author="Ruijie Xu" w:date="2022-02-02T12:20:00Z">
        <w:r w:rsidRPr="002B42A7">
          <w:rPr>
            <w:rFonts w:ascii="Times New Roman" w:hAnsi="Times New Roman" w:cs="Times New Roman"/>
            <w:color w:val="000000" w:themeColor="text1"/>
            <w:rPrChange w:id="4874" w:author="Ruijie Xu" w:date="2022-03-10T12:31:00Z">
              <w:rPr>
                <w:color w:val="000000" w:themeColor="text1"/>
              </w:rPr>
            </w:rPrChange>
          </w:rPr>
          <w:t xml:space="preserve">207 </w:t>
        </w:r>
        <w:del w:id="4875" w:author="Liliana Salvador" w:date="2022-03-08T19:43:00Z">
          <w:r w:rsidRPr="002B42A7" w:rsidDel="0028601F">
            <w:rPr>
              <w:rFonts w:ascii="Times New Roman" w:hAnsi="Times New Roman" w:cs="Times New Roman"/>
              <w:color w:val="000000" w:themeColor="text1"/>
              <w:rPrChange w:id="4876" w:author="Ruijie Xu" w:date="2022-03-10T12:31:00Z">
                <w:rPr>
                  <w:color w:val="000000" w:themeColor="text1"/>
                </w:rPr>
              </w:rPrChange>
            </w:rPr>
            <w:delText xml:space="preserve">taxa </w:delText>
          </w:r>
        </w:del>
        <w:r w:rsidRPr="002B42A7">
          <w:rPr>
            <w:rFonts w:ascii="Times New Roman" w:hAnsi="Times New Roman" w:cs="Times New Roman"/>
            <w:color w:val="000000" w:themeColor="text1"/>
            <w:rPrChange w:id="4877" w:author="Ruijie Xu" w:date="2022-03-10T12:31:00Z">
              <w:rPr>
                <w:color w:val="000000" w:themeColor="text1"/>
              </w:rPr>
            </w:rPrChange>
          </w:rPr>
          <w:t xml:space="preserve">with Kaiju, and 1126 </w:t>
        </w:r>
        <w:del w:id="4878" w:author="Liliana Salvador" w:date="2022-03-08T19:43:00Z">
          <w:r w:rsidRPr="002B42A7" w:rsidDel="0028601F">
            <w:rPr>
              <w:rFonts w:ascii="Times New Roman" w:hAnsi="Times New Roman" w:cs="Times New Roman"/>
              <w:color w:val="000000" w:themeColor="text1"/>
              <w:rPrChange w:id="4879" w:author="Ruijie Xu" w:date="2022-03-10T12:31:00Z">
                <w:rPr>
                  <w:color w:val="000000" w:themeColor="text1"/>
                </w:rPr>
              </w:rPrChange>
            </w:rPr>
            <w:delText xml:space="preserve">taxa </w:delText>
          </w:r>
        </w:del>
        <w:r w:rsidRPr="002B42A7">
          <w:rPr>
            <w:rFonts w:ascii="Times New Roman" w:hAnsi="Times New Roman" w:cs="Times New Roman"/>
            <w:color w:val="000000" w:themeColor="text1"/>
            <w:rPrChange w:id="4880" w:author="Ruijie Xu" w:date="2022-03-10T12:31:00Z">
              <w:rPr>
                <w:color w:val="000000" w:themeColor="text1"/>
              </w:rPr>
            </w:rPrChange>
          </w:rPr>
          <w:t>with Kraken2. CLARK and CLARK-s’</w:t>
        </w:r>
        <w:del w:id="4881" w:author="Liliana Salvador" w:date="2022-03-08T19:43:00Z">
          <w:r w:rsidRPr="002B42A7" w:rsidDel="0028601F">
            <w:rPr>
              <w:rFonts w:ascii="Times New Roman" w:hAnsi="Times New Roman" w:cs="Times New Roman"/>
              <w:color w:val="000000" w:themeColor="text1"/>
              <w:rPrChange w:id="4882" w:author="Ruijie Xu" w:date="2022-03-10T12:31:00Z">
                <w:rPr>
                  <w:color w:val="000000" w:themeColor="text1"/>
                </w:rPr>
              </w:rPrChange>
            </w:rPr>
            <w:delText>s</w:delText>
          </w:r>
        </w:del>
        <w:r w:rsidRPr="002B42A7">
          <w:rPr>
            <w:rFonts w:ascii="Times New Roman" w:hAnsi="Times New Roman" w:cs="Times New Roman"/>
            <w:color w:val="000000" w:themeColor="text1"/>
            <w:rPrChange w:id="4883" w:author="Ruijie Xu" w:date="2022-03-10T12:31:00Z">
              <w:rPr>
                <w:color w:val="000000" w:themeColor="text1"/>
              </w:rPr>
            </w:rPrChange>
          </w:rPr>
          <w:t xml:space="preserve"> classification </w:t>
        </w:r>
        <w:del w:id="4884" w:author="Liliana Salvador" w:date="2022-02-23T20:32:00Z">
          <w:r w:rsidRPr="002B42A7" w:rsidDel="00015F44">
            <w:rPr>
              <w:rFonts w:ascii="Times New Roman" w:hAnsi="Times New Roman" w:cs="Times New Roman"/>
              <w:color w:val="000000" w:themeColor="text1"/>
              <w:rPrChange w:id="4885" w:author="Ruijie Xu" w:date="2022-03-10T12:31:00Z">
                <w:rPr>
                  <w:color w:val="000000" w:themeColor="text1"/>
                </w:rPr>
              </w:rPrChange>
            </w:rPr>
            <w:delText xml:space="preserve">has also </w:delText>
          </w:r>
        </w:del>
        <w:r w:rsidRPr="002B42A7">
          <w:rPr>
            <w:rFonts w:ascii="Times New Roman" w:hAnsi="Times New Roman" w:cs="Times New Roman"/>
            <w:color w:val="000000" w:themeColor="text1"/>
            <w:rPrChange w:id="4886" w:author="Ruijie Xu" w:date="2022-03-10T12:31:00Z">
              <w:rPr>
                <w:color w:val="000000" w:themeColor="text1"/>
              </w:rPr>
            </w:rPrChange>
          </w:rPr>
          <w:t>shared 1</w:t>
        </w:r>
      </w:ins>
      <w:ins w:id="4887" w:author="Liliana Salvador" w:date="2022-03-16T20:49:00Z">
        <w:r w:rsidR="0047229C">
          <w:rPr>
            <w:rFonts w:ascii="Times New Roman" w:hAnsi="Times New Roman" w:cs="Times New Roman"/>
            <w:color w:val="000000" w:themeColor="text1"/>
          </w:rPr>
          <w:t>,</w:t>
        </w:r>
      </w:ins>
      <w:ins w:id="4888" w:author="Ruijie Xu" w:date="2022-02-02T12:20:00Z">
        <w:r w:rsidRPr="002B42A7">
          <w:rPr>
            <w:rFonts w:ascii="Times New Roman" w:hAnsi="Times New Roman" w:cs="Times New Roman"/>
            <w:color w:val="000000" w:themeColor="text1"/>
            <w:rPrChange w:id="4889" w:author="Ruijie Xu" w:date="2022-03-10T12:31:00Z">
              <w:rPr>
                <w:color w:val="000000" w:themeColor="text1"/>
              </w:rPr>
            </w:rPrChange>
          </w:rPr>
          <w:t>219 and 1</w:t>
        </w:r>
      </w:ins>
      <w:ins w:id="4890" w:author="Liliana Salvador" w:date="2022-03-16T20:49:00Z">
        <w:r w:rsidR="0047229C">
          <w:rPr>
            <w:rFonts w:ascii="Times New Roman" w:hAnsi="Times New Roman" w:cs="Times New Roman"/>
            <w:color w:val="000000" w:themeColor="text1"/>
          </w:rPr>
          <w:t>,</w:t>
        </w:r>
      </w:ins>
      <w:ins w:id="4891" w:author="Ruijie Xu" w:date="2022-02-02T12:20:00Z">
        <w:r w:rsidRPr="002B42A7">
          <w:rPr>
            <w:rFonts w:ascii="Times New Roman" w:hAnsi="Times New Roman" w:cs="Times New Roman"/>
            <w:color w:val="000000" w:themeColor="text1"/>
            <w:rPrChange w:id="4892" w:author="Ruijie Xu" w:date="2022-03-10T12:31:00Z">
              <w:rPr>
                <w:color w:val="000000" w:themeColor="text1"/>
              </w:rPr>
            </w:rPrChange>
          </w:rPr>
          <w:t xml:space="preserve">059 species taxa </w:t>
        </w:r>
        <w:proofErr w:type="spellStart"/>
        <w:r w:rsidRPr="002B42A7">
          <w:rPr>
            <w:rFonts w:ascii="Times New Roman" w:hAnsi="Times New Roman" w:cs="Times New Roman"/>
            <w:color w:val="000000" w:themeColor="text1"/>
            <w:rPrChange w:id="4893" w:author="Ruijie Xu" w:date="2022-03-10T12:31:00Z">
              <w:rPr>
                <w:color w:val="000000" w:themeColor="text1"/>
              </w:rPr>
            </w:rPrChange>
          </w:rPr>
          <w:t>wtith</w:t>
        </w:r>
        <w:proofErr w:type="spellEnd"/>
        <w:r w:rsidRPr="002B42A7">
          <w:rPr>
            <w:rFonts w:ascii="Times New Roman" w:hAnsi="Times New Roman" w:cs="Times New Roman"/>
            <w:color w:val="000000" w:themeColor="text1"/>
            <w:rPrChange w:id="4894" w:author="Ruijie Xu" w:date="2022-03-10T12:31:00Z">
              <w:rPr>
                <w:color w:val="000000" w:themeColor="text1"/>
              </w:rPr>
            </w:rPrChange>
          </w:rPr>
          <w:t xml:space="preserve"> Kaiju</w:t>
        </w:r>
      </w:ins>
      <w:ins w:id="4895" w:author="Liliana Salvador" w:date="2022-02-23T20:32:00Z">
        <w:r w:rsidR="00015F44" w:rsidRPr="002B42A7">
          <w:rPr>
            <w:rFonts w:ascii="Times New Roman" w:hAnsi="Times New Roman" w:cs="Times New Roman"/>
            <w:color w:val="000000" w:themeColor="text1"/>
            <w:rPrChange w:id="4896" w:author="Ruijie Xu" w:date="2022-03-10T12:31:00Z">
              <w:rPr>
                <w:color w:val="000000" w:themeColor="text1"/>
              </w:rPr>
            </w:rPrChange>
          </w:rPr>
          <w:t>, respectively</w:t>
        </w:r>
      </w:ins>
      <w:ins w:id="4897" w:author="Ruijie Xu" w:date="2022-02-02T12:20:00Z">
        <w:del w:id="4898" w:author="Liliana Salvador" w:date="2022-02-23T20:32:00Z">
          <w:r w:rsidRPr="002B42A7" w:rsidDel="00015F44">
            <w:rPr>
              <w:rFonts w:ascii="Times New Roman" w:hAnsi="Times New Roman" w:cs="Times New Roman"/>
              <w:color w:val="000000" w:themeColor="text1"/>
              <w:rPrChange w:id="4899" w:author="Ruijie Xu" w:date="2022-03-10T12:31:00Z">
                <w:rPr>
                  <w:color w:val="000000" w:themeColor="text1"/>
                </w:rPr>
              </w:rPrChange>
            </w:rPr>
            <w:delText xml:space="preserve"> specificially</w:delText>
          </w:r>
        </w:del>
        <w:r w:rsidRPr="002B42A7">
          <w:rPr>
            <w:rFonts w:ascii="Times New Roman" w:hAnsi="Times New Roman" w:cs="Times New Roman"/>
            <w:color w:val="000000" w:themeColor="text1"/>
            <w:rPrChange w:id="4900" w:author="Ruijie Xu" w:date="2022-03-10T12:31:00Z">
              <w:rPr>
                <w:color w:val="000000" w:themeColor="text1"/>
              </w:rPr>
            </w:rPrChange>
          </w:rPr>
          <w:t xml:space="preserve">. To assess if </w:t>
        </w:r>
        <w:r w:rsidRPr="002B42A7">
          <w:rPr>
            <w:rFonts w:ascii="Times New Roman" w:hAnsi="Times New Roman" w:cs="Times New Roman"/>
            <w:color w:val="000000" w:themeColor="text1"/>
            <w:rPrChange w:id="4901" w:author="Ruijie Xu" w:date="2022-03-10T12:31:00Z">
              <w:rPr>
                <w:color w:val="000000" w:themeColor="text1"/>
              </w:rPr>
            </w:rPrChange>
          </w:rPr>
          <w:lastRenderedPageBreak/>
          <w:t xml:space="preserve">different software </w:t>
        </w:r>
        <w:del w:id="4902" w:author="Liliana Salvador" w:date="2022-02-23T20:32:00Z">
          <w:r w:rsidRPr="002B42A7" w:rsidDel="00015F44">
            <w:rPr>
              <w:rFonts w:ascii="Times New Roman" w:hAnsi="Times New Roman" w:cs="Times New Roman"/>
              <w:color w:val="000000" w:themeColor="text1"/>
              <w:rPrChange w:id="4903" w:author="Ruijie Xu" w:date="2022-03-10T12:31:00Z">
                <w:rPr>
                  <w:color w:val="000000" w:themeColor="text1"/>
                </w:rPr>
              </w:rPrChange>
            </w:rPr>
            <w:delText xml:space="preserve">has </w:delText>
          </w:r>
        </w:del>
      </w:ins>
      <w:ins w:id="4904" w:author="Liliana Salvador" w:date="2022-02-23T20:32:00Z">
        <w:r w:rsidR="00015F44" w:rsidRPr="002B42A7">
          <w:rPr>
            <w:rFonts w:ascii="Times New Roman" w:hAnsi="Times New Roman" w:cs="Times New Roman"/>
            <w:color w:val="000000" w:themeColor="text1"/>
            <w:rPrChange w:id="4905" w:author="Ruijie Xu" w:date="2022-03-10T12:31:00Z">
              <w:rPr>
                <w:color w:val="000000" w:themeColor="text1"/>
              </w:rPr>
            </w:rPrChange>
          </w:rPr>
          <w:t>ha</w:t>
        </w:r>
      </w:ins>
      <w:ins w:id="4906" w:author="Liliana Salvador" w:date="2022-03-08T19:44:00Z">
        <w:r w:rsidR="0028601F" w:rsidRPr="002B42A7">
          <w:rPr>
            <w:rFonts w:ascii="Times New Roman" w:hAnsi="Times New Roman" w:cs="Times New Roman"/>
            <w:color w:val="000000" w:themeColor="text1"/>
            <w:rPrChange w:id="4907" w:author="Ruijie Xu" w:date="2022-03-10T12:31:00Z">
              <w:rPr>
                <w:color w:val="000000" w:themeColor="text1"/>
              </w:rPr>
            </w:rPrChange>
          </w:rPr>
          <w:t>d</w:t>
        </w:r>
      </w:ins>
      <w:ins w:id="4908" w:author="Liliana Salvador" w:date="2022-02-23T20:32:00Z">
        <w:r w:rsidR="00015F44" w:rsidRPr="002B42A7">
          <w:rPr>
            <w:rFonts w:ascii="Times New Roman" w:hAnsi="Times New Roman" w:cs="Times New Roman"/>
            <w:color w:val="000000" w:themeColor="text1"/>
            <w:rPrChange w:id="4909" w:author="Ruijie Xu" w:date="2022-03-10T12:31:00Z">
              <w:rPr>
                <w:color w:val="000000" w:themeColor="text1"/>
              </w:rPr>
            </w:rPrChange>
          </w:rPr>
          <w:t xml:space="preserve"> </w:t>
        </w:r>
      </w:ins>
      <w:ins w:id="4910" w:author="Ruijie Xu" w:date="2022-02-02T12:20:00Z">
        <w:r w:rsidRPr="002B42A7">
          <w:rPr>
            <w:rFonts w:ascii="Times New Roman" w:hAnsi="Times New Roman" w:cs="Times New Roman"/>
            <w:color w:val="000000" w:themeColor="text1"/>
            <w:rPrChange w:id="4911" w:author="Ruijie Xu" w:date="2022-03-10T12:31:00Z">
              <w:rPr>
                <w:color w:val="000000" w:themeColor="text1"/>
              </w:rPr>
            </w:rPrChange>
          </w:rPr>
          <w:t xml:space="preserve">identified </w:t>
        </w:r>
      </w:ins>
      <w:ins w:id="4912" w:author="Liliana Salvador" w:date="2022-02-23T20:32:00Z">
        <w:r w:rsidR="00015F44" w:rsidRPr="002B42A7">
          <w:rPr>
            <w:rFonts w:ascii="Times New Roman" w:hAnsi="Times New Roman" w:cs="Times New Roman"/>
            <w:color w:val="000000" w:themeColor="text1"/>
            <w:rPrChange w:id="4913" w:author="Ruijie Xu" w:date="2022-03-10T12:31:00Z">
              <w:rPr>
                <w:color w:val="000000" w:themeColor="text1"/>
              </w:rPr>
            </w:rPrChange>
          </w:rPr>
          <w:t xml:space="preserve">the </w:t>
        </w:r>
      </w:ins>
      <w:ins w:id="4914" w:author="Ruijie Xu" w:date="2022-02-02T12:20:00Z">
        <w:r w:rsidRPr="002B42A7">
          <w:rPr>
            <w:rFonts w:ascii="Times New Roman" w:hAnsi="Times New Roman" w:cs="Times New Roman"/>
            <w:color w:val="000000" w:themeColor="text1"/>
            <w:rPrChange w:id="4915" w:author="Ruijie Xu" w:date="2022-03-10T12:31:00Z">
              <w:rPr>
                <w:color w:val="000000" w:themeColor="text1"/>
              </w:rPr>
            </w:rPrChange>
          </w:rPr>
          <w:t xml:space="preserve">same species taxa as the most abundant taxa, species taxa with at least 10% of the reads from each sample were </w:t>
        </w:r>
        <w:del w:id="4916" w:author="Rajeev, Sree" w:date="2022-03-01T14:02:00Z">
          <w:r w:rsidRPr="002B42A7" w:rsidDel="008D6DD7">
            <w:rPr>
              <w:rFonts w:ascii="Times New Roman" w:hAnsi="Times New Roman" w:cs="Times New Roman"/>
              <w:color w:val="000000" w:themeColor="text1"/>
              <w:rPrChange w:id="4917" w:author="Ruijie Xu" w:date="2022-03-10T12:31:00Z">
                <w:rPr>
                  <w:color w:val="000000" w:themeColor="text1"/>
                </w:rPr>
              </w:rPrChange>
            </w:rPr>
            <w:delText>identified</w:delText>
          </w:r>
        </w:del>
      </w:ins>
      <w:ins w:id="4918" w:author="Rajeev, Sree" w:date="2022-03-01T14:02:00Z">
        <w:r w:rsidR="008D6DD7" w:rsidRPr="002B42A7">
          <w:rPr>
            <w:rFonts w:ascii="Times New Roman" w:hAnsi="Times New Roman" w:cs="Times New Roman"/>
            <w:color w:val="000000" w:themeColor="text1"/>
            <w:rPrChange w:id="4919" w:author="Ruijie Xu" w:date="2022-03-10T12:31:00Z">
              <w:rPr>
                <w:color w:val="000000" w:themeColor="text1"/>
              </w:rPr>
            </w:rPrChange>
          </w:rPr>
          <w:t xml:space="preserve">selected </w:t>
        </w:r>
      </w:ins>
      <w:ins w:id="4920" w:author="Ruijie Xu" w:date="2022-02-02T12:20:00Z">
        <w:r w:rsidRPr="002B42A7">
          <w:rPr>
            <w:rFonts w:ascii="Times New Roman" w:hAnsi="Times New Roman" w:cs="Times New Roman"/>
            <w:color w:val="000000" w:themeColor="text1"/>
            <w:rPrChange w:id="4921" w:author="Ruijie Xu" w:date="2022-03-10T12:31:00Z">
              <w:rPr>
                <w:color w:val="000000" w:themeColor="text1"/>
              </w:rPr>
            </w:rPrChange>
          </w:rPr>
          <w:t>from each software’</w:t>
        </w:r>
        <w:del w:id="4922" w:author="Liliana Salvador" w:date="2022-02-23T20:33:00Z">
          <w:r w:rsidRPr="002B42A7" w:rsidDel="00015F44">
            <w:rPr>
              <w:rFonts w:ascii="Times New Roman" w:hAnsi="Times New Roman" w:cs="Times New Roman"/>
              <w:color w:val="000000" w:themeColor="text1"/>
              <w:rPrChange w:id="4923" w:author="Ruijie Xu" w:date="2022-03-10T12:31:00Z">
                <w:rPr>
                  <w:color w:val="000000" w:themeColor="text1"/>
                </w:rPr>
              </w:rPrChange>
            </w:rPr>
            <w:delText>s</w:delText>
          </w:r>
        </w:del>
        <w:r w:rsidRPr="002B42A7">
          <w:rPr>
            <w:rFonts w:ascii="Times New Roman" w:hAnsi="Times New Roman" w:cs="Times New Roman"/>
            <w:color w:val="000000" w:themeColor="text1"/>
            <w:rPrChange w:id="4924" w:author="Ruijie Xu" w:date="2022-03-10T12:31:00Z">
              <w:rPr>
                <w:color w:val="000000" w:themeColor="text1"/>
              </w:rPr>
            </w:rPrChange>
          </w:rPr>
          <w:t xml:space="preserve"> classification. Metaphlan3 </w:t>
        </w:r>
        <w:del w:id="4925" w:author="Liliana Salvador" w:date="2022-02-23T20:33:00Z">
          <w:r w:rsidRPr="002B42A7" w:rsidDel="00015F44">
            <w:rPr>
              <w:rFonts w:ascii="Times New Roman" w:hAnsi="Times New Roman" w:cs="Times New Roman"/>
              <w:color w:val="000000" w:themeColor="text1"/>
              <w:rPrChange w:id="4926" w:author="Ruijie Xu" w:date="2022-03-10T12:31:00Z">
                <w:rPr>
                  <w:color w:val="000000" w:themeColor="text1"/>
                </w:rPr>
              </w:rPrChange>
            </w:rPr>
            <w:delText xml:space="preserve">in this case, has </w:delText>
          </w:r>
        </w:del>
        <w:r w:rsidRPr="002B42A7">
          <w:rPr>
            <w:rFonts w:ascii="Times New Roman" w:hAnsi="Times New Roman" w:cs="Times New Roman"/>
            <w:color w:val="000000" w:themeColor="text1"/>
            <w:rPrChange w:id="4927" w:author="Ruijie Xu" w:date="2022-03-10T12:31:00Z">
              <w:rPr>
                <w:color w:val="000000" w:themeColor="text1"/>
              </w:rPr>
            </w:rPrChange>
          </w:rPr>
          <w:t xml:space="preserve">identified most </w:t>
        </w:r>
      </w:ins>
      <w:ins w:id="4928" w:author="Liliana Salvador" w:date="2022-02-23T20:33:00Z">
        <w:r w:rsidR="00015F44" w:rsidRPr="002B42A7">
          <w:rPr>
            <w:rFonts w:ascii="Times New Roman" w:hAnsi="Times New Roman" w:cs="Times New Roman"/>
            <w:color w:val="000000" w:themeColor="text1"/>
            <w:rPrChange w:id="4929" w:author="Ruijie Xu" w:date="2022-03-10T12:31:00Z">
              <w:rPr>
                <w:color w:val="000000" w:themeColor="text1"/>
              </w:rPr>
            </w:rPrChange>
          </w:rPr>
          <w:t xml:space="preserve">of the </w:t>
        </w:r>
      </w:ins>
      <w:ins w:id="4930" w:author="Ruijie Xu" w:date="2022-02-02T12:20:00Z">
        <w:r w:rsidRPr="002B42A7">
          <w:rPr>
            <w:rFonts w:ascii="Times New Roman" w:hAnsi="Times New Roman" w:cs="Times New Roman"/>
            <w:color w:val="000000" w:themeColor="text1"/>
            <w:rPrChange w:id="4931" w:author="Ruijie Xu" w:date="2022-03-10T12:31:00Z">
              <w:rPr>
                <w:color w:val="000000" w:themeColor="text1"/>
              </w:rPr>
            </w:rPrChange>
          </w:rPr>
          <w:t>number of unique species taxa (18</w:t>
        </w:r>
        <w:del w:id="4932" w:author="Liliana Salvador" w:date="2022-03-08T19:44:00Z">
          <w:r w:rsidRPr="002B42A7" w:rsidDel="0028601F">
            <w:rPr>
              <w:rFonts w:ascii="Times New Roman" w:hAnsi="Times New Roman" w:cs="Times New Roman"/>
              <w:color w:val="000000" w:themeColor="text1"/>
              <w:rPrChange w:id="4933" w:author="Ruijie Xu" w:date="2022-03-10T12:31:00Z">
                <w:rPr>
                  <w:color w:val="000000" w:themeColor="text1"/>
                </w:rPr>
              </w:rPrChange>
            </w:rPr>
            <w:delText xml:space="preserve"> taxa</w:delText>
          </w:r>
        </w:del>
        <w:r w:rsidRPr="002B42A7">
          <w:rPr>
            <w:rFonts w:ascii="Times New Roman" w:hAnsi="Times New Roman" w:cs="Times New Roman"/>
            <w:color w:val="000000" w:themeColor="text1"/>
            <w:rPrChange w:id="4934" w:author="Ruijie Xu" w:date="2022-03-10T12:31:00Z">
              <w:rPr>
                <w:color w:val="000000" w:themeColor="text1"/>
              </w:rPr>
            </w:rPrChange>
          </w:rPr>
          <w:t xml:space="preserve">), while BLASTN and Kaiju </w:t>
        </w:r>
        <w:del w:id="4935" w:author="Liliana Salvador" w:date="2022-02-23T20:33:00Z">
          <w:r w:rsidRPr="002B42A7" w:rsidDel="00015F44">
            <w:rPr>
              <w:rFonts w:ascii="Times New Roman" w:hAnsi="Times New Roman" w:cs="Times New Roman"/>
              <w:color w:val="000000" w:themeColor="text1"/>
              <w:rPrChange w:id="4936" w:author="Ruijie Xu" w:date="2022-03-10T12:31:00Z">
                <w:rPr>
                  <w:color w:val="000000" w:themeColor="text1"/>
                </w:rPr>
              </w:rPrChange>
            </w:rPr>
            <w:delText>has</w:delText>
          </w:r>
        </w:del>
      </w:ins>
      <w:ins w:id="4937" w:author="Liliana Salvador" w:date="2022-02-23T20:33:00Z">
        <w:r w:rsidR="00015F44" w:rsidRPr="002B42A7">
          <w:rPr>
            <w:rFonts w:ascii="Times New Roman" w:hAnsi="Times New Roman" w:cs="Times New Roman"/>
            <w:color w:val="000000" w:themeColor="text1"/>
            <w:rPrChange w:id="4938" w:author="Ruijie Xu" w:date="2022-03-10T12:31:00Z">
              <w:rPr>
                <w:color w:val="000000" w:themeColor="text1"/>
              </w:rPr>
            </w:rPrChange>
          </w:rPr>
          <w:t>identified</w:t>
        </w:r>
      </w:ins>
      <w:ins w:id="4939" w:author="Ruijie Xu" w:date="2022-02-02T12:20:00Z">
        <w:r w:rsidRPr="002B42A7">
          <w:rPr>
            <w:rFonts w:ascii="Times New Roman" w:hAnsi="Times New Roman" w:cs="Times New Roman"/>
            <w:color w:val="000000" w:themeColor="text1"/>
            <w:rPrChange w:id="4940" w:author="Ruijie Xu" w:date="2022-03-10T12:31:00Z">
              <w:rPr>
                <w:color w:val="000000" w:themeColor="text1"/>
              </w:rPr>
            </w:rPrChange>
          </w:rPr>
          <w:t xml:space="preserve"> the least (7</w:t>
        </w:r>
        <w:del w:id="4941" w:author="Liliana Salvador" w:date="2022-03-08T19:44:00Z">
          <w:r w:rsidRPr="002B42A7" w:rsidDel="0028601F">
            <w:rPr>
              <w:rFonts w:ascii="Times New Roman" w:hAnsi="Times New Roman" w:cs="Times New Roman"/>
              <w:color w:val="000000" w:themeColor="text1"/>
              <w:rPrChange w:id="4942" w:author="Ruijie Xu" w:date="2022-03-10T12:31:00Z">
                <w:rPr>
                  <w:color w:val="000000" w:themeColor="text1"/>
                </w:rPr>
              </w:rPrChange>
            </w:rPr>
            <w:delText xml:space="preserve"> taxa</w:delText>
          </w:r>
        </w:del>
        <w:r w:rsidRPr="002B42A7">
          <w:rPr>
            <w:rFonts w:ascii="Times New Roman" w:hAnsi="Times New Roman" w:cs="Times New Roman"/>
            <w:color w:val="000000" w:themeColor="text1"/>
            <w:rPrChange w:id="4943" w:author="Ruijie Xu" w:date="2022-03-10T12:31:00Z">
              <w:rPr>
                <w:color w:val="000000" w:themeColor="text1"/>
              </w:rPr>
            </w:rPrChange>
          </w:rPr>
          <w:t xml:space="preserve">). CLARK vs. CLARK-s and Kraken vs. Bracken shared most </w:t>
        </w:r>
      </w:ins>
      <w:ins w:id="4944" w:author="Liliana Salvador" w:date="2022-02-23T20:33:00Z">
        <w:r w:rsidR="00015F44" w:rsidRPr="002B42A7">
          <w:rPr>
            <w:rFonts w:ascii="Times New Roman" w:hAnsi="Times New Roman" w:cs="Times New Roman"/>
            <w:color w:val="000000" w:themeColor="text1"/>
            <w:rPrChange w:id="4945" w:author="Ruijie Xu" w:date="2022-03-10T12:31:00Z">
              <w:rPr>
                <w:color w:val="000000" w:themeColor="text1"/>
              </w:rPr>
            </w:rPrChange>
          </w:rPr>
          <w:t xml:space="preserve">of the </w:t>
        </w:r>
      </w:ins>
      <w:ins w:id="4946" w:author="Ruijie Xu" w:date="2022-02-02T12:20:00Z">
        <w:r w:rsidRPr="002B42A7">
          <w:rPr>
            <w:rFonts w:ascii="Times New Roman" w:hAnsi="Times New Roman" w:cs="Times New Roman"/>
            <w:color w:val="000000" w:themeColor="text1"/>
            <w:rPrChange w:id="4947" w:author="Ruijie Xu" w:date="2022-03-10T12:31:00Z">
              <w:rPr>
                <w:color w:val="000000" w:themeColor="text1"/>
              </w:rPr>
            </w:rPrChange>
          </w:rPr>
          <w:t>number of taxa in this category (9 and 8</w:t>
        </w:r>
        <w:del w:id="4948" w:author="Liliana Salvador" w:date="2022-03-08T19:44:00Z">
          <w:r w:rsidRPr="002B42A7" w:rsidDel="0028601F">
            <w:rPr>
              <w:rFonts w:ascii="Times New Roman" w:hAnsi="Times New Roman" w:cs="Times New Roman"/>
              <w:color w:val="000000" w:themeColor="text1"/>
              <w:rPrChange w:id="4949" w:author="Ruijie Xu" w:date="2022-03-10T12:31:00Z">
                <w:rPr>
                  <w:color w:val="000000" w:themeColor="text1"/>
                </w:rPr>
              </w:rPrChange>
            </w:rPr>
            <w:delText xml:space="preserve"> taxa</w:delText>
          </w:r>
        </w:del>
        <w:r w:rsidRPr="002B42A7">
          <w:rPr>
            <w:rFonts w:ascii="Times New Roman" w:hAnsi="Times New Roman" w:cs="Times New Roman"/>
            <w:color w:val="000000" w:themeColor="text1"/>
            <w:rPrChange w:id="4950" w:author="Ruijie Xu" w:date="2022-03-10T12:31:00Z">
              <w:rPr>
                <w:color w:val="000000" w:themeColor="text1"/>
              </w:rPr>
            </w:rPrChange>
          </w:rPr>
          <w:t>, respectively). Two species taxa were identified by all software as the top ten percent most abundant species taxa</w:t>
        </w:r>
      </w:ins>
      <w:ins w:id="4951" w:author="Liliana Salvador" w:date="2022-02-23T20:34:00Z">
        <w:r w:rsidR="0088072A" w:rsidRPr="002B42A7">
          <w:rPr>
            <w:rFonts w:ascii="Times New Roman" w:hAnsi="Times New Roman" w:cs="Times New Roman"/>
            <w:color w:val="000000" w:themeColor="text1"/>
            <w:rPrChange w:id="4952" w:author="Ruijie Xu" w:date="2022-03-10T12:31:00Z">
              <w:rPr>
                <w:color w:val="000000" w:themeColor="text1"/>
              </w:rPr>
            </w:rPrChange>
          </w:rPr>
          <w:t>,</w:t>
        </w:r>
      </w:ins>
      <w:ins w:id="4953" w:author="Ruijie Xu" w:date="2022-02-02T12:20:00Z">
        <w:r w:rsidRPr="002B42A7">
          <w:rPr>
            <w:rFonts w:ascii="Times New Roman" w:hAnsi="Times New Roman" w:cs="Times New Roman"/>
            <w:color w:val="000000" w:themeColor="text1"/>
            <w:rPrChange w:id="4954" w:author="Ruijie Xu" w:date="2022-03-10T12:31:00Z">
              <w:rPr>
                <w:color w:val="000000" w:themeColor="text1"/>
              </w:rPr>
            </w:rPrChange>
          </w:rPr>
          <w:t xml:space="preserve"> which </w:t>
        </w:r>
      </w:ins>
      <w:ins w:id="4955" w:author="Liliana Salvador" w:date="2022-02-23T20:34:00Z">
        <w:r w:rsidR="0088072A" w:rsidRPr="002B42A7">
          <w:rPr>
            <w:rFonts w:ascii="Times New Roman" w:hAnsi="Times New Roman" w:cs="Times New Roman"/>
            <w:color w:val="000000" w:themeColor="text1"/>
            <w:rPrChange w:id="4956" w:author="Ruijie Xu" w:date="2022-03-10T12:31:00Z">
              <w:rPr>
                <w:color w:val="000000" w:themeColor="text1"/>
              </w:rPr>
            </w:rPrChange>
          </w:rPr>
          <w:t>were</w:t>
        </w:r>
      </w:ins>
      <w:ins w:id="4957" w:author="Ruijie Xu" w:date="2022-02-02T12:20:00Z">
        <w:del w:id="4958" w:author="Liliana Salvador" w:date="2022-02-23T20:34:00Z">
          <w:r w:rsidRPr="002B42A7" w:rsidDel="0088072A">
            <w:rPr>
              <w:rFonts w:ascii="Times New Roman" w:hAnsi="Times New Roman" w:cs="Times New Roman"/>
              <w:color w:val="000000" w:themeColor="text1"/>
              <w:rPrChange w:id="4959" w:author="Ruijie Xu" w:date="2022-03-10T12:31:00Z">
                <w:rPr>
                  <w:color w:val="000000" w:themeColor="text1"/>
                </w:rPr>
              </w:rPrChange>
            </w:rPr>
            <w:delText>are</w:delText>
          </w:r>
        </w:del>
        <w:r w:rsidRPr="002B42A7">
          <w:rPr>
            <w:rFonts w:ascii="Times New Roman" w:hAnsi="Times New Roman" w:cs="Times New Roman"/>
            <w:color w:val="000000" w:themeColor="text1"/>
            <w:rPrChange w:id="4960" w:author="Ruijie Xu" w:date="2022-03-10T12:31:00Z">
              <w:rPr>
                <w:color w:val="000000" w:themeColor="text1"/>
              </w:rPr>
            </w:rPrChange>
          </w:rPr>
          <w:t xml:space="preserve"> </w:t>
        </w:r>
        <w:r w:rsidRPr="002B42A7">
          <w:rPr>
            <w:rFonts w:ascii="Times New Roman" w:hAnsi="Times New Roman" w:cs="Times New Roman"/>
            <w:i/>
            <w:iCs/>
            <w:color w:val="000000" w:themeColor="text1"/>
            <w:rPrChange w:id="4961" w:author="Ruijie Xu" w:date="2022-03-10T12:31:00Z">
              <w:rPr>
                <w:i/>
                <w:iCs/>
                <w:color w:val="000000" w:themeColor="text1"/>
              </w:rPr>
            </w:rPrChange>
          </w:rPr>
          <w:t xml:space="preserve">L. </w:t>
        </w:r>
        <w:proofErr w:type="spellStart"/>
        <w:r w:rsidRPr="002B42A7">
          <w:rPr>
            <w:rFonts w:ascii="Times New Roman" w:hAnsi="Times New Roman" w:cs="Times New Roman"/>
            <w:i/>
            <w:iCs/>
            <w:color w:val="000000" w:themeColor="text1"/>
            <w:rPrChange w:id="4962" w:author="Ruijie Xu" w:date="2022-03-10T12:31:00Z">
              <w:rPr>
                <w:i/>
                <w:iCs/>
                <w:color w:val="000000" w:themeColor="text1"/>
              </w:rPr>
            </w:rPrChange>
          </w:rPr>
          <w:t>interrogans</w:t>
        </w:r>
        <w:proofErr w:type="spellEnd"/>
        <w:r w:rsidRPr="002B42A7">
          <w:rPr>
            <w:rFonts w:ascii="Times New Roman" w:hAnsi="Times New Roman" w:cs="Times New Roman"/>
            <w:color w:val="000000" w:themeColor="text1"/>
            <w:rPrChange w:id="4963" w:author="Ruijie Xu" w:date="2022-03-10T12:31:00Z">
              <w:rPr>
                <w:color w:val="000000" w:themeColor="text1"/>
              </w:rPr>
            </w:rPrChange>
          </w:rPr>
          <w:t xml:space="preserve"> and </w:t>
        </w:r>
        <w:r w:rsidRPr="002B42A7">
          <w:rPr>
            <w:rFonts w:ascii="Times New Roman" w:hAnsi="Times New Roman" w:cs="Times New Roman"/>
            <w:i/>
            <w:iCs/>
            <w:color w:val="000000" w:themeColor="text1"/>
            <w:rPrChange w:id="4964" w:author="Ruijie Xu" w:date="2022-03-10T12:31:00Z">
              <w:rPr>
                <w:i/>
                <w:iCs/>
                <w:color w:val="000000" w:themeColor="text1"/>
              </w:rPr>
            </w:rPrChange>
          </w:rPr>
          <w:t xml:space="preserve">Bartonella </w:t>
        </w:r>
        <w:proofErr w:type="spellStart"/>
        <w:r w:rsidRPr="002B42A7">
          <w:rPr>
            <w:rFonts w:ascii="Times New Roman" w:hAnsi="Times New Roman" w:cs="Times New Roman"/>
            <w:i/>
            <w:iCs/>
            <w:color w:val="000000" w:themeColor="text1"/>
            <w:rPrChange w:id="4965" w:author="Ruijie Xu" w:date="2022-03-10T12:31:00Z">
              <w:rPr>
                <w:i/>
                <w:iCs/>
                <w:color w:val="000000" w:themeColor="text1"/>
              </w:rPr>
            </w:rPrChange>
          </w:rPr>
          <w:t>elizabethae</w:t>
        </w:r>
      </w:ins>
      <w:proofErr w:type="spellEnd"/>
      <w:ins w:id="4966" w:author="Ruijie Xu" w:date="2022-02-03T12:21:00Z">
        <w:r w:rsidR="00E93552" w:rsidRPr="002B42A7">
          <w:rPr>
            <w:rFonts w:ascii="Times New Roman" w:hAnsi="Times New Roman" w:cs="Times New Roman"/>
            <w:i/>
            <w:iCs/>
            <w:color w:val="000000" w:themeColor="text1"/>
            <w:rPrChange w:id="4967" w:author="Ruijie Xu" w:date="2022-03-10T12:31:00Z">
              <w:rPr>
                <w:i/>
                <w:iCs/>
                <w:color w:val="000000" w:themeColor="text1"/>
              </w:rPr>
            </w:rPrChange>
          </w:rPr>
          <w:t xml:space="preserve"> </w:t>
        </w:r>
        <w:r w:rsidR="00E93552" w:rsidRPr="002B42A7">
          <w:rPr>
            <w:rFonts w:ascii="Times New Roman" w:hAnsi="Times New Roman" w:cs="Times New Roman"/>
            <w:color w:val="000000" w:themeColor="text1"/>
            <w:rPrChange w:id="4968" w:author="Ruijie Xu" w:date="2022-03-10T12:31:00Z">
              <w:rPr>
                <w:color w:val="000000" w:themeColor="text1"/>
              </w:rPr>
            </w:rPrChange>
          </w:rPr>
          <w:t>(Table SII.1)</w:t>
        </w:r>
      </w:ins>
      <w:ins w:id="4969" w:author="Ruijie Xu" w:date="2022-02-02T12:20:00Z">
        <w:r w:rsidRPr="002B42A7">
          <w:rPr>
            <w:rFonts w:ascii="Times New Roman" w:hAnsi="Times New Roman" w:cs="Times New Roman"/>
            <w:color w:val="000000" w:themeColor="text1"/>
            <w:rPrChange w:id="4970" w:author="Ruijie Xu" w:date="2022-03-10T12:31:00Z">
              <w:rPr>
                <w:color w:val="000000" w:themeColor="text1"/>
              </w:rPr>
            </w:rPrChange>
          </w:rPr>
          <w:t>.</w:t>
        </w:r>
      </w:ins>
    </w:p>
    <w:bookmarkEnd w:id="4662"/>
    <w:bookmarkEnd w:id="4663"/>
    <w:bookmarkEnd w:id="4664"/>
    <w:p w14:paraId="49303CF4" w14:textId="77777777" w:rsidR="0088072A" w:rsidRPr="002B42A7" w:rsidRDefault="0088072A">
      <w:pPr>
        <w:spacing w:line="480" w:lineRule="auto"/>
        <w:rPr>
          <w:ins w:id="4971" w:author="Liliana Salvador" w:date="2022-02-23T20:35:00Z"/>
          <w:rFonts w:ascii="Times New Roman" w:hAnsi="Times New Roman" w:cs="Times New Roman"/>
          <w:b/>
          <w:bCs/>
          <w:color w:val="000000" w:themeColor="text1"/>
          <w:rPrChange w:id="4972" w:author="Ruijie Xu" w:date="2022-03-10T12:31:00Z">
            <w:rPr>
              <w:ins w:id="4973" w:author="Liliana Salvador" w:date="2022-02-23T20:35:00Z"/>
              <w:b/>
              <w:bCs/>
              <w:color w:val="000000" w:themeColor="text1"/>
            </w:rPr>
          </w:rPrChange>
        </w:rPr>
      </w:pPr>
    </w:p>
    <w:p w14:paraId="77A43993" w14:textId="6EA27CF6" w:rsidR="00C355C5" w:rsidRPr="002B42A7" w:rsidRDefault="00C355C5">
      <w:pPr>
        <w:spacing w:line="480" w:lineRule="auto"/>
        <w:rPr>
          <w:ins w:id="4974" w:author="Ruijie Xu" w:date="2022-03-04T11:13:00Z"/>
          <w:rFonts w:ascii="Times New Roman" w:hAnsi="Times New Roman" w:cs="Times New Roman"/>
          <w:b/>
          <w:bCs/>
          <w:color w:val="000000" w:themeColor="text1"/>
          <w:rPrChange w:id="4975" w:author="Ruijie Xu" w:date="2022-03-10T12:31:00Z">
            <w:rPr>
              <w:ins w:id="4976" w:author="Ruijie Xu" w:date="2022-03-04T11:13:00Z"/>
              <w:b/>
              <w:bCs/>
              <w:color w:val="000000" w:themeColor="text1"/>
            </w:rPr>
          </w:rPrChange>
        </w:rPr>
      </w:pPr>
      <w:ins w:id="4977" w:author="Ruijie Xu" w:date="2022-02-02T13:04:00Z">
        <w:r w:rsidRPr="002B42A7">
          <w:rPr>
            <w:rFonts w:ascii="Times New Roman" w:hAnsi="Times New Roman" w:cs="Times New Roman"/>
            <w:b/>
            <w:bCs/>
            <w:color w:val="000000" w:themeColor="text1"/>
            <w:rPrChange w:id="4978" w:author="Ruijie Xu" w:date="2022-03-10T12:31:00Z">
              <w:rPr>
                <w:b/>
                <w:bCs/>
                <w:color w:val="000000" w:themeColor="text1"/>
              </w:rPr>
            </w:rPrChange>
          </w:rPr>
          <w:t>Downstream analyses for microbial community characterization</w:t>
        </w:r>
      </w:ins>
    </w:p>
    <w:p w14:paraId="6AA0D4BD" w14:textId="3E4498D2" w:rsidR="00B23538" w:rsidRPr="002B42A7" w:rsidRDefault="00B23538">
      <w:pPr>
        <w:spacing w:line="480" w:lineRule="auto"/>
        <w:rPr>
          <w:ins w:id="4979" w:author="Liliana Salvador" w:date="2022-02-26T15:17:00Z"/>
          <w:rFonts w:ascii="Times New Roman" w:hAnsi="Times New Roman" w:cs="Times New Roman"/>
          <w:i/>
          <w:color w:val="000000" w:themeColor="text1"/>
          <w:rPrChange w:id="4980" w:author="Ruijie Xu" w:date="2022-03-10T12:31:00Z">
            <w:rPr>
              <w:ins w:id="4981" w:author="Liliana Salvador" w:date="2022-02-26T15:17:00Z"/>
              <w:b/>
              <w:bCs/>
              <w:color w:val="000000" w:themeColor="text1"/>
            </w:rPr>
          </w:rPrChange>
        </w:rPr>
      </w:pPr>
      <w:ins w:id="4982" w:author="Ruijie Xu" w:date="2022-03-04T11:13:00Z">
        <w:r w:rsidRPr="002B42A7">
          <w:rPr>
            <w:rFonts w:ascii="Times New Roman" w:hAnsi="Times New Roman" w:cs="Times New Roman"/>
            <w:i/>
            <w:color w:val="000000" w:themeColor="text1"/>
            <w:rPrChange w:id="4983" w:author="Ruijie Xu" w:date="2022-03-10T12:31:00Z">
              <w:rPr>
                <w:i/>
                <w:color w:val="000000" w:themeColor="text1"/>
              </w:rPr>
            </w:rPrChange>
          </w:rPr>
          <w:t>Within-sample diversity (</w:t>
        </w:r>
      </w:ins>
      <w:ins w:id="4984" w:author="Ruijie Xu" w:date="2022-03-04T11:16:00Z">
        <w:r w:rsidRPr="002B42A7">
          <w:rPr>
            <w:rFonts w:ascii="Times New Roman" w:hAnsi="Times New Roman" w:cs="Times New Roman"/>
            <w:i/>
            <w:color w:val="000000" w:themeColor="text1"/>
            <w:rPrChange w:id="4985" w:author="Ruijie Xu" w:date="2022-03-10T12:31:00Z">
              <w:rPr>
                <w:i/>
                <w:color w:val="000000" w:themeColor="text1"/>
              </w:rPr>
            </w:rPrChange>
          </w:rPr>
          <w:sym w:font="Symbol" w:char="F061"/>
        </w:r>
      </w:ins>
      <w:ins w:id="4986" w:author="Ruijie Xu" w:date="2022-03-04T11:13:00Z">
        <w:r w:rsidRPr="002B42A7">
          <w:rPr>
            <w:rFonts w:ascii="Times New Roman" w:hAnsi="Times New Roman" w:cs="Times New Roman"/>
            <w:i/>
            <w:color w:val="000000" w:themeColor="text1"/>
            <w:rPrChange w:id="4987" w:author="Ruijie Xu" w:date="2022-03-10T12:31:00Z">
              <w:rPr>
                <w:i/>
                <w:color w:val="000000" w:themeColor="text1"/>
              </w:rPr>
            </w:rPrChange>
          </w:rPr>
          <w:t xml:space="preserve">-diversity) </w:t>
        </w:r>
      </w:ins>
    </w:p>
    <w:p w14:paraId="3DFBD0FF" w14:textId="32831720" w:rsidR="001D64AA" w:rsidRPr="002B42A7" w:rsidDel="008F1502" w:rsidRDefault="0007796B">
      <w:pPr>
        <w:spacing w:line="480" w:lineRule="auto"/>
        <w:rPr>
          <w:ins w:id="4988" w:author="Ruijie Xu" w:date="2022-02-02T12:20:00Z"/>
          <w:del w:id="4989" w:author="Rajeev, Sree" w:date="2022-03-03T11:13:00Z"/>
          <w:rFonts w:ascii="Times New Roman" w:hAnsi="Times New Roman" w:cs="Times New Roman"/>
          <w:bCs/>
          <w:i/>
          <w:color w:val="000000" w:themeColor="text1"/>
          <w:rPrChange w:id="4990" w:author="Ruijie Xu" w:date="2022-03-10T12:31:00Z">
            <w:rPr>
              <w:ins w:id="4991" w:author="Ruijie Xu" w:date="2022-02-02T12:20:00Z"/>
              <w:del w:id="4992" w:author="Rajeev, Sree" w:date="2022-03-03T11:13:00Z"/>
              <w:bCs/>
              <w:color w:val="000000" w:themeColor="text1"/>
            </w:rPr>
          </w:rPrChange>
        </w:rPr>
        <w:pPrChange w:id="4993" w:author="Ruijie Xu" w:date="2022-02-02T13:04:00Z">
          <w:pPr>
            <w:keepNext/>
            <w:spacing w:line="480" w:lineRule="auto"/>
            <w:ind w:firstLine="720"/>
          </w:pPr>
        </w:pPrChange>
      </w:pPr>
      <w:bookmarkStart w:id="4994" w:name="OLE_LINK166"/>
      <w:bookmarkStart w:id="4995" w:name="OLE_LINK167"/>
      <w:ins w:id="4996" w:author="Liliana Salvador" w:date="2022-02-26T16:13:00Z">
        <w:del w:id="4997" w:author="Rajeev, Sree" w:date="2022-03-03T11:13:00Z">
          <w:r w:rsidRPr="002B42A7" w:rsidDel="008F1502">
            <w:rPr>
              <w:rFonts w:ascii="Times New Roman" w:hAnsi="Times New Roman" w:cs="Times New Roman"/>
              <w:bCs/>
              <w:i/>
              <w:color w:val="000000" w:themeColor="text1"/>
              <w:rPrChange w:id="4998" w:author="Ruijie Xu" w:date="2022-03-10T12:31:00Z">
                <w:rPr>
                  <w:bCs/>
                  <w:i/>
                  <w:color w:val="000000" w:themeColor="text1"/>
                </w:rPr>
              </w:rPrChange>
            </w:rPr>
            <w:delText>W</w:delText>
          </w:r>
        </w:del>
      </w:ins>
      <w:ins w:id="4999" w:author="Liliana Salvador" w:date="2022-02-26T16:03:00Z">
        <w:del w:id="5000" w:author="Rajeev, Sree" w:date="2022-03-03T11:13:00Z">
          <w:r w:rsidR="00E33A4D" w:rsidRPr="002B42A7" w:rsidDel="008F1502">
            <w:rPr>
              <w:rFonts w:ascii="Times New Roman" w:hAnsi="Times New Roman" w:cs="Times New Roman"/>
              <w:bCs/>
              <w:i/>
              <w:color w:val="000000" w:themeColor="text1"/>
              <w:rPrChange w:id="5001" w:author="Ruijie Xu" w:date="2022-03-10T12:31:00Z">
                <w:rPr>
                  <w:bCs/>
                  <w:i/>
                  <w:color w:val="000000" w:themeColor="text1"/>
                </w:rPr>
              </w:rPrChange>
            </w:rPr>
            <w:delText>ithin-sample diversity</w:delText>
          </w:r>
        </w:del>
      </w:ins>
      <w:ins w:id="5002" w:author="Liliana Salvador" w:date="2022-02-26T16:13:00Z">
        <w:del w:id="5003" w:author="Rajeev, Sree" w:date="2022-03-03T11:13:00Z">
          <w:r w:rsidRPr="002B42A7" w:rsidDel="008F1502">
            <w:rPr>
              <w:rFonts w:ascii="Times New Roman" w:hAnsi="Times New Roman" w:cs="Times New Roman"/>
              <w:bCs/>
              <w:i/>
              <w:color w:val="000000" w:themeColor="text1"/>
              <w:rPrChange w:id="5004" w:author="Ruijie Xu" w:date="2022-03-10T12:31:00Z">
                <w:rPr>
                  <w:bCs/>
                  <w:i/>
                  <w:color w:val="000000" w:themeColor="text1"/>
                </w:rPr>
              </w:rPrChange>
            </w:rPr>
            <w:delText xml:space="preserve"> (</w:delText>
          </w:r>
          <w:r w:rsidRPr="002B42A7" w:rsidDel="008F1502">
            <w:rPr>
              <w:rFonts w:ascii="Times New Roman" w:hAnsi="Times New Roman" w:cs="Times New Roman"/>
              <w:bCs/>
              <w:i/>
              <w:color w:val="000000" w:themeColor="text1"/>
              <w:rPrChange w:id="5005" w:author="Ruijie Xu" w:date="2022-03-10T12:31:00Z">
                <w:rPr>
                  <w:bCs/>
                  <w:i/>
                  <w:color w:val="000000" w:themeColor="text1"/>
                </w:rPr>
              </w:rPrChange>
            </w:rPr>
            <w:sym w:font="Symbol" w:char="F061"/>
          </w:r>
          <w:r w:rsidRPr="002B42A7" w:rsidDel="008F1502">
            <w:rPr>
              <w:rFonts w:ascii="Times New Roman" w:hAnsi="Times New Roman" w:cs="Times New Roman"/>
              <w:bCs/>
              <w:i/>
              <w:color w:val="000000" w:themeColor="text1"/>
              <w:rPrChange w:id="5006" w:author="Ruijie Xu" w:date="2022-03-10T12:31:00Z">
                <w:rPr>
                  <w:bCs/>
                  <w:i/>
                  <w:color w:val="000000" w:themeColor="text1"/>
                </w:rPr>
              </w:rPrChange>
            </w:rPr>
            <w:delText xml:space="preserve">-diversity) </w:delText>
          </w:r>
        </w:del>
      </w:ins>
      <w:ins w:id="5007" w:author="Liliana Salvador" w:date="2022-02-26T15:35:00Z">
        <w:del w:id="5008" w:author="Rajeev, Sree" w:date="2022-03-03T11:13:00Z">
          <w:r w:rsidR="00505A57" w:rsidRPr="002B42A7" w:rsidDel="008F1502">
            <w:rPr>
              <w:rFonts w:ascii="Times New Roman" w:hAnsi="Times New Roman" w:cs="Times New Roman"/>
              <w:bCs/>
              <w:i/>
              <w:color w:val="000000" w:themeColor="text1"/>
              <w:rPrChange w:id="5009" w:author="Ruijie Xu" w:date="2022-03-10T12:31:00Z">
                <w:rPr>
                  <w:bCs/>
                  <w:i/>
                  <w:color w:val="000000" w:themeColor="text1"/>
                </w:rPr>
              </w:rPrChange>
            </w:rPr>
            <w:delText xml:space="preserve">- </w:delText>
          </w:r>
        </w:del>
      </w:ins>
      <w:ins w:id="5010" w:author="Liliana Salvador" w:date="2022-02-26T15:36:00Z">
        <w:del w:id="5011" w:author="Rajeev, Sree" w:date="2022-03-03T11:13:00Z">
          <w:r w:rsidR="00505A57" w:rsidRPr="002B42A7" w:rsidDel="008F1502">
            <w:rPr>
              <w:rFonts w:ascii="Times New Roman" w:hAnsi="Times New Roman" w:cs="Times New Roman"/>
              <w:bCs/>
              <w:i/>
              <w:color w:val="000000" w:themeColor="text1"/>
              <w:rPrChange w:id="5012" w:author="Ruijie Xu" w:date="2022-03-10T12:31:00Z">
                <w:rPr>
                  <w:bCs/>
                  <w:i/>
                  <w:color w:val="000000" w:themeColor="text1"/>
                </w:rPr>
              </w:rPrChange>
            </w:rPr>
            <w:delText>DBs</w:delText>
          </w:r>
        </w:del>
      </w:ins>
    </w:p>
    <w:bookmarkEnd w:id="4994"/>
    <w:bookmarkEnd w:id="4995"/>
    <w:p w14:paraId="0CD7AB28" w14:textId="2E21583E" w:rsidR="00D0036D" w:rsidRPr="002B42A7" w:rsidDel="0052454F" w:rsidRDefault="0070427B" w:rsidP="001D64AA">
      <w:pPr>
        <w:keepNext/>
        <w:spacing w:line="480" w:lineRule="auto"/>
        <w:ind w:firstLine="720"/>
        <w:rPr>
          <w:ins w:id="5013" w:author="Liliana Salvador" w:date="2022-02-26T15:36:00Z"/>
          <w:del w:id="5014" w:author="Ruijie Xu" w:date="2022-02-27T13:37:00Z"/>
          <w:rFonts w:ascii="Times New Roman" w:hAnsi="Times New Roman" w:cs="Times New Roman"/>
          <w:color w:val="000000" w:themeColor="text1"/>
          <w:rPrChange w:id="5015" w:author="Ruijie Xu" w:date="2022-03-10T12:31:00Z">
            <w:rPr>
              <w:ins w:id="5016" w:author="Liliana Salvador" w:date="2022-02-26T15:36:00Z"/>
              <w:del w:id="5017" w:author="Ruijie Xu" w:date="2022-02-27T13:37:00Z"/>
              <w:color w:val="000000" w:themeColor="text1"/>
            </w:rPr>
          </w:rPrChange>
        </w:rPr>
      </w:pPr>
      <w:ins w:id="5018" w:author="Ruijie Xu" w:date="2022-03-10T12:09:00Z">
        <w:r w:rsidRPr="002B42A7">
          <w:rPr>
            <w:rFonts w:ascii="Times New Roman" w:hAnsi="Times New Roman" w:cs="Times New Roman"/>
            <w:color w:val="000000" w:themeColor="text1"/>
            <w:rPrChange w:id="5019" w:author="Ruijie Xu" w:date="2022-03-10T12:31:00Z">
              <w:rPr>
                <w:color w:val="000000" w:themeColor="text1"/>
              </w:rPr>
            </w:rPrChange>
          </w:rPr>
          <w:t xml:space="preserve">For within-sample diversity characterization, </w:t>
        </w:r>
      </w:ins>
      <w:del w:id="5020" w:author="Ruijie Xu" w:date="2022-03-10T12:09:00Z">
        <w:r w:rsidR="00C86E04" w:rsidRPr="002B42A7" w:rsidDel="0070427B">
          <w:rPr>
            <w:rFonts w:ascii="Times New Roman" w:hAnsi="Times New Roman" w:cs="Times New Roman"/>
            <w:color w:val="000000" w:themeColor="text1"/>
            <w:rPrChange w:id="5021" w:author="Ruijie Xu" w:date="2022-03-10T12:31:00Z">
              <w:rPr>
                <w:color w:val="000000" w:themeColor="text1"/>
              </w:rPr>
            </w:rPrChange>
          </w:rPr>
          <w:delText xml:space="preserve">To understand how differences in </w:delText>
        </w:r>
      </w:del>
      <w:ins w:id="5022" w:author="Liliana Salvador" w:date="2022-02-25T16:27:00Z">
        <w:del w:id="5023" w:author="Ruijie Xu" w:date="2022-03-10T12:09:00Z">
          <w:r w:rsidR="00477F6D" w:rsidRPr="002B42A7" w:rsidDel="0070427B">
            <w:rPr>
              <w:rFonts w:ascii="Times New Roman" w:hAnsi="Times New Roman" w:cs="Times New Roman"/>
              <w:color w:val="000000" w:themeColor="text1"/>
              <w:rPrChange w:id="5024" w:author="Ruijie Xu" w:date="2022-03-10T12:31:00Z">
                <w:rPr>
                  <w:color w:val="000000" w:themeColor="text1"/>
                </w:rPr>
              </w:rPrChange>
            </w:rPr>
            <w:delText xml:space="preserve">the </w:delText>
          </w:r>
        </w:del>
      </w:ins>
      <w:del w:id="5025" w:author="Ruijie Xu" w:date="2022-03-10T12:09:00Z">
        <w:r w:rsidR="00C86E04" w:rsidRPr="002B42A7" w:rsidDel="0070427B">
          <w:rPr>
            <w:rFonts w:ascii="Times New Roman" w:hAnsi="Times New Roman" w:cs="Times New Roman"/>
            <w:color w:val="000000" w:themeColor="text1"/>
            <w:rPrChange w:id="5026" w:author="Ruijie Xu" w:date="2022-03-10T12:31:00Z">
              <w:rPr>
                <w:color w:val="000000" w:themeColor="text1"/>
              </w:rPr>
            </w:rPrChange>
          </w:rPr>
          <w:delText>classification results can directly impact the characterization of the microbial communities</w:delText>
        </w:r>
      </w:del>
      <w:ins w:id="5027" w:author="Liliana Salvador" w:date="2022-03-08T19:45:00Z">
        <w:del w:id="5028" w:author="Ruijie Xu" w:date="2022-03-10T12:09:00Z">
          <w:r w:rsidR="00D715C2" w:rsidRPr="002B42A7" w:rsidDel="0070427B">
            <w:rPr>
              <w:rFonts w:ascii="Times New Roman" w:hAnsi="Times New Roman" w:cs="Times New Roman"/>
              <w:color w:val="000000" w:themeColor="text1"/>
              <w:rPrChange w:id="5029" w:author="Ruijie Xu" w:date="2022-03-10T12:31:00Z">
                <w:rPr>
                  <w:color w:val="000000" w:themeColor="text1"/>
                </w:rPr>
              </w:rPrChange>
            </w:rPr>
            <w:delText xml:space="preserve"> characterization</w:delText>
          </w:r>
        </w:del>
      </w:ins>
      <w:del w:id="5030" w:author="Ruijie Xu" w:date="2022-03-10T12:09:00Z">
        <w:r w:rsidR="00C86E04" w:rsidRPr="002B42A7" w:rsidDel="0070427B">
          <w:rPr>
            <w:rFonts w:ascii="Times New Roman" w:hAnsi="Times New Roman" w:cs="Times New Roman"/>
            <w:color w:val="000000" w:themeColor="text1"/>
            <w:rPrChange w:id="5031" w:author="Ruijie Xu" w:date="2022-03-10T12:31:00Z">
              <w:rPr>
                <w:color w:val="000000" w:themeColor="text1"/>
              </w:rPr>
            </w:rPrChange>
          </w:rPr>
          <w:delText xml:space="preserve"> in each sample, we calculated two alpha</w:delText>
        </w:r>
      </w:del>
      <w:del w:id="5032" w:author="Ruijie Xu" w:date="2022-03-10T12:08:00Z">
        <w:r w:rsidR="00C86E04" w:rsidRPr="002B42A7" w:rsidDel="0070427B">
          <w:rPr>
            <w:rFonts w:ascii="Times New Roman" w:hAnsi="Times New Roman" w:cs="Times New Roman"/>
            <w:color w:val="000000" w:themeColor="text1"/>
            <w:rPrChange w:id="5033" w:author="Ruijie Xu" w:date="2022-03-10T12:31:00Z">
              <w:rPr>
                <w:color w:val="000000" w:themeColor="text1"/>
              </w:rPr>
            </w:rPrChange>
          </w:rPr>
          <w:delText xml:space="preserve"> </w:delText>
        </w:r>
      </w:del>
      <w:del w:id="5034" w:author="Ruijie Xu" w:date="2022-03-10T12:09:00Z">
        <w:r w:rsidR="00C86E04" w:rsidRPr="002B42A7" w:rsidDel="0070427B">
          <w:rPr>
            <w:rFonts w:ascii="Times New Roman" w:hAnsi="Times New Roman" w:cs="Times New Roman"/>
            <w:color w:val="000000" w:themeColor="text1"/>
            <w:rPrChange w:id="5035" w:author="Ruijie Xu" w:date="2022-03-10T12:31:00Z">
              <w:rPr>
                <w:color w:val="000000" w:themeColor="text1"/>
              </w:rPr>
            </w:rPrChange>
          </w:rPr>
          <w:delText xml:space="preserve"> indices (Shannon and Simpson) at the species level</w:delText>
        </w:r>
      </w:del>
      <w:ins w:id="5036" w:author="Liliana Salvador" w:date="2022-03-08T19:46:00Z">
        <w:del w:id="5037" w:author="Ruijie Xu" w:date="2022-03-10T12:09:00Z">
          <w:r w:rsidR="00352EA8" w:rsidRPr="002B42A7" w:rsidDel="0070427B">
            <w:rPr>
              <w:rFonts w:ascii="Times New Roman" w:hAnsi="Times New Roman" w:cs="Times New Roman"/>
              <w:color w:val="000000" w:themeColor="text1"/>
              <w:rPrChange w:id="5038" w:author="Ruijie Xu" w:date="2022-03-10T12:31:00Z">
                <w:rPr>
                  <w:color w:val="000000" w:themeColor="text1"/>
                </w:rPr>
              </w:rPrChange>
            </w:rPr>
            <w:delText>. T</w:delText>
          </w:r>
        </w:del>
      </w:ins>
      <w:ins w:id="5039" w:author="Liliana Salvador" w:date="2022-03-08T19:47:00Z">
        <w:del w:id="5040" w:author="Ruijie Xu" w:date="2022-03-10T12:09:00Z">
          <w:r w:rsidR="00352EA8" w:rsidRPr="002B42A7" w:rsidDel="0070427B">
            <w:rPr>
              <w:rFonts w:ascii="Times New Roman" w:hAnsi="Times New Roman" w:cs="Times New Roman"/>
              <w:color w:val="000000" w:themeColor="text1"/>
              <w:rPrChange w:id="5041" w:author="Ruijie Xu" w:date="2022-03-10T12:31:00Z">
                <w:rPr>
                  <w:color w:val="000000" w:themeColor="text1"/>
                </w:rPr>
              </w:rPrChange>
            </w:rPr>
            <w:delText>hen,</w:delText>
          </w:r>
        </w:del>
      </w:ins>
      <w:del w:id="5042" w:author="Ruijie Xu" w:date="2022-03-10T12:09:00Z">
        <w:r w:rsidR="00C86E04" w:rsidRPr="002B42A7" w:rsidDel="0070427B">
          <w:rPr>
            <w:rFonts w:ascii="Times New Roman" w:hAnsi="Times New Roman" w:cs="Times New Roman"/>
            <w:color w:val="000000" w:themeColor="text1"/>
            <w:rPrChange w:id="5043" w:author="Ruijie Xu" w:date="2022-03-10T12:31:00Z">
              <w:rPr>
                <w:color w:val="000000" w:themeColor="text1"/>
              </w:rPr>
            </w:rPrChange>
          </w:rPr>
          <w:delText xml:space="preserve">, </w:delText>
        </w:r>
      </w:del>
      <w:ins w:id="5044" w:author="Liliana Salvador" w:date="2022-03-08T19:47:00Z">
        <w:del w:id="5045" w:author="Ruijie Xu" w:date="2022-03-10T12:09:00Z">
          <w:r w:rsidR="00352EA8" w:rsidRPr="002B42A7" w:rsidDel="0070427B">
            <w:rPr>
              <w:rFonts w:ascii="Times New Roman" w:hAnsi="Times New Roman" w:cs="Times New Roman"/>
              <w:color w:val="000000" w:themeColor="text1"/>
              <w:rPrChange w:id="5046" w:author="Ruijie Xu" w:date="2022-03-10T12:31:00Z">
                <w:rPr>
                  <w:color w:val="000000" w:themeColor="text1"/>
                </w:rPr>
              </w:rPrChange>
            </w:rPr>
            <w:delText>we</w:delText>
          </w:r>
        </w:del>
      </w:ins>
      <w:ins w:id="5047" w:author="Liliana Salvador" w:date="2022-02-26T15:11:00Z">
        <w:del w:id="5048" w:author="Ruijie Xu" w:date="2022-03-10T12:09:00Z">
          <w:r w:rsidR="001D64AA" w:rsidRPr="002B42A7" w:rsidDel="0070427B">
            <w:rPr>
              <w:rFonts w:ascii="Times New Roman" w:hAnsi="Times New Roman" w:cs="Times New Roman"/>
              <w:color w:val="000000" w:themeColor="text1"/>
              <w:rPrChange w:id="5049" w:author="Ruijie Xu" w:date="2022-03-10T12:31:00Z">
                <w:rPr>
                  <w:color w:val="000000" w:themeColor="text1"/>
                </w:rPr>
              </w:rPrChange>
            </w:rPr>
            <w:delText xml:space="preserve"> </w:delText>
          </w:r>
        </w:del>
      </w:ins>
      <w:del w:id="5050" w:author="Ruijie Xu" w:date="2022-03-10T12:09:00Z">
        <w:r w:rsidR="00C86E04" w:rsidRPr="002B42A7" w:rsidDel="0070427B">
          <w:rPr>
            <w:rFonts w:ascii="Times New Roman" w:hAnsi="Times New Roman" w:cs="Times New Roman"/>
            <w:color w:val="000000" w:themeColor="text1"/>
            <w:rPrChange w:id="5051" w:author="Ruijie Xu" w:date="2022-03-10T12:31:00Z">
              <w:rPr>
                <w:color w:val="000000" w:themeColor="text1"/>
              </w:rPr>
            </w:rPrChange>
          </w:rPr>
          <w:delText>characteriz</w:delText>
        </w:r>
      </w:del>
      <w:ins w:id="5052" w:author="Liliana Salvador" w:date="2022-02-26T15:11:00Z">
        <w:del w:id="5053" w:author="Ruijie Xu" w:date="2022-03-10T12:09:00Z">
          <w:r w:rsidR="001D64AA" w:rsidRPr="002B42A7" w:rsidDel="0070427B">
            <w:rPr>
              <w:rFonts w:ascii="Times New Roman" w:hAnsi="Times New Roman" w:cs="Times New Roman"/>
              <w:color w:val="000000" w:themeColor="text1"/>
              <w:rPrChange w:id="5054" w:author="Ruijie Xu" w:date="2022-03-10T12:31:00Z">
                <w:rPr>
                  <w:color w:val="000000" w:themeColor="text1"/>
                </w:rPr>
              </w:rPrChange>
            </w:rPr>
            <w:delText>ed</w:delText>
          </w:r>
        </w:del>
      </w:ins>
      <w:del w:id="5055" w:author="Ruijie Xu" w:date="2022-03-10T12:09:00Z">
        <w:r w:rsidR="00C86E04" w:rsidRPr="002B42A7" w:rsidDel="0070427B">
          <w:rPr>
            <w:rFonts w:ascii="Times New Roman" w:hAnsi="Times New Roman" w:cs="Times New Roman"/>
            <w:color w:val="000000" w:themeColor="text1"/>
            <w:rPrChange w:id="5056" w:author="Ruijie Xu" w:date="2022-03-10T12:31:00Z">
              <w:rPr>
                <w:color w:val="000000" w:themeColor="text1"/>
              </w:rPr>
            </w:rPrChange>
          </w:rPr>
          <w:delText xml:space="preserve">ing </w:delText>
        </w:r>
      </w:del>
      <w:ins w:id="5057" w:author="Liliana Salvador" w:date="2022-03-08T19:46:00Z">
        <w:del w:id="5058" w:author="Ruijie Xu" w:date="2022-03-10T12:09:00Z">
          <w:r w:rsidR="00D715C2" w:rsidRPr="002B42A7" w:rsidDel="0070427B">
            <w:rPr>
              <w:rFonts w:ascii="Times New Roman" w:hAnsi="Times New Roman" w:cs="Times New Roman"/>
              <w:color w:val="000000" w:themeColor="text1"/>
              <w:rPrChange w:id="5059" w:author="Ruijie Xu" w:date="2022-03-10T12:31:00Z">
                <w:rPr>
                  <w:color w:val="000000" w:themeColor="text1"/>
                </w:rPr>
              </w:rPrChange>
            </w:rPr>
            <w:delText xml:space="preserve">both </w:delText>
          </w:r>
        </w:del>
      </w:ins>
      <w:del w:id="5060" w:author="Ruijie Xu" w:date="2022-03-10T12:09:00Z">
        <w:r w:rsidR="00C86E04" w:rsidRPr="002B42A7" w:rsidDel="0070427B">
          <w:rPr>
            <w:rFonts w:ascii="Times New Roman" w:hAnsi="Times New Roman" w:cs="Times New Roman"/>
            <w:color w:val="000000" w:themeColor="text1"/>
            <w:rPrChange w:id="5061" w:author="Ruijie Xu" w:date="2022-03-10T12:31:00Z">
              <w:rPr>
                <w:color w:val="000000" w:themeColor="text1"/>
              </w:rPr>
            </w:rPrChange>
          </w:rPr>
          <w:delText xml:space="preserve">the </w:delText>
        </w:r>
        <w:r w:rsidR="00374568" w:rsidRPr="002B42A7" w:rsidDel="0070427B">
          <w:rPr>
            <w:rFonts w:ascii="Times New Roman" w:hAnsi="Times New Roman" w:cs="Times New Roman"/>
            <w:color w:val="000000" w:themeColor="text1"/>
            <w:rPrChange w:id="5062" w:author="Ruijie Xu" w:date="2022-03-10T12:31:00Z">
              <w:rPr>
                <w:color w:val="000000" w:themeColor="text1"/>
              </w:rPr>
            </w:rPrChange>
          </w:rPr>
          <w:delText>species richness (diversity)</w:delText>
        </w:r>
        <w:r w:rsidR="00C86E04" w:rsidRPr="002B42A7" w:rsidDel="0070427B">
          <w:rPr>
            <w:rFonts w:ascii="Times New Roman" w:hAnsi="Times New Roman" w:cs="Times New Roman"/>
            <w:color w:val="000000" w:themeColor="text1"/>
            <w:rPrChange w:id="5063" w:author="Ruijie Xu" w:date="2022-03-10T12:31:00Z">
              <w:rPr>
                <w:color w:val="000000" w:themeColor="text1"/>
              </w:rPr>
            </w:rPrChange>
          </w:rPr>
          <w:delText xml:space="preserve"> and </w:delText>
        </w:r>
      </w:del>
      <w:del w:id="5064" w:author="Ruijie Xu" w:date="2022-02-11T09:19:00Z">
        <w:r w:rsidR="00C86E04" w:rsidRPr="002B42A7" w:rsidDel="00922231">
          <w:rPr>
            <w:rFonts w:ascii="Times New Roman" w:hAnsi="Times New Roman" w:cs="Times New Roman"/>
            <w:color w:val="000000" w:themeColor="text1"/>
            <w:rPrChange w:id="5065" w:author="Ruijie Xu" w:date="2022-03-10T12:31:00Z">
              <w:rPr>
                <w:color w:val="000000" w:themeColor="text1"/>
              </w:rPr>
            </w:rPrChange>
          </w:rPr>
          <w:delText xml:space="preserve">the </w:delText>
        </w:r>
      </w:del>
      <w:del w:id="5066" w:author="Ruijie Xu" w:date="2022-02-11T09:20:00Z">
        <w:r w:rsidR="00C86E04" w:rsidRPr="002B42A7" w:rsidDel="00922231">
          <w:rPr>
            <w:rFonts w:ascii="Times New Roman" w:hAnsi="Times New Roman" w:cs="Times New Roman"/>
            <w:color w:val="000000" w:themeColor="text1"/>
            <w:rPrChange w:id="5067" w:author="Ruijie Xu" w:date="2022-03-10T12:31:00Z">
              <w:rPr>
                <w:color w:val="000000" w:themeColor="text1"/>
              </w:rPr>
            </w:rPrChange>
          </w:rPr>
          <w:delText>evenness</w:delText>
        </w:r>
      </w:del>
      <w:del w:id="5068" w:author="Ruijie Xu" w:date="2022-03-10T12:09:00Z">
        <w:r w:rsidR="00C86E04" w:rsidRPr="002B42A7" w:rsidDel="0070427B">
          <w:rPr>
            <w:rFonts w:ascii="Times New Roman" w:hAnsi="Times New Roman" w:cs="Times New Roman"/>
            <w:color w:val="000000" w:themeColor="text1"/>
            <w:rPrChange w:id="5069" w:author="Ruijie Xu" w:date="2022-03-10T12:31:00Z">
              <w:rPr>
                <w:color w:val="000000" w:themeColor="text1"/>
              </w:rPr>
            </w:rPrChange>
          </w:rPr>
          <w:delText xml:space="preserve"> of the microbial communities within each </w:delText>
        </w:r>
        <w:r w:rsidR="00C86E04" w:rsidRPr="002B42A7" w:rsidDel="0070427B">
          <w:rPr>
            <w:rFonts w:ascii="Times New Roman" w:hAnsi="Times New Roman" w:cs="Times New Roman"/>
            <w:i/>
            <w:color w:val="000000" w:themeColor="text1"/>
            <w:rPrChange w:id="5070" w:author="Ruijie Xu" w:date="2022-03-10T12:31:00Z">
              <w:rPr>
                <w:color w:val="000000" w:themeColor="text1"/>
              </w:rPr>
            </w:rPrChange>
          </w:rPr>
          <w:delText>Rattus</w:delText>
        </w:r>
        <w:r w:rsidR="00C86E04" w:rsidRPr="002B42A7" w:rsidDel="0070427B">
          <w:rPr>
            <w:rFonts w:ascii="Times New Roman" w:hAnsi="Times New Roman" w:cs="Times New Roman"/>
            <w:color w:val="000000" w:themeColor="text1"/>
            <w:rPrChange w:id="5071" w:author="Ruijie Xu" w:date="2022-03-10T12:31:00Z">
              <w:rPr>
                <w:color w:val="000000" w:themeColor="text1"/>
              </w:rPr>
            </w:rPrChange>
          </w:rPr>
          <w:delText xml:space="preserve"> sample</w:delText>
        </w:r>
      </w:del>
      <w:ins w:id="5072" w:author="Rajeev, Sree" w:date="2022-03-01T14:04:00Z">
        <w:del w:id="5073" w:author="Ruijie Xu" w:date="2022-03-10T12:09:00Z">
          <w:r w:rsidR="00666430" w:rsidRPr="002B42A7" w:rsidDel="0070427B">
            <w:rPr>
              <w:rFonts w:ascii="Times New Roman" w:hAnsi="Times New Roman" w:cs="Times New Roman"/>
              <w:color w:val="000000" w:themeColor="text1"/>
              <w:rPrChange w:id="5074" w:author="Ruijie Xu" w:date="2022-03-10T12:31:00Z">
                <w:rPr>
                  <w:color w:val="000000" w:themeColor="text1"/>
                </w:rPr>
              </w:rPrChange>
            </w:rPr>
            <w:delText xml:space="preserve"> and </w:delText>
          </w:r>
        </w:del>
      </w:ins>
      <w:ins w:id="5075" w:author="Liliana Salvador" w:date="2022-02-26T15:11:00Z">
        <w:del w:id="5076" w:author="Ruijie Xu" w:date="2022-03-10T12:09:00Z">
          <w:r w:rsidR="001D64AA" w:rsidRPr="002B42A7" w:rsidDel="0070427B">
            <w:rPr>
              <w:rFonts w:ascii="Times New Roman" w:hAnsi="Times New Roman" w:cs="Times New Roman"/>
              <w:color w:val="000000" w:themeColor="text1"/>
              <w:rPrChange w:id="5077" w:author="Ruijie Xu" w:date="2022-03-10T12:31:00Z">
                <w:rPr>
                  <w:color w:val="000000" w:themeColor="text1"/>
                </w:rPr>
              </w:rPrChange>
            </w:rPr>
            <w:delText xml:space="preserve">. Then, we </w:delText>
          </w:r>
        </w:del>
      </w:ins>
      <w:del w:id="5078" w:author="Ruijie Xu" w:date="2022-03-10T12:09:00Z">
        <w:r w:rsidR="00374568" w:rsidRPr="002B42A7" w:rsidDel="0070427B">
          <w:rPr>
            <w:rFonts w:ascii="Times New Roman" w:hAnsi="Times New Roman" w:cs="Times New Roman"/>
            <w:color w:val="000000" w:themeColor="text1"/>
            <w:rPrChange w:id="5079" w:author="Ruijie Xu" w:date="2022-03-10T12:31:00Z">
              <w:rPr>
                <w:color w:val="000000" w:themeColor="text1"/>
              </w:rPr>
            </w:rPrChange>
          </w:rPr>
          <w:delText xml:space="preserve"> and compared the</w:delText>
        </w:r>
      </w:del>
      <w:ins w:id="5080" w:author="Liliana Salvador" w:date="2022-03-08T19:47:00Z">
        <w:del w:id="5081" w:author="Ruijie Xu" w:date="2022-03-10T12:09:00Z">
          <w:r w:rsidR="00352EA8" w:rsidRPr="002B42A7" w:rsidDel="0070427B">
            <w:rPr>
              <w:rFonts w:ascii="Times New Roman" w:hAnsi="Times New Roman" w:cs="Times New Roman"/>
              <w:color w:val="000000" w:themeColor="text1"/>
              <w:rPrChange w:id="5082" w:author="Ruijie Xu" w:date="2022-03-10T12:31:00Z">
                <w:rPr>
                  <w:color w:val="000000" w:themeColor="text1"/>
                </w:rPr>
              </w:rPrChange>
            </w:rPr>
            <w:delText>m</w:delText>
          </w:r>
        </w:del>
      </w:ins>
      <w:del w:id="5083" w:author="Ruijie Xu" w:date="2022-03-10T12:09:00Z">
        <w:r w:rsidR="00374568" w:rsidRPr="002B42A7" w:rsidDel="0070427B">
          <w:rPr>
            <w:rFonts w:ascii="Times New Roman" w:hAnsi="Times New Roman" w:cs="Times New Roman"/>
            <w:color w:val="000000" w:themeColor="text1"/>
            <w:rPrChange w:id="5084" w:author="Ruijie Xu" w:date="2022-03-10T12:31:00Z">
              <w:rPr>
                <w:color w:val="000000" w:themeColor="text1"/>
              </w:rPr>
            </w:rPrChange>
          </w:rPr>
          <w:delText>m with the observed unique number of species identified by each DB (Observed)</w:delText>
        </w:r>
        <w:r w:rsidR="00C86E04" w:rsidRPr="002B42A7" w:rsidDel="0070427B">
          <w:rPr>
            <w:rFonts w:ascii="Times New Roman" w:hAnsi="Times New Roman" w:cs="Times New Roman"/>
            <w:color w:val="000000" w:themeColor="text1"/>
            <w:rPrChange w:id="5085" w:author="Ruijie Xu" w:date="2022-03-10T12:31:00Z">
              <w:rPr>
                <w:color w:val="000000" w:themeColor="text1"/>
              </w:rPr>
            </w:rPrChange>
          </w:rPr>
          <w:delText xml:space="preserve">. </w:delText>
        </w:r>
      </w:del>
      <w:ins w:id="5086" w:author="Liliana Salvador" w:date="2022-02-26T15:13:00Z">
        <w:del w:id="5087" w:author="Rajeev, Sree" w:date="2022-03-01T14:04:00Z">
          <w:r w:rsidR="001D64AA" w:rsidRPr="002B42A7" w:rsidDel="00666430">
            <w:rPr>
              <w:rFonts w:ascii="Times New Roman" w:hAnsi="Times New Roman" w:cs="Times New Roman"/>
              <w:color w:val="000000" w:themeColor="text1"/>
              <w:rPrChange w:id="5088" w:author="Ruijie Xu" w:date="2022-03-10T12:31:00Z">
                <w:rPr>
                  <w:color w:val="000000" w:themeColor="text1"/>
                </w:rPr>
              </w:rPrChange>
            </w:rPr>
            <w:delText>W</w:delText>
          </w:r>
        </w:del>
      </w:ins>
      <w:del w:id="5089" w:author="Rajeev, Sree" w:date="2022-03-01T14:04:00Z">
        <w:r w:rsidR="00C86E04" w:rsidRPr="002B42A7" w:rsidDel="00666430">
          <w:rPr>
            <w:rFonts w:ascii="Times New Roman" w:hAnsi="Times New Roman" w:cs="Times New Roman"/>
            <w:color w:val="000000" w:themeColor="text1"/>
            <w:rPrChange w:id="5090" w:author="Ruijie Xu" w:date="2022-03-10T12:31:00Z">
              <w:rPr>
                <w:color w:val="000000" w:themeColor="text1"/>
              </w:rPr>
            </w:rPrChange>
          </w:rPr>
          <w:delText xml:space="preserve">We have found that although </w:delText>
        </w:r>
      </w:del>
      <w:ins w:id="5091" w:author="Ruijie Xu" w:date="2022-03-10T12:09:00Z">
        <w:r w:rsidRPr="002B42A7">
          <w:rPr>
            <w:rFonts w:ascii="Times New Roman" w:hAnsi="Times New Roman" w:cs="Times New Roman"/>
            <w:color w:val="000000" w:themeColor="text1"/>
            <w:rPrChange w:id="5092" w:author="Ruijie Xu" w:date="2022-03-10T12:31:00Z">
              <w:rPr>
                <w:color w:val="000000" w:themeColor="text1"/>
              </w:rPr>
            </w:rPrChange>
          </w:rPr>
          <w:t>t</w:t>
        </w:r>
      </w:ins>
      <w:ins w:id="5093" w:author="Rajeev, Sree" w:date="2022-03-01T14:05:00Z">
        <w:del w:id="5094" w:author="Ruijie Xu" w:date="2022-03-10T12:09:00Z">
          <w:r w:rsidR="00666430" w:rsidRPr="002B42A7" w:rsidDel="0070427B">
            <w:rPr>
              <w:rFonts w:ascii="Times New Roman" w:hAnsi="Times New Roman" w:cs="Times New Roman"/>
              <w:color w:val="000000" w:themeColor="text1"/>
              <w:rPrChange w:id="5095" w:author="Ruijie Xu" w:date="2022-03-10T12:31:00Z">
                <w:rPr>
                  <w:color w:val="000000" w:themeColor="text1"/>
                </w:rPr>
              </w:rPrChange>
            </w:rPr>
            <w:delText>T</w:delText>
          </w:r>
        </w:del>
      </w:ins>
      <w:del w:id="5096" w:author="Rajeev, Sree" w:date="2022-03-01T14:05:00Z">
        <w:r w:rsidR="00C86E04" w:rsidRPr="002B42A7" w:rsidDel="00666430">
          <w:rPr>
            <w:rFonts w:ascii="Times New Roman" w:hAnsi="Times New Roman" w:cs="Times New Roman"/>
            <w:color w:val="000000" w:themeColor="text1"/>
            <w:rPrChange w:id="5097" w:author="Ruijie Xu" w:date="2022-03-10T12:31:00Z">
              <w:rPr>
                <w:color w:val="000000" w:themeColor="text1"/>
              </w:rPr>
            </w:rPrChange>
          </w:rPr>
          <w:delText>t</w:delText>
        </w:r>
      </w:del>
      <w:r w:rsidR="00C86E04" w:rsidRPr="002B42A7">
        <w:rPr>
          <w:rFonts w:ascii="Times New Roman" w:hAnsi="Times New Roman" w:cs="Times New Roman"/>
          <w:color w:val="000000" w:themeColor="text1"/>
          <w:rPrChange w:id="5098" w:author="Ruijie Xu" w:date="2022-03-10T12:31:00Z">
            <w:rPr>
              <w:color w:val="000000" w:themeColor="text1"/>
            </w:rPr>
          </w:rPrChange>
        </w:rPr>
        <w:t xml:space="preserve">he </w:t>
      </w:r>
      <w:r w:rsidR="00374568" w:rsidRPr="002B42A7">
        <w:rPr>
          <w:rFonts w:ascii="Times New Roman" w:hAnsi="Times New Roman" w:cs="Times New Roman"/>
          <w:color w:val="000000" w:themeColor="text1"/>
          <w:rPrChange w:id="5099" w:author="Ruijie Xu" w:date="2022-03-10T12:31:00Z">
            <w:rPr>
              <w:color w:val="000000" w:themeColor="text1"/>
            </w:rPr>
          </w:rPrChange>
        </w:rPr>
        <w:t>observed</w:t>
      </w:r>
      <w:r w:rsidR="00C86E04" w:rsidRPr="002B42A7">
        <w:rPr>
          <w:rFonts w:ascii="Times New Roman" w:hAnsi="Times New Roman" w:cs="Times New Roman"/>
          <w:color w:val="000000" w:themeColor="text1"/>
          <w:rPrChange w:id="5100" w:author="Ruijie Xu" w:date="2022-03-10T12:31:00Z">
            <w:rPr>
              <w:color w:val="000000" w:themeColor="text1"/>
            </w:rPr>
          </w:rPrChange>
        </w:rPr>
        <w:t xml:space="preserve"> unique </w:t>
      </w:r>
      <w:del w:id="5101" w:author="Liliana Salvador" w:date="2022-02-26T15:13:00Z">
        <w:r w:rsidR="00C86E04" w:rsidRPr="002B42A7" w:rsidDel="001D64AA">
          <w:rPr>
            <w:rFonts w:ascii="Times New Roman" w:hAnsi="Times New Roman" w:cs="Times New Roman"/>
            <w:color w:val="000000" w:themeColor="text1"/>
            <w:rPrChange w:id="5102" w:author="Ruijie Xu" w:date="2022-03-10T12:31:00Z">
              <w:rPr>
                <w:color w:val="000000" w:themeColor="text1"/>
              </w:rPr>
            </w:rPrChange>
          </w:rPr>
          <w:delText xml:space="preserve">taxon </w:delText>
        </w:r>
      </w:del>
      <w:ins w:id="5103" w:author="Liliana Salvador" w:date="2022-02-26T15:13:00Z">
        <w:r w:rsidR="001D64AA" w:rsidRPr="002B42A7">
          <w:rPr>
            <w:rFonts w:ascii="Times New Roman" w:hAnsi="Times New Roman" w:cs="Times New Roman"/>
            <w:color w:val="000000" w:themeColor="text1"/>
            <w:rPrChange w:id="5104" w:author="Ruijie Xu" w:date="2022-03-10T12:31:00Z">
              <w:rPr>
                <w:color w:val="000000" w:themeColor="text1"/>
              </w:rPr>
            </w:rPrChange>
          </w:rPr>
          <w:t xml:space="preserve">taxa </w:t>
        </w:r>
      </w:ins>
      <w:ins w:id="5105" w:author="Liliana Salvador" w:date="2022-02-26T15:18:00Z">
        <w:r w:rsidR="001D64AA" w:rsidRPr="002B42A7">
          <w:rPr>
            <w:rFonts w:ascii="Times New Roman" w:hAnsi="Times New Roman" w:cs="Times New Roman"/>
            <w:color w:val="000000" w:themeColor="text1"/>
            <w:rPrChange w:id="5106" w:author="Ruijie Xu" w:date="2022-03-10T12:31:00Z">
              <w:rPr>
                <w:color w:val="000000" w:themeColor="text1"/>
              </w:rPr>
            </w:rPrChange>
          </w:rPr>
          <w:t xml:space="preserve">classification results </w:t>
        </w:r>
      </w:ins>
      <w:ins w:id="5107" w:author="Liliana Salvador" w:date="2022-02-26T15:19:00Z">
        <w:r w:rsidR="001D64AA" w:rsidRPr="002B42A7">
          <w:rPr>
            <w:rFonts w:ascii="Times New Roman" w:hAnsi="Times New Roman" w:cs="Times New Roman"/>
            <w:color w:val="000000" w:themeColor="text1"/>
            <w:rPrChange w:id="5108" w:author="Ruijie Xu" w:date="2022-03-10T12:31:00Z">
              <w:rPr>
                <w:color w:val="000000" w:themeColor="text1"/>
              </w:rPr>
            </w:rPrChange>
          </w:rPr>
          <w:t xml:space="preserve">across all four DBs </w:t>
        </w:r>
      </w:ins>
      <w:r w:rsidR="00C86E04" w:rsidRPr="002B42A7">
        <w:rPr>
          <w:rFonts w:ascii="Times New Roman" w:hAnsi="Times New Roman" w:cs="Times New Roman"/>
          <w:color w:val="000000" w:themeColor="text1"/>
          <w:rPrChange w:id="5109" w:author="Ruijie Xu" w:date="2022-03-10T12:31:00Z">
            <w:rPr>
              <w:color w:val="000000" w:themeColor="text1"/>
            </w:rPr>
          </w:rPrChange>
        </w:rPr>
        <w:t xml:space="preserve">were </w:t>
      </w:r>
      <w:del w:id="5110" w:author="Ruijie Xu" w:date="2022-03-11T13:40:00Z">
        <w:r w:rsidR="00C86E04" w:rsidRPr="002B42A7" w:rsidDel="00ED017A">
          <w:rPr>
            <w:rFonts w:ascii="Times New Roman" w:hAnsi="Times New Roman" w:cs="Times New Roman"/>
            <w:color w:val="000000" w:themeColor="text1"/>
            <w:rPrChange w:id="5111" w:author="Ruijie Xu" w:date="2022-03-10T12:31:00Z">
              <w:rPr>
                <w:color w:val="000000" w:themeColor="text1"/>
              </w:rPr>
            </w:rPrChange>
          </w:rPr>
          <w:delText>significanly</w:delText>
        </w:r>
      </w:del>
      <w:ins w:id="5112" w:author="Ruijie Xu" w:date="2022-03-11T13:40:00Z">
        <w:r w:rsidR="00ED017A" w:rsidRPr="00ED017A">
          <w:rPr>
            <w:rFonts w:ascii="Times New Roman" w:hAnsi="Times New Roman" w:cs="Times New Roman"/>
            <w:color w:val="000000" w:themeColor="text1"/>
          </w:rPr>
          <w:t>significantly</w:t>
        </w:r>
      </w:ins>
      <w:r w:rsidR="00C86E04" w:rsidRPr="002B42A7">
        <w:rPr>
          <w:rFonts w:ascii="Times New Roman" w:hAnsi="Times New Roman" w:cs="Times New Roman"/>
          <w:color w:val="000000" w:themeColor="text1"/>
          <w:rPrChange w:id="5113" w:author="Ruijie Xu" w:date="2022-03-10T12:31:00Z">
            <w:rPr>
              <w:color w:val="000000" w:themeColor="text1"/>
            </w:rPr>
          </w:rPrChange>
        </w:rPr>
        <w:t xml:space="preserve"> different</w:t>
      </w:r>
      <w:ins w:id="5114" w:author="Liliana Salvador" w:date="2022-02-26T15:19:00Z">
        <w:r w:rsidR="001D64AA" w:rsidRPr="002B42A7">
          <w:rPr>
            <w:rFonts w:ascii="Times New Roman" w:hAnsi="Times New Roman" w:cs="Times New Roman"/>
            <w:color w:val="000000" w:themeColor="text1"/>
            <w:rPrChange w:id="5115" w:author="Ruijie Xu" w:date="2022-03-10T12:31:00Z">
              <w:rPr>
                <w:color w:val="000000" w:themeColor="text1"/>
              </w:rPr>
            </w:rPrChange>
          </w:rPr>
          <w:t xml:space="preserve"> from each other</w:t>
        </w:r>
      </w:ins>
      <w:r w:rsidR="00C86E04" w:rsidRPr="002B42A7">
        <w:rPr>
          <w:rFonts w:ascii="Times New Roman" w:hAnsi="Times New Roman" w:cs="Times New Roman"/>
          <w:color w:val="000000" w:themeColor="text1"/>
          <w:rPrChange w:id="5116" w:author="Ruijie Xu" w:date="2022-03-10T12:31:00Z">
            <w:rPr>
              <w:color w:val="000000" w:themeColor="text1"/>
            </w:rPr>
          </w:rPrChange>
        </w:rPr>
        <w:t xml:space="preserve"> </w:t>
      </w:r>
      <w:del w:id="5117" w:author="Liliana Salvador" w:date="2022-02-26T15:19:00Z">
        <w:r w:rsidR="00C86E04" w:rsidRPr="002B42A7" w:rsidDel="001D64AA">
          <w:rPr>
            <w:rFonts w:ascii="Times New Roman" w:hAnsi="Times New Roman" w:cs="Times New Roman"/>
            <w:color w:val="000000" w:themeColor="text1"/>
            <w:rPrChange w:id="5118" w:author="Ruijie Xu" w:date="2022-03-10T12:31:00Z">
              <w:rPr>
                <w:color w:val="000000" w:themeColor="text1"/>
              </w:rPr>
            </w:rPrChange>
          </w:rPr>
          <w:delText xml:space="preserve">across the </w:delText>
        </w:r>
      </w:del>
      <w:del w:id="5119" w:author="Liliana Salvador" w:date="2022-02-26T15:18:00Z">
        <w:r w:rsidR="00C86E04" w:rsidRPr="002B42A7" w:rsidDel="001D64AA">
          <w:rPr>
            <w:rFonts w:ascii="Times New Roman" w:hAnsi="Times New Roman" w:cs="Times New Roman"/>
            <w:color w:val="000000" w:themeColor="text1"/>
            <w:rPrChange w:id="5120" w:author="Ruijie Xu" w:date="2022-03-10T12:31:00Z">
              <w:rPr>
                <w:color w:val="000000" w:themeColor="text1"/>
              </w:rPr>
            </w:rPrChange>
          </w:rPr>
          <w:delText xml:space="preserve">classification results </w:delText>
        </w:r>
      </w:del>
      <w:del w:id="5121" w:author="Liliana Salvador" w:date="2022-02-26T15:19:00Z">
        <w:r w:rsidR="00C86E04" w:rsidRPr="002B42A7" w:rsidDel="001D64AA">
          <w:rPr>
            <w:rFonts w:ascii="Times New Roman" w:hAnsi="Times New Roman" w:cs="Times New Roman"/>
            <w:color w:val="000000" w:themeColor="text1"/>
            <w:rPrChange w:id="5122" w:author="Ruijie Xu" w:date="2022-03-10T12:31:00Z">
              <w:rPr>
                <w:color w:val="000000" w:themeColor="text1"/>
              </w:rPr>
            </w:rPrChange>
          </w:rPr>
          <w:delText xml:space="preserve">of all four </w:delText>
        </w:r>
        <w:r w:rsidR="00374568" w:rsidRPr="002B42A7" w:rsidDel="001D64AA">
          <w:rPr>
            <w:rFonts w:ascii="Times New Roman" w:hAnsi="Times New Roman" w:cs="Times New Roman"/>
            <w:color w:val="000000" w:themeColor="text1"/>
            <w:rPrChange w:id="5123" w:author="Ruijie Xu" w:date="2022-03-10T12:31:00Z">
              <w:rPr>
                <w:color w:val="000000" w:themeColor="text1"/>
              </w:rPr>
            </w:rPrChange>
          </w:rPr>
          <w:delText>DBs</w:delText>
        </w:r>
        <w:r w:rsidR="00C86E04" w:rsidRPr="002B42A7" w:rsidDel="001D64AA">
          <w:rPr>
            <w:rFonts w:ascii="Times New Roman" w:hAnsi="Times New Roman" w:cs="Times New Roman"/>
            <w:color w:val="000000" w:themeColor="text1"/>
            <w:rPrChange w:id="5124" w:author="Ruijie Xu" w:date="2022-03-10T12:31:00Z">
              <w:rPr>
                <w:color w:val="000000" w:themeColor="text1"/>
              </w:rPr>
            </w:rPrChange>
          </w:rPr>
          <w:delText xml:space="preserve"> </w:delText>
        </w:r>
      </w:del>
      <w:r w:rsidR="00C86E04" w:rsidRPr="002B42A7">
        <w:rPr>
          <w:rFonts w:ascii="Times New Roman" w:hAnsi="Times New Roman" w:cs="Times New Roman"/>
          <w:color w:val="000000" w:themeColor="text1"/>
          <w:rPrChange w:id="5125" w:author="Ruijie Xu" w:date="2022-03-10T12:31:00Z">
            <w:rPr>
              <w:color w:val="000000" w:themeColor="text1"/>
            </w:rPr>
          </w:rPrChange>
        </w:rPr>
        <w:t xml:space="preserve">(Figure </w:t>
      </w:r>
      <w:ins w:id="5126" w:author="Ruijie Xu" w:date="2022-02-27T11:50:00Z">
        <w:r w:rsidR="001D06C9" w:rsidRPr="002B42A7">
          <w:rPr>
            <w:rFonts w:ascii="Times New Roman" w:hAnsi="Times New Roman" w:cs="Times New Roman"/>
            <w:color w:val="000000" w:themeColor="text1"/>
            <w:rPrChange w:id="5127" w:author="Ruijie Xu" w:date="2022-03-10T12:31:00Z">
              <w:rPr>
                <w:color w:val="000000" w:themeColor="text1"/>
              </w:rPr>
            </w:rPrChange>
          </w:rPr>
          <w:t>3</w:t>
        </w:r>
      </w:ins>
      <w:del w:id="5128" w:author="Ruijie Xu" w:date="2022-02-27T11:50:00Z">
        <w:r w:rsidR="00C86E04" w:rsidRPr="002B42A7" w:rsidDel="001D06C9">
          <w:rPr>
            <w:rFonts w:ascii="Times New Roman" w:hAnsi="Times New Roman" w:cs="Times New Roman"/>
            <w:color w:val="000000" w:themeColor="text1"/>
            <w:rPrChange w:id="5129" w:author="Ruijie Xu" w:date="2022-03-10T12:31:00Z">
              <w:rPr>
                <w:color w:val="000000" w:themeColor="text1"/>
              </w:rPr>
            </w:rPrChange>
          </w:rPr>
          <w:delText>2</w:delText>
        </w:r>
      </w:del>
      <w:r w:rsidR="00C86E04" w:rsidRPr="002B42A7">
        <w:rPr>
          <w:rFonts w:ascii="Times New Roman" w:hAnsi="Times New Roman" w:cs="Times New Roman"/>
          <w:color w:val="000000" w:themeColor="text1"/>
          <w:rPrChange w:id="5130" w:author="Ruijie Xu" w:date="2022-03-10T12:31:00Z">
            <w:rPr>
              <w:color w:val="000000" w:themeColor="text1"/>
            </w:rPr>
          </w:rPrChange>
        </w:rPr>
        <w:t>a</w:t>
      </w:r>
      <w:bookmarkStart w:id="5131" w:name="OLE_LINK14"/>
      <w:bookmarkStart w:id="5132" w:name="OLE_LINK19"/>
      <w:r w:rsidR="00C86E04" w:rsidRPr="002B42A7">
        <w:rPr>
          <w:rFonts w:ascii="Times New Roman" w:hAnsi="Times New Roman" w:cs="Times New Roman"/>
          <w:color w:val="000000" w:themeColor="text1"/>
          <w:rPrChange w:id="5133" w:author="Ruijie Xu" w:date="2022-03-10T12:31:00Z">
            <w:rPr>
              <w:color w:val="000000" w:themeColor="text1"/>
            </w:rPr>
          </w:rPrChange>
        </w:rPr>
        <w:t>)</w:t>
      </w:r>
      <w:ins w:id="5134" w:author="Rajeev, Sree" w:date="2022-03-01T14:05:00Z">
        <w:r w:rsidR="00666430" w:rsidRPr="002B42A7">
          <w:rPr>
            <w:rFonts w:ascii="Times New Roman" w:hAnsi="Times New Roman" w:cs="Times New Roman"/>
            <w:color w:val="000000" w:themeColor="text1"/>
            <w:rPrChange w:id="5135" w:author="Ruijie Xu" w:date="2022-03-10T12:31:00Z">
              <w:rPr>
                <w:color w:val="000000" w:themeColor="text1"/>
              </w:rPr>
            </w:rPrChange>
          </w:rPr>
          <w:t xml:space="preserve">. </w:t>
        </w:r>
      </w:ins>
      <w:del w:id="5136" w:author="Rajeev, Sree" w:date="2022-03-01T14:05:00Z">
        <w:r w:rsidR="00C86E04" w:rsidRPr="002B42A7" w:rsidDel="00666430">
          <w:rPr>
            <w:rFonts w:ascii="Times New Roman" w:hAnsi="Times New Roman" w:cs="Times New Roman"/>
            <w:color w:val="000000" w:themeColor="text1"/>
            <w:rPrChange w:id="5137" w:author="Ruijie Xu" w:date="2022-03-10T12:31:00Z">
              <w:rPr>
                <w:color w:val="000000" w:themeColor="text1"/>
              </w:rPr>
            </w:rPrChange>
          </w:rPr>
          <w:delText>,</w:delText>
        </w:r>
      </w:del>
      <w:r w:rsidR="00C86E04" w:rsidRPr="002B42A7">
        <w:rPr>
          <w:rFonts w:ascii="Times New Roman" w:hAnsi="Times New Roman" w:cs="Times New Roman"/>
          <w:color w:val="000000" w:themeColor="text1"/>
          <w:rPrChange w:id="5138" w:author="Ruijie Xu" w:date="2022-03-10T12:31:00Z">
            <w:rPr>
              <w:color w:val="000000" w:themeColor="text1"/>
            </w:rPr>
          </w:rPrChange>
        </w:rPr>
        <w:t xml:space="preserve"> </w:t>
      </w:r>
      <w:ins w:id="5139" w:author="Ruijie Xu" w:date="2022-02-27T11:51:00Z">
        <w:del w:id="5140" w:author="Rajeev, Sree" w:date="2022-03-01T14:05:00Z">
          <w:r w:rsidR="001D06C9" w:rsidRPr="002B42A7" w:rsidDel="00666430">
            <w:rPr>
              <w:rFonts w:ascii="Times New Roman" w:hAnsi="Times New Roman" w:cs="Times New Roman"/>
              <w:color w:val="000000" w:themeColor="text1"/>
              <w:rPrChange w:id="5141" w:author="Ruijie Xu" w:date="2022-03-10T12:31:00Z">
                <w:rPr>
                  <w:color w:val="000000" w:themeColor="text1"/>
                </w:rPr>
              </w:rPrChange>
            </w:rPr>
            <w:delText>only</w:delText>
          </w:r>
          <w:r w:rsidR="000071DC" w:rsidRPr="002B42A7" w:rsidDel="00666430">
            <w:rPr>
              <w:rFonts w:ascii="Times New Roman" w:hAnsi="Times New Roman" w:cs="Times New Roman"/>
              <w:color w:val="000000" w:themeColor="text1"/>
              <w:rPrChange w:id="5142" w:author="Ruijie Xu" w:date="2022-03-10T12:31:00Z">
                <w:rPr>
                  <w:color w:val="000000" w:themeColor="text1"/>
                </w:rPr>
              </w:rPrChange>
            </w:rPr>
            <w:delText xml:space="preserve"> </w:delText>
          </w:r>
        </w:del>
      </w:ins>
      <w:del w:id="5143" w:author="Ruijie Xu" w:date="2022-02-03T12:22:00Z">
        <w:r w:rsidR="00A310EF" w:rsidRPr="002B42A7" w:rsidDel="00041F72">
          <w:rPr>
            <w:rFonts w:ascii="Times New Roman" w:hAnsi="Times New Roman" w:cs="Times New Roman"/>
            <w:color w:val="000000" w:themeColor="text1"/>
            <w:rPrChange w:id="5144" w:author="Ruijie Xu" w:date="2022-03-10T12:31:00Z">
              <w:rPr>
                <w:color w:val="000000" w:themeColor="text1"/>
              </w:rPr>
            </w:rPrChange>
          </w:rPr>
          <w:delText xml:space="preserve">only </w:delText>
        </w:r>
      </w:del>
      <w:ins w:id="5145" w:author="Rajeev, Sree" w:date="2022-03-03T11:13:00Z">
        <w:del w:id="5146" w:author="Ruijie Xu" w:date="2022-03-04T13:47:00Z">
          <w:r w:rsidR="008F1502" w:rsidRPr="002B42A7" w:rsidDel="00C82430">
            <w:rPr>
              <w:rFonts w:ascii="Times New Roman" w:hAnsi="Times New Roman" w:cs="Times New Roman"/>
              <w:color w:val="000000" w:themeColor="text1"/>
              <w:rPrChange w:id="5147" w:author="Ruijie Xu" w:date="2022-03-10T12:31:00Z">
                <w:rPr>
                  <w:color w:val="000000" w:themeColor="text1"/>
                </w:rPr>
              </w:rPrChange>
            </w:rPr>
            <w:delText>T</w:delText>
          </w:r>
        </w:del>
      </w:ins>
      <w:ins w:id="5148" w:author="Rajeev, Sree" w:date="2022-03-01T14:05:00Z">
        <w:del w:id="5149" w:author="Ruijie Xu" w:date="2022-03-04T13:47:00Z">
          <w:r w:rsidR="00666430" w:rsidRPr="002B42A7" w:rsidDel="00C82430">
            <w:rPr>
              <w:rFonts w:ascii="Times New Roman" w:hAnsi="Times New Roman" w:cs="Times New Roman"/>
              <w:color w:val="000000" w:themeColor="text1"/>
              <w:rPrChange w:id="5150" w:author="Ruijie Xu" w:date="2022-03-10T12:31:00Z">
                <w:rPr>
                  <w:color w:val="000000" w:themeColor="text1"/>
                </w:rPr>
              </w:rPrChange>
            </w:rPr>
            <w:delText>t</w:delText>
          </w:r>
        </w:del>
      </w:ins>
      <w:del w:id="5151" w:author="Ruijie Xu" w:date="2022-03-04T13:47:00Z">
        <w:r w:rsidR="00C86E04" w:rsidRPr="002B42A7" w:rsidDel="00C82430">
          <w:rPr>
            <w:rFonts w:ascii="Times New Roman" w:hAnsi="Times New Roman" w:cs="Times New Roman"/>
            <w:color w:val="000000" w:themeColor="text1"/>
            <w:rPrChange w:id="5152" w:author="Ruijie Xu" w:date="2022-03-10T12:31:00Z">
              <w:rPr>
                <w:color w:val="000000" w:themeColor="text1"/>
              </w:rPr>
            </w:rPrChange>
          </w:rPr>
          <w:delText>the Shannon ind</w:delText>
        </w:r>
      </w:del>
      <w:del w:id="5153" w:author="Ruijie Xu" w:date="2022-02-27T11:50:00Z">
        <w:r w:rsidR="00C86E04" w:rsidRPr="002B42A7" w:rsidDel="001D06C9">
          <w:rPr>
            <w:rFonts w:ascii="Times New Roman" w:hAnsi="Times New Roman" w:cs="Times New Roman"/>
            <w:color w:val="000000" w:themeColor="text1"/>
            <w:rPrChange w:id="5154" w:author="Ruijie Xu" w:date="2022-03-10T12:31:00Z">
              <w:rPr>
                <w:color w:val="000000" w:themeColor="text1"/>
              </w:rPr>
            </w:rPrChange>
          </w:rPr>
          <w:delText>ex</w:delText>
        </w:r>
      </w:del>
      <w:ins w:id="5155" w:author="Liliana Salvador" w:date="2022-02-26T15:21:00Z">
        <w:del w:id="5156" w:author="Ruijie Xu" w:date="2022-02-27T11:50:00Z">
          <w:r w:rsidR="00311069" w:rsidRPr="002B42A7" w:rsidDel="001D06C9">
            <w:rPr>
              <w:rFonts w:ascii="Times New Roman" w:hAnsi="Times New Roman" w:cs="Times New Roman"/>
              <w:color w:val="000000" w:themeColor="text1"/>
              <w:rPrChange w:id="5157" w:author="Ruijie Xu" w:date="2022-03-10T12:31:00Z">
                <w:rPr>
                  <w:color w:val="000000" w:themeColor="text1"/>
                </w:rPr>
              </w:rPrChange>
            </w:rPr>
            <w:delText>es</w:delText>
          </w:r>
        </w:del>
      </w:ins>
      <w:del w:id="5158" w:author="Ruijie Xu" w:date="2022-03-04T13:47:00Z">
        <w:r w:rsidR="00C86E04" w:rsidRPr="002B42A7" w:rsidDel="00C82430">
          <w:rPr>
            <w:rFonts w:ascii="Times New Roman" w:hAnsi="Times New Roman" w:cs="Times New Roman"/>
            <w:color w:val="000000" w:themeColor="text1"/>
            <w:rPrChange w:id="5159" w:author="Ruijie Xu" w:date="2022-03-10T12:31:00Z">
              <w:rPr>
                <w:color w:val="000000" w:themeColor="text1"/>
              </w:rPr>
            </w:rPrChange>
          </w:rPr>
          <w:delText xml:space="preserve">, which </w:delText>
        </w:r>
      </w:del>
      <w:del w:id="5160" w:author="Ruijie Xu" w:date="2022-02-11T09:23:00Z">
        <w:r w:rsidR="00C86E04" w:rsidRPr="002B42A7" w:rsidDel="002E56FD">
          <w:rPr>
            <w:rFonts w:ascii="Times New Roman" w:hAnsi="Times New Roman" w:cs="Times New Roman"/>
            <w:color w:val="000000" w:themeColor="text1"/>
            <w:rPrChange w:id="5161" w:author="Ruijie Xu" w:date="2022-03-10T12:31:00Z">
              <w:rPr>
                <w:color w:val="000000" w:themeColor="text1"/>
              </w:rPr>
            </w:rPrChange>
          </w:rPr>
          <w:delText>describes the</w:delText>
        </w:r>
      </w:del>
      <w:del w:id="5162" w:author="Ruijie Xu" w:date="2022-03-04T13:47:00Z">
        <w:r w:rsidR="00C86E04" w:rsidRPr="002B42A7" w:rsidDel="00C82430">
          <w:rPr>
            <w:rFonts w:ascii="Times New Roman" w:hAnsi="Times New Roman" w:cs="Times New Roman"/>
            <w:color w:val="000000" w:themeColor="text1"/>
            <w:rPrChange w:id="5163" w:author="Ruijie Xu" w:date="2022-03-10T12:31:00Z">
              <w:rPr>
                <w:color w:val="000000" w:themeColor="text1"/>
              </w:rPr>
            </w:rPrChange>
          </w:rPr>
          <w:delText xml:space="preserve"> </w:delText>
        </w:r>
      </w:del>
      <w:bookmarkStart w:id="5164" w:name="OLE_LINK24"/>
      <w:bookmarkStart w:id="5165" w:name="OLE_LINK26"/>
      <w:bookmarkStart w:id="5166" w:name="OLE_LINK99"/>
      <w:bookmarkStart w:id="5167" w:name="OLE_LINK100"/>
      <w:ins w:id="5168" w:author="Ruijie Xu" w:date="2022-03-04T13:47:00Z">
        <w:r w:rsidR="00C82430" w:rsidRPr="002B42A7">
          <w:rPr>
            <w:rFonts w:ascii="Times New Roman" w:hAnsi="Times New Roman" w:cs="Times New Roman"/>
            <w:color w:val="000000" w:themeColor="text1"/>
            <w:rPrChange w:id="5169" w:author="Ruijie Xu" w:date="2022-03-10T12:31:00Z">
              <w:rPr>
                <w:color w:val="000000" w:themeColor="text1"/>
              </w:rPr>
            </w:rPrChange>
          </w:rPr>
          <w:t xml:space="preserve">For </w:t>
        </w:r>
      </w:ins>
      <w:r w:rsidR="00374568" w:rsidRPr="002B42A7">
        <w:rPr>
          <w:rFonts w:ascii="Times New Roman" w:hAnsi="Times New Roman" w:cs="Times New Roman"/>
          <w:color w:val="000000" w:themeColor="text1"/>
          <w:rPrChange w:id="5170" w:author="Ruijie Xu" w:date="2022-03-10T12:31:00Z">
            <w:rPr>
              <w:color w:val="000000" w:themeColor="text1"/>
            </w:rPr>
          </w:rPrChange>
        </w:rPr>
        <w:t xml:space="preserve">species richness </w:t>
      </w:r>
      <w:ins w:id="5171" w:author="Ruijie Xu" w:date="2022-03-04T13:47:00Z">
        <w:r w:rsidR="00C82430" w:rsidRPr="002B42A7">
          <w:rPr>
            <w:rFonts w:ascii="Times New Roman" w:hAnsi="Times New Roman" w:cs="Times New Roman"/>
            <w:color w:val="000000" w:themeColor="text1"/>
            <w:rPrChange w:id="5172" w:author="Ruijie Xu" w:date="2022-03-10T12:31:00Z">
              <w:rPr>
                <w:color w:val="000000" w:themeColor="text1"/>
              </w:rPr>
            </w:rPrChange>
          </w:rPr>
          <w:t xml:space="preserve">characterization </w:t>
        </w:r>
      </w:ins>
      <w:del w:id="5173" w:author="Ruijie Xu" w:date="2022-02-11T09:23:00Z">
        <w:r w:rsidR="00374568" w:rsidRPr="002B42A7" w:rsidDel="00184217">
          <w:rPr>
            <w:rFonts w:ascii="Times New Roman" w:hAnsi="Times New Roman" w:cs="Times New Roman"/>
            <w:color w:val="000000" w:themeColor="text1"/>
            <w:rPrChange w:id="5174" w:author="Ruijie Xu" w:date="2022-03-10T12:31:00Z">
              <w:rPr>
                <w:color w:val="000000" w:themeColor="text1"/>
              </w:rPr>
            </w:rPrChange>
          </w:rPr>
          <w:delText>and evenness</w:delText>
        </w:r>
        <w:r w:rsidR="00C86E04" w:rsidRPr="002B42A7" w:rsidDel="00184217">
          <w:rPr>
            <w:rFonts w:ascii="Times New Roman" w:hAnsi="Times New Roman" w:cs="Times New Roman"/>
            <w:color w:val="000000" w:themeColor="text1"/>
            <w:rPrChange w:id="5175" w:author="Ruijie Xu" w:date="2022-03-10T12:31:00Z">
              <w:rPr>
                <w:color w:val="000000" w:themeColor="text1"/>
              </w:rPr>
            </w:rPrChange>
          </w:rPr>
          <w:delText xml:space="preserve"> </w:delText>
        </w:r>
      </w:del>
      <w:r w:rsidR="00D0036D" w:rsidRPr="002B42A7">
        <w:rPr>
          <w:rFonts w:ascii="Times New Roman" w:hAnsi="Times New Roman" w:cs="Times New Roman"/>
          <w:color w:val="000000" w:themeColor="text1"/>
          <w:rPrChange w:id="5176" w:author="Ruijie Xu" w:date="2022-03-10T12:31:00Z">
            <w:rPr>
              <w:color w:val="000000" w:themeColor="text1"/>
            </w:rPr>
          </w:rPrChange>
        </w:rPr>
        <w:t xml:space="preserve">within a </w:t>
      </w:r>
      <w:r w:rsidR="00C86E04" w:rsidRPr="002B42A7">
        <w:rPr>
          <w:rFonts w:ascii="Times New Roman" w:hAnsi="Times New Roman" w:cs="Times New Roman"/>
          <w:color w:val="000000" w:themeColor="text1"/>
          <w:rPrChange w:id="5177" w:author="Ruijie Xu" w:date="2022-03-10T12:31:00Z">
            <w:rPr>
              <w:color w:val="000000" w:themeColor="text1"/>
            </w:rPr>
          </w:rPrChange>
        </w:rPr>
        <w:t>community</w:t>
      </w:r>
      <w:ins w:id="5178" w:author="Ruijie Xu" w:date="2022-03-04T13:47:00Z">
        <w:r w:rsidR="00C82430" w:rsidRPr="002B42A7">
          <w:rPr>
            <w:rFonts w:ascii="Times New Roman" w:hAnsi="Times New Roman" w:cs="Times New Roman"/>
            <w:color w:val="000000" w:themeColor="text1"/>
            <w:rPrChange w:id="5179" w:author="Ruijie Xu" w:date="2022-03-10T12:31:00Z">
              <w:rPr>
                <w:color w:val="000000" w:themeColor="text1"/>
              </w:rPr>
            </w:rPrChange>
          </w:rPr>
          <w:t xml:space="preserve"> using the Shannon indices, </w:t>
        </w:r>
      </w:ins>
      <w:del w:id="5180" w:author="Ruijie Xu" w:date="2022-03-04T13:47:00Z">
        <w:r w:rsidR="00C86E04" w:rsidRPr="002B42A7" w:rsidDel="00C82430">
          <w:rPr>
            <w:rFonts w:ascii="Times New Roman" w:hAnsi="Times New Roman" w:cs="Times New Roman"/>
            <w:color w:val="000000" w:themeColor="text1"/>
            <w:rPrChange w:id="5181" w:author="Ruijie Xu" w:date="2022-03-10T12:31:00Z">
              <w:rPr>
                <w:color w:val="000000" w:themeColor="text1"/>
              </w:rPr>
            </w:rPrChange>
          </w:rPr>
          <w:delText xml:space="preserve">, </w:delText>
        </w:r>
      </w:del>
      <w:ins w:id="5182" w:author="Ruijie Xu" w:date="2022-03-04T13:47:00Z">
        <w:r w:rsidR="00C82430" w:rsidRPr="002B42A7">
          <w:rPr>
            <w:rFonts w:ascii="Times New Roman" w:hAnsi="Times New Roman" w:cs="Times New Roman"/>
            <w:color w:val="000000" w:themeColor="text1"/>
            <w:rPrChange w:id="5183" w:author="Ruijie Xu" w:date="2022-03-10T12:31:00Z">
              <w:rPr>
                <w:color w:val="000000" w:themeColor="text1"/>
              </w:rPr>
            </w:rPrChange>
          </w:rPr>
          <w:t>only the indices ob</w:t>
        </w:r>
      </w:ins>
      <w:ins w:id="5184" w:author="Ruijie Xu" w:date="2022-03-04T13:48:00Z">
        <w:r w:rsidR="00C82430" w:rsidRPr="002B42A7">
          <w:rPr>
            <w:rFonts w:ascii="Times New Roman" w:hAnsi="Times New Roman" w:cs="Times New Roman"/>
            <w:color w:val="000000" w:themeColor="text1"/>
            <w:rPrChange w:id="5185" w:author="Ruijie Xu" w:date="2022-03-10T12:31:00Z">
              <w:rPr>
                <w:color w:val="000000" w:themeColor="text1"/>
              </w:rPr>
            </w:rPrChange>
          </w:rPr>
          <w:t xml:space="preserve">tained from </w:t>
        </w:r>
      </w:ins>
      <w:del w:id="5186" w:author="Ruijie Xu" w:date="2022-03-04T13:47:00Z">
        <w:r w:rsidR="00374568" w:rsidRPr="002B42A7" w:rsidDel="00C82430">
          <w:rPr>
            <w:rFonts w:ascii="Times New Roman" w:hAnsi="Times New Roman" w:cs="Times New Roman"/>
            <w:color w:val="000000" w:themeColor="text1"/>
            <w:rPrChange w:id="5187" w:author="Ruijie Xu" w:date="2022-03-10T12:31:00Z">
              <w:rPr>
                <w:color w:val="000000" w:themeColor="text1"/>
              </w:rPr>
            </w:rPrChange>
          </w:rPr>
          <w:delText>obtained fr</w:delText>
        </w:r>
      </w:del>
      <w:del w:id="5188" w:author="Ruijie Xu" w:date="2022-02-02T13:08:00Z">
        <w:r w:rsidR="00374568" w:rsidRPr="002B42A7" w:rsidDel="00C355C5">
          <w:rPr>
            <w:rFonts w:ascii="Times New Roman" w:hAnsi="Times New Roman" w:cs="Times New Roman"/>
            <w:color w:val="000000" w:themeColor="text1"/>
            <w:rPrChange w:id="5189" w:author="Ruijie Xu" w:date="2022-03-10T12:31:00Z">
              <w:rPr>
                <w:color w:val="000000" w:themeColor="text1"/>
              </w:rPr>
            </w:rPrChange>
          </w:rPr>
          <w:delText>in</w:delText>
        </w:r>
      </w:del>
      <w:del w:id="5190" w:author="Ruijie Xu" w:date="2022-03-04T13:47:00Z">
        <w:r w:rsidR="00A310EF" w:rsidRPr="002B42A7" w:rsidDel="00C82430">
          <w:rPr>
            <w:rFonts w:ascii="Times New Roman" w:hAnsi="Times New Roman" w:cs="Times New Roman"/>
            <w:color w:val="000000" w:themeColor="text1"/>
            <w:rPrChange w:id="5191" w:author="Ruijie Xu" w:date="2022-03-10T12:31:00Z">
              <w:rPr>
                <w:color w:val="000000" w:themeColor="text1"/>
              </w:rPr>
            </w:rPrChange>
          </w:rPr>
          <w:delText xml:space="preserve"> </w:delText>
        </w:r>
      </w:del>
      <w:proofErr w:type="spellStart"/>
      <w:r w:rsidR="00A310EF" w:rsidRPr="002B42A7">
        <w:rPr>
          <w:rFonts w:ascii="Times New Roman" w:hAnsi="Times New Roman" w:cs="Times New Roman"/>
          <w:color w:val="000000" w:themeColor="text1"/>
          <w:rPrChange w:id="5192" w:author="Ruijie Xu" w:date="2022-03-10T12:31:00Z">
            <w:rPr>
              <w:color w:val="000000" w:themeColor="text1"/>
            </w:rPr>
          </w:rPrChange>
        </w:rPr>
        <w:t>minikraken</w:t>
      </w:r>
      <w:proofErr w:type="spellEnd"/>
      <w:r w:rsidR="00A310EF" w:rsidRPr="002B42A7">
        <w:rPr>
          <w:rFonts w:ascii="Times New Roman" w:hAnsi="Times New Roman" w:cs="Times New Roman"/>
          <w:color w:val="000000" w:themeColor="text1"/>
          <w:rPrChange w:id="5193" w:author="Ruijie Xu" w:date="2022-03-10T12:31:00Z">
            <w:rPr>
              <w:color w:val="000000" w:themeColor="text1"/>
            </w:rPr>
          </w:rPrChange>
        </w:rPr>
        <w:t xml:space="preserve"> DB</w:t>
      </w:r>
      <w:ins w:id="5194" w:author="Liliana Salvador" w:date="2022-02-26T15:21:00Z">
        <w:del w:id="5195" w:author="Ruijie Xu" w:date="2022-03-04T13:48:00Z">
          <w:r w:rsidR="00EC4BBA" w:rsidRPr="002B42A7" w:rsidDel="00C82430">
            <w:rPr>
              <w:rFonts w:ascii="Times New Roman" w:hAnsi="Times New Roman" w:cs="Times New Roman"/>
              <w:color w:val="000000" w:themeColor="text1"/>
              <w:rPrChange w:id="5196" w:author="Ruijie Xu" w:date="2022-03-10T12:31:00Z">
                <w:rPr>
                  <w:color w:val="000000" w:themeColor="text1"/>
                </w:rPr>
              </w:rPrChange>
            </w:rPr>
            <w:delText>,</w:delText>
          </w:r>
        </w:del>
        <w:r w:rsidR="00EC4BBA" w:rsidRPr="002B42A7">
          <w:rPr>
            <w:rFonts w:ascii="Times New Roman" w:hAnsi="Times New Roman" w:cs="Times New Roman"/>
            <w:color w:val="000000" w:themeColor="text1"/>
            <w:rPrChange w:id="5197" w:author="Ruijie Xu" w:date="2022-03-10T12:31:00Z">
              <w:rPr>
                <w:color w:val="000000" w:themeColor="text1"/>
              </w:rPr>
            </w:rPrChange>
          </w:rPr>
          <w:t xml:space="preserve"> </w:t>
        </w:r>
      </w:ins>
      <w:del w:id="5198" w:author="Liliana Salvador" w:date="2022-02-26T15:21:00Z">
        <w:r w:rsidR="00A310EF" w:rsidRPr="002B42A7" w:rsidDel="00EC4BBA">
          <w:rPr>
            <w:rFonts w:ascii="Times New Roman" w:hAnsi="Times New Roman" w:cs="Times New Roman"/>
            <w:color w:val="000000" w:themeColor="text1"/>
            <w:rPrChange w:id="5199" w:author="Ruijie Xu" w:date="2022-03-10T12:31:00Z">
              <w:rPr>
                <w:color w:val="000000" w:themeColor="text1"/>
              </w:rPr>
            </w:rPrChange>
          </w:rPr>
          <w:delText xml:space="preserve"> </w:delText>
        </w:r>
      </w:del>
      <w:ins w:id="5200" w:author="Ruijie Xu" w:date="2022-02-03T12:22:00Z">
        <w:del w:id="5201" w:author="Liliana Salvador" w:date="2022-02-26T15:21:00Z">
          <w:r w:rsidR="00041F72" w:rsidRPr="002B42A7" w:rsidDel="00EC4BBA">
            <w:rPr>
              <w:rFonts w:ascii="Times New Roman" w:hAnsi="Times New Roman" w:cs="Times New Roman"/>
              <w:color w:val="000000" w:themeColor="text1"/>
              <w:rPrChange w:id="5202" w:author="Ruijie Xu" w:date="2022-03-10T12:31:00Z">
                <w:rPr>
                  <w:color w:val="000000" w:themeColor="text1"/>
                </w:rPr>
              </w:rPrChange>
            </w:rPr>
            <w:delText xml:space="preserve">only </w:delText>
          </w:r>
        </w:del>
      </w:ins>
      <w:r w:rsidR="00C86E04" w:rsidRPr="002B42A7">
        <w:rPr>
          <w:rFonts w:ascii="Times New Roman" w:hAnsi="Times New Roman" w:cs="Times New Roman"/>
          <w:color w:val="000000" w:themeColor="text1"/>
          <w:rPrChange w:id="5203" w:author="Ruijie Xu" w:date="2022-03-10T12:31:00Z">
            <w:rPr>
              <w:color w:val="000000" w:themeColor="text1"/>
            </w:rPr>
          </w:rPrChange>
        </w:rPr>
        <w:t xml:space="preserve">were </w:t>
      </w:r>
      <w:del w:id="5204" w:author="Rajeev, Sree" w:date="2022-03-01T14:05:00Z">
        <w:r w:rsidR="00C86E04" w:rsidRPr="002B42A7" w:rsidDel="00666430">
          <w:rPr>
            <w:rFonts w:ascii="Times New Roman" w:hAnsi="Times New Roman" w:cs="Times New Roman"/>
            <w:color w:val="000000" w:themeColor="text1"/>
            <w:rPrChange w:id="5205" w:author="Ruijie Xu" w:date="2022-03-10T12:31:00Z">
              <w:rPr>
                <w:color w:val="000000" w:themeColor="text1"/>
              </w:rPr>
            </w:rPrChange>
          </w:rPr>
          <w:delText xml:space="preserve">found </w:delText>
        </w:r>
      </w:del>
      <w:ins w:id="5206" w:author="Liliana Salvador" w:date="2022-02-26T15:21:00Z">
        <w:del w:id="5207" w:author="Rajeev, Sree" w:date="2022-03-01T14:05:00Z">
          <w:r w:rsidR="00EC4BBA" w:rsidRPr="002B42A7" w:rsidDel="00666430">
            <w:rPr>
              <w:rFonts w:ascii="Times New Roman" w:hAnsi="Times New Roman" w:cs="Times New Roman"/>
              <w:color w:val="000000" w:themeColor="text1"/>
              <w:rPrChange w:id="5208" w:author="Ruijie Xu" w:date="2022-03-10T12:31:00Z">
                <w:rPr>
                  <w:color w:val="000000" w:themeColor="text1"/>
                </w:rPr>
              </w:rPrChange>
            </w:rPr>
            <w:delText xml:space="preserve">to be </w:delText>
          </w:r>
        </w:del>
      </w:ins>
      <w:r w:rsidR="00C86E04" w:rsidRPr="002B42A7">
        <w:rPr>
          <w:rFonts w:ascii="Times New Roman" w:hAnsi="Times New Roman" w:cs="Times New Roman"/>
          <w:color w:val="000000" w:themeColor="text1"/>
          <w:rPrChange w:id="5209" w:author="Ruijie Xu" w:date="2022-03-10T12:31:00Z">
            <w:rPr>
              <w:color w:val="000000" w:themeColor="text1"/>
            </w:rPr>
          </w:rPrChange>
        </w:rPr>
        <w:t xml:space="preserve">significantly different </w:t>
      </w:r>
      <w:ins w:id="5210" w:author="Liliana Salvador" w:date="2022-02-26T15:22:00Z">
        <w:r w:rsidR="00EC4BBA" w:rsidRPr="002B42A7">
          <w:rPr>
            <w:rFonts w:ascii="Times New Roman" w:hAnsi="Times New Roman" w:cs="Times New Roman"/>
            <w:color w:val="000000" w:themeColor="text1"/>
            <w:rPrChange w:id="5211" w:author="Ruijie Xu" w:date="2022-03-10T12:31:00Z">
              <w:rPr>
                <w:color w:val="000000" w:themeColor="text1"/>
              </w:rPr>
            </w:rPrChange>
          </w:rPr>
          <w:t xml:space="preserve">from </w:t>
        </w:r>
      </w:ins>
      <w:del w:id="5212" w:author="Liliana Salvador" w:date="2022-02-26T15:21:00Z">
        <w:r w:rsidR="00C86E04" w:rsidRPr="002B42A7" w:rsidDel="00EC4BBA">
          <w:rPr>
            <w:rFonts w:ascii="Times New Roman" w:hAnsi="Times New Roman" w:cs="Times New Roman"/>
            <w:color w:val="000000" w:themeColor="text1"/>
            <w:rPrChange w:id="5213" w:author="Ruijie Xu" w:date="2022-03-10T12:31:00Z">
              <w:rPr>
                <w:color w:val="000000" w:themeColor="text1"/>
              </w:rPr>
            </w:rPrChange>
          </w:rPr>
          <w:delText xml:space="preserve">when compared with </w:delText>
        </w:r>
      </w:del>
      <w:r w:rsidR="00C86E04" w:rsidRPr="002B42A7">
        <w:rPr>
          <w:rFonts w:ascii="Times New Roman" w:hAnsi="Times New Roman" w:cs="Times New Roman"/>
          <w:color w:val="000000" w:themeColor="text1"/>
          <w:rPrChange w:id="5214" w:author="Ruijie Xu" w:date="2022-03-10T12:31:00Z">
            <w:rPr>
              <w:color w:val="000000" w:themeColor="text1"/>
            </w:rPr>
          </w:rPrChange>
        </w:rPr>
        <w:t xml:space="preserve">the results </w:t>
      </w:r>
      <w:ins w:id="5215" w:author="Liliana Salvador" w:date="2022-02-26T15:22:00Z">
        <w:r w:rsidR="00EC4BBA" w:rsidRPr="002B42A7">
          <w:rPr>
            <w:rFonts w:ascii="Times New Roman" w:hAnsi="Times New Roman" w:cs="Times New Roman"/>
            <w:color w:val="000000" w:themeColor="text1"/>
            <w:rPrChange w:id="5216" w:author="Ruijie Xu" w:date="2022-03-10T12:31:00Z">
              <w:rPr>
                <w:color w:val="000000" w:themeColor="text1"/>
              </w:rPr>
            </w:rPrChange>
          </w:rPr>
          <w:t>obtained with</w:t>
        </w:r>
      </w:ins>
      <w:del w:id="5217" w:author="Liliana Salvador" w:date="2022-02-26T15:22:00Z">
        <w:r w:rsidR="00C86E04" w:rsidRPr="002B42A7" w:rsidDel="00EC4BBA">
          <w:rPr>
            <w:rFonts w:ascii="Times New Roman" w:hAnsi="Times New Roman" w:cs="Times New Roman"/>
            <w:color w:val="000000" w:themeColor="text1"/>
            <w:rPrChange w:id="5218" w:author="Ruijie Xu" w:date="2022-03-10T12:31:00Z">
              <w:rPr>
                <w:color w:val="000000" w:themeColor="text1"/>
              </w:rPr>
            </w:rPrChange>
          </w:rPr>
          <w:delText>of</w:delText>
        </w:r>
      </w:del>
      <w:r w:rsidR="00C86E04" w:rsidRPr="002B42A7">
        <w:rPr>
          <w:rFonts w:ascii="Times New Roman" w:hAnsi="Times New Roman" w:cs="Times New Roman"/>
          <w:color w:val="000000" w:themeColor="text1"/>
          <w:rPrChange w:id="5219" w:author="Ruijie Xu" w:date="2022-03-10T12:31:00Z">
            <w:rPr>
              <w:color w:val="000000" w:themeColor="text1"/>
            </w:rPr>
          </w:rPrChange>
        </w:rPr>
        <w:t xml:space="preserve"> </w:t>
      </w:r>
      <w:ins w:id="5220" w:author="Liliana Salvador" w:date="2022-02-26T15:22:00Z">
        <w:r w:rsidR="00EC4BBA" w:rsidRPr="002B42A7">
          <w:rPr>
            <w:rFonts w:ascii="Times New Roman" w:hAnsi="Times New Roman" w:cs="Times New Roman"/>
            <w:color w:val="000000" w:themeColor="text1"/>
            <w:rPrChange w:id="5221" w:author="Ruijie Xu" w:date="2022-03-10T12:31:00Z">
              <w:rPr>
                <w:color w:val="000000" w:themeColor="text1"/>
              </w:rPr>
            </w:rPrChange>
          </w:rPr>
          <w:t xml:space="preserve">the </w:t>
        </w:r>
      </w:ins>
      <w:r w:rsidR="00A310EF" w:rsidRPr="002B42A7">
        <w:rPr>
          <w:rFonts w:ascii="Times New Roman" w:hAnsi="Times New Roman" w:cs="Times New Roman"/>
          <w:color w:val="000000" w:themeColor="text1"/>
          <w:rPrChange w:id="5222" w:author="Ruijie Xu" w:date="2022-03-10T12:31:00Z">
            <w:rPr>
              <w:color w:val="000000" w:themeColor="text1"/>
            </w:rPr>
          </w:rPrChange>
        </w:rPr>
        <w:t>other</w:t>
      </w:r>
      <w:r w:rsidR="00C86E04" w:rsidRPr="002B42A7">
        <w:rPr>
          <w:rFonts w:ascii="Times New Roman" w:hAnsi="Times New Roman" w:cs="Times New Roman"/>
          <w:color w:val="000000" w:themeColor="text1"/>
          <w:rPrChange w:id="5223" w:author="Ruijie Xu" w:date="2022-03-10T12:31:00Z">
            <w:rPr>
              <w:color w:val="000000" w:themeColor="text1"/>
            </w:rPr>
          </w:rPrChange>
        </w:rPr>
        <w:t xml:space="preserve"> DB</w:t>
      </w:r>
      <w:r w:rsidR="00A310EF" w:rsidRPr="002B42A7">
        <w:rPr>
          <w:rFonts w:ascii="Times New Roman" w:hAnsi="Times New Roman" w:cs="Times New Roman"/>
          <w:color w:val="000000" w:themeColor="text1"/>
          <w:rPrChange w:id="5224" w:author="Ruijie Xu" w:date="2022-03-10T12:31:00Z">
            <w:rPr>
              <w:color w:val="000000" w:themeColor="text1"/>
            </w:rPr>
          </w:rPrChange>
        </w:rPr>
        <w:t>s</w:t>
      </w:r>
      <w:r w:rsidR="00C86E04" w:rsidRPr="002B42A7">
        <w:rPr>
          <w:rFonts w:ascii="Times New Roman" w:hAnsi="Times New Roman" w:cs="Times New Roman"/>
          <w:color w:val="000000" w:themeColor="text1"/>
          <w:rPrChange w:id="5225" w:author="Ruijie Xu" w:date="2022-03-10T12:31:00Z">
            <w:rPr>
              <w:color w:val="000000" w:themeColor="text1"/>
            </w:rPr>
          </w:rPrChange>
        </w:rPr>
        <w:t xml:space="preserve"> </w:t>
      </w:r>
      <w:bookmarkStart w:id="5226" w:name="OLE_LINK237"/>
      <w:bookmarkStart w:id="5227" w:name="OLE_LINK238"/>
      <w:r w:rsidR="00C86E04" w:rsidRPr="002B42A7">
        <w:rPr>
          <w:rFonts w:ascii="Times New Roman" w:hAnsi="Times New Roman" w:cs="Times New Roman"/>
          <w:color w:val="000000" w:themeColor="text1"/>
          <w:rPrChange w:id="5228" w:author="Ruijie Xu" w:date="2022-03-10T12:31:00Z">
            <w:rPr>
              <w:color w:val="000000" w:themeColor="text1"/>
            </w:rPr>
          </w:rPrChange>
        </w:rPr>
        <w:t>(</w:t>
      </w:r>
      <w:bookmarkStart w:id="5229" w:name="OLE_LINK48"/>
      <w:bookmarkStart w:id="5230" w:name="OLE_LINK49"/>
      <w:r w:rsidR="008B1B63" w:rsidRPr="002B42A7">
        <w:rPr>
          <w:rFonts w:ascii="Times New Roman" w:hAnsi="Times New Roman" w:cs="Times New Roman"/>
          <w:color w:val="000000" w:themeColor="text1"/>
          <w:rPrChange w:id="5231" w:author="Ruijie Xu" w:date="2022-03-10T12:31:00Z">
            <w:rPr>
              <w:color w:val="000000" w:themeColor="text1"/>
            </w:rPr>
          </w:rPrChange>
        </w:rPr>
        <w:t xml:space="preserve">Figure </w:t>
      </w:r>
      <w:ins w:id="5232" w:author="Ruijie Xu" w:date="2022-02-27T11:51:00Z">
        <w:r w:rsidR="000071DC" w:rsidRPr="002B42A7">
          <w:rPr>
            <w:rFonts w:ascii="Times New Roman" w:hAnsi="Times New Roman" w:cs="Times New Roman"/>
            <w:color w:val="000000" w:themeColor="text1"/>
            <w:rPrChange w:id="5233" w:author="Ruijie Xu" w:date="2022-03-10T12:31:00Z">
              <w:rPr>
                <w:color w:val="000000" w:themeColor="text1"/>
              </w:rPr>
            </w:rPrChange>
          </w:rPr>
          <w:t>3</w:t>
        </w:r>
      </w:ins>
      <w:del w:id="5234" w:author="Ruijie Xu" w:date="2022-02-27T11:51:00Z">
        <w:r w:rsidR="008B1B63" w:rsidRPr="002B42A7" w:rsidDel="000071DC">
          <w:rPr>
            <w:rFonts w:ascii="Times New Roman" w:hAnsi="Times New Roman" w:cs="Times New Roman"/>
            <w:color w:val="000000" w:themeColor="text1"/>
            <w:rPrChange w:id="5235" w:author="Ruijie Xu" w:date="2022-03-10T12:31:00Z">
              <w:rPr>
                <w:color w:val="000000" w:themeColor="text1"/>
              </w:rPr>
            </w:rPrChange>
          </w:rPr>
          <w:delText>2</w:delText>
        </w:r>
      </w:del>
      <w:r w:rsidR="008B1B63" w:rsidRPr="002B42A7">
        <w:rPr>
          <w:rFonts w:ascii="Times New Roman" w:hAnsi="Times New Roman" w:cs="Times New Roman"/>
          <w:color w:val="000000" w:themeColor="text1"/>
          <w:rPrChange w:id="5236" w:author="Ruijie Xu" w:date="2022-03-10T12:31:00Z">
            <w:rPr>
              <w:color w:val="000000" w:themeColor="text1"/>
            </w:rPr>
          </w:rPrChange>
        </w:rPr>
        <w:t xml:space="preserve">b, Table </w:t>
      </w:r>
      <w:ins w:id="5237" w:author="Ruijie Xu" w:date="2022-02-02T13:11:00Z">
        <w:r w:rsidR="00C92296" w:rsidRPr="002B42A7">
          <w:rPr>
            <w:rFonts w:ascii="Times New Roman" w:hAnsi="Times New Roman" w:cs="Times New Roman"/>
            <w:color w:val="000000" w:themeColor="text1"/>
            <w:rPrChange w:id="5238" w:author="Ruijie Xu" w:date="2022-03-10T12:31:00Z">
              <w:rPr>
                <w:color w:val="000000" w:themeColor="text1"/>
              </w:rPr>
            </w:rPrChange>
          </w:rPr>
          <w:t>S</w:t>
        </w:r>
      </w:ins>
      <w:r w:rsidR="008B1B63" w:rsidRPr="002B42A7">
        <w:rPr>
          <w:rFonts w:ascii="Times New Roman" w:hAnsi="Times New Roman" w:cs="Times New Roman"/>
          <w:color w:val="000000" w:themeColor="text1"/>
          <w:rPrChange w:id="5239" w:author="Ruijie Xu" w:date="2022-03-10T12:31:00Z">
            <w:rPr>
              <w:color w:val="000000" w:themeColor="text1"/>
            </w:rPr>
          </w:rPrChange>
        </w:rPr>
        <w:t>I.</w:t>
      </w:r>
      <w:ins w:id="5240" w:author="Ruijie Xu" w:date="2022-02-03T12:23:00Z">
        <w:r w:rsidR="00041F72" w:rsidRPr="002B42A7">
          <w:rPr>
            <w:rFonts w:ascii="Times New Roman" w:hAnsi="Times New Roman" w:cs="Times New Roman"/>
            <w:color w:val="000000" w:themeColor="text1"/>
            <w:rPrChange w:id="5241" w:author="Ruijie Xu" w:date="2022-03-10T12:31:00Z">
              <w:rPr>
                <w:color w:val="000000" w:themeColor="text1"/>
              </w:rPr>
            </w:rPrChange>
          </w:rPr>
          <w:t>4</w:t>
        </w:r>
      </w:ins>
      <w:del w:id="5242" w:author="Ruijie Xu" w:date="2022-02-03T12:23:00Z">
        <w:r w:rsidR="008B1B63" w:rsidRPr="002B42A7" w:rsidDel="00041F72">
          <w:rPr>
            <w:rFonts w:ascii="Times New Roman" w:hAnsi="Times New Roman" w:cs="Times New Roman"/>
            <w:color w:val="000000" w:themeColor="text1"/>
            <w:rPrChange w:id="5243" w:author="Ruijie Xu" w:date="2022-03-10T12:31:00Z">
              <w:rPr>
                <w:color w:val="000000" w:themeColor="text1"/>
              </w:rPr>
            </w:rPrChange>
          </w:rPr>
          <w:delText>3</w:delText>
        </w:r>
      </w:del>
      <w:bookmarkEnd w:id="5229"/>
      <w:bookmarkEnd w:id="5230"/>
      <w:r w:rsidR="00C86E04" w:rsidRPr="002B42A7">
        <w:rPr>
          <w:rFonts w:ascii="Times New Roman" w:hAnsi="Times New Roman" w:cs="Times New Roman"/>
          <w:color w:val="000000" w:themeColor="text1"/>
          <w:rPrChange w:id="5244" w:author="Ruijie Xu" w:date="2022-03-10T12:31:00Z">
            <w:rPr>
              <w:color w:val="000000" w:themeColor="text1"/>
            </w:rPr>
          </w:rPrChange>
        </w:rPr>
        <w:t xml:space="preserve">). </w:t>
      </w:r>
      <w:bookmarkEnd w:id="5226"/>
      <w:bookmarkEnd w:id="5227"/>
      <w:r w:rsidR="00D0036D" w:rsidRPr="002B42A7">
        <w:rPr>
          <w:rFonts w:ascii="Times New Roman" w:hAnsi="Times New Roman" w:cs="Times New Roman"/>
          <w:color w:val="000000" w:themeColor="text1"/>
          <w:rPrChange w:id="5245" w:author="Ruijie Xu" w:date="2022-03-10T12:31:00Z">
            <w:rPr>
              <w:color w:val="000000" w:themeColor="text1"/>
            </w:rPr>
          </w:rPrChange>
        </w:rPr>
        <w:t>More</w:t>
      </w:r>
      <w:ins w:id="5246" w:author="Rajeev, Sree" w:date="2022-03-01T14:05:00Z">
        <w:r w:rsidR="00666430" w:rsidRPr="002B42A7">
          <w:rPr>
            <w:rFonts w:ascii="Times New Roman" w:hAnsi="Times New Roman" w:cs="Times New Roman"/>
            <w:color w:val="000000" w:themeColor="text1"/>
            <w:rPrChange w:id="5247" w:author="Ruijie Xu" w:date="2022-03-10T12:31:00Z">
              <w:rPr>
                <w:color w:val="000000" w:themeColor="text1"/>
              </w:rPr>
            </w:rPrChange>
          </w:rPr>
          <w:t>o</w:t>
        </w:r>
      </w:ins>
      <w:r w:rsidR="00D0036D" w:rsidRPr="002B42A7">
        <w:rPr>
          <w:rFonts w:ascii="Times New Roman" w:hAnsi="Times New Roman" w:cs="Times New Roman"/>
          <w:color w:val="000000" w:themeColor="text1"/>
          <w:rPrChange w:id="5248" w:author="Ruijie Xu" w:date="2022-03-10T12:31:00Z">
            <w:rPr>
              <w:color w:val="000000" w:themeColor="text1"/>
            </w:rPr>
          </w:rPrChange>
        </w:rPr>
        <w:t>ver,</w:t>
      </w:r>
      <w:ins w:id="5249" w:author="Ruijie Xu" w:date="2022-03-10T12:18:00Z">
        <w:r w:rsidR="00536BD5" w:rsidRPr="002B42A7">
          <w:rPr>
            <w:rFonts w:ascii="Times New Roman" w:hAnsi="Times New Roman" w:cs="Times New Roman"/>
            <w:color w:val="000000" w:themeColor="text1"/>
            <w:rPrChange w:id="5250" w:author="Ruijie Xu" w:date="2022-03-10T12:31:00Z">
              <w:rPr>
                <w:color w:val="000000" w:themeColor="text1"/>
              </w:rPr>
            </w:rPrChange>
          </w:rPr>
          <w:t xml:space="preserve"> the characterization using </w:t>
        </w:r>
      </w:ins>
      <w:del w:id="5251" w:author="Ruijie Xu" w:date="2022-03-10T12:18:00Z">
        <w:r w:rsidR="00D0036D" w:rsidRPr="002B42A7" w:rsidDel="00536BD5">
          <w:rPr>
            <w:rFonts w:ascii="Times New Roman" w:hAnsi="Times New Roman" w:cs="Times New Roman"/>
            <w:color w:val="000000" w:themeColor="text1"/>
            <w:rPrChange w:id="5252" w:author="Ruijie Xu" w:date="2022-03-10T12:31:00Z">
              <w:rPr>
                <w:color w:val="000000" w:themeColor="text1"/>
              </w:rPr>
            </w:rPrChange>
          </w:rPr>
          <w:delText xml:space="preserve"> </w:delText>
        </w:r>
      </w:del>
      <w:r w:rsidR="00D0036D" w:rsidRPr="002B42A7">
        <w:rPr>
          <w:rFonts w:ascii="Times New Roman" w:hAnsi="Times New Roman" w:cs="Times New Roman"/>
          <w:color w:val="000000" w:themeColor="text1"/>
          <w:rPrChange w:id="5253" w:author="Ruijie Xu" w:date="2022-03-10T12:31:00Z">
            <w:rPr>
              <w:color w:val="000000" w:themeColor="text1"/>
            </w:rPr>
          </w:rPrChange>
        </w:rPr>
        <w:t>the Simpson ind</w:t>
      </w:r>
      <w:ins w:id="5254" w:author="Ruijie Xu" w:date="2022-02-27T11:52:00Z">
        <w:r w:rsidR="000071DC" w:rsidRPr="002B42A7">
          <w:rPr>
            <w:rFonts w:ascii="Times New Roman" w:hAnsi="Times New Roman" w:cs="Times New Roman"/>
            <w:color w:val="000000" w:themeColor="text1"/>
            <w:rPrChange w:id="5255" w:author="Ruijie Xu" w:date="2022-03-10T12:31:00Z">
              <w:rPr>
                <w:color w:val="000000" w:themeColor="text1"/>
              </w:rPr>
            </w:rPrChange>
          </w:rPr>
          <w:t>ices</w:t>
        </w:r>
      </w:ins>
      <w:del w:id="5256" w:author="Ruijie Xu" w:date="2022-02-27T11:52:00Z">
        <w:r w:rsidR="00D0036D" w:rsidRPr="002B42A7" w:rsidDel="000071DC">
          <w:rPr>
            <w:rFonts w:ascii="Times New Roman" w:hAnsi="Times New Roman" w:cs="Times New Roman"/>
            <w:color w:val="000000" w:themeColor="text1"/>
            <w:rPrChange w:id="5257" w:author="Ruijie Xu" w:date="2022-03-10T12:31:00Z">
              <w:rPr>
                <w:color w:val="000000" w:themeColor="text1"/>
              </w:rPr>
            </w:rPrChange>
          </w:rPr>
          <w:delText>ex</w:delText>
        </w:r>
      </w:del>
      <w:ins w:id="5258" w:author="Liliana Salvador" w:date="2022-02-26T15:22:00Z">
        <w:del w:id="5259" w:author="Ruijie Xu" w:date="2022-02-27T11:52:00Z">
          <w:r w:rsidR="00EC4BBA" w:rsidRPr="002B42A7" w:rsidDel="000071DC">
            <w:rPr>
              <w:rFonts w:ascii="Times New Roman" w:hAnsi="Times New Roman" w:cs="Times New Roman"/>
              <w:color w:val="000000" w:themeColor="text1"/>
              <w:rPrChange w:id="5260" w:author="Ruijie Xu" w:date="2022-03-10T12:31:00Z">
                <w:rPr>
                  <w:color w:val="000000" w:themeColor="text1"/>
                </w:rPr>
              </w:rPrChange>
            </w:rPr>
            <w:delText>es</w:delText>
          </w:r>
        </w:del>
      </w:ins>
      <w:ins w:id="5261" w:author="Ruijie Xu" w:date="2022-03-10T12:18:00Z">
        <w:r w:rsidR="00536BD5" w:rsidRPr="002B42A7">
          <w:rPr>
            <w:rFonts w:ascii="Times New Roman" w:hAnsi="Times New Roman" w:cs="Times New Roman"/>
            <w:color w:val="000000" w:themeColor="text1"/>
            <w:rPrChange w:id="5262" w:author="Ruijie Xu" w:date="2022-03-10T12:31:00Z">
              <w:rPr>
                <w:color w:val="000000" w:themeColor="text1"/>
              </w:rPr>
            </w:rPrChange>
          </w:rPr>
          <w:t xml:space="preserve"> </w:t>
        </w:r>
      </w:ins>
      <w:del w:id="5263" w:author="Ruijie Xu" w:date="2022-03-10T12:18:00Z">
        <w:r w:rsidR="00D0036D" w:rsidRPr="002B42A7" w:rsidDel="00536BD5">
          <w:rPr>
            <w:rFonts w:ascii="Times New Roman" w:hAnsi="Times New Roman" w:cs="Times New Roman"/>
            <w:color w:val="000000" w:themeColor="text1"/>
            <w:rPrChange w:id="5264" w:author="Ruijie Xu" w:date="2022-03-10T12:31:00Z">
              <w:rPr>
                <w:color w:val="000000" w:themeColor="text1"/>
              </w:rPr>
            </w:rPrChange>
          </w:rPr>
          <w:delText xml:space="preserve">, </w:delText>
        </w:r>
      </w:del>
      <w:ins w:id="5265" w:author="Liliana Salvador" w:date="2022-02-26T15:22:00Z">
        <w:del w:id="5266" w:author="Ruijie Xu" w:date="2022-03-10T12:18:00Z">
          <w:r w:rsidR="00EC4BBA" w:rsidRPr="002B42A7" w:rsidDel="00536BD5">
            <w:rPr>
              <w:rFonts w:ascii="Times New Roman" w:hAnsi="Times New Roman" w:cs="Times New Roman"/>
              <w:color w:val="000000" w:themeColor="text1"/>
              <w:rPrChange w:id="5267" w:author="Ruijie Xu" w:date="2022-03-10T12:31:00Z">
                <w:rPr>
                  <w:color w:val="000000" w:themeColor="text1"/>
                </w:rPr>
              </w:rPrChange>
            </w:rPr>
            <w:delText xml:space="preserve"> the</w:delText>
          </w:r>
        </w:del>
      </w:ins>
      <w:del w:id="5268" w:author="Ruijie Xu" w:date="2022-02-11T09:22:00Z">
        <w:r w:rsidR="00D0036D" w:rsidRPr="002B42A7" w:rsidDel="00184217">
          <w:rPr>
            <w:rFonts w:ascii="Times New Roman" w:hAnsi="Times New Roman" w:cs="Times New Roman"/>
            <w:color w:val="000000" w:themeColor="text1"/>
            <w:rPrChange w:id="5269" w:author="Ruijie Xu" w:date="2022-03-10T12:31:00Z">
              <w:rPr>
                <w:color w:val="000000" w:themeColor="text1"/>
              </w:rPr>
            </w:rPrChange>
          </w:rPr>
          <w:delText xml:space="preserve">which describes the evenness of the microbial communities </w:delText>
        </w:r>
      </w:del>
      <w:del w:id="5270" w:author="Ruijie Xu" w:date="2022-02-11T09:28:00Z">
        <w:r w:rsidR="00D0036D" w:rsidRPr="002B42A7" w:rsidDel="00C24A9F">
          <w:rPr>
            <w:rFonts w:ascii="Times New Roman" w:hAnsi="Times New Roman" w:cs="Times New Roman"/>
            <w:color w:val="000000" w:themeColor="text1"/>
            <w:rPrChange w:id="5271" w:author="Ruijie Xu" w:date="2022-03-10T12:31:00Z">
              <w:rPr>
                <w:color w:val="000000" w:themeColor="text1"/>
              </w:rPr>
            </w:rPrChange>
          </w:rPr>
          <w:delText>within</w:delText>
        </w:r>
      </w:del>
      <w:del w:id="5272" w:author="Ruijie Xu" w:date="2022-02-11T09:34:00Z">
        <w:r w:rsidR="00D0036D" w:rsidRPr="002B42A7" w:rsidDel="005636CA">
          <w:rPr>
            <w:rFonts w:ascii="Times New Roman" w:hAnsi="Times New Roman" w:cs="Times New Roman"/>
            <w:color w:val="000000" w:themeColor="text1"/>
            <w:rPrChange w:id="5273" w:author="Ruijie Xu" w:date="2022-03-10T12:31:00Z">
              <w:rPr>
                <w:color w:val="000000" w:themeColor="text1"/>
              </w:rPr>
            </w:rPrChange>
          </w:rPr>
          <w:delText xml:space="preserve"> each sample</w:delText>
        </w:r>
        <w:r w:rsidR="00D0036D" w:rsidRPr="002B42A7" w:rsidDel="00525C77">
          <w:rPr>
            <w:rFonts w:ascii="Times New Roman" w:hAnsi="Times New Roman" w:cs="Times New Roman"/>
            <w:color w:val="000000" w:themeColor="text1"/>
            <w:rPrChange w:id="5274" w:author="Ruijie Xu" w:date="2022-03-10T12:31:00Z">
              <w:rPr>
                <w:color w:val="000000" w:themeColor="text1"/>
              </w:rPr>
            </w:rPrChange>
          </w:rPr>
          <w:delText xml:space="preserve">, </w:delText>
        </w:r>
      </w:del>
      <w:r w:rsidR="00D0036D" w:rsidRPr="002B42A7">
        <w:rPr>
          <w:rFonts w:ascii="Times New Roman" w:hAnsi="Times New Roman" w:cs="Times New Roman"/>
          <w:color w:val="000000" w:themeColor="text1"/>
          <w:rPrChange w:id="5275" w:author="Ruijie Xu" w:date="2022-03-10T12:31:00Z">
            <w:rPr>
              <w:color w:val="000000" w:themeColor="text1"/>
            </w:rPr>
          </w:rPrChange>
        </w:rPr>
        <w:t>w</w:t>
      </w:r>
      <w:del w:id="5276" w:author="Liliana Salvador" w:date="2022-02-23T20:39:00Z">
        <w:r w:rsidR="00D0036D" w:rsidRPr="002B42A7" w:rsidDel="0088072A">
          <w:rPr>
            <w:rFonts w:ascii="Times New Roman" w:hAnsi="Times New Roman" w:cs="Times New Roman"/>
            <w:color w:val="000000" w:themeColor="text1"/>
            <w:rPrChange w:id="5277" w:author="Ruijie Xu" w:date="2022-03-10T12:31:00Z">
              <w:rPr>
                <w:color w:val="000000" w:themeColor="text1"/>
              </w:rPr>
            </w:rPrChange>
          </w:rPr>
          <w:delText>er</w:delText>
        </w:r>
      </w:del>
      <w:ins w:id="5278" w:author="Liliana Salvador" w:date="2022-02-26T15:24:00Z">
        <w:r w:rsidR="00EC4BBA" w:rsidRPr="002B42A7">
          <w:rPr>
            <w:rFonts w:ascii="Times New Roman" w:hAnsi="Times New Roman" w:cs="Times New Roman"/>
            <w:color w:val="000000" w:themeColor="text1"/>
            <w:rPrChange w:id="5279" w:author="Ruijie Xu" w:date="2022-03-10T12:31:00Z">
              <w:rPr>
                <w:color w:val="000000" w:themeColor="text1"/>
              </w:rPr>
            </w:rPrChange>
          </w:rPr>
          <w:t>ere</w:t>
        </w:r>
      </w:ins>
      <w:del w:id="5280" w:author="Liliana Salvador" w:date="2022-02-23T20:39:00Z">
        <w:r w:rsidR="00D0036D" w:rsidRPr="002B42A7" w:rsidDel="0088072A">
          <w:rPr>
            <w:rFonts w:ascii="Times New Roman" w:hAnsi="Times New Roman" w:cs="Times New Roman"/>
            <w:color w:val="000000" w:themeColor="text1"/>
            <w:rPrChange w:id="5281" w:author="Ruijie Xu" w:date="2022-03-10T12:31:00Z">
              <w:rPr>
                <w:color w:val="000000" w:themeColor="text1"/>
              </w:rPr>
            </w:rPrChange>
          </w:rPr>
          <w:delText>e</w:delText>
        </w:r>
      </w:del>
      <w:r w:rsidR="00D0036D" w:rsidRPr="002B42A7">
        <w:rPr>
          <w:rFonts w:ascii="Times New Roman" w:hAnsi="Times New Roman" w:cs="Times New Roman"/>
          <w:color w:val="000000" w:themeColor="text1"/>
          <w:rPrChange w:id="5282" w:author="Ruijie Xu" w:date="2022-03-10T12:31:00Z">
            <w:rPr>
              <w:color w:val="000000" w:themeColor="text1"/>
            </w:rPr>
          </w:rPrChange>
        </w:rPr>
        <w:t xml:space="preserve"> </w:t>
      </w:r>
      <w:ins w:id="5283" w:author="Ruijie Xu" w:date="2022-03-04T13:48:00Z">
        <w:r w:rsidR="002B774D" w:rsidRPr="002B42A7">
          <w:rPr>
            <w:rFonts w:ascii="Times New Roman" w:hAnsi="Times New Roman" w:cs="Times New Roman"/>
            <w:color w:val="000000" w:themeColor="text1"/>
            <w:rPrChange w:id="5284" w:author="Ruijie Xu" w:date="2022-03-10T12:31:00Z">
              <w:rPr>
                <w:color w:val="000000" w:themeColor="text1"/>
              </w:rPr>
            </w:rPrChange>
          </w:rPr>
          <w:t xml:space="preserve">mostly </w:t>
        </w:r>
      </w:ins>
      <w:del w:id="5285" w:author="Rajeev, Sree" w:date="2022-03-01T14:06:00Z">
        <w:r w:rsidR="00D0036D" w:rsidRPr="002B42A7" w:rsidDel="00666430">
          <w:rPr>
            <w:rFonts w:ascii="Times New Roman" w:hAnsi="Times New Roman" w:cs="Times New Roman"/>
            <w:color w:val="000000" w:themeColor="text1"/>
            <w:rPrChange w:id="5286" w:author="Ruijie Xu" w:date="2022-03-10T12:31:00Z">
              <w:rPr>
                <w:color w:val="000000" w:themeColor="text1"/>
              </w:rPr>
            </w:rPrChange>
          </w:rPr>
          <w:delText xml:space="preserve">also found </w:delText>
        </w:r>
      </w:del>
      <w:del w:id="5287" w:author="Liliana Salvador" w:date="2022-02-23T21:22:00Z">
        <w:r w:rsidR="00D0036D" w:rsidRPr="002B42A7" w:rsidDel="001A0C95">
          <w:rPr>
            <w:rFonts w:ascii="Times New Roman" w:hAnsi="Times New Roman" w:cs="Times New Roman"/>
            <w:color w:val="000000" w:themeColor="text1"/>
            <w:rPrChange w:id="5288" w:author="Ruijie Xu" w:date="2022-03-10T12:31:00Z">
              <w:rPr>
                <w:color w:val="000000" w:themeColor="text1"/>
              </w:rPr>
            </w:rPrChange>
          </w:rPr>
          <w:delText xml:space="preserve">mostly </w:delText>
        </w:r>
      </w:del>
      <w:r w:rsidR="00D0036D" w:rsidRPr="002B42A7">
        <w:rPr>
          <w:rFonts w:ascii="Times New Roman" w:hAnsi="Times New Roman" w:cs="Times New Roman"/>
          <w:color w:val="000000" w:themeColor="text1"/>
          <w:rPrChange w:id="5289" w:author="Ruijie Xu" w:date="2022-03-10T12:31:00Z">
            <w:rPr>
              <w:color w:val="000000" w:themeColor="text1"/>
            </w:rPr>
          </w:rPrChange>
        </w:rPr>
        <w:t>similar</w:t>
      </w:r>
      <w:del w:id="5290" w:author="Liliana Salvador" w:date="2022-02-23T20:39:00Z">
        <w:r w:rsidR="00D0036D" w:rsidRPr="002B42A7" w:rsidDel="0088072A">
          <w:rPr>
            <w:rFonts w:ascii="Times New Roman" w:hAnsi="Times New Roman" w:cs="Times New Roman"/>
            <w:color w:val="000000" w:themeColor="text1"/>
            <w:rPrChange w:id="5291" w:author="Ruijie Xu" w:date="2022-03-10T12:31:00Z">
              <w:rPr>
                <w:color w:val="000000" w:themeColor="text1"/>
              </w:rPr>
            </w:rPrChange>
          </w:rPr>
          <w:delText>ly</w:delText>
        </w:r>
      </w:del>
      <w:r w:rsidR="00D0036D" w:rsidRPr="002B42A7">
        <w:rPr>
          <w:rFonts w:ascii="Times New Roman" w:hAnsi="Times New Roman" w:cs="Times New Roman"/>
          <w:color w:val="000000" w:themeColor="text1"/>
          <w:rPrChange w:id="5292" w:author="Ruijie Xu" w:date="2022-03-10T12:31:00Z">
            <w:rPr>
              <w:color w:val="000000" w:themeColor="text1"/>
            </w:rPr>
          </w:rPrChange>
        </w:rPr>
        <w:t xml:space="preserve"> between </w:t>
      </w:r>
      <w:ins w:id="5293" w:author="Ruijie Xu" w:date="2022-02-27T11:52:00Z">
        <w:r w:rsidR="000071DC" w:rsidRPr="002B42A7">
          <w:rPr>
            <w:rFonts w:ascii="Times New Roman" w:hAnsi="Times New Roman" w:cs="Times New Roman"/>
            <w:color w:val="000000" w:themeColor="text1"/>
            <w:rPrChange w:id="5294" w:author="Ruijie Xu" w:date="2022-03-10T12:31:00Z">
              <w:rPr>
                <w:color w:val="000000" w:themeColor="text1"/>
              </w:rPr>
            </w:rPrChange>
          </w:rPr>
          <w:t>t</w:t>
        </w:r>
      </w:ins>
      <w:ins w:id="5295" w:author="Ruijie Xu" w:date="2022-02-27T11:53:00Z">
        <w:r w:rsidR="000071DC" w:rsidRPr="002B42A7">
          <w:rPr>
            <w:rFonts w:ascii="Times New Roman" w:hAnsi="Times New Roman" w:cs="Times New Roman"/>
            <w:color w:val="000000" w:themeColor="text1"/>
            <w:rPrChange w:id="5296" w:author="Ruijie Xu" w:date="2022-03-10T12:31:00Z">
              <w:rPr>
                <w:color w:val="000000" w:themeColor="text1"/>
              </w:rPr>
            </w:rPrChange>
          </w:rPr>
          <w:t xml:space="preserve">he </w:t>
        </w:r>
      </w:ins>
      <w:r w:rsidR="00D0036D" w:rsidRPr="002B42A7">
        <w:rPr>
          <w:rFonts w:ascii="Times New Roman" w:hAnsi="Times New Roman" w:cs="Times New Roman"/>
          <w:color w:val="000000" w:themeColor="text1"/>
          <w:rPrChange w:id="5297" w:author="Ruijie Xu" w:date="2022-03-10T12:31:00Z">
            <w:rPr>
              <w:color w:val="000000" w:themeColor="text1"/>
            </w:rPr>
          </w:rPrChange>
        </w:rPr>
        <w:t xml:space="preserve">results of </w:t>
      </w:r>
      <w:r w:rsidR="00A310EF" w:rsidRPr="002B42A7">
        <w:rPr>
          <w:rFonts w:ascii="Times New Roman" w:hAnsi="Times New Roman" w:cs="Times New Roman"/>
          <w:color w:val="000000" w:themeColor="text1"/>
          <w:rPrChange w:id="5298" w:author="Ruijie Xu" w:date="2022-03-10T12:31:00Z">
            <w:rPr>
              <w:color w:val="000000" w:themeColor="text1"/>
            </w:rPr>
          </w:rPrChange>
        </w:rPr>
        <w:t xml:space="preserve">the four </w:t>
      </w:r>
      <w:r w:rsidR="00D0036D" w:rsidRPr="002B42A7">
        <w:rPr>
          <w:rFonts w:ascii="Times New Roman" w:hAnsi="Times New Roman" w:cs="Times New Roman"/>
          <w:color w:val="000000" w:themeColor="text1"/>
          <w:rPrChange w:id="5299" w:author="Ruijie Xu" w:date="2022-03-10T12:31:00Z">
            <w:rPr>
              <w:color w:val="000000" w:themeColor="text1"/>
            </w:rPr>
          </w:rPrChange>
        </w:rPr>
        <w:t>DBs</w:t>
      </w:r>
      <w:ins w:id="5300" w:author="Ruijie Xu" w:date="2022-02-03T12:23:00Z">
        <w:r w:rsidR="00041F72" w:rsidRPr="002B42A7">
          <w:rPr>
            <w:rFonts w:ascii="Times New Roman" w:hAnsi="Times New Roman" w:cs="Times New Roman"/>
            <w:color w:val="000000" w:themeColor="text1"/>
            <w:rPrChange w:id="5301" w:author="Ruijie Xu" w:date="2022-03-10T12:31:00Z">
              <w:rPr>
                <w:color w:val="000000" w:themeColor="text1"/>
              </w:rPr>
            </w:rPrChange>
          </w:rPr>
          <w:t xml:space="preserve"> (Figure </w:t>
        </w:r>
      </w:ins>
      <w:ins w:id="5302" w:author="Ruijie Xu" w:date="2022-03-04T11:07:00Z">
        <w:r w:rsidR="00B23538" w:rsidRPr="002B42A7">
          <w:rPr>
            <w:rFonts w:ascii="Times New Roman" w:hAnsi="Times New Roman" w:cs="Times New Roman"/>
            <w:color w:val="000000" w:themeColor="text1"/>
            <w:rPrChange w:id="5303" w:author="Ruijie Xu" w:date="2022-03-10T12:31:00Z">
              <w:rPr>
                <w:color w:val="000000" w:themeColor="text1"/>
              </w:rPr>
            </w:rPrChange>
          </w:rPr>
          <w:t>3</w:t>
        </w:r>
      </w:ins>
      <w:ins w:id="5304" w:author="Ruijie Xu" w:date="2022-02-03T12:23:00Z">
        <w:r w:rsidR="00041F72" w:rsidRPr="002B42A7">
          <w:rPr>
            <w:rFonts w:ascii="Times New Roman" w:hAnsi="Times New Roman" w:cs="Times New Roman"/>
            <w:color w:val="000000" w:themeColor="text1"/>
            <w:rPrChange w:id="5305" w:author="Ruijie Xu" w:date="2022-03-10T12:31:00Z">
              <w:rPr>
                <w:color w:val="000000" w:themeColor="text1"/>
              </w:rPr>
            </w:rPrChange>
          </w:rPr>
          <w:t>c, Table SI.4)</w:t>
        </w:r>
      </w:ins>
      <w:r w:rsidR="00D0036D" w:rsidRPr="002B42A7">
        <w:rPr>
          <w:rFonts w:ascii="Times New Roman" w:hAnsi="Times New Roman" w:cs="Times New Roman"/>
          <w:color w:val="000000" w:themeColor="text1"/>
          <w:rPrChange w:id="5306" w:author="Ruijie Xu" w:date="2022-03-10T12:31:00Z">
            <w:rPr>
              <w:color w:val="000000" w:themeColor="text1"/>
            </w:rPr>
          </w:rPrChange>
        </w:rPr>
        <w:t xml:space="preserve">. Only the </w:t>
      </w:r>
      <w:ins w:id="5307" w:author="Ruijie Xu" w:date="2022-02-11T09:35:00Z">
        <w:r w:rsidR="00AE3AD8" w:rsidRPr="002B42A7">
          <w:rPr>
            <w:rFonts w:ascii="Times New Roman" w:hAnsi="Times New Roman" w:cs="Times New Roman"/>
            <w:color w:val="000000" w:themeColor="text1"/>
            <w:rPrChange w:id="5308" w:author="Ruijie Xu" w:date="2022-03-10T12:31:00Z">
              <w:rPr>
                <w:color w:val="000000" w:themeColor="text1"/>
              </w:rPr>
            </w:rPrChange>
          </w:rPr>
          <w:t>Simpson</w:t>
        </w:r>
      </w:ins>
      <w:del w:id="5309" w:author="Ruijie Xu" w:date="2022-02-11T09:35:00Z">
        <w:r w:rsidR="00D0036D" w:rsidRPr="002B42A7" w:rsidDel="00AE3AD8">
          <w:rPr>
            <w:rFonts w:ascii="Times New Roman" w:hAnsi="Times New Roman" w:cs="Times New Roman"/>
            <w:color w:val="000000" w:themeColor="text1"/>
            <w:rPrChange w:id="5310" w:author="Ruijie Xu" w:date="2022-03-10T12:31:00Z">
              <w:rPr>
                <w:color w:val="000000" w:themeColor="text1"/>
              </w:rPr>
            </w:rPrChange>
          </w:rPr>
          <w:delText>evenness</w:delText>
        </w:r>
      </w:del>
      <w:r w:rsidR="00D0036D" w:rsidRPr="002B42A7">
        <w:rPr>
          <w:rFonts w:ascii="Times New Roman" w:hAnsi="Times New Roman" w:cs="Times New Roman"/>
          <w:color w:val="000000" w:themeColor="text1"/>
          <w:rPrChange w:id="5311" w:author="Ruijie Xu" w:date="2022-03-10T12:31:00Z">
            <w:rPr>
              <w:color w:val="000000" w:themeColor="text1"/>
            </w:rPr>
          </w:rPrChange>
        </w:rPr>
        <w:t xml:space="preserve"> indices obtained from the results of the standard and customized DBs </w:t>
      </w:r>
      <w:ins w:id="5312" w:author="Liliana Salvador" w:date="2022-02-23T20:39:00Z">
        <w:r w:rsidR="0088072A" w:rsidRPr="002B42A7">
          <w:rPr>
            <w:rFonts w:ascii="Times New Roman" w:hAnsi="Times New Roman" w:cs="Times New Roman"/>
            <w:color w:val="000000" w:themeColor="text1"/>
            <w:rPrChange w:id="5313" w:author="Ruijie Xu" w:date="2022-03-10T12:31:00Z">
              <w:rPr>
                <w:color w:val="000000" w:themeColor="text1"/>
              </w:rPr>
            </w:rPrChange>
          </w:rPr>
          <w:t xml:space="preserve">comparison </w:t>
        </w:r>
      </w:ins>
      <w:r w:rsidR="00D0036D" w:rsidRPr="002B42A7">
        <w:rPr>
          <w:rFonts w:ascii="Times New Roman" w:hAnsi="Times New Roman" w:cs="Times New Roman"/>
          <w:color w:val="000000" w:themeColor="text1"/>
          <w:rPrChange w:id="5314" w:author="Ruijie Xu" w:date="2022-03-10T12:31:00Z">
            <w:rPr>
              <w:color w:val="000000" w:themeColor="text1"/>
            </w:rPr>
          </w:rPrChange>
        </w:rPr>
        <w:t xml:space="preserve">were </w:t>
      </w:r>
      <w:del w:id="5315" w:author="Rajeev, Sree" w:date="2022-03-01T14:06:00Z">
        <w:r w:rsidR="00D0036D" w:rsidRPr="002B42A7" w:rsidDel="00666430">
          <w:rPr>
            <w:rFonts w:ascii="Times New Roman" w:hAnsi="Times New Roman" w:cs="Times New Roman"/>
            <w:color w:val="000000" w:themeColor="text1"/>
            <w:rPrChange w:id="5316" w:author="Ruijie Xu" w:date="2022-03-10T12:31:00Z">
              <w:rPr>
                <w:color w:val="000000" w:themeColor="text1"/>
              </w:rPr>
            </w:rPrChange>
          </w:rPr>
          <w:delText xml:space="preserve">found </w:delText>
        </w:r>
      </w:del>
      <w:ins w:id="5317" w:author="Liliana Salvador" w:date="2022-02-23T20:39:00Z">
        <w:del w:id="5318" w:author="Rajeev, Sree" w:date="2022-03-01T14:06:00Z">
          <w:r w:rsidR="0088072A" w:rsidRPr="002B42A7" w:rsidDel="00666430">
            <w:rPr>
              <w:rFonts w:ascii="Times New Roman" w:hAnsi="Times New Roman" w:cs="Times New Roman"/>
              <w:color w:val="000000" w:themeColor="text1"/>
              <w:rPrChange w:id="5319" w:author="Ruijie Xu" w:date="2022-03-10T12:31:00Z">
                <w:rPr>
                  <w:color w:val="000000" w:themeColor="text1"/>
                </w:rPr>
              </w:rPrChange>
            </w:rPr>
            <w:delText xml:space="preserve">to be </w:delText>
          </w:r>
        </w:del>
      </w:ins>
      <w:r w:rsidR="00D0036D" w:rsidRPr="002B42A7">
        <w:rPr>
          <w:rFonts w:ascii="Times New Roman" w:hAnsi="Times New Roman" w:cs="Times New Roman"/>
          <w:color w:val="000000" w:themeColor="text1"/>
          <w:rPrChange w:id="5320" w:author="Ruijie Xu" w:date="2022-03-10T12:31:00Z">
            <w:rPr>
              <w:color w:val="000000" w:themeColor="text1"/>
            </w:rPr>
          </w:rPrChange>
        </w:rPr>
        <w:t xml:space="preserve">significantly different </w:t>
      </w:r>
      <w:del w:id="5321" w:author="Liliana Salvador" w:date="2022-02-23T20:39:00Z">
        <w:r w:rsidR="00D0036D" w:rsidRPr="002B42A7" w:rsidDel="0088072A">
          <w:rPr>
            <w:rFonts w:ascii="Times New Roman" w:hAnsi="Times New Roman" w:cs="Times New Roman"/>
            <w:color w:val="000000" w:themeColor="text1"/>
            <w:rPrChange w:id="5322" w:author="Ruijie Xu" w:date="2022-03-10T12:31:00Z">
              <w:rPr>
                <w:color w:val="000000" w:themeColor="text1"/>
              </w:rPr>
            </w:rPrChange>
          </w:rPr>
          <w:delText>in comparison</w:delText>
        </w:r>
        <w:r w:rsidR="008B1B63" w:rsidRPr="002B42A7" w:rsidDel="0088072A">
          <w:rPr>
            <w:rFonts w:ascii="Times New Roman" w:hAnsi="Times New Roman" w:cs="Times New Roman"/>
            <w:color w:val="000000" w:themeColor="text1"/>
            <w:rPrChange w:id="5323" w:author="Ruijie Xu" w:date="2022-03-10T12:31:00Z">
              <w:rPr>
                <w:color w:val="000000" w:themeColor="text1"/>
              </w:rPr>
            </w:rPrChange>
          </w:rPr>
          <w:delText xml:space="preserve"> </w:delText>
        </w:r>
      </w:del>
      <w:r w:rsidR="008B1B63" w:rsidRPr="002B42A7">
        <w:rPr>
          <w:rFonts w:ascii="Times New Roman" w:hAnsi="Times New Roman" w:cs="Times New Roman"/>
          <w:color w:val="000000" w:themeColor="text1"/>
          <w:rPrChange w:id="5324" w:author="Ruijie Xu" w:date="2022-03-10T12:31:00Z">
            <w:rPr>
              <w:color w:val="000000" w:themeColor="text1"/>
            </w:rPr>
          </w:rPrChange>
        </w:rPr>
        <w:t xml:space="preserve">(Figure </w:t>
      </w:r>
      <w:ins w:id="5325" w:author="Ruijie Xu" w:date="2022-03-04T11:07:00Z">
        <w:r w:rsidR="00B23538" w:rsidRPr="002B42A7">
          <w:rPr>
            <w:rFonts w:ascii="Times New Roman" w:hAnsi="Times New Roman" w:cs="Times New Roman"/>
            <w:color w:val="000000" w:themeColor="text1"/>
            <w:rPrChange w:id="5326" w:author="Ruijie Xu" w:date="2022-03-10T12:31:00Z">
              <w:rPr>
                <w:color w:val="000000" w:themeColor="text1"/>
              </w:rPr>
            </w:rPrChange>
          </w:rPr>
          <w:t>3</w:t>
        </w:r>
      </w:ins>
      <w:del w:id="5327" w:author="Ruijie Xu" w:date="2022-03-04T11:07:00Z">
        <w:r w:rsidR="008B1B63" w:rsidRPr="002B42A7" w:rsidDel="00B23538">
          <w:rPr>
            <w:rFonts w:ascii="Times New Roman" w:hAnsi="Times New Roman" w:cs="Times New Roman"/>
            <w:color w:val="000000" w:themeColor="text1"/>
            <w:rPrChange w:id="5328" w:author="Ruijie Xu" w:date="2022-03-10T12:31:00Z">
              <w:rPr>
                <w:color w:val="000000" w:themeColor="text1"/>
              </w:rPr>
            </w:rPrChange>
          </w:rPr>
          <w:delText>2</w:delText>
        </w:r>
      </w:del>
      <w:ins w:id="5329" w:author="Ruijie Xu" w:date="2022-02-03T12:23:00Z">
        <w:r w:rsidR="00041F72" w:rsidRPr="002B42A7">
          <w:rPr>
            <w:rFonts w:ascii="Times New Roman" w:hAnsi="Times New Roman" w:cs="Times New Roman"/>
            <w:color w:val="000000" w:themeColor="text1"/>
            <w:rPrChange w:id="5330" w:author="Ruijie Xu" w:date="2022-03-10T12:31:00Z">
              <w:rPr>
                <w:color w:val="000000" w:themeColor="text1"/>
              </w:rPr>
            </w:rPrChange>
          </w:rPr>
          <w:t>c</w:t>
        </w:r>
      </w:ins>
      <w:del w:id="5331" w:author="Ruijie Xu" w:date="2022-02-03T12:23:00Z">
        <w:r w:rsidR="008B1B63" w:rsidRPr="002B42A7" w:rsidDel="00041F72">
          <w:rPr>
            <w:rFonts w:ascii="Times New Roman" w:hAnsi="Times New Roman" w:cs="Times New Roman"/>
            <w:color w:val="000000" w:themeColor="text1"/>
            <w:rPrChange w:id="5332" w:author="Ruijie Xu" w:date="2022-03-10T12:31:00Z">
              <w:rPr>
                <w:color w:val="000000" w:themeColor="text1"/>
              </w:rPr>
            </w:rPrChange>
          </w:rPr>
          <w:delText>b</w:delText>
        </w:r>
      </w:del>
      <w:r w:rsidR="008B1B63" w:rsidRPr="002B42A7">
        <w:rPr>
          <w:rFonts w:ascii="Times New Roman" w:hAnsi="Times New Roman" w:cs="Times New Roman"/>
          <w:color w:val="000000" w:themeColor="text1"/>
          <w:rPrChange w:id="5333" w:author="Ruijie Xu" w:date="2022-03-10T12:31:00Z">
            <w:rPr>
              <w:color w:val="000000" w:themeColor="text1"/>
            </w:rPr>
          </w:rPrChange>
        </w:rPr>
        <w:t xml:space="preserve">, Table </w:t>
      </w:r>
      <w:ins w:id="5334" w:author="Ruijie Xu" w:date="2022-02-02T13:11:00Z">
        <w:r w:rsidR="00C92296" w:rsidRPr="002B42A7">
          <w:rPr>
            <w:rFonts w:ascii="Times New Roman" w:hAnsi="Times New Roman" w:cs="Times New Roman"/>
            <w:color w:val="000000" w:themeColor="text1"/>
            <w:rPrChange w:id="5335" w:author="Ruijie Xu" w:date="2022-03-10T12:31:00Z">
              <w:rPr>
                <w:color w:val="000000" w:themeColor="text1"/>
              </w:rPr>
            </w:rPrChange>
          </w:rPr>
          <w:t>S</w:t>
        </w:r>
      </w:ins>
      <w:r w:rsidR="008B1B63" w:rsidRPr="002B42A7">
        <w:rPr>
          <w:rFonts w:ascii="Times New Roman" w:hAnsi="Times New Roman" w:cs="Times New Roman"/>
          <w:color w:val="000000" w:themeColor="text1"/>
          <w:rPrChange w:id="5336" w:author="Ruijie Xu" w:date="2022-03-10T12:31:00Z">
            <w:rPr>
              <w:color w:val="000000" w:themeColor="text1"/>
            </w:rPr>
          </w:rPrChange>
        </w:rPr>
        <w:t>I.</w:t>
      </w:r>
      <w:ins w:id="5337" w:author="Ruijie Xu" w:date="2022-02-03T12:23:00Z">
        <w:r w:rsidR="00041F72" w:rsidRPr="002B42A7">
          <w:rPr>
            <w:rFonts w:ascii="Times New Roman" w:hAnsi="Times New Roman" w:cs="Times New Roman"/>
            <w:color w:val="000000" w:themeColor="text1"/>
            <w:rPrChange w:id="5338" w:author="Ruijie Xu" w:date="2022-03-10T12:31:00Z">
              <w:rPr>
                <w:color w:val="000000" w:themeColor="text1"/>
              </w:rPr>
            </w:rPrChange>
          </w:rPr>
          <w:t>4</w:t>
        </w:r>
      </w:ins>
      <w:del w:id="5339" w:author="Ruijie Xu" w:date="2022-02-03T12:23:00Z">
        <w:r w:rsidR="008B1B63" w:rsidRPr="002B42A7" w:rsidDel="00041F72">
          <w:rPr>
            <w:rFonts w:ascii="Times New Roman" w:hAnsi="Times New Roman" w:cs="Times New Roman"/>
            <w:color w:val="000000" w:themeColor="text1"/>
            <w:rPrChange w:id="5340" w:author="Ruijie Xu" w:date="2022-03-10T12:31:00Z">
              <w:rPr>
                <w:color w:val="000000" w:themeColor="text1"/>
              </w:rPr>
            </w:rPrChange>
          </w:rPr>
          <w:delText>3</w:delText>
        </w:r>
      </w:del>
      <w:r w:rsidR="008B1B63" w:rsidRPr="002B42A7">
        <w:rPr>
          <w:rFonts w:ascii="Times New Roman" w:hAnsi="Times New Roman" w:cs="Times New Roman"/>
          <w:color w:val="000000" w:themeColor="text1"/>
          <w:rPrChange w:id="5341" w:author="Ruijie Xu" w:date="2022-03-10T12:31:00Z">
            <w:rPr>
              <w:color w:val="000000" w:themeColor="text1"/>
            </w:rPr>
          </w:rPrChange>
        </w:rPr>
        <w:t>)</w:t>
      </w:r>
      <w:r w:rsidR="00D0036D" w:rsidRPr="002B42A7">
        <w:rPr>
          <w:rFonts w:ascii="Times New Roman" w:hAnsi="Times New Roman" w:cs="Times New Roman"/>
          <w:color w:val="000000" w:themeColor="text1"/>
          <w:rPrChange w:id="5342" w:author="Ruijie Xu" w:date="2022-03-10T12:31:00Z">
            <w:rPr>
              <w:color w:val="000000" w:themeColor="text1"/>
            </w:rPr>
          </w:rPrChange>
        </w:rPr>
        <w:t xml:space="preserve">. </w:t>
      </w:r>
    </w:p>
    <w:p w14:paraId="2ED85C88" w14:textId="77777777" w:rsidR="00505A57" w:rsidRPr="002B42A7" w:rsidRDefault="00505A57" w:rsidP="0052454F">
      <w:pPr>
        <w:keepNext/>
        <w:spacing w:line="480" w:lineRule="auto"/>
        <w:ind w:firstLine="720"/>
        <w:rPr>
          <w:ins w:id="5343" w:author="Liliana Salvador" w:date="2022-02-26T15:36:00Z"/>
          <w:rFonts w:ascii="Times New Roman" w:hAnsi="Times New Roman" w:cs="Times New Roman"/>
          <w:color w:val="000000" w:themeColor="text1"/>
          <w:rPrChange w:id="5344" w:author="Ruijie Xu" w:date="2022-03-10T12:31:00Z">
            <w:rPr>
              <w:ins w:id="5345" w:author="Liliana Salvador" w:date="2022-02-26T15:36:00Z"/>
              <w:color w:val="000000" w:themeColor="text1"/>
            </w:rPr>
          </w:rPrChange>
        </w:rPr>
      </w:pPr>
    </w:p>
    <w:p w14:paraId="29299B70" w14:textId="3205F563" w:rsidR="00C355C5" w:rsidRPr="002B42A7" w:rsidDel="0076730B" w:rsidRDefault="0007796B">
      <w:pPr>
        <w:spacing w:line="480" w:lineRule="auto"/>
        <w:ind w:firstLine="720"/>
        <w:rPr>
          <w:ins w:id="5346" w:author="Liliana Salvador" w:date="2022-02-26T16:02:00Z"/>
          <w:del w:id="5347" w:author="Ruijie Xu" w:date="2022-02-27T12:04:00Z"/>
          <w:rFonts w:ascii="Times New Roman" w:hAnsi="Times New Roman" w:cs="Times New Roman"/>
          <w:color w:val="000000" w:themeColor="text1"/>
          <w:rPrChange w:id="5348" w:author="Ruijie Xu" w:date="2022-03-10T12:31:00Z">
            <w:rPr>
              <w:ins w:id="5349" w:author="Liliana Salvador" w:date="2022-02-26T16:02:00Z"/>
              <w:del w:id="5350" w:author="Ruijie Xu" w:date="2022-02-27T12:04:00Z"/>
              <w:color w:val="000000" w:themeColor="text1"/>
            </w:rPr>
          </w:rPrChange>
        </w:rPr>
      </w:pPr>
      <w:bookmarkStart w:id="5351" w:name="OLE_LINK12"/>
      <w:bookmarkStart w:id="5352" w:name="OLE_LINK13"/>
      <w:bookmarkEnd w:id="5131"/>
      <w:bookmarkEnd w:id="5132"/>
      <w:bookmarkEnd w:id="5164"/>
      <w:bookmarkEnd w:id="5165"/>
      <w:ins w:id="5353" w:author="Liliana Salvador" w:date="2022-02-26T16:14:00Z">
        <w:del w:id="5354" w:author="Ruijie Xu" w:date="2022-03-04T11:08:00Z">
          <w:r w:rsidRPr="002B42A7" w:rsidDel="00B23538">
            <w:rPr>
              <w:rFonts w:ascii="Times New Roman" w:hAnsi="Times New Roman" w:cs="Times New Roman"/>
              <w:bCs/>
              <w:i/>
              <w:color w:val="000000" w:themeColor="text1"/>
              <w:rPrChange w:id="5355" w:author="Ruijie Xu" w:date="2022-03-10T12:31:00Z">
                <w:rPr>
                  <w:bCs/>
                  <w:i/>
                  <w:color w:val="000000" w:themeColor="text1"/>
                </w:rPr>
              </w:rPrChange>
            </w:rPr>
            <w:delText>Within-sample diversity (</w:delText>
          </w:r>
          <w:r w:rsidRPr="002B42A7" w:rsidDel="00B23538">
            <w:rPr>
              <w:rFonts w:ascii="Times New Roman" w:hAnsi="Times New Roman" w:cs="Times New Roman"/>
              <w:bCs/>
              <w:i/>
              <w:color w:val="000000" w:themeColor="text1"/>
              <w:rPrChange w:id="5356" w:author="Ruijie Xu" w:date="2022-03-10T12:31:00Z">
                <w:rPr>
                  <w:bCs/>
                  <w:i/>
                  <w:color w:val="000000" w:themeColor="text1"/>
                </w:rPr>
              </w:rPrChange>
            </w:rPr>
            <w:sym w:font="Symbol" w:char="F061"/>
          </w:r>
          <w:r w:rsidRPr="002B42A7" w:rsidDel="00B23538">
            <w:rPr>
              <w:rFonts w:ascii="Times New Roman" w:hAnsi="Times New Roman" w:cs="Times New Roman"/>
              <w:bCs/>
              <w:i/>
              <w:color w:val="000000" w:themeColor="text1"/>
              <w:rPrChange w:id="5357" w:author="Ruijie Xu" w:date="2022-03-10T12:31:00Z">
                <w:rPr>
                  <w:bCs/>
                  <w:i/>
                  <w:color w:val="000000" w:themeColor="text1"/>
                </w:rPr>
              </w:rPrChange>
            </w:rPr>
            <w:delText xml:space="preserve">-diversity) </w:delText>
          </w:r>
        </w:del>
      </w:ins>
      <w:ins w:id="5358" w:author="Liliana Salvador" w:date="2022-02-26T15:36:00Z">
        <w:del w:id="5359" w:author="Ruijie Xu" w:date="2022-03-04T11:08:00Z">
          <w:r w:rsidR="00505A57" w:rsidRPr="002B42A7" w:rsidDel="00B23538">
            <w:rPr>
              <w:rFonts w:ascii="Times New Roman" w:hAnsi="Times New Roman" w:cs="Times New Roman"/>
              <w:bCs/>
              <w:i/>
              <w:color w:val="000000" w:themeColor="text1"/>
              <w:rPrChange w:id="5360" w:author="Ruijie Xu" w:date="2022-03-10T12:31:00Z">
                <w:rPr>
                  <w:bCs/>
                  <w:i/>
                  <w:color w:val="000000" w:themeColor="text1"/>
                </w:rPr>
              </w:rPrChange>
            </w:rPr>
            <w:delText>- Software</w:delText>
          </w:r>
        </w:del>
      </w:ins>
      <w:ins w:id="5361" w:author="Ruijie Xu" w:date="2022-02-02T13:08:00Z">
        <w:del w:id="5362" w:author="Liliana Salvador" w:date="2022-02-26T15:38:00Z">
          <w:r w:rsidR="00C355C5" w:rsidRPr="002B42A7" w:rsidDel="00505A57">
            <w:rPr>
              <w:rFonts w:ascii="Times New Roman" w:hAnsi="Times New Roman" w:cs="Times New Roman"/>
              <w:color w:val="000000" w:themeColor="text1"/>
              <w:rPrChange w:id="5363" w:author="Ruijie Xu" w:date="2022-03-10T12:31:00Z">
                <w:rPr>
                  <w:color w:val="000000" w:themeColor="text1"/>
                </w:rPr>
              </w:rPrChange>
            </w:rPr>
            <w:delText>In contrast, t</w:delText>
          </w:r>
        </w:del>
      </w:ins>
      <w:ins w:id="5364" w:author="Ruijie Xu" w:date="2022-02-02T13:07:00Z">
        <w:del w:id="5365" w:author="Liliana Salvador" w:date="2022-02-26T15:38:00Z">
          <w:r w:rsidR="00C355C5" w:rsidRPr="002B42A7" w:rsidDel="00505A57">
            <w:rPr>
              <w:rFonts w:ascii="Times New Roman" w:hAnsi="Times New Roman" w:cs="Times New Roman"/>
              <w:color w:val="000000" w:themeColor="text1"/>
              <w:rPrChange w:id="5366" w:author="Ruijie Xu" w:date="2022-03-10T12:31:00Z">
                <w:rPr>
                  <w:color w:val="000000" w:themeColor="text1"/>
                </w:rPr>
              </w:rPrChange>
            </w:rPr>
            <w:delText>he within-sample characterizations using different software’</w:delText>
          </w:r>
        </w:del>
        <w:del w:id="5367" w:author="Liliana Salvador" w:date="2022-02-23T20:39:00Z">
          <w:r w:rsidR="00C355C5" w:rsidRPr="002B42A7" w:rsidDel="0088072A">
            <w:rPr>
              <w:rFonts w:ascii="Times New Roman" w:hAnsi="Times New Roman" w:cs="Times New Roman"/>
              <w:color w:val="000000" w:themeColor="text1"/>
              <w:rPrChange w:id="5368" w:author="Ruijie Xu" w:date="2022-03-10T12:31:00Z">
                <w:rPr>
                  <w:color w:val="000000" w:themeColor="text1"/>
                </w:rPr>
              </w:rPrChange>
            </w:rPr>
            <w:delText>s</w:delText>
          </w:r>
        </w:del>
        <w:del w:id="5369" w:author="Liliana Salvador" w:date="2022-02-26T15:38:00Z">
          <w:r w:rsidR="00C355C5" w:rsidRPr="002B42A7" w:rsidDel="00505A57">
            <w:rPr>
              <w:rFonts w:ascii="Times New Roman" w:hAnsi="Times New Roman" w:cs="Times New Roman"/>
              <w:color w:val="000000" w:themeColor="text1"/>
              <w:rPrChange w:id="5370" w:author="Ruijie Xu" w:date="2022-03-10T12:31:00Z">
                <w:rPr>
                  <w:color w:val="000000" w:themeColor="text1"/>
                </w:rPr>
              </w:rPrChange>
            </w:rPr>
            <w:delText xml:space="preserve"> classification results </w:delText>
          </w:r>
        </w:del>
        <w:del w:id="5371" w:author="Liliana Salvador" w:date="2022-02-23T21:06:00Z">
          <w:r w:rsidR="00C355C5" w:rsidRPr="002B42A7" w:rsidDel="00710CF0">
            <w:rPr>
              <w:rFonts w:ascii="Times New Roman" w:hAnsi="Times New Roman" w:cs="Times New Roman"/>
              <w:color w:val="000000" w:themeColor="text1"/>
              <w:rPrChange w:id="5372" w:author="Ruijie Xu" w:date="2022-03-10T12:31:00Z">
                <w:rPr>
                  <w:color w:val="000000" w:themeColor="text1"/>
                </w:rPr>
              </w:rPrChange>
            </w:rPr>
            <w:delText>are</w:delText>
          </w:r>
        </w:del>
        <w:del w:id="5373" w:author="Liliana Salvador" w:date="2022-02-26T15:38:00Z">
          <w:r w:rsidR="00C355C5" w:rsidRPr="002B42A7" w:rsidDel="00505A57">
            <w:rPr>
              <w:rFonts w:ascii="Times New Roman" w:hAnsi="Times New Roman" w:cs="Times New Roman"/>
              <w:color w:val="000000" w:themeColor="text1"/>
              <w:rPrChange w:id="5374" w:author="Ruijie Xu" w:date="2022-03-10T12:31:00Z">
                <w:rPr>
                  <w:color w:val="000000" w:themeColor="text1"/>
                </w:rPr>
              </w:rPrChange>
            </w:rPr>
            <w:delText xml:space="preserve"> more dis</w:delText>
          </w:r>
        </w:del>
      </w:ins>
      <w:ins w:id="5375" w:author="Ruijie Xu" w:date="2022-02-02T13:08:00Z">
        <w:del w:id="5376" w:author="Liliana Salvador" w:date="2022-02-26T15:38:00Z">
          <w:r w:rsidR="00C355C5" w:rsidRPr="002B42A7" w:rsidDel="00505A57">
            <w:rPr>
              <w:rFonts w:ascii="Times New Roman" w:hAnsi="Times New Roman" w:cs="Times New Roman"/>
              <w:color w:val="000000" w:themeColor="text1"/>
              <w:rPrChange w:id="5377" w:author="Ruijie Xu" w:date="2022-03-10T12:31:00Z">
                <w:rPr>
                  <w:color w:val="000000" w:themeColor="text1"/>
                </w:rPr>
              </w:rPrChange>
            </w:rPr>
            <w:delText>crepant from each other</w:delText>
          </w:r>
        </w:del>
      </w:ins>
      <w:ins w:id="5378" w:author="Ruijie Xu" w:date="2022-02-03T12:24:00Z">
        <w:del w:id="5379" w:author="Liliana Salvador" w:date="2022-02-23T21:13:00Z">
          <w:r w:rsidR="008A2545" w:rsidRPr="002B42A7" w:rsidDel="00710CF0">
            <w:rPr>
              <w:rFonts w:ascii="Times New Roman" w:hAnsi="Times New Roman" w:cs="Times New Roman"/>
              <w:color w:val="000000" w:themeColor="text1"/>
              <w:rPrChange w:id="5380" w:author="Ruijie Xu" w:date="2022-03-10T12:31:00Z">
                <w:rPr>
                  <w:color w:val="000000" w:themeColor="text1"/>
                </w:rPr>
              </w:rPrChange>
            </w:rPr>
            <w:delText xml:space="preserve"> </w:delText>
          </w:r>
        </w:del>
        <w:del w:id="5381" w:author="Liliana Salvador" w:date="2022-02-26T15:38:00Z">
          <w:r w:rsidR="008A2545" w:rsidRPr="002B42A7" w:rsidDel="00505A57">
            <w:rPr>
              <w:rFonts w:ascii="Times New Roman" w:hAnsi="Times New Roman" w:cs="Times New Roman"/>
              <w:color w:val="000000" w:themeColor="text1"/>
              <w:rPrChange w:id="5382" w:author="Ruijie Xu" w:date="2022-03-10T12:31:00Z">
                <w:rPr>
                  <w:color w:val="000000" w:themeColor="text1"/>
                </w:rPr>
              </w:rPrChange>
            </w:rPr>
            <w:delText>(Table SII.5)</w:delText>
          </w:r>
        </w:del>
      </w:ins>
      <w:ins w:id="5383" w:author="Ruijie Xu" w:date="2022-02-02T13:08:00Z">
        <w:del w:id="5384" w:author="Liliana Salvador" w:date="2022-02-26T15:38:00Z">
          <w:r w:rsidR="00C355C5" w:rsidRPr="002B42A7" w:rsidDel="00505A57">
            <w:rPr>
              <w:rFonts w:ascii="Times New Roman" w:hAnsi="Times New Roman" w:cs="Times New Roman"/>
              <w:color w:val="000000" w:themeColor="text1"/>
              <w:rPrChange w:id="5385" w:author="Ruijie Xu" w:date="2022-03-10T12:31:00Z">
                <w:rPr>
                  <w:color w:val="000000" w:themeColor="text1"/>
                </w:rPr>
              </w:rPrChange>
            </w:rPr>
            <w:delText xml:space="preserve">. </w:delText>
          </w:r>
        </w:del>
      </w:ins>
      <w:ins w:id="5386" w:author="Ruijie Xu" w:date="2022-02-02T13:12:00Z">
        <w:del w:id="5387" w:author="Liliana Salvador" w:date="2022-02-23T21:14:00Z">
          <w:r w:rsidR="00C92296" w:rsidRPr="002B42A7" w:rsidDel="001A0C95">
            <w:rPr>
              <w:rFonts w:ascii="Times New Roman" w:hAnsi="Times New Roman" w:cs="Times New Roman"/>
              <w:color w:val="000000" w:themeColor="text1"/>
              <w:rPrChange w:id="5388" w:author="Ruijie Xu" w:date="2022-03-10T12:31:00Z">
                <w:rPr>
                  <w:color w:val="000000" w:themeColor="text1"/>
                </w:rPr>
              </w:rPrChange>
            </w:rPr>
            <w:delText>Starting from t</w:delText>
          </w:r>
        </w:del>
      </w:ins>
      <w:ins w:id="5389" w:author="Liliana Salvador" w:date="2022-02-23T21:14:00Z">
        <w:r w:rsidR="001A0C95" w:rsidRPr="002B42A7">
          <w:rPr>
            <w:rFonts w:ascii="Times New Roman" w:hAnsi="Times New Roman" w:cs="Times New Roman"/>
            <w:color w:val="000000" w:themeColor="text1"/>
            <w:rPrChange w:id="5390" w:author="Ruijie Xu" w:date="2022-03-10T12:31:00Z">
              <w:rPr>
                <w:color w:val="000000" w:themeColor="text1"/>
              </w:rPr>
            </w:rPrChange>
          </w:rPr>
          <w:t>T</w:t>
        </w:r>
      </w:ins>
      <w:ins w:id="5391" w:author="Ruijie Xu" w:date="2022-02-02T13:08:00Z">
        <w:r w:rsidR="00C355C5" w:rsidRPr="002B42A7">
          <w:rPr>
            <w:rFonts w:ascii="Times New Roman" w:hAnsi="Times New Roman" w:cs="Times New Roman"/>
            <w:color w:val="000000" w:themeColor="text1"/>
            <w:rPrChange w:id="5392" w:author="Ruijie Xu" w:date="2022-03-10T12:31:00Z">
              <w:rPr>
                <w:color w:val="000000" w:themeColor="text1"/>
              </w:rPr>
            </w:rPrChange>
          </w:rPr>
          <w:t>he</w:t>
        </w:r>
      </w:ins>
      <w:ins w:id="5393" w:author="Ruijie Xu" w:date="2022-02-02T13:06:00Z">
        <w:r w:rsidR="00C355C5" w:rsidRPr="002B42A7">
          <w:rPr>
            <w:rFonts w:ascii="Times New Roman" w:hAnsi="Times New Roman" w:cs="Times New Roman"/>
            <w:color w:val="000000" w:themeColor="text1"/>
            <w:rPrChange w:id="5394" w:author="Ruijie Xu" w:date="2022-03-10T12:31:00Z">
              <w:rPr>
                <w:color w:val="000000" w:themeColor="text1"/>
              </w:rPr>
            </w:rPrChange>
          </w:rPr>
          <w:t xml:space="preserve"> number</w:t>
        </w:r>
        <w:del w:id="5395" w:author="Liliana Salvador" w:date="2022-02-23T21:07:00Z">
          <w:r w:rsidR="00C355C5" w:rsidRPr="002B42A7" w:rsidDel="00710CF0">
            <w:rPr>
              <w:rFonts w:ascii="Times New Roman" w:hAnsi="Times New Roman" w:cs="Times New Roman"/>
              <w:color w:val="000000" w:themeColor="text1"/>
              <w:rPrChange w:id="5396" w:author="Ruijie Xu" w:date="2022-03-10T12:31:00Z">
                <w:rPr>
                  <w:color w:val="000000" w:themeColor="text1"/>
                </w:rPr>
              </w:rPrChange>
            </w:rPr>
            <w:delText>s</w:delText>
          </w:r>
        </w:del>
        <w:r w:rsidR="00C355C5" w:rsidRPr="002B42A7">
          <w:rPr>
            <w:rFonts w:ascii="Times New Roman" w:hAnsi="Times New Roman" w:cs="Times New Roman"/>
            <w:color w:val="000000" w:themeColor="text1"/>
            <w:rPrChange w:id="5397" w:author="Ruijie Xu" w:date="2022-03-10T12:31:00Z">
              <w:rPr>
                <w:color w:val="000000" w:themeColor="text1"/>
              </w:rPr>
            </w:rPrChange>
          </w:rPr>
          <w:t xml:space="preserve"> of unique </w:t>
        </w:r>
      </w:ins>
      <w:ins w:id="5398" w:author="Liliana Salvador" w:date="2022-02-26T15:48:00Z">
        <w:r w:rsidR="00EF098A" w:rsidRPr="002B42A7">
          <w:rPr>
            <w:rFonts w:ascii="Times New Roman" w:hAnsi="Times New Roman" w:cs="Times New Roman"/>
            <w:color w:val="000000" w:themeColor="text1"/>
            <w:rPrChange w:id="5399" w:author="Ruijie Xu" w:date="2022-03-10T12:31:00Z">
              <w:rPr>
                <w:color w:val="000000" w:themeColor="text1"/>
              </w:rPr>
            </w:rPrChange>
          </w:rPr>
          <w:t xml:space="preserve">observed </w:t>
        </w:r>
      </w:ins>
      <w:ins w:id="5400" w:author="Ruijie Xu" w:date="2022-02-02T13:06:00Z">
        <w:r w:rsidR="00C355C5" w:rsidRPr="002B42A7">
          <w:rPr>
            <w:rFonts w:ascii="Times New Roman" w:hAnsi="Times New Roman" w:cs="Times New Roman"/>
            <w:color w:val="000000" w:themeColor="text1"/>
            <w:rPrChange w:id="5401" w:author="Ruijie Xu" w:date="2022-03-10T12:31:00Z">
              <w:rPr>
                <w:color w:val="000000" w:themeColor="text1"/>
              </w:rPr>
            </w:rPrChange>
          </w:rPr>
          <w:t xml:space="preserve">taxa </w:t>
        </w:r>
        <w:del w:id="5402" w:author="Liliana Salvador" w:date="2022-02-26T15:48:00Z">
          <w:r w:rsidR="00C355C5" w:rsidRPr="002B42A7" w:rsidDel="00EF098A">
            <w:rPr>
              <w:rFonts w:ascii="Times New Roman" w:hAnsi="Times New Roman" w:cs="Times New Roman"/>
              <w:color w:val="000000" w:themeColor="text1"/>
              <w:rPrChange w:id="5403" w:author="Ruijie Xu" w:date="2022-03-10T12:31:00Z">
                <w:rPr>
                  <w:color w:val="000000" w:themeColor="text1"/>
                </w:rPr>
              </w:rPrChange>
            </w:rPr>
            <w:delText>observed</w:delText>
          </w:r>
        </w:del>
      </w:ins>
      <w:ins w:id="5404" w:author="Ruijie Xu" w:date="2022-02-03T12:24:00Z">
        <w:del w:id="5405" w:author="Liliana Salvador" w:date="2022-02-26T15:48:00Z">
          <w:r w:rsidR="008A2545" w:rsidRPr="002B42A7" w:rsidDel="00EF098A">
            <w:rPr>
              <w:rFonts w:ascii="Times New Roman" w:hAnsi="Times New Roman" w:cs="Times New Roman"/>
              <w:color w:val="000000" w:themeColor="text1"/>
              <w:rPrChange w:id="5406" w:author="Ruijie Xu" w:date="2022-03-10T12:31:00Z">
                <w:rPr>
                  <w:color w:val="000000" w:themeColor="text1"/>
                </w:rPr>
              </w:rPrChange>
            </w:rPr>
            <w:delText xml:space="preserve"> </w:delText>
          </w:r>
        </w:del>
        <w:r w:rsidR="008A2545" w:rsidRPr="002B42A7">
          <w:rPr>
            <w:rFonts w:ascii="Times New Roman" w:hAnsi="Times New Roman" w:cs="Times New Roman"/>
            <w:color w:val="000000" w:themeColor="text1"/>
            <w:rPrChange w:id="5407" w:author="Ruijie Xu" w:date="2022-03-10T12:31:00Z">
              <w:rPr>
                <w:color w:val="000000" w:themeColor="text1"/>
              </w:rPr>
            </w:rPrChange>
          </w:rPr>
          <w:t xml:space="preserve">(Table </w:t>
        </w:r>
      </w:ins>
      <w:ins w:id="5408" w:author="Ruijie Xu" w:date="2022-02-03T12:25:00Z">
        <w:r w:rsidR="008A2545" w:rsidRPr="002B42A7">
          <w:rPr>
            <w:rFonts w:ascii="Times New Roman" w:hAnsi="Times New Roman" w:cs="Times New Roman"/>
            <w:color w:val="000000" w:themeColor="text1"/>
            <w:rPrChange w:id="5409" w:author="Ruijie Xu" w:date="2022-03-10T12:31:00Z">
              <w:rPr>
                <w:color w:val="000000" w:themeColor="text1"/>
              </w:rPr>
            </w:rPrChange>
          </w:rPr>
          <w:t xml:space="preserve">SII.5, Figure </w:t>
        </w:r>
      </w:ins>
      <w:ins w:id="5410" w:author="Ruijie Xu" w:date="2022-02-03T12:54:00Z">
        <w:r w:rsidR="004A2C21" w:rsidRPr="002B42A7">
          <w:rPr>
            <w:rFonts w:ascii="Times New Roman" w:hAnsi="Times New Roman" w:cs="Times New Roman"/>
            <w:color w:val="000000" w:themeColor="text1"/>
            <w:rPrChange w:id="5411" w:author="Ruijie Xu" w:date="2022-03-10T12:31:00Z">
              <w:rPr>
                <w:color w:val="000000" w:themeColor="text1"/>
              </w:rPr>
            </w:rPrChange>
          </w:rPr>
          <w:t>3</w:t>
        </w:r>
      </w:ins>
      <w:ins w:id="5412" w:author="Ruijie Xu" w:date="2022-02-03T12:25:00Z">
        <w:r w:rsidR="008A2545" w:rsidRPr="002B42A7">
          <w:rPr>
            <w:rFonts w:ascii="Times New Roman" w:hAnsi="Times New Roman" w:cs="Times New Roman"/>
            <w:color w:val="000000" w:themeColor="text1"/>
            <w:rPrChange w:id="5413" w:author="Ruijie Xu" w:date="2022-03-10T12:31:00Z">
              <w:rPr>
                <w:color w:val="000000" w:themeColor="text1"/>
              </w:rPr>
            </w:rPrChange>
          </w:rPr>
          <w:t>d</w:t>
        </w:r>
      </w:ins>
      <w:ins w:id="5414" w:author="Ruijie Xu" w:date="2022-02-03T12:24:00Z">
        <w:r w:rsidR="008A2545" w:rsidRPr="002B42A7">
          <w:rPr>
            <w:rFonts w:ascii="Times New Roman" w:hAnsi="Times New Roman" w:cs="Times New Roman"/>
            <w:color w:val="000000" w:themeColor="text1"/>
            <w:rPrChange w:id="5415" w:author="Ruijie Xu" w:date="2022-03-10T12:31:00Z">
              <w:rPr>
                <w:color w:val="000000" w:themeColor="text1"/>
              </w:rPr>
            </w:rPrChange>
          </w:rPr>
          <w:t>)</w:t>
        </w:r>
      </w:ins>
      <w:ins w:id="5416" w:author="Liliana Salvador" w:date="2022-02-23T21:14:00Z">
        <w:r w:rsidR="001A0C95" w:rsidRPr="002B42A7">
          <w:rPr>
            <w:rFonts w:ascii="Times New Roman" w:hAnsi="Times New Roman" w:cs="Times New Roman"/>
            <w:color w:val="000000" w:themeColor="text1"/>
            <w:rPrChange w:id="5417" w:author="Ruijie Xu" w:date="2022-03-10T12:31:00Z">
              <w:rPr>
                <w:color w:val="000000" w:themeColor="text1"/>
              </w:rPr>
            </w:rPrChange>
          </w:rPr>
          <w:t xml:space="preserve"> </w:t>
        </w:r>
      </w:ins>
      <w:ins w:id="5418" w:author="Liliana Salvador" w:date="2022-02-26T15:40:00Z">
        <w:r w:rsidR="00505A57" w:rsidRPr="002B42A7">
          <w:rPr>
            <w:rFonts w:ascii="Times New Roman" w:hAnsi="Times New Roman" w:cs="Times New Roman"/>
            <w:color w:val="000000" w:themeColor="text1"/>
            <w:rPrChange w:id="5419" w:author="Ruijie Xu" w:date="2022-03-10T12:31:00Z">
              <w:rPr>
                <w:color w:val="000000" w:themeColor="text1"/>
              </w:rPr>
            </w:rPrChange>
          </w:rPr>
          <w:t xml:space="preserve">across different software </w:t>
        </w:r>
      </w:ins>
      <w:ins w:id="5420" w:author="Ruijie Xu" w:date="2022-02-02T13:10:00Z">
        <w:del w:id="5421" w:author="Liliana Salvador" w:date="2022-02-23T21:14:00Z">
          <w:r w:rsidR="00C92296" w:rsidRPr="002B42A7" w:rsidDel="001A0C95">
            <w:rPr>
              <w:rFonts w:ascii="Times New Roman" w:hAnsi="Times New Roman" w:cs="Times New Roman"/>
              <w:color w:val="000000" w:themeColor="text1"/>
              <w:rPrChange w:id="5422" w:author="Ruijie Xu" w:date="2022-03-10T12:31:00Z">
                <w:rPr>
                  <w:color w:val="000000" w:themeColor="text1"/>
                </w:rPr>
              </w:rPrChange>
            </w:rPr>
            <w:delText xml:space="preserve">, which </w:delText>
          </w:r>
        </w:del>
      </w:ins>
      <w:ins w:id="5423" w:author="Ruijie Xu" w:date="2022-02-02T13:06:00Z">
        <w:r w:rsidR="00C355C5" w:rsidRPr="002B42A7">
          <w:rPr>
            <w:rFonts w:ascii="Times New Roman" w:hAnsi="Times New Roman" w:cs="Times New Roman"/>
            <w:color w:val="000000" w:themeColor="text1"/>
            <w:rPrChange w:id="5424" w:author="Ruijie Xu" w:date="2022-03-10T12:31:00Z">
              <w:rPr>
                <w:color w:val="000000" w:themeColor="text1"/>
              </w:rPr>
            </w:rPrChange>
          </w:rPr>
          <w:t xml:space="preserve">were largely </w:t>
        </w:r>
      </w:ins>
      <w:ins w:id="5425" w:author="Ruijie Xu" w:date="2022-02-02T13:25:00Z">
        <w:r w:rsidR="00785589" w:rsidRPr="002B42A7">
          <w:rPr>
            <w:rFonts w:ascii="Times New Roman" w:hAnsi="Times New Roman" w:cs="Times New Roman"/>
            <w:color w:val="000000" w:themeColor="text1"/>
            <w:rPrChange w:id="5426" w:author="Ruijie Xu" w:date="2022-03-10T12:31:00Z">
              <w:rPr>
                <w:color w:val="000000" w:themeColor="text1"/>
              </w:rPr>
            </w:rPrChange>
          </w:rPr>
          <w:t>diverge</w:t>
        </w:r>
      </w:ins>
      <w:ins w:id="5427" w:author="Liliana Salvador" w:date="2022-02-23T21:14:00Z">
        <w:r w:rsidR="001A0C95" w:rsidRPr="002B42A7">
          <w:rPr>
            <w:rFonts w:ascii="Times New Roman" w:hAnsi="Times New Roman" w:cs="Times New Roman"/>
            <w:color w:val="000000" w:themeColor="text1"/>
            <w:rPrChange w:id="5428" w:author="Ruijie Xu" w:date="2022-03-10T12:31:00Z">
              <w:rPr>
                <w:color w:val="000000" w:themeColor="text1"/>
              </w:rPr>
            </w:rPrChange>
          </w:rPr>
          <w:t>nt</w:t>
        </w:r>
      </w:ins>
      <w:ins w:id="5429" w:author="Liliana Salvador" w:date="2022-02-23T21:15:00Z">
        <w:r w:rsidR="001A0C95" w:rsidRPr="002B42A7">
          <w:rPr>
            <w:rFonts w:ascii="Times New Roman" w:hAnsi="Times New Roman" w:cs="Times New Roman"/>
            <w:color w:val="000000" w:themeColor="text1"/>
            <w:rPrChange w:id="5430" w:author="Ruijie Xu" w:date="2022-03-10T12:31:00Z">
              <w:rPr>
                <w:color w:val="000000" w:themeColor="text1"/>
              </w:rPr>
            </w:rPrChange>
          </w:rPr>
          <w:t xml:space="preserve"> from each other</w:t>
        </w:r>
      </w:ins>
      <w:ins w:id="5431" w:author="Ruijie Xu" w:date="2022-02-02T13:25:00Z">
        <w:del w:id="5432" w:author="Liliana Salvador" w:date="2022-02-23T21:14:00Z">
          <w:r w:rsidR="00785589" w:rsidRPr="002B42A7" w:rsidDel="001A0C95">
            <w:rPr>
              <w:rFonts w:ascii="Times New Roman" w:hAnsi="Times New Roman" w:cs="Times New Roman"/>
              <w:color w:val="000000" w:themeColor="text1"/>
              <w:rPrChange w:id="5433" w:author="Ruijie Xu" w:date="2022-03-10T12:31:00Z">
                <w:rPr>
                  <w:color w:val="000000" w:themeColor="text1"/>
                </w:rPr>
              </w:rPrChange>
            </w:rPr>
            <w:delText>d</w:delText>
          </w:r>
        </w:del>
        <w:del w:id="5434" w:author="Liliana Salvador" w:date="2022-02-26T15:41:00Z">
          <w:r w:rsidR="00785589" w:rsidRPr="002B42A7" w:rsidDel="00505A57">
            <w:rPr>
              <w:rFonts w:ascii="Times New Roman" w:hAnsi="Times New Roman" w:cs="Times New Roman"/>
              <w:color w:val="000000" w:themeColor="text1"/>
              <w:rPrChange w:id="5435" w:author="Ruijie Xu" w:date="2022-03-10T12:31:00Z">
                <w:rPr>
                  <w:color w:val="000000" w:themeColor="text1"/>
                </w:rPr>
              </w:rPrChange>
            </w:rPr>
            <w:delText xml:space="preserve"> when</w:delText>
          </w:r>
        </w:del>
      </w:ins>
      <w:ins w:id="5436" w:author="Ruijie Xu" w:date="2022-02-02T13:06:00Z">
        <w:del w:id="5437" w:author="Liliana Salvador" w:date="2022-02-26T15:41:00Z">
          <w:r w:rsidR="00C355C5" w:rsidRPr="002B42A7" w:rsidDel="00505A57">
            <w:rPr>
              <w:rFonts w:ascii="Times New Roman" w:hAnsi="Times New Roman" w:cs="Times New Roman"/>
              <w:color w:val="000000" w:themeColor="text1"/>
              <w:rPrChange w:id="5438" w:author="Ruijie Xu" w:date="2022-03-10T12:31:00Z">
                <w:rPr>
                  <w:color w:val="000000" w:themeColor="text1"/>
                </w:rPr>
              </w:rPrChange>
            </w:rPr>
            <w:delText xml:space="preserve"> using different sofware</w:delText>
          </w:r>
        </w:del>
        <w:del w:id="5439" w:author="Liliana Salvador" w:date="2022-02-23T21:15:00Z">
          <w:r w:rsidR="00C355C5" w:rsidRPr="002B42A7" w:rsidDel="001A0C95">
            <w:rPr>
              <w:rFonts w:ascii="Times New Roman" w:hAnsi="Times New Roman" w:cs="Times New Roman"/>
              <w:color w:val="000000" w:themeColor="text1"/>
              <w:rPrChange w:id="5440" w:author="Ruijie Xu" w:date="2022-03-10T12:31:00Z">
                <w:rPr>
                  <w:color w:val="000000" w:themeColor="text1"/>
                </w:rPr>
              </w:rPrChange>
            </w:rPr>
            <w:delText>s</w:delText>
          </w:r>
        </w:del>
        <w:r w:rsidR="00C355C5" w:rsidRPr="002B42A7">
          <w:rPr>
            <w:rFonts w:ascii="Times New Roman" w:hAnsi="Times New Roman" w:cs="Times New Roman"/>
            <w:color w:val="000000" w:themeColor="text1"/>
            <w:rPrChange w:id="5441" w:author="Ruijie Xu" w:date="2022-03-10T12:31:00Z">
              <w:rPr>
                <w:color w:val="000000" w:themeColor="text1"/>
              </w:rPr>
            </w:rPrChange>
          </w:rPr>
          <w:t>. Out of the 36 pairwise comparison</w:t>
        </w:r>
      </w:ins>
      <w:ins w:id="5442" w:author="Liliana Salvador" w:date="2022-02-23T21:15:00Z">
        <w:r w:rsidR="001A0C95" w:rsidRPr="002B42A7">
          <w:rPr>
            <w:rFonts w:ascii="Times New Roman" w:hAnsi="Times New Roman" w:cs="Times New Roman"/>
            <w:color w:val="000000" w:themeColor="text1"/>
            <w:rPrChange w:id="5443" w:author="Ruijie Xu" w:date="2022-03-10T12:31:00Z">
              <w:rPr>
                <w:color w:val="000000" w:themeColor="text1"/>
              </w:rPr>
            </w:rPrChange>
          </w:rPr>
          <w:t>s</w:t>
        </w:r>
      </w:ins>
      <w:ins w:id="5444" w:author="Ruijie Xu" w:date="2022-02-02T13:06:00Z">
        <w:r w:rsidR="00C355C5" w:rsidRPr="002B42A7">
          <w:rPr>
            <w:rFonts w:ascii="Times New Roman" w:hAnsi="Times New Roman" w:cs="Times New Roman"/>
            <w:color w:val="000000" w:themeColor="text1"/>
            <w:rPrChange w:id="5445" w:author="Ruijie Xu" w:date="2022-03-10T12:31:00Z">
              <w:rPr>
                <w:color w:val="000000" w:themeColor="text1"/>
              </w:rPr>
            </w:rPrChange>
          </w:rPr>
          <w:t xml:space="preserve"> between different software, only 6 comparisons were not significantly different (Table </w:t>
        </w:r>
      </w:ins>
      <w:ins w:id="5446" w:author="Ruijie Xu" w:date="2022-02-02T13:12:00Z">
        <w:r w:rsidR="00C92296" w:rsidRPr="002B42A7">
          <w:rPr>
            <w:rFonts w:ascii="Times New Roman" w:hAnsi="Times New Roman" w:cs="Times New Roman"/>
            <w:color w:val="000000" w:themeColor="text1"/>
            <w:rPrChange w:id="5447" w:author="Ruijie Xu" w:date="2022-03-10T12:31:00Z">
              <w:rPr>
                <w:color w:val="000000" w:themeColor="text1"/>
              </w:rPr>
            </w:rPrChange>
          </w:rPr>
          <w:t>S</w:t>
        </w:r>
      </w:ins>
      <w:ins w:id="5448" w:author="Ruijie Xu" w:date="2022-02-02T13:06:00Z">
        <w:r w:rsidR="00C355C5" w:rsidRPr="002B42A7">
          <w:rPr>
            <w:rFonts w:ascii="Times New Roman" w:hAnsi="Times New Roman" w:cs="Times New Roman"/>
            <w:color w:val="000000" w:themeColor="text1"/>
            <w:rPrChange w:id="5449" w:author="Ruijie Xu" w:date="2022-03-10T12:31:00Z">
              <w:rPr>
                <w:color w:val="000000" w:themeColor="text1"/>
              </w:rPr>
            </w:rPrChange>
          </w:rPr>
          <w:t>II.</w:t>
        </w:r>
      </w:ins>
      <w:ins w:id="5450" w:author="Ruijie Xu" w:date="2022-02-03T12:25:00Z">
        <w:r w:rsidR="008A2545" w:rsidRPr="002B42A7">
          <w:rPr>
            <w:rFonts w:ascii="Times New Roman" w:hAnsi="Times New Roman" w:cs="Times New Roman"/>
            <w:color w:val="000000" w:themeColor="text1"/>
            <w:rPrChange w:id="5451" w:author="Ruijie Xu" w:date="2022-03-10T12:31:00Z">
              <w:rPr>
                <w:color w:val="000000" w:themeColor="text1"/>
              </w:rPr>
            </w:rPrChange>
          </w:rPr>
          <w:t>5</w:t>
        </w:r>
      </w:ins>
      <w:ins w:id="5452" w:author="Ruijie Xu" w:date="2022-02-02T13:06:00Z">
        <w:r w:rsidR="00C355C5" w:rsidRPr="002B42A7">
          <w:rPr>
            <w:rFonts w:ascii="Times New Roman" w:hAnsi="Times New Roman" w:cs="Times New Roman"/>
            <w:color w:val="000000" w:themeColor="text1"/>
            <w:rPrChange w:id="5453" w:author="Ruijie Xu" w:date="2022-03-10T12:31:00Z">
              <w:rPr>
                <w:color w:val="000000" w:themeColor="text1"/>
              </w:rPr>
            </w:rPrChange>
          </w:rPr>
          <w:t xml:space="preserve">), which </w:t>
        </w:r>
      </w:ins>
      <w:ins w:id="5454" w:author="Liliana Salvador" w:date="2022-02-23T21:16:00Z">
        <w:r w:rsidR="001A0C95" w:rsidRPr="002B42A7">
          <w:rPr>
            <w:rFonts w:ascii="Times New Roman" w:hAnsi="Times New Roman" w:cs="Times New Roman"/>
            <w:color w:val="000000" w:themeColor="text1"/>
            <w:rPrChange w:id="5455" w:author="Ruijie Xu" w:date="2022-03-10T12:31:00Z">
              <w:rPr>
                <w:color w:val="000000" w:themeColor="text1"/>
              </w:rPr>
            </w:rPrChange>
          </w:rPr>
          <w:t>we</w:t>
        </w:r>
      </w:ins>
      <w:ins w:id="5456" w:author="Ruijie Xu" w:date="2022-02-02T13:06:00Z">
        <w:del w:id="5457" w:author="Liliana Salvador" w:date="2022-02-23T21:15:00Z">
          <w:r w:rsidR="00C355C5" w:rsidRPr="002B42A7" w:rsidDel="001A0C95">
            <w:rPr>
              <w:rFonts w:ascii="Times New Roman" w:hAnsi="Times New Roman" w:cs="Times New Roman"/>
              <w:color w:val="000000" w:themeColor="text1"/>
              <w:rPrChange w:id="5458" w:author="Ruijie Xu" w:date="2022-03-10T12:31:00Z">
                <w:rPr>
                  <w:color w:val="000000" w:themeColor="text1"/>
                </w:rPr>
              </w:rPrChange>
            </w:rPr>
            <w:delText>a</w:delText>
          </w:r>
        </w:del>
        <w:r w:rsidR="00C355C5" w:rsidRPr="002B42A7">
          <w:rPr>
            <w:rFonts w:ascii="Times New Roman" w:hAnsi="Times New Roman" w:cs="Times New Roman"/>
            <w:color w:val="000000" w:themeColor="text1"/>
            <w:rPrChange w:id="5459" w:author="Ruijie Xu" w:date="2022-03-10T12:31:00Z">
              <w:rPr>
                <w:color w:val="000000" w:themeColor="text1"/>
              </w:rPr>
            </w:rPrChange>
          </w:rPr>
          <w:t xml:space="preserve">re BLASTN’s observed taxa with Kraken2, CLARK, and CLARK-s, comparison between CLARK and CLARK-s, and comparison between Centrifuge and Kaiju. </w:t>
        </w:r>
      </w:ins>
      <w:ins w:id="5460" w:author="Ruijie Xu" w:date="2022-02-02T13:19:00Z">
        <w:r w:rsidR="00CE1134" w:rsidRPr="002B42A7">
          <w:rPr>
            <w:rFonts w:ascii="Times New Roman" w:hAnsi="Times New Roman" w:cs="Times New Roman"/>
            <w:color w:val="000000" w:themeColor="text1"/>
            <w:rPrChange w:id="5461" w:author="Ruijie Xu" w:date="2022-03-10T12:31:00Z">
              <w:rPr>
                <w:color w:val="000000" w:themeColor="text1"/>
              </w:rPr>
            </w:rPrChange>
          </w:rPr>
          <w:t>T</w:t>
        </w:r>
      </w:ins>
      <w:ins w:id="5462" w:author="Ruijie Xu" w:date="2022-02-02T13:06:00Z">
        <w:r w:rsidR="00C355C5" w:rsidRPr="002B42A7">
          <w:rPr>
            <w:rFonts w:ascii="Times New Roman" w:hAnsi="Times New Roman" w:cs="Times New Roman"/>
            <w:color w:val="000000" w:themeColor="text1"/>
            <w:rPrChange w:id="5463" w:author="Ruijie Xu" w:date="2022-03-10T12:31:00Z">
              <w:rPr>
                <w:color w:val="000000" w:themeColor="text1"/>
              </w:rPr>
            </w:rPrChange>
          </w:rPr>
          <w:t>he Shannon ind</w:t>
        </w:r>
      </w:ins>
      <w:ins w:id="5464" w:author="Ruijie Xu" w:date="2022-02-27T11:55:00Z">
        <w:r w:rsidR="000071DC" w:rsidRPr="002B42A7">
          <w:rPr>
            <w:rFonts w:ascii="Times New Roman" w:hAnsi="Times New Roman" w:cs="Times New Roman"/>
            <w:color w:val="000000" w:themeColor="text1"/>
            <w:rPrChange w:id="5465" w:author="Ruijie Xu" w:date="2022-03-10T12:31:00Z">
              <w:rPr>
                <w:color w:val="000000" w:themeColor="text1"/>
              </w:rPr>
            </w:rPrChange>
          </w:rPr>
          <w:t>ices</w:t>
        </w:r>
      </w:ins>
      <w:ins w:id="5466" w:author="Liliana Salvador" w:date="2022-02-26T15:45:00Z">
        <w:del w:id="5467" w:author="Ruijie Xu" w:date="2022-02-27T11:55:00Z">
          <w:r w:rsidR="00EF098A" w:rsidRPr="002B42A7" w:rsidDel="000071DC">
            <w:rPr>
              <w:rFonts w:ascii="Times New Roman" w:hAnsi="Times New Roman" w:cs="Times New Roman"/>
              <w:color w:val="000000" w:themeColor="text1"/>
              <w:rPrChange w:id="5468" w:author="Ruijie Xu" w:date="2022-03-10T12:31:00Z">
                <w:rPr>
                  <w:color w:val="000000" w:themeColor="text1"/>
                </w:rPr>
              </w:rPrChange>
            </w:rPr>
            <w:delText>exes</w:delText>
          </w:r>
        </w:del>
      </w:ins>
      <w:ins w:id="5469" w:author="Ruijie Xu" w:date="2022-02-02T13:06:00Z">
        <w:del w:id="5470" w:author="Liliana Salvador" w:date="2022-02-26T15:44:00Z">
          <w:r w:rsidR="00C355C5" w:rsidRPr="002B42A7" w:rsidDel="00EF098A">
            <w:rPr>
              <w:rFonts w:ascii="Times New Roman" w:hAnsi="Times New Roman" w:cs="Times New Roman"/>
              <w:color w:val="000000" w:themeColor="text1"/>
              <w:rPrChange w:id="5471" w:author="Ruijie Xu" w:date="2022-03-10T12:31:00Z">
                <w:rPr>
                  <w:color w:val="000000" w:themeColor="text1"/>
                </w:rPr>
              </w:rPrChange>
            </w:rPr>
            <w:delText>ex</w:delText>
          </w:r>
        </w:del>
        <w:del w:id="5472" w:author="Liliana Salvador" w:date="2022-02-26T15:45:00Z">
          <w:r w:rsidR="00C355C5" w:rsidRPr="002B42A7" w:rsidDel="00EF098A">
            <w:rPr>
              <w:rFonts w:ascii="Times New Roman" w:hAnsi="Times New Roman" w:cs="Times New Roman"/>
              <w:color w:val="000000" w:themeColor="text1"/>
              <w:rPrChange w:id="5473" w:author="Ruijie Xu" w:date="2022-03-10T12:31:00Z">
                <w:rPr>
                  <w:color w:val="000000" w:themeColor="text1"/>
                </w:rPr>
              </w:rPrChange>
            </w:rPr>
            <w:delText>,</w:delText>
          </w:r>
        </w:del>
        <w:r w:rsidR="00C355C5" w:rsidRPr="002B42A7">
          <w:rPr>
            <w:rFonts w:ascii="Times New Roman" w:hAnsi="Times New Roman" w:cs="Times New Roman"/>
            <w:color w:val="000000" w:themeColor="text1"/>
            <w:rPrChange w:id="5474" w:author="Ruijie Xu" w:date="2022-03-10T12:31:00Z">
              <w:rPr>
                <w:color w:val="000000" w:themeColor="text1"/>
              </w:rPr>
            </w:rPrChange>
          </w:rPr>
          <w:t xml:space="preserve"> </w:t>
        </w:r>
      </w:ins>
      <w:ins w:id="5475" w:author="Ruijie Xu" w:date="2022-02-02T13:19:00Z">
        <w:del w:id="5476" w:author="Liliana Salvador" w:date="2022-02-23T21:23:00Z">
          <w:r w:rsidR="00CE1134" w:rsidRPr="002B42A7" w:rsidDel="001A0C95">
            <w:rPr>
              <w:rFonts w:ascii="Times New Roman" w:hAnsi="Times New Roman" w:cs="Times New Roman"/>
              <w:color w:val="000000" w:themeColor="text1"/>
              <w:rPrChange w:id="5477" w:author="Ruijie Xu" w:date="2022-03-10T12:31:00Z">
                <w:rPr>
                  <w:color w:val="000000" w:themeColor="text1"/>
                </w:rPr>
              </w:rPrChange>
            </w:rPr>
            <w:delText xml:space="preserve">although </w:delText>
          </w:r>
        </w:del>
        <w:r w:rsidR="00CE1134" w:rsidRPr="002B42A7">
          <w:rPr>
            <w:rFonts w:ascii="Times New Roman" w:hAnsi="Times New Roman" w:cs="Times New Roman"/>
            <w:color w:val="000000" w:themeColor="text1"/>
            <w:rPrChange w:id="5478" w:author="Ruijie Xu" w:date="2022-03-10T12:31:00Z">
              <w:rPr>
                <w:color w:val="000000" w:themeColor="text1"/>
              </w:rPr>
            </w:rPrChange>
          </w:rPr>
          <w:t>show</w:t>
        </w:r>
      </w:ins>
      <w:ins w:id="5479" w:author="Liliana Salvador" w:date="2022-02-23T21:23:00Z">
        <w:r w:rsidR="001A0C95" w:rsidRPr="002B42A7">
          <w:rPr>
            <w:rFonts w:ascii="Times New Roman" w:hAnsi="Times New Roman" w:cs="Times New Roman"/>
            <w:color w:val="000000" w:themeColor="text1"/>
            <w:rPrChange w:id="5480" w:author="Ruijie Xu" w:date="2022-03-10T12:31:00Z">
              <w:rPr>
                <w:color w:val="000000" w:themeColor="text1"/>
              </w:rPr>
            </w:rPrChange>
          </w:rPr>
          <w:t>ed</w:t>
        </w:r>
      </w:ins>
      <w:ins w:id="5481" w:author="Ruijie Xu" w:date="2022-02-02T13:19:00Z">
        <w:del w:id="5482" w:author="Liliana Salvador" w:date="2022-02-23T21:23:00Z">
          <w:r w:rsidR="00CE1134" w:rsidRPr="002B42A7" w:rsidDel="001A0C95">
            <w:rPr>
              <w:rFonts w:ascii="Times New Roman" w:hAnsi="Times New Roman" w:cs="Times New Roman"/>
              <w:color w:val="000000" w:themeColor="text1"/>
              <w:rPrChange w:id="5483" w:author="Ruijie Xu" w:date="2022-03-10T12:31:00Z">
                <w:rPr>
                  <w:color w:val="000000" w:themeColor="text1"/>
                </w:rPr>
              </w:rPrChange>
            </w:rPr>
            <w:delText>n</w:delText>
          </w:r>
        </w:del>
        <w:r w:rsidR="00CE1134" w:rsidRPr="002B42A7">
          <w:rPr>
            <w:rFonts w:ascii="Times New Roman" w:hAnsi="Times New Roman" w:cs="Times New Roman"/>
            <w:color w:val="000000" w:themeColor="text1"/>
            <w:rPrChange w:id="5484" w:author="Ruijie Xu" w:date="2022-03-10T12:31:00Z">
              <w:rPr>
                <w:color w:val="000000" w:themeColor="text1"/>
              </w:rPr>
            </w:rPrChange>
          </w:rPr>
          <w:t xml:space="preserve"> more similarity between software</w:t>
        </w:r>
      </w:ins>
      <w:ins w:id="5485" w:author="Liliana Salvador" w:date="2022-02-26T15:48:00Z">
        <w:r w:rsidR="00EF098A" w:rsidRPr="002B42A7">
          <w:rPr>
            <w:rFonts w:ascii="Times New Roman" w:hAnsi="Times New Roman" w:cs="Times New Roman"/>
            <w:color w:val="000000" w:themeColor="text1"/>
            <w:rPrChange w:id="5486" w:author="Ruijie Xu" w:date="2022-03-10T12:31:00Z">
              <w:rPr>
                <w:color w:val="000000" w:themeColor="text1"/>
              </w:rPr>
            </w:rPrChange>
          </w:rPr>
          <w:t xml:space="preserve"> than the </w:t>
        </w:r>
      </w:ins>
      <w:ins w:id="5487" w:author="Ruijie Xu" w:date="2022-03-16T16:37:00Z">
        <w:r w:rsidR="00B00CE7">
          <w:rPr>
            <w:rFonts w:ascii="Times New Roman" w:hAnsi="Times New Roman" w:cs="Times New Roman"/>
            <w:color w:val="000000" w:themeColor="text1"/>
          </w:rPr>
          <w:t xml:space="preserve">number of </w:t>
        </w:r>
      </w:ins>
      <w:ins w:id="5488" w:author="Liliana Salvador" w:date="2022-02-26T15:49:00Z">
        <w:r w:rsidR="00EF098A" w:rsidRPr="002B42A7">
          <w:rPr>
            <w:rFonts w:ascii="Times New Roman" w:hAnsi="Times New Roman" w:cs="Times New Roman"/>
            <w:color w:val="000000" w:themeColor="text1"/>
            <w:rPrChange w:id="5489" w:author="Ruijie Xu" w:date="2022-03-10T12:31:00Z">
              <w:rPr>
                <w:color w:val="000000" w:themeColor="text1"/>
              </w:rPr>
            </w:rPrChange>
          </w:rPr>
          <w:t xml:space="preserve">unique </w:t>
        </w:r>
      </w:ins>
      <w:ins w:id="5490" w:author="Liliana Salvador" w:date="2022-02-26T15:48:00Z">
        <w:r w:rsidR="00EF098A" w:rsidRPr="002B42A7">
          <w:rPr>
            <w:rFonts w:ascii="Times New Roman" w:hAnsi="Times New Roman" w:cs="Times New Roman"/>
            <w:color w:val="000000" w:themeColor="text1"/>
            <w:rPrChange w:id="5491" w:author="Ruijie Xu" w:date="2022-03-10T12:31:00Z">
              <w:rPr>
                <w:color w:val="000000" w:themeColor="text1"/>
              </w:rPr>
            </w:rPrChange>
          </w:rPr>
          <w:t>observed</w:t>
        </w:r>
      </w:ins>
      <w:ins w:id="5492" w:author="Liliana Salvador" w:date="2022-02-26T15:49:00Z">
        <w:r w:rsidR="00EF098A" w:rsidRPr="002B42A7">
          <w:rPr>
            <w:rFonts w:ascii="Times New Roman" w:hAnsi="Times New Roman" w:cs="Times New Roman"/>
            <w:color w:val="000000" w:themeColor="text1"/>
            <w:rPrChange w:id="5493" w:author="Ruijie Xu" w:date="2022-03-10T12:31:00Z">
              <w:rPr>
                <w:color w:val="000000" w:themeColor="text1"/>
              </w:rPr>
            </w:rPrChange>
          </w:rPr>
          <w:t xml:space="preserve"> taxa</w:t>
        </w:r>
      </w:ins>
      <w:ins w:id="5494" w:author="Ruijie Xu" w:date="2022-02-02T13:19:00Z">
        <w:r w:rsidR="00CE1134" w:rsidRPr="002B42A7">
          <w:rPr>
            <w:rFonts w:ascii="Times New Roman" w:hAnsi="Times New Roman" w:cs="Times New Roman"/>
            <w:color w:val="000000" w:themeColor="text1"/>
            <w:rPrChange w:id="5495" w:author="Ruijie Xu" w:date="2022-03-10T12:31:00Z">
              <w:rPr>
                <w:color w:val="000000" w:themeColor="text1"/>
              </w:rPr>
            </w:rPrChange>
          </w:rPr>
          <w:t xml:space="preserve">, </w:t>
        </w:r>
      </w:ins>
      <w:ins w:id="5496" w:author="Liliana Salvador" w:date="2022-02-23T21:24:00Z">
        <w:r w:rsidR="001A0C95" w:rsidRPr="002B42A7">
          <w:rPr>
            <w:rFonts w:ascii="Times New Roman" w:hAnsi="Times New Roman" w:cs="Times New Roman"/>
            <w:color w:val="000000" w:themeColor="text1"/>
            <w:rPrChange w:id="5497" w:author="Ruijie Xu" w:date="2022-03-10T12:31:00Z">
              <w:rPr>
                <w:color w:val="000000" w:themeColor="text1"/>
              </w:rPr>
            </w:rPrChange>
          </w:rPr>
          <w:t xml:space="preserve">however, </w:t>
        </w:r>
      </w:ins>
      <w:ins w:id="5498" w:author="Liliana Salvador" w:date="2022-02-26T15:49:00Z">
        <w:r w:rsidR="00EF098A" w:rsidRPr="002B42A7">
          <w:rPr>
            <w:rFonts w:ascii="Times New Roman" w:hAnsi="Times New Roman" w:cs="Times New Roman"/>
            <w:color w:val="000000" w:themeColor="text1"/>
            <w:rPrChange w:id="5499" w:author="Ruijie Xu" w:date="2022-03-10T12:31:00Z">
              <w:rPr>
                <w:color w:val="000000" w:themeColor="text1"/>
              </w:rPr>
            </w:rPrChange>
          </w:rPr>
          <w:t>they still</w:t>
        </w:r>
      </w:ins>
      <w:ins w:id="5500" w:author="Liliana Salvador" w:date="2022-02-23T21:24:00Z">
        <w:r w:rsidR="001A0C95" w:rsidRPr="002B42A7">
          <w:rPr>
            <w:rFonts w:ascii="Times New Roman" w:hAnsi="Times New Roman" w:cs="Times New Roman"/>
            <w:color w:val="000000" w:themeColor="text1"/>
            <w:rPrChange w:id="5501" w:author="Ruijie Xu" w:date="2022-03-10T12:31:00Z">
              <w:rPr>
                <w:color w:val="000000" w:themeColor="text1"/>
              </w:rPr>
            </w:rPrChange>
          </w:rPr>
          <w:t xml:space="preserve"> </w:t>
        </w:r>
        <w:r w:rsidR="005D549A" w:rsidRPr="002B42A7">
          <w:rPr>
            <w:rFonts w:ascii="Times New Roman" w:hAnsi="Times New Roman" w:cs="Times New Roman"/>
            <w:color w:val="000000" w:themeColor="text1"/>
            <w:rPrChange w:id="5502" w:author="Ruijie Xu" w:date="2022-03-10T12:31:00Z">
              <w:rPr>
                <w:color w:val="000000" w:themeColor="text1"/>
              </w:rPr>
            </w:rPrChange>
          </w:rPr>
          <w:t>had</w:t>
        </w:r>
      </w:ins>
      <w:ins w:id="5503" w:author="Ruijie Xu" w:date="2022-02-02T13:19:00Z">
        <w:del w:id="5504" w:author="Liliana Salvador" w:date="2022-02-23T21:24:00Z">
          <w:r w:rsidR="00CE1134" w:rsidRPr="002B42A7" w:rsidDel="001A0C95">
            <w:rPr>
              <w:rFonts w:ascii="Times New Roman" w:hAnsi="Times New Roman" w:cs="Times New Roman"/>
              <w:color w:val="000000" w:themeColor="text1"/>
              <w:rPrChange w:id="5505" w:author="Ruijie Xu" w:date="2022-03-10T12:31:00Z">
                <w:rPr>
                  <w:color w:val="000000" w:themeColor="text1"/>
                </w:rPr>
              </w:rPrChange>
            </w:rPr>
            <w:delText>also has</w:delText>
          </w:r>
        </w:del>
        <w:r w:rsidR="00CE1134" w:rsidRPr="002B42A7">
          <w:rPr>
            <w:rFonts w:ascii="Times New Roman" w:hAnsi="Times New Roman" w:cs="Times New Roman"/>
            <w:color w:val="000000" w:themeColor="text1"/>
            <w:rPrChange w:id="5506" w:author="Ruijie Xu" w:date="2022-03-10T12:31:00Z">
              <w:rPr>
                <w:color w:val="000000" w:themeColor="text1"/>
              </w:rPr>
            </w:rPrChange>
          </w:rPr>
          <w:t xml:space="preserve"> 2</w:t>
        </w:r>
      </w:ins>
      <w:ins w:id="5507" w:author="Ruijie Xu" w:date="2022-02-02T13:06:00Z">
        <w:r w:rsidR="00C355C5" w:rsidRPr="002B42A7">
          <w:rPr>
            <w:rFonts w:ascii="Times New Roman" w:hAnsi="Times New Roman" w:cs="Times New Roman"/>
            <w:color w:val="000000" w:themeColor="text1"/>
            <w:rPrChange w:id="5508" w:author="Ruijie Xu" w:date="2022-03-10T12:31:00Z">
              <w:rPr>
                <w:color w:val="000000" w:themeColor="text1"/>
              </w:rPr>
            </w:rPrChange>
          </w:rPr>
          <w:t>3 out of 36 comparison</w:t>
        </w:r>
      </w:ins>
      <w:ins w:id="5509" w:author="Ruijie Xu" w:date="2022-02-02T13:19:00Z">
        <w:r w:rsidR="00CE1134" w:rsidRPr="002B42A7">
          <w:rPr>
            <w:rFonts w:ascii="Times New Roman" w:hAnsi="Times New Roman" w:cs="Times New Roman"/>
            <w:color w:val="000000" w:themeColor="text1"/>
            <w:rPrChange w:id="5510" w:author="Ruijie Xu" w:date="2022-03-10T12:31:00Z">
              <w:rPr>
                <w:color w:val="000000" w:themeColor="text1"/>
              </w:rPr>
            </w:rPrChange>
          </w:rPr>
          <w:t xml:space="preserve">s </w:t>
        </w:r>
      </w:ins>
      <w:ins w:id="5511" w:author="Ruijie Xu" w:date="2022-02-02T13:20:00Z">
        <w:r w:rsidR="00CE1134" w:rsidRPr="002B42A7">
          <w:rPr>
            <w:rFonts w:ascii="Times New Roman" w:hAnsi="Times New Roman" w:cs="Times New Roman"/>
            <w:color w:val="000000" w:themeColor="text1"/>
            <w:rPrChange w:id="5512" w:author="Ruijie Xu" w:date="2022-03-10T12:31:00Z">
              <w:rPr>
                <w:color w:val="000000" w:themeColor="text1"/>
              </w:rPr>
            </w:rPrChange>
          </w:rPr>
          <w:t>between software</w:t>
        </w:r>
      </w:ins>
      <w:ins w:id="5513" w:author="Ruijie Xu" w:date="2022-02-02T13:06:00Z">
        <w:r w:rsidR="00C355C5" w:rsidRPr="002B42A7">
          <w:rPr>
            <w:rFonts w:ascii="Times New Roman" w:hAnsi="Times New Roman" w:cs="Times New Roman"/>
            <w:color w:val="000000" w:themeColor="text1"/>
            <w:rPrChange w:id="5514" w:author="Ruijie Xu" w:date="2022-03-10T12:31:00Z">
              <w:rPr>
                <w:color w:val="000000" w:themeColor="text1"/>
              </w:rPr>
            </w:rPrChange>
          </w:rPr>
          <w:t xml:space="preserve"> </w:t>
        </w:r>
        <w:del w:id="5515" w:author="Liliana Salvador" w:date="2022-02-23T21:25:00Z">
          <w:r w:rsidR="00C355C5" w:rsidRPr="002B42A7" w:rsidDel="005D549A">
            <w:rPr>
              <w:rFonts w:ascii="Times New Roman" w:hAnsi="Times New Roman" w:cs="Times New Roman"/>
              <w:color w:val="000000" w:themeColor="text1"/>
              <w:rPrChange w:id="5516" w:author="Ruijie Xu" w:date="2022-03-10T12:31:00Z">
                <w:rPr>
                  <w:color w:val="000000" w:themeColor="text1"/>
                </w:rPr>
              </w:rPrChange>
            </w:rPr>
            <w:delText xml:space="preserve">were </w:delText>
          </w:r>
        </w:del>
        <w:r w:rsidR="00C355C5" w:rsidRPr="002B42A7">
          <w:rPr>
            <w:rFonts w:ascii="Times New Roman" w:hAnsi="Times New Roman" w:cs="Times New Roman"/>
            <w:color w:val="000000" w:themeColor="text1"/>
            <w:rPrChange w:id="5517" w:author="Ruijie Xu" w:date="2022-03-10T12:31:00Z">
              <w:rPr>
                <w:color w:val="000000" w:themeColor="text1"/>
              </w:rPr>
            </w:rPrChange>
          </w:rPr>
          <w:t>significantly different</w:t>
        </w:r>
      </w:ins>
      <w:ins w:id="5518" w:author="Ruijie Xu" w:date="2022-02-03T12:25:00Z">
        <w:r w:rsidR="008A2545" w:rsidRPr="002B42A7">
          <w:rPr>
            <w:rFonts w:ascii="Times New Roman" w:hAnsi="Times New Roman" w:cs="Times New Roman"/>
            <w:color w:val="000000" w:themeColor="text1"/>
            <w:rPrChange w:id="5519" w:author="Ruijie Xu" w:date="2022-03-10T12:31:00Z">
              <w:rPr>
                <w:color w:val="000000" w:themeColor="text1"/>
              </w:rPr>
            </w:rPrChange>
          </w:rPr>
          <w:t xml:space="preserve"> </w:t>
        </w:r>
      </w:ins>
      <w:ins w:id="5520" w:author="Ruijie Xu" w:date="2022-02-27T11:55:00Z">
        <w:r w:rsidR="000071DC" w:rsidRPr="002B42A7">
          <w:rPr>
            <w:rFonts w:ascii="Times New Roman" w:hAnsi="Times New Roman" w:cs="Times New Roman"/>
            <w:color w:val="000000" w:themeColor="text1"/>
            <w:rPrChange w:id="5521" w:author="Ruijie Xu" w:date="2022-03-10T12:31:00Z">
              <w:rPr>
                <w:color w:val="000000" w:themeColor="text1"/>
              </w:rPr>
            </w:rPrChange>
          </w:rPr>
          <w:t xml:space="preserve">from each </w:t>
        </w:r>
        <w:r w:rsidR="000071DC" w:rsidRPr="002B42A7">
          <w:rPr>
            <w:rFonts w:ascii="Times New Roman" w:hAnsi="Times New Roman" w:cs="Times New Roman"/>
            <w:color w:val="000000" w:themeColor="text1"/>
            <w:rPrChange w:id="5522" w:author="Ruijie Xu" w:date="2022-03-10T12:31:00Z">
              <w:rPr>
                <w:color w:val="000000" w:themeColor="text1"/>
              </w:rPr>
            </w:rPrChange>
          </w:rPr>
          <w:lastRenderedPageBreak/>
          <w:t xml:space="preserve">other </w:t>
        </w:r>
      </w:ins>
      <w:ins w:id="5523" w:author="Ruijie Xu" w:date="2022-02-03T12:25:00Z">
        <w:r w:rsidR="008A2545" w:rsidRPr="002B42A7">
          <w:rPr>
            <w:rFonts w:ascii="Times New Roman" w:hAnsi="Times New Roman" w:cs="Times New Roman"/>
            <w:color w:val="000000" w:themeColor="text1"/>
            <w:rPrChange w:id="5524" w:author="Ruijie Xu" w:date="2022-03-10T12:31:00Z">
              <w:rPr>
                <w:color w:val="000000" w:themeColor="text1"/>
              </w:rPr>
            </w:rPrChange>
          </w:rPr>
          <w:t>(Table SII.</w:t>
        </w:r>
        <w:r w:rsidR="00F83C0B" w:rsidRPr="002B42A7">
          <w:rPr>
            <w:rFonts w:ascii="Times New Roman" w:hAnsi="Times New Roman" w:cs="Times New Roman"/>
            <w:color w:val="000000" w:themeColor="text1"/>
            <w:rPrChange w:id="5525" w:author="Ruijie Xu" w:date="2022-03-10T12:31:00Z">
              <w:rPr>
                <w:color w:val="000000" w:themeColor="text1"/>
              </w:rPr>
            </w:rPrChange>
          </w:rPr>
          <w:t xml:space="preserve">5, Figure </w:t>
        </w:r>
      </w:ins>
      <w:ins w:id="5526" w:author="Ruijie Xu" w:date="2022-02-03T12:54:00Z">
        <w:r w:rsidR="004A2C21" w:rsidRPr="002B42A7">
          <w:rPr>
            <w:rFonts w:ascii="Times New Roman" w:hAnsi="Times New Roman" w:cs="Times New Roman"/>
            <w:color w:val="000000" w:themeColor="text1"/>
            <w:rPrChange w:id="5527" w:author="Ruijie Xu" w:date="2022-03-10T12:31:00Z">
              <w:rPr>
                <w:color w:val="000000" w:themeColor="text1"/>
              </w:rPr>
            </w:rPrChange>
          </w:rPr>
          <w:t>3</w:t>
        </w:r>
      </w:ins>
      <w:ins w:id="5528" w:author="Ruijie Xu" w:date="2022-02-03T12:25:00Z">
        <w:r w:rsidR="00F83C0B" w:rsidRPr="002B42A7">
          <w:rPr>
            <w:rFonts w:ascii="Times New Roman" w:hAnsi="Times New Roman" w:cs="Times New Roman"/>
            <w:color w:val="000000" w:themeColor="text1"/>
            <w:rPrChange w:id="5529" w:author="Ruijie Xu" w:date="2022-03-10T12:31:00Z">
              <w:rPr>
                <w:color w:val="000000" w:themeColor="text1"/>
              </w:rPr>
            </w:rPrChange>
          </w:rPr>
          <w:t>e)</w:t>
        </w:r>
      </w:ins>
      <w:ins w:id="5530" w:author="Ruijie Xu" w:date="2022-02-02T13:06:00Z">
        <w:r w:rsidR="00C355C5" w:rsidRPr="002B42A7">
          <w:rPr>
            <w:rFonts w:ascii="Times New Roman" w:hAnsi="Times New Roman" w:cs="Times New Roman"/>
            <w:color w:val="000000" w:themeColor="text1"/>
            <w:rPrChange w:id="5531" w:author="Ruijie Xu" w:date="2022-03-10T12:31:00Z">
              <w:rPr>
                <w:color w:val="000000" w:themeColor="text1"/>
              </w:rPr>
            </w:rPrChange>
          </w:rPr>
          <w:t xml:space="preserve">. </w:t>
        </w:r>
      </w:ins>
      <w:commentRangeStart w:id="5532"/>
      <w:ins w:id="5533" w:author="Liliana Salvador" w:date="2022-02-23T21:25:00Z">
        <w:del w:id="5534" w:author="Ruijie Xu" w:date="2022-02-27T12:02:00Z">
          <w:r w:rsidR="00977BCD" w:rsidRPr="002B42A7" w:rsidDel="005043ED">
            <w:rPr>
              <w:rFonts w:ascii="Times New Roman" w:hAnsi="Times New Roman" w:cs="Times New Roman"/>
              <w:color w:val="000000" w:themeColor="text1"/>
              <w:rPrChange w:id="5535" w:author="Ruijie Xu" w:date="2022-03-10T12:31:00Z">
                <w:rPr>
                  <w:color w:val="000000" w:themeColor="text1"/>
                </w:rPr>
              </w:rPrChange>
            </w:rPr>
            <w:delText xml:space="preserve">software </w:delText>
          </w:r>
        </w:del>
      </w:ins>
      <w:ins w:id="5536" w:author="Liliana Salvador" w:date="2022-02-23T21:26:00Z">
        <w:del w:id="5537" w:author="Ruijie Xu" w:date="2022-02-27T12:02:00Z">
          <w:r w:rsidR="00977BCD" w:rsidRPr="002B42A7" w:rsidDel="005043ED">
            <w:rPr>
              <w:rFonts w:ascii="Times New Roman" w:hAnsi="Times New Roman" w:cs="Times New Roman"/>
              <w:color w:val="000000" w:themeColor="text1"/>
              <w:rPrChange w:id="5538" w:author="Ruijie Xu" w:date="2022-03-10T12:31:00Z">
                <w:rPr>
                  <w:color w:val="000000" w:themeColor="text1"/>
                </w:rPr>
              </w:rPrChange>
            </w:rPr>
            <w:delText xml:space="preserve">that were  to be,ere to bely different </w:delText>
          </w:r>
        </w:del>
      </w:ins>
      <w:commentRangeEnd w:id="5532"/>
      <w:del w:id="5539" w:author="Ruijie Xu" w:date="2022-02-27T12:02:00Z">
        <w:r w:rsidR="00E33A4D" w:rsidRPr="002B42A7" w:rsidDel="005043ED">
          <w:rPr>
            <w:rStyle w:val="CommentReference"/>
            <w:rFonts w:ascii="Times New Roman" w:hAnsi="Times New Roman" w:cs="Times New Roman"/>
            <w:sz w:val="24"/>
            <w:szCs w:val="24"/>
            <w:rPrChange w:id="5540" w:author="Ruijie Xu" w:date="2022-03-10T12:31:00Z">
              <w:rPr>
                <w:rStyle w:val="CommentReference"/>
              </w:rPr>
            </w:rPrChange>
          </w:rPr>
          <w:commentReference w:id="5532"/>
        </w:r>
      </w:del>
      <w:ins w:id="5541" w:author="Ruijie Xu" w:date="2022-02-02T13:06:00Z">
        <w:del w:id="5542" w:author="Liliana Salvador" w:date="2022-02-26T15:57:00Z">
          <w:r w:rsidR="00C355C5" w:rsidRPr="002B42A7" w:rsidDel="00E33A4D">
            <w:rPr>
              <w:rFonts w:ascii="Times New Roman" w:hAnsi="Times New Roman" w:cs="Times New Roman"/>
              <w:color w:val="000000" w:themeColor="text1"/>
              <w:rPrChange w:id="5543" w:author="Ruijie Xu" w:date="2022-03-10T12:31:00Z">
                <w:rPr>
                  <w:color w:val="000000" w:themeColor="text1"/>
                </w:rPr>
              </w:rPrChange>
            </w:rPr>
            <w:delText>Shannon indices obtained with</w:delText>
          </w:r>
        </w:del>
      </w:ins>
      <w:ins w:id="5544" w:author="Liliana Salvador" w:date="2022-02-23T21:26:00Z">
        <w:del w:id="5545" w:author="Ruijie Xu" w:date="2022-02-27T12:00:00Z">
          <w:r w:rsidR="00977BCD" w:rsidRPr="002B42A7" w:rsidDel="005043ED">
            <w:rPr>
              <w:rFonts w:ascii="Times New Roman" w:hAnsi="Times New Roman" w:cs="Times New Roman"/>
              <w:color w:val="000000" w:themeColor="text1"/>
              <w:rPrChange w:id="5546" w:author="Ruijie Xu" w:date="2022-03-10T12:31:00Z">
                <w:rPr>
                  <w:color w:val="000000" w:themeColor="text1"/>
                </w:rPr>
              </w:rPrChange>
            </w:rPr>
            <w:delText xml:space="preserve">wereto be </w:delText>
          </w:r>
        </w:del>
      </w:ins>
      <w:ins w:id="5547" w:author="Liliana Salvador" w:date="2022-02-26T15:57:00Z">
        <w:del w:id="5548" w:author="Ruijie Xu" w:date="2022-02-27T12:00:00Z">
          <w:r w:rsidR="00E33A4D" w:rsidRPr="002B42A7" w:rsidDel="005043ED">
            <w:rPr>
              <w:rFonts w:ascii="Times New Roman" w:hAnsi="Times New Roman" w:cs="Times New Roman"/>
              <w:color w:val="000000" w:themeColor="text1"/>
              <w:rPrChange w:id="5549" w:author="Ruijie Xu" w:date="2022-03-10T12:31:00Z">
                <w:rPr>
                  <w:color w:val="000000" w:themeColor="text1"/>
                </w:rPr>
              </w:rPrChange>
            </w:rPr>
            <w:delText>similar to the</w:delText>
          </w:r>
        </w:del>
      </w:ins>
      <w:ins w:id="5550" w:author="Liliana Salvador" w:date="2022-02-23T21:27:00Z">
        <w:del w:id="5551" w:author="Ruijie Xu" w:date="2022-02-27T12:00:00Z">
          <w:r w:rsidR="00977BCD" w:rsidRPr="002B42A7" w:rsidDel="005043ED">
            <w:rPr>
              <w:rFonts w:ascii="Times New Roman" w:hAnsi="Times New Roman" w:cs="Times New Roman"/>
              <w:color w:val="000000" w:themeColor="text1"/>
              <w:rPrChange w:id="5552" w:author="Ruijie Xu" w:date="2022-03-10T12:31:00Z">
                <w:rPr>
                  <w:color w:val="000000" w:themeColor="text1"/>
                </w:rPr>
              </w:rPrChange>
            </w:rPr>
            <w:delText>ones from</w:delText>
          </w:r>
        </w:del>
      </w:ins>
      <w:commentRangeStart w:id="5553"/>
      <w:commentRangeStart w:id="5554"/>
      <w:commentRangeEnd w:id="5553"/>
      <w:del w:id="5555" w:author="Ruijie Xu" w:date="2022-03-04T11:11:00Z">
        <w:r w:rsidR="00E33A4D" w:rsidRPr="002B42A7" w:rsidDel="00B23538">
          <w:rPr>
            <w:rStyle w:val="CommentReference"/>
            <w:rFonts w:ascii="Times New Roman" w:hAnsi="Times New Roman" w:cs="Times New Roman"/>
            <w:sz w:val="24"/>
            <w:szCs w:val="24"/>
            <w:rPrChange w:id="5556" w:author="Ruijie Xu" w:date="2022-03-10T12:31:00Z">
              <w:rPr>
                <w:rStyle w:val="CommentReference"/>
              </w:rPr>
            </w:rPrChange>
          </w:rPr>
          <w:commentReference w:id="5553"/>
        </w:r>
        <w:commentRangeEnd w:id="5554"/>
        <w:r w:rsidR="00E33A4D" w:rsidRPr="002B42A7" w:rsidDel="00B23538">
          <w:rPr>
            <w:rStyle w:val="CommentReference"/>
            <w:rFonts w:ascii="Times New Roman" w:hAnsi="Times New Roman" w:cs="Times New Roman"/>
            <w:sz w:val="24"/>
            <w:szCs w:val="24"/>
            <w:rPrChange w:id="5557" w:author="Ruijie Xu" w:date="2022-03-10T12:31:00Z">
              <w:rPr>
                <w:rStyle w:val="CommentReference"/>
              </w:rPr>
            </w:rPrChange>
          </w:rPr>
          <w:commentReference w:id="5554"/>
        </w:r>
      </w:del>
      <w:ins w:id="5565" w:author="Ruijie Xu" w:date="2022-02-11T09:33:00Z">
        <w:r w:rsidR="000A10AC" w:rsidRPr="002B42A7">
          <w:rPr>
            <w:rFonts w:ascii="Times New Roman" w:hAnsi="Times New Roman" w:cs="Times New Roman"/>
            <w:color w:val="000000" w:themeColor="text1"/>
            <w:rPrChange w:id="5566" w:author="Ruijie Xu" w:date="2022-03-10T12:31:00Z">
              <w:rPr>
                <w:color w:val="000000" w:themeColor="text1"/>
              </w:rPr>
            </w:rPrChange>
          </w:rPr>
          <w:t>T</w:t>
        </w:r>
      </w:ins>
      <w:ins w:id="5567" w:author="Ruijie Xu" w:date="2022-02-11T09:32:00Z">
        <w:r w:rsidR="00917A88" w:rsidRPr="002B42A7">
          <w:rPr>
            <w:rFonts w:ascii="Times New Roman" w:hAnsi="Times New Roman" w:cs="Times New Roman"/>
            <w:color w:val="000000" w:themeColor="text1"/>
            <w:rPrChange w:id="5568" w:author="Ruijie Xu" w:date="2022-03-10T12:31:00Z">
              <w:rPr>
                <w:color w:val="000000" w:themeColor="text1"/>
              </w:rPr>
            </w:rPrChange>
          </w:rPr>
          <w:t>he Simpso</w:t>
        </w:r>
      </w:ins>
      <w:ins w:id="5569" w:author="Ruijie Xu" w:date="2022-02-27T12:02:00Z">
        <w:r w:rsidR="005043ED" w:rsidRPr="002B42A7">
          <w:rPr>
            <w:rFonts w:ascii="Times New Roman" w:hAnsi="Times New Roman" w:cs="Times New Roman"/>
            <w:color w:val="000000" w:themeColor="text1"/>
            <w:rPrChange w:id="5570" w:author="Ruijie Xu" w:date="2022-03-10T12:31:00Z">
              <w:rPr>
                <w:color w:val="000000" w:themeColor="text1"/>
              </w:rPr>
            </w:rPrChange>
          </w:rPr>
          <w:t>n</w:t>
        </w:r>
      </w:ins>
      <w:ins w:id="5571" w:author="Ruijie Xu" w:date="2022-02-11T09:32:00Z">
        <w:r w:rsidR="00917A88" w:rsidRPr="002B42A7">
          <w:rPr>
            <w:rFonts w:ascii="Times New Roman" w:hAnsi="Times New Roman" w:cs="Times New Roman"/>
            <w:color w:val="000000" w:themeColor="text1"/>
            <w:rPrChange w:id="5572" w:author="Ruijie Xu" w:date="2022-03-10T12:31:00Z">
              <w:rPr>
                <w:color w:val="000000" w:themeColor="text1"/>
              </w:rPr>
            </w:rPrChange>
          </w:rPr>
          <w:t xml:space="preserve"> ind</w:t>
        </w:r>
      </w:ins>
      <w:ins w:id="5573" w:author="Ruijie Xu" w:date="2022-02-27T12:02:00Z">
        <w:r w:rsidR="005043ED" w:rsidRPr="002B42A7">
          <w:rPr>
            <w:rFonts w:ascii="Times New Roman" w:hAnsi="Times New Roman" w:cs="Times New Roman"/>
            <w:color w:val="000000" w:themeColor="text1"/>
            <w:rPrChange w:id="5574" w:author="Ruijie Xu" w:date="2022-03-10T12:31:00Z">
              <w:rPr>
                <w:color w:val="000000" w:themeColor="text1"/>
              </w:rPr>
            </w:rPrChange>
          </w:rPr>
          <w:t>ices</w:t>
        </w:r>
      </w:ins>
      <w:ins w:id="5575" w:author="Liliana Salvador" w:date="2022-02-26T15:54:00Z">
        <w:del w:id="5576" w:author="Ruijie Xu" w:date="2022-02-27T12:02:00Z">
          <w:r w:rsidR="00EF098A" w:rsidRPr="002B42A7" w:rsidDel="005043ED">
            <w:rPr>
              <w:rFonts w:ascii="Times New Roman" w:hAnsi="Times New Roman" w:cs="Times New Roman"/>
              <w:color w:val="000000" w:themeColor="text1"/>
              <w:rPrChange w:id="5577" w:author="Ruijie Xu" w:date="2022-03-10T12:31:00Z">
                <w:rPr>
                  <w:color w:val="000000" w:themeColor="text1"/>
                </w:rPr>
              </w:rPrChange>
            </w:rPr>
            <w:delText>es</w:delText>
          </w:r>
        </w:del>
      </w:ins>
      <w:ins w:id="5578" w:author="Ruijie Xu" w:date="2022-02-11T09:34:00Z">
        <w:r w:rsidR="005636CA" w:rsidRPr="002B42A7">
          <w:rPr>
            <w:rFonts w:ascii="Times New Roman" w:hAnsi="Times New Roman" w:cs="Times New Roman"/>
            <w:color w:val="000000" w:themeColor="text1"/>
            <w:rPrChange w:id="5579" w:author="Ruijie Xu" w:date="2022-03-10T12:31:00Z">
              <w:rPr>
                <w:color w:val="000000" w:themeColor="text1"/>
              </w:rPr>
            </w:rPrChange>
          </w:rPr>
          <w:t xml:space="preserve"> </w:t>
        </w:r>
      </w:ins>
      <w:ins w:id="5580" w:author="Ruijie Xu" w:date="2022-02-02T13:06:00Z">
        <w:r w:rsidR="00C355C5" w:rsidRPr="002B42A7">
          <w:rPr>
            <w:rFonts w:ascii="Times New Roman" w:hAnsi="Times New Roman" w:cs="Times New Roman"/>
            <w:color w:val="000000" w:themeColor="text1"/>
            <w:rPrChange w:id="5581" w:author="Ruijie Xu" w:date="2022-03-10T12:31:00Z">
              <w:rPr>
                <w:color w:val="000000" w:themeColor="text1"/>
              </w:rPr>
            </w:rPrChange>
          </w:rPr>
          <w:t>were</w:t>
        </w:r>
        <w:del w:id="5582" w:author="Liliana Salvador" w:date="2022-03-08T19:48:00Z">
          <w:r w:rsidR="00C355C5" w:rsidRPr="002B42A7" w:rsidDel="00352EA8">
            <w:rPr>
              <w:rFonts w:ascii="Times New Roman" w:hAnsi="Times New Roman" w:cs="Times New Roman"/>
              <w:color w:val="000000" w:themeColor="text1"/>
              <w:rPrChange w:id="5583" w:author="Ruijie Xu" w:date="2022-03-10T12:31:00Z">
                <w:rPr>
                  <w:color w:val="000000" w:themeColor="text1"/>
                </w:rPr>
              </w:rPrChange>
            </w:rPr>
            <w:delText xml:space="preserve"> </w:delText>
          </w:r>
        </w:del>
      </w:ins>
      <w:ins w:id="5584" w:author="Liliana Salvador" w:date="2022-02-26T15:54:00Z">
        <w:r w:rsidR="00E33A4D" w:rsidRPr="002B42A7">
          <w:rPr>
            <w:rFonts w:ascii="Times New Roman" w:hAnsi="Times New Roman" w:cs="Times New Roman"/>
            <w:color w:val="000000" w:themeColor="text1"/>
            <w:rPrChange w:id="5585" w:author="Ruijie Xu" w:date="2022-03-10T12:31:00Z">
              <w:rPr>
                <w:color w:val="000000" w:themeColor="text1"/>
              </w:rPr>
            </w:rPrChange>
          </w:rPr>
          <w:t xml:space="preserve"> </w:t>
        </w:r>
      </w:ins>
      <w:ins w:id="5586" w:author="Ruijie Xu" w:date="2022-02-02T13:06:00Z">
        <w:r w:rsidR="00C355C5" w:rsidRPr="002B42A7">
          <w:rPr>
            <w:rFonts w:ascii="Times New Roman" w:hAnsi="Times New Roman" w:cs="Times New Roman"/>
            <w:color w:val="000000" w:themeColor="text1"/>
            <w:rPrChange w:id="5587" w:author="Ruijie Xu" w:date="2022-03-10T12:31:00Z">
              <w:rPr>
                <w:color w:val="000000" w:themeColor="text1"/>
              </w:rPr>
            </w:rPrChange>
          </w:rPr>
          <w:t xml:space="preserve">least impacted by the differences in classification results across software. Only 7 out of 36 comparison were found </w:t>
        </w:r>
      </w:ins>
      <w:ins w:id="5588" w:author="Liliana Salvador" w:date="2022-02-23T21:28:00Z">
        <w:r w:rsidR="00977BCD" w:rsidRPr="002B42A7">
          <w:rPr>
            <w:rFonts w:ascii="Times New Roman" w:hAnsi="Times New Roman" w:cs="Times New Roman"/>
            <w:color w:val="000000" w:themeColor="text1"/>
            <w:rPrChange w:id="5589" w:author="Ruijie Xu" w:date="2022-03-10T12:31:00Z">
              <w:rPr>
                <w:color w:val="000000" w:themeColor="text1"/>
              </w:rPr>
            </w:rPrChange>
          </w:rPr>
          <w:t xml:space="preserve">to be </w:t>
        </w:r>
      </w:ins>
      <w:ins w:id="5590" w:author="Ruijie Xu" w:date="2022-02-02T13:06:00Z">
        <w:r w:rsidR="00C355C5" w:rsidRPr="002B42A7">
          <w:rPr>
            <w:rFonts w:ascii="Times New Roman" w:hAnsi="Times New Roman" w:cs="Times New Roman"/>
            <w:color w:val="000000" w:themeColor="text1"/>
            <w:rPrChange w:id="5591" w:author="Ruijie Xu" w:date="2022-03-10T12:31:00Z">
              <w:rPr>
                <w:color w:val="000000" w:themeColor="text1"/>
              </w:rPr>
            </w:rPrChange>
          </w:rPr>
          <w:t xml:space="preserve">significantly different </w:t>
        </w:r>
        <w:del w:id="5592" w:author="Liliana Salvador" w:date="2022-02-26T15:54:00Z">
          <w:r w:rsidR="00C355C5" w:rsidRPr="002B42A7" w:rsidDel="00E33A4D">
            <w:rPr>
              <w:rFonts w:ascii="Times New Roman" w:hAnsi="Times New Roman" w:cs="Times New Roman"/>
              <w:color w:val="000000" w:themeColor="text1"/>
              <w:rPrChange w:id="5593" w:author="Ruijie Xu" w:date="2022-03-10T12:31:00Z">
                <w:rPr>
                  <w:color w:val="000000" w:themeColor="text1"/>
                </w:rPr>
              </w:rPrChange>
            </w:rPr>
            <w:delText>in Simpson indices</w:delText>
          </w:r>
        </w:del>
      </w:ins>
      <w:ins w:id="5594" w:author="Ruijie Xu" w:date="2022-02-03T12:26:00Z">
        <w:del w:id="5595" w:author="Liliana Salvador" w:date="2022-02-26T15:54:00Z">
          <w:r w:rsidR="00F83C0B" w:rsidRPr="002B42A7" w:rsidDel="00E33A4D">
            <w:rPr>
              <w:rFonts w:ascii="Times New Roman" w:hAnsi="Times New Roman" w:cs="Times New Roman"/>
              <w:color w:val="000000" w:themeColor="text1"/>
              <w:rPrChange w:id="5596" w:author="Ruijie Xu" w:date="2022-03-10T12:31:00Z">
                <w:rPr>
                  <w:color w:val="000000" w:themeColor="text1"/>
                </w:rPr>
              </w:rPrChange>
            </w:rPr>
            <w:delText xml:space="preserve"> </w:delText>
          </w:r>
        </w:del>
        <w:r w:rsidR="00F83C0B" w:rsidRPr="002B42A7">
          <w:rPr>
            <w:rFonts w:ascii="Times New Roman" w:hAnsi="Times New Roman" w:cs="Times New Roman"/>
            <w:color w:val="000000" w:themeColor="text1"/>
            <w:rPrChange w:id="5597" w:author="Ruijie Xu" w:date="2022-03-10T12:31:00Z">
              <w:rPr>
                <w:color w:val="000000" w:themeColor="text1"/>
              </w:rPr>
            </w:rPrChange>
          </w:rPr>
          <w:t xml:space="preserve">(Table SII.5, Figure </w:t>
        </w:r>
      </w:ins>
      <w:ins w:id="5598" w:author="Ruijie Xu" w:date="2022-02-03T12:54:00Z">
        <w:r w:rsidR="004A2C21" w:rsidRPr="002B42A7">
          <w:rPr>
            <w:rFonts w:ascii="Times New Roman" w:hAnsi="Times New Roman" w:cs="Times New Roman"/>
            <w:color w:val="000000" w:themeColor="text1"/>
            <w:rPrChange w:id="5599" w:author="Ruijie Xu" w:date="2022-03-10T12:31:00Z">
              <w:rPr>
                <w:color w:val="000000" w:themeColor="text1"/>
              </w:rPr>
            </w:rPrChange>
          </w:rPr>
          <w:t>3</w:t>
        </w:r>
      </w:ins>
      <w:ins w:id="5600" w:author="Ruijie Xu" w:date="2022-02-03T12:26:00Z">
        <w:r w:rsidR="00F83C0B" w:rsidRPr="002B42A7">
          <w:rPr>
            <w:rFonts w:ascii="Times New Roman" w:hAnsi="Times New Roman" w:cs="Times New Roman"/>
            <w:color w:val="000000" w:themeColor="text1"/>
            <w:rPrChange w:id="5601" w:author="Ruijie Xu" w:date="2022-03-10T12:31:00Z">
              <w:rPr>
                <w:color w:val="000000" w:themeColor="text1"/>
              </w:rPr>
            </w:rPrChange>
          </w:rPr>
          <w:t>f)</w:t>
        </w:r>
      </w:ins>
      <w:ins w:id="5602" w:author="Ruijie Xu" w:date="2022-02-02T13:06:00Z">
        <w:r w:rsidR="00C355C5" w:rsidRPr="002B42A7">
          <w:rPr>
            <w:rFonts w:ascii="Times New Roman" w:hAnsi="Times New Roman" w:cs="Times New Roman"/>
            <w:color w:val="000000" w:themeColor="text1"/>
            <w:rPrChange w:id="5603" w:author="Ruijie Xu" w:date="2022-03-10T12:31:00Z">
              <w:rPr>
                <w:color w:val="000000" w:themeColor="text1"/>
              </w:rPr>
            </w:rPrChange>
          </w:rPr>
          <w:t xml:space="preserve">. Most of these </w:t>
        </w:r>
        <w:del w:id="5604" w:author="Liliana Salvador" w:date="2022-03-08T19:49:00Z">
          <w:r w:rsidR="00C355C5" w:rsidRPr="002B42A7" w:rsidDel="00352EA8">
            <w:rPr>
              <w:rFonts w:ascii="Times New Roman" w:hAnsi="Times New Roman" w:cs="Times New Roman"/>
              <w:color w:val="000000" w:themeColor="text1"/>
              <w:rPrChange w:id="5605" w:author="Ruijie Xu" w:date="2022-03-10T12:31:00Z">
                <w:rPr>
                  <w:color w:val="000000" w:themeColor="text1"/>
                </w:rPr>
              </w:rPrChange>
            </w:rPr>
            <w:delText xml:space="preserve">significantly different comparisons </w:delText>
          </w:r>
        </w:del>
        <w:r w:rsidR="00C355C5" w:rsidRPr="002B42A7">
          <w:rPr>
            <w:rFonts w:ascii="Times New Roman" w:hAnsi="Times New Roman" w:cs="Times New Roman"/>
            <w:color w:val="000000" w:themeColor="text1"/>
            <w:rPrChange w:id="5606" w:author="Ruijie Xu" w:date="2022-03-10T12:31:00Z">
              <w:rPr>
                <w:color w:val="000000" w:themeColor="text1"/>
              </w:rPr>
            </w:rPrChange>
          </w:rPr>
          <w:t xml:space="preserve">were identified </w:t>
        </w:r>
      </w:ins>
      <w:ins w:id="5607" w:author="Liliana Salvador" w:date="2022-02-23T21:29:00Z">
        <w:del w:id="5608" w:author="Ruijie Xu" w:date="2022-03-04T13:50:00Z">
          <w:r w:rsidR="00977BCD" w:rsidRPr="002B42A7" w:rsidDel="002B774D">
            <w:rPr>
              <w:rFonts w:ascii="Times New Roman" w:hAnsi="Times New Roman" w:cs="Times New Roman"/>
              <w:color w:val="000000" w:themeColor="text1"/>
              <w:rPrChange w:id="5609" w:author="Ruijie Xu" w:date="2022-03-10T12:31:00Z">
                <w:rPr>
                  <w:color w:val="000000" w:themeColor="text1"/>
                </w:rPr>
              </w:rPrChange>
            </w:rPr>
            <w:delText>to be</w:delText>
          </w:r>
        </w:del>
      </w:ins>
      <w:ins w:id="5610" w:author="Ruijie Xu" w:date="2022-03-04T13:50:00Z">
        <w:r w:rsidR="002B774D" w:rsidRPr="002B42A7">
          <w:rPr>
            <w:rFonts w:ascii="Times New Roman" w:hAnsi="Times New Roman" w:cs="Times New Roman"/>
            <w:color w:val="000000" w:themeColor="text1"/>
            <w:rPrChange w:id="5611" w:author="Ruijie Xu" w:date="2022-03-10T12:31:00Z">
              <w:rPr>
                <w:color w:val="000000" w:themeColor="text1"/>
              </w:rPr>
            </w:rPrChange>
          </w:rPr>
          <w:t>in comparisons</w:t>
        </w:r>
      </w:ins>
      <w:ins w:id="5612" w:author="Liliana Salvador" w:date="2022-02-23T21:29:00Z">
        <w:r w:rsidR="00977BCD" w:rsidRPr="002B42A7">
          <w:rPr>
            <w:rFonts w:ascii="Times New Roman" w:hAnsi="Times New Roman" w:cs="Times New Roman"/>
            <w:color w:val="000000" w:themeColor="text1"/>
            <w:rPrChange w:id="5613" w:author="Ruijie Xu" w:date="2022-03-10T12:31:00Z">
              <w:rPr>
                <w:color w:val="000000" w:themeColor="text1"/>
              </w:rPr>
            </w:rPrChange>
          </w:rPr>
          <w:t xml:space="preserve"> </w:t>
        </w:r>
      </w:ins>
      <w:ins w:id="5614" w:author="Ruijie Xu" w:date="2022-02-02T13:06:00Z">
        <w:r w:rsidR="00C355C5" w:rsidRPr="002B42A7">
          <w:rPr>
            <w:rFonts w:ascii="Times New Roman" w:hAnsi="Times New Roman" w:cs="Times New Roman"/>
            <w:color w:val="000000" w:themeColor="text1"/>
            <w:rPrChange w:id="5615" w:author="Ruijie Xu" w:date="2022-03-10T12:31:00Z">
              <w:rPr>
                <w:color w:val="000000" w:themeColor="text1"/>
              </w:rPr>
            </w:rPrChange>
          </w:rPr>
          <w:t>between CLARK-s (3/7) and Centrifuge (4/7) with other software</w:t>
        </w:r>
        <w:del w:id="5616" w:author="Liliana Salvador" w:date="2022-02-23T21:29:00Z">
          <w:r w:rsidR="00C355C5" w:rsidRPr="002B42A7" w:rsidDel="00977BCD">
            <w:rPr>
              <w:rFonts w:ascii="Times New Roman" w:hAnsi="Times New Roman" w:cs="Times New Roman"/>
              <w:color w:val="000000" w:themeColor="text1"/>
              <w:rPrChange w:id="5617" w:author="Ruijie Xu" w:date="2022-03-10T12:31:00Z">
                <w:rPr>
                  <w:color w:val="000000" w:themeColor="text1"/>
                </w:rPr>
              </w:rPrChange>
            </w:rPr>
            <w:delText>s</w:delText>
          </w:r>
        </w:del>
      </w:ins>
      <w:ins w:id="5618" w:author="Ruijie Xu" w:date="2022-02-27T12:03:00Z">
        <w:r w:rsidR="0076730B" w:rsidRPr="002B42A7">
          <w:rPr>
            <w:rFonts w:ascii="Times New Roman" w:hAnsi="Times New Roman" w:cs="Times New Roman"/>
            <w:color w:val="000000" w:themeColor="text1"/>
            <w:rPrChange w:id="5619" w:author="Ruijie Xu" w:date="2022-03-10T12:31:00Z">
              <w:rPr>
                <w:color w:val="000000" w:themeColor="text1"/>
              </w:rPr>
            </w:rPrChange>
          </w:rPr>
          <w:t>. The Simpson index between CLARK-s and Centrifug</w:t>
        </w:r>
      </w:ins>
      <w:ins w:id="5620" w:author="Ruijie Xu" w:date="2022-02-27T12:04:00Z">
        <w:r w:rsidR="0076730B" w:rsidRPr="002B42A7">
          <w:rPr>
            <w:rFonts w:ascii="Times New Roman" w:hAnsi="Times New Roman" w:cs="Times New Roman"/>
            <w:color w:val="000000" w:themeColor="text1"/>
            <w:rPrChange w:id="5621" w:author="Ruijie Xu" w:date="2022-03-10T12:31:00Z">
              <w:rPr>
                <w:color w:val="000000" w:themeColor="text1"/>
              </w:rPr>
            </w:rPrChange>
          </w:rPr>
          <w:t>e’s classification</w:t>
        </w:r>
      </w:ins>
      <w:ins w:id="5622" w:author="Liliana Salvador" w:date="2022-03-08T19:49:00Z">
        <w:r w:rsidR="00352EA8" w:rsidRPr="002B42A7">
          <w:rPr>
            <w:rFonts w:ascii="Times New Roman" w:hAnsi="Times New Roman" w:cs="Times New Roman"/>
            <w:color w:val="000000" w:themeColor="text1"/>
            <w:rPrChange w:id="5623" w:author="Ruijie Xu" w:date="2022-03-10T12:31:00Z">
              <w:rPr>
                <w:color w:val="000000" w:themeColor="text1"/>
              </w:rPr>
            </w:rPrChange>
          </w:rPr>
          <w:t>s</w:t>
        </w:r>
      </w:ins>
      <w:ins w:id="5624" w:author="Ruijie Xu" w:date="2022-02-27T12:04:00Z">
        <w:r w:rsidR="0076730B" w:rsidRPr="002B42A7">
          <w:rPr>
            <w:rFonts w:ascii="Times New Roman" w:hAnsi="Times New Roman" w:cs="Times New Roman"/>
            <w:color w:val="000000" w:themeColor="text1"/>
            <w:rPrChange w:id="5625" w:author="Ruijie Xu" w:date="2022-03-10T12:31:00Z">
              <w:rPr>
                <w:color w:val="000000" w:themeColor="text1"/>
              </w:rPr>
            </w:rPrChange>
          </w:rPr>
          <w:t xml:space="preserve"> were also significantly different between ea</w:t>
        </w:r>
      </w:ins>
      <w:ins w:id="5626" w:author="Ruijie Xu" w:date="2022-02-27T12:05:00Z">
        <w:r w:rsidR="0076730B" w:rsidRPr="002B42A7">
          <w:rPr>
            <w:rFonts w:ascii="Times New Roman" w:hAnsi="Times New Roman" w:cs="Times New Roman"/>
            <w:color w:val="000000" w:themeColor="text1"/>
            <w:rPrChange w:id="5627" w:author="Ruijie Xu" w:date="2022-03-10T12:31:00Z">
              <w:rPr>
                <w:color w:val="000000" w:themeColor="text1"/>
              </w:rPr>
            </w:rPrChange>
          </w:rPr>
          <w:t xml:space="preserve">ch other. </w:t>
        </w:r>
      </w:ins>
    </w:p>
    <w:bookmarkEnd w:id="5351"/>
    <w:bookmarkEnd w:id="5352"/>
    <w:p w14:paraId="42BE87CF" w14:textId="77777777" w:rsidR="00E33A4D" w:rsidRPr="002B42A7" w:rsidRDefault="00E33A4D">
      <w:pPr>
        <w:spacing w:line="480" w:lineRule="auto"/>
        <w:ind w:firstLine="720"/>
        <w:rPr>
          <w:ins w:id="5628" w:author="Liliana Salvador" w:date="2022-02-26T16:02:00Z"/>
          <w:rFonts w:ascii="Times New Roman" w:hAnsi="Times New Roman" w:cs="Times New Roman"/>
          <w:color w:val="000000" w:themeColor="text1"/>
          <w:rPrChange w:id="5629" w:author="Ruijie Xu" w:date="2022-03-10T12:31:00Z">
            <w:rPr>
              <w:ins w:id="5630" w:author="Liliana Salvador" w:date="2022-02-26T16:02:00Z"/>
              <w:color w:val="000000" w:themeColor="text1"/>
            </w:rPr>
          </w:rPrChange>
        </w:rPr>
        <w:pPrChange w:id="5631" w:author="Ruijie Xu" w:date="2022-03-04T11:08:00Z">
          <w:pPr>
            <w:spacing w:line="480" w:lineRule="auto"/>
          </w:pPr>
        </w:pPrChange>
      </w:pPr>
    </w:p>
    <w:p w14:paraId="28BF79FC" w14:textId="24247433" w:rsidR="00E33A4D" w:rsidRPr="002B42A7" w:rsidRDefault="00E33A4D">
      <w:pPr>
        <w:spacing w:line="480" w:lineRule="auto"/>
        <w:rPr>
          <w:rFonts w:ascii="Times New Roman" w:hAnsi="Times New Roman" w:cs="Times New Roman"/>
          <w:i/>
          <w:color w:val="000000" w:themeColor="text1"/>
          <w:rPrChange w:id="5632" w:author="Ruijie Xu" w:date="2022-03-10T12:31:00Z">
            <w:rPr>
              <w:color w:val="000000" w:themeColor="text1"/>
            </w:rPr>
          </w:rPrChange>
        </w:rPr>
        <w:pPrChange w:id="5633" w:author="Liliana Salvador" w:date="2022-02-26T16:02:00Z">
          <w:pPr>
            <w:keepNext/>
            <w:spacing w:line="480" w:lineRule="auto"/>
            <w:ind w:firstLine="720"/>
          </w:pPr>
        </w:pPrChange>
      </w:pPr>
      <w:bookmarkStart w:id="5634" w:name="OLE_LINK1"/>
      <w:bookmarkStart w:id="5635" w:name="OLE_LINK2"/>
      <w:bookmarkEnd w:id="5166"/>
      <w:bookmarkEnd w:id="5167"/>
      <w:ins w:id="5636" w:author="Liliana Salvador" w:date="2022-02-26T16:04:00Z">
        <w:r w:rsidRPr="002B42A7">
          <w:rPr>
            <w:rFonts w:ascii="Times New Roman" w:hAnsi="Times New Roman" w:cs="Times New Roman"/>
            <w:i/>
            <w:color w:val="000000" w:themeColor="text1"/>
            <w:rPrChange w:id="5637" w:author="Ruijie Xu" w:date="2022-03-10T12:31:00Z">
              <w:rPr>
                <w:color w:val="000000" w:themeColor="text1"/>
              </w:rPr>
            </w:rPrChange>
          </w:rPr>
          <w:t>Between-sample diversity</w:t>
        </w:r>
      </w:ins>
      <w:ins w:id="5638" w:author="Liliana Salvador" w:date="2022-02-26T16:14:00Z">
        <w:r w:rsidR="0007796B" w:rsidRPr="002B42A7">
          <w:rPr>
            <w:rFonts w:ascii="Times New Roman" w:hAnsi="Times New Roman" w:cs="Times New Roman"/>
            <w:i/>
            <w:color w:val="000000" w:themeColor="text1"/>
            <w:rPrChange w:id="5639" w:author="Ruijie Xu" w:date="2022-03-10T12:31:00Z">
              <w:rPr>
                <w:i/>
                <w:color w:val="000000" w:themeColor="text1"/>
              </w:rPr>
            </w:rPrChange>
          </w:rPr>
          <w:t xml:space="preserve"> (</w:t>
        </w:r>
        <w:r w:rsidR="0007796B" w:rsidRPr="002B42A7">
          <w:rPr>
            <w:rFonts w:ascii="Times New Roman" w:hAnsi="Times New Roman" w:cs="Times New Roman"/>
            <w:i/>
            <w:color w:val="000000" w:themeColor="text1"/>
            <w:rPrChange w:id="5640" w:author="Ruijie Xu" w:date="2022-03-10T12:31:00Z">
              <w:rPr>
                <w:i/>
                <w:color w:val="000000" w:themeColor="text1"/>
              </w:rPr>
            </w:rPrChange>
          </w:rPr>
          <w:sym w:font="Symbol" w:char="F062"/>
        </w:r>
        <w:r w:rsidR="0007796B" w:rsidRPr="002B42A7">
          <w:rPr>
            <w:rFonts w:ascii="Times New Roman" w:hAnsi="Times New Roman" w:cs="Times New Roman"/>
            <w:i/>
            <w:color w:val="000000" w:themeColor="text1"/>
            <w:rPrChange w:id="5641" w:author="Ruijie Xu" w:date="2022-03-10T12:31:00Z">
              <w:rPr>
                <w:i/>
                <w:color w:val="000000" w:themeColor="text1"/>
              </w:rPr>
            </w:rPrChange>
          </w:rPr>
          <w:t>-diversity)</w:t>
        </w:r>
      </w:ins>
      <w:ins w:id="5642" w:author="Liliana Salvador" w:date="2022-02-26T16:11:00Z">
        <w:r w:rsidR="0007796B" w:rsidRPr="002B42A7">
          <w:rPr>
            <w:rFonts w:ascii="Times New Roman" w:hAnsi="Times New Roman" w:cs="Times New Roman"/>
            <w:i/>
            <w:color w:val="000000" w:themeColor="text1"/>
            <w:rPrChange w:id="5643" w:author="Ruijie Xu" w:date="2022-03-10T12:31:00Z">
              <w:rPr>
                <w:i/>
                <w:color w:val="000000" w:themeColor="text1"/>
              </w:rPr>
            </w:rPrChange>
          </w:rPr>
          <w:t xml:space="preserve"> </w:t>
        </w:r>
        <w:del w:id="5644" w:author="Rajeev, Sree" w:date="2022-03-03T11:17:00Z">
          <w:r w:rsidR="0007796B" w:rsidRPr="002B42A7" w:rsidDel="008F1502">
            <w:rPr>
              <w:rFonts w:ascii="Times New Roman" w:hAnsi="Times New Roman" w:cs="Times New Roman"/>
              <w:i/>
              <w:color w:val="000000" w:themeColor="text1"/>
              <w:rPrChange w:id="5645" w:author="Ruijie Xu" w:date="2022-03-10T12:31:00Z">
                <w:rPr>
                  <w:i/>
                  <w:color w:val="000000" w:themeColor="text1"/>
                </w:rPr>
              </w:rPrChange>
            </w:rPr>
            <w:delText xml:space="preserve">- </w:delText>
          </w:r>
        </w:del>
      </w:ins>
      <w:ins w:id="5646" w:author="Liliana Salvador" w:date="2022-02-26T16:14:00Z">
        <w:del w:id="5647" w:author="Rajeev, Sree" w:date="2022-03-03T11:17:00Z">
          <w:r w:rsidR="0007796B" w:rsidRPr="002B42A7" w:rsidDel="008F1502">
            <w:rPr>
              <w:rFonts w:ascii="Times New Roman" w:hAnsi="Times New Roman" w:cs="Times New Roman"/>
              <w:i/>
              <w:color w:val="000000" w:themeColor="text1"/>
              <w:rPrChange w:id="5648" w:author="Ruijie Xu" w:date="2022-03-10T12:31:00Z">
                <w:rPr>
                  <w:i/>
                  <w:color w:val="000000" w:themeColor="text1"/>
                </w:rPr>
              </w:rPrChange>
            </w:rPr>
            <w:delText>DB</w:delText>
          </w:r>
        </w:del>
      </w:ins>
      <w:ins w:id="5649" w:author="Liliana Salvador" w:date="2022-02-26T16:11:00Z">
        <w:del w:id="5650" w:author="Rajeev, Sree" w:date="2022-03-03T11:17:00Z">
          <w:r w:rsidR="0007796B" w:rsidRPr="002B42A7" w:rsidDel="008F1502">
            <w:rPr>
              <w:rFonts w:ascii="Times New Roman" w:hAnsi="Times New Roman" w:cs="Times New Roman"/>
              <w:i/>
              <w:color w:val="000000" w:themeColor="text1"/>
              <w:rPrChange w:id="5651" w:author="Ruijie Xu" w:date="2022-03-10T12:31:00Z">
                <w:rPr>
                  <w:i/>
                  <w:color w:val="000000" w:themeColor="text1"/>
                </w:rPr>
              </w:rPrChange>
            </w:rPr>
            <w:delText>s</w:delText>
          </w:r>
        </w:del>
      </w:ins>
    </w:p>
    <w:bookmarkEnd w:id="5634"/>
    <w:bookmarkEnd w:id="5635"/>
    <w:p w14:paraId="79137D15" w14:textId="512F00B9" w:rsidR="000C080D" w:rsidRPr="002B42A7" w:rsidDel="00977BCD" w:rsidRDefault="00D0036D" w:rsidP="000C080D">
      <w:pPr>
        <w:keepNext/>
        <w:spacing w:line="480" w:lineRule="auto"/>
        <w:ind w:firstLine="720"/>
        <w:rPr>
          <w:ins w:id="5652" w:author="Ruijie Xu" w:date="2022-02-02T13:26:00Z"/>
          <w:del w:id="5653" w:author="Liliana Salvador" w:date="2022-02-23T21:30:00Z"/>
          <w:rFonts w:ascii="Times New Roman" w:hAnsi="Times New Roman" w:cs="Times New Roman"/>
          <w:color w:val="000000" w:themeColor="text1"/>
          <w:rPrChange w:id="5654" w:author="Ruijie Xu" w:date="2022-03-10T12:31:00Z">
            <w:rPr>
              <w:ins w:id="5655" w:author="Ruijie Xu" w:date="2022-02-02T13:26:00Z"/>
              <w:del w:id="5656" w:author="Liliana Salvador" w:date="2022-02-23T21:30:00Z"/>
              <w:color w:val="000000" w:themeColor="text1"/>
            </w:rPr>
          </w:rPrChange>
        </w:rPr>
      </w:pPr>
      <w:commentRangeStart w:id="5657"/>
      <w:del w:id="5658" w:author="Ruijie Xu" w:date="2022-02-27T12:05:00Z">
        <w:r w:rsidRPr="002B42A7" w:rsidDel="00224536">
          <w:rPr>
            <w:rFonts w:ascii="Times New Roman" w:hAnsi="Times New Roman" w:cs="Times New Roman"/>
            <w:color w:val="000000" w:themeColor="text1"/>
            <w:rPrChange w:id="5659" w:author="Ruijie Xu" w:date="2022-03-10T12:31:00Z">
              <w:rPr>
                <w:color w:val="000000" w:themeColor="text1"/>
              </w:rPr>
            </w:rPrChange>
          </w:rPr>
          <w:delText xml:space="preserve">In addition to the characterization of the microbial community within each sample, relationships between the microbial communities are also very important in metagenomics studies. </w:delText>
        </w:r>
        <w:commentRangeEnd w:id="5657"/>
        <w:r w:rsidR="0007796B" w:rsidRPr="002B42A7" w:rsidDel="00224536">
          <w:rPr>
            <w:rStyle w:val="CommentReference"/>
            <w:rFonts w:ascii="Times New Roman" w:hAnsi="Times New Roman" w:cs="Times New Roman"/>
            <w:sz w:val="24"/>
            <w:szCs w:val="24"/>
            <w:rPrChange w:id="5660" w:author="Ruijie Xu" w:date="2022-03-10T12:31:00Z">
              <w:rPr>
                <w:rStyle w:val="CommentReference"/>
              </w:rPr>
            </w:rPrChange>
          </w:rPr>
          <w:commentReference w:id="5657"/>
        </w:r>
      </w:del>
      <w:r w:rsidR="00714493" w:rsidRPr="002B42A7">
        <w:rPr>
          <w:rFonts w:ascii="Times New Roman" w:hAnsi="Times New Roman" w:cs="Times New Roman"/>
          <w:color w:val="000000" w:themeColor="text1"/>
          <w:rPrChange w:id="5661" w:author="Ruijie Xu" w:date="2022-03-10T12:31:00Z">
            <w:rPr>
              <w:color w:val="000000" w:themeColor="text1"/>
            </w:rPr>
          </w:rPrChange>
        </w:rPr>
        <w:t xml:space="preserve">The pairwise relationships between every two </w:t>
      </w:r>
      <w:del w:id="5662" w:author="Ruijie Xu" w:date="2022-03-16T17:04:00Z">
        <w:r w:rsidR="00714493" w:rsidRPr="002B42A7" w:rsidDel="00FE67E6">
          <w:rPr>
            <w:rFonts w:ascii="Times New Roman" w:hAnsi="Times New Roman" w:cs="Times New Roman"/>
            <w:i/>
            <w:color w:val="000000" w:themeColor="text1"/>
            <w:rPrChange w:id="5663" w:author="Ruijie Xu" w:date="2022-03-10T12:31:00Z">
              <w:rPr>
                <w:color w:val="000000" w:themeColor="text1"/>
              </w:rPr>
            </w:rPrChange>
          </w:rPr>
          <w:delText>Rattus</w:delText>
        </w:r>
      </w:del>
      <w:ins w:id="5664" w:author="Ruijie Xu" w:date="2022-03-16T17:04:00Z">
        <w:r w:rsidR="00FE67E6" w:rsidRPr="00FE67E6">
          <w:rPr>
            <w:rFonts w:ascii="Times New Roman" w:hAnsi="Times New Roman" w:cs="Times New Roman"/>
            <w:i/>
            <w:color w:val="000000" w:themeColor="text1"/>
          </w:rPr>
          <w:t>Rattus</w:t>
        </w:r>
      </w:ins>
      <w:r w:rsidR="00714493" w:rsidRPr="002B42A7">
        <w:rPr>
          <w:rFonts w:ascii="Times New Roman" w:hAnsi="Times New Roman" w:cs="Times New Roman"/>
          <w:color w:val="000000" w:themeColor="text1"/>
          <w:rPrChange w:id="5665" w:author="Ruijie Xu" w:date="2022-03-10T12:31:00Z">
            <w:rPr>
              <w:color w:val="000000" w:themeColor="text1"/>
            </w:rPr>
          </w:rPrChange>
        </w:rPr>
        <w:t xml:space="preserve"> samples </w:t>
      </w:r>
      <w:del w:id="5666" w:author="Liliana Salvador" w:date="2022-02-26T16:07:00Z">
        <w:r w:rsidR="00A310EF" w:rsidRPr="002B42A7" w:rsidDel="0007796B">
          <w:rPr>
            <w:rFonts w:ascii="Times New Roman" w:hAnsi="Times New Roman" w:cs="Times New Roman"/>
            <w:color w:val="000000" w:themeColor="text1"/>
            <w:rPrChange w:id="5667" w:author="Ruijie Xu" w:date="2022-03-10T12:31:00Z">
              <w:rPr>
                <w:color w:val="000000" w:themeColor="text1"/>
              </w:rPr>
            </w:rPrChange>
          </w:rPr>
          <w:delText xml:space="preserve">in the dataset </w:delText>
        </w:r>
      </w:del>
      <w:r w:rsidR="00714493" w:rsidRPr="002B42A7">
        <w:rPr>
          <w:rFonts w:ascii="Times New Roman" w:hAnsi="Times New Roman" w:cs="Times New Roman"/>
          <w:color w:val="000000" w:themeColor="text1"/>
          <w:rPrChange w:id="5668" w:author="Ruijie Xu" w:date="2022-03-10T12:31:00Z">
            <w:rPr>
              <w:color w:val="000000" w:themeColor="text1"/>
            </w:rPr>
          </w:rPrChange>
        </w:rPr>
        <w:t xml:space="preserve">were </w:t>
      </w:r>
      <w:del w:id="5669" w:author="Liliana Salvador" w:date="2022-02-26T16:09:00Z">
        <w:r w:rsidR="00714493" w:rsidRPr="002B42A7" w:rsidDel="0007796B">
          <w:rPr>
            <w:rFonts w:ascii="Times New Roman" w:hAnsi="Times New Roman" w:cs="Times New Roman"/>
            <w:color w:val="000000" w:themeColor="text1"/>
            <w:rPrChange w:id="5670" w:author="Ruijie Xu" w:date="2022-03-10T12:31:00Z">
              <w:rPr>
                <w:color w:val="000000" w:themeColor="text1"/>
              </w:rPr>
            </w:rPrChange>
          </w:rPr>
          <w:delText xml:space="preserve">described </w:delText>
        </w:r>
      </w:del>
      <w:ins w:id="5671" w:author="Liliana Salvador" w:date="2022-02-26T16:09:00Z">
        <w:r w:rsidR="0007796B" w:rsidRPr="002B42A7">
          <w:rPr>
            <w:rFonts w:ascii="Times New Roman" w:hAnsi="Times New Roman" w:cs="Times New Roman"/>
            <w:color w:val="000000" w:themeColor="text1"/>
            <w:rPrChange w:id="5672" w:author="Ruijie Xu" w:date="2022-03-10T12:31:00Z">
              <w:rPr>
                <w:color w:val="000000" w:themeColor="text1"/>
              </w:rPr>
            </w:rPrChange>
          </w:rPr>
          <w:t xml:space="preserve">determined </w:t>
        </w:r>
      </w:ins>
      <w:r w:rsidR="00714493" w:rsidRPr="002B42A7">
        <w:rPr>
          <w:rFonts w:ascii="Times New Roman" w:hAnsi="Times New Roman" w:cs="Times New Roman"/>
          <w:color w:val="000000" w:themeColor="text1"/>
          <w:rPrChange w:id="5673" w:author="Ruijie Xu" w:date="2022-03-10T12:31:00Z">
            <w:rPr>
              <w:color w:val="000000" w:themeColor="text1"/>
            </w:rPr>
          </w:rPrChange>
        </w:rPr>
        <w:t xml:space="preserve">with the Bray-Curtis </w:t>
      </w:r>
      <w:ins w:id="5674" w:author="Liliana Salvador" w:date="2022-02-26T16:08:00Z">
        <w:r w:rsidR="0007796B" w:rsidRPr="002B42A7">
          <w:rPr>
            <w:rFonts w:ascii="Times New Roman" w:hAnsi="Times New Roman" w:cs="Times New Roman"/>
            <w:color w:val="000000" w:themeColor="text1"/>
            <w:rPrChange w:id="5675" w:author="Ruijie Xu" w:date="2022-03-10T12:31:00Z">
              <w:rPr>
                <w:color w:val="000000" w:themeColor="text1"/>
              </w:rPr>
            </w:rPrChange>
          </w:rPr>
          <w:t xml:space="preserve">(BC) </w:t>
        </w:r>
      </w:ins>
      <w:ins w:id="5676" w:author="Liliana Salvador" w:date="2022-02-26T16:07:00Z">
        <w:r w:rsidR="0007796B" w:rsidRPr="002B42A7">
          <w:rPr>
            <w:rFonts w:ascii="Times New Roman" w:hAnsi="Times New Roman" w:cs="Times New Roman"/>
            <w:color w:val="000000" w:themeColor="text1"/>
            <w:rPrChange w:id="5677" w:author="Ruijie Xu" w:date="2022-03-10T12:31:00Z">
              <w:rPr>
                <w:color w:val="000000" w:themeColor="text1"/>
              </w:rPr>
            </w:rPrChange>
          </w:rPr>
          <w:t xml:space="preserve">dissimilarity </w:t>
        </w:r>
      </w:ins>
      <w:r w:rsidR="00714493" w:rsidRPr="002B42A7">
        <w:rPr>
          <w:rFonts w:ascii="Times New Roman" w:hAnsi="Times New Roman" w:cs="Times New Roman"/>
          <w:color w:val="000000" w:themeColor="text1"/>
          <w:rPrChange w:id="5678" w:author="Ruijie Xu" w:date="2022-03-10T12:31:00Z">
            <w:rPr>
              <w:color w:val="000000" w:themeColor="text1"/>
            </w:rPr>
          </w:rPrChange>
        </w:rPr>
        <w:t>index, and clustered hierarchically</w:t>
      </w:r>
      <w:del w:id="5679" w:author="Ruijie Xu" w:date="2022-02-02T13:21:00Z">
        <w:r w:rsidR="00714493" w:rsidRPr="002B42A7" w:rsidDel="00785589">
          <w:rPr>
            <w:rFonts w:ascii="Times New Roman" w:hAnsi="Times New Roman" w:cs="Times New Roman"/>
            <w:color w:val="000000" w:themeColor="text1"/>
            <w:rPrChange w:id="5680" w:author="Ruijie Xu" w:date="2022-03-10T12:31:00Z">
              <w:rPr>
                <w:color w:val="000000" w:themeColor="text1"/>
              </w:rPr>
            </w:rPrChange>
          </w:rPr>
          <w:delText xml:space="preserve"> (Figur</w:delText>
        </w:r>
      </w:del>
      <w:del w:id="5681" w:author="Ruijie Xu" w:date="2022-02-02T13:20:00Z">
        <w:r w:rsidR="00714493" w:rsidRPr="002B42A7" w:rsidDel="00785589">
          <w:rPr>
            <w:rFonts w:ascii="Times New Roman" w:hAnsi="Times New Roman" w:cs="Times New Roman"/>
            <w:color w:val="000000" w:themeColor="text1"/>
            <w:rPrChange w:id="5682" w:author="Ruijie Xu" w:date="2022-03-10T12:31:00Z">
              <w:rPr>
                <w:color w:val="000000" w:themeColor="text1"/>
              </w:rPr>
            </w:rPrChange>
          </w:rPr>
          <w:delText>e 3)</w:delText>
        </w:r>
      </w:del>
      <w:r w:rsidR="00714493" w:rsidRPr="002B42A7">
        <w:rPr>
          <w:rFonts w:ascii="Times New Roman" w:hAnsi="Times New Roman" w:cs="Times New Roman"/>
          <w:color w:val="000000" w:themeColor="text1"/>
          <w:rPrChange w:id="5683" w:author="Ruijie Xu" w:date="2022-03-10T12:31:00Z">
            <w:rPr>
              <w:color w:val="000000" w:themeColor="text1"/>
            </w:rPr>
          </w:rPrChange>
        </w:rPr>
        <w:t>.</w:t>
      </w:r>
      <w:r w:rsidR="00A310EF" w:rsidRPr="002B42A7">
        <w:rPr>
          <w:rFonts w:ascii="Times New Roman" w:hAnsi="Times New Roman" w:cs="Times New Roman"/>
          <w:color w:val="000000" w:themeColor="text1"/>
          <w:rPrChange w:id="5684" w:author="Ruijie Xu" w:date="2022-03-10T12:31:00Z">
            <w:rPr>
              <w:color w:val="000000" w:themeColor="text1"/>
            </w:rPr>
          </w:rPrChange>
        </w:rPr>
        <w:t xml:space="preserve"> </w:t>
      </w:r>
    </w:p>
    <w:p w14:paraId="08617030" w14:textId="37C525A1" w:rsidR="00082DF4" w:rsidRPr="002B42A7" w:rsidRDefault="00A310EF">
      <w:pPr>
        <w:keepNext/>
        <w:spacing w:line="480" w:lineRule="auto"/>
        <w:ind w:firstLine="720"/>
        <w:rPr>
          <w:ins w:id="5685" w:author="Liliana Salvador" w:date="2022-02-26T16:15:00Z"/>
          <w:rFonts w:ascii="Times New Roman" w:hAnsi="Times New Roman" w:cs="Times New Roman"/>
          <w:color w:val="000000" w:themeColor="text1"/>
          <w:rPrChange w:id="5686" w:author="Ruijie Xu" w:date="2022-03-10T12:31:00Z">
            <w:rPr>
              <w:ins w:id="5687" w:author="Liliana Salvador" w:date="2022-02-26T16:15:00Z"/>
              <w:color w:val="000000" w:themeColor="text1"/>
            </w:rPr>
          </w:rPrChange>
        </w:rPr>
      </w:pPr>
      <w:del w:id="5688" w:author="Ruijie Xu" w:date="2022-02-02T13:26:00Z">
        <w:r w:rsidRPr="002B42A7" w:rsidDel="000C080D">
          <w:rPr>
            <w:rFonts w:ascii="Times New Roman" w:hAnsi="Times New Roman" w:cs="Times New Roman"/>
            <w:color w:val="000000" w:themeColor="text1"/>
            <w:rPrChange w:id="5689" w:author="Ruijie Xu" w:date="2022-03-10T12:31:00Z">
              <w:rPr>
                <w:color w:val="000000" w:themeColor="text1"/>
              </w:rPr>
            </w:rPrChange>
          </w:rPr>
          <w:delText xml:space="preserve">The statistical significance of differences between </w:delText>
        </w:r>
        <w:r w:rsidR="00650B46" w:rsidRPr="002B42A7" w:rsidDel="000C080D">
          <w:rPr>
            <w:rFonts w:ascii="Times New Roman" w:hAnsi="Times New Roman" w:cs="Times New Roman"/>
            <w:color w:val="000000" w:themeColor="text1"/>
            <w:rPrChange w:id="5690" w:author="Ruijie Xu" w:date="2022-03-10T12:31:00Z">
              <w:rPr>
                <w:color w:val="000000" w:themeColor="text1"/>
              </w:rPr>
            </w:rPrChange>
          </w:rPr>
          <w:delText xml:space="preserve">the </w:delText>
        </w:r>
        <w:r w:rsidRPr="002B42A7" w:rsidDel="000C080D">
          <w:rPr>
            <w:rFonts w:ascii="Times New Roman" w:hAnsi="Times New Roman" w:cs="Times New Roman"/>
            <w:color w:val="000000" w:themeColor="text1"/>
            <w:rPrChange w:id="5691" w:author="Ruijie Xu" w:date="2022-03-10T12:31:00Z">
              <w:rPr>
                <w:color w:val="000000" w:themeColor="text1"/>
              </w:rPr>
            </w:rPrChange>
          </w:rPr>
          <w:delText>Bray-Curtis indices obtained from the results of different DBs</w:delText>
        </w:r>
      </w:del>
      <w:del w:id="5692" w:author="Ruijie Xu" w:date="2022-02-02T13:21:00Z">
        <w:r w:rsidRPr="002B42A7" w:rsidDel="00785589">
          <w:rPr>
            <w:rFonts w:ascii="Times New Roman" w:hAnsi="Times New Roman" w:cs="Times New Roman"/>
            <w:color w:val="000000" w:themeColor="text1"/>
            <w:rPrChange w:id="5693" w:author="Ruijie Xu" w:date="2022-03-10T12:31:00Z">
              <w:rPr>
                <w:color w:val="000000" w:themeColor="text1"/>
              </w:rPr>
            </w:rPrChange>
          </w:rPr>
          <w:delText xml:space="preserve"> </w:delText>
        </w:r>
      </w:del>
      <w:del w:id="5694" w:author="Ruijie Xu" w:date="2022-02-02T13:26:00Z">
        <w:r w:rsidRPr="002B42A7" w:rsidDel="000C080D">
          <w:rPr>
            <w:rFonts w:ascii="Times New Roman" w:hAnsi="Times New Roman" w:cs="Times New Roman"/>
            <w:color w:val="000000" w:themeColor="text1"/>
            <w:rPrChange w:id="5695" w:author="Ruijie Xu" w:date="2022-03-10T12:31:00Z">
              <w:rPr>
                <w:color w:val="000000" w:themeColor="text1"/>
              </w:rPr>
            </w:rPrChange>
          </w:rPr>
          <w:delText xml:space="preserve">were </w:delText>
        </w:r>
      </w:del>
      <w:del w:id="5696" w:author="Ruijie Xu" w:date="2022-02-02T13:21:00Z">
        <w:r w:rsidRPr="002B42A7" w:rsidDel="00785589">
          <w:rPr>
            <w:rFonts w:ascii="Times New Roman" w:hAnsi="Times New Roman" w:cs="Times New Roman"/>
            <w:color w:val="000000" w:themeColor="text1"/>
            <w:rPrChange w:id="5697" w:author="Ruijie Xu" w:date="2022-03-10T12:31:00Z">
              <w:rPr>
                <w:color w:val="000000" w:themeColor="text1"/>
              </w:rPr>
            </w:rPrChange>
          </w:rPr>
          <w:delText xml:space="preserve">validated pairwisely using </w:delText>
        </w:r>
        <w:r w:rsidR="00650B46" w:rsidRPr="002B42A7" w:rsidDel="00785589">
          <w:rPr>
            <w:rFonts w:ascii="Times New Roman" w:hAnsi="Times New Roman" w:cs="Times New Roman"/>
            <w:color w:val="000000" w:themeColor="text1"/>
            <w:rPrChange w:id="5698" w:author="Ruijie Xu" w:date="2022-03-10T12:31:00Z">
              <w:rPr>
                <w:color w:val="000000" w:themeColor="text1"/>
              </w:rPr>
            </w:rPrChange>
          </w:rPr>
          <w:delText xml:space="preserve">the </w:delText>
        </w:r>
        <w:r w:rsidRPr="002B42A7" w:rsidDel="00785589">
          <w:rPr>
            <w:rFonts w:ascii="Times New Roman" w:hAnsi="Times New Roman" w:cs="Times New Roman"/>
            <w:color w:val="000000" w:themeColor="text1"/>
            <w:rPrChange w:id="5699" w:author="Ruijie Xu" w:date="2022-03-10T12:31:00Z">
              <w:rPr>
                <w:color w:val="000000" w:themeColor="text1"/>
              </w:rPr>
            </w:rPrChange>
          </w:rPr>
          <w:delText>paired Wilicoxon signed rank test</w:delText>
        </w:r>
      </w:del>
      <w:del w:id="5700" w:author="Ruijie Xu" w:date="2022-02-02T13:26:00Z">
        <w:r w:rsidRPr="002B42A7" w:rsidDel="000C080D">
          <w:rPr>
            <w:rFonts w:ascii="Times New Roman" w:hAnsi="Times New Roman" w:cs="Times New Roman"/>
            <w:color w:val="000000" w:themeColor="text1"/>
            <w:rPrChange w:id="5701" w:author="Ruijie Xu" w:date="2022-03-10T12:31:00Z">
              <w:rPr>
                <w:color w:val="000000" w:themeColor="text1"/>
              </w:rPr>
            </w:rPrChange>
          </w:rPr>
          <w:delText xml:space="preserve"> </w:delText>
        </w:r>
      </w:del>
      <w:del w:id="5702" w:author="Ruijie Xu" w:date="2022-02-02T13:21:00Z">
        <w:r w:rsidRPr="002B42A7" w:rsidDel="00785589">
          <w:rPr>
            <w:rFonts w:ascii="Times New Roman" w:hAnsi="Times New Roman" w:cs="Times New Roman"/>
            <w:color w:val="000000" w:themeColor="text1"/>
            <w:rPrChange w:id="5703" w:author="Ruijie Xu" w:date="2022-03-10T12:31:00Z">
              <w:rPr>
                <w:color w:val="000000" w:themeColor="text1"/>
              </w:rPr>
            </w:rPrChange>
          </w:rPr>
          <w:delText>(</w:delText>
        </w:r>
      </w:del>
      <w:del w:id="5704" w:author="Ruijie Xu" w:date="2022-02-02T13:26:00Z">
        <w:r w:rsidRPr="002B42A7" w:rsidDel="000C080D">
          <w:rPr>
            <w:rFonts w:ascii="Times New Roman" w:hAnsi="Times New Roman" w:cs="Times New Roman"/>
            <w:color w:val="000000" w:themeColor="text1"/>
            <w:rPrChange w:id="5705" w:author="Ruijie Xu" w:date="2022-03-10T12:31:00Z">
              <w:rPr>
                <w:color w:val="000000" w:themeColor="text1"/>
              </w:rPr>
            </w:rPrChange>
          </w:rPr>
          <w:delText>Table I.4</w:delText>
        </w:r>
      </w:del>
      <w:del w:id="5706" w:author="Ruijie Xu" w:date="2022-02-02T13:21:00Z">
        <w:r w:rsidRPr="002B42A7" w:rsidDel="00785589">
          <w:rPr>
            <w:rFonts w:ascii="Times New Roman" w:hAnsi="Times New Roman" w:cs="Times New Roman"/>
            <w:color w:val="000000" w:themeColor="text1"/>
            <w:rPrChange w:id="5707" w:author="Ruijie Xu" w:date="2022-03-10T12:31:00Z">
              <w:rPr>
                <w:color w:val="000000" w:themeColor="text1"/>
              </w:rPr>
            </w:rPrChange>
          </w:rPr>
          <w:delText>)</w:delText>
        </w:r>
      </w:del>
      <w:del w:id="5708" w:author="Ruijie Xu" w:date="2022-02-02T13:26:00Z">
        <w:r w:rsidRPr="002B42A7" w:rsidDel="000C080D">
          <w:rPr>
            <w:rFonts w:ascii="Times New Roman" w:hAnsi="Times New Roman" w:cs="Times New Roman"/>
            <w:color w:val="000000" w:themeColor="text1"/>
            <w:rPrChange w:id="5709"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5710" w:author="Ruijie Xu" w:date="2022-03-10T12:31:00Z">
            <w:rPr>
              <w:color w:val="000000" w:themeColor="text1"/>
            </w:rPr>
          </w:rPrChange>
        </w:rPr>
        <w:t>The</w:t>
      </w:r>
      <w:ins w:id="5711" w:author="Ruijie Xu" w:date="2022-02-02T13:27:00Z">
        <w:r w:rsidR="000C080D" w:rsidRPr="002B42A7">
          <w:rPr>
            <w:rFonts w:ascii="Times New Roman" w:hAnsi="Times New Roman" w:cs="Times New Roman"/>
            <w:color w:val="000000" w:themeColor="text1"/>
            <w:rPrChange w:id="5712" w:author="Ruijie Xu" w:date="2022-03-10T12:31:00Z">
              <w:rPr>
                <w:color w:val="000000" w:themeColor="text1"/>
              </w:rPr>
            </w:rPrChange>
          </w:rPr>
          <w:t xml:space="preserve"> </w:t>
        </w:r>
        <w:del w:id="5713" w:author="Liliana Salvador" w:date="2022-02-26T16:08:00Z">
          <w:r w:rsidR="000C080D" w:rsidRPr="002B42A7" w:rsidDel="0007796B">
            <w:rPr>
              <w:rFonts w:ascii="Times New Roman" w:hAnsi="Times New Roman" w:cs="Times New Roman"/>
              <w:color w:val="000000" w:themeColor="text1"/>
              <w:rPrChange w:id="5714" w:author="Ruijie Xu" w:date="2022-03-10T12:31:00Z">
                <w:rPr>
                  <w:color w:val="000000" w:themeColor="text1"/>
                </w:rPr>
              </w:rPrChange>
            </w:rPr>
            <w:delText>Bray-Curtis</w:delText>
          </w:r>
        </w:del>
      </w:ins>
      <w:del w:id="5715" w:author="Liliana Salvador" w:date="2022-02-26T16:08:00Z">
        <w:r w:rsidR="00650B46" w:rsidRPr="002B42A7" w:rsidDel="0007796B">
          <w:rPr>
            <w:rFonts w:ascii="Times New Roman" w:hAnsi="Times New Roman" w:cs="Times New Roman"/>
            <w:color w:val="000000" w:themeColor="text1"/>
            <w:rPrChange w:id="5716" w:author="Ruijie Xu" w:date="2022-03-10T12:31:00Z">
              <w:rPr>
                <w:color w:val="000000" w:themeColor="text1"/>
              </w:rPr>
            </w:rPrChange>
          </w:rPr>
          <w:delText>se</w:delText>
        </w:r>
      </w:del>
      <w:ins w:id="5717" w:author="Liliana Salvador" w:date="2022-02-26T16:08:00Z">
        <w:r w:rsidR="0007796B" w:rsidRPr="002B42A7">
          <w:rPr>
            <w:rFonts w:ascii="Times New Roman" w:hAnsi="Times New Roman" w:cs="Times New Roman"/>
            <w:color w:val="000000" w:themeColor="text1"/>
            <w:rPrChange w:id="5718" w:author="Ruijie Xu" w:date="2022-03-10T12:31:00Z">
              <w:rPr>
                <w:color w:val="000000" w:themeColor="text1"/>
              </w:rPr>
            </w:rPrChange>
          </w:rPr>
          <w:t>BC</w:t>
        </w:r>
      </w:ins>
      <w:r w:rsidRPr="002B42A7">
        <w:rPr>
          <w:rFonts w:ascii="Times New Roman" w:hAnsi="Times New Roman" w:cs="Times New Roman"/>
          <w:color w:val="000000" w:themeColor="text1"/>
          <w:rPrChange w:id="5719" w:author="Ruijie Xu" w:date="2022-03-10T12:31:00Z">
            <w:rPr>
              <w:color w:val="000000" w:themeColor="text1"/>
            </w:rPr>
          </w:rPrChange>
        </w:rPr>
        <w:t xml:space="preserve"> ind</w:t>
      </w:r>
      <w:ins w:id="5720" w:author="Ruijie Xu" w:date="2022-02-27T12:05:00Z">
        <w:r w:rsidR="00224536" w:rsidRPr="002B42A7">
          <w:rPr>
            <w:rFonts w:ascii="Times New Roman" w:hAnsi="Times New Roman" w:cs="Times New Roman"/>
            <w:color w:val="000000" w:themeColor="text1"/>
            <w:rPrChange w:id="5721" w:author="Ruijie Xu" w:date="2022-03-10T12:31:00Z">
              <w:rPr>
                <w:color w:val="000000" w:themeColor="text1"/>
              </w:rPr>
            </w:rPrChange>
          </w:rPr>
          <w:t>ices</w:t>
        </w:r>
      </w:ins>
      <w:ins w:id="5722" w:author="Liliana Salvador" w:date="2022-02-26T16:08:00Z">
        <w:del w:id="5723" w:author="Ruijie Xu" w:date="2022-02-27T12:05:00Z">
          <w:r w:rsidR="0007796B" w:rsidRPr="002B42A7" w:rsidDel="00224536">
            <w:rPr>
              <w:rFonts w:ascii="Times New Roman" w:hAnsi="Times New Roman" w:cs="Times New Roman"/>
              <w:color w:val="000000" w:themeColor="text1"/>
              <w:rPrChange w:id="5724" w:author="Ruijie Xu" w:date="2022-03-10T12:31:00Z">
                <w:rPr>
                  <w:color w:val="000000" w:themeColor="text1"/>
                </w:rPr>
              </w:rPrChange>
            </w:rPr>
            <w:delText>exes</w:delText>
          </w:r>
        </w:del>
      </w:ins>
      <w:del w:id="5725" w:author="Liliana Salvador" w:date="2022-02-26T16:08:00Z">
        <w:r w:rsidRPr="002B42A7" w:rsidDel="0007796B">
          <w:rPr>
            <w:rFonts w:ascii="Times New Roman" w:hAnsi="Times New Roman" w:cs="Times New Roman"/>
            <w:color w:val="000000" w:themeColor="text1"/>
            <w:rPrChange w:id="5726" w:author="Ruijie Xu" w:date="2022-03-10T12:31:00Z">
              <w:rPr>
                <w:color w:val="000000" w:themeColor="text1"/>
              </w:rPr>
            </w:rPrChange>
          </w:rPr>
          <w:delText>ic</w:delText>
        </w:r>
      </w:del>
      <w:del w:id="5727" w:author="Liliana Salvador" w:date="2022-02-23T21:30:00Z">
        <w:r w:rsidRPr="002B42A7" w:rsidDel="00977BCD">
          <w:rPr>
            <w:rFonts w:ascii="Times New Roman" w:hAnsi="Times New Roman" w:cs="Times New Roman"/>
            <w:color w:val="000000" w:themeColor="text1"/>
            <w:rPrChange w:id="5728" w:author="Ruijie Xu" w:date="2022-03-10T12:31:00Z">
              <w:rPr>
                <w:color w:val="000000" w:themeColor="text1"/>
              </w:rPr>
            </w:rPrChange>
          </w:rPr>
          <w:delText>i</w:delText>
        </w:r>
      </w:del>
      <w:del w:id="5729" w:author="Liliana Salvador" w:date="2022-02-26T16:08:00Z">
        <w:r w:rsidRPr="002B42A7" w:rsidDel="0007796B">
          <w:rPr>
            <w:rFonts w:ascii="Times New Roman" w:hAnsi="Times New Roman" w:cs="Times New Roman"/>
            <w:color w:val="000000" w:themeColor="text1"/>
            <w:rPrChange w:id="5730" w:author="Ruijie Xu" w:date="2022-03-10T12:31:00Z">
              <w:rPr>
                <w:color w:val="000000" w:themeColor="text1"/>
              </w:rPr>
            </w:rPrChange>
          </w:rPr>
          <w:delText>es</w:delText>
        </w:r>
      </w:del>
      <w:r w:rsidRPr="002B42A7">
        <w:rPr>
          <w:rFonts w:ascii="Times New Roman" w:hAnsi="Times New Roman" w:cs="Times New Roman"/>
          <w:color w:val="000000" w:themeColor="text1"/>
          <w:rPrChange w:id="5731" w:author="Ruijie Xu" w:date="2022-03-10T12:31:00Z">
            <w:rPr>
              <w:color w:val="000000" w:themeColor="text1"/>
            </w:rPr>
          </w:rPrChange>
        </w:rPr>
        <w:t xml:space="preserve"> </w:t>
      </w:r>
      <w:del w:id="5732" w:author="Liliana Salvador" w:date="2022-02-26T16:09:00Z">
        <w:r w:rsidRPr="002B42A7" w:rsidDel="0007796B">
          <w:rPr>
            <w:rFonts w:ascii="Times New Roman" w:hAnsi="Times New Roman" w:cs="Times New Roman"/>
            <w:color w:val="000000" w:themeColor="text1"/>
            <w:rPrChange w:id="5733" w:author="Ruijie Xu" w:date="2022-03-10T12:31:00Z">
              <w:rPr>
                <w:color w:val="000000" w:themeColor="text1"/>
              </w:rPr>
            </w:rPrChange>
          </w:rPr>
          <w:delText>describing the betwee</w:delText>
        </w:r>
        <w:r w:rsidR="00650B46" w:rsidRPr="002B42A7" w:rsidDel="0007796B">
          <w:rPr>
            <w:rFonts w:ascii="Times New Roman" w:hAnsi="Times New Roman" w:cs="Times New Roman"/>
            <w:color w:val="000000" w:themeColor="text1"/>
            <w:rPrChange w:id="5734" w:author="Ruijie Xu" w:date="2022-03-10T12:31:00Z">
              <w:rPr>
                <w:color w:val="000000" w:themeColor="text1"/>
              </w:rPr>
            </w:rPrChange>
          </w:rPr>
          <w:delText>n-</w:delText>
        </w:r>
        <w:r w:rsidRPr="002B42A7" w:rsidDel="0007796B">
          <w:rPr>
            <w:rFonts w:ascii="Times New Roman" w:hAnsi="Times New Roman" w:cs="Times New Roman"/>
            <w:color w:val="000000" w:themeColor="text1"/>
            <w:rPrChange w:id="5735" w:author="Ruijie Xu" w:date="2022-03-10T12:31:00Z">
              <w:rPr>
                <w:color w:val="000000" w:themeColor="text1"/>
              </w:rPr>
            </w:rPrChange>
          </w:rPr>
          <w:delText xml:space="preserve">samples relationships </w:delText>
        </w:r>
      </w:del>
      <w:r w:rsidRPr="002B42A7">
        <w:rPr>
          <w:rFonts w:ascii="Times New Roman" w:hAnsi="Times New Roman" w:cs="Times New Roman"/>
          <w:color w:val="000000" w:themeColor="text1"/>
          <w:rPrChange w:id="5736" w:author="Ruijie Xu" w:date="2022-03-10T12:31:00Z">
            <w:rPr>
              <w:color w:val="000000" w:themeColor="text1"/>
            </w:rPr>
          </w:rPrChange>
        </w:rPr>
        <w:t xml:space="preserve">were found </w:t>
      </w:r>
      <w:ins w:id="5737" w:author="Liliana Salvador" w:date="2022-02-23T21:29:00Z">
        <w:r w:rsidR="00977BCD" w:rsidRPr="002B42A7">
          <w:rPr>
            <w:rFonts w:ascii="Times New Roman" w:hAnsi="Times New Roman" w:cs="Times New Roman"/>
            <w:color w:val="000000" w:themeColor="text1"/>
            <w:rPrChange w:id="5738" w:author="Ruijie Xu" w:date="2022-03-10T12:31:00Z">
              <w:rPr>
                <w:color w:val="000000" w:themeColor="text1"/>
              </w:rPr>
            </w:rPrChange>
          </w:rPr>
          <w:t xml:space="preserve">to be </w:t>
        </w:r>
      </w:ins>
      <w:r w:rsidRPr="002B42A7">
        <w:rPr>
          <w:rFonts w:ascii="Times New Roman" w:hAnsi="Times New Roman" w:cs="Times New Roman"/>
          <w:color w:val="000000" w:themeColor="text1"/>
          <w:rPrChange w:id="5739" w:author="Ruijie Xu" w:date="2022-03-10T12:31:00Z">
            <w:rPr>
              <w:color w:val="000000" w:themeColor="text1"/>
            </w:rPr>
          </w:rPrChange>
        </w:rPr>
        <w:t xml:space="preserve">significantly different </w:t>
      </w:r>
      <w:del w:id="5740" w:author="Liliana Salvador" w:date="2022-02-26T16:16:00Z">
        <w:r w:rsidRPr="002B42A7" w:rsidDel="0010052C">
          <w:rPr>
            <w:rFonts w:ascii="Times New Roman" w:hAnsi="Times New Roman" w:cs="Times New Roman"/>
            <w:color w:val="000000" w:themeColor="text1"/>
            <w:rPrChange w:id="5741" w:author="Ruijie Xu" w:date="2022-03-10T12:31:00Z">
              <w:rPr>
                <w:color w:val="000000" w:themeColor="text1"/>
              </w:rPr>
            </w:rPrChange>
          </w:rPr>
          <w:delText>when using different</w:delText>
        </w:r>
      </w:del>
      <w:ins w:id="5742" w:author="Liliana Salvador" w:date="2022-02-26T16:16:00Z">
        <w:r w:rsidR="0010052C" w:rsidRPr="002B42A7">
          <w:rPr>
            <w:rFonts w:ascii="Times New Roman" w:hAnsi="Times New Roman" w:cs="Times New Roman"/>
            <w:color w:val="000000" w:themeColor="text1"/>
            <w:rPrChange w:id="5743" w:author="Ruijie Xu" w:date="2022-03-10T12:31:00Z">
              <w:rPr>
                <w:color w:val="000000" w:themeColor="text1"/>
              </w:rPr>
            </w:rPrChange>
          </w:rPr>
          <w:t>across all</w:t>
        </w:r>
      </w:ins>
      <w:r w:rsidRPr="002B42A7">
        <w:rPr>
          <w:rFonts w:ascii="Times New Roman" w:hAnsi="Times New Roman" w:cs="Times New Roman"/>
          <w:color w:val="000000" w:themeColor="text1"/>
          <w:rPrChange w:id="5744" w:author="Ruijie Xu" w:date="2022-03-10T12:31:00Z">
            <w:rPr>
              <w:color w:val="000000" w:themeColor="text1"/>
            </w:rPr>
          </w:rPrChange>
        </w:rPr>
        <w:t xml:space="preserve"> DBs</w:t>
      </w:r>
      <w:ins w:id="5745" w:author="Ruijie Xu" w:date="2022-02-02T13:27:00Z">
        <w:del w:id="5746" w:author="Liliana Salvador" w:date="2022-02-26T16:17:00Z">
          <w:r w:rsidR="000C080D" w:rsidRPr="002B42A7" w:rsidDel="0010052C">
            <w:rPr>
              <w:rFonts w:ascii="Times New Roman" w:hAnsi="Times New Roman" w:cs="Times New Roman"/>
              <w:color w:val="000000" w:themeColor="text1"/>
              <w:rPrChange w:id="5747" w:author="Ruijie Xu" w:date="2022-03-10T12:31:00Z">
                <w:rPr>
                  <w:color w:val="000000" w:themeColor="text1"/>
                </w:rPr>
              </w:rPrChange>
            </w:rPr>
            <w:delText xml:space="preserve"> (Table SI.</w:delText>
          </w:r>
        </w:del>
      </w:ins>
      <w:ins w:id="5748" w:author="Ruijie Xu" w:date="2022-02-03T12:27:00Z">
        <w:del w:id="5749" w:author="Liliana Salvador" w:date="2022-02-26T16:17:00Z">
          <w:r w:rsidR="00F83C0B" w:rsidRPr="002B42A7" w:rsidDel="0010052C">
            <w:rPr>
              <w:rFonts w:ascii="Times New Roman" w:hAnsi="Times New Roman" w:cs="Times New Roman"/>
              <w:color w:val="000000" w:themeColor="text1"/>
              <w:rPrChange w:id="5750" w:author="Ruijie Xu" w:date="2022-03-10T12:31:00Z">
                <w:rPr>
                  <w:color w:val="000000" w:themeColor="text1"/>
                </w:rPr>
              </w:rPrChange>
            </w:rPr>
            <w:delText>5</w:delText>
          </w:r>
        </w:del>
      </w:ins>
      <w:ins w:id="5751" w:author="Ruijie Xu" w:date="2022-02-02T13:27:00Z">
        <w:del w:id="5752" w:author="Liliana Salvador" w:date="2022-02-26T16:17:00Z">
          <w:r w:rsidR="000C080D" w:rsidRPr="002B42A7" w:rsidDel="0010052C">
            <w:rPr>
              <w:rFonts w:ascii="Times New Roman" w:hAnsi="Times New Roman" w:cs="Times New Roman"/>
              <w:color w:val="000000" w:themeColor="text1"/>
              <w:rPrChange w:id="5753" w:author="Ruijie Xu" w:date="2022-03-10T12:31:00Z">
                <w:rPr>
                  <w:color w:val="000000" w:themeColor="text1"/>
                </w:rPr>
              </w:rPrChange>
            </w:rPr>
            <w:delText>)</w:delText>
          </w:r>
        </w:del>
      </w:ins>
      <w:del w:id="5754" w:author="Liliana Salvador" w:date="2022-02-26T16:19:00Z">
        <w:r w:rsidRPr="002B42A7" w:rsidDel="0010052C">
          <w:rPr>
            <w:rFonts w:ascii="Times New Roman" w:hAnsi="Times New Roman" w:cs="Times New Roman"/>
            <w:color w:val="000000" w:themeColor="text1"/>
            <w:rPrChange w:id="5755" w:author="Ruijie Xu" w:date="2022-03-10T12:31:00Z">
              <w:rPr>
                <w:color w:val="000000" w:themeColor="text1"/>
              </w:rPr>
            </w:rPrChange>
          </w:rPr>
          <w:delText>. Only the Bray-Curtis indices obtained from the</w:delText>
        </w:r>
      </w:del>
      <w:ins w:id="5756" w:author="Liliana Salvador" w:date="2022-02-26T16:19:00Z">
        <w:r w:rsidR="0010052C" w:rsidRPr="002B42A7">
          <w:rPr>
            <w:rFonts w:ascii="Times New Roman" w:hAnsi="Times New Roman" w:cs="Times New Roman"/>
            <w:color w:val="000000" w:themeColor="text1"/>
            <w:rPrChange w:id="5757" w:author="Ruijie Xu" w:date="2022-03-10T12:31:00Z">
              <w:rPr>
                <w:color w:val="000000" w:themeColor="text1"/>
              </w:rPr>
            </w:rPrChange>
          </w:rPr>
          <w:t>, except for</w:t>
        </w:r>
      </w:ins>
      <w:r w:rsidRPr="002B42A7">
        <w:rPr>
          <w:rFonts w:ascii="Times New Roman" w:hAnsi="Times New Roman" w:cs="Times New Roman"/>
          <w:color w:val="000000" w:themeColor="text1"/>
          <w:rPrChange w:id="5758" w:author="Ruijie Xu" w:date="2022-03-10T12:31:00Z">
            <w:rPr>
              <w:color w:val="000000" w:themeColor="text1"/>
            </w:rPr>
          </w:rPrChange>
        </w:rPr>
        <w:t xml:space="preserve"> </w:t>
      </w:r>
      <w:ins w:id="5759" w:author="Ruijie Xu" w:date="2022-02-27T12:06:00Z">
        <w:r w:rsidR="00224536" w:rsidRPr="002B42A7">
          <w:rPr>
            <w:rFonts w:ascii="Times New Roman" w:hAnsi="Times New Roman" w:cs="Times New Roman"/>
            <w:color w:val="000000" w:themeColor="text1"/>
            <w:rPrChange w:id="5760" w:author="Ruijie Xu" w:date="2022-03-10T12:31:00Z">
              <w:rPr>
                <w:color w:val="000000" w:themeColor="text1"/>
              </w:rPr>
            </w:rPrChange>
          </w:rPr>
          <w:t xml:space="preserve">those reported by the results of </w:t>
        </w:r>
      </w:ins>
      <w:del w:id="5761" w:author="Liliana Salvador" w:date="2022-02-26T16:19:00Z">
        <w:r w:rsidRPr="002B42A7" w:rsidDel="0010052C">
          <w:rPr>
            <w:rFonts w:ascii="Times New Roman" w:hAnsi="Times New Roman" w:cs="Times New Roman"/>
            <w:color w:val="000000" w:themeColor="text1"/>
            <w:rPrChange w:id="5762" w:author="Ruijie Xu" w:date="2022-03-10T12:31:00Z">
              <w:rPr>
                <w:color w:val="000000" w:themeColor="text1"/>
              </w:rPr>
            </w:rPrChange>
          </w:rPr>
          <w:delText xml:space="preserve">results of </w:delText>
        </w:r>
      </w:del>
      <w:proofErr w:type="spellStart"/>
      <w:r w:rsidRPr="002B42A7">
        <w:rPr>
          <w:rFonts w:ascii="Times New Roman" w:hAnsi="Times New Roman" w:cs="Times New Roman"/>
          <w:color w:val="000000" w:themeColor="text1"/>
          <w:rPrChange w:id="5763" w:author="Ruijie Xu" w:date="2022-03-10T12:31:00Z">
            <w:rPr>
              <w:color w:val="000000" w:themeColor="text1"/>
            </w:rPr>
          </w:rPrChange>
        </w:rPr>
        <w:t>maxikraken</w:t>
      </w:r>
      <w:proofErr w:type="spellEnd"/>
      <w:r w:rsidRPr="002B42A7">
        <w:rPr>
          <w:rFonts w:ascii="Times New Roman" w:hAnsi="Times New Roman" w:cs="Times New Roman"/>
          <w:color w:val="000000" w:themeColor="text1"/>
          <w:rPrChange w:id="5764" w:author="Ruijie Xu" w:date="2022-03-10T12:31:00Z">
            <w:rPr>
              <w:color w:val="000000" w:themeColor="text1"/>
            </w:rPr>
          </w:rPrChange>
        </w:rPr>
        <w:t xml:space="preserve"> </w:t>
      </w:r>
      <w:del w:id="5765" w:author="Liliana Salvador" w:date="2022-02-26T16:19:00Z">
        <w:r w:rsidRPr="002B42A7" w:rsidDel="0010052C">
          <w:rPr>
            <w:rFonts w:ascii="Times New Roman" w:hAnsi="Times New Roman" w:cs="Times New Roman"/>
            <w:color w:val="000000" w:themeColor="text1"/>
            <w:rPrChange w:id="5766" w:author="Ruijie Xu" w:date="2022-03-10T12:31:00Z">
              <w:rPr>
                <w:color w:val="000000" w:themeColor="text1"/>
              </w:rPr>
            </w:rPrChange>
          </w:rPr>
          <w:delText xml:space="preserve">DB </w:delText>
        </w:r>
      </w:del>
      <w:r w:rsidRPr="002B42A7">
        <w:rPr>
          <w:rFonts w:ascii="Times New Roman" w:hAnsi="Times New Roman" w:cs="Times New Roman"/>
          <w:color w:val="000000" w:themeColor="text1"/>
          <w:rPrChange w:id="5767" w:author="Ruijie Xu" w:date="2022-03-10T12:31:00Z">
            <w:rPr>
              <w:color w:val="000000" w:themeColor="text1"/>
            </w:rPr>
          </w:rPrChange>
        </w:rPr>
        <w:t xml:space="preserve">and customized </w:t>
      </w:r>
      <w:commentRangeStart w:id="5768"/>
      <w:r w:rsidRPr="002B42A7">
        <w:rPr>
          <w:rFonts w:ascii="Times New Roman" w:hAnsi="Times New Roman" w:cs="Times New Roman"/>
          <w:color w:val="000000" w:themeColor="text1"/>
          <w:rPrChange w:id="5769" w:author="Ruijie Xu" w:date="2022-03-10T12:31:00Z">
            <w:rPr>
              <w:color w:val="000000" w:themeColor="text1"/>
            </w:rPr>
          </w:rPrChange>
        </w:rPr>
        <w:t>DB</w:t>
      </w:r>
      <w:ins w:id="5770" w:author="Liliana Salvador" w:date="2022-02-26T16:19:00Z">
        <w:r w:rsidR="0010052C" w:rsidRPr="002B42A7">
          <w:rPr>
            <w:rFonts w:ascii="Times New Roman" w:hAnsi="Times New Roman" w:cs="Times New Roman"/>
            <w:color w:val="000000" w:themeColor="text1"/>
            <w:rPrChange w:id="5771" w:author="Ruijie Xu" w:date="2022-03-10T12:31:00Z">
              <w:rPr>
                <w:color w:val="000000" w:themeColor="text1"/>
              </w:rPr>
            </w:rPrChange>
          </w:rPr>
          <w:t>s</w:t>
        </w:r>
      </w:ins>
      <w:commentRangeEnd w:id="5768"/>
      <w:ins w:id="5772" w:author="Liliana Salvador" w:date="2022-02-26T16:21:00Z">
        <w:r w:rsidR="0010052C" w:rsidRPr="002B42A7">
          <w:rPr>
            <w:rStyle w:val="CommentReference"/>
            <w:rFonts w:ascii="Times New Roman" w:hAnsi="Times New Roman" w:cs="Times New Roman"/>
            <w:sz w:val="24"/>
            <w:szCs w:val="24"/>
            <w:rPrChange w:id="5773" w:author="Ruijie Xu" w:date="2022-03-10T12:31:00Z">
              <w:rPr>
                <w:rStyle w:val="CommentReference"/>
              </w:rPr>
            </w:rPrChange>
          </w:rPr>
          <w:commentReference w:id="5768"/>
        </w:r>
      </w:ins>
      <w:ins w:id="5774" w:author="Ruijie Xu" w:date="2022-02-27T12:06:00Z">
        <w:r w:rsidR="00224536" w:rsidRPr="002B42A7">
          <w:rPr>
            <w:rFonts w:ascii="Times New Roman" w:hAnsi="Times New Roman" w:cs="Times New Roman"/>
            <w:color w:val="000000" w:themeColor="text1"/>
            <w:rPrChange w:id="5775" w:author="Ruijie Xu" w:date="2022-03-10T12:31:00Z">
              <w:rPr>
                <w:color w:val="000000" w:themeColor="text1"/>
              </w:rPr>
            </w:rPrChange>
          </w:rPr>
          <w:t xml:space="preserve"> (Table SII.6)</w:t>
        </w:r>
      </w:ins>
      <w:del w:id="5776" w:author="Liliana Salvador" w:date="2022-02-26T16:19:00Z">
        <w:r w:rsidRPr="002B42A7" w:rsidDel="0010052C">
          <w:rPr>
            <w:rFonts w:ascii="Times New Roman" w:hAnsi="Times New Roman" w:cs="Times New Roman"/>
            <w:color w:val="000000" w:themeColor="text1"/>
            <w:rPrChange w:id="5777" w:author="Ruijie Xu" w:date="2022-03-10T12:31:00Z">
              <w:rPr>
                <w:color w:val="000000" w:themeColor="text1"/>
              </w:rPr>
            </w:rPrChange>
          </w:rPr>
          <w:delText xml:space="preserve"> were found not different</w:delText>
        </w:r>
      </w:del>
      <w:del w:id="5778" w:author="Liliana Salvador" w:date="2022-02-23T21:32:00Z">
        <w:r w:rsidRPr="002B42A7" w:rsidDel="00977BCD">
          <w:rPr>
            <w:rFonts w:ascii="Times New Roman" w:hAnsi="Times New Roman" w:cs="Times New Roman"/>
            <w:color w:val="000000" w:themeColor="text1"/>
            <w:rPrChange w:id="5779" w:author="Ruijie Xu" w:date="2022-03-10T12:31:00Z">
              <w:rPr>
                <w:color w:val="000000" w:themeColor="text1"/>
              </w:rPr>
            </w:rPrChange>
          </w:rPr>
          <w:delText xml:space="preserve"> significantly</w:delText>
        </w:r>
      </w:del>
      <w:r w:rsidRPr="002B42A7">
        <w:rPr>
          <w:rFonts w:ascii="Times New Roman" w:hAnsi="Times New Roman" w:cs="Times New Roman"/>
          <w:color w:val="000000" w:themeColor="text1"/>
          <w:rPrChange w:id="5780" w:author="Ruijie Xu" w:date="2022-03-10T12:31:00Z">
            <w:rPr>
              <w:color w:val="000000" w:themeColor="text1"/>
            </w:rPr>
          </w:rPrChange>
        </w:rPr>
        <w:t xml:space="preserve">. </w:t>
      </w:r>
      <w:del w:id="5781" w:author="Liliana Salvador" w:date="2022-02-26T16:20:00Z">
        <w:r w:rsidRPr="002B42A7" w:rsidDel="0010052C">
          <w:rPr>
            <w:rFonts w:ascii="Times New Roman" w:hAnsi="Times New Roman" w:cs="Times New Roman"/>
            <w:color w:val="000000" w:themeColor="text1"/>
            <w:rPrChange w:id="5782" w:author="Ruijie Xu" w:date="2022-03-10T12:31:00Z">
              <w:rPr>
                <w:color w:val="000000" w:themeColor="text1"/>
              </w:rPr>
            </w:rPrChange>
          </w:rPr>
          <w:delText>Furthermore,</w:delText>
        </w:r>
      </w:del>
      <w:ins w:id="5783" w:author="Liliana Salvador" w:date="2022-02-26T16:20:00Z">
        <w:r w:rsidR="0010052C" w:rsidRPr="002B42A7">
          <w:rPr>
            <w:rFonts w:ascii="Times New Roman" w:hAnsi="Times New Roman" w:cs="Times New Roman"/>
            <w:color w:val="000000" w:themeColor="text1"/>
            <w:rPrChange w:id="5784" w:author="Ruijie Xu" w:date="2022-03-10T12:31:00Z">
              <w:rPr>
                <w:color w:val="000000" w:themeColor="text1"/>
              </w:rPr>
            </w:rPrChange>
          </w:rPr>
          <w:t>The</w:t>
        </w:r>
      </w:ins>
      <w:r w:rsidRPr="002B42A7">
        <w:rPr>
          <w:rFonts w:ascii="Times New Roman" w:hAnsi="Times New Roman" w:cs="Times New Roman"/>
          <w:color w:val="000000" w:themeColor="text1"/>
          <w:rPrChange w:id="5785" w:author="Ruijie Xu" w:date="2022-03-10T12:31:00Z">
            <w:rPr>
              <w:color w:val="000000" w:themeColor="text1"/>
            </w:rPr>
          </w:rPrChange>
        </w:rPr>
        <w:t xml:space="preserve"> </w:t>
      </w:r>
      <w:r w:rsidR="00216710" w:rsidRPr="002B42A7">
        <w:rPr>
          <w:rFonts w:ascii="Times New Roman" w:hAnsi="Times New Roman" w:cs="Times New Roman"/>
          <w:color w:val="000000" w:themeColor="text1"/>
          <w:rPrChange w:id="5786" w:author="Ruijie Xu" w:date="2022-03-10T12:31:00Z">
            <w:rPr>
              <w:color w:val="000000" w:themeColor="text1"/>
            </w:rPr>
          </w:rPrChange>
        </w:rPr>
        <w:t xml:space="preserve">hierarchical </w:t>
      </w:r>
      <w:r w:rsidRPr="002B42A7">
        <w:rPr>
          <w:rFonts w:ascii="Times New Roman" w:hAnsi="Times New Roman" w:cs="Times New Roman"/>
          <w:color w:val="000000" w:themeColor="text1"/>
          <w:rPrChange w:id="5787" w:author="Ruijie Xu" w:date="2022-03-10T12:31:00Z">
            <w:rPr>
              <w:color w:val="000000" w:themeColor="text1"/>
            </w:rPr>
          </w:rPrChange>
        </w:rPr>
        <w:t xml:space="preserve">clustering </w:t>
      </w:r>
      <w:del w:id="5788" w:author="Liliana Salvador" w:date="2022-02-26T16:21:00Z">
        <w:r w:rsidRPr="002B42A7" w:rsidDel="0010052C">
          <w:rPr>
            <w:rFonts w:ascii="Times New Roman" w:hAnsi="Times New Roman" w:cs="Times New Roman"/>
            <w:color w:val="000000" w:themeColor="text1"/>
            <w:rPrChange w:id="5789" w:author="Ruijie Xu" w:date="2022-03-10T12:31:00Z">
              <w:rPr>
                <w:color w:val="000000" w:themeColor="text1"/>
              </w:rPr>
            </w:rPrChange>
          </w:rPr>
          <w:delText>of the samples</w:delText>
        </w:r>
      </w:del>
      <w:ins w:id="5790" w:author="Liliana Salvador" w:date="2022-02-26T16:21:00Z">
        <w:r w:rsidR="0010052C" w:rsidRPr="002B42A7">
          <w:rPr>
            <w:rFonts w:ascii="Times New Roman" w:hAnsi="Times New Roman" w:cs="Times New Roman"/>
            <w:color w:val="000000" w:themeColor="text1"/>
            <w:rPrChange w:id="5791" w:author="Ruijie Xu" w:date="2022-03-10T12:31:00Z">
              <w:rPr>
                <w:color w:val="000000" w:themeColor="text1"/>
              </w:rPr>
            </w:rPrChange>
          </w:rPr>
          <w:t>analysis</w:t>
        </w:r>
      </w:ins>
      <w:ins w:id="5792" w:author="Ruijie Xu" w:date="2022-02-03T12:27:00Z">
        <w:del w:id="5793" w:author="Liliana Salvador" w:date="2022-02-26T16:21:00Z">
          <w:r w:rsidR="00F83C0B" w:rsidRPr="002B42A7" w:rsidDel="0010052C">
            <w:rPr>
              <w:rFonts w:ascii="Times New Roman" w:hAnsi="Times New Roman" w:cs="Times New Roman"/>
              <w:color w:val="000000" w:themeColor="text1"/>
              <w:rPrChange w:id="5794" w:author="Ruijie Xu" w:date="2022-03-10T12:31:00Z">
                <w:rPr>
                  <w:color w:val="000000" w:themeColor="text1"/>
                </w:rPr>
              </w:rPrChange>
            </w:rPr>
            <w:delText xml:space="preserve"> (Figure </w:delText>
          </w:r>
        </w:del>
      </w:ins>
      <w:ins w:id="5795" w:author="Ruijie Xu" w:date="2022-02-03T12:54:00Z">
        <w:del w:id="5796" w:author="Liliana Salvador" w:date="2022-02-26T16:21:00Z">
          <w:r w:rsidR="004A2C21" w:rsidRPr="002B42A7" w:rsidDel="0010052C">
            <w:rPr>
              <w:rFonts w:ascii="Times New Roman" w:hAnsi="Times New Roman" w:cs="Times New Roman"/>
              <w:color w:val="000000" w:themeColor="text1"/>
              <w:rPrChange w:id="5797" w:author="Ruijie Xu" w:date="2022-03-10T12:31:00Z">
                <w:rPr>
                  <w:color w:val="000000" w:themeColor="text1"/>
                </w:rPr>
              </w:rPrChange>
            </w:rPr>
            <w:delText>4</w:delText>
          </w:r>
        </w:del>
      </w:ins>
      <w:ins w:id="5798" w:author="Ruijie Xu" w:date="2022-02-03T12:27:00Z">
        <w:del w:id="5799" w:author="Liliana Salvador" w:date="2022-02-26T16:21:00Z">
          <w:r w:rsidR="00F83C0B" w:rsidRPr="002B42A7" w:rsidDel="0010052C">
            <w:rPr>
              <w:rFonts w:ascii="Times New Roman" w:hAnsi="Times New Roman" w:cs="Times New Roman"/>
              <w:color w:val="000000" w:themeColor="text1"/>
              <w:rPrChange w:id="5800" w:author="Ruijie Xu" w:date="2022-03-10T12:31:00Z">
                <w:rPr>
                  <w:color w:val="000000" w:themeColor="text1"/>
                </w:rPr>
              </w:rPrChange>
            </w:rPr>
            <w:delText>a)</w:delText>
          </w:r>
        </w:del>
      </w:ins>
      <w:del w:id="5801" w:author="Liliana Salvador" w:date="2022-02-26T16:23:00Z">
        <w:r w:rsidR="00216710" w:rsidRPr="002B42A7" w:rsidDel="0010052C">
          <w:rPr>
            <w:rFonts w:ascii="Times New Roman" w:hAnsi="Times New Roman" w:cs="Times New Roman"/>
            <w:color w:val="000000" w:themeColor="text1"/>
            <w:rPrChange w:id="5802" w:author="Ruijie Xu" w:date="2022-03-10T12:31:00Z">
              <w:rPr>
                <w:color w:val="000000" w:themeColor="text1"/>
              </w:rPr>
            </w:rPrChange>
          </w:rPr>
          <w:delText>, which describes the relationship</w:delText>
        </w:r>
      </w:del>
      <w:del w:id="5803" w:author="Liliana Salvador" w:date="2022-02-23T21:35:00Z">
        <w:r w:rsidR="00216710" w:rsidRPr="002B42A7" w:rsidDel="00FD66F0">
          <w:rPr>
            <w:rFonts w:ascii="Times New Roman" w:hAnsi="Times New Roman" w:cs="Times New Roman"/>
            <w:color w:val="000000" w:themeColor="text1"/>
            <w:rPrChange w:id="5804" w:author="Ruijie Xu" w:date="2022-03-10T12:31:00Z">
              <w:rPr>
                <w:color w:val="000000" w:themeColor="text1"/>
              </w:rPr>
            </w:rPrChange>
          </w:rPr>
          <w:delText>s</w:delText>
        </w:r>
      </w:del>
      <w:del w:id="5805" w:author="Liliana Salvador" w:date="2022-02-26T16:23:00Z">
        <w:r w:rsidR="00216710" w:rsidRPr="002B42A7" w:rsidDel="0010052C">
          <w:rPr>
            <w:rFonts w:ascii="Times New Roman" w:hAnsi="Times New Roman" w:cs="Times New Roman"/>
            <w:color w:val="000000" w:themeColor="text1"/>
            <w:rPrChange w:id="5806" w:author="Ruijie Xu" w:date="2022-03-10T12:31:00Z">
              <w:rPr>
                <w:color w:val="000000" w:themeColor="text1"/>
              </w:rPr>
            </w:rPrChange>
          </w:rPr>
          <w:delText xml:space="preserve"> between</w:delText>
        </w:r>
        <w:r w:rsidR="00650B46" w:rsidRPr="002B42A7" w:rsidDel="0010052C">
          <w:rPr>
            <w:rFonts w:ascii="Times New Roman" w:hAnsi="Times New Roman" w:cs="Times New Roman"/>
            <w:color w:val="000000" w:themeColor="text1"/>
            <w:rPrChange w:id="5807" w:author="Ruijie Xu" w:date="2022-03-10T12:31:00Z">
              <w:rPr>
                <w:color w:val="000000" w:themeColor="text1"/>
              </w:rPr>
            </w:rPrChange>
          </w:rPr>
          <w:delText>-</w:delText>
        </w:r>
        <w:r w:rsidR="00216710" w:rsidRPr="002B42A7" w:rsidDel="0010052C">
          <w:rPr>
            <w:rFonts w:ascii="Times New Roman" w:hAnsi="Times New Roman" w:cs="Times New Roman"/>
            <w:color w:val="000000" w:themeColor="text1"/>
            <w:rPrChange w:id="5808" w:author="Ruijie Xu" w:date="2022-03-10T12:31:00Z">
              <w:rPr>
                <w:color w:val="000000" w:themeColor="text1"/>
              </w:rPr>
            </w:rPrChange>
          </w:rPr>
          <w:delText xml:space="preserve">samples compare to </w:delText>
        </w:r>
        <w:r w:rsidR="00650B46" w:rsidRPr="002B42A7" w:rsidDel="0010052C">
          <w:rPr>
            <w:rFonts w:ascii="Times New Roman" w:hAnsi="Times New Roman" w:cs="Times New Roman"/>
            <w:color w:val="000000" w:themeColor="text1"/>
            <w:rPrChange w:id="5809" w:author="Ruijie Xu" w:date="2022-03-10T12:31:00Z">
              <w:rPr>
                <w:color w:val="000000" w:themeColor="text1"/>
              </w:rPr>
            </w:rPrChange>
          </w:rPr>
          <w:delText xml:space="preserve">that of </w:delText>
        </w:r>
        <w:r w:rsidR="00216710" w:rsidRPr="002B42A7" w:rsidDel="0010052C">
          <w:rPr>
            <w:rFonts w:ascii="Times New Roman" w:hAnsi="Times New Roman" w:cs="Times New Roman"/>
            <w:color w:val="000000" w:themeColor="text1"/>
            <w:rPrChange w:id="5810" w:author="Ruijie Xu" w:date="2022-03-10T12:31:00Z">
              <w:rPr>
                <w:color w:val="000000" w:themeColor="text1"/>
              </w:rPr>
            </w:rPrChange>
          </w:rPr>
          <w:delText>other samples</w:delText>
        </w:r>
        <w:r w:rsidR="00650B46" w:rsidRPr="002B42A7" w:rsidDel="0010052C">
          <w:rPr>
            <w:rFonts w:ascii="Times New Roman" w:hAnsi="Times New Roman" w:cs="Times New Roman"/>
            <w:color w:val="000000" w:themeColor="text1"/>
            <w:rPrChange w:id="5811" w:author="Ruijie Xu" w:date="2022-03-10T12:31:00Z">
              <w:rPr>
                <w:color w:val="000000" w:themeColor="text1"/>
              </w:rPr>
            </w:rPrChange>
          </w:rPr>
          <w:delText xml:space="preserve"> in a dataset</w:delText>
        </w:r>
        <w:r w:rsidR="00216710" w:rsidRPr="002B42A7" w:rsidDel="0010052C">
          <w:rPr>
            <w:rFonts w:ascii="Times New Roman" w:hAnsi="Times New Roman" w:cs="Times New Roman"/>
            <w:color w:val="000000" w:themeColor="text1"/>
            <w:rPrChange w:id="5812" w:author="Ruijie Xu" w:date="2022-03-10T12:31:00Z">
              <w:rPr>
                <w:color w:val="000000" w:themeColor="text1"/>
              </w:rPr>
            </w:rPrChange>
          </w:rPr>
          <w:delText xml:space="preserve">, </w:delText>
        </w:r>
      </w:del>
      <w:del w:id="5813" w:author="Liliana Salvador" w:date="2022-02-23T21:38:00Z">
        <w:r w:rsidR="00216710" w:rsidRPr="002B42A7" w:rsidDel="00FD66F0">
          <w:rPr>
            <w:rFonts w:ascii="Times New Roman" w:hAnsi="Times New Roman" w:cs="Times New Roman"/>
            <w:color w:val="000000" w:themeColor="text1"/>
            <w:rPrChange w:id="5814" w:author="Ruijie Xu" w:date="2022-03-10T12:31:00Z">
              <w:rPr>
                <w:color w:val="000000" w:themeColor="text1"/>
              </w:rPr>
            </w:rPrChange>
          </w:rPr>
          <w:delText xml:space="preserve">has </w:delText>
        </w:r>
      </w:del>
      <w:del w:id="5815" w:author="Liliana Salvador" w:date="2022-02-26T16:23:00Z">
        <w:r w:rsidR="00216710" w:rsidRPr="002B42A7" w:rsidDel="0010052C">
          <w:rPr>
            <w:rFonts w:ascii="Times New Roman" w:hAnsi="Times New Roman" w:cs="Times New Roman"/>
            <w:color w:val="000000" w:themeColor="text1"/>
            <w:rPrChange w:id="5816" w:author="Ruijie Xu" w:date="2022-03-10T12:31:00Z">
              <w:rPr>
                <w:color w:val="000000" w:themeColor="text1"/>
              </w:rPr>
            </w:rPrChange>
          </w:rPr>
          <w:delText>also impacted by the differences in profiling results using</w:delText>
        </w:r>
      </w:del>
      <w:ins w:id="5817" w:author="Liliana Salvador" w:date="2022-02-26T16:23:00Z">
        <w:r w:rsidR="0010052C" w:rsidRPr="002B42A7">
          <w:rPr>
            <w:rFonts w:ascii="Times New Roman" w:hAnsi="Times New Roman" w:cs="Times New Roman"/>
            <w:color w:val="000000" w:themeColor="text1"/>
            <w:rPrChange w:id="5818" w:author="Ruijie Xu" w:date="2022-03-10T12:31:00Z">
              <w:rPr>
                <w:color w:val="000000" w:themeColor="text1"/>
              </w:rPr>
            </w:rPrChange>
          </w:rPr>
          <w:t xml:space="preserve"> also shows dissi</w:t>
        </w:r>
      </w:ins>
      <w:ins w:id="5819" w:author="Liliana Salvador" w:date="2022-02-26T16:24:00Z">
        <w:r w:rsidR="0010052C" w:rsidRPr="002B42A7">
          <w:rPr>
            <w:rFonts w:ascii="Times New Roman" w:hAnsi="Times New Roman" w:cs="Times New Roman"/>
            <w:color w:val="000000" w:themeColor="text1"/>
            <w:rPrChange w:id="5820" w:author="Ruijie Xu" w:date="2022-03-10T12:31:00Z">
              <w:rPr>
                <w:color w:val="000000" w:themeColor="text1"/>
              </w:rPr>
            </w:rPrChange>
          </w:rPr>
          <w:t>milarities</w:t>
        </w:r>
      </w:ins>
      <w:ins w:id="5821" w:author="Liliana Salvador" w:date="2022-02-26T16:23:00Z">
        <w:r w:rsidR="0010052C" w:rsidRPr="002B42A7">
          <w:rPr>
            <w:rFonts w:ascii="Times New Roman" w:hAnsi="Times New Roman" w:cs="Times New Roman"/>
            <w:color w:val="000000" w:themeColor="text1"/>
            <w:rPrChange w:id="5822" w:author="Ruijie Xu" w:date="2022-03-10T12:31:00Z">
              <w:rPr>
                <w:color w:val="000000" w:themeColor="text1"/>
              </w:rPr>
            </w:rPrChange>
          </w:rPr>
          <w:t xml:space="preserve"> across results </w:t>
        </w:r>
      </w:ins>
      <w:ins w:id="5823" w:author="Liliana Salvador" w:date="2022-02-26T16:24:00Z">
        <w:r w:rsidR="0010052C" w:rsidRPr="002B42A7">
          <w:rPr>
            <w:rFonts w:ascii="Times New Roman" w:hAnsi="Times New Roman" w:cs="Times New Roman"/>
            <w:color w:val="000000" w:themeColor="text1"/>
            <w:rPrChange w:id="5824" w:author="Ruijie Xu" w:date="2022-03-10T12:31:00Z">
              <w:rPr>
                <w:color w:val="000000" w:themeColor="text1"/>
              </w:rPr>
            </w:rPrChange>
          </w:rPr>
          <w:t xml:space="preserve">when </w:t>
        </w:r>
      </w:ins>
      <w:ins w:id="5825" w:author="Liliana Salvador" w:date="2022-02-26T16:23:00Z">
        <w:r w:rsidR="0010052C" w:rsidRPr="002B42A7">
          <w:rPr>
            <w:rFonts w:ascii="Times New Roman" w:hAnsi="Times New Roman" w:cs="Times New Roman"/>
            <w:color w:val="000000" w:themeColor="text1"/>
            <w:rPrChange w:id="5826" w:author="Ruijie Xu" w:date="2022-03-10T12:31:00Z">
              <w:rPr>
                <w:color w:val="000000" w:themeColor="text1"/>
              </w:rPr>
            </w:rPrChange>
          </w:rPr>
          <w:t xml:space="preserve">using </w:t>
        </w:r>
      </w:ins>
      <w:del w:id="5827" w:author="Liliana Salvador" w:date="2022-02-26T16:23:00Z">
        <w:r w:rsidR="00216710" w:rsidRPr="002B42A7" w:rsidDel="0010052C">
          <w:rPr>
            <w:rFonts w:ascii="Times New Roman" w:hAnsi="Times New Roman" w:cs="Times New Roman"/>
            <w:color w:val="000000" w:themeColor="text1"/>
            <w:rPrChange w:id="5828" w:author="Ruijie Xu" w:date="2022-03-10T12:31:00Z">
              <w:rPr>
                <w:color w:val="000000" w:themeColor="text1"/>
              </w:rPr>
            </w:rPrChange>
          </w:rPr>
          <w:delText xml:space="preserve"> </w:delText>
        </w:r>
      </w:del>
      <w:r w:rsidR="00216710" w:rsidRPr="002B42A7">
        <w:rPr>
          <w:rFonts w:ascii="Times New Roman" w:hAnsi="Times New Roman" w:cs="Times New Roman"/>
          <w:color w:val="000000" w:themeColor="text1"/>
          <w:rPrChange w:id="5829" w:author="Ruijie Xu" w:date="2022-03-10T12:31:00Z">
            <w:rPr>
              <w:color w:val="000000" w:themeColor="text1"/>
            </w:rPr>
          </w:rPrChange>
        </w:rPr>
        <w:t>different DBs</w:t>
      </w:r>
      <w:ins w:id="5830" w:author="Liliana Salvador" w:date="2022-02-26T16:21:00Z">
        <w:r w:rsidR="0010052C" w:rsidRPr="002B42A7">
          <w:rPr>
            <w:rFonts w:ascii="Times New Roman" w:hAnsi="Times New Roman" w:cs="Times New Roman"/>
            <w:color w:val="000000" w:themeColor="text1"/>
            <w:rPrChange w:id="5831" w:author="Ruijie Xu" w:date="2022-03-10T12:31:00Z">
              <w:rPr>
                <w:color w:val="000000" w:themeColor="text1"/>
              </w:rPr>
            </w:rPrChange>
          </w:rPr>
          <w:t xml:space="preserve"> (Figure 4a)</w:t>
        </w:r>
      </w:ins>
      <w:r w:rsidR="00216710" w:rsidRPr="002B42A7">
        <w:rPr>
          <w:rFonts w:ascii="Times New Roman" w:hAnsi="Times New Roman" w:cs="Times New Roman"/>
          <w:color w:val="000000" w:themeColor="text1"/>
          <w:rPrChange w:id="5832" w:author="Ruijie Xu" w:date="2022-03-10T12:31:00Z">
            <w:rPr>
              <w:color w:val="000000" w:themeColor="text1"/>
            </w:rPr>
          </w:rPrChange>
        </w:rPr>
        <w:t xml:space="preserve">. </w:t>
      </w:r>
      <w:del w:id="5833" w:author="Liliana Salvador" w:date="2022-02-26T16:25:00Z">
        <w:r w:rsidR="00216710" w:rsidRPr="002B42A7" w:rsidDel="0010052C">
          <w:rPr>
            <w:rFonts w:ascii="Times New Roman" w:hAnsi="Times New Roman" w:cs="Times New Roman"/>
            <w:color w:val="000000" w:themeColor="text1"/>
            <w:rPrChange w:id="5834" w:author="Ruijie Xu" w:date="2022-03-10T12:31:00Z">
              <w:rPr>
                <w:color w:val="000000" w:themeColor="text1"/>
              </w:rPr>
            </w:rPrChange>
          </w:rPr>
          <w:delText xml:space="preserve">We </w:delText>
        </w:r>
      </w:del>
      <w:del w:id="5835" w:author="Liliana Salvador" w:date="2022-02-23T21:38:00Z">
        <w:r w:rsidR="00216710" w:rsidRPr="002B42A7" w:rsidDel="00FD66F0">
          <w:rPr>
            <w:rFonts w:ascii="Times New Roman" w:hAnsi="Times New Roman" w:cs="Times New Roman"/>
            <w:color w:val="000000" w:themeColor="text1"/>
            <w:rPrChange w:id="5836" w:author="Ruijie Xu" w:date="2022-03-10T12:31:00Z">
              <w:rPr>
                <w:color w:val="000000" w:themeColor="text1"/>
              </w:rPr>
            </w:rPrChange>
          </w:rPr>
          <w:delText xml:space="preserve">have </w:delText>
        </w:r>
      </w:del>
      <w:del w:id="5837" w:author="Liliana Salvador" w:date="2022-02-26T16:25:00Z">
        <w:r w:rsidR="00216710" w:rsidRPr="002B42A7" w:rsidDel="0010052C">
          <w:rPr>
            <w:rFonts w:ascii="Times New Roman" w:hAnsi="Times New Roman" w:cs="Times New Roman"/>
            <w:color w:val="000000" w:themeColor="text1"/>
            <w:rPrChange w:id="5838" w:author="Ruijie Xu" w:date="2022-03-10T12:31:00Z">
              <w:rPr>
                <w:color w:val="000000" w:themeColor="text1"/>
              </w:rPr>
            </w:rPrChange>
          </w:rPr>
          <w:delText xml:space="preserve">observed that </w:delText>
        </w:r>
        <w:r w:rsidR="00650B46" w:rsidRPr="002B42A7" w:rsidDel="0010052C">
          <w:rPr>
            <w:rFonts w:ascii="Times New Roman" w:hAnsi="Times New Roman" w:cs="Times New Roman"/>
            <w:color w:val="000000" w:themeColor="text1"/>
            <w:rPrChange w:id="5839" w:author="Ruijie Xu" w:date="2022-03-10T12:31:00Z">
              <w:rPr>
                <w:color w:val="000000" w:themeColor="text1"/>
              </w:rPr>
            </w:rPrChange>
          </w:rPr>
          <w:delText xml:space="preserve">the </w:delText>
        </w:r>
        <w:r w:rsidR="00216710" w:rsidRPr="002B42A7" w:rsidDel="0010052C">
          <w:rPr>
            <w:rFonts w:ascii="Times New Roman" w:hAnsi="Times New Roman" w:cs="Times New Roman"/>
            <w:color w:val="000000" w:themeColor="text1"/>
            <w:rPrChange w:id="5840" w:author="Ruijie Xu" w:date="2022-03-10T12:31:00Z">
              <w:rPr>
                <w:color w:val="000000" w:themeColor="text1"/>
              </w:rPr>
            </w:rPrChange>
          </w:rPr>
          <w:delText>t</w:delText>
        </w:r>
      </w:del>
      <w:ins w:id="5841" w:author="Liliana Salvador" w:date="2022-02-26T16:25:00Z">
        <w:r w:rsidR="0010052C" w:rsidRPr="002B42A7">
          <w:rPr>
            <w:rFonts w:ascii="Times New Roman" w:hAnsi="Times New Roman" w:cs="Times New Roman"/>
            <w:color w:val="000000" w:themeColor="text1"/>
            <w:rPrChange w:id="5842" w:author="Ruijie Xu" w:date="2022-03-10T12:31:00Z">
              <w:rPr>
                <w:color w:val="000000" w:themeColor="text1"/>
              </w:rPr>
            </w:rPrChange>
          </w:rPr>
          <w:t>T</w:t>
        </w:r>
      </w:ins>
      <w:r w:rsidR="00216710" w:rsidRPr="002B42A7">
        <w:rPr>
          <w:rFonts w:ascii="Times New Roman" w:hAnsi="Times New Roman" w:cs="Times New Roman"/>
          <w:color w:val="000000" w:themeColor="text1"/>
          <w:rPrChange w:id="5843" w:author="Ruijie Xu" w:date="2022-03-10T12:31:00Z">
            <w:rPr>
              <w:color w:val="000000" w:themeColor="text1"/>
            </w:rPr>
          </w:rPrChange>
        </w:rPr>
        <w:t xml:space="preserve">hree kidney samples (R22.K, R26.K, and R27.K) were found </w:t>
      </w:r>
      <w:del w:id="5844" w:author="Liliana Salvador" w:date="2022-02-23T21:38:00Z">
        <w:r w:rsidR="00216710" w:rsidRPr="002B42A7" w:rsidDel="00FD66F0">
          <w:rPr>
            <w:rFonts w:ascii="Times New Roman" w:hAnsi="Times New Roman" w:cs="Times New Roman"/>
            <w:color w:val="000000" w:themeColor="text1"/>
            <w:rPrChange w:id="5845" w:author="Ruijie Xu" w:date="2022-03-10T12:31:00Z">
              <w:rPr>
                <w:color w:val="000000" w:themeColor="text1"/>
              </w:rPr>
            </w:rPrChange>
          </w:rPr>
          <w:delText xml:space="preserve">always </w:delText>
        </w:r>
      </w:del>
      <w:ins w:id="5846" w:author="Liliana Salvador" w:date="2022-02-23T21:38:00Z">
        <w:r w:rsidR="00FD66F0" w:rsidRPr="002B42A7">
          <w:rPr>
            <w:rFonts w:ascii="Times New Roman" w:hAnsi="Times New Roman" w:cs="Times New Roman"/>
            <w:color w:val="000000" w:themeColor="text1"/>
            <w:rPrChange w:id="5847" w:author="Ruijie Xu" w:date="2022-03-10T12:31:00Z">
              <w:rPr>
                <w:color w:val="000000" w:themeColor="text1"/>
              </w:rPr>
            </w:rPrChange>
          </w:rPr>
          <w:t xml:space="preserve">to be </w:t>
        </w:r>
      </w:ins>
      <w:r w:rsidR="00216710" w:rsidRPr="002B42A7">
        <w:rPr>
          <w:rFonts w:ascii="Times New Roman" w:hAnsi="Times New Roman" w:cs="Times New Roman"/>
          <w:color w:val="000000" w:themeColor="text1"/>
          <w:rPrChange w:id="5848" w:author="Ruijie Xu" w:date="2022-03-10T12:31:00Z">
            <w:rPr>
              <w:color w:val="000000" w:themeColor="text1"/>
            </w:rPr>
          </w:rPrChange>
        </w:rPr>
        <w:t>cluster</w:t>
      </w:r>
      <w:ins w:id="5849" w:author="Liliana Salvador" w:date="2022-02-23T21:38:00Z">
        <w:r w:rsidR="00FD66F0" w:rsidRPr="002B42A7">
          <w:rPr>
            <w:rFonts w:ascii="Times New Roman" w:hAnsi="Times New Roman" w:cs="Times New Roman"/>
            <w:color w:val="000000" w:themeColor="text1"/>
            <w:rPrChange w:id="5850" w:author="Ruijie Xu" w:date="2022-03-10T12:31:00Z">
              <w:rPr>
                <w:color w:val="000000" w:themeColor="text1"/>
              </w:rPr>
            </w:rPrChange>
          </w:rPr>
          <w:t>ed</w:t>
        </w:r>
      </w:ins>
      <w:del w:id="5851" w:author="Liliana Salvador" w:date="2022-02-23T21:38:00Z">
        <w:r w:rsidR="00216710" w:rsidRPr="002B42A7" w:rsidDel="00FD66F0">
          <w:rPr>
            <w:rFonts w:ascii="Times New Roman" w:hAnsi="Times New Roman" w:cs="Times New Roman"/>
            <w:color w:val="000000" w:themeColor="text1"/>
            <w:rPrChange w:id="5852" w:author="Ruijie Xu" w:date="2022-03-10T12:31:00Z">
              <w:rPr>
                <w:color w:val="000000" w:themeColor="text1"/>
              </w:rPr>
            </w:rPrChange>
          </w:rPr>
          <w:delText>ing</w:delText>
        </w:r>
      </w:del>
      <w:r w:rsidR="00216710" w:rsidRPr="002B42A7">
        <w:rPr>
          <w:rFonts w:ascii="Times New Roman" w:hAnsi="Times New Roman" w:cs="Times New Roman"/>
          <w:color w:val="000000" w:themeColor="text1"/>
          <w:rPrChange w:id="5853" w:author="Ruijie Xu" w:date="2022-03-10T12:31:00Z">
            <w:rPr>
              <w:color w:val="000000" w:themeColor="text1"/>
            </w:rPr>
          </w:rPrChange>
        </w:rPr>
        <w:t xml:space="preserve"> with one </w:t>
      </w:r>
      <w:ins w:id="5854" w:author="Ruijie Xu" w:date="2022-02-02T13:28:00Z">
        <w:r w:rsidR="000C080D" w:rsidRPr="002B42A7">
          <w:rPr>
            <w:rFonts w:ascii="Times New Roman" w:hAnsi="Times New Roman" w:cs="Times New Roman"/>
            <w:color w:val="000000" w:themeColor="text1"/>
            <w:rPrChange w:id="5855" w:author="Ruijie Xu" w:date="2022-03-10T12:31:00Z">
              <w:rPr>
                <w:color w:val="000000" w:themeColor="text1"/>
              </w:rPr>
            </w:rPrChange>
          </w:rPr>
          <w:t xml:space="preserve">of the </w:t>
        </w:r>
      </w:ins>
      <w:r w:rsidR="00216710" w:rsidRPr="002B42A7">
        <w:rPr>
          <w:rFonts w:ascii="Times New Roman" w:hAnsi="Times New Roman" w:cs="Times New Roman"/>
          <w:color w:val="000000" w:themeColor="text1"/>
          <w:rPrChange w:id="5856" w:author="Ruijie Xu" w:date="2022-03-10T12:31:00Z">
            <w:rPr>
              <w:color w:val="000000" w:themeColor="text1"/>
            </w:rPr>
          </w:rPrChange>
        </w:rPr>
        <w:t>spleen sample</w:t>
      </w:r>
      <w:ins w:id="5857" w:author="Ruijie Xu" w:date="2022-02-02T13:28:00Z">
        <w:del w:id="5858" w:author="Liliana Salvador" w:date="2022-02-26T16:25:00Z">
          <w:r w:rsidR="000C080D" w:rsidRPr="002B42A7" w:rsidDel="0010052C">
            <w:rPr>
              <w:rFonts w:ascii="Times New Roman" w:hAnsi="Times New Roman" w:cs="Times New Roman"/>
              <w:color w:val="000000" w:themeColor="text1"/>
              <w:rPrChange w:id="5859" w:author="Ruijie Xu" w:date="2022-03-10T12:31:00Z">
                <w:rPr>
                  <w:color w:val="000000" w:themeColor="text1"/>
                </w:rPr>
              </w:rPrChange>
            </w:rPr>
            <w:delText>s</w:delText>
          </w:r>
        </w:del>
      </w:ins>
      <w:r w:rsidR="00216710" w:rsidRPr="002B42A7">
        <w:rPr>
          <w:rFonts w:ascii="Times New Roman" w:hAnsi="Times New Roman" w:cs="Times New Roman"/>
          <w:color w:val="000000" w:themeColor="text1"/>
          <w:rPrChange w:id="5860" w:author="Ruijie Xu" w:date="2022-03-10T12:31:00Z">
            <w:rPr>
              <w:color w:val="000000" w:themeColor="text1"/>
            </w:rPr>
          </w:rPrChange>
        </w:rPr>
        <w:t xml:space="preserve"> (R26.S)</w:t>
      </w:r>
      <w:r w:rsidR="00650B46" w:rsidRPr="002B42A7">
        <w:rPr>
          <w:rFonts w:ascii="Times New Roman" w:hAnsi="Times New Roman" w:cs="Times New Roman"/>
          <w:color w:val="000000" w:themeColor="text1"/>
          <w:rPrChange w:id="5861" w:author="Ruijie Xu" w:date="2022-03-10T12:31:00Z">
            <w:rPr>
              <w:color w:val="000000" w:themeColor="text1"/>
            </w:rPr>
          </w:rPrChange>
        </w:rPr>
        <w:t xml:space="preserve"> in all four </w:t>
      </w:r>
      <w:proofErr w:type="spellStart"/>
      <w:r w:rsidR="00650B46" w:rsidRPr="002B42A7">
        <w:rPr>
          <w:rFonts w:ascii="Times New Roman" w:hAnsi="Times New Roman" w:cs="Times New Roman"/>
          <w:color w:val="000000" w:themeColor="text1"/>
          <w:rPrChange w:id="5862" w:author="Ruijie Xu" w:date="2022-03-10T12:31:00Z">
            <w:rPr>
              <w:color w:val="000000" w:themeColor="text1"/>
            </w:rPr>
          </w:rPrChange>
        </w:rPr>
        <w:t>DBs’</w:t>
      </w:r>
      <w:proofErr w:type="spellEnd"/>
      <w:r w:rsidR="00650B46" w:rsidRPr="002B42A7">
        <w:rPr>
          <w:rFonts w:ascii="Times New Roman" w:hAnsi="Times New Roman" w:cs="Times New Roman"/>
          <w:color w:val="000000" w:themeColor="text1"/>
          <w:rPrChange w:id="5863" w:author="Ruijie Xu" w:date="2022-03-10T12:31:00Z">
            <w:rPr>
              <w:color w:val="000000" w:themeColor="text1"/>
            </w:rPr>
          </w:rPrChange>
        </w:rPr>
        <w:t xml:space="preserve"> classification</w:t>
      </w:r>
      <w:ins w:id="5864" w:author="Ruijie Xu" w:date="2022-02-27T12:07:00Z">
        <w:r w:rsidR="00224536" w:rsidRPr="002B42A7">
          <w:rPr>
            <w:rFonts w:ascii="Times New Roman" w:hAnsi="Times New Roman" w:cs="Times New Roman"/>
            <w:color w:val="000000" w:themeColor="text1"/>
            <w:rPrChange w:id="5865" w:author="Ruijie Xu" w:date="2022-03-10T12:31:00Z">
              <w:rPr>
                <w:color w:val="000000" w:themeColor="text1"/>
              </w:rPr>
            </w:rPrChange>
          </w:rPr>
          <w:t>s</w:t>
        </w:r>
      </w:ins>
      <w:ins w:id="5866" w:author="Ruijie Xu" w:date="2022-02-02T13:28:00Z">
        <w:r w:rsidR="000C080D" w:rsidRPr="002B42A7">
          <w:rPr>
            <w:rFonts w:ascii="Times New Roman" w:hAnsi="Times New Roman" w:cs="Times New Roman"/>
            <w:color w:val="000000" w:themeColor="text1"/>
            <w:rPrChange w:id="5867" w:author="Ruijie Xu" w:date="2022-03-10T12:31:00Z">
              <w:rPr>
                <w:color w:val="000000" w:themeColor="text1"/>
              </w:rPr>
            </w:rPrChange>
          </w:rPr>
          <w:t>.</w:t>
        </w:r>
      </w:ins>
      <w:del w:id="5868" w:author="Ruijie Xu" w:date="2022-02-02T13:28:00Z">
        <w:r w:rsidR="00216710" w:rsidRPr="002B42A7" w:rsidDel="000C080D">
          <w:rPr>
            <w:rFonts w:ascii="Times New Roman" w:hAnsi="Times New Roman" w:cs="Times New Roman"/>
            <w:color w:val="000000" w:themeColor="text1"/>
            <w:rPrChange w:id="5869" w:author="Ruijie Xu" w:date="2022-03-10T12:31:00Z">
              <w:rPr>
                <w:color w:val="000000" w:themeColor="text1"/>
              </w:rPr>
            </w:rPrChange>
          </w:rPr>
          <w:delText>,</w:delText>
        </w:r>
      </w:del>
      <w:r w:rsidR="00216710" w:rsidRPr="002B42A7">
        <w:rPr>
          <w:rFonts w:ascii="Times New Roman" w:hAnsi="Times New Roman" w:cs="Times New Roman"/>
          <w:color w:val="000000" w:themeColor="text1"/>
          <w:rPrChange w:id="5870" w:author="Ruijie Xu" w:date="2022-03-10T12:31:00Z">
            <w:rPr>
              <w:color w:val="000000" w:themeColor="text1"/>
            </w:rPr>
          </w:rPrChange>
        </w:rPr>
        <w:t xml:space="preserve"> </w:t>
      </w:r>
      <w:ins w:id="5871" w:author="Ruijie Xu" w:date="2022-02-02T13:28:00Z">
        <w:r w:rsidR="000C080D" w:rsidRPr="002B42A7">
          <w:rPr>
            <w:rFonts w:ascii="Times New Roman" w:hAnsi="Times New Roman" w:cs="Times New Roman"/>
            <w:color w:val="000000" w:themeColor="text1"/>
            <w:rPrChange w:id="5872" w:author="Ruijie Xu" w:date="2022-03-10T12:31:00Z">
              <w:rPr>
                <w:color w:val="000000" w:themeColor="text1"/>
              </w:rPr>
            </w:rPrChange>
          </w:rPr>
          <w:t>H</w:t>
        </w:r>
      </w:ins>
      <w:del w:id="5873" w:author="Ruijie Xu" w:date="2022-02-02T13:28:00Z">
        <w:r w:rsidR="00216710" w:rsidRPr="002B42A7" w:rsidDel="000C080D">
          <w:rPr>
            <w:rFonts w:ascii="Times New Roman" w:hAnsi="Times New Roman" w:cs="Times New Roman"/>
            <w:color w:val="000000" w:themeColor="text1"/>
            <w:rPrChange w:id="5874" w:author="Ruijie Xu" w:date="2022-03-10T12:31:00Z">
              <w:rPr>
                <w:color w:val="000000" w:themeColor="text1"/>
              </w:rPr>
            </w:rPrChange>
          </w:rPr>
          <w:delText>h</w:delText>
        </w:r>
      </w:del>
      <w:r w:rsidR="00216710" w:rsidRPr="002B42A7">
        <w:rPr>
          <w:rFonts w:ascii="Times New Roman" w:hAnsi="Times New Roman" w:cs="Times New Roman"/>
          <w:color w:val="000000" w:themeColor="text1"/>
          <w:rPrChange w:id="5875" w:author="Ruijie Xu" w:date="2022-03-10T12:31:00Z">
            <w:rPr>
              <w:color w:val="000000" w:themeColor="text1"/>
            </w:rPr>
          </w:rPrChange>
        </w:rPr>
        <w:t xml:space="preserve">owever, their relationships with </w:t>
      </w:r>
      <w:ins w:id="5876" w:author="Ruijie Xu" w:date="2022-02-02T13:29:00Z">
        <w:r w:rsidR="000C080D" w:rsidRPr="002B42A7">
          <w:rPr>
            <w:rFonts w:ascii="Times New Roman" w:hAnsi="Times New Roman" w:cs="Times New Roman"/>
            <w:color w:val="000000" w:themeColor="text1"/>
            <w:rPrChange w:id="5877" w:author="Ruijie Xu" w:date="2022-03-10T12:31:00Z">
              <w:rPr>
                <w:color w:val="000000" w:themeColor="text1"/>
              </w:rPr>
            </w:rPrChange>
          </w:rPr>
          <w:t xml:space="preserve">another </w:t>
        </w:r>
      </w:ins>
      <w:r w:rsidR="00216710" w:rsidRPr="002B42A7">
        <w:rPr>
          <w:rFonts w:ascii="Times New Roman" w:hAnsi="Times New Roman" w:cs="Times New Roman"/>
          <w:color w:val="000000" w:themeColor="text1"/>
          <w:rPrChange w:id="5878" w:author="Ruijie Xu" w:date="2022-03-10T12:31:00Z">
            <w:rPr>
              <w:color w:val="000000" w:themeColor="text1"/>
            </w:rPr>
          </w:rPrChange>
        </w:rPr>
        <w:t>spleen sample</w:t>
      </w:r>
      <w:ins w:id="5879" w:author="Liliana Salvador" w:date="2022-02-26T16:25:00Z">
        <w:r w:rsidR="0010052C" w:rsidRPr="002B42A7">
          <w:rPr>
            <w:rFonts w:ascii="Times New Roman" w:hAnsi="Times New Roman" w:cs="Times New Roman"/>
            <w:color w:val="000000" w:themeColor="text1"/>
            <w:rPrChange w:id="5880" w:author="Ruijie Xu" w:date="2022-03-10T12:31:00Z">
              <w:rPr>
                <w:color w:val="000000" w:themeColor="text1"/>
              </w:rPr>
            </w:rPrChange>
          </w:rPr>
          <w:t xml:space="preserve"> (</w:t>
        </w:r>
      </w:ins>
      <w:ins w:id="5881" w:author="Ruijie Xu" w:date="2022-02-02T13:29:00Z">
        <w:del w:id="5882" w:author="Liliana Salvador" w:date="2022-02-26T16:25:00Z">
          <w:r w:rsidR="000C080D" w:rsidRPr="002B42A7" w:rsidDel="0010052C">
            <w:rPr>
              <w:rFonts w:ascii="Times New Roman" w:hAnsi="Times New Roman" w:cs="Times New Roman"/>
              <w:color w:val="000000" w:themeColor="text1"/>
              <w:rPrChange w:id="5883" w:author="Ruijie Xu" w:date="2022-03-10T12:31:00Z">
                <w:rPr>
                  <w:color w:val="000000" w:themeColor="text1"/>
                </w:rPr>
              </w:rPrChange>
            </w:rPr>
            <w:delText xml:space="preserve">, </w:delText>
          </w:r>
        </w:del>
      </w:ins>
      <w:del w:id="5884" w:author="Ruijie Xu" w:date="2022-02-02T13:29:00Z">
        <w:r w:rsidR="00216710" w:rsidRPr="002B42A7" w:rsidDel="000C080D">
          <w:rPr>
            <w:rFonts w:ascii="Times New Roman" w:hAnsi="Times New Roman" w:cs="Times New Roman"/>
            <w:color w:val="000000" w:themeColor="text1"/>
            <w:rPrChange w:id="5885" w:author="Ruijie Xu" w:date="2022-03-10T12:31:00Z">
              <w:rPr>
                <w:color w:val="000000" w:themeColor="text1"/>
              </w:rPr>
            </w:rPrChange>
          </w:rPr>
          <w:delText xml:space="preserve"> </w:delText>
        </w:r>
      </w:del>
      <w:r w:rsidR="00216710" w:rsidRPr="002B42A7">
        <w:rPr>
          <w:rFonts w:ascii="Times New Roman" w:hAnsi="Times New Roman" w:cs="Times New Roman"/>
          <w:color w:val="000000" w:themeColor="text1"/>
          <w:rPrChange w:id="5886" w:author="Ruijie Xu" w:date="2022-03-10T12:31:00Z">
            <w:rPr>
              <w:color w:val="000000" w:themeColor="text1"/>
            </w:rPr>
          </w:rPrChange>
        </w:rPr>
        <w:t>R27.S</w:t>
      </w:r>
      <w:ins w:id="5887" w:author="Liliana Salvador" w:date="2022-02-26T16:25:00Z">
        <w:r w:rsidR="0010052C" w:rsidRPr="002B42A7">
          <w:rPr>
            <w:rFonts w:ascii="Times New Roman" w:hAnsi="Times New Roman" w:cs="Times New Roman"/>
            <w:color w:val="000000" w:themeColor="text1"/>
            <w:rPrChange w:id="5888" w:author="Ruijie Xu" w:date="2022-03-10T12:31:00Z">
              <w:rPr>
                <w:color w:val="000000" w:themeColor="text1"/>
              </w:rPr>
            </w:rPrChange>
          </w:rPr>
          <w:t>)</w:t>
        </w:r>
      </w:ins>
      <w:ins w:id="5889" w:author="Ruijie Xu" w:date="2022-02-02T13:29:00Z">
        <w:del w:id="5890" w:author="Liliana Salvador" w:date="2022-02-26T16:25:00Z">
          <w:r w:rsidR="000C080D" w:rsidRPr="002B42A7" w:rsidDel="0010052C">
            <w:rPr>
              <w:rFonts w:ascii="Times New Roman" w:hAnsi="Times New Roman" w:cs="Times New Roman"/>
              <w:color w:val="000000" w:themeColor="text1"/>
              <w:rPrChange w:id="5891" w:author="Ruijie Xu" w:date="2022-03-10T12:31:00Z">
                <w:rPr>
                  <w:color w:val="000000" w:themeColor="text1"/>
                </w:rPr>
              </w:rPrChange>
            </w:rPr>
            <w:delText>,</w:delText>
          </w:r>
        </w:del>
      </w:ins>
      <w:r w:rsidR="00216710" w:rsidRPr="002B42A7">
        <w:rPr>
          <w:rFonts w:ascii="Times New Roman" w:hAnsi="Times New Roman" w:cs="Times New Roman"/>
          <w:color w:val="000000" w:themeColor="text1"/>
          <w:rPrChange w:id="5892" w:author="Ruijie Xu" w:date="2022-03-10T12:31:00Z">
            <w:rPr>
              <w:color w:val="000000" w:themeColor="text1"/>
            </w:rPr>
          </w:rPrChange>
        </w:rPr>
        <w:t xml:space="preserve"> changes with the </w:t>
      </w:r>
      <w:del w:id="5893" w:author="Liliana Salvador" w:date="2022-02-23T21:39:00Z">
        <w:r w:rsidR="00216710" w:rsidRPr="002B42A7" w:rsidDel="00FD66F0">
          <w:rPr>
            <w:rFonts w:ascii="Times New Roman" w:hAnsi="Times New Roman" w:cs="Times New Roman"/>
            <w:color w:val="000000" w:themeColor="text1"/>
            <w:rPrChange w:id="5894" w:author="Ruijie Xu" w:date="2022-03-10T12:31:00Z">
              <w:rPr>
                <w:color w:val="000000" w:themeColor="text1"/>
              </w:rPr>
            </w:rPrChange>
          </w:rPr>
          <w:delText>results of different</w:delText>
        </w:r>
      </w:del>
      <w:ins w:id="5895" w:author="Liliana Salvador" w:date="2022-02-23T21:39:00Z">
        <w:r w:rsidR="00FD66F0" w:rsidRPr="002B42A7">
          <w:rPr>
            <w:rFonts w:ascii="Times New Roman" w:hAnsi="Times New Roman" w:cs="Times New Roman"/>
            <w:color w:val="000000" w:themeColor="text1"/>
            <w:rPrChange w:id="5896" w:author="Ruijie Xu" w:date="2022-03-10T12:31:00Z">
              <w:rPr>
                <w:color w:val="000000" w:themeColor="text1"/>
              </w:rPr>
            </w:rPrChange>
          </w:rPr>
          <w:t>type of</w:t>
        </w:r>
      </w:ins>
      <w:r w:rsidR="00216710" w:rsidRPr="002B42A7">
        <w:rPr>
          <w:rFonts w:ascii="Times New Roman" w:hAnsi="Times New Roman" w:cs="Times New Roman"/>
          <w:color w:val="000000" w:themeColor="text1"/>
          <w:rPrChange w:id="5897" w:author="Ruijie Xu" w:date="2022-03-10T12:31:00Z">
            <w:rPr>
              <w:color w:val="000000" w:themeColor="text1"/>
            </w:rPr>
          </w:rPrChange>
        </w:rPr>
        <w:t xml:space="preserve"> DB</w:t>
      </w:r>
      <w:ins w:id="5898" w:author="Liliana Salvador" w:date="2022-02-23T21:39:00Z">
        <w:r w:rsidR="00FD66F0" w:rsidRPr="002B42A7">
          <w:rPr>
            <w:rFonts w:ascii="Times New Roman" w:hAnsi="Times New Roman" w:cs="Times New Roman"/>
            <w:color w:val="000000" w:themeColor="text1"/>
            <w:rPrChange w:id="5899" w:author="Ruijie Xu" w:date="2022-03-10T12:31:00Z">
              <w:rPr>
                <w:color w:val="000000" w:themeColor="text1"/>
              </w:rPr>
            </w:rPrChange>
          </w:rPr>
          <w:t xml:space="preserve"> used</w:t>
        </w:r>
      </w:ins>
      <w:del w:id="5900" w:author="Liliana Salvador" w:date="2022-02-23T21:39:00Z">
        <w:r w:rsidR="00216710" w:rsidRPr="002B42A7" w:rsidDel="00FD66F0">
          <w:rPr>
            <w:rFonts w:ascii="Times New Roman" w:hAnsi="Times New Roman" w:cs="Times New Roman"/>
            <w:color w:val="000000" w:themeColor="text1"/>
            <w:rPrChange w:id="5901" w:author="Ruijie Xu" w:date="2022-03-10T12:31:00Z">
              <w:rPr>
                <w:color w:val="000000" w:themeColor="text1"/>
              </w:rPr>
            </w:rPrChange>
          </w:rPr>
          <w:delText>s</w:delText>
        </w:r>
      </w:del>
      <w:r w:rsidR="00216710" w:rsidRPr="002B42A7">
        <w:rPr>
          <w:rFonts w:ascii="Times New Roman" w:hAnsi="Times New Roman" w:cs="Times New Roman"/>
          <w:color w:val="000000" w:themeColor="text1"/>
          <w:rPrChange w:id="5902" w:author="Ruijie Xu" w:date="2022-03-10T12:31:00Z">
            <w:rPr>
              <w:color w:val="000000" w:themeColor="text1"/>
            </w:rPr>
          </w:rPrChange>
        </w:rPr>
        <w:t>.</w:t>
      </w:r>
      <w:ins w:id="5903" w:author="Ruijie Xu" w:date="2022-02-27T12:07:00Z">
        <w:r w:rsidR="00224536" w:rsidRPr="002B42A7">
          <w:rPr>
            <w:rFonts w:ascii="Times New Roman" w:hAnsi="Times New Roman" w:cs="Times New Roman"/>
            <w:color w:val="000000" w:themeColor="text1"/>
            <w:rPrChange w:id="5904" w:author="Ruijie Xu" w:date="2022-03-10T12:31:00Z">
              <w:rPr>
                <w:color w:val="000000" w:themeColor="text1"/>
              </w:rPr>
            </w:rPrChange>
          </w:rPr>
          <w:t xml:space="preserve"> </w:t>
        </w:r>
      </w:ins>
      <w:del w:id="5905" w:author="Ruijie Xu" w:date="2022-02-27T12:07:00Z">
        <w:r w:rsidR="00216710" w:rsidRPr="002B42A7" w:rsidDel="00224536">
          <w:rPr>
            <w:rFonts w:ascii="Times New Roman" w:hAnsi="Times New Roman" w:cs="Times New Roman"/>
            <w:color w:val="000000" w:themeColor="text1"/>
            <w:rPrChange w:id="5906" w:author="Ruijie Xu" w:date="2022-03-10T12:31:00Z">
              <w:rPr>
                <w:color w:val="000000" w:themeColor="text1"/>
              </w:rPr>
            </w:rPrChange>
          </w:rPr>
          <w:delText xml:space="preserve"> </w:delText>
        </w:r>
        <w:commentRangeStart w:id="5907"/>
        <w:r w:rsidR="00216710" w:rsidRPr="002B42A7" w:rsidDel="00224536">
          <w:rPr>
            <w:rFonts w:ascii="Times New Roman" w:hAnsi="Times New Roman" w:cs="Times New Roman"/>
            <w:color w:val="000000" w:themeColor="text1"/>
            <w:rPrChange w:id="5908" w:author="Ruijie Xu" w:date="2022-03-10T12:31:00Z">
              <w:rPr>
                <w:color w:val="000000" w:themeColor="text1"/>
              </w:rPr>
            </w:rPrChange>
          </w:rPr>
          <w:delText>For example, in the clustering with</w:delText>
        </w:r>
      </w:del>
      <w:ins w:id="5909" w:author="Liliana Salvador" w:date="2022-02-23T21:40:00Z">
        <w:del w:id="5910" w:author="Ruijie Xu" w:date="2022-02-27T12:07:00Z">
          <w:r w:rsidR="00FD66F0" w:rsidRPr="002B42A7" w:rsidDel="00224536">
            <w:rPr>
              <w:rFonts w:ascii="Times New Roman" w:hAnsi="Times New Roman" w:cs="Times New Roman"/>
              <w:color w:val="000000" w:themeColor="text1"/>
              <w:rPrChange w:id="5911" w:author="Ruijie Xu" w:date="2022-03-10T12:31:00Z">
                <w:rPr>
                  <w:color w:val="000000" w:themeColor="text1"/>
                </w:rPr>
              </w:rPrChange>
            </w:rPr>
            <w:delText xml:space="preserve">using </w:delText>
          </w:r>
        </w:del>
      </w:ins>
      <w:del w:id="5912" w:author="Ruijie Xu" w:date="2022-02-27T12:07:00Z">
        <w:r w:rsidR="00216710" w:rsidRPr="002B42A7" w:rsidDel="00224536">
          <w:rPr>
            <w:rFonts w:ascii="Times New Roman" w:hAnsi="Times New Roman" w:cs="Times New Roman"/>
            <w:color w:val="000000" w:themeColor="text1"/>
            <w:rPrChange w:id="5913" w:author="Ruijie Xu" w:date="2022-03-10T12:31:00Z">
              <w:rPr>
                <w:color w:val="000000" w:themeColor="text1"/>
              </w:rPr>
            </w:rPrChange>
          </w:rPr>
          <w:delText xml:space="preserve"> minikraken DB result, R27.S clustered more closely with </w:delText>
        </w:r>
      </w:del>
      <w:ins w:id="5914" w:author="Liliana Salvador" w:date="2022-02-23T21:40:00Z">
        <w:del w:id="5915" w:author="Ruijie Xu" w:date="2022-02-27T12:07:00Z">
          <w:r w:rsidR="00FD66F0" w:rsidRPr="002B42A7" w:rsidDel="00224536">
            <w:rPr>
              <w:rFonts w:ascii="Times New Roman" w:hAnsi="Times New Roman" w:cs="Times New Roman"/>
              <w:color w:val="000000" w:themeColor="text1"/>
              <w:rPrChange w:id="5916" w:author="Ruijie Xu" w:date="2022-03-10T12:31:00Z">
                <w:rPr>
                  <w:color w:val="000000" w:themeColor="text1"/>
                </w:rPr>
              </w:rPrChange>
            </w:rPr>
            <w:delText xml:space="preserve">the </w:delText>
          </w:r>
        </w:del>
      </w:ins>
      <w:del w:id="5917" w:author="Ruijie Xu" w:date="2022-02-27T12:07:00Z">
        <w:r w:rsidR="00216710" w:rsidRPr="002B42A7" w:rsidDel="00224536">
          <w:rPr>
            <w:rFonts w:ascii="Times New Roman" w:hAnsi="Times New Roman" w:cs="Times New Roman"/>
            <w:color w:val="000000" w:themeColor="text1"/>
            <w:rPrChange w:id="5918" w:author="Ruijie Xu" w:date="2022-03-10T12:31:00Z">
              <w:rPr>
                <w:color w:val="000000" w:themeColor="text1"/>
              </w:rPr>
            </w:rPrChange>
          </w:rPr>
          <w:delText xml:space="preserve">spleen sample R22.S before clustering with the </w:delText>
        </w:r>
        <w:r w:rsidR="002F1F3A" w:rsidRPr="002B42A7" w:rsidDel="00224536">
          <w:rPr>
            <w:rFonts w:ascii="Times New Roman" w:hAnsi="Times New Roman" w:cs="Times New Roman"/>
            <w:color w:val="000000" w:themeColor="text1"/>
            <w:rPrChange w:id="5919" w:author="Ruijie Xu" w:date="2022-03-10T12:31:00Z">
              <w:rPr>
                <w:color w:val="000000" w:themeColor="text1"/>
              </w:rPr>
            </w:rPrChange>
          </w:rPr>
          <w:delText xml:space="preserve">three </w:delText>
        </w:r>
        <w:r w:rsidR="00216710" w:rsidRPr="002B42A7" w:rsidDel="00224536">
          <w:rPr>
            <w:rFonts w:ascii="Times New Roman" w:hAnsi="Times New Roman" w:cs="Times New Roman"/>
            <w:color w:val="000000" w:themeColor="text1"/>
            <w:rPrChange w:id="5920" w:author="Ruijie Xu" w:date="2022-03-10T12:31:00Z">
              <w:rPr>
                <w:color w:val="000000" w:themeColor="text1"/>
              </w:rPr>
            </w:rPrChange>
          </w:rPr>
          <w:delText>kidney samples, but in the clustering results of other three DBs, R27.S clustered closely with the three kidney samples and R26.S while R22.S always clustered closely with sample R28.K</w:delText>
        </w:r>
        <w:commentRangeEnd w:id="5907"/>
        <w:r w:rsidR="00352C26" w:rsidRPr="002B42A7" w:rsidDel="00224536">
          <w:rPr>
            <w:rStyle w:val="CommentReference"/>
            <w:rFonts w:ascii="Times New Roman" w:hAnsi="Times New Roman" w:cs="Times New Roman"/>
            <w:sz w:val="24"/>
            <w:szCs w:val="24"/>
            <w:rPrChange w:id="5921" w:author="Ruijie Xu" w:date="2022-03-10T12:31:00Z">
              <w:rPr>
                <w:rStyle w:val="CommentReference"/>
              </w:rPr>
            </w:rPrChange>
          </w:rPr>
          <w:commentReference w:id="5907"/>
        </w:r>
        <w:r w:rsidR="00216710" w:rsidRPr="002B42A7" w:rsidDel="00224536">
          <w:rPr>
            <w:rFonts w:ascii="Times New Roman" w:hAnsi="Times New Roman" w:cs="Times New Roman"/>
            <w:color w:val="000000" w:themeColor="text1"/>
            <w:rPrChange w:id="5922" w:author="Ruijie Xu" w:date="2022-03-10T12:31:00Z">
              <w:rPr>
                <w:color w:val="000000" w:themeColor="text1"/>
              </w:rPr>
            </w:rPrChange>
          </w:rPr>
          <w:delText>.</w:delText>
        </w:r>
        <w:r w:rsidR="00CD40FF" w:rsidRPr="002B42A7" w:rsidDel="00224536">
          <w:rPr>
            <w:rFonts w:ascii="Times New Roman" w:hAnsi="Times New Roman" w:cs="Times New Roman"/>
            <w:color w:val="000000" w:themeColor="text1"/>
            <w:rPrChange w:id="5923" w:author="Ruijie Xu" w:date="2022-03-10T12:31:00Z">
              <w:rPr>
                <w:color w:val="000000" w:themeColor="text1"/>
              </w:rPr>
            </w:rPrChange>
          </w:rPr>
          <w:delText xml:space="preserve"> </w:delText>
        </w:r>
      </w:del>
      <w:bookmarkStart w:id="5924" w:name="OLE_LINK231"/>
      <w:bookmarkStart w:id="5925" w:name="OLE_LINK232"/>
      <w:r w:rsidR="00CD40FF" w:rsidRPr="002B42A7">
        <w:rPr>
          <w:rFonts w:ascii="Times New Roman" w:hAnsi="Times New Roman" w:cs="Times New Roman"/>
          <w:color w:val="000000" w:themeColor="text1"/>
          <w:rPrChange w:id="5926" w:author="Ruijie Xu" w:date="2022-03-10T12:31:00Z">
            <w:rPr>
              <w:color w:val="000000" w:themeColor="text1"/>
            </w:rPr>
          </w:rPrChange>
        </w:rPr>
        <w:t>Despite th</w:t>
      </w:r>
      <w:ins w:id="5927" w:author="Ruijie Xu" w:date="2022-02-27T12:08:00Z">
        <w:r w:rsidR="00224536" w:rsidRPr="002B42A7">
          <w:rPr>
            <w:rFonts w:ascii="Times New Roman" w:hAnsi="Times New Roman" w:cs="Times New Roman"/>
            <w:color w:val="000000" w:themeColor="text1"/>
            <w:rPrChange w:id="5928" w:author="Ruijie Xu" w:date="2022-03-10T12:31:00Z">
              <w:rPr>
                <w:color w:val="000000" w:themeColor="text1"/>
              </w:rPr>
            </w:rPrChange>
          </w:rPr>
          <w:t>e differences</w:t>
        </w:r>
      </w:ins>
      <w:del w:id="5929" w:author="Ruijie Xu" w:date="2022-02-27T12:08:00Z">
        <w:r w:rsidR="00CD40FF" w:rsidRPr="002B42A7" w:rsidDel="00224536">
          <w:rPr>
            <w:rFonts w:ascii="Times New Roman" w:hAnsi="Times New Roman" w:cs="Times New Roman"/>
            <w:color w:val="000000" w:themeColor="text1"/>
            <w:rPrChange w:id="5930" w:author="Ruijie Xu" w:date="2022-03-10T12:31:00Z">
              <w:rPr>
                <w:color w:val="000000" w:themeColor="text1"/>
              </w:rPr>
            </w:rPrChange>
          </w:rPr>
          <w:delText>e changes</w:delText>
        </w:r>
      </w:del>
      <w:r w:rsidR="00CD40FF" w:rsidRPr="002B42A7">
        <w:rPr>
          <w:rFonts w:ascii="Times New Roman" w:hAnsi="Times New Roman" w:cs="Times New Roman"/>
          <w:color w:val="000000" w:themeColor="text1"/>
          <w:rPrChange w:id="5931" w:author="Ruijie Xu" w:date="2022-03-10T12:31:00Z">
            <w:rPr>
              <w:color w:val="000000" w:themeColor="text1"/>
            </w:rPr>
          </w:rPrChange>
        </w:rPr>
        <w:t xml:space="preserve"> in th</w:t>
      </w:r>
      <w:ins w:id="5932" w:author="Ruijie Xu" w:date="2022-02-27T12:08:00Z">
        <w:r w:rsidR="003357A5" w:rsidRPr="002B42A7">
          <w:rPr>
            <w:rFonts w:ascii="Times New Roman" w:hAnsi="Times New Roman" w:cs="Times New Roman"/>
            <w:color w:val="000000" w:themeColor="text1"/>
            <w:rPrChange w:id="5933" w:author="Ruijie Xu" w:date="2022-03-10T12:31:00Z">
              <w:rPr>
                <w:color w:val="000000" w:themeColor="text1"/>
              </w:rPr>
            </w:rPrChange>
          </w:rPr>
          <w:t xml:space="preserve">e </w:t>
        </w:r>
      </w:ins>
      <w:ins w:id="5934" w:author="Ruijie Xu" w:date="2022-02-27T12:09:00Z">
        <w:r w:rsidR="003357A5" w:rsidRPr="002B42A7">
          <w:rPr>
            <w:rFonts w:ascii="Times New Roman" w:hAnsi="Times New Roman" w:cs="Times New Roman"/>
            <w:color w:val="000000" w:themeColor="text1"/>
            <w:rPrChange w:id="5935" w:author="Ruijie Xu" w:date="2022-03-10T12:31:00Z">
              <w:rPr>
                <w:color w:val="000000" w:themeColor="text1"/>
              </w:rPr>
            </w:rPrChange>
          </w:rPr>
          <w:t xml:space="preserve">more granular </w:t>
        </w:r>
      </w:ins>
      <w:del w:id="5936" w:author="Ruijie Xu" w:date="2022-02-27T12:08:00Z">
        <w:r w:rsidR="00CD40FF" w:rsidRPr="002B42A7" w:rsidDel="003357A5">
          <w:rPr>
            <w:rFonts w:ascii="Times New Roman" w:hAnsi="Times New Roman" w:cs="Times New Roman"/>
            <w:color w:val="000000" w:themeColor="text1"/>
            <w:rPrChange w:id="5937" w:author="Ruijie Xu" w:date="2022-03-10T12:31:00Z">
              <w:rPr>
                <w:color w:val="000000" w:themeColor="text1"/>
              </w:rPr>
            </w:rPrChange>
          </w:rPr>
          <w:delText>e</w:delText>
        </w:r>
        <w:r w:rsidR="00CD40FF" w:rsidRPr="002B42A7" w:rsidDel="00224536">
          <w:rPr>
            <w:rFonts w:ascii="Times New Roman" w:hAnsi="Times New Roman" w:cs="Times New Roman"/>
            <w:color w:val="000000" w:themeColor="text1"/>
            <w:rPrChange w:id="5938" w:author="Ruijie Xu" w:date="2022-03-10T12:31:00Z">
              <w:rPr>
                <w:color w:val="000000" w:themeColor="text1"/>
              </w:rPr>
            </w:rPrChange>
          </w:rPr>
          <w:delText xml:space="preserve"> lower </w:delText>
        </w:r>
      </w:del>
      <w:r w:rsidR="00CD40FF" w:rsidRPr="002B42A7">
        <w:rPr>
          <w:rFonts w:ascii="Times New Roman" w:hAnsi="Times New Roman" w:cs="Times New Roman"/>
          <w:color w:val="000000" w:themeColor="text1"/>
          <w:rPrChange w:id="5939" w:author="Ruijie Xu" w:date="2022-03-10T12:31:00Z">
            <w:rPr>
              <w:color w:val="000000" w:themeColor="text1"/>
            </w:rPr>
          </w:rPrChange>
        </w:rPr>
        <w:t xml:space="preserve">hierarchical </w:t>
      </w:r>
      <w:ins w:id="5940" w:author="Ruijie Xu" w:date="2022-02-27T12:08:00Z">
        <w:r w:rsidR="003357A5" w:rsidRPr="002B42A7">
          <w:rPr>
            <w:rFonts w:ascii="Times New Roman" w:hAnsi="Times New Roman" w:cs="Times New Roman"/>
            <w:color w:val="000000" w:themeColor="text1"/>
            <w:rPrChange w:id="5941" w:author="Ruijie Xu" w:date="2022-03-10T12:31:00Z">
              <w:rPr>
                <w:color w:val="000000" w:themeColor="text1"/>
              </w:rPr>
            </w:rPrChange>
          </w:rPr>
          <w:t>cluster</w:t>
        </w:r>
      </w:ins>
      <w:ins w:id="5942" w:author="Ruijie Xu" w:date="2022-02-27T12:10:00Z">
        <w:r w:rsidR="003357A5" w:rsidRPr="002B42A7">
          <w:rPr>
            <w:rFonts w:ascii="Times New Roman" w:hAnsi="Times New Roman" w:cs="Times New Roman"/>
            <w:color w:val="000000" w:themeColor="text1"/>
            <w:rPrChange w:id="5943" w:author="Ruijie Xu" w:date="2022-03-10T12:31:00Z">
              <w:rPr>
                <w:color w:val="000000" w:themeColor="text1"/>
              </w:rPr>
            </w:rPrChange>
          </w:rPr>
          <w:t>s</w:t>
        </w:r>
      </w:ins>
      <w:ins w:id="5944" w:author="Ruijie Xu" w:date="2022-02-27T12:08:00Z">
        <w:r w:rsidR="003357A5" w:rsidRPr="002B42A7">
          <w:rPr>
            <w:rFonts w:ascii="Times New Roman" w:hAnsi="Times New Roman" w:cs="Times New Roman"/>
            <w:color w:val="000000" w:themeColor="text1"/>
            <w:rPrChange w:id="5945" w:author="Ruijie Xu" w:date="2022-03-10T12:31:00Z">
              <w:rPr>
                <w:color w:val="000000" w:themeColor="text1"/>
              </w:rPr>
            </w:rPrChange>
          </w:rPr>
          <w:t>,</w:t>
        </w:r>
      </w:ins>
      <w:del w:id="5946" w:author="Ruijie Xu" w:date="2022-02-27T12:08:00Z">
        <w:r w:rsidR="00CD40FF" w:rsidRPr="002B42A7" w:rsidDel="003357A5">
          <w:rPr>
            <w:rFonts w:ascii="Times New Roman" w:hAnsi="Times New Roman" w:cs="Times New Roman"/>
            <w:color w:val="000000" w:themeColor="text1"/>
            <w:rPrChange w:id="5947" w:author="Ruijie Xu" w:date="2022-03-10T12:31:00Z">
              <w:rPr>
                <w:color w:val="000000" w:themeColor="text1"/>
              </w:rPr>
            </w:rPrChange>
          </w:rPr>
          <w:delText>levels,</w:delText>
        </w:r>
      </w:del>
      <w:r w:rsidR="00CD40FF" w:rsidRPr="002B42A7">
        <w:rPr>
          <w:rFonts w:ascii="Times New Roman" w:hAnsi="Times New Roman" w:cs="Times New Roman"/>
          <w:color w:val="000000" w:themeColor="text1"/>
          <w:rPrChange w:id="5948" w:author="Ruijie Xu" w:date="2022-03-10T12:31:00Z">
            <w:rPr>
              <w:color w:val="000000" w:themeColor="text1"/>
            </w:rPr>
          </w:rPrChange>
        </w:rPr>
        <w:t xml:space="preserve"> the two major clusters describing the general relationships between samples </w:t>
      </w:r>
      <w:del w:id="5949" w:author="Liliana Salvador" w:date="2022-02-23T21:42:00Z">
        <w:r w:rsidR="00CD40FF" w:rsidRPr="002B42A7" w:rsidDel="00FD66F0">
          <w:rPr>
            <w:rFonts w:ascii="Times New Roman" w:hAnsi="Times New Roman" w:cs="Times New Roman"/>
            <w:color w:val="000000" w:themeColor="text1"/>
            <w:rPrChange w:id="5950" w:author="Ruijie Xu" w:date="2022-03-10T12:31:00Z">
              <w:rPr>
                <w:color w:val="000000" w:themeColor="text1"/>
              </w:rPr>
            </w:rPrChange>
          </w:rPr>
          <w:delText xml:space="preserve">has </w:delText>
        </w:r>
      </w:del>
      <w:ins w:id="5951" w:author="Liliana Salvador" w:date="2022-02-23T21:42:00Z">
        <w:r w:rsidR="00FD66F0" w:rsidRPr="002B42A7">
          <w:rPr>
            <w:rFonts w:ascii="Times New Roman" w:hAnsi="Times New Roman" w:cs="Times New Roman"/>
            <w:color w:val="000000" w:themeColor="text1"/>
            <w:rPrChange w:id="5952" w:author="Ruijie Xu" w:date="2022-03-10T12:31:00Z">
              <w:rPr>
                <w:color w:val="000000" w:themeColor="text1"/>
              </w:rPr>
            </w:rPrChange>
          </w:rPr>
          <w:t xml:space="preserve">did </w:t>
        </w:r>
      </w:ins>
      <w:r w:rsidR="00CD40FF" w:rsidRPr="002B42A7">
        <w:rPr>
          <w:rFonts w:ascii="Times New Roman" w:hAnsi="Times New Roman" w:cs="Times New Roman"/>
          <w:color w:val="000000" w:themeColor="text1"/>
          <w:rPrChange w:id="5953" w:author="Ruijie Xu" w:date="2022-03-10T12:31:00Z">
            <w:rPr>
              <w:color w:val="000000" w:themeColor="text1"/>
            </w:rPr>
          </w:rPrChange>
        </w:rPr>
        <w:t>not chang</w:t>
      </w:r>
      <w:ins w:id="5954" w:author="Liliana Salvador" w:date="2022-02-26T16:28:00Z">
        <w:r w:rsidR="00352C26" w:rsidRPr="002B42A7">
          <w:rPr>
            <w:rFonts w:ascii="Times New Roman" w:hAnsi="Times New Roman" w:cs="Times New Roman"/>
            <w:color w:val="000000" w:themeColor="text1"/>
            <w:rPrChange w:id="5955" w:author="Ruijie Xu" w:date="2022-03-10T12:31:00Z">
              <w:rPr>
                <w:color w:val="000000" w:themeColor="text1"/>
              </w:rPr>
            </w:rPrChange>
          </w:rPr>
          <w:t>e</w:t>
        </w:r>
      </w:ins>
      <w:del w:id="5956" w:author="Liliana Salvador" w:date="2022-02-23T21:42:00Z">
        <w:r w:rsidR="00CD40FF" w:rsidRPr="002B42A7" w:rsidDel="00FD66F0">
          <w:rPr>
            <w:rFonts w:ascii="Times New Roman" w:hAnsi="Times New Roman" w:cs="Times New Roman"/>
            <w:color w:val="000000" w:themeColor="text1"/>
            <w:rPrChange w:id="5957" w:author="Ruijie Xu" w:date="2022-03-10T12:31:00Z">
              <w:rPr>
                <w:color w:val="000000" w:themeColor="text1"/>
              </w:rPr>
            </w:rPrChange>
          </w:rPr>
          <w:delText>ed</w:delText>
        </w:r>
      </w:del>
      <w:r w:rsidR="00CD40FF" w:rsidRPr="002B42A7">
        <w:rPr>
          <w:rFonts w:ascii="Times New Roman" w:hAnsi="Times New Roman" w:cs="Times New Roman"/>
          <w:color w:val="000000" w:themeColor="text1"/>
          <w:rPrChange w:id="5958" w:author="Ruijie Xu" w:date="2022-03-10T12:31:00Z">
            <w:rPr>
              <w:color w:val="000000" w:themeColor="text1"/>
            </w:rPr>
          </w:rPrChange>
        </w:rPr>
        <w:t xml:space="preserve"> </w:t>
      </w:r>
      <w:del w:id="5959" w:author="Liliana Salvador" w:date="2022-02-23T21:42:00Z">
        <w:r w:rsidR="00650B46" w:rsidRPr="002B42A7" w:rsidDel="00FD66F0">
          <w:rPr>
            <w:rFonts w:ascii="Times New Roman" w:hAnsi="Times New Roman" w:cs="Times New Roman"/>
            <w:color w:val="000000" w:themeColor="text1"/>
            <w:rPrChange w:id="5960" w:author="Ruijie Xu" w:date="2022-03-10T12:31:00Z">
              <w:rPr>
                <w:color w:val="000000" w:themeColor="text1"/>
              </w:rPr>
            </w:rPrChange>
          </w:rPr>
          <w:delText>by using</w:delText>
        </w:r>
      </w:del>
      <w:ins w:id="5961" w:author="Liliana Salvador" w:date="2022-02-23T21:42:00Z">
        <w:r w:rsidR="00FD66F0" w:rsidRPr="002B42A7">
          <w:rPr>
            <w:rFonts w:ascii="Times New Roman" w:hAnsi="Times New Roman" w:cs="Times New Roman"/>
            <w:color w:val="000000" w:themeColor="text1"/>
            <w:rPrChange w:id="5962" w:author="Ruijie Xu" w:date="2022-03-10T12:31:00Z">
              <w:rPr>
                <w:color w:val="000000" w:themeColor="text1"/>
              </w:rPr>
            </w:rPrChange>
          </w:rPr>
          <w:t>with the use of</w:t>
        </w:r>
      </w:ins>
      <w:r w:rsidR="00650B46" w:rsidRPr="002B42A7">
        <w:rPr>
          <w:rFonts w:ascii="Times New Roman" w:hAnsi="Times New Roman" w:cs="Times New Roman"/>
          <w:color w:val="000000" w:themeColor="text1"/>
          <w:rPrChange w:id="5963" w:author="Ruijie Xu" w:date="2022-03-10T12:31:00Z">
            <w:rPr>
              <w:color w:val="000000" w:themeColor="text1"/>
            </w:rPr>
          </w:rPrChange>
        </w:rPr>
        <w:t xml:space="preserve"> </w:t>
      </w:r>
      <w:r w:rsidR="00CD40FF" w:rsidRPr="002B42A7">
        <w:rPr>
          <w:rFonts w:ascii="Times New Roman" w:hAnsi="Times New Roman" w:cs="Times New Roman"/>
          <w:color w:val="000000" w:themeColor="text1"/>
          <w:rPrChange w:id="5964" w:author="Ruijie Xu" w:date="2022-03-10T12:31:00Z">
            <w:rPr>
              <w:color w:val="000000" w:themeColor="text1"/>
            </w:rPr>
          </w:rPrChange>
        </w:rPr>
        <w:t xml:space="preserve">different </w:t>
      </w:r>
      <w:proofErr w:type="spellStart"/>
      <w:r w:rsidR="00CD40FF" w:rsidRPr="002B42A7">
        <w:rPr>
          <w:rFonts w:ascii="Times New Roman" w:hAnsi="Times New Roman" w:cs="Times New Roman"/>
          <w:color w:val="000000" w:themeColor="text1"/>
          <w:rPrChange w:id="5965" w:author="Ruijie Xu" w:date="2022-03-10T12:31:00Z">
            <w:rPr>
              <w:color w:val="000000" w:themeColor="text1"/>
            </w:rPr>
          </w:rPrChange>
        </w:rPr>
        <w:t>DBs.</w:t>
      </w:r>
      <w:proofErr w:type="spellEnd"/>
      <w:r w:rsidR="00CD40FF" w:rsidRPr="002B42A7">
        <w:rPr>
          <w:rFonts w:ascii="Times New Roman" w:hAnsi="Times New Roman" w:cs="Times New Roman"/>
          <w:color w:val="000000" w:themeColor="text1"/>
          <w:rPrChange w:id="5966" w:author="Ruijie Xu" w:date="2022-03-10T12:31:00Z">
            <w:rPr>
              <w:color w:val="000000" w:themeColor="text1"/>
            </w:rPr>
          </w:rPrChange>
        </w:rPr>
        <w:t xml:space="preserve"> Three </w:t>
      </w:r>
      <w:ins w:id="5967" w:author="Rajeev, Sree" w:date="2022-03-03T11:18:00Z">
        <w:r w:rsidR="00AB0010" w:rsidRPr="002B42A7">
          <w:rPr>
            <w:rFonts w:ascii="Times New Roman" w:hAnsi="Times New Roman" w:cs="Times New Roman"/>
            <w:color w:val="000000" w:themeColor="text1"/>
            <w:rPrChange w:id="5968" w:author="Ruijie Xu" w:date="2022-03-10T12:31:00Z">
              <w:rPr>
                <w:color w:val="000000" w:themeColor="text1"/>
              </w:rPr>
            </w:rPrChange>
          </w:rPr>
          <w:t>l</w:t>
        </w:r>
      </w:ins>
      <w:del w:id="5969" w:author="Rajeev, Sree" w:date="2022-03-03T11:18:00Z">
        <w:r w:rsidR="00CD40FF" w:rsidRPr="002B42A7" w:rsidDel="00AB0010">
          <w:rPr>
            <w:rFonts w:ascii="Times New Roman" w:hAnsi="Times New Roman" w:cs="Times New Roman"/>
            <w:color w:val="000000" w:themeColor="text1"/>
            <w:rPrChange w:id="5970" w:author="Ruijie Xu" w:date="2022-03-10T12:31:00Z">
              <w:rPr>
                <w:color w:val="000000" w:themeColor="text1"/>
              </w:rPr>
            </w:rPrChange>
          </w:rPr>
          <w:delText>L</w:delText>
        </w:r>
      </w:del>
      <w:r w:rsidR="00CD40FF" w:rsidRPr="002B42A7">
        <w:rPr>
          <w:rFonts w:ascii="Times New Roman" w:hAnsi="Times New Roman" w:cs="Times New Roman"/>
          <w:color w:val="000000" w:themeColor="text1"/>
          <w:rPrChange w:id="5971" w:author="Ruijie Xu" w:date="2022-03-10T12:31:00Z">
            <w:rPr>
              <w:color w:val="000000" w:themeColor="text1"/>
            </w:rPr>
          </w:rPrChange>
        </w:rPr>
        <w:t xml:space="preserve">ung samples (R22.L, R26.L, and R27.L) </w:t>
      </w:r>
      <w:del w:id="5972" w:author="Liliana Salvador" w:date="2022-02-23T21:42:00Z">
        <w:r w:rsidR="00CD40FF" w:rsidRPr="002B42A7" w:rsidDel="00FD66F0">
          <w:rPr>
            <w:rFonts w:ascii="Times New Roman" w:hAnsi="Times New Roman" w:cs="Times New Roman"/>
            <w:color w:val="000000" w:themeColor="text1"/>
            <w:rPrChange w:id="5973" w:author="Ruijie Xu" w:date="2022-03-10T12:31:00Z">
              <w:rPr>
                <w:color w:val="000000" w:themeColor="text1"/>
              </w:rPr>
            </w:rPrChange>
          </w:rPr>
          <w:delText xml:space="preserve">has </w:delText>
        </w:r>
      </w:del>
      <w:r w:rsidR="00CD40FF" w:rsidRPr="002B42A7">
        <w:rPr>
          <w:rFonts w:ascii="Times New Roman" w:hAnsi="Times New Roman" w:cs="Times New Roman"/>
          <w:color w:val="000000" w:themeColor="text1"/>
          <w:rPrChange w:id="5974" w:author="Ruijie Xu" w:date="2022-03-10T12:31:00Z">
            <w:rPr>
              <w:color w:val="000000" w:themeColor="text1"/>
            </w:rPr>
          </w:rPrChange>
        </w:rPr>
        <w:t xml:space="preserve">always clustered closely together away from </w:t>
      </w:r>
      <w:ins w:id="5975" w:author="Liliana Salvador" w:date="2022-02-26T16:29:00Z">
        <w:r w:rsidR="00352C26" w:rsidRPr="002B42A7">
          <w:rPr>
            <w:rFonts w:ascii="Times New Roman" w:hAnsi="Times New Roman" w:cs="Times New Roman"/>
            <w:color w:val="000000" w:themeColor="text1"/>
            <w:rPrChange w:id="5976" w:author="Ruijie Xu" w:date="2022-03-10T12:31:00Z">
              <w:rPr>
                <w:color w:val="000000" w:themeColor="text1"/>
              </w:rPr>
            </w:rPrChange>
          </w:rPr>
          <w:t xml:space="preserve">the </w:t>
        </w:r>
      </w:ins>
      <w:r w:rsidR="00CD40FF" w:rsidRPr="002B42A7">
        <w:rPr>
          <w:rFonts w:ascii="Times New Roman" w:hAnsi="Times New Roman" w:cs="Times New Roman"/>
          <w:color w:val="000000" w:themeColor="text1"/>
          <w:rPrChange w:id="5977" w:author="Ruijie Xu" w:date="2022-03-10T12:31:00Z">
            <w:rPr>
              <w:color w:val="000000" w:themeColor="text1"/>
            </w:rPr>
          </w:rPrChange>
        </w:rPr>
        <w:t xml:space="preserve">other samples, while all </w:t>
      </w:r>
      <w:ins w:id="5978" w:author="Rajeev, Sree" w:date="2022-03-03T11:19:00Z">
        <w:r w:rsidR="00AB0010" w:rsidRPr="002B42A7">
          <w:rPr>
            <w:rFonts w:ascii="Times New Roman" w:hAnsi="Times New Roman" w:cs="Times New Roman"/>
            <w:color w:val="000000" w:themeColor="text1"/>
            <w:rPrChange w:id="5979" w:author="Ruijie Xu" w:date="2022-03-10T12:31:00Z">
              <w:rPr>
                <w:color w:val="000000" w:themeColor="text1"/>
              </w:rPr>
            </w:rPrChange>
          </w:rPr>
          <w:t>k</w:t>
        </w:r>
      </w:ins>
      <w:del w:id="5980" w:author="Rajeev, Sree" w:date="2022-03-03T11:19:00Z">
        <w:r w:rsidR="00CD40FF" w:rsidRPr="002B42A7" w:rsidDel="00AB0010">
          <w:rPr>
            <w:rFonts w:ascii="Times New Roman" w:hAnsi="Times New Roman" w:cs="Times New Roman"/>
            <w:color w:val="000000" w:themeColor="text1"/>
            <w:rPrChange w:id="5981" w:author="Ruijie Xu" w:date="2022-03-10T12:31:00Z">
              <w:rPr>
                <w:color w:val="000000" w:themeColor="text1"/>
              </w:rPr>
            </w:rPrChange>
          </w:rPr>
          <w:delText>K</w:delText>
        </w:r>
      </w:del>
      <w:r w:rsidR="00CD40FF" w:rsidRPr="002B42A7">
        <w:rPr>
          <w:rFonts w:ascii="Times New Roman" w:hAnsi="Times New Roman" w:cs="Times New Roman"/>
          <w:color w:val="000000" w:themeColor="text1"/>
          <w:rPrChange w:id="5982" w:author="Ruijie Xu" w:date="2022-03-10T12:31:00Z">
            <w:rPr>
              <w:color w:val="000000" w:themeColor="text1"/>
            </w:rPr>
          </w:rPrChange>
        </w:rPr>
        <w:t xml:space="preserve">idney and </w:t>
      </w:r>
      <w:ins w:id="5983" w:author="Rajeev, Sree" w:date="2022-03-03T11:19:00Z">
        <w:r w:rsidR="00AB0010" w:rsidRPr="002B42A7">
          <w:rPr>
            <w:rFonts w:ascii="Times New Roman" w:hAnsi="Times New Roman" w:cs="Times New Roman"/>
            <w:color w:val="000000" w:themeColor="text1"/>
            <w:rPrChange w:id="5984" w:author="Ruijie Xu" w:date="2022-03-10T12:31:00Z">
              <w:rPr>
                <w:color w:val="000000" w:themeColor="text1"/>
              </w:rPr>
            </w:rPrChange>
          </w:rPr>
          <w:t>s</w:t>
        </w:r>
      </w:ins>
      <w:del w:id="5985" w:author="Rajeev, Sree" w:date="2022-03-03T11:19:00Z">
        <w:r w:rsidR="00CD40FF" w:rsidRPr="002B42A7" w:rsidDel="00AB0010">
          <w:rPr>
            <w:rFonts w:ascii="Times New Roman" w:hAnsi="Times New Roman" w:cs="Times New Roman"/>
            <w:color w:val="000000" w:themeColor="text1"/>
            <w:rPrChange w:id="5986" w:author="Ruijie Xu" w:date="2022-03-10T12:31:00Z">
              <w:rPr>
                <w:color w:val="000000" w:themeColor="text1"/>
              </w:rPr>
            </w:rPrChange>
          </w:rPr>
          <w:delText>S</w:delText>
        </w:r>
      </w:del>
      <w:r w:rsidR="00CD40FF" w:rsidRPr="002B42A7">
        <w:rPr>
          <w:rFonts w:ascii="Times New Roman" w:hAnsi="Times New Roman" w:cs="Times New Roman"/>
          <w:color w:val="000000" w:themeColor="text1"/>
          <w:rPrChange w:id="5987" w:author="Ruijie Xu" w:date="2022-03-10T12:31:00Z">
            <w:rPr>
              <w:color w:val="000000" w:themeColor="text1"/>
            </w:rPr>
          </w:rPrChange>
        </w:rPr>
        <w:t>pleen samples formed a separate cluster with</w:t>
      </w:r>
      <w:ins w:id="5988" w:author="Liliana Salvador" w:date="2022-02-26T16:32:00Z">
        <w:r w:rsidR="00352C26" w:rsidRPr="002B42A7">
          <w:rPr>
            <w:rFonts w:ascii="Times New Roman" w:hAnsi="Times New Roman" w:cs="Times New Roman"/>
            <w:color w:val="000000" w:themeColor="text1"/>
            <w:rPrChange w:id="5989" w:author="Ruijie Xu" w:date="2022-03-10T12:31:00Z">
              <w:rPr>
                <w:color w:val="000000" w:themeColor="text1"/>
              </w:rPr>
            </w:rPrChange>
          </w:rPr>
          <w:t xml:space="preserve"> the other </w:t>
        </w:r>
      </w:ins>
      <w:ins w:id="5990" w:author="Rajeev, Sree" w:date="2022-03-03T11:19:00Z">
        <w:r w:rsidR="00AB0010" w:rsidRPr="002B42A7">
          <w:rPr>
            <w:rFonts w:ascii="Times New Roman" w:hAnsi="Times New Roman" w:cs="Times New Roman"/>
            <w:color w:val="000000" w:themeColor="text1"/>
            <w:rPrChange w:id="5991" w:author="Ruijie Xu" w:date="2022-03-10T12:31:00Z">
              <w:rPr>
                <w:color w:val="000000" w:themeColor="text1"/>
              </w:rPr>
            </w:rPrChange>
          </w:rPr>
          <w:t>l</w:t>
        </w:r>
      </w:ins>
      <w:ins w:id="5992" w:author="Liliana Salvador" w:date="2022-02-26T16:32:00Z">
        <w:del w:id="5993" w:author="Rajeev, Sree" w:date="2022-03-03T11:19:00Z">
          <w:r w:rsidR="00352C26" w:rsidRPr="002B42A7" w:rsidDel="00AB0010">
            <w:rPr>
              <w:rFonts w:ascii="Times New Roman" w:hAnsi="Times New Roman" w:cs="Times New Roman"/>
              <w:color w:val="000000" w:themeColor="text1"/>
              <w:rPrChange w:id="5994" w:author="Ruijie Xu" w:date="2022-03-10T12:31:00Z">
                <w:rPr>
                  <w:color w:val="000000" w:themeColor="text1"/>
                </w:rPr>
              </w:rPrChange>
            </w:rPr>
            <w:delText>L</w:delText>
          </w:r>
        </w:del>
        <w:r w:rsidR="00352C26" w:rsidRPr="002B42A7">
          <w:rPr>
            <w:rFonts w:ascii="Times New Roman" w:hAnsi="Times New Roman" w:cs="Times New Roman"/>
            <w:color w:val="000000" w:themeColor="text1"/>
            <w:rPrChange w:id="5995" w:author="Ruijie Xu" w:date="2022-03-10T12:31:00Z">
              <w:rPr>
                <w:color w:val="000000" w:themeColor="text1"/>
              </w:rPr>
            </w:rPrChange>
          </w:rPr>
          <w:t>ung sample (</w:t>
        </w:r>
      </w:ins>
      <w:del w:id="5996" w:author="Liliana Salvador" w:date="2022-02-26T16:32:00Z">
        <w:r w:rsidR="00CD40FF" w:rsidRPr="002B42A7" w:rsidDel="00352C26">
          <w:rPr>
            <w:rFonts w:ascii="Times New Roman" w:hAnsi="Times New Roman" w:cs="Times New Roman"/>
            <w:color w:val="000000" w:themeColor="text1"/>
            <w:rPrChange w:id="5997" w:author="Ruijie Xu" w:date="2022-03-10T12:31:00Z">
              <w:rPr>
                <w:color w:val="000000" w:themeColor="text1"/>
              </w:rPr>
            </w:rPrChange>
          </w:rPr>
          <w:delText xml:space="preserve"> </w:delText>
        </w:r>
      </w:del>
      <w:r w:rsidR="00CD40FF" w:rsidRPr="002B42A7">
        <w:rPr>
          <w:rFonts w:ascii="Times New Roman" w:hAnsi="Times New Roman" w:cs="Times New Roman"/>
          <w:color w:val="000000" w:themeColor="text1"/>
          <w:rPrChange w:id="5998" w:author="Ruijie Xu" w:date="2022-03-10T12:31:00Z">
            <w:rPr>
              <w:color w:val="000000" w:themeColor="text1"/>
            </w:rPr>
          </w:rPrChange>
        </w:rPr>
        <w:t>R28.L</w:t>
      </w:r>
      <w:ins w:id="5999" w:author="Liliana Salvador" w:date="2022-02-26T16:32:00Z">
        <w:r w:rsidR="00352C26" w:rsidRPr="002B42A7">
          <w:rPr>
            <w:rFonts w:ascii="Times New Roman" w:hAnsi="Times New Roman" w:cs="Times New Roman"/>
            <w:color w:val="000000" w:themeColor="text1"/>
            <w:rPrChange w:id="6000" w:author="Ruijie Xu" w:date="2022-03-10T12:31:00Z">
              <w:rPr>
                <w:color w:val="000000" w:themeColor="text1"/>
              </w:rPr>
            </w:rPrChange>
          </w:rPr>
          <w:t>)</w:t>
        </w:r>
      </w:ins>
      <w:r w:rsidR="00CD40FF" w:rsidRPr="002B42A7">
        <w:rPr>
          <w:rFonts w:ascii="Times New Roman" w:hAnsi="Times New Roman" w:cs="Times New Roman"/>
          <w:color w:val="000000" w:themeColor="text1"/>
          <w:rPrChange w:id="6001" w:author="Ruijie Xu" w:date="2022-03-10T12:31:00Z">
            <w:rPr>
              <w:color w:val="000000" w:themeColor="text1"/>
            </w:rPr>
          </w:rPrChange>
        </w:rPr>
        <w:t>.</w:t>
      </w:r>
      <w:bookmarkStart w:id="6002" w:name="OLE_LINK15"/>
      <w:bookmarkStart w:id="6003" w:name="OLE_LINK16"/>
    </w:p>
    <w:p w14:paraId="18E75425" w14:textId="4E7A77E6" w:rsidR="0007796B" w:rsidRPr="002B42A7" w:rsidDel="00AB0010" w:rsidRDefault="00487546" w:rsidP="0007796B">
      <w:pPr>
        <w:spacing w:line="480" w:lineRule="auto"/>
        <w:rPr>
          <w:ins w:id="6004" w:author="Liliana Salvador" w:date="2022-02-26T16:15:00Z"/>
          <w:del w:id="6005" w:author="Rajeev, Sree" w:date="2022-03-03T11:19:00Z"/>
          <w:rFonts w:ascii="Times New Roman" w:hAnsi="Times New Roman" w:cs="Times New Roman"/>
          <w:iCs/>
          <w:color w:val="000000" w:themeColor="text1"/>
          <w:rPrChange w:id="6006" w:author="Ruijie Xu" w:date="2022-03-10T12:31:00Z">
            <w:rPr>
              <w:ins w:id="6007" w:author="Liliana Salvador" w:date="2022-02-26T16:15:00Z"/>
              <w:del w:id="6008" w:author="Rajeev, Sree" w:date="2022-03-03T11:19:00Z"/>
              <w:i/>
              <w:color w:val="000000" w:themeColor="text1"/>
            </w:rPr>
          </w:rPrChange>
        </w:rPr>
      </w:pPr>
      <w:ins w:id="6009" w:author="Ruijie Xu" w:date="2022-03-04T13:53:00Z">
        <w:r w:rsidRPr="002B42A7">
          <w:rPr>
            <w:rFonts w:ascii="Times New Roman" w:hAnsi="Times New Roman" w:cs="Times New Roman"/>
            <w:iCs/>
            <w:color w:val="000000" w:themeColor="text1"/>
            <w:rPrChange w:id="6010" w:author="Ruijie Xu" w:date="2022-03-10T12:31:00Z">
              <w:rPr>
                <w:iCs/>
                <w:color w:val="000000" w:themeColor="text1"/>
              </w:rPr>
            </w:rPrChange>
          </w:rPr>
          <w:tab/>
        </w:r>
      </w:ins>
    </w:p>
    <w:p w14:paraId="35540E0B" w14:textId="357A026B" w:rsidR="0007796B" w:rsidRPr="002B42A7" w:rsidDel="00AB0010" w:rsidRDefault="0007796B">
      <w:pPr>
        <w:spacing w:line="480" w:lineRule="auto"/>
        <w:rPr>
          <w:ins w:id="6011" w:author="Ruijie Xu" w:date="2022-02-02T13:29:00Z"/>
          <w:del w:id="6012" w:author="Rajeev, Sree" w:date="2022-03-03T11:19:00Z"/>
          <w:rFonts w:ascii="Times New Roman" w:hAnsi="Times New Roman" w:cs="Times New Roman"/>
          <w:i/>
          <w:color w:val="000000" w:themeColor="text1"/>
          <w:rPrChange w:id="6013" w:author="Ruijie Xu" w:date="2022-03-10T12:31:00Z">
            <w:rPr>
              <w:ins w:id="6014" w:author="Ruijie Xu" w:date="2022-02-02T13:29:00Z"/>
              <w:del w:id="6015" w:author="Rajeev, Sree" w:date="2022-03-03T11:19:00Z"/>
              <w:color w:val="000000" w:themeColor="text1"/>
            </w:rPr>
          </w:rPrChange>
        </w:rPr>
        <w:pPrChange w:id="6016" w:author="Liliana Salvador" w:date="2022-02-26T16:31:00Z">
          <w:pPr>
            <w:keepNext/>
            <w:spacing w:line="480" w:lineRule="auto"/>
            <w:ind w:firstLine="720"/>
          </w:pPr>
        </w:pPrChange>
      </w:pPr>
      <w:ins w:id="6017" w:author="Liliana Salvador" w:date="2022-02-26T16:15:00Z">
        <w:del w:id="6018" w:author="Rajeev, Sree" w:date="2022-03-03T11:19:00Z">
          <w:r w:rsidRPr="002B42A7" w:rsidDel="00AB0010">
            <w:rPr>
              <w:rFonts w:ascii="Times New Roman" w:hAnsi="Times New Roman" w:cs="Times New Roman"/>
              <w:i/>
              <w:color w:val="000000" w:themeColor="text1"/>
              <w:rPrChange w:id="6019" w:author="Ruijie Xu" w:date="2022-03-10T12:31:00Z">
                <w:rPr>
                  <w:i/>
                  <w:color w:val="000000" w:themeColor="text1"/>
                </w:rPr>
              </w:rPrChange>
            </w:rPr>
            <w:delText>Between-sample diversity (</w:delText>
          </w:r>
          <w:r w:rsidRPr="002B42A7" w:rsidDel="00AB0010">
            <w:rPr>
              <w:rFonts w:ascii="Times New Roman" w:hAnsi="Times New Roman" w:cs="Times New Roman"/>
              <w:i/>
              <w:color w:val="000000" w:themeColor="text1"/>
              <w:rPrChange w:id="6020" w:author="Ruijie Xu" w:date="2022-03-10T12:31:00Z">
                <w:rPr>
                  <w:i/>
                  <w:color w:val="000000" w:themeColor="text1"/>
                </w:rPr>
              </w:rPrChange>
            </w:rPr>
            <w:sym w:font="Symbol" w:char="F062"/>
          </w:r>
          <w:r w:rsidRPr="002B42A7" w:rsidDel="00AB0010">
            <w:rPr>
              <w:rFonts w:ascii="Times New Roman" w:hAnsi="Times New Roman" w:cs="Times New Roman"/>
              <w:i/>
              <w:color w:val="000000" w:themeColor="text1"/>
              <w:rPrChange w:id="6021" w:author="Ruijie Xu" w:date="2022-03-10T12:31:00Z">
                <w:rPr>
                  <w:i/>
                  <w:color w:val="000000" w:themeColor="text1"/>
                </w:rPr>
              </w:rPrChange>
            </w:rPr>
            <w:delText>-diversity) - Software</w:delText>
          </w:r>
        </w:del>
      </w:ins>
    </w:p>
    <w:p w14:paraId="3133CAD3" w14:textId="7E75AE4D" w:rsidR="000C080D" w:rsidRPr="002B42A7" w:rsidDel="00FB545E" w:rsidRDefault="000C080D">
      <w:pPr>
        <w:spacing w:line="480" w:lineRule="auto"/>
        <w:ind w:firstLine="720"/>
        <w:rPr>
          <w:del w:id="6022" w:author="Ruijie Xu" w:date="2022-02-27T12:21:00Z"/>
          <w:rFonts w:ascii="Times New Roman" w:hAnsi="Times New Roman" w:cs="Times New Roman"/>
          <w:color w:val="000000" w:themeColor="text1"/>
          <w:rPrChange w:id="6023" w:author="Ruijie Xu" w:date="2022-03-10T12:31:00Z">
            <w:rPr>
              <w:del w:id="6024" w:author="Ruijie Xu" w:date="2022-02-27T12:21:00Z"/>
              <w:b/>
              <w:bCs/>
              <w:color w:val="000000" w:themeColor="text1"/>
            </w:rPr>
          </w:rPrChange>
        </w:rPr>
        <w:pPrChange w:id="6025" w:author="Ruijie Xu" w:date="2022-02-27T12:21:00Z">
          <w:pPr>
            <w:keepNext/>
            <w:spacing w:line="480" w:lineRule="auto"/>
            <w:ind w:firstLine="720"/>
          </w:pPr>
        </w:pPrChange>
      </w:pPr>
      <w:ins w:id="6026" w:author="Ruijie Xu" w:date="2022-02-02T13:30:00Z">
        <w:r w:rsidRPr="002B42A7">
          <w:rPr>
            <w:rFonts w:ascii="Times New Roman" w:hAnsi="Times New Roman" w:cs="Times New Roman"/>
            <w:color w:val="000000" w:themeColor="text1"/>
            <w:rPrChange w:id="6027" w:author="Ruijie Xu" w:date="2022-03-10T12:31:00Z">
              <w:rPr>
                <w:color w:val="000000" w:themeColor="text1"/>
              </w:rPr>
            </w:rPrChange>
          </w:rPr>
          <w:t>Th</w:t>
        </w:r>
      </w:ins>
      <w:ins w:id="6028" w:author="Ruijie Xu" w:date="2022-02-27T12:21:00Z">
        <w:r w:rsidR="00FB545E" w:rsidRPr="002B42A7">
          <w:rPr>
            <w:rFonts w:ascii="Times New Roman" w:hAnsi="Times New Roman" w:cs="Times New Roman"/>
            <w:color w:val="000000" w:themeColor="text1"/>
            <w:rPrChange w:id="6029" w:author="Ruijie Xu" w:date="2022-03-10T12:31:00Z">
              <w:rPr>
                <w:color w:val="000000" w:themeColor="text1"/>
              </w:rPr>
            </w:rPrChange>
          </w:rPr>
          <w:t xml:space="preserve">e hierarchical </w:t>
        </w:r>
      </w:ins>
      <w:ins w:id="6030" w:author="Ruijie Xu" w:date="2022-02-02T13:30:00Z">
        <w:r w:rsidRPr="002B42A7">
          <w:rPr>
            <w:rFonts w:ascii="Times New Roman" w:hAnsi="Times New Roman" w:cs="Times New Roman"/>
            <w:color w:val="000000" w:themeColor="text1"/>
            <w:rPrChange w:id="6031" w:author="Ruijie Xu" w:date="2022-03-10T12:31:00Z">
              <w:rPr>
                <w:color w:val="000000" w:themeColor="text1"/>
              </w:rPr>
            </w:rPrChange>
          </w:rPr>
          <w:t>cluster</w:t>
        </w:r>
      </w:ins>
      <w:ins w:id="6032" w:author="Ruijie Xu" w:date="2022-02-27T12:23:00Z">
        <w:r w:rsidR="00412083" w:rsidRPr="002B42A7">
          <w:rPr>
            <w:rFonts w:ascii="Times New Roman" w:hAnsi="Times New Roman" w:cs="Times New Roman"/>
            <w:color w:val="000000" w:themeColor="text1"/>
            <w:rPrChange w:id="6033" w:author="Ruijie Xu" w:date="2022-03-10T12:31:00Z">
              <w:rPr>
                <w:color w:val="000000" w:themeColor="text1"/>
              </w:rPr>
            </w:rPrChange>
          </w:rPr>
          <w:t>s</w:t>
        </w:r>
      </w:ins>
      <w:ins w:id="6034" w:author="Ruijie Xu" w:date="2022-02-02T13:30:00Z">
        <w:r w:rsidRPr="002B42A7">
          <w:rPr>
            <w:rFonts w:ascii="Times New Roman" w:hAnsi="Times New Roman" w:cs="Times New Roman"/>
            <w:color w:val="000000" w:themeColor="text1"/>
            <w:rPrChange w:id="6035" w:author="Ruijie Xu" w:date="2022-03-10T12:31:00Z">
              <w:rPr>
                <w:color w:val="000000" w:themeColor="text1"/>
              </w:rPr>
            </w:rPrChange>
          </w:rPr>
          <w:t xml:space="preserve"> </w:t>
        </w:r>
      </w:ins>
      <w:ins w:id="6036" w:author="Ruijie Xu" w:date="2022-02-27T12:23:00Z">
        <w:r w:rsidR="00270DF5" w:rsidRPr="002B42A7">
          <w:rPr>
            <w:rFonts w:ascii="Times New Roman" w:hAnsi="Times New Roman" w:cs="Times New Roman"/>
            <w:color w:val="000000" w:themeColor="text1"/>
            <w:rPrChange w:id="6037" w:author="Ruijie Xu" w:date="2022-03-10T12:31:00Z">
              <w:rPr>
                <w:color w:val="000000" w:themeColor="text1"/>
              </w:rPr>
            </w:rPrChange>
          </w:rPr>
          <w:t xml:space="preserve">describing the general relationships between samples </w:t>
        </w:r>
      </w:ins>
      <w:ins w:id="6038" w:author="Ruijie Xu" w:date="2022-02-27T12:12:00Z">
        <w:r w:rsidR="007439AC" w:rsidRPr="002B42A7">
          <w:rPr>
            <w:rFonts w:ascii="Times New Roman" w:hAnsi="Times New Roman" w:cs="Times New Roman"/>
            <w:color w:val="000000" w:themeColor="text1"/>
            <w:rPrChange w:id="6039" w:author="Ruijie Xu" w:date="2022-03-10T12:31:00Z">
              <w:rPr>
                <w:color w:val="000000" w:themeColor="text1"/>
              </w:rPr>
            </w:rPrChange>
          </w:rPr>
          <w:t>remained consistent a</w:t>
        </w:r>
      </w:ins>
      <w:ins w:id="6040" w:author="Ruijie Xu" w:date="2022-02-27T12:13:00Z">
        <w:r w:rsidR="007439AC" w:rsidRPr="002B42A7">
          <w:rPr>
            <w:rFonts w:ascii="Times New Roman" w:hAnsi="Times New Roman" w:cs="Times New Roman"/>
            <w:color w:val="000000" w:themeColor="text1"/>
            <w:rPrChange w:id="6041" w:author="Ruijie Xu" w:date="2022-03-10T12:31:00Z">
              <w:rPr>
                <w:color w:val="000000" w:themeColor="text1"/>
              </w:rPr>
            </w:rPrChange>
          </w:rPr>
          <w:t xml:space="preserve">cross all different software </w:t>
        </w:r>
      </w:ins>
      <w:ins w:id="6042" w:author="Ruijie Xu" w:date="2022-02-03T12:28:00Z">
        <w:r w:rsidR="00F83C0B" w:rsidRPr="002B42A7">
          <w:rPr>
            <w:rFonts w:ascii="Times New Roman" w:hAnsi="Times New Roman" w:cs="Times New Roman"/>
            <w:color w:val="000000" w:themeColor="text1"/>
            <w:rPrChange w:id="6043" w:author="Ruijie Xu" w:date="2022-03-10T12:31:00Z">
              <w:rPr>
                <w:color w:val="000000" w:themeColor="text1"/>
              </w:rPr>
            </w:rPrChange>
          </w:rPr>
          <w:t xml:space="preserve">(Figure </w:t>
        </w:r>
      </w:ins>
      <w:ins w:id="6044" w:author="Ruijie Xu" w:date="2022-02-03T12:54:00Z">
        <w:r w:rsidR="004A2C21" w:rsidRPr="002B42A7">
          <w:rPr>
            <w:rFonts w:ascii="Times New Roman" w:hAnsi="Times New Roman" w:cs="Times New Roman"/>
            <w:color w:val="000000" w:themeColor="text1"/>
            <w:rPrChange w:id="6045" w:author="Ruijie Xu" w:date="2022-03-10T12:31:00Z">
              <w:rPr>
                <w:color w:val="000000" w:themeColor="text1"/>
              </w:rPr>
            </w:rPrChange>
          </w:rPr>
          <w:t>4</w:t>
        </w:r>
      </w:ins>
      <w:ins w:id="6046" w:author="Ruijie Xu" w:date="2022-02-03T12:28:00Z">
        <w:r w:rsidR="00F83C0B" w:rsidRPr="002B42A7">
          <w:rPr>
            <w:rFonts w:ascii="Times New Roman" w:hAnsi="Times New Roman" w:cs="Times New Roman"/>
            <w:color w:val="000000" w:themeColor="text1"/>
            <w:rPrChange w:id="6047" w:author="Ruijie Xu" w:date="2022-03-10T12:31:00Z">
              <w:rPr>
                <w:color w:val="000000" w:themeColor="text1"/>
              </w:rPr>
            </w:rPrChange>
          </w:rPr>
          <w:t>b)</w:t>
        </w:r>
      </w:ins>
      <w:ins w:id="6048" w:author="Ruijie Xu" w:date="2022-02-02T13:31:00Z">
        <w:r w:rsidR="00F8395A" w:rsidRPr="002B42A7">
          <w:rPr>
            <w:rFonts w:ascii="Times New Roman" w:hAnsi="Times New Roman" w:cs="Times New Roman"/>
            <w:color w:val="000000" w:themeColor="text1"/>
            <w:rPrChange w:id="6049" w:author="Ruijie Xu" w:date="2022-03-10T12:31:00Z">
              <w:rPr>
                <w:color w:val="000000" w:themeColor="text1"/>
              </w:rPr>
            </w:rPrChange>
          </w:rPr>
          <w:t xml:space="preserve">. Except for </w:t>
        </w:r>
        <w:del w:id="6050" w:author="Liliana Salvador" w:date="2022-02-25T17:00:00Z">
          <w:r w:rsidR="00F8395A" w:rsidRPr="002B42A7" w:rsidDel="0080676F">
            <w:rPr>
              <w:rFonts w:ascii="Times New Roman" w:hAnsi="Times New Roman" w:cs="Times New Roman"/>
              <w:color w:val="000000" w:themeColor="text1"/>
              <w:rPrChange w:id="6051" w:author="Ruijie Xu" w:date="2022-03-10T12:31:00Z">
                <w:rPr>
                  <w:color w:val="000000" w:themeColor="text1"/>
                </w:rPr>
              </w:rPrChange>
            </w:rPr>
            <w:delText xml:space="preserve">the clustering using the </w:delText>
          </w:r>
        </w:del>
        <w:r w:rsidR="00F8395A" w:rsidRPr="002B42A7">
          <w:rPr>
            <w:rFonts w:ascii="Times New Roman" w:hAnsi="Times New Roman" w:cs="Times New Roman"/>
            <w:color w:val="000000" w:themeColor="text1"/>
            <w:rPrChange w:id="6052" w:author="Ruijie Xu" w:date="2022-03-10T12:31:00Z">
              <w:rPr>
                <w:color w:val="000000" w:themeColor="text1"/>
              </w:rPr>
            </w:rPrChange>
          </w:rPr>
          <w:t>Metaphlan3</w:t>
        </w:r>
        <w:del w:id="6053" w:author="Liliana Salvador" w:date="2022-02-25T17:01:00Z">
          <w:r w:rsidR="00F8395A" w:rsidRPr="002B42A7" w:rsidDel="0080676F">
            <w:rPr>
              <w:rFonts w:ascii="Times New Roman" w:hAnsi="Times New Roman" w:cs="Times New Roman"/>
              <w:color w:val="000000" w:themeColor="text1"/>
              <w:rPrChange w:id="6054" w:author="Ruijie Xu" w:date="2022-03-10T12:31:00Z">
                <w:rPr>
                  <w:color w:val="000000" w:themeColor="text1"/>
                </w:rPr>
              </w:rPrChange>
            </w:rPr>
            <w:delText xml:space="preserve"> </w:delText>
          </w:r>
        </w:del>
        <w:del w:id="6055" w:author="Liliana Salvador" w:date="2022-02-25T17:00:00Z">
          <w:r w:rsidR="00F8395A" w:rsidRPr="002B42A7" w:rsidDel="0080676F">
            <w:rPr>
              <w:rFonts w:ascii="Times New Roman" w:hAnsi="Times New Roman" w:cs="Times New Roman"/>
              <w:color w:val="000000" w:themeColor="text1"/>
              <w:rPrChange w:id="6056" w:author="Ruijie Xu" w:date="2022-03-10T12:31:00Z">
                <w:rPr>
                  <w:color w:val="000000" w:themeColor="text1"/>
                </w:rPr>
              </w:rPrChange>
            </w:rPr>
            <w:delText>classification</w:delText>
          </w:r>
        </w:del>
        <w:r w:rsidR="00F8395A" w:rsidRPr="002B42A7">
          <w:rPr>
            <w:rFonts w:ascii="Times New Roman" w:hAnsi="Times New Roman" w:cs="Times New Roman"/>
            <w:color w:val="000000" w:themeColor="text1"/>
            <w:rPrChange w:id="6057" w:author="Ruijie Xu" w:date="2022-03-10T12:31:00Z">
              <w:rPr>
                <w:color w:val="000000" w:themeColor="text1"/>
              </w:rPr>
            </w:rPrChange>
          </w:rPr>
          <w:t xml:space="preserve">, </w:t>
        </w:r>
      </w:ins>
      <w:ins w:id="6058" w:author="Liliana Salvador" w:date="2022-02-25T17:01:00Z">
        <w:r w:rsidR="0080676F" w:rsidRPr="002B42A7">
          <w:rPr>
            <w:rFonts w:ascii="Times New Roman" w:hAnsi="Times New Roman" w:cs="Times New Roman"/>
            <w:color w:val="000000" w:themeColor="text1"/>
            <w:rPrChange w:id="6059" w:author="Ruijie Xu" w:date="2022-03-10T12:31:00Z">
              <w:rPr>
                <w:color w:val="000000" w:themeColor="text1"/>
              </w:rPr>
            </w:rPrChange>
          </w:rPr>
          <w:t xml:space="preserve">all the other </w:t>
        </w:r>
      </w:ins>
      <w:ins w:id="6060" w:author="Ruijie Xu" w:date="2022-02-02T13:31:00Z">
        <w:del w:id="6061" w:author="Liliana Salvador" w:date="2022-02-25T17:01:00Z">
          <w:r w:rsidR="00F8395A" w:rsidRPr="002B42A7" w:rsidDel="0080676F">
            <w:rPr>
              <w:rFonts w:ascii="Times New Roman" w:hAnsi="Times New Roman" w:cs="Times New Roman"/>
              <w:color w:val="000000" w:themeColor="text1"/>
              <w:rPrChange w:id="6062" w:author="Ruijie Xu" w:date="2022-03-10T12:31:00Z">
                <w:rPr>
                  <w:color w:val="000000" w:themeColor="text1"/>
                </w:rPr>
              </w:rPrChange>
            </w:rPr>
            <w:delText xml:space="preserve">the classification of rest </w:delText>
          </w:r>
        </w:del>
        <w:r w:rsidR="00F8395A" w:rsidRPr="002B42A7">
          <w:rPr>
            <w:rFonts w:ascii="Times New Roman" w:hAnsi="Times New Roman" w:cs="Times New Roman"/>
            <w:color w:val="000000" w:themeColor="text1"/>
            <w:rPrChange w:id="6063" w:author="Ruijie Xu" w:date="2022-03-10T12:31:00Z">
              <w:rPr>
                <w:color w:val="000000" w:themeColor="text1"/>
              </w:rPr>
            </w:rPrChange>
          </w:rPr>
          <w:t xml:space="preserve">software </w:t>
        </w:r>
        <w:del w:id="6064" w:author="Liliana Salvador" w:date="2022-02-25T17:01:00Z">
          <w:r w:rsidR="00F8395A" w:rsidRPr="002B42A7" w:rsidDel="0080676F">
            <w:rPr>
              <w:rFonts w:ascii="Times New Roman" w:hAnsi="Times New Roman" w:cs="Times New Roman"/>
              <w:color w:val="000000" w:themeColor="text1"/>
              <w:rPrChange w:id="6065" w:author="Ruijie Xu" w:date="2022-03-10T12:31:00Z">
                <w:rPr>
                  <w:color w:val="000000" w:themeColor="text1"/>
                </w:rPr>
              </w:rPrChange>
            </w:rPr>
            <w:delText>has clustered</w:delText>
          </w:r>
        </w:del>
      </w:ins>
      <w:ins w:id="6066" w:author="Liliana Salvador" w:date="2022-02-25T17:01:00Z">
        <w:del w:id="6067" w:author="Ruijie Xu" w:date="2022-03-16T16:39:00Z">
          <w:r w:rsidR="0080676F" w:rsidRPr="002B42A7" w:rsidDel="00B00CE7">
            <w:rPr>
              <w:rFonts w:ascii="Times New Roman" w:hAnsi="Times New Roman" w:cs="Times New Roman"/>
              <w:color w:val="000000" w:themeColor="text1"/>
              <w:rPrChange w:id="6068" w:author="Ruijie Xu" w:date="2022-03-10T12:31:00Z">
                <w:rPr>
                  <w:color w:val="000000" w:themeColor="text1"/>
                </w:rPr>
              </w:rPrChange>
            </w:rPr>
            <w:delText>aggregated</w:delText>
          </w:r>
        </w:del>
      </w:ins>
      <w:ins w:id="6069" w:author="Ruijie Xu" w:date="2022-03-16T16:39:00Z">
        <w:r w:rsidR="00B00CE7">
          <w:rPr>
            <w:rFonts w:ascii="Times New Roman" w:hAnsi="Times New Roman" w:cs="Times New Roman"/>
            <w:color w:val="000000" w:themeColor="text1"/>
          </w:rPr>
          <w:t>separated</w:t>
        </w:r>
      </w:ins>
      <w:ins w:id="6070" w:author="Ruijie Xu" w:date="2022-02-02T13:31:00Z">
        <w:r w:rsidR="00F8395A" w:rsidRPr="002B42A7">
          <w:rPr>
            <w:rFonts w:ascii="Times New Roman" w:hAnsi="Times New Roman" w:cs="Times New Roman"/>
            <w:color w:val="000000" w:themeColor="text1"/>
            <w:rPrChange w:id="6071" w:author="Ruijie Xu" w:date="2022-03-10T12:31:00Z">
              <w:rPr>
                <w:color w:val="000000" w:themeColor="text1"/>
              </w:rPr>
            </w:rPrChange>
          </w:rPr>
          <w:t xml:space="preserve"> the </w:t>
        </w:r>
      </w:ins>
      <w:ins w:id="6072" w:author="Ruijie Xu" w:date="2022-03-16T17:04:00Z">
        <w:r w:rsidR="00FE67E6" w:rsidRPr="00FE67E6">
          <w:rPr>
            <w:rFonts w:ascii="Times New Roman" w:hAnsi="Times New Roman" w:cs="Times New Roman"/>
            <w:i/>
            <w:color w:val="000000" w:themeColor="text1"/>
          </w:rPr>
          <w:t>Rattus</w:t>
        </w:r>
      </w:ins>
      <w:ins w:id="6073" w:author="Ruijie Xu" w:date="2022-02-02T13:31:00Z">
        <w:r w:rsidR="00F8395A" w:rsidRPr="002B42A7">
          <w:rPr>
            <w:rFonts w:ascii="Times New Roman" w:hAnsi="Times New Roman" w:cs="Times New Roman"/>
            <w:color w:val="000000" w:themeColor="text1"/>
            <w:rPrChange w:id="6074" w:author="Ruijie Xu" w:date="2022-03-10T12:31:00Z">
              <w:rPr>
                <w:color w:val="000000" w:themeColor="text1"/>
              </w:rPr>
            </w:rPrChange>
          </w:rPr>
          <w:t xml:space="preserve"> samples into two large clusters</w:t>
        </w:r>
      </w:ins>
      <w:ins w:id="6075" w:author="Liliana Salvador" w:date="2022-02-25T17:02:00Z">
        <w:r w:rsidR="0080676F" w:rsidRPr="002B42A7">
          <w:rPr>
            <w:rFonts w:ascii="Times New Roman" w:hAnsi="Times New Roman" w:cs="Times New Roman"/>
            <w:color w:val="000000" w:themeColor="text1"/>
            <w:rPrChange w:id="6076" w:author="Ruijie Xu" w:date="2022-03-10T12:31:00Z">
              <w:rPr>
                <w:color w:val="000000" w:themeColor="text1"/>
              </w:rPr>
            </w:rPrChange>
          </w:rPr>
          <w:t>: the</w:t>
        </w:r>
      </w:ins>
      <w:ins w:id="6077" w:author="Ruijie Xu" w:date="2022-02-02T13:31:00Z">
        <w:del w:id="6078" w:author="Liliana Salvador" w:date="2022-02-25T17:02:00Z">
          <w:r w:rsidR="00F8395A" w:rsidRPr="002B42A7" w:rsidDel="0080676F">
            <w:rPr>
              <w:rFonts w:ascii="Times New Roman" w:hAnsi="Times New Roman" w:cs="Times New Roman"/>
              <w:color w:val="000000" w:themeColor="text1"/>
              <w:rPrChange w:id="6079" w:author="Ruijie Xu" w:date="2022-03-10T12:31:00Z">
                <w:rPr>
                  <w:color w:val="000000" w:themeColor="text1"/>
                </w:rPr>
              </w:rPrChange>
            </w:rPr>
            <w:delText>,</w:delText>
          </w:r>
        </w:del>
        <w:r w:rsidR="00F8395A" w:rsidRPr="002B42A7">
          <w:rPr>
            <w:rFonts w:ascii="Times New Roman" w:hAnsi="Times New Roman" w:cs="Times New Roman"/>
            <w:color w:val="000000" w:themeColor="text1"/>
            <w:rPrChange w:id="6080" w:author="Ruijie Xu" w:date="2022-03-10T12:31:00Z">
              <w:rPr>
                <w:color w:val="000000" w:themeColor="text1"/>
              </w:rPr>
            </w:rPrChange>
          </w:rPr>
          <w:t xml:space="preserve"> first </w:t>
        </w:r>
        <w:del w:id="6081" w:author="Liliana Salvador" w:date="2022-02-25T17:02:00Z">
          <w:r w:rsidR="00F8395A" w:rsidRPr="002B42A7" w:rsidDel="0080676F">
            <w:rPr>
              <w:rFonts w:ascii="Times New Roman" w:hAnsi="Times New Roman" w:cs="Times New Roman"/>
              <w:color w:val="000000" w:themeColor="text1"/>
              <w:rPrChange w:id="6082" w:author="Ruijie Xu" w:date="2022-03-10T12:31:00Z">
                <w:rPr>
                  <w:color w:val="000000" w:themeColor="text1"/>
                </w:rPr>
              </w:rPrChange>
            </w:rPr>
            <w:delText>cluster included</w:delText>
          </w:r>
        </w:del>
      </w:ins>
      <w:ins w:id="6083" w:author="Liliana Salvador" w:date="2022-02-25T17:02:00Z">
        <w:r w:rsidR="0080676F" w:rsidRPr="002B42A7">
          <w:rPr>
            <w:rFonts w:ascii="Times New Roman" w:hAnsi="Times New Roman" w:cs="Times New Roman"/>
            <w:color w:val="000000" w:themeColor="text1"/>
            <w:rPrChange w:id="6084" w:author="Ruijie Xu" w:date="2022-03-10T12:31:00Z">
              <w:rPr>
                <w:color w:val="000000" w:themeColor="text1"/>
              </w:rPr>
            </w:rPrChange>
          </w:rPr>
          <w:t>w</w:t>
        </w:r>
        <w:r w:rsidR="00371C1D" w:rsidRPr="002B42A7">
          <w:rPr>
            <w:rFonts w:ascii="Times New Roman" w:hAnsi="Times New Roman" w:cs="Times New Roman"/>
            <w:color w:val="000000" w:themeColor="text1"/>
            <w:rPrChange w:id="6085" w:author="Ruijie Xu" w:date="2022-03-10T12:31:00Z">
              <w:rPr>
                <w:color w:val="000000" w:themeColor="text1"/>
              </w:rPr>
            </w:rPrChange>
          </w:rPr>
          <w:t>ith</w:t>
        </w:r>
      </w:ins>
      <w:ins w:id="6086" w:author="Ruijie Xu" w:date="2022-02-02T13:31:00Z">
        <w:r w:rsidR="00F8395A" w:rsidRPr="002B42A7">
          <w:rPr>
            <w:rFonts w:ascii="Times New Roman" w:hAnsi="Times New Roman" w:cs="Times New Roman"/>
            <w:color w:val="000000" w:themeColor="text1"/>
            <w:rPrChange w:id="6087" w:author="Ruijie Xu" w:date="2022-03-10T12:31:00Z">
              <w:rPr>
                <w:color w:val="000000" w:themeColor="text1"/>
              </w:rPr>
            </w:rPrChange>
          </w:rPr>
          <w:t xml:space="preserve"> three </w:t>
        </w:r>
      </w:ins>
      <w:ins w:id="6088" w:author="Rajeev, Sree" w:date="2022-03-01T14:10:00Z">
        <w:r w:rsidR="00666430" w:rsidRPr="002B42A7">
          <w:rPr>
            <w:rFonts w:ascii="Times New Roman" w:hAnsi="Times New Roman" w:cs="Times New Roman"/>
            <w:color w:val="000000" w:themeColor="text1"/>
            <w:rPrChange w:id="6089" w:author="Ruijie Xu" w:date="2022-03-10T12:31:00Z">
              <w:rPr>
                <w:color w:val="000000" w:themeColor="text1"/>
              </w:rPr>
            </w:rPrChange>
          </w:rPr>
          <w:t>l</w:t>
        </w:r>
      </w:ins>
      <w:ins w:id="6090" w:author="Liliana Salvador" w:date="2022-02-25T17:03:00Z">
        <w:del w:id="6091" w:author="Rajeev, Sree" w:date="2022-03-01T14:10:00Z">
          <w:r w:rsidR="00371C1D" w:rsidRPr="002B42A7" w:rsidDel="00666430">
            <w:rPr>
              <w:rFonts w:ascii="Times New Roman" w:hAnsi="Times New Roman" w:cs="Times New Roman"/>
              <w:color w:val="000000" w:themeColor="text1"/>
              <w:rPrChange w:id="6092" w:author="Ruijie Xu" w:date="2022-03-10T12:31:00Z">
                <w:rPr>
                  <w:color w:val="000000" w:themeColor="text1"/>
                </w:rPr>
              </w:rPrChange>
            </w:rPr>
            <w:delText>L</w:delText>
          </w:r>
        </w:del>
      </w:ins>
      <w:ins w:id="6093" w:author="Ruijie Xu" w:date="2022-02-02T13:31:00Z">
        <w:del w:id="6094" w:author="Liliana Salvador" w:date="2022-02-25T17:03:00Z">
          <w:r w:rsidR="00F8395A" w:rsidRPr="002B42A7" w:rsidDel="00371C1D">
            <w:rPr>
              <w:rFonts w:ascii="Times New Roman" w:hAnsi="Times New Roman" w:cs="Times New Roman"/>
              <w:color w:val="000000" w:themeColor="text1"/>
              <w:rPrChange w:id="6095" w:author="Ruijie Xu" w:date="2022-03-10T12:31:00Z">
                <w:rPr>
                  <w:color w:val="000000" w:themeColor="text1"/>
                </w:rPr>
              </w:rPrChange>
            </w:rPr>
            <w:delText>l</w:delText>
          </w:r>
        </w:del>
        <w:r w:rsidR="00F8395A" w:rsidRPr="002B42A7">
          <w:rPr>
            <w:rFonts w:ascii="Times New Roman" w:hAnsi="Times New Roman" w:cs="Times New Roman"/>
            <w:color w:val="000000" w:themeColor="text1"/>
            <w:rPrChange w:id="6096" w:author="Ruijie Xu" w:date="2022-03-10T12:31:00Z">
              <w:rPr>
                <w:color w:val="000000" w:themeColor="text1"/>
              </w:rPr>
            </w:rPrChange>
          </w:rPr>
          <w:t xml:space="preserve">ung samples (R22.L, R26.L and R27.L) and </w:t>
        </w:r>
      </w:ins>
      <w:ins w:id="6097" w:author="Liliana Salvador" w:date="2022-02-25T17:03:00Z">
        <w:r w:rsidR="00371C1D" w:rsidRPr="002B42A7">
          <w:rPr>
            <w:rFonts w:ascii="Times New Roman" w:hAnsi="Times New Roman" w:cs="Times New Roman"/>
            <w:color w:val="000000" w:themeColor="text1"/>
            <w:rPrChange w:id="6098" w:author="Ruijie Xu" w:date="2022-03-10T12:31:00Z">
              <w:rPr>
                <w:color w:val="000000" w:themeColor="text1"/>
              </w:rPr>
            </w:rPrChange>
          </w:rPr>
          <w:t xml:space="preserve">the </w:t>
        </w:r>
      </w:ins>
      <w:ins w:id="6099" w:author="Ruijie Xu" w:date="2022-02-02T13:31:00Z">
        <w:r w:rsidR="00F8395A" w:rsidRPr="002B42A7">
          <w:rPr>
            <w:rFonts w:ascii="Times New Roman" w:hAnsi="Times New Roman" w:cs="Times New Roman"/>
            <w:color w:val="000000" w:themeColor="text1"/>
            <w:rPrChange w:id="6100" w:author="Ruijie Xu" w:date="2022-03-10T12:31:00Z">
              <w:rPr>
                <w:color w:val="000000" w:themeColor="text1"/>
              </w:rPr>
            </w:rPrChange>
          </w:rPr>
          <w:t xml:space="preserve">second </w:t>
        </w:r>
        <w:del w:id="6101" w:author="Liliana Salvador" w:date="2022-02-25T17:03:00Z">
          <w:r w:rsidR="00F8395A" w:rsidRPr="002B42A7" w:rsidDel="00371C1D">
            <w:rPr>
              <w:rFonts w:ascii="Times New Roman" w:hAnsi="Times New Roman" w:cs="Times New Roman"/>
              <w:color w:val="000000" w:themeColor="text1"/>
              <w:rPrChange w:id="6102" w:author="Ruijie Xu" w:date="2022-03-10T12:31:00Z">
                <w:rPr>
                  <w:color w:val="000000" w:themeColor="text1"/>
                </w:rPr>
              </w:rPrChange>
            </w:rPr>
            <w:delText xml:space="preserve">cluster </w:delText>
          </w:r>
        </w:del>
        <w:r w:rsidR="00F8395A" w:rsidRPr="002B42A7">
          <w:rPr>
            <w:rFonts w:ascii="Times New Roman" w:hAnsi="Times New Roman" w:cs="Times New Roman"/>
            <w:color w:val="000000" w:themeColor="text1"/>
            <w:rPrChange w:id="6103" w:author="Ruijie Xu" w:date="2022-03-10T12:31:00Z">
              <w:rPr>
                <w:color w:val="000000" w:themeColor="text1"/>
              </w:rPr>
            </w:rPrChange>
          </w:rPr>
          <w:t xml:space="preserve">with </w:t>
        </w:r>
      </w:ins>
      <w:ins w:id="6104" w:author="Liliana Salvador" w:date="2022-02-25T17:03:00Z">
        <w:r w:rsidR="00371C1D" w:rsidRPr="002B42A7">
          <w:rPr>
            <w:rFonts w:ascii="Times New Roman" w:hAnsi="Times New Roman" w:cs="Times New Roman"/>
            <w:color w:val="000000" w:themeColor="text1"/>
            <w:rPrChange w:id="6105" w:author="Ruijie Xu" w:date="2022-03-10T12:31:00Z">
              <w:rPr>
                <w:color w:val="000000" w:themeColor="text1"/>
              </w:rPr>
            </w:rPrChange>
          </w:rPr>
          <w:t xml:space="preserve">a combination of </w:t>
        </w:r>
      </w:ins>
      <w:ins w:id="6106" w:author="Ruijie Xu" w:date="2022-02-02T13:31:00Z">
        <w:r w:rsidR="00F8395A" w:rsidRPr="002B42A7">
          <w:rPr>
            <w:rFonts w:ascii="Times New Roman" w:hAnsi="Times New Roman" w:cs="Times New Roman"/>
            <w:color w:val="000000" w:themeColor="text1"/>
            <w:rPrChange w:id="6107" w:author="Ruijie Xu" w:date="2022-03-10T12:31:00Z">
              <w:rPr>
                <w:color w:val="000000" w:themeColor="text1"/>
              </w:rPr>
            </w:rPrChange>
          </w:rPr>
          <w:t xml:space="preserve">all the </w:t>
        </w:r>
      </w:ins>
      <w:ins w:id="6108" w:author="Liliana Salvador" w:date="2022-03-08T19:51:00Z">
        <w:r w:rsidR="00352EA8" w:rsidRPr="002B42A7">
          <w:rPr>
            <w:rFonts w:ascii="Times New Roman" w:hAnsi="Times New Roman" w:cs="Times New Roman"/>
            <w:color w:val="000000" w:themeColor="text1"/>
            <w:rPrChange w:id="6109" w:author="Ruijie Xu" w:date="2022-03-10T12:31:00Z">
              <w:rPr>
                <w:color w:val="000000" w:themeColor="text1"/>
              </w:rPr>
            </w:rPrChange>
          </w:rPr>
          <w:t>k</w:t>
        </w:r>
      </w:ins>
      <w:ins w:id="6110" w:author="Ruijie Xu" w:date="2022-02-02T13:31:00Z">
        <w:del w:id="6111" w:author="Liliana Salvador" w:date="2022-03-08T19:51:00Z">
          <w:r w:rsidR="00F8395A" w:rsidRPr="002B42A7" w:rsidDel="00352EA8">
            <w:rPr>
              <w:rFonts w:ascii="Times New Roman" w:hAnsi="Times New Roman" w:cs="Times New Roman"/>
              <w:color w:val="000000" w:themeColor="text1"/>
              <w:rPrChange w:id="6112" w:author="Ruijie Xu" w:date="2022-03-10T12:31:00Z">
                <w:rPr>
                  <w:color w:val="000000" w:themeColor="text1"/>
                </w:rPr>
              </w:rPrChange>
            </w:rPr>
            <w:delText>K</w:delText>
          </w:r>
        </w:del>
        <w:r w:rsidR="00F8395A" w:rsidRPr="002B42A7">
          <w:rPr>
            <w:rFonts w:ascii="Times New Roman" w:hAnsi="Times New Roman" w:cs="Times New Roman"/>
            <w:color w:val="000000" w:themeColor="text1"/>
            <w:rPrChange w:id="6113" w:author="Ruijie Xu" w:date="2022-03-10T12:31:00Z">
              <w:rPr>
                <w:color w:val="000000" w:themeColor="text1"/>
              </w:rPr>
            </w:rPrChange>
          </w:rPr>
          <w:t xml:space="preserve">idney and </w:t>
        </w:r>
      </w:ins>
      <w:ins w:id="6114" w:author="Liliana Salvador" w:date="2022-03-08T19:51:00Z">
        <w:r w:rsidR="00352EA8" w:rsidRPr="002B42A7">
          <w:rPr>
            <w:rFonts w:ascii="Times New Roman" w:hAnsi="Times New Roman" w:cs="Times New Roman"/>
            <w:color w:val="000000" w:themeColor="text1"/>
            <w:rPrChange w:id="6115" w:author="Ruijie Xu" w:date="2022-03-10T12:31:00Z">
              <w:rPr>
                <w:color w:val="000000" w:themeColor="text1"/>
              </w:rPr>
            </w:rPrChange>
          </w:rPr>
          <w:t>s</w:t>
        </w:r>
      </w:ins>
      <w:ins w:id="6116" w:author="Ruijie Xu" w:date="2022-02-02T13:31:00Z">
        <w:del w:id="6117" w:author="Liliana Salvador" w:date="2022-03-08T19:51:00Z">
          <w:r w:rsidR="00F8395A" w:rsidRPr="002B42A7" w:rsidDel="00352EA8">
            <w:rPr>
              <w:rFonts w:ascii="Times New Roman" w:hAnsi="Times New Roman" w:cs="Times New Roman"/>
              <w:color w:val="000000" w:themeColor="text1"/>
              <w:rPrChange w:id="6118" w:author="Ruijie Xu" w:date="2022-03-10T12:31:00Z">
                <w:rPr>
                  <w:color w:val="000000" w:themeColor="text1"/>
                </w:rPr>
              </w:rPrChange>
            </w:rPr>
            <w:delText>S</w:delText>
          </w:r>
        </w:del>
        <w:r w:rsidR="00F8395A" w:rsidRPr="002B42A7">
          <w:rPr>
            <w:rFonts w:ascii="Times New Roman" w:hAnsi="Times New Roman" w:cs="Times New Roman"/>
            <w:color w:val="000000" w:themeColor="text1"/>
            <w:rPrChange w:id="6119" w:author="Ruijie Xu" w:date="2022-03-10T12:31:00Z">
              <w:rPr>
                <w:color w:val="000000" w:themeColor="text1"/>
              </w:rPr>
            </w:rPrChange>
          </w:rPr>
          <w:t>pleen samples</w:t>
        </w:r>
      </w:ins>
      <w:ins w:id="6120" w:author="Liliana Salvador" w:date="2022-02-26T16:37:00Z">
        <w:r w:rsidR="00197BBC" w:rsidRPr="002B42A7">
          <w:rPr>
            <w:rFonts w:ascii="Times New Roman" w:hAnsi="Times New Roman" w:cs="Times New Roman"/>
            <w:color w:val="000000" w:themeColor="text1"/>
            <w:rPrChange w:id="6121" w:author="Ruijie Xu" w:date="2022-03-10T12:31:00Z">
              <w:rPr>
                <w:color w:val="000000" w:themeColor="text1"/>
              </w:rPr>
            </w:rPrChange>
          </w:rPr>
          <w:t>,</w:t>
        </w:r>
      </w:ins>
      <w:ins w:id="6122" w:author="Ruijie Xu" w:date="2022-02-02T13:31:00Z">
        <w:r w:rsidR="00F8395A" w:rsidRPr="002B42A7">
          <w:rPr>
            <w:rFonts w:ascii="Times New Roman" w:hAnsi="Times New Roman" w:cs="Times New Roman"/>
            <w:color w:val="000000" w:themeColor="text1"/>
            <w:rPrChange w:id="6123" w:author="Ruijie Xu" w:date="2022-03-10T12:31:00Z">
              <w:rPr>
                <w:color w:val="000000" w:themeColor="text1"/>
              </w:rPr>
            </w:rPrChange>
          </w:rPr>
          <w:t xml:space="preserve"> </w:t>
        </w:r>
        <w:del w:id="6124" w:author="Liliana Salvador" w:date="2022-02-25T17:04:00Z">
          <w:r w:rsidR="00F8395A" w:rsidRPr="002B42A7" w:rsidDel="00371C1D">
            <w:rPr>
              <w:rFonts w:ascii="Times New Roman" w:hAnsi="Times New Roman" w:cs="Times New Roman"/>
              <w:color w:val="000000" w:themeColor="text1"/>
              <w:rPrChange w:id="6125" w:author="Ruijie Xu" w:date="2022-03-10T12:31:00Z">
                <w:rPr>
                  <w:color w:val="000000" w:themeColor="text1"/>
                </w:rPr>
              </w:rPrChange>
            </w:rPr>
            <w:delText>as well as</w:delText>
          </w:r>
        </w:del>
      </w:ins>
      <w:ins w:id="6126" w:author="Liliana Salvador" w:date="2022-02-26T16:37:00Z">
        <w:r w:rsidR="00053B7D" w:rsidRPr="002B42A7">
          <w:rPr>
            <w:rFonts w:ascii="Times New Roman" w:hAnsi="Times New Roman" w:cs="Times New Roman"/>
            <w:color w:val="000000" w:themeColor="text1"/>
            <w:rPrChange w:id="6127" w:author="Ruijie Xu" w:date="2022-03-10T12:31:00Z">
              <w:rPr>
                <w:color w:val="000000" w:themeColor="text1"/>
              </w:rPr>
            </w:rPrChange>
          </w:rPr>
          <w:t>and</w:t>
        </w:r>
      </w:ins>
      <w:ins w:id="6128" w:author="Ruijie Xu" w:date="2022-02-02T13:31:00Z">
        <w:r w:rsidR="00F8395A" w:rsidRPr="002B42A7">
          <w:rPr>
            <w:rFonts w:ascii="Times New Roman" w:hAnsi="Times New Roman" w:cs="Times New Roman"/>
            <w:color w:val="000000" w:themeColor="text1"/>
            <w:rPrChange w:id="6129" w:author="Ruijie Xu" w:date="2022-03-10T12:31:00Z">
              <w:rPr>
                <w:color w:val="000000" w:themeColor="text1"/>
              </w:rPr>
            </w:rPrChange>
          </w:rPr>
          <w:t xml:space="preserve"> </w:t>
        </w:r>
        <w:del w:id="6130" w:author="Liliana Salvador" w:date="2022-02-25T17:03:00Z">
          <w:r w:rsidR="00F8395A" w:rsidRPr="002B42A7" w:rsidDel="00371C1D">
            <w:rPr>
              <w:rFonts w:ascii="Times New Roman" w:hAnsi="Times New Roman" w:cs="Times New Roman"/>
              <w:color w:val="000000" w:themeColor="text1"/>
              <w:rPrChange w:id="6131" w:author="Ruijie Xu" w:date="2022-03-10T12:31:00Z">
                <w:rPr>
                  <w:color w:val="000000" w:themeColor="text1"/>
                </w:rPr>
              </w:rPrChange>
            </w:rPr>
            <w:delText>the</w:delText>
          </w:r>
        </w:del>
      </w:ins>
      <w:ins w:id="6132" w:author="Liliana Salvador" w:date="2022-02-25T17:03:00Z">
        <w:r w:rsidR="00371C1D" w:rsidRPr="002B42A7">
          <w:rPr>
            <w:rFonts w:ascii="Times New Roman" w:hAnsi="Times New Roman" w:cs="Times New Roman"/>
            <w:color w:val="000000" w:themeColor="text1"/>
            <w:rPrChange w:id="6133" w:author="Ruijie Xu" w:date="2022-03-10T12:31:00Z">
              <w:rPr>
                <w:color w:val="000000" w:themeColor="text1"/>
              </w:rPr>
            </w:rPrChange>
          </w:rPr>
          <w:t>one</w:t>
        </w:r>
      </w:ins>
      <w:ins w:id="6134" w:author="Ruijie Xu" w:date="2022-02-02T13:31:00Z">
        <w:r w:rsidR="00F8395A" w:rsidRPr="002B42A7">
          <w:rPr>
            <w:rFonts w:ascii="Times New Roman" w:hAnsi="Times New Roman" w:cs="Times New Roman"/>
            <w:color w:val="000000" w:themeColor="text1"/>
            <w:rPrChange w:id="6135" w:author="Ruijie Xu" w:date="2022-03-10T12:31:00Z">
              <w:rPr>
                <w:color w:val="000000" w:themeColor="text1"/>
              </w:rPr>
            </w:rPrChange>
          </w:rPr>
          <w:t xml:space="preserve"> </w:t>
        </w:r>
      </w:ins>
      <w:ins w:id="6136" w:author="Rajeev, Sree" w:date="2022-03-01T14:10:00Z">
        <w:r w:rsidR="00666430" w:rsidRPr="002B42A7">
          <w:rPr>
            <w:rFonts w:ascii="Times New Roman" w:hAnsi="Times New Roman" w:cs="Times New Roman"/>
            <w:color w:val="000000" w:themeColor="text1"/>
            <w:rPrChange w:id="6137" w:author="Ruijie Xu" w:date="2022-03-10T12:31:00Z">
              <w:rPr>
                <w:color w:val="000000" w:themeColor="text1"/>
              </w:rPr>
            </w:rPrChange>
          </w:rPr>
          <w:t>l</w:t>
        </w:r>
      </w:ins>
      <w:ins w:id="6138" w:author="Ruijie Xu" w:date="2022-02-02T13:31:00Z">
        <w:del w:id="6139" w:author="Rajeev, Sree" w:date="2022-03-01T14:10:00Z">
          <w:r w:rsidR="00F8395A" w:rsidRPr="002B42A7" w:rsidDel="00666430">
            <w:rPr>
              <w:rFonts w:ascii="Times New Roman" w:hAnsi="Times New Roman" w:cs="Times New Roman"/>
              <w:color w:val="000000" w:themeColor="text1"/>
              <w:rPrChange w:id="6140" w:author="Ruijie Xu" w:date="2022-03-10T12:31:00Z">
                <w:rPr>
                  <w:color w:val="000000" w:themeColor="text1"/>
                </w:rPr>
              </w:rPrChange>
            </w:rPr>
            <w:delText>L</w:delText>
          </w:r>
        </w:del>
        <w:r w:rsidR="00F8395A" w:rsidRPr="002B42A7">
          <w:rPr>
            <w:rFonts w:ascii="Times New Roman" w:hAnsi="Times New Roman" w:cs="Times New Roman"/>
            <w:color w:val="000000" w:themeColor="text1"/>
            <w:rPrChange w:id="6141" w:author="Ruijie Xu" w:date="2022-03-10T12:31:00Z">
              <w:rPr>
                <w:color w:val="000000" w:themeColor="text1"/>
              </w:rPr>
            </w:rPrChange>
          </w:rPr>
          <w:t xml:space="preserve">ung sample </w:t>
        </w:r>
        <w:del w:id="6142" w:author="Liliana Salvador" w:date="2022-02-25T17:04:00Z">
          <w:r w:rsidR="00F8395A" w:rsidRPr="002B42A7" w:rsidDel="00371C1D">
            <w:rPr>
              <w:rFonts w:ascii="Times New Roman" w:hAnsi="Times New Roman" w:cs="Times New Roman"/>
              <w:color w:val="000000" w:themeColor="text1"/>
              <w:rPrChange w:id="6143" w:author="Ruijie Xu" w:date="2022-03-10T12:31:00Z">
                <w:rPr>
                  <w:color w:val="000000" w:themeColor="text1"/>
                </w:rPr>
              </w:rPrChange>
            </w:rPr>
            <w:delText>of Rattus subject R28</w:delText>
          </w:r>
        </w:del>
        <w:del w:id="6144" w:author="Liliana Salvador" w:date="2022-02-26T16:35:00Z">
          <w:r w:rsidR="00F8395A" w:rsidRPr="002B42A7" w:rsidDel="00352C26">
            <w:rPr>
              <w:rFonts w:ascii="Times New Roman" w:hAnsi="Times New Roman" w:cs="Times New Roman"/>
              <w:color w:val="000000" w:themeColor="text1"/>
              <w:rPrChange w:id="6145" w:author="Ruijie Xu" w:date="2022-03-10T12:31:00Z">
                <w:rPr>
                  <w:color w:val="000000" w:themeColor="text1"/>
                </w:rPr>
              </w:rPrChange>
            </w:rPr>
            <w:delText xml:space="preserve"> </w:delText>
          </w:r>
        </w:del>
        <w:r w:rsidR="00F8395A" w:rsidRPr="002B42A7">
          <w:rPr>
            <w:rFonts w:ascii="Times New Roman" w:hAnsi="Times New Roman" w:cs="Times New Roman"/>
            <w:color w:val="000000" w:themeColor="text1"/>
            <w:rPrChange w:id="6146" w:author="Ruijie Xu" w:date="2022-03-10T12:31:00Z">
              <w:rPr>
                <w:color w:val="000000" w:themeColor="text1"/>
              </w:rPr>
            </w:rPrChange>
          </w:rPr>
          <w:t>(R28.L).</w:t>
        </w:r>
      </w:ins>
      <w:ins w:id="6147" w:author="Ruijie Xu" w:date="2022-02-02T13:32:00Z">
        <w:r w:rsidR="00F8395A" w:rsidRPr="002B42A7">
          <w:rPr>
            <w:rFonts w:ascii="Times New Roman" w:hAnsi="Times New Roman" w:cs="Times New Roman"/>
            <w:color w:val="000000" w:themeColor="text1"/>
            <w:rPrChange w:id="6148" w:author="Ruijie Xu" w:date="2022-03-10T12:31:00Z">
              <w:rPr>
                <w:color w:val="000000" w:themeColor="text1"/>
              </w:rPr>
            </w:rPrChange>
          </w:rPr>
          <w:t xml:space="preserve"> </w:t>
        </w:r>
      </w:ins>
      <w:ins w:id="6149" w:author="Ruijie Xu" w:date="2022-02-27T12:16:00Z">
        <w:r w:rsidR="00907223" w:rsidRPr="002B42A7">
          <w:rPr>
            <w:rFonts w:ascii="Times New Roman" w:hAnsi="Times New Roman" w:cs="Times New Roman"/>
            <w:color w:val="000000" w:themeColor="text1"/>
            <w:rPrChange w:id="6150" w:author="Ruijie Xu" w:date="2022-03-10T12:31:00Z">
              <w:rPr>
                <w:color w:val="000000" w:themeColor="text1"/>
              </w:rPr>
            </w:rPrChange>
          </w:rPr>
          <w:t>When comparing the</w:t>
        </w:r>
      </w:ins>
      <w:ins w:id="6151" w:author="Ruijie Xu" w:date="2022-02-27T12:17:00Z">
        <w:r w:rsidR="00907223" w:rsidRPr="002B42A7">
          <w:rPr>
            <w:rFonts w:ascii="Times New Roman" w:hAnsi="Times New Roman" w:cs="Times New Roman"/>
            <w:color w:val="000000" w:themeColor="text1"/>
            <w:rPrChange w:id="6152" w:author="Ruijie Xu" w:date="2022-03-10T12:31:00Z">
              <w:rPr>
                <w:color w:val="000000" w:themeColor="text1"/>
              </w:rPr>
            </w:rPrChange>
          </w:rPr>
          <w:t xml:space="preserve"> BC indices reported by different software</w:t>
        </w:r>
      </w:ins>
      <w:ins w:id="6153" w:author="Liliana Salvador" w:date="2022-02-26T16:39:00Z">
        <w:del w:id="6154" w:author="Ruijie Xu" w:date="2022-02-27T12:16:00Z">
          <w:r w:rsidR="00197BBC" w:rsidRPr="002B42A7" w:rsidDel="00907223">
            <w:rPr>
              <w:rFonts w:ascii="Times New Roman" w:hAnsi="Times New Roman" w:cs="Times New Roman"/>
              <w:color w:val="000000" w:themeColor="text1"/>
              <w:rPrChange w:id="6155" w:author="Ruijie Xu" w:date="2022-03-10T12:31:00Z">
                <w:rPr>
                  <w:color w:val="000000" w:themeColor="text1"/>
                </w:rPr>
              </w:rPrChange>
            </w:rPr>
            <w:delText>By v</w:delText>
          </w:r>
        </w:del>
        <w:del w:id="6156" w:author="Ruijie Xu" w:date="2022-02-27T12:15:00Z">
          <w:r w:rsidR="00197BBC" w:rsidRPr="002B42A7" w:rsidDel="00907223">
            <w:rPr>
              <w:rFonts w:ascii="Times New Roman" w:hAnsi="Times New Roman" w:cs="Times New Roman"/>
              <w:color w:val="000000" w:themeColor="text1"/>
              <w:rPrChange w:id="6157" w:author="Ruijie Xu" w:date="2022-03-10T12:31:00Z">
                <w:rPr>
                  <w:color w:val="000000" w:themeColor="text1"/>
                </w:rPr>
              </w:rPrChange>
            </w:rPr>
            <w:delText xml:space="preserve">all </w:delText>
          </w:r>
        </w:del>
        <w:del w:id="6158" w:author="Ruijie Xu" w:date="2022-02-27T12:16:00Z">
          <w:r w:rsidR="00197BBC" w:rsidRPr="002B42A7" w:rsidDel="00907223">
            <w:rPr>
              <w:rFonts w:ascii="Times New Roman" w:hAnsi="Times New Roman" w:cs="Times New Roman"/>
              <w:color w:val="000000" w:themeColor="text1"/>
              <w:rPrChange w:id="6159" w:author="Ruijie Xu" w:date="2022-03-10T12:31:00Z">
                <w:rPr>
                  <w:color w:val="000000" w:themeColor="text1"/>
                </w:rPr>
              </w:rPrChange>
            </w:rPr>
            <w:delText>with-</w:delText>
          </w:r>
        </w:del>
      </w:ins>
      <w:ins w:id="6160" w:author="Ruijie Xu" w:date="2022-02-03T12:28:00Z">
        <w:r w:rsidR="00F83C0B" w:rsidRPr="002B42A7">
          <w:rPr>
            <w:rFonts w:ascii="Times New Roman" w:hAnsi="Times New Roman" w:cs="Times New Roman"/>
            <w:color w:val="000000" w:themeColor="text1"/>
            <w:rPrChange w:id="6161" w:author="Ruijie Xu" w:date="2022-03-10T12:31:00Z">
              <w:rPr>
                <w:color w:val="000000" w:themeColor="text1"/>
              </w:rPr>
            </w:rPrChange>
          </w:rPr>
          <w:t xml:space="preserve"> (</w:t>
        </w:r>
      </w:ins>
      <w:ins w:id="6162" w:author="Ruijie Xu" w:date="2022-02-03T12:29:00Z">
        <w:r w:rsidR="00F83C0B" w:rsidRPr="002B42A7">
          <w:rPr>
            <w:rFonts w:ascii="Times New Roman" w:hAnsi="Times New Roman" w:cs="Times New Roman"/>
            <w:color w:val="000000" w:themeColor="text1"/>
            <w:rPrChange w:id="6163" w:author="Ruijie Xu" w:date="2022-03-10T12:31:00Z">
              <w:rPr>
                <w:color w:val="000000" w:themeColor="text1"/>
              </w:rPr>
            </w:rPrChange>
          </w:rPr>
          <w:t>Table SII.6)</w:t>
        </w:r>
      </w:ins>
      <w:ins w:id="6164" w:author="Ruijie Xu" w:date="2022-02-02T13:29:00Z">
        <w:r w:rsidRPr="002B42A7">
          <w:rPr>
            <w:rFonts w:ascii="Times New Roman" w:hAnsi="Times New Roman" w:cs="Times New Roman"/>
            <w:color w:val="000000" w:themeColor="text1"/>
            <w:rPrChange w:id="6165" w:author="Ruijie Xu" w:date="2022-03-10T12:31:00Z">
              <w:rPr>
                <w:color w:val="000000" w:themeColor="text1"/>
              </w:rPr>
            </w:rPrChange>
          </w:rPr>
          <w:t xml:space="preserve">, we </w:t>
        </w:r>
        <w:del w:id="6166" w:author="Liliana Salvador" w:date="2022-02-26T16:41:00Z">
          <w:r w:rsidRPr="002B42A7" w:rsidDel="00197BBC">
            <w:rPr>
              <w:rFonts w:ascii="Times New Roman" w:hAnsi="Times New Roman" w:cs="Times New Roman"/>
              <w:color w:val="000000" w:themeColor="text1"/>
              <w:rPrChange w:id="6167" w:author="Ruijie Xu" w:date="2022-03-10T12:31:00Z">
                <w:rPr>
                  <w:color w:val="000000" w:themeColor="text1"/>
                </w:rPr>
              </w:rPrChange>
            </w:rPr>
            <w:delText>identified</w:delText>
          </w:r>
        </w:del>
      </w:ins>
      <w:ins w:id="6168" w:author="Liliana Salvador" w:date="2022-02-26T16:41:00Z">
        <w:r w:rsidR="00197BBC" w:rsidRPr="002B42A7">
          <w:rPr>
            <w:rFonts w:ascii="Times New Roman" w:hAnsi="Times New Roman" w:cs="Times New Roman"/>
            <w:color w:val="000000" w:themeColor="text1"/>
            <w:rPrChange w:id="6169" w:author="Ruijie Xu" w:date="2022-03-10T12:31:00Z">
              <w:rPr>
                <w:color w:val="000000" w:themeColor="text1"/>
              </w:rPr>
            </w:rPrChange>
          </w:rPr>
          <w:t>found</w:t>
        </w:r>
      </w:ins>
      <w:ins w:id="6170" w:author="Ruijie Xu" w:date="2022-02-02T13:29:00Z">
        <w:r w:rsidRPr="002B42A7">
          <w:rPr>
            <w:rFonts w:ascii="Times New Roman" w:hAnsi="Times New Roman" w:cs="Times New Roman"/>
            <w:color w:val="000000" w:themeColor="text1"/>
            <w:rPrChange w:id="6171" w:author="Ruijie Xu" w:date="2022-03-10T12:31:00Z">
              <w:rPr>
                <w:color w:val="000000" w:themeColor="text1"/>
              </w:rPr>
            </w:rPrChange>
          </w:rPr>
          <w:t xml:space="preserve"> that </w:t>
        </w:r>
        <w:del w:id="6172" w:author="Liliana Salvador" w:date="2022-02-26T16:40:00Z">
          <w:r w:rsidRPr="002B42A7" w:rsidDel="00197BBC">
            <w:rPr>
              <w:rFonts w:ascii="Times New Roman" w:hAnsi="Times New Roman" w:cs="Times New Roman"/>
              <w:color w:val="000000" w:themeColor="text1"/>
              <w:rPrChange w:id="6173" w:author="Ruijie Xu" w:date="2022-03-10T12:31:00Z">
                <w:rPr>
                  <w:color w:val="000000" w:themeColor="text1"/>
                </w:rPr>
              </w:rPrChange>
            </w:rPr>
            <w:delText xml:space="preserve">the pairwise between-sample relationships evaluated using </w:delText>
          </w:r>
        </w:del>
        <w:r w:rsidRPr="002B42A7">
          <w:rPr>
            <w:rFonts w:ascii="Times New Roman" w:hAnsi="Times New Roman" w:cs="Times New Roman"/>
            <w:color w:val="000000" w:themeColor="text1"/>
            <w:rPrChange w:id="6174" w:author="Ruijie Xu" w:date="2022-03-10T12:31:00Z">
              <w:rPr>
                <w:color w:val="000000" w:themeColor="text1"/>
              </w:rPr>
            </w:rPrChange>
          </w:rPr>
          <w:t>BLASTN</w:t>
        </w:r>
      </w:ins>
      <w:ins w:id="6175" w:author="Ruijie Xu" w:date="2022-02-27T12:17:00Z">
        <w:r w:rsidR="00907223" w:rsidRPr="002B42A7">
          <w:rPr>
            <w:rFonts w:ascii="Times New Roman" w:hAnsi="Times New Roman" w:cs="Times New Roman"/>
            <w:color w:val="000000" w:themeColor="text1"/>
            <w:rPrChange w:id="6176" w:author="Ruijie Xu" w:date="2022-03-10T12:31:00Z">
              <w:rPr>
                <w:color w:val="000000" w:themeColor="text1"/>
              </w:rPr>
            </w:rPrChange>
          </w:rPr>
          <w:t>’s BC indices</w:t>
        </w:r>
      </w:ins>
      <w:ins w:id="6177" w:author="Ruijie Xu" w:date="2022-02-02T13:29:00Z">
        <w:r w:rsidRPr="002B42A7">
          <w:rPr>
            <w:rFonts w:ascii="Times New Roman" w:hAnsi="Times New Roman" w:cs="Times New Roman"/>
            <w:color w:val="000000" w:themeColor="text1"/>
            <w:rPrChange w:id="6178" w:author="Ruijie Xu" w:date="2022-03-10T12:31:00Z">
              <w:rPr>
                <w:color w:val="000000" w:themeColor="text1"/>
              </w:rPr>
            </w:rPrChange>
          </w:rPr>
          <w:t xml:space="preserve"> w</w:t>
        </w:r>
        <w:del w:id="6179" w:author="Liliana Salvador" w:date="2022-03-08T19:51:00Z">
          <w:r w:rsidRPr="002B42A7" w:rsidDel="00352EA8">
            <w:rPr>
              <w:rFonts w:ascii="Times New Roman" w:hAnsi="Times New Roman" w:cs="Times New Roman"/>
              <w:color w:val="000000" w:themeColor="text1"/>
              <w:rPrChange w:id="6180" w:author="Ruijie Xu" w:date="2022-03-10T12:31:00Z">
                <w:rPr>
                  <w:color w:val="000000" w:themeColor="text1"/>
                </w:rPr>
              </w:rPrChange>
            </w:rPr>
            <w:delText>as</w:delText>
          </w:r>
        </w:del>
      </w:ins>
      <w:ins w:id="6181" w:author="Liliana Salvador" w:date="2022-03-08T19:52:00Z">
        <w:r w:rsidR="00352EA8" w:rsidRPr="002B42A7">
          <w:rPr>
            <w:rFonts w:ascii="Times New Roman" w:hAnsi="Times New Roman" w:cs="Times New Roman"/>
            <w:color w:val="000000" w:themeColor="text1"/>
            <w:rPrChange w:id="6182" w:author="Ruijie Xu" w:date="2022-03-10T12:31:00Z">
              <w:rPr>
                <w:color w:val="000000" w:themeColor="text1"/>
              </w:rPr>
            </w:rPrChange>
          </w:rPr>
          <w:t>ere</w:t>
        </w:r>
      </w:ins>
      <w:ins w:id="6183" w:author="Ruijie Xu" w:date="2022-02-02T13:29:00Z">
        <w:r w:rsidRPr="002B42A7">
          <w:rPr>
            <w:rFonts w:ascii="Times New Roman" w:hAnsi="Times New Roman" w:cs="Times New Roman"/>
            <w:color w:val="000000" w:themeColor="text1"/>
            <w:rPrChange w:id="6184" w:author="Ruijie Xu" w:date="2022-03-10T12:31:00Z">
              <w:rPr>
                <w:color w:val="000000" w:themeColor="text1"/>
              </w:rPr>
            </w:rPrChange>
          </w:rPr>
          <w:t xml:space="preserve"> </w:t>
        </w:r>
      </w:ins>
      <w:ins w:id="6185" w:author="Ruijie Xu" w:date="2022-02-27T12:15:00Z">
        <w:r w:rsidR="00907223" w:rsidRPr="002B42A7">
          <w:rPr>
            <w:rFonts w:ascii="Times New Roman" w:hAnsi="Times New Roman" w:cs="Times New Roman"/>
            <w:color w:val="000000" w:themeColor="text1"/>
            <w:rPrChange w:id="6186" w:author="Ruijie Xu" w:date="2022-03-10T12:31:00Z">
              <w:rPr>
                <w:color w:val="000000" w:themeColor="text1"/>
              </w:rPr>
            </w:rPrChange>
          </w:rPr>
          <w:t>more similar</w:t>
        </w:r>
      </w:ins>
      <w:ins w:id="6187" w:author="Ruijie Xu" w:date="2022-02-02T13:29:00Z">
        <w:r w:rsidRPr="002B42A7">
          <w:rPr>
            <w:rFonts w:ascii="Times New Roman" w:hAnsi="Times New Roman" w:cs="Times New Roman"/>
            <w:color w:val="000000" w:themeColor="text1"/>
            <w:rPrChange w:id="6188" w:author="Ruijie Xu" w:date="2022-03-10T12:31:00Z">
              <w:rPr>
                <w:color w:val="000000" w:themeColor="text1"/>
              </w:rPr>
            </w:rPrChange>
          </w:rPr>
          <w:t xml:space="preserve"> </w:t>
        </w:r>
        <w:del w:id="6189" w:author="Liliana Salvador" w:date="2022-03-08T19:52:00Z">
          <w:r w:rsidRPr="002B42A7" w:rsidDel="00352EA8">
            <w:rPr>
              <w:rFonts w:ascii="Times New Roman" w:hAnsi="Times New Roman" w:cs="Times New Roman"/>
              <w:color w:val="000000" w:themeColor="text1"/>
              <w:rPrChange w:id="6190" w:author="Ruijie Xu" w:date="2022-03-10T12:31:00Z">
                <w:rPr>
                  <w:color w:val="000000" w:themeColor="text1"/>
                </w:rPr>
              </w:rPrChange>
            </w:rPr>
            <w:delText xml:space="preserve">from </w:delText>
          </w:r>
        </w:del>
      </w:ins>
      <w:ins w:id="6191" w:author="Ruijie Xu" w:date="2022-02-27T12:17:00Z">
        <w:del w:id="6192" w:author="Liliana Salvador" w:date="2022-03-08T19:52:00Z">
          <w:r w:rsidR="006C2374" w:rsidRPr="002B42A7" w:rsidDel="00352EA8">
            <w:rPr>
              <w:rFonts w:ascii="Times New Roman" w:hAnsi="Times New Roman" w:cs="Times New Roman"/>
              <w:color w:val="000000" w:themeColor="text1"/>
              <w:rPrChange w:id="6193" w:author="Ruijie Xu" w:date="2022-03-10T12:31:00Z">
                <w:rPr>
                  <w:color w:val="000000" w:themeColor="text1"/>
                </w:rPr>
              </w:rPrChange>
            </w:rPr>
            <w:delText>that</w:delText>
          </w:r>
        </w:del>
      </w:ins>
      <w:ins w:id="6194" w:author="Liliana Salvador" w:date="2022-03-08T19:52:00Z">
        <w:r w:rsidR="00352EA8" w:rsidRPr="002B42A7">
          <w:rPr>
            <w:rFonts w:ascii="Times New Roman" w:hAnsi="Times New Roman" w:cs="Times New Roman"/>
            <w:color w:val="000000" w:themeColor="text1"/>
            <w:rPrChange w:id="6195" w:author="Ruijie Xu" w:date="2022-03-10T12:31:00Z">
              <w:rPr>
                <w:color w:val="000000" w:themeColor="text1"/>
              </w:rPr>
            </w:rPrChange>
          </w:rPr>
          <w:t xml:space="preserve">than </w:t>
        </w:r>
        <w:r w:rsidR="00352EA8" w:rsidRPr="002B42A7">
          <w:rPr>
            <w:rFonts w:ascii="Times New Roman" w:hAnsi="Times New Roman" w:cs="Times New Roman"/>
            <w:color w:val="000000" w:themeColor="text1"/>
            <w:rPrChange w:id="6196" w:author="Ruijie Xu" w:date="2022-03-10T12:31:00Z">
              <w:rPr>
                <w:color w:val="000000" w:themeColor="text1"/>
              </w:rPr>
            </w:rPrChange>
          </w:rPr>
          <w:lastRenderedPageBreak/>
          <w:t>the ones</w:t>
        </w:r>
      </w:ins>
      <w:ins w:id="6197" w:author="Ruijie Xu" w:date="2022-02-27T12:17:00Z">
        <w:r w:rsidR="006C2374" w:rsidRPr="002B42A7">
          <w:rPr>
            <w:rFonts w:ascii="Times New Roman" w:hAnsi="Times New Roman" w:cs="Times New Roman"/>
            <w:color w:val="000000" w:themeColor="text1"/>
            <w:rPrChange w:id="6198" w:author="Ruijie Xu" w:date="2022-03-10T12:31:00Z">
              <w:rPr>
                <w:color w:val="000000" w:themeColor="text1"/>
              </w:rPr>
            </w:rPrChange>
          </w:rPr>
          <w:t xml:space="preserve"> of </w:t>
        </w:r>
      </w:ins>
      <w:ins w:id="6199" w:author="Ruijie Xu" w:date="2022-02-02T13:29:00Z">
        <w:del w:id="6200" w:author="Liliana Salvador" w:date="2022-02-26T16:42:00Z">
          <w:r w:rsidRPr="002B42A7" w:rsidDel="00197BBC">
            <w:rPr>
              <w:rFonts w:ascii="Times New Roman" w:hAnsi="Times New Roman" w:cs="Times New Roman"/>
              <w:color w:val="000000" w:themeColor="text1"/>
              <w:rPrChange w:id="6201" w:author="Ruijie Xu" w:date="2022-03-10T12:31:00Z">
                <w:rPr>
                  <w:color w:val="000000" w:themeColor="text1"/>
                </w:rPr>
              </w:rPrChange>
            </w:rPr>
            <w:delText xml:space="preserve">that evaluated with </w:delText>
          </w:r>
        </w:del>
        <w:r w:rsidRPr="002B42A7">
          <w:rPr>
            <w:rFonts w:ascii="Times New Roman" w:hAnsi="Times New Roman" w:cs="Times New Roman"/>
            <w:color w:val="000000" w:themeColor="text1"/>
            <w:rPrChange w:id="6202" w:author="Ruijie Xu" w:date="2022-03-10T12:31:00Z">
              <w:rPr>
                <w:color w:val="000000" w:themeColor="text1"/>
              </w:rPr>
            </w:rPrChange>
          </w:rPr>
          <w:t xml:space="preserve">Kraken2, Bracken, and Centrifuge, </w:t>
        </w:r>
        <w:del w:id="6203" w:author="Liliana Salvador" w:date="2022-02-26T16:42:00Z">
          <w:r w:rsidRPr="002B42A7" w:rsidDel="00197BBC">
            <w:rPr>
              <w:rFonts w:ascii="Times New Roman" w:hAnsi="Times New Roman" w:cs="Times New Roman"/>
              <w:color w:val="000000" w:themeColor="text1"/>
              <w:rPrChange w:id="6204" w:author="Ruijie Xu" w:date="2022-03-10T12:31:00Z">
                <w:rPr>
                  <w:color w:val="000000" w:themeColor="text1"/>
                </w:rPr>
              </w:rPrChange>
            </w:rPr>
            <w:delText>and between-sample relationships evaluated using</w:delText>
          </w:r>
        </w:del>
      </w:ins>
      <w:ins w:id="6205" w:author="Liliana Salvador" w:date="2022-02-26T16:42:00Z">
        <w:r w:rsidR="00197BBC" w:rsidRPr="002B42A7">
          <w:rPr>
            <w:rFonts w:ascii="Times New Roman" w:hAnsi="Times New Roman" w:cs="Times New Roman"/>
            <w:color w:val="000000" w:themeColor="text1"/>
            <w:rPrChange w:id="6206" w:author="Ruijie Xu" w:date="2022-03-10T12:31:00Z">
              <w:rPr>
                <w:color w:val="000000" w:themeColor="text1"/>
              </w:rPr>
            </w:rPrChange>
          </w:rPr>
          <w:t>while</w:t>
        </w:r>
      </w:ins>
      <w:ins w:id="6207" w:author="Ruijie Xu" w:date="2022-02-02T13:29:00Z">
        <w:r w:rsidRPr="002B42A7">
          <w:rPr>
            <w:rFonts w:ascii="Times New Roman" w:hAnsi="Times New Roman" w:cs="Times New Roman"/>
            <w:color w:val="000000" w:themeColor="text1"/>
            <w:rPrChange w:id="6208" w:author="Ruijie Xu" w:date="2022-03-10T12:31:00Z">
              <w:rPr>
                <w:color w:val="000000" w:themeColor="text1"/>
              </w:rPr>
            </w:rPrChange>
          </w:rPr>
          <w:t xml:space="preserve"> </w:t>
        </w:r>
      </w:ins>
      <w:ins w:id="6209" w:author="Ruijie Xu" w:date="2022-03-04T13:53:00Z">
        <w:r w:rsidR="00487546" w:rsidRPr="002B42A7">
          <w:rPr>
            <w:rFonts w:ascii="Times New Roman" w:hAnsi="Times New Roman" w:cs="Times New Roman"/>
            <w:color w:val="000000" w:themeColor="text1"/>
            <w:rPrChange w:id="6210" w:author="Ruijie Xu" w:date="2022-03-10T12:31:00Z">
              <w:rPr>
                <w:color w:val="000000" w:themeColor="text1"/>
              </w:rPr>
            </w:rPrChange>
          </w:rPr>
          <w:t xml:space="preserve">the </w:t>
        </w:r>
      </w:ins>
      <w:ins w:id="6211" w:author="Ruijie Xu" w:date="2022-02-27T12:18:00Z">
        <w:r w:rsidR="006C2374" w:rsidRPr="002B42A7">
          <w:rPr>
            <w:rFonts w:ascii="Times New Roman" w:hAnsi="Times New Roman" w:cs="Times New Roman"/>
            <w:color w:val="000000" w:themeColor="text1"/>
            <w:rPrChange w:id="6212" w:author="Ruijie Xu" w:date="2022-03-10T12:31:00Z">
              <w:rPr>
                <w:color w:val="000000" w:themeColor="text1"/>
              </w:rPr>
            </w:rPrChange>
          </w:rPr>
          <w:t xml:space="preserve">BC indices of </w:t>
        </w:r>
      </w:ins>
      <w:ins w:id="6213" w:author="Ruijie Xu" w:date="2022-02-02T13:29:00Z">
        <w:r w:rsidRPr="002B42A7">
          <w:rPr>
            <w:rFonts w:ascii="Times New Roman" w:hAnsi="Times New Roman" w:cs="Times New Roman"/>
            <w:color w:val="000000" w:themeColor="text1"/>
            <w:rPrChange w:id="6214" w:author="Ruijie Xu" w:date="2022-03-10T12:31:00Z">
              <w:rPr>
                <w:color w:val="000000" w:themeColor="text1"/>
              </w:rPr>
            </w:rPrChange>
          </w:rPr>
          <w:t xml:space="preserve">CLARK and CLARK-s </w:t>
        </w:r>
      </w:ins>
      <w:ins w:id="6215" w:author="Liliana Salvador" w:date="2022-03-08T19:52:00Z">
        <w:r w:rsidR="00352EA8" w:rsidRPr="002B42A7">
          <w:rPr>
            <w:rFonts w:ascii="Times New Roman" w:hAnsi="Times New Roman" w:cs="Times New Roman"/>
            <w:color w:val="000000" w:themeColor="text1"/>
            <w:rPrChange w:id="6216" w:author="Ruijie Xu" w:date="2022-03-10T12:31:00Z">
              <w:rPr>
                <w:color w:val="000000" w:themeColor="text1"/>
              </w:rPr>
            </w:rPrChange>
          </w:rPr>
          <w:t>we</w:t>
        </w:r>
      </w:ins>
      <w:ins w:id="6217" w:author="Ruijie Xu" w:date="2022-02-02T13:29:00Z">
        <w:del w:id="6218" w:author="Liliana Salvador" w:date="2022-03-08T19:52:00Z">
          <w:r w:rsidRPr="002B42A7" w:rsidDel="00352EA8">
            <w:rPr>
              <w:rFonts w:ascii="Times New Roman" w:hAnsi="Times New Roman" w:cs="Times New Roman"/>
              <w:color w:val="000000" w:themeColor="text1"/>
              <w:rPrChange w:id="6219" w:author="Ruijie Xu" w:date="2022-03-10T12:31:00Z">
                <w:rPr>
                  <w:color w:val="000000" w:themeColor="text1"/>
                </w:rPr>
              </w:rPrChange>
            </w:rPr>
            <w:delText>a</w:delText>
          </w:r>
        </w:del>
        <w:r w:rsidRPr="002B42A7">
          <w:rPr>
            <w:rFonts w:ascii="Times New Roman" w:hAnsi="Times New Roman" w:cs="Times New Roman"/>
            <w:color w:val="000000" w:themeColor="text1"/>
            <w:rPrChange w:id="6220" w:author="Ruijie Xu" w:date="2022-03-10T12:31:00Z">
              <w:rPr>
                <w:color w:val="000000" w:themeColor="text1"/>
              </w:rPr>
            </w:rPrChange>
          </w:rPr>
          <w:t xml:space="preserve">re </w:t>
        </w:r>
      </w:ins>
      <w:ins w:id="6221" w:author="Ruijie Xu" w:date="2022-02-27T12:18:00Z">
        <w:r w:rsidR="006C2374" w:rsidRPr="002B42A7">
          <w:rPr>
            <w:rFonts w:ascii="Times New Roman" w:hAnsi="Times New Roman" w:cs="Times New Roman"/>
            <w:color w:val="000000" w:themeColor="text1"/>
            <w:rPrChange w:id="6222" w:author="Ruijie Xu" w:date="2022-03-10T12:31:00Z">
              <w:rPr>
                <w:color w:val="000000" w:themeColor="text1"/>
              </w:rPr>
            </w:rPrChange>
          </w:rPr>
          <w:t>more simil</w:t>
        </w:r>
      </w:ins>
      <w:ins w:id="6223" w:author="Ruijie Xu" w:date="2022-02-27T12:19:00Z">
        <w:r w:rsidR="00E27B43" w:rsidRPr="002B42A7">
          <w:rPr>
            <w:rFonts w:ascii="Times New Roman" w:hAnsi="Times New Roman" w:cs="Times New Roman"/>
            <w:color w:val="000000" w:themeColor="text1"/>
            <w:rPrChange w:id="6224" w:author="Ruijie Xu" w:date="2022-03-10T12:31:00Z">
              <w:rPr>
                <w:color w:val="000000" w:themeColor="text1"/>
              </w:rPr>
            </w:rPrChange>
          </w:rPr>
          <w:t>a</w:t>
        </w:r>
      </w:ins>
      <w:ins w:id="6225" w:author="Ruijie Xu" w:date="2022-02-27T12:18:00Z">
        <w:r w:rsidR="006C2374" w:rsidRPr="002B42A7">
          <w:rPr>
            <w:rFonts w:ascii="Times New Roman" w:hAnsi="Times New Roman" w:cs="Times New Roman"/>
            <w:color w:val="000000" w:themeColor="text1"/>
            <w:rPrChange w:id="6226" w:author="Ruijie Xu" w:date="2022-03-10T12:31:00Z">
              <w:rPr>
                <w:color w:val="000000" w:themeColor="text1"/>
              </w:rPr>
            </w:rPrChange>
          </w:rPr>
          <w:t>r with those reported by</w:t>
        </w:r>
      </w:ins>
      <w:ins w:id="6227" w:author="Ruijie Xu" w:date="2022-02-27T12:19:00Z">
        <w:r w:rsidR="006C2374" w:rsidRPr="002B42A7">
          <w:rPr>
            <w:rFonts w:ascii="Times New Roman" w:hAnsi="Times New Roman" w:cs="Times New Roman"/>
            <w:color w:val="000000" w:themeColor="text1"/>
            <w:rPrChange w:id="6228" w:author="Ruijie Xu" w:date="2022-03-10T12:31:00Z">
              <w:rPr>
                <w:color w:val="000000" w:themeColor="text1"/>
              </w:rPr>
            </w:rPrChange>
          </w:rPr>
          <w:t xml:space="preserve"> </w:t>
        </w:r>
        <w:r w:rsidR="00E27B43" w:rsidRPr="002B42A7">
          <w:rPr>
            <w:rFonts w:ascii="Times New Roman" w:hAnsi="Times New Roman" w:cs="Times New Roman"/>
            <w:color w:val="000000" w:themeColor="text1"/>
            <w:rPrChange w:id="6229" w:author="Ruijie Xu" w:date="2022-03-10T12:31:00Z">
              <w:rPr>
                <w:color w:val="000000" w:themeColor="text1"/>
              </w:rPr>
            </w:rPrChange>
          </w:rPr>
          <w:t xml:space="preserve">Diamond, Kaiju, </w:t>
        </w:r>
      </w:ins>
      <w:ins w:id="6230" w:author="Ruijie Xu" w:date="2022-02-27T12:20:00Z">
        <w:r w:rsidR="00E27B43" w:rsidRPr="002B42A7">
          <w:rPr>
            <w:rFonts w:ascii="Times New Roman" w:hAnsi="Times New Roman" w:cs="Times New Roman"/>
            <w:color w:val="000000" w:themeColor="text1"/>
            <w:rPrChange w:id="6231" w:author="Ruijie Xu" w:date="2022-03-10T12:31:00Z">
              <w:rPr>
                <w:color w:val="000000" w:themeColor="text1"/>
              </w:rPr>
            </w:rPrChange>
          </w:rPr>
          <w:t>and Kraken2</w:t>
        </w:r>
      </w:ins>
      <w:ins w:id="6232" w:author="Ruijie Xu" w:date="2022-02-02T13:29:00Z">
        <w:r w:rsidRPr="002B42A7">
          <w:rPr>
            <w:rFonts w:ascii="Times New Roman" w:hAnsi="Times New Roman" w:cs="Times New Roman"/>
            <w:color w:val="000000" w:themeColor="text1"/>
            <w:rPrChange w:id="6233" w:author="Ruijie Xu" w:date="2022-03-10T12:31:00Z">
              <w:rPr>
                <w:color w:val="000000" w:themeColor="text1"/>
              </w:rPr>
            </w:rPrChange>
          </w:rPr>
          <w:t>. Metaphlan3, with 5 out of 12 samples unclassified</w:t>
        </w:r>
        <w:del w:id="6234" w:author="Liliana Salvador" w:date="2022-02-26T16:44:00Z">
          <w:r w:rsidRPr="002B42A7" w:rsidDel="00197BBC">
            <w:rPr>
              <w:rFonts w:ascii="Times New Roman" w:hAnsi="Times New Roman" w:cs="Times New Roman"/>
              <w:color w:val="000000" w:themeColor="text1"/>
              <w:rPrChange w:id="6235" w:author="Ruijie Xu" w:date="2022-03-10T12:31:00Z">
                <w:rPr>
                  <w:color w:val="000000" w:themeColor="text1"/>
                </w:rPr>
              </w:rPrChange>
            </w:rPr>
            <w:delText xml:space="preserve"> completely</w:delText>
          </w:r>
        </w:del>
        <w:r w:rsidRPr="002B42A7">
          <w:rPr>
            <w:rFonts w:ascii="Times New Roman" w:hAnsi="Times New Roman" w:cs="Times New Roman"/>
            <w:color w:val="000000" w:themeColor="text1"/>
            <w:rPrChange w:id="6236" w:author="Ruijie Xu" w:date="2022-03-10T12:31:00Z">
              <w:rPr>
                <w:color w:val="000000" w:themeColor="text1"/>
              </w:rPr>
            </w:rPrChange>
          </w:rPr>
          <w:t xml:space="preserve">, was significantly different </w:t>
        </w:r>
        <w:del w:id="6237" w:author="Liliana Salvador" w:date="2022-03-08T19:55:00Z">
          <w:r w:rsidRPr="002B42A7" w:rsidDel="00352EA8">
            <w:rPr>
              <w:rFonts w:ascii="Times New Roman" w:hAnsi="Times New Roman" w:cs="Times New Roman"/>
              <w:color w:val="000000" w:themeColor="text1"/>
              <w:rPrChange w:id="6238" w:author="Ruijie Xu" w:date="2022-03-10T12:31:00Z">
                <w:rPr>
                  <w:color w:val="000000" w:themeColor="text1"/>
                </w:rPr>
              </w:rPrChange>
            </w:rPr>
            <w:delText xml:space="preserve">in the between-sample relationships </w:delText>
          </w:r>
        </w:del>
        <w:del w:id="6239" w:author="Liliana Salvador" w:date="2022-03-08T19:54:00Z">
          <w:r w:rsidRPr="002B42A7" w:rsidDel="00352EA8">
            <w:rPr>
              <w:rFonts w:ascii="Times New Roman" w:hAnsi="Times New Roman" w:cs="Times New Roman"/>
              <w:color w:val="000000" w:themeColor="text1"/>
              <w:rPrChange w:id="6240" w:author="Ruijie Xu" w:date="2022-03-10T12:31:00Z">
                <w:rPr>
                  <w:color w:val="000000" w:themeColor="text1"/>
                </w:rPr>
              </w:rPrChange>
            </w:rPr>
            <w:delText xml:space="preserve">with that obtained </w:delText>
          </w:r>
        </w:del>
        <w:r w:rsidRPr="002B42A7">
          <w:rPr>
            <w:rFonts w:ascii="Times New Roman" w:hAnsi="Times New Roman" w:cs="Times New Roman"/>
            <w:color w:val="000000" w:themeColor="text1"/>
            <w:rPrChange w:id="6241" w:author="Ruijie Xu" w:date="2022-03-10T12:31:00Z">
              <w:rPr>
                <w:color w:val="000000" w:themeColor="text1"/>
              </w:rPr>
            </w:rPrChange>
          </w:rPr>
          <w:t xml:space="preserve">from </w:t>
        </w:r>
      </w:ins>
      <w:ins w:id="6242" w:author="Liliana Salvador" w:date="2022-03-08T19:55:00Z">
        <w:r w:rsidR="00352EA8" w:rsidRPr="002B42A7">
          <w:rPr>
            <w:rFonts w:ascii="Times New Roman" w:hAnsi="Times New Roman" w:cs="Times New Roman"/>
            <w:color w:val="000000" w:themeColor="text1"/>
            <w:rPrChange w:id="6243" w:author="Ruijie Xu" w:date="2022-03-10T12:31:00Z">
              <w:rPr>
                <w:color w:val="000000" w:themeColor="text1"/>
              </w:rPr>
            </w:rPrChange>
          </w:rPr>
          <w:t xml:space="preserve">the </w:t>
        </w:r>
      </w:ins>
      <w:ins w:id="6244" w:author="Ruijie Xu" w:date="2022-02-02T13:29:00Z">
        <w:r w:rsidRPr="002B42A7">
          <w:rPr>
            <w:rFonts w:ascii="Times New Roman" w:hAnsi="Times New Roman" w:cs="Times New Roman"/>
            <w:color w:val="000000" w:themeColor="text1"/>
            <w:rPrChange w:id="6245" w:author="Ruijie Xu" w:date="2022-03-10T12:31:00Z">
              <w:rPr>
                <w:color w:val="000000" w:themeColor="text1"/>
              </w:rPr>
            </w:rPrChange>
          </w:rPr>
          <w:t xml:space="preserve">other software (Table </w:t>
        </w:r>
      </w:ins>
      <w:ins w:id="6246" w:author="Ruijie Xu" w:date="2022-02-02T13:36:00Z">
        <w:r w:rsidR="00F8395A" w:rsidRPr="002B42A7">
          <w:rPr>
            <w:rFonts w:ascii="Times New Roman" w:hAnsi="Times New Roman" w:cs="Times New Roman"/>
            <w:color w:val="000000" w:themeColor="text1"/>
            <w:rPrChange w:id="6247" w:author="Ruijie Xu" w:date="2022-03-10T12:31:00Z">
              <w:rPr>
                <w:color w:val="000000" w:themeColor="text1"/>
              </w:rPr>
            </w:rPrChange>
          </w:rPr>
          <w:t>S</w:t>
        </w:r>
      </w:ins>
      <w:ins w:id="6248" w:author="Ruijie Xu" w:date="2022-02-02T13:29:00Z">
        <w:r w:rsidRPr="002B42A7">
          <w:rPr>
            <w:rFonts w:ascii="Times New Roman" w:hAnsi="Times New Roman" w:cs="Times New Roman"/>
            <w:color w:val="000000" w:themeColor="text1"/>
            <w:rPrChange w:id="6249" w:author="Ruijie Xu" w:date="2022-03-10T12:31:00Z">
              <w:rPr>
                <w:color w:val="000000" w:themeColor="text1"/>
              </w:rPr>
            </w:rPrChange>
          </w:rPr>
          <w:t>II.</w:t>
        </w:r>
      </w:ins>
      <w:bookmarkStart w:id="6250" w:name="OLE_LINK239"/>
      <w:bookmarkStart w:id="6251" w:name="OLE_LINK240"/>
      <w:ins w:id="6252" w:author="Ruijie Xu" w:date="2022-02-03T12:29:00Z">
        <w:r w:rsidR="00F83C0B" w:rsidRPr="002B42A7">
          <w:rPr>
            <w:rFonts w:ascii="Times New Roman" w:hAnsi="Times New Roman" w:cs="Times New Roman"/>
            <w:color w:val="000000" w:themeColor="text1"/>
            <w:rPrChange w:id="6253" w:author="Ruijie Xu" w:date="2022-03-10T12:31:00Z">
              <w:rPr>
                <w:color w:val="000000" w:themeColor="text1"/>
              </w:rPr>
            </w:rPrChange>
          </w:rPr>
          <w:t>6</w:t>
        </w:r>
      </w:ins>
      <w:ins w:id="6254" w:author="Ruijie Xu" w:date="2022-02-02T13:29:00Z">
        <w:r w:rsidRPr="002B42A7">
          <w:rPr>
            <w:rFonts w:ascii="Times New Roman" w:hAnsi="Times New Roman" w:cs="Times New Roman"/>
            <w:color w:val="000000" w:themeColor="text1"/>
            <w:rPrChange w:id="6255" w:author="Ruijie Xu" w:date="2022-03-10T12:31:00Z">
              <w:rPr>
                <w:color w:val="000000" w:themeColor="text1"/>
              </w:rPr>
            </w:rPrChange>
          </w:rPr>
          <w:t xml:space="preserve">). </w:t>
        </w:r>
      </w:ins>
      <w:bookmarkEnd w:id="6250"/>
      <w:bookmarkEnd w:id="6251"/>
    </w:p>
    <w:bookmarkEnd w:id="5924"/>
    <w:bookmarkEnd w:id="5925"/>
    <w:p w14:paraId="13F1CF55" w14:textId="59521A16" w:rsidR="00654B1F" w:rsidRPr="002B42A7" w:rsidDel="002073EC" w:rsidRDefault="00C0014F">
      <w:pPr>
        <w:spacing w:line="480" w:lineRule="auto"/>
        <w:rPr>
          <w:del w:id="6256" w:author="Ruijie Xu" w:date="2022-02-02T13:36:00Z"/>
          <w:rFonts w:ascii="Times New Roman" w:hAnsi="Times New Roman" w:cs="Times New Roman"/>
          <w:b/>
          <w:bCs/>
          <w:color w:val="000000" w:themeColor="text1"/>
          <w:rPrChange w:id="6257" w:author="Ruijie Xu" w:date="2022-03-10T12:31:00Z">
            <w:rPr>
              <w:del w:id="6258" w:author="Ruijie Xu" w:date="2022-02-02T13:36:00Z"/>
              <w:b/>
              <w:bCs/>
              <w:color w:val="000000" w:themeColor="text1"/>
            </w:rPr>
          </w:rPrChange>
        </w:rPr>
      </w:pPr>
      <w:del w:id="6259" w:author="Ruijie Xu" w:date="2022-02-02T13:36:00Z">
        <w:r w:rsidRPr="002B42A7" w:rsidDel="00F8395A">
          <w:rPr>
            <w:rFonts w:ascii="Times New Roman" w:hAnsi="Times New Roman" w:cs="Times New Roman"/>
            <w:b/>
            <w:bCs/>
            <w:color w:val="000000" w:themeColor="text1"/>
            <w:rPrChange w:id="6260" w:author="Ruijie Xu" w:date="2022-03-10T12:31:00Z">
              <w:rPr>
                <w:b/>
                <w:bCs/>
                <w:color w:val="000000" w:themeColor="text1"/>
              </w:rPr>
            </w:rPrChange>
          </w:rPr>
          <w:delText xml:space="preserve">Profiling compositions using </w:delText>
        </w:r>
        <w:r w:rsidR="00A004A2" w:rsidRPr="002B42A7" w:rsidDel="00F8395A">
          <w:rPr>
            <w:rFonts w:ascii="Times New Roman" w:hAnsi="Times New Roman" w:cs="Times New Roman"/>
            <w:b/>
            <w:bCs/>
            <w:color w:val="000000" w:themeColor="text1"/>
            <w:rPrChange w:id="6261" w:author="Ruijie Xu" w:date="2022-03-10T12:31:00Z">
              <w:rPr>
                <w:b/>
                <w:bCs/>
                <w:color w:val="000000" w:themeColor="text1"/>
              </w:rPr>
            </w:rPrChange>
          </w:rPr>
          <w:delText>d</w:delText>
        </w:r>
        <w:r w:rsidR="00223237" w:rsidRPr="002B42A7" w:rsidDel="00F8395A">
          <w:rPr>
            <w:rFonts w:ascii="Times New Roman" w:hAnsi="Times New Roman" w:cs="Times New Roman"/>
            <w:b/>
            <w:bCs/>
            <w:color w:val="000000" w:themeColor="text1"/>
            <w:rPrChange w:id="6262" w:author="Ruijie Xu" w:date="2022-03-10T12:31:00Z">
              <w:rPr>
                <w:b/>
                <w:bCs/>
                <w:color w:val="000000" w:themeColor="text1"/>
              </w:rPr>
            </w:rPrChange>
          </w:rPr>
          <w:delText xml:space="preserve">ifferent </w:delText>
        </w:r>
        <w:r w:rsidR="00A004A2" w:rsidRPr="002B42A7" w:rsidDel="00F8395A">
          <w:rPr>
            <w:rFonts w:ascii="Times New Roman" w:hAnsi="Times New Roman" w:cs="Times New Roman"/>
            <w:b/>
            <w:bCs/>
            <w:color w:val="000000" w:themeColor="text1"/>
            <w:rPrChange w:id="6263" w:author="Ruijie Xu" w:date="2022-03-10T12:31:00Z">
              <w:rPr>
                <w:b/>
                <w:bCs/>
                <w:color w:val="000000" w:themeColor="text1"/>
              </w:rPr>
            </w:rPrChange>
          </w:rPr>
          <w:delText>m</w:delText>
        </w:r>
        <w:r w:rsidR="00223237" w:rsidRPr="002B42A7" w:rsidDel="00F8395A">
          <w:rPr>
            <w:rFonts w:ascii="Times New Roman" w:hAnsi="Times New Roman" w:cs="Times New Roman"/>
            <w:b/>
            <w:bCs/>
            <w:color w:val="000000" w:themeColor="text1"/>
            <w:rPrChange w:id="6264" w:author="Ruijie Xu" w:date="2022-03-10T12:31:00Z">
              <w:rPr>
                <w:b/>
                <w:bCs/>
                <w:color w:val="000000" w:themeColor="text1"/>
              </w:rPr>
            </w:rPrChange>
          </w:rPr>
          <w:delText xml:space="preserve">etagenomics </w:delText>
        </w:r>
        <w:r w:rsidR="00A004A2" w:rsidRPr="002B42A7" w:rsidDel="00F8395A">
          <w:rPr>
            <w:rFonts w:ascii="Times New Roman" w:hAnsi="Times New Roman" w:cs="Times New Roman"/>
            <w:b/>
            <w:bCs/>
            <w:color w:val="000000" w:themeColor="text1"/>
            <w:rPrChange w:id="6265" w:author="Ruijie Xu" w:date="2022-03-10T12:31:00Z">
              <w:rPr>
                <w:b/>
                <w:bCs/>
                <w:color w:val="000000" w:themeColor="text1"/>
              </w:rPr>
            </w:rPrChange>
          </w:rPr>
          <w:delText>p</w:delText>
        </w:r>
        <w:r w:rsidR="00223237" w:rsidRPr="002B42A7" w:rsidDel="00F8395A">
          <w:rPr>
            <w:rFonts w:ascii="Times New Roman" w:hAnsi="Times New Roman" w:cs="Times New Roman"/>
            <w:b/>
            <w:bCs/>
            <w:color w:val="000000" w:themeColor="text1"/>
            <w:rPrChange w:id="6266" w:author="Ruijie Xu" w:date="2022-03-10T12:31:00Z">
              <w:rPr>
                <w:b/>
                <w:bCs/>
                <w:color w:val="000000" w:themeColor="text1"/>
              </w:rPr>
            </w:rPrChange>
          </w:rPr>
          <w:delText xml:space="preserve">rofiling </w:delText>
        </w:r>
        <w:r w:rsidR="00A004A2" w:rsidRPr="002B42A7" w:rsidDel="00F8395A">
          <w:rPr>
            <w:rFonts w:ascii="Times New Roman" w:hAnsi="Times New Roman" w:cs="Times New Roman"/>
            <w:b/>
            <w:bCs/>
            <w:color w:val="000000" w:themeColor="text1"/>
            <w:rPrChange w:id="6267" w:author="Ruijie Xu" w:date="2022-03-10T12:31:00Z">
              <w:rPr>
                <w:b/>
                <w:bCs/>
                <w:color w:val="000000" w:themeColor="text1"/>
              </w:rPr>
            </w:rPrChange>
          </w:rPr>
          <w:delText>s</w:delText>
        </w:r>
        <w:r w:rsidR="00223237" w:rsidRPr="002B42A7" w:rsidDel="00F8395A">
          <w:rPr>
            <w:rFonts w:ascii="Times New Roman" w:hAnsi="Times New Roman" w:cs="Times New Roman"/>
            <w:b/>
            <w:bCs/>
            <w:color w:val="000000" w:themeColor="text1"/>
            <w:rPrChange w:id="6268" w:author="Ruijie Xu" w:date="2022-03-10T12:31:00Z">
              <w:rPr>
                <w:b/>
                <w:bCs/>
                <w:color w:val="000000" w:themeColor="text1"/>
              </w:rPr>
            </w:rPrChange>
          </w:rPr>
          <w:delText>oftware</w:delText>
        </w:r>
        <w:r w:rsidRPr="002B42A7" w:rsidDel="00F8395A">
          <w:rPr>
            <w:rFonts w:ascii="Times New Roman" w:hAnsi="Times New Roman" w:cs="Times New Roman"/>
            <w:color w:val="000000" w:themeColor="text1"/>
            <w:rPrChange w:id="6269" w:author="Ruijie Xu" w:date="2022-03-10T12:31:00Z">
              <w:rPr>
                <w:color w:val="000000" w:themeColor="text1"/>
              </w:rPr>
            </w:rPrChange>
          </w:rPr>
          <w:delText xml:space="preserve">. </w:delText>
        </w:r>
      </w:del>
    </w:p>
    <w:p w14:paraId="3DBFA099" w14:textId="77777777" w:rsidR="002073EC" w:rsidRPr="002B42A7" w:rsidRDefault="002073EC" w:rsidP="00082DF4">
      <w:pPr>
        <w:keepNext/>
        <w:spacing w:line="480" w:lineRule="auto"/>
        <w:rPr>
          <w:ins w:id="6270" w:author="Liliana Salvador" w:date="2022-02-26T17:30:00Z"/>
          <w:rFonts w:ascii="Times New Roman" w:hAnsi="Times New Roman" w:cs="Times New Roman"/>
          <w:b/>
          <w:bCs/>
          <w:color w:val="000000" w:themeColor="text1"/>
          <w:rPrChange w:id="6271" w:author="Ruijie Xu" w:date="2022-03-10T12:31:00Z">
            <w:rPr>
              <w:ins w:id="6272" w:author="Liliana Salvador" w:date="2022-02-26T17:30:00Z"/>
              <w:b/>
              <w:bCs/>
              <w:color w:val="000000" w:themeColor="text1"/>
            </w:rPr>
          </w:rPrChange>
        </w:rPr>
      </w:pPr>
    </w:p>
    <w:p w14:paraId="6AFCC8FB" w14:textId="3E993474" w:rsidR="00654B1F" w:rsidRPr="002B42A7" w:rsidDel="00F8395A" w:rsidRDefault="008727D0" w:rsidP="001D464A">
      <w:pPr>
        <w:spacing w:line="480" w:lineRule="auto"/>
        <w:rPr>
          <w:del w:id="6273" w:author="Ruijie Xu" w:date="2022-02-02T13:36:00Z"/>
          <w:rFonts w:ascii="Times New Roman" w:hAnsi="Times New Roman" w:cs="Times New Roman"/>
          <w:i/>
          <w:iCs/>
          <w:color w:val="000000" w:themeColor="text1"/>
          <w:rPrChange w:id="6274" w:author="Ruijie Xu" w:date="2022-03-10T12:31:00Z">
            <w:rPr>
              <w:del w:id="6275" w:author="Ruijie Xu" w:date="2022-02-02T13:36:00Z"/>
              <w:color w:val="000000" w:themeColor="text1"/>
            </w:rPr>
          </w:rPrChange>
        </w:rPr>
      </w:pPr>
      <w:del w:id="6276" w:author="Ruijie Xu" w:date="2022-02-02T13:36:00Z">
        <w:r w:rsidRPr="002B42A7" w:rsidDel="00F8395A">
          <w:rPr>
            <w:rFonts w:ascii="Times New Roman" w:hAnsi="Times New Roman" w:cs="Times New Roman"/>
            <w:i/>
            <w:iCs/>
            <w:color w:val="000000" w:themeColor="text1"/>
            <w:rPrChange w:id="6277" w:author="Ruijie Xu" w:date="2022-03-10T12:31:00Z">
              <w:rPr>
                <w:color w:val="000000" w:themeColor="text1"/>
              </w:rPr>
            </w:rPrChange>
          </w:rPr>
          <w:delText>The resources required to build database and to classify each sample diverges largely across software</w:delText>
        </w:r>
        <w:r w:rsidR="00450B57" w:rsidRPr="002B42A7" w:rsidDel="00F8395A">
          <w:rPr>
            <w:rFonts w:ascii="Times New Roman" w:hAnsi="Times New Roman" w:cs="Times New Roman"/>
            <w:i/>
            <w:iCs/>
            <w:color w:val="000000" w:themeColor="text1"/>
            <w:rPrChange w:id="6278" w:author="Ruijie Xu" w:date="2022-03-10T12:31:00Z">
              <w:rPr>
                <w:color w:val="000000" w:themeColor="text1"/>
              </w:rPr>
            </w:rPrChange>
          </w:rPr>
          <w:delText xml:space="preserve"> (Tabe I)</w:delText>
        </w:r>
        <w:r w:rsidRPr="002B42A7" w:rsidDel="00F8395A">
          <w:rPr>
            <w:rFonts w:ascii="Times New Roman" w:hAnsi="Times New Roman" w:cs="Times New Roman"/>
            <w:i/>
            <w:iCs/>
            <w:color w:val="000000" w:themeColor="text1"/>
            <w:rPrChange w:id="6279" w:author="Ruijie Xu" w:date="2022-03-10T12:31:00Z">
              <w:rPr>
                <w:color w:val="000000" w:themeColor="text1"/>
              </w:rPr>
            </w:rPrChange>
          </w:rPr>
          <w:delText xml:space="preserve">. </w:delText>
        </w:r>
        <w:r w:rsidR="00654B1F" w:rsidRPr="002B42A7" w:rsidDel="00F8395A">
          <w:rPr>
            <w:rFonts w:ascii="Times New Roman" w:hAnsi="Times New Roman" w:cs="Times New Roman"/>
            <w:i/>
            <w:iCs/>
            <w:color w:val="000000" w:themeColor="text1"/>
            <w:rPrChange w:id="6280" w:author="Ruijie Xu" w:date="2022-03-10T12:31:00Z">
              <w:rPr>
                <w:color w:val="000000" w:themeColor="text1"/>
              </w:rPr>
            </w:rPrChange>
          </w:rPr>
          <w:delText xml:space="preserve">Except for CLARK, CLARK-s, </w:delText>
        </w:r>
        <w:r w:rsidR="004F29F3" w:rsidRPr="002B42A7" w:rsidDel="00F8395A">
          <w:rPr>
            <w:rFonts w:ascii="Times New Roman" w:hAnsi="Times New Roman" w:cs="Times New Roman"/>
            <w:i/>
            <w:iCs/>
            <w:color w:val="000000" w:themeColor="text1"/>
            <w:rPrChange w:id="6281" w:author="Ruijie Xu" w:date="2022-03-10T12:31:00Z">
              <w:rPr>
                <w:color w:val="000000" w:themeColor="text1"/>
              </w:rPr>
            </w:rPrChange>
          </w:rPr>
          <w:delText>Diamond, and Kaiju, the analysis of the rest of the software could be ran with a pre-built database. With 12 threads of CPU used on UGA’s high memory computing node, building of CLARK’s database took over 42 hours to complete, with over 400 GB memory utilized</w:delText>
        </w:r>
        <w:r w:rsidR="000F52AC" w:rsidRPr="002B42A7" w:rsidDel="00F8395A">
          <w:rPr>
            <w:rFonts w:ascii="Times New Roman" w:hAnsi="Times New Roman" w:cs="Times New Roman"/>
            <w:i/>
            <w:iCs/>
            <w:color w:val="000000" w:themeColor="text1"/>
            <w:rPrChange w:id="6282" w:author="Ruijie Xu" w:date="2022-03-10T12:31:00Z">
              <w:rPr>
                <w:color w:val="000000" w:themeColor="text1"/>
              </w:rPr>
            </w:rPrChange>
          </w:rPr>
          <w:delText xml:space="preserve"> (Table I)</w:delText>
        </w:r>
        <w:r w:rsidR="004F29F3" w:rsidRPr="002B42A7" w:rsidDel="00F8395A">
          <w:rPr>
            <w:rFonts w:ascii="Times New Roman" w:hAnsi="Times New Roman" w:cs="Times New Roman"/>
            <w:i/>
            <w:iCs/>
            <w:color w:val="000000" w:themeColor="text1"/>
            <w:rPrChange w:id="6283" w:author="Ruijie Xu" w:date="2022-03-10T12:31:00Z">
              <w:rPr>
                <w:color w:val="000000" w:themeColor="text1"/>
              </w:rPr>
            </w:rPrChange>
          </w:rPr>
          <w:delText xml:space="preserve">. CLARK-s database, required to build on top of the CLARK’s database, took around 40 additional hour to complete, with </w:delText>
        </w:r>
        <w:r w:rsidR="0034298A" w:rsidRPr="002B42A7" w:rsidDel="00F8395A">
          <w:rPr>
            <w:rFonts w:ascii="Times New Roman" w:hAnsi="Times New Roman" w:cs="Times New Roman"/>
            <w:i/>
            <w:iCs/>
            <w:color w:val="000000" w:themeColor="text1"/>
            <w:rPrChange w:id="6284" w:author="Ruijie Xu" w:date="2022-03-10T12:31:00Z">
              <w:rPr>
                <w:color w:val="000000" w:themeColor="text1"/>
              </w:rPr>
            </w:rPrChange>
          </w:rPr>
          <w:delText>around 300 GB memory utilized</w:delText>
        </w:r>
        <w:r w:rsidR="000F52AC" w:rsidRPr="002B42A7" w:rsidDel="00F8395A">
          <w:rPr>
            <w:rFonts w:ascii="Times New Roman" w:hAnsi="Times New Roman" w:cs="Times New Roman"/>
            <w:i/>
            <w:iCs/>
            <w:color w:val="000000" w:themeColor="text1"/>
            <w:rPrChange w:id="6285" w:author="Ruijie Xu" w:date="2022-03-10T12:31:00Z">
              <w:rPr>
                <w:color w:val="000000" w:themeColor="text1"/>
              </w:rPr>
            </w:rPrChange>
          </w:rPr>
          <w:delText xml:space="preserve"> (Table I)</w:delText>
        </w:r>
        <w:r w:rsidR="0034298A" w:rsidRPr="002B42A7" w:rsidDel="00F8395A">
          <w:rPr>
            <w:rFonts w:ascii="Times New Roman" w:hAnsi="Times New Roman" w:cs="Times New Roman"/>
            <w:i/>
            <w:iCs/>
            <w:color w:val="000000" w:themeColor="text1"/>
            <w:rPrChange w:id="6286" w:author="Ruijie Xu" w:date="2022-03-10T12:31:00Z">
              <w:rPr>
                <w:color w:val="000000" w:themeColor="text1"/>
              </w:rPr>
            </w:rPrChange>
          </w:rPr>
          <w:delText xml:space="preserve">. Building of </w:delText>
        </w:r>
        <w:r w:rsidR="0042581D" w:rsidRPr="002B42A7" w:rsidDel="00F8395A">
          <w:rPr>
            <w:rFonts w:ascii="Times New Roman" w:hAnsi="Times New Roman" w:cs="Times New Roman"/>
            <w:i/>
            <w:iCs/>
            <w:color w:val="000000" w:themeColor="text1"/>
            <w:rPrChange w:id="6287" w:author="Ruijie Xu" w:date="2022-03-10T12:31:00Z">
              <w:rPr>
                <w:color w:val="000000" w:themeColor="text1"/>
              </w:rPr>
            </w:rPrChange>
          </w:rPr>
          <w:delText>Diamond</w:delText>
        </w:r>
        <w:r w:rsidR="0034298A" w:rsidRPr="002B42A7" w:rsidDel="00F8395A">
          <w:rPr>
            <w:rFonts w:ascii="Times New Roman" w:hAnsi="Times New Roman" w:cs="Times New Roman"/>
            <w:i/>
            <w:iCs/>
            <w:color w:val="000000" w:themeColor="text1"/>
            <w:rPrChange w:id="6288" w:author="Ruijie Xu" w:date="2022-03-10T12:31:00Z">
              <w:rPr>
                <w:color w:val="000000" w:themeColor="text1"/>
              </w:rPr>
            </w:rPrChange>
          </w:rPr>
          <w:delText>’s database</w:delText>
        </w:r>
        <w:r w:rsidR="0042581D" w:rsidRPr="002B42A7" w:rsidDel="00F8395A">
          <w:rPr>
            <w:rFonts w:ascii="Times New Roman" w:hAnsi="Times New Roman" w:cs="Times New Roman"/>
            <w:i/>
            <w:iCs/>
            <w:color w:val="000000" w:themeColor="text1"/>
            <w:rPrChange w:id="6289" w:author="Ruijie Xu" w:date="2022-03-10T12:31:00Z">
              <w:rPr>
                <w:color w:val="000000" w:themeColor="text1"/>
              </w:rPr>
            </w:rPrChange>
          </w:rPr>
          <w:delText xml:space="preserve">, with the same computational setting, completed in ~2.4 hours utilizing ~ 8 GB, while </w:delText>
        </w:r>
        <w:r w:rsidR="00037DC7" w:rsidRPr="002B42A7" w:rsidDel="00F8395A">
          <w:rPr>
            <w:rFonts w:ascii="Times New Roman" w:hAnsi="Times New Roman" w:cs="Times New Roman"/>
            <w:i/>
            <w:iCs/>
            <w:color w:val="000000" w:themeColor="text1"/>
            <w:rPrChange w:id="6290" w:author="Ruijie Xu" w:date="2022-03-10T12:31:00Z">
              <w:rPr>
                <w:color w:val="000000" w:themeColor="text1"/>
              </w:rPr>
            </w:rPrChange>
          </w:rPr>
          <w:delText>Kaiju</w:delText>
        </w:r>
        <w:r w:rsidR="0042581D" w:rsidRPr="002B42A7" w:rsidDel="00F8395A">
          <w:rPr>
            <w:rFonts w:ascii="Times New Roman" w:hAnsi="Times New Roman" w:cs="Times New Roman"/>
            <w:i/>
            <w:iCs/>
            <w:color w:val="000000" w:themeColor="text1"/>
            <w:rPrChange w:id="6291" w:author="Ruijie Xu" w:date="2022-03-10T12:31:00Z">
              <w:rPr>
                <w:color w:val="000000" w:themeColor="text1"/>
              </w:rPr>
            </w:rPrChange>
          </w:rPr>
          <w:delText xml:space="preserve">’s database </w:delText>
        </w:r>
        <w:r w:rsidR="003A0B7C" w:rsidRPr="002B42A7" w:rsidDel="00F8395A">
          <w:rPr>
            <w:rFonts w:ascii="Times New Roman" w:hAnsi="Times New Roman" w:cs="Times New Roman"/>
            <w:i/>
            <w:iCs/>
            <w:color w:val="000000" w:themeColor="text1"/>
            <w:rPrChange w:id="6292" w:author="Ruijie Xu" w:date="2022-03-10T12:31:00Z">
              <w:rPr>
                <w:color w:val="000000" w:themeColor="text1"/>
              </w:rPr>
            </w:rPrChange>
          </w:rPr>
          <w:delText>took ~ 5 hours to complete utilizing ~115 GB of memory</w:delText>
        </w:r>
        <w:r w:rsidR="006C6741" w:rsidRPr="002B42A7" w:rsidDel="00F8395A">
          <w:rPr>
            <w:rFonts w:ascii="Times New Roman" w:hAnsi="Times New Roman" w:cs="Times New Roman"/>
            <w:i/>
            <w:iCs/>
            <w:color w:val="000000" w:themeColor="text1"/>
            <w:rPrChange w:id="6293" w:author="Ruijie Xu" w:date="2022-03-10T12:31:00Z">
              <w:rPr>
                <w:color w:val="000000" w:themeColor="text1"/>
              </w:rPr>
            </w:rPrChange>
          </w:rPr>
          <w:delText xml:space="preserve"> (Table I)</w:delText>
        </w:r>
        <w:r w:rsidR="003A0B7C" w:rsidRPr="002B42A7" w:rsidDel="00F8395A">
          <w:rPr>
            <w:rFonts w:ascii="Times New Roman" w:hAnsi="Times New Roman" w:cs="Times New Roman"/>
            <w:i/>
            <w:iCs/>
            <w:color w:val="000000" w:themeColor="text1"/>
            <w:rPrChange w:id="6294" w:author="Ruijie Xu" w:date="2022-03-10T12:31:00Z">
              <w:rPr>
                <w:color w:val="000000" w:themeColor="text1"/>
              </w:rPr>
            </w:rPrChange>
          </w:rPr>
          <w:delText xml:space="preserve">. </w:delText>
        </w:r>
        <w:r w:rsidR="004000C7" w:rsidRPr="002B42A7" w:rsidDel="00F8395A">
          <w:rPr>
            <w:rFonts w:ascii="Times New Roman" w:hAnsi="Times New Roman" w:cs="Times New Roman"/>
            <w:i/>
            <w:iCs/>
            <w:color w:val="000000" w:themeColor="text1"/>
            <w:rPrChange w:id="6295" w:author="Ruijie Xu" w:date="2022-03-10T12:31:00Z">
              <w:rPr>
                <w:color w:val="000000" w:themeColor="text1"/>
              </w:rPr>
            </w:rPrChange>
          </w:rPr>
          <w:delText xml:space="preserve">As for analysis time, </w:delText>
        </w:r>
        <w:r w:rsidR="00511216" w:rsidRPr="002B42A7" w:rsidDel="00F8395A">
          <w:rPr>
            <w:rFonts w:ascii="Times New Roman" w:hAnsi="Times New Roman" w:cs="Times New Roman"/>
            <w:i/>
            <w:iCs/>
            <w:color w:val="000000" w:themeColor="text1"/>
            <w:rPrChange w:id="6296" w:author="Ruijie Xu" w:date="2022-03-10T12:31:00Z">
              <w:rPr>
                <w:color w:val="000000" w:themeColor="text1"/>
              </w:rPr>
            </w:rPrChange>
          </w:rPr>
          <w:delText xml:space="preserve">using 12 CPU on UGA’s high memory computing node, </w:delText>
        </w:r>
        <w:r w:rsidR="004000C7" w:rsidRPr="002B42A7" w:rsidDel="00F8395A">
          <w:rPr>
            <w:rFonts w:ascii="Times New Roman" w:hAnsi="Times New Roman" w:cs="Times New Roman"/>
            <w:i/>
            <w:iCs/>
            <w:color w:val="000000" w:themeColor="text1"/>
            <w:rPrChange w:id="6297" w:author="Ruijie Xu" w:date="2022-03-10T12:31:00Z">
              <w:rPr>
                <w:color w:val="000000" w:themeColor="text1"/>
              </w:rPr>
            </w:rPrChange>
          </w:rPr>
          <w:delText xml:space="preserve">Diamond used ~5 hour </w:delText>
        </w:r>
        <w:r w:rsidR="00942B09" w:rsidRPr="002B42A7" w:rsidDel="00F8395A">
          <w:rPr>
            <w:rFonts w:ascii="Times New Roman" w:hAnsi="Times New Roman" w:cs="Times New Roman"/>
            <w:i/>
            <w:iCs/>
            <w:color w:val="000000" w:themeColor="text1"/>
            <w:rPrChange w:id="6298" w:author="Ruijie Xu" w:date="2022-03-10T12:31:00Z">
              <w:rPr>
                <w:color w:val="000000" w:themeColor="text1"/>
              </w:rPr>
            </w:rPrChange>
          </w:rPr>
          <w:delText xml:space="preserve">on average </w:delText>
        </w:r>
        <w:r w:rsidR="004000C7" w:rsidRPr="002B42A7" w:rsidDel="00F8395A">
          <w:rPr>
            <w:rFonts w:ascii="Times New Roman" w:hAnsi="Times New Roman" w:cs="Times New Roman"/>
            <w:i/>
            <w:iCs/>
            <w:color w:val="000000" w:themeColor="text1"/>
            <w:rPrChange w:id="6299" w:author="Ruijie Xu" w:date="2022-03-10T12:31:00Z">
              <w:rPr>
                <w:color w:val="000000" w:themeColor="text1"/>
              </w:rPr>
            </w:rPrChange>
          </w:rPr>
          <w:delText xml:space="preserve">to classify one sample </w:delText>
        </w:r>
        <w:r w:rsidR="00942B09" w:rsidRPr="002B42A7" w:rsidDel="00F8395A">
          <w:rPr>
            <w:rFonts w:ascii="Times New Roman" w:hAnsi="Times New Roman" w:cs="Times New Roman"/>
            <w:i/>
            <w:iCs/>
            <w:color w:val="000000" w:themeColor="text1"/>
            <w:rPrChange w:id="6300" w:author="Ruijie Xu" w:date="2022-03-10T12:31:00Z">
              <w:rPr>
                <w:color w:val="000000" w:themeColor="text1"/>
              </w:rPr>
            </w:rPrChange>
          </w:rPr>
          <w:delText xml:space="preserve">and </w:delText>
        </w:r>
      </w:del>
      <w:del w:id="6301" w:author="Ruijie Xu" w:date="2022-02-01T13:44:00Z">
        <w:r w:rsidR="00942B09" w:rsidRPr="002B42A7" w:rsidDel="00537B08">
          <w:rPr>
            <w:rFonts w:ascii="Times New Roman" w:hAnsi="Times New Roman" w:cs="Times New Roman"/>
            <w:i/>
            <w:iCs/>
            <w:color w:val="000000" w:themeColor="text1"/>
            <w:rPrChange w:id="6302" w:author="Ruijie Xu" w:date="2022-03-10T12:31:00Z">
              <w:rPr>
                <w:color w:val="000000" w:themeColor="text1"/>
              </w:rPr>
            </w:rPrChange>
          </w:rPr>
          <w:delText>Blastn</w:delText>
        </w:r>
      </w:del>
      <w:del w:id="6303" w:author="Ruijie Xu" w:date="2022-02-02T13:36:00Z">
        <w:r w:rsidR="00942B09" w:rsidRPr="002B42A7" w:rsidDel="00F8395A">
          <w:rPr>
            <w:rFonts w:ascii="Times New Roman" w:hAnsi="Times New Roman" w:cs="Times New Roman"/>
            <w:i/>
            <w:iCs/>
            <w:color w:val="000000" w:themeColor="text1"/>
            <w:rPrChange w:id="6304" w:author="Ruijie Xu" w:date="2022-03-10T12:31:00Z">
              <w:rPr>
                <w:color w:val="000000" w:themeColor="text1"/>
              </w:rPr>
            </w:rPrChange>
          </w:rPr>
          <w:delText xml:space="preserve"> used ~2 hr to classify one sample.</w:delText>
        </w:r>
        <w:r w:rsidR="002759A2" w:rsidRPr="002B42A7" w:rsidDel="00F8395A">
          <w:rPr>
            <w:rFonts w:ascii="Times New Roman" w:hAnsi="Times New Roman" w:cs="Times New Roman"/>
            <w:i/>
            <w:iCs/>
            <w:color w:val="000000" w:themeColor="text1"/>
            <w:rPrChange w:id="6305" w:author="Ruijie Xu" w:date="2022-03-10T12:31:00Z">
              <w:rPr>
                <w:color w:val="000000" w:themeColor="text1"/>
              </w:rPr>
            </w:rPrChange>
          </w:rPr>
          <w:delText xml:space="preserve"> Rest of the software could finish classifying one sample within a minute on average</w:delText>
        </w:r>
        <w:r w:rsidR="003E6982" w:rsidRPr="002B42A7" w:rsidDel="00F8395A">
          <w:rPr>
            <w:rFonts w:ascii="Times New Roman" w:hAnsi="Times New Roman" w:cs="Times New Roman"/>
            <w:i/>
            <w:iCs/>
            <w:color w:val="000000" w:themeColor="text1"/>
            <w:rPrChange w:id="6306" w:author="Ruijie Xu" w:date="2022-03-10T12:31:00Z">
              <w:rPr>
                <w:color w:val="000000" w:themeColor="text1"/>
              </w:rPr>
            </w:rPrChange>
          </w:rPr>
          <w:delText xml:space="preserve"> (Table I)</w:delText>
        </w:r>
        <w:r w:rsidR="002759A2" w:rsidRPr="002B42A7" w:rsidDel="00F8395A">
          <w:rPr>
            <w:rFonts w:ascii="Times New Roman" w:hAnsi="Times New Roman" w:cs="Times New Roman"/>
            <w:i/>
            <w:iCs/>
            <w:color w:val="000000" w:themeColor="text1"/>
            <w:rPrChange w:id="6307" w:author="Ruijie Xu" w:date="2022-03-10T12:31:00Z">
              <w:rPr>
                <w:color w:val="000000" w:themeColor="text1"/>
              </w:rPr>
            </w:rPrChange>
          </w:rPr>
          <w:delText xml:space="preserve">. </w:delText>
        </w:r>
        <w:r w:rsidR="00942B09" w:rsidRPr="002B42A7" w:rsidDel="00F8395A">
          <w:rPr>
            <w:rFonts w:ascii="Times New Roman" w:hAnsi="Times New Roman" w:cs="Times New Roman"/>
            <w:i/>
            <w:iCs/>
            <w:color w:val="000000" w:themeColor="text1"/>
            <w:rPrChange w:id="6308" w:author="Ruijie Xu" w:date="2022-03-10T12:31:00Z">
              <w:rPr>
                <w:color w:val="000000" w:themeColor="text1"/>
              </w:rPr>
            </w:rPrChange>
          </w:rPr>
          <w:delText xml:space="preserve"> </w:delText>
        </w:r>
      </w:del>
    </w:p>
    <w:p w14:paraId="7F17A7D4" w14:textId="4F5A770A" w:rsidR="00B80734" w:rsidRPr="002B42A7" w:rsidDel="00F8395A" w:rsidRDefault="00C0014F" w:rsidP="00B80734">
      <w:pPr>
        <w:spacing w:line="480" w:lineRule="auto"/>
        <w:rPr>
          <w:del w:id="6309" w:author="Ruijie Xu" w:date="2022-02-02T13:36:00Z"/>
          <w:rFonts w:ascii="Times New Roman" w:hAnsi="Times New Roman" w:cs="Times New Roman"/>
          <w:i/>
          <w:iCs/>
          <w:color w:val="000000" w:themeColor="text1"/>
          <w:rPrChange w:id="6310" w:author="Ruijie Xu" w:date="2022-03-10T12:31:00Z">
            <w:rPr>
              <w:del w:id="6311" w:author="Ruijie Xu" w:date="2022-02-02T13:36:00Z"/>
              <w:color w:val="000000" w:themeColor="text1"/>
            </w:rPr>
          </w:rPrChange>
        </w:rPr>
      </w:pPr>
      <w:del w:id="6312" w:author="Ruijie Xu" w:date="2022-02-02T13:36:00Z">
        <w:r w:rsidRPr="002B42A7" w:rsidDel="00F8395A">
          <w:rPr>
            <w:rFonts w:ascii="Times New Roman" w:hAnsi="Times New Roman" w:cs="Times New Roman"/>
            <w:i/>
            <w:iCs/>
            <w:color w:val="000000" w:themeColor="text1"/>
            <w:rPrChange w:id="6313" w:author="Ruijie Xu" w:date="2022-03-10T12:31:00Z">
              <w:rPr>
                <w:color w:val="000000" w:themeColor="text1"/>
              </w:rPr>
            </w:rPrChange>
          </w:rPr>
          <w:delText xml:space="preserve">To compare the profiling compositions of the different sofware, we calculated the number of total </w:delText>
        </w:r>
        <w:r w:rsidR="00A158BA" w:rsidRPr="002B42A7" w:rsidDel="00F8395A">
          <w:rPr>
            <w:rFonts w:ascii="Times New Roman" w:hAnsi="Times New Roman" w:cs="Times New Roman"/>
            <w:i/>
            <w:iCs/>
            <w:color w:val="000000" w:themeColor="text1"/>
            <w:rPrChange w:id="6314" w:author="Ruijie Xu" w:date="2022-03-10T12:31:00Z">
              <w:rPr>
                <w:color w:val="000000" w:themeColor="text1"/>
              </w:rPr>
            </w:rPrChange>
          </w:rPr>
          <w:delText xml:space="preserve">classified </w:delText>
        </w:r>
        <w:r w:rsidRPr="002B42A7" w:rsidDel="00F8395A">
          <w:rPr>
            <w:rFonts w:ascii="Times New Roman" w:hAnsi="Times New Roman" w:cs="Times New Roman"/>
            <w:i/>
            <w:iCs/>
            <w:color w:val="000000" w:themeColor="text1"/>
            <w:rPrChange w:id="6315" w:author="Ruijie Xu" w:date="2022-03-10T12:31:00Z">
              <w:rPr>
                <w:color w:val="000000" w:themeColor="text1"/>
              </w:rPr>
            </w:rPrChange>
          </w:rPr>
          <w:delText>reads for each sample and determined the</w:delText>
        </w:r>
        <w:r w:rsidR="002F1F3A" w:rsidRPr="002B42A7" w:rsidDel="00F8395A">
          <w:rPr>
            <w:rFonts w:ascii="Times New Roman" w:hAnsi="Times New Roman" w:cs="Times New Roman"/>
            <w:i/>
            <w:iCs/>
            <w:color w:val="000000" w:themeColor="text1"/>
            <w:rPrChange w:id="6316" w:author="Ruijie Xu" w:date="2022-03-10T12:31:00Z">
              <w:rPr>
                <w:color w:val="000000" w:themeColor="text1"/>
              </w:rPr>
            </w:rPrChange>
          </w:rPr>
          <w:delText>se</w:delText>
        </w:r>
        <w:r w:rsidRPr="002B42A7" w:rsidDel="00F8395A">
          <w:rPr>
            <w:rFonts w:ascii="Times New Roman" w:hAnsi="Times New Roman" w:cs="Times New Roman"/>
            <w:i/>
            <w:iCs/>
            <w:color w:val="000000" w:themeColor="text1"/>
            <w:rPrChange w:id="6317" w:author="Ruijie Xu" w:date="2022-03-10T12:31:00Z">
              <w:rPr>
                <w:color w:val="000000" w:themeColor="text1"/>
              </w:rPr>
            </w:rPrChange>
          </w:rPr>
          <w:delText xml:space="preserve"> samples</w:delText>
        </w:r>
        <w:r w:rsidR="002F1F3A" w:rsidRPr="002B42A7" w:rsidDel="00F8395A">
          <w:rPr>
            <w:rFonts w:ascii="Times New Roman" w:hAnsi="Times New Roman" w:cs="Times New Roman"/>
            <w:i/>
            <w:iCs/>
            <w:color w:val="000000" w:themeColor="text1"/>
            <w:rPrChange w:id="6318" w:author="Ruijie Xu" w:date="2022-03-10T12:31:00Z">
              <w:rPr>
                <w:color w:val="000000" w:themeColor="text1"/>
              </w:rPr>
            </w:rPrChange>
          </w:rPr>
          <w:delText>’</w:delText>
        </w:r>
        <w:r w:rsidRPr="002B42A7" w:rsidDel="00F8395A">
          <w:rPr>
            <w:rFonts w:ascii="Times New Roman" w:hAnsi="Times New Roman" w:cs="Times New Roman"/>
            <w:i/>
            <w:iCs/>
            <w:color w:val="000000" w:themeColor="text1"/>
            <w:rPrChange w:id="6319" w:author="Ruijie Xu" w:date="2022-03-10T12:31:00Z">
              <w:rPr>
                <w:color w:val="000000" w:themeColor="text1"/>
              </w:rPr>
            </w:rPrChange>
          </w:rPr>
          <w:delText xml:space="preserve"> profiling compositions at the domain, phylum,</w:delText>
        </w:r>
        <w:r w:rsidR="000F41BF" w:rsidRPr="002B42A7" w:rsidDel="00F8395A">
          <w:rPr>
            <w:rFonts w:ascii="Times New Roman" w:hAnsi="Times New Roman" w:cs="Times New Roman"/>
            <w:i/>
            <w:iCs/>
            <w:color w:val="000000" w:themeColor="text1"/>
            <w:rPrChange w:id="6320" w:author="Ruijie Xu" w:date="2022-03-10T12:31:00Z">
              <w:rPr>
                <w:color w:val="000000" w:themeColor="text1"/>
              </w:rPr>
            </w:rPrChange>
          </w:rPr>
          <w:delText xml:space="preserve"> </w:delText>
        </w:r>
        <w:r w:rsidRPr="002B42A7" w:rsidDel="00F8395A">
          <w:rPr>
            <w:rFonts w:ascii="Times New Roman" w:hAnsi="Times New Roman" w:cs="Times New Roman"/>
            <w:i/>
            <w:iCs/>
            <w:color w:val="000000" w:themeColor="text1"/>
            <w:rPrChange w:id="6321" w:author="Ruijie Xu" w:date="2022-03-10T12:31:00Z">
              <w:rPr>
                <w:color w:val="000000" w:themeColor="text1"/>
              </w:rPr>
            </w:rPrChange>
          </w:rPr>
          <w:delText>genus</w:delText>
        </w:r>
        <w:r w:rsidR="00A158BA" w:rsidRPr="002B42A7" w:rsidDel="00F8395A">
          <w:rPr>
            <w:rFonts w:ascii="Times New Roman" w:hAnsi="Times New Roman" w:cs="Times New Roman"/>
            <w:i/>
            <w:iCs/>
            <w:color w:val="000000" w:themeColor="text1"/>
            <w:rPrChange w:id="6322" w:author="Ruijie Xu" w:date="2022-03-10T12:31:00Z">
              <w:rPr>
                <w:color w:val="000000" w:themeColor="text1"/>
              </w:rPr>
            </w:rPrChange>
          </w:rPr>
          <w:delText>, and species</w:delText>
        </w:r>
        <w:r w:rsidRPr="002B42A7" w:rsidDel="00F8395A">
          <w:rPr>
            <w:rFonts w:ascii="Times New Roman" w:hAnsi="Times New Roman" w:cs="Times New Roman"/>
            <w:i/>
            <w:iCs/>
            <w:color w:val="000000" w:themeColor="text1"/>
            <w:rPrChange w:id="6323" w:author="Ruijie Xu" w:date="2022-03-10T12:31:00Z">
              <w:rPr>
                <w:color w:val="000000" w:themeColor="text1"/>
              </w:rPr>
            </w:rPrChange>
          </w:rPr>
          <w:delText xml:space="preserve"> levels</w:delText>
        </w:r>
        <w:r w:rsidR="00A4448B" w:rsidRPr="002B42A7" w:rsidDel="00F8395A">
          <w:rPr>
            <w:rFonts w:ascii="Times New Roman" w:hAnsi="Times New Roman" w:cs="Times New Roman"/>
            <w:i/>
            <w:iCs/>
            <w:color w:val="000000" w:themeColor="text1"/>
            <w:rPrChange w:id="6324" w:author="Ruijie Xu" w:date="2022-03-10T12:31:00Z">
              <w:rPr>
                <w:color w:val="000000" w:themeColor="text1"/>
              </w:rPr>
            </w:rPrChange>
          </w:rPr>
          <w:delText xml:space="preserve">. </w:delText>
        </w:r>
        <w:r w:rsidRPr="002B42A7" w:rsidDel="00F8395A">
          <w:rPr>
            <w:rFonts w:ascii="Times New Roman" w:hAnsi="Times New Roman" w:cs="Times New Roman"/>
            <w:i/>
            <w:iCs/>
            <w:color w:val="000000" w:themeColor="text1"/>
            <w:rPrChange w:id="6325" w:author="Ruijie Xu" w:date="2022-03-10T12:31:00Z">
              <w:rPr>
                <w:color w:val="000000" w:themeColor="text1"/>
              </w:rPr>
            </w:rPrChange>
          </w:rPr>
          <w:delText xml:space="preserve">The average number of total reads classified by </w:delText>
        </w:r>
        <w:r w:rsidR="003D1032" w:rsidRPr="002B42A7" w:rsidDel="00F8395A">
          <w:rPr>
            <w:rFonts w:ascii="Times New Roman" w:hAnsi="Times New Roman" w:cs="Times New Roman"/>
            <w:i/>
            <w:iCs/>
            <w:color w:val="000000" w:themeColor="text1"/>
            <w:rPrChange w:id="6326" w:author="Ruijie Xu" w:date="2022-03-10T12:31:00Z">
              <w:rPr>
                <w:color w:val="000000" w:themeColor="text1"/>
              </w:rPr>
            </w:rPrChange>
          </w:rPr>
          <w:delText>each software ranges from 10</w:delText>
        </w:r>
        <w:r w:rsidR="002F1F3A" w:rsidRPr="002B42A7" w:rsidDel="00F8395A">
          <w:rPr>
            <w:rFonts w:ascii="Times New Roman" w:hAnsi="Times New Roman" w:cs="Times New Roman"/>
            <w:i/>
            <w:iCs/>
            <w:color w:val="000000" w:themeColor="text1"/>
            <w:rPrChange w:id="6327" w:author="Ruijie Xu" w:date="2022-03-10T12:31:00Z">
              <w:rPr>
                <w:color w:val="000000" w:themeColor="text1"/>
              </w:rPr>
            </w:rPrChange>
          </w:rPr>
          <w:delText>,</w:delText>
        </w:r>
        <w:r w:rsidR="003D1032" w:rsidRPr="002B42A7" w:rsidDel="00F8395A">
          <w:rPr>
            <w:rFonts w:ascii="Times New Roman" w:hAnsi="Times New Roman" w:cs="Times New Roman"/>
            <w:i/>
            <w:iCs/>
            <w:color w:val="000000" w:themeColor="text1"/>
            <w:rPrChange w:id="6328" w:author="Ruijie Xu" w:date="2022-03-10T12:31:00Z">
              <w:rPr>
                <w:color w:val="000000" w:themeColor="text1"/>
              </w:rPr>
            </w:rPrChange>
          </w:rPr>
          <w:delText>955 using CLARK-s to 77</w:delText>
        </w:r>
        <w:r w:rsidR="002F1F3A" w:rsidRPr="002B42A7" w:rsidDel="00F8395A">
          <w:rPr>
            <w:rFonts w:ascii="Times New Roman" w:hAnsi="Times New Roman" w:cs="Times New Roman"/>
            <w:i/>
            <w:iCs/>
            <w:color w:val="000000" w:themeColor="text1"/>
            <w:rPrChange w:id="6329" w:author="Ruijie Xu" w:date="2022-03-10T12:31:00Z">
              <w:rPr>
                <w:color w:val="000000" w:themeColor="text1"/>
              </w:rPr>
            </w:rPrChange>
          </w:rPr>
          <w:delText>,</w:delText>
        </w:r>
        <w:r w:rsidR="003D1032" w:rsidRPr="002B42A7" w:rsidDel="00F8395A">
          <w:rPr>
            <w:rFonts w:ascii="Times New Roman" w:hAnsi="Times New Roman" w:cs="Times New Roman"/>
            <w:i/>
            <w:iCs/>
            <w:color w:val="000000" w:themeColor="text1"/>
            <w:rPrChange w:id="6330" w:author="Ruijie Xu" w:date="2022-03-10T12:31:00Z">
              <w:rPr>
                <w:color w:val="000000" w:themeColor="text1"/>
              </w:rPr>
            </w:rPrChange>
          </w:rPr>
          <w:delText xml:space="preserve">499 using Diamond </w:delText>
        </w:r>
        <w:bookmarkStart w:id="6331" w:name="OLE_LINK145"/>
        <w:bookmarkStart w:id="6332" w:name="OLE_LINK146"/>
        <w:r w:rsidR="003D1032" w:rsidRPr="002B42A7" w:rsidDel="00F8395A">
          <w:rPr>
            <w:rFonts w:ascii="Times New Roman" w:hAnsi="Times New Roman" w:cs="Times New Roman"/>
            <w:i/>
            <w:iCs/>
            <w:color w:val="000000" w:themeColor="text1"/>
            <w:rPrChange w:id="6333" w:author="Ruijie Xu" w:date="2022-03-10T12:31:00Z">
              <w:rPr>
                <w:color w:val="000000" w:themeColor="text1"/>
              </w:rPr>
            </w:rPrChange>
          </w:rPr>
          <w:delText xml:space="preserve">(Table II.1). </w:delText>
        </w:r>
        <w:bookmarkEnd w:id="6331"/>
        <w:bookmarkEnd w:id="6332"/>
        <w:r w:rsidR="003D1032" w:rsidRPr="002B42A7" w:rsidDel="00F8395A">
          <w:rPr>
            <w:rFonts w:ascii="Times New Roman" w:hAnsi="Times New Roman" w:cs="Times New Roman"/>
            <w:i/>
            <w:iCs/>
            <w:color w:val="000000" w:themeColor="text1"/>
            <w:rPrChange w:id="6334" w:author="Ruijie Xu" w:date="2022-03-10T12:31:00Z">
              <w:rPr>
                <w:color w:val="000000" w:themeColor="text1"/>
              </w:rPr>
            </w:rPrChange>
          </w:rPr>
          <w:delText>The number of unique taxa classified by each software also ranges from 18 taxa by Metaphlan3 to 4816 taxa by Kaiju</w:delText>
        </w:r>
        <w:r w:rsidR="00565DCD" w:rsidRPr="002B42A7" w:rsidDel="00F8395A">
          <w:rPr>
            <w:rFonts w:ascii="Times New Roman" w:hAnsi="Times New Roman" w:cs="Times New Roman"/>
            <w:i/>
            <w:iCs/>
            <w:color w:val="000000" w:themeColor="text1"/>
            <w:rPrChange w:id="6335" w:author="Ruijie Xu" w:date="2022-03-10T12:31:00Z">
              <w:rPr>
                <w:color w:val="000000" w:themeColor="text1"/>
              </w:rPr>
            </w:rPrChange>
          </w:rPr>
          <w:delText xml:space="preserve"> (Table II.1). </w:delText>
        </w:r>
        <w:r w:rsidRPr="002B42A7" w:rsidDel="00F8395A">
          <w:rPr>
            <w:rFonts w:ascii="Times New Roman" w:hAnsi="Times New Roman" w:cs="Times New Roman"/>
            <w:i/>
            <w:iCs/>
            <w:color w:val="000000" w:themeColor="text1"/>
            <w:rPrChange w:id="6336" w:author="Ruijie Xu" w:date="2022-03-10T12:31:00Z">
              <w:rPr>
                <w:color w:val="000000" w:themeColor="text1"/>
              </w:rPr>
            </w:rPrChange>
          </w:rPr>
          <w:delText xml:space="preserve"> </w:delText>
        </w:r>
        <w:r w:rsidR="00B80734" w:rsidRPr="002B42A7" w:rsidDel="00F8395A">
          <w:rPr>
            <w:rFonts w:ascii="Times New Roman" w:hAnsi="Times New Roman" w:cs="Times New Roman"/>
            <w:i/>
            <w:iCs/>
            <w:color w:val="000000" w:themeColor="text1"/>
            <w:rPrChange w:id="6337" w:author="Ruijie Xu" w:date="2022-03-10T12:31:00Z">
              <w:rPr>
                <w:color w:val="000000" w:themeColor="text1"/>
              </w:rPr>
            </w:rPrChange>
          </w:rPr>
          <w:delText xml:space="preserve">Furthermore, we have found that Metaphlan3 has not classified any reads in samples of Rattus R26 (R26.K, R26.L. and R26.S) and sample R22.L and R27.K, while other software has classified on average </w:delText>
        </w:r>
        <w:r w:rsidR="006553AA" w:rsidRPr="002B42A7" w:rsidDel="00F8395A">
          <w:rPr>
            <w:rFonts w:ascii="Times New Roman" w:hAnsi="Times New Roman" w:cs="Times New Roman"/>
            <w:i/>
            <w:iCs/>
            <w:color w:val="000000" w:themeColor="text1"/>
            <w:rPrChange w:id="6338" w:author="Ruijie Xu" w:date="2022-03-10T12:31:00Z">
              <w:rPr>
                <w:color w:val="000000" w:themeColor="text1"/>
              </w:rPr>
            </w:rPrChange>
          </w:rPr>
          <w:delText xml:space="preserve">1252 (SD: 1408), 32748 (SD: 32178), 133 (SD: 112), 111068 (SD: 113203), and 4011 (SD: 4325) reads with these </w:delText>
        </w:r>
        <w:bookmarkStart w:id="6339" w:name="OLE_LINK171"/>
        <w:bookmarkStart w:id="6340" w:name="OLE_LINK172"/>
        <w:r w:rsidR="0054399B" w:rsidRPr="002B42A7" w:rsidDel="00F8395A">
          <w:rPr>
            <w:rFonts w:ascii="Times New Roman" w:hAnsi="Times New Roman" w:cs="Times New Roman"/>
            <w:i/>
            <w:iCs/>
            <w:color w:val="000000" w:themeColor="text1"/>
            <w:rPrChange w:id="6341" w:author="Ruijie Xu" w:date="2022-03-10T12:31:00Z">
              <w:rPr>
                <w:color w:val="000000" w:themeColor="text1"/>
              </w:rPr>
            </w:rPrChange>
          </w:rPr>
          <w:delText xml:space="preserve">five </w:delText>
        </w:r>
        <w:r w:rsidR="006553AA" w:rsidRPr="002B42A7" w:rsidDel="00F8395A">
          <w:rPr>
            <w:rFonts w:ascii="Times New Roman" w:hAnsi="Times New Roman" w:cs="Times New Roman"/>
            <w:i/>
            <w:iCs/>
            <w:color w:val="000000" w:themeColor="text1"/>
            <w:rPrChange w:id="6342" w:author="Ruijie Xu" w:date="2022-03-10T12:31:00Z">
              <w:rPr>
                <w:color w:val="000000" w:themeColor="text1"/>
              </w:rPr>
            </w:rPrChange>
          </w:rPr>
          <w:delText xml:space="preserve">samples </w:delText>
        </w:r>
        <w:bookmarkEnd w:id="6339"/>
        <w:bookmarkEnd w:id="6340"/>
        <w:r w:rsidR="006553AA" w:rsidRPr="002B42A7" w:rsidDel="00F8395A">
          <w:rPr>
            <w:rFonts w:ascii="Times New Roman" w:hAnsi="Times New Roman" w:cs="Times New Roman"/>
            <w:i/>
            <w:iCs/>
            <w:color w:val="000000" w:themeColor="text1"/>
            <w:rPrChange w:id="6343" w:author="Ruijie Xu" w:date="2022-03-10T12:31:00Z">
              <w:rPr>
                <w:color w:val="000000" w:themeColor="text1"/>
              </w:rPr>
            </w:rPrChange>
          </w:rPr>
          <w:delText xml:space="preserve">respectively </w:delText>
        </w:r>
        <w:r w:rsidR="00B80734" w:rsidRPr="002B42A7" w:rsidDel="00F8395A">
          <w:rPr>
            <w:rFonts w:ascii="Times New Roman" w:hAnsi="Times New Roman" w:cs="Times New Roman"/>
            <w:i/>
            <w:iCs/>
            <w:color w:val="000000" w:themeColor="text1"/>
            <w:rPrChange w:id="6344" w:author="Ruijie Xu" w:date="2022-03-10T12:31:00Z">
              <w:rPr>
                <w:color w:val="000000" w:themeColor="text1"/>
              </w:rPr>
            </w:rPrChange>
          </w:rPr>
          <w:delText>(Table II.2)</w:delText>
        </w:r>
        <w:r w:rsidR="006553AA" w:rsidRPr="002B42A7" w:rsidDel="00F8395A">
          <w:rPr>
            <w:rFonts w:ascii="Times New Roman" w:hAnsi="Times New Roman" w:cs="Times New Roman"/>
            <w:i/>
            <w:iCs/>
            <w:color w:val="000000" w:themeColor="text1"/>
            <w:rPrChange w:id="6345" w:author="Ruijie Xu" w:date="2022-03-10T12:31:00Z">
              <w:rPr>
                <w:color w:val="000000" w:themeColor="text1"/>
              </w:rPr>
            </w:rPrChange>
          </w:rPr>
          <w:delText>.</w:delText>
        </w:r>
      </w:del>
    </w:p>
    <w:p w14:paraId="78C0370B" w14:textId="412C3D7E" w:rsidR="00C0014F" w:rsidRPr="002B42A7" w:rsidDel="00F8395A" w:rsidRDefault="00495C2C" w:rsidP="00973D53">
      <w:pPr>
        <w:spacing w:line="480" w:lineRule="auto"/>
        <w:ind w:firstLine="720"/>
        <w:rPr>
          <w:del w:id="6346" w:author="Ruijie Xu" w:date="2022-02-02T13:36:00Z"/>
          <w:rFonts w:ascii="Times New Roman" w:hAnsi="Times New Roman" w:cs="Times New Roman"/>
          <w:i/>
          <w:iCs/>
          <w:color w:val="000000" w:themeColor="text1"/>
          <w:rPrChange w:id="6347" w:author="Ruijie Xu" w:date="2022-03-10T12:31:00Z">
            <w:rPr>
              <w:del w:id="6348" w:author="Ruijie Xu" w:date="2022-02-02T13:36:00Z"/>
              <w:color w:val="000000" w:themeColor="text1"/>
            </w:rPr>
          </w:rPrChange>
        </w:rPr>
      </w:pPr>
      <w:del w:id="6349" w:author="Ruijie Xu" w:date="2022-02-02T13:36:00Z">
        <w:r w:rsidRPr="002B42A7" w:rsidDel="00F8395A">
          <w:rPr>
            <w:rFonts w:ascii="Times New Roman" w:hAnsi="Times New Roman" w:cs="Times New Roman"/>
            <w:i/>
            <w:iCs/>
            <w:color w:val="000000" w:themeColor="text1"/>
            <w:rPrChange w:id="6350" w:author="Ruijie Xu" w:date="2022-03-10T12:31:00Z">
              <w:rPr>
                <w:color w:val="000000" w:themeColor="text1"/>
              </w:rPr>
            </w:rPrChange>
          </w:rPr>
          <w:delText>The number of classified reads were break down at the domain level taxa, where we closely examined the number of reads classified into Eukaryota, Bacteria, Virsues, and Archaea by each software (Figure 4)</w:delText>
        </w:r>
        <w:r w:rsidR="00E35127" w:rsidRPr="002B42A7" w:rsidDel="00F8395A">
          <w:rPr>
            <w:rFonts w:ascii="Times New Roman" w:hAnsi="Times New Roman" w:cs="Times New Roman"/>
            <w:i/>
            <w:iCs/>
            <w:color w:val="000000" w:themeColor="text1"/>
            <w:rPrChange w:id="6351" w:author="Ruijie Xu" w:date="2022-03-10T12:31:00Z">
              <w:rPr>
                <w:color w:val="000000" w:themeColor="text1"/>
              </w:rPr>
            </w:rPrChange>
          </w:rPr>
          <w:delText xml:space="preserve">. The number of reads classified into the Eukaryota taxon has the largest differences across the classification results of different software, where only the number of reads classified by Centrifuge and Diamond were found not significantly different </w:delText>
        </w:r>
        <w:r w:rsidR="00090420" w:rsidRPr="002B42A7" w:rsidDel="00F8395A">
          <w:rPr>
            <w:rFonts w:ascii="Times New Roman" w:hAnsi="Times New Roman" w:cs="Times New Roman"/>
            <w:i/>
            <w:iCs/>
            <w:color w:val="000000" w:themeColor="text1"/>
            <w:rPrChange w:id="6352" w:author="Ruijie Xu" w:date="2022-03-10T12:31:00Z">
              <w:rPr>
                <w:color w:val="000000" w:themeColor="text1"/>
              </w:rPr>
            </w:rPrChange>
          </w:rPr>
          <w:delText>in this taxon</w:delText>
        </w:r>
        <w:r w:rsidR="00E35127" w:rsidRPr="002B42A7" w:rsidDel="00F8395A">
          <w:rPr>
            <w:rFonts w:ascii="Times New Roman" w:hAnsi="Times New Roman" w:cs="Times New Roman"/>
            <w:i/>
            <w:iCs/>
            <w:color w:val="000000" w:themeColor="text1"/>
            <w:rPrChange w:id="6353" w:author="Ruijie Xu" w:date="2022-03-10T12:31:00Z">
              <w:rPr>
                <w:color w:val="000000" w:themeColor="text1"/>
              </w:rPr>
            </w:rPrChange>
          </w:rPr>
          <w:delText>. Furthermore, due to the limitation of the</w:delText>
        </w:r>
        <w:r w:rsidR="00090420" w:rsidRPr="002B42A7" w:rsidDel="00F8395A">
          <w:rPr>
            <w:rFonts w:ascii="Times New Roman" w:hAnsi="Times New Roman" w:cs="Times New Roman"/>
            <w:i/>
            <w:iCs/>
            <w:color w:val="000000" w:themeColor="text1"/>
            <w:rPrChange w:id="6354" w:author="Ruijie Xu" w:date="2022-03-10T12:31:00Z">
              <w:rPr>
                <w:color w:val="000000" w:themeColor="text1"/>
              </w:rPr>
            </w:rPrChange>
          </w:rPr>
          <w:delText>ir</w:delText>
        </w:r>
        <w:r w:rsidR="00E35127" w:rsidRPr="002B42A7" w:rsidDel="00F8395A">
          <w:rPr>
            <w:rFonts w:ascii="Times New Roman" w:hAnsi="Times New Roman" w:cs="Times New Roman"/>
            <w:i/>
            <w:iCs/>
            <w:color w:val="000000" w:themeColor="text1"/>
            <w:rPrChange w:id="6355" w:author="Ruijie Xu" w:date="2022-03-10T12:31:00Z">
              <w:rPr>
                <w:color w:val="000000" w:themeColor="text1"/>
              </w:rPr>
            </w:rPrChange>
          </w:rPr>
          <w:delText xml:space="preserve"> DB composition, Metaphlan3, CLARK-s, and Kaiju did not reported reads classified into the Eukaryota taxon. Compare to reads classified into the Eukaryota taxon, the number of reads classified into the Bacteria taxon were very similar across software. Only reads classified by CLARK and CLARK-s were found significantly different in Bacteria classifications with most other software (except for </w:delText>
        </w:r>
        <w:r w:rsidR="00D858E2" w:rsidRPr="002B42A7" w:rsidDel="00F8395A">
          <w:rPr>
            <w:rFonts w:ascii="Times New Roman" w:hAnsi="Times New Roman" w:cs="Times New Roman"/>
            <w:i/>
            <w:iCs/>
            <w:color w:val="000000" w:themeColor="text1"/>
            <w:rPrChange w:id="6356" w:author="Ruijie Xu" w:date="2022-03-10T12:31:00Z">
              <w:rPr>
                <w:color w:val="000000" w:themeColor="text1"/>
              </w:rPr>
            </w:rPrChange>
          </w:rPr>
          <w:delText xml:space="preserve">when compared with </w:delText>
        </w:r>
        <w:r w:rsidR="00E35127" w:rsidRPr="002B42A7" w:rsidDel="00F8395A">
          <w:rPr>
            <w:rFonts w:ascii="Times New Roman" w:hAnsi="Times New Roman" w:cs="Times New Roman"/>
            <w:i/>
            <w:iCs/>
            <w:color w:val="000000" w:themeColor="text1"/>
            <w:rPrChange w:id="6357" w:author="Ruijie Xu" w:date="2022-03-10T12:31:00Z">
              <w:rPr>
                <w:color w:val="000000" w:themeColor="text1"/>
              </w:rPr>
            </w:rPrChange>
          </w:rPr>
          <w:delText>Metaphlan3 and Kaiju)</w:delText>
        </w:r>
        <w:r w:rsidR="00145D31" w:rsidRPr="002B42A7" w:rsidDel="00F8395A">
          <w:rPr>
            <w:rFonts w:ascii="Times New Roman" w:hAnsi="Times New Roman" w:cs="Times New Roman"/>
            <w:i/>
            <w:iCs/>
            <w:color w:val="000000" w:themeColor="text1"/>
            <w:rPrChange w:id="6358" w:author="Ruijie Xu" w:date="2022-03-10T12:31:00Z">
              <w:rPr>
                <w:color w:val="000000" w:themeColor="text1"/>
              </w:rPr>
            </w:rPrChange>
          </w:rPr>
          <w:delText>. The classification</w:delText>
        </w:r>
        <w:r w:rsidR="00D858E2" w:rsidRPr="002B42A7" w:rsidDel="00F8395A">
          <w:rPr>
            <w:rFonts w:ascii="Times New Roman" w:hAnsi="Times New Roman" w:cs="Times New Roman"/>
            <w:i/>
            <w:iCs/>
            <w:color w:val="000000" w:themeColor="text1"/>
            <w:rPrChange w:id="6359" w:author="Ruijie Xu" w:date="2022-03-10T12:31:00Z">
              <w:rPr>
                <w:color w:val="000000" w:themeColor="text1"/>
              </w:rPr>
            </w:rPrChange>
          </w:rPr>
          <w:delText>s</w:delText>
        </w:r>
        <w:r w:rsidR="00145D31" w:rsidRPr="002B42A7" w:rsidDel="00F8395A">
          <w:rPr>
            <w:rFonts w:ascii="Times New Roman" w:hAnsi="Times New Roman" w:cs="Times New Roman"/>
            <w:i/>
            <w:iCs/>
            <w:color w:val="000000" w:themeColor="text1"/>
            <w:rPrChange w:id="6360" w:author="Ruijie Xu" w:date="2022-03-10T12:31:00Z">
              <w:rPr>
                <w:color w:val="000000" w:themeColor="text1"/>
              </w:rPr>
            </w:rPrChange>
          </w:rPr>
          <w:delText xml:space="preserve"> of Viruses by different software, on the other hand, </w:delText>
        </w:r>
        <w:r w:rsidR="00EB029D" w:rsidRPr="002B42A7" w:rsidDel="00F8395A">
          <w:rPr>
            <w:rFonts w:ascii="Times New Roman" w:hAnsi="Times New Roman" w:cs="Times New Roman"/>
            <w:i/>
            <w:iCs/>
            <w:color w:val="000000" w:themeColor="text1"/>
            <w:rPrChange w:id="6361" w:author="Ruijie Xu" w:date="2022-03-10T12:31:00Z">
              <w:rPr>
                <w:color w:val="000000" w:themeColor="text1"/>
              </w:rPr>
            </w:rPrChange>
          </w:rPr>
          <w:delText xml:space="preserve">were divided into two </w:delText>
        </w:r>
        <w:r w:rsidR="00D858E2" w:rsidRPr="002B42A7" w:rsidDel="00F8395A">
          <w:rPr>
            <w:rFonts w:ascii="Times New Roman" w:hAnsi="Times New Roman" w:cs="Times New Roman"/>
            <w:i/>
            <w:iCs/>
            <w:color w:val="000000" w:themeColor="text1"/>
            <w:rPrChange w:id="6362" w:author="Ruijie Xu" w:date="2022-03-10T12:31:00Z">
              <w:rPr>
                <w:color w:val="000000" w:themeColor="text1"/>
              </w:rPr>
            </w:rPrChange>
          </w:rPr>
          <w:delText>groups</w:delText>
        </w:r>
        <w:r w:rsidR="00145D31" w:rsidRPr="002B42A7" w:rsidDel="00F8395A">
          <w:rPr>
            <w:rFonts w:ascii="Times New Roman" w:hAnsi="Times New Roman" w:cs="Times New Roman"/>
            <w:i/>
            <w:iCs/>
            <w:color w:val="000000" w:themeColor="text1"/>
            <w:rPrChange w:id="6363" w:author="Ruijie Xu" w:date="2022-03-10T12:31:00Z">
              <w:rPr>
                <w:color w:val="000000" w:themeColor="text1"/>
              </w:rPr>
            </w:rPrChange>
          </w:rPr>
          <w:delText xml:space="preserve">, where </w:delText>
        </w:r>
        <w:r w:rsidR="00EB029D" w:rsidRPr="002B42A7" w:rsidDel="00F8395A">
          <w:rPr>
            <w:rFonts w:ascii="Times New Roman" w:hAnsi="Times New Roman" w:cs="Times New Roman"/>
            <w:i/>
            <w:iCs/>
            <w:color w:val="000000" w:themeColor="text1"/>
            <w:rPrChange w:id="6364" w:author="Ruijie Xu" w:date="2022-03-10T12:31:00Z">
              <w:rPr>
                <w:color w:val="000000" w:themeColor="text1"/>
              </w:rPr>
            </w:rPrChange>
          </w:rPr>
          <w:delText xml:space="preserve">each </w:delText>
        </w:r>
        <w:r w:rsidR="00D858E2" w:rsidRPr="002B42A7" w:rsidDel="00F8395A">
          <w:rPr>
            <w:rFonts w:ascii="Times New Roman" w:hAnsi="Times New Roman" w:cs="Times New Roman"/>
            <w:i/>
            <w:iCs/>
            <w:color w:val="000000" w:themeColor="text1"/>
            <w:rPrChange w:id="6365" w:author="Ruijie Xu" w:date="2022-03-10T12:31:00Z">
              <w:rPr>
                <w:color w:val="000000" w:themeColor="text1"/>
              </w:rPr>
            </w:rPrChange>
          </w:rPr>
          <w:delText>group</w:delText>
        </w:r>
        <w:r w:rsidR="00EB029D" w:rsidRPr="002B42A7" w:rsidDel="00F8395A">
          <w:rPr>
            <w:rFonts w:ascii="Times New Roman" w:hAnsi="Times New Roman" w:cs="Times New Roman"/>
            <w:i/>
            <w:iCs/>
            <w:color w:val="000000" w:themeColor="text1"/>
            <w:rPrChange w:id="6366" w:author="Ruijie Xu" w:date="2022-03-10T12:31:00Z">
              <w:rPr>
                <w:color w:val="000000" w:themeColor="text1"/>
              </w:rPr>
            </w:rPrChange>
          </w:rPr>
          <w:delText xml:space="preserve"> are not significantly different within each other, but different with the results classified by the software in the other </w:delText>
        </w:r>
        <w:r w:rsidR="00561456" w:rsidRPr="002B42A7" w:rsidDel="00F8395A">
          <w:rPr>
            <w:rFonts w:ascii="Times New Roman" w:hAnsi="Times New Roman" w:cs="Times New Roman"/>
            <w:i/>
            <w:iCs/>
            <w:color w:val="000000" w:themeColor="text1"/>
            <w:rPrChange w:id="6367" w:author="Ruijie Xu" w:date="2022-03-10T12:31:00Z">
              <w:rPr>
                <w:color w:val="000000" w:themeColor="text1"/>
              </w:rPr>
            </w:rPrChange>
          </w:rPr>
          <w:delText>group</w:delText>
        </w:r>
        <w:r w:rsidR="00EB029D" w:rsidRPr="002B42A7" w:rsidDel="00F8395A">
          <w:rPr>
            <w:rFonts w:ascii="Times New Roman" w:hAnsi="Times New Roman" w:cs="Times New Roman"/>
            <w:i/>
            <w:iCs/>
            <w:color w:val="000000" w:themeColor="text1"/>
            <w:rPrChange w:id="6368" w:author="Ruijie Xu" w:date="2022-03-10T12:31:00Z">
              <w:rPr>
                <w:color w:val="000000" w:themeColor="text1"/>
              </w:rPr>
            </w:rPrChange>
          </w:rPr>
          <w:delText>. T</w:delText>
        </w:r>
        <w:r w:rsidR="00145D31" w:rsidRPr="002B42A7" w:rsidDel="00F8395A">
          <w:rPr>
            <w:rFonts w:ascii="Times New Roman" w:hAnsi="Times New Roman" w:cs="Times New Roman"/>
            <w:i/>
            <w:iCs/>
            <w:color w:val="000000" w:themeColor="text1"/>
            <w:rPrChange w:id="6369" w:author="Ruijie Xu" w:date="2022-03-10T12:31:00Z">
              <w:rPr>
                <w:color w:val="000000" w:themeColor="text1"/>
              </w:rPr>
            </w:rPrChange>
          </w:rPr>
          <w:delText xml:space="preserve">he </w:delText>
        </w:r>
        <w:r w:rsidR="00EB029D" w:rsidRPr="002B42A7" w:rsidDel="00F8395A">
          <w:rPr>
            <w:rFonts w:ascii="Times New Roman" w:hAnsi="Times New Roman" w:cs="Times New Roman"/>
            <w:i/>
            <w:iCs/>
            <w:color w:val="000000" w:themeColor="text1"/>
            <w:rPrChange w:id="6370" w:author="Ruijie Xu" w:date="2022-03-10T12:31:00Z">
              <w:rPr>
                <w:color w:val="000000" w:themeColor="text1"/>
              </w:rPr>
            </w:rPrChange>
          </w:rPr>
          <w:delText xml:space="preserve">first </w:delText>
        </w:r>
        <w:r w:rsidR="00561456" w:rsidRPr="002B42A7" w:rsidDel="00F8395A">
          <w:rPr>
            <w:rFonts w:ascii="Times New Roman" w:hAnsi="Times New Roman" w:cs="Times New Roman"/>
            <w:i/>
            <w:iCs/>
            <w:color w:val="000000" w:themeColor="text1"/>
            <w:rPrChange w:id="6371" w:author="Ruijie Xu" w:date="2022-03-10T12:31:00Z">
              <w:rPr>
                <w:color w:val="000000" w:themeColor="text1"/>
              </w:rPr>
            </w:rPrChange>
          </w:rPr>
          <w:delText>group</w:delText>
        </w:r>
        <w:r w:rsidR="00EB029D" w:rsidRPr="002B42A7" w:rsidDel="00F8395A">
          <w:rPr>
            <w:rFonts w:ascii="Times New Roman" w:hAnsi="Times New Roman" w:cs="Times New Roman"/>
            <w:i/>
            <w:iCs/>
            <w:color w:val="000000" w:themeColor="text1"/>
            <w:rPrChange w:id="6372" w:author="Ruijie Xu" w:date="2022-03-10T12:31:00Z">
              <w:rPr>
                <w:color w:val="000000" w:themeColor="text1"/>
              </w:rPr>
            </w:rPrChange>
          </w:rPr>
          <w:delText xml:space="preserve"> includes the </w:delText>
        </w:r>
        <w:r w:rsidR="00365465" w:rsidRPr="002B42A7" w:rsidDel="00F8395A">
          <w:rPr>
            <w:rFonts w:ascii="Times New Roman" w:hAnsi="Times New Roman" w:cs="Times New Roman"/>
            <w:i/>
            <w:iCs/>
            <w:color w:val="000000" w:themeColor="text1"/>
            <w:rPrChange w:id="6373" w:author="Ruijie Xu" w:date="2022-03-10T12:31:00Z">
              <w:rPr>
                <w:color w:val="000000" w:themeColor="text1"/>
              </w:rPr>
            </w:rPrChange>
          </w:rPr>
          <w:delText xml:space="preserve">Virsues classification </w:delText>
        </w:r>
        <w:r w:rsidR="00EB029D" w:rsidRPr="002B42A7" w:rsidDel="00F8395A">
          <w:rPr>
            <w:rFonts w:ascii="Times New Roman" w:hAnsi="Times New Roman" w:cs="Times New Roman"/>
            <w:i/>
            <w:iCs/>
            <w:color w:val="000000" w:themeColor="text1"/>
            <w:rPrChange w:id="6374" w:author="Ruijie Xu" w:date="2022-03-10T12:31:00Z">
              <w:rPr>
                <w:color w:val="000000" w:themeColor="text1"/>
              </w:rPr>
            </w:rPrChange>
          </w:rPr>
          <w:delText>results of</w:delText>
        </w:r>
        <w:r w:rsidR="00145D31" w:rsidRPr="002B42A7" w:rsidDel="00F8395A">
          <w:rPr>
            <w:rFonts w:ascii="Times New Roman" w:hAnsi="Times New Roman" w:cs="Times New Roman"/>
            <w:i/>
            <w:iCs/>
            <w:color w:val="000000" w:themeColor="text1"/>
            <w:rPrChange w:id="6375" w:author="Ruijie Xu" w:date="2022-03-10T12:31:00Z">
              <w:rPr>
                <w:color w:val="000000" w:themeColor="text1"/>
              </w:rPr>
            </w:rPrChange>
          </w:rPr>
          <w:delText xml:space="preserve"> </w:delText>
        </w:r>
      </w:del>
      <w:del w:id="6376" w:author="Ruijie Xu" w:date="2022-02-01T13:44:00Z">
        <w:r w:rsidR="00145D31" w:rsidRPr="002B42A7" w:rsidDel="00537B08">
          <w:rPr>
            <w:rFonts w:ascii="Times New Roman" w:hAnsi="Times New Roman" w:cs="Times New Roman"/>
            <w:i/>
            <w:iCs/>
            <w:color w:val="000000" w:themeColor="text1"/>
            <w:rPrChange w:id="6377" w:author="Ruijie Xu" w:date="2022-03-10T12:31:00Z">
              <w:rPr>
                <w:color w:val="000000" w:themeColor="text1"/>
              </w:rPr>
            </w:rPrChange>
          </w:rPr>
          <w:delText>Blastn</w:delText>
        </w:r>
      </w:del>
      <w:del w:id="6378" w:author="Ruijie Xu" w:date="2022-02-02T13:36:00Z">
        <w:r w:rsidR="00EB029D" w:rsidRPr="002B42A7" w:rsidDel="00F8395A">
          <w:rPr>
            <w:rFonts w:ascii="Times New Roman" w:hAnsi="Times New Roman" w:cs="Times New Roman"/>
            <w:i/>
            <w:iCs/>
            <w:color w:val="000000" w:themeColor="text1"/>
            <w:rPrChange w:id="6379" w:author="Ruijie Xu" w:date="2022-03-10T12:31:00Z">
              <w:rPr>
                <w:color w:val="000000" w:themeColor="text1"/>
              </w:rPr>
            </w:rPrChange>
          </w:rPr>
          <w:delText xml:space="preserve">, </w:delText>
        </w:r>
        <w:r w:rsidR="00145D31" w:rsidRPr="002B42A7" w:rsidDel="00F8395A">
          <w:rPr>
            <w:rFonts w:ascii="Times New Roman" w:hAnsi="Times New Roman" w:cs="Times New Roman"/>
            <w:i/>
            <w:iCs/>
            <w:color w:val="000000" w:themeColor="text1"/>
            <w:rPrChange w:id="6380" w:author="Ruijie Xu" w:date="2022-03-10T12:31:00Z">
              <w:rPr>
                <w:color w:val="000000" w:themeColor="text1"/>
              </w:rPr>
            </w:rPrChange>
          </w:rPr>
          <w:delText xml:space="preserve">CLARK, CLARK-s, Metaphlan3, and Kaiju, </w:delText>
        </w:r>
        <w:r w:rsidR="00EB029D" w:rsidRPr="002B42A7" w:rsidDel="00F8395A">
          <w:rPr>
            <w:rFonts w:ascii="Times New Roman" w:hAnsi="Times New Roman" w:cs="Times New Roman"/>
            <w:i/>
            <w:iCs/>
            <w:color w:val="000000" w:themeColor="text1"/>
            <w:rPrChange w:id="6381" w:author="Ruijie Xu" w:date="2022-03-10T12:31:00Z">
              <w:rPr>
                <w:color w:val="000000" w:themeColor="text1"/>
              </w:rPr>
            </w:rPrChange>
          </w:rPr>
          <w:delText xml:space="preserve">and the second </w:delText>
        </w:r>
        <w:r w:rsidR="00561456" w:rsidRPr="002B42A7" w:rsidDel="00F8395A">
          <w:rPr>
            <w:rFonts w:ascii="Times New Roman" w:hAnsi="Times New Roman" w:cs="Times New Roman"/>
            <w:i/>
            <w:iCs/>
            <w:color w:val="000000" w:themeColor="text1"/>
            <w:rPrChange w:id="6382" w:author="Ruijie Xu" w:date="2022-03-10T12:31:00Z">
              <w:rPr>
                <w:color w:val="000000" w:themeColor="text1"/>
              </w:rPr>
            </w:rPrChange>
          </w:rPr>
          <w:delText>group</w:delText>
        </w:r>
        <w:r w:rsidR="00EB029D" w:rsidRPr="002B42A7" w:rsidDel="00F8395A">
          <w:rPr>
            <w:rFonts w:ascii="Times New Roman" w:hAnsi="Times New Roman" w:cs="Times New Roman"/>
            <w:i/>
            <w:iCs/>
            <w:color w:val="000000" w:themeColor="text1"/>
            <w:rPrChange w:id="6383" w:author="Ruijie Xu" w:date="2022-03-10T12:31:00Z">
              <w:rPr>
                <w:color w:val="000000" w:themeColor="text1"/>
              </w:rPr>
            </w:rPrChange>
          </w:rPr>
          <w:delText xml:space="preserve"> includes the results of</w:delText>
        </w:r>
        <w:r w:rsidR="00145D31" w:rsidRPr="002B42A7" w:rsidDel="00F8395A">
          <w:rPr>
            <w:rFonts w:ascii="Times New Roman" w:hAnsi="Times New Roman" w:cs="Times New Roman"/>
            <w:i/>
            <w:iCs/>
            <w:color w:val="000000" w:themeColor="text1"/>
            <w:rPrChange w:id="6384" w:author="Ruijie Xu" w:date="2022-03-10T12:31:00Z">
              <w:rPr>
                <w:color w:val="000000" w:themeColor="text1"/>
              </w:rPr>
            </w:rPrChange>
          </w:rPr>
          <w:delText xml:space="preserve"> Kraken2, Bracken, and Centrifuge. </w:delText>
        </w:r>
        <w:r w:rsidR="000A0B4F" w:rsidRPr="002B42A7" w:rsidDel="00F8395A">
          <w:rPr>
            <w:rFonts w:ascii="Times New Roman" w:hAnsi="Times New Roman" w:cs="Times New Roman"/>
            <w:i/>
            <w:iCs/>
            <w:color w:val="000000" w:themeColor="text1"/>
            <w:rPrChange w:id="6385" w:author="Ruijie Xu" w:date="2022-03-10T12:31:00Z">
              <w:rPr>
                <w:color w:val="000000" w:themeColor="text1"/>
              </w:rPr>
            </w:rPrChange>
          </w:rPr>
          <w:delText xml:space="preserve">Diamond classification </w:delText>
        </w:r>
        <w:r w:rsidR="00145D8F" w:rsidRPr="002B42A7" w:rsidDel="00F8395A">
          <w:rPr>
            <w:rFonts w:ascii="Times New Roman" w:hAnsi="Times New Roman" w:cs="Times New Roman"/>
            <w:i/>
            <w:iCs/>
            <w:color w:val="000000" w:themeColor="text1"/>
            <w:rPrChange w:id="6386" w:author="Ruijie Xu" w:date="2022-03-10T12:31:00Z">
              <w:rPr>
                <w:color w:val="000000" w:themeColor="text1"/>
              </w:rPr>
            </w:rPrChange>
          </w:rPr>
          <w:delText>di</w:delText>
        </w:r>
        <w:r w:rsidR="004E420A" w:rsidRPr="002B42A7" w:rsidDel="00F8395A">
          <w:rPr>
            <w:rFonts w:ascii="Times New Roman" w:hAnsi="Times New Roman" w:cs="Times New Roman"/>
            <w:i/>
            <w:iCs/>
            <w:color w:val="000000" w:themeColor="text1"/>
            <w:rPrChange w:id="6387" w:author="Ruijie Xu" w:date="2022-03-10T12:31:00Z">
              <w:rPr>
                <w:color w:val="000000" w:themeColor="text1"/>
              </w:rPr>
            </w:rPrChange>
          </w:rPr>
          <w:delText>dn’t identify any reads as Viruses in the Rattus samples</w:delText>
        </w:r>
        <w:r w:rsidR="000A0B4F" w:rsidRPr="002B42A7" w:rsidDel="00F8395A">
          <w:rPr>
            <w:rFonts w:ascii="Times New Roman" w:hAnsi="Times New Roman" w:cs="Times New Roman"/>
            <w:i/>
            <w:iCs/>
            <w:color w:val="000000" w:themeColor="text1"/>
            <w:rPrChange w:id="6388" w:author="Ruijie Xu" w:date="2022-03-10T12:31:00Z">
              <w:rPr>
                <w:color w:val="000000" w:themeColor="text1"/>
              </w:rPr>
            </w:rPrChange>
          </w:rPr>
          <w:delText xml:space="preserve">. </w:delText>
        </w:r>
        <w:r w:rsidR="00CE3385" w:rsidRPr="002B42A7" w:rsidDel="00F8395A">
          <w:rPr>
            <w:rFonts w:ascii="Times New Roman" w:hAnsi="Times New Roman" w:cs="Times New Roman"/>
            <w:i/>
            <w:iCs/>
            <w:color w:val="000000" w:themeColor="text1"/>
            <w:rPrChange w:id="6389" w:author="Ruijie Xu" w:date="2022-03-10T12:31:00Z">
              <w:rPr>
                <w:color w:val="000000" w:themeColor="text1"/>
              </w:rPr>
            </w:rPrChange>
          </w:rPr>
          <w:delText>Archaea’s classification using different software are also very similar, only the classification results using Centrifuge were found significantly different with the classification results of most other software (</w:delText>
        </w:r>
      </w:del>
      <w:del w:id="6390" w:author="Ruijie Xu" w:date="2022-02-01T13:44:00Z">
        <w:r w:rsidR="00CE3385" w:rsidRPr="002B42A7" w:rsidDel="00537B08">
          <w:rPr>
            <w:rFonts w:ascii="Times New Roman" w:hAnsi="Times New Roman" w:cs="Times New Roman"/>
            <w:i/>
            <w:iCs/>
            <w:color w:val="000000" w:themeColor="text1"/>
            <w:rPrChange w:id="6391" w:author="Ruijie Xu" w:date="2022-03-10T12:31:00Z">
              <w:rPr>
                <w:color w:val="000000" w:themeColor="text1"/>
              </w:rPr>
            </w:rPrChange>
          </w:rPr>
          <w:delText>Blastn</w:delText>
        </w:r>
      </w:del>
      <w:del w:id="6392" w:author="Ruijie Xu" w:date="2022-02-02T13:36:00Z">
        <w:r w:rsidR="00CE3385" w:rsidRPr="002B42A7" w:rsidDel="00F8395A">
          <w:rPr>
            <w:rFonts w:ascii="Times New Roman" w:hAnsi="Times New Roman" w:cs="Times New Roman"/>
            <w:i/>
            <w:iCs/>
            <w:color w:val="000000" w:themeColor="text1"/>
            <w:rPrChange w:id="6393" w:author="Ruijie Xu" w:date="2022-03-10T12:31:00Z">
              <w:rPr>
                <w:color w:val="000000" w:themeColor="text1"/>
              </w:rPr>
            </w:rPrChange>
          </w:rPr>
          <w:delText>, Diamond, Kraken2, CLARK, and CLARK-s). In addition, Bra</w:delText>
        </w:r>
        <w:r w:rsidR="00D16DEC" w:rsidRPr="002B42A7" w:rsidDel="00F8395A">
          <w:rPr>
            <w:rFonts w:ascii="Times New Roman" w:hAnsi="Times New Roman" w:cs="Times New Roman"/>
            <w:i/>
            <w:iCs/>
            <w:color w:val="000000" w:themeColor="text1"/>
            <w:rPrChange w:id="6394" w:author="Ruijie Xu" w:date="2022-03-10T12:31:00Z">
              <w:rPr>
                <w:color w:val="000000" w:themeColor="text1"/>
              </w:rPr>
            </w:rPrChange>
          </w:rPr>
          <w:delText>ck</w:delText>
        </w:r>
        <w:r w:rsidR="00CE3385" w:rsidRPr="002B42A7" w:rsidDel="00F8395A">
          <w:rPr>
            <w:rFonts w:ascii="Times New Roman" w:hAnsi="Times New Roman" w:cs="Times New Roman"/>
            <w:i/>
            <w:iCs/>
            <w:color w:val="000000" w:themeColor="text1"/>
            <w:rPrChange w:id="6395" w:author="Ruijie Xu" w:date="2022-03-10T12:31:00Z">
              <w:rPr>
                <w:color w:val="000000" w:themeColor="text1"/>
              </w:rPr>
            </w:rPrChange>
          </w:rPr>
          <w:delText>en and Metaphlan3 didn’t classify any reads into the Archaea taxon</w:delText>
        </w:r>
        <w:r w:rsidR="00957499" w:rsidRPr="002B42A7" w:rsidDel="00F8395A">
          <w:rPr>
            <w:rFonts w:ascii="Times New Roman" w:hAnsi="Times New Roman" w:cs="Times New Roman"/>
            <w:i/>
            <w:iCs/>
            <w:color w:val="000000" w:themeColor="text1"/>
            <w:rPrChange w:id="6396" w:author="Ruijie Xu" w:date="2022-03-10T12:31:00Z">
              <w:rPr>
                <w:color w:val="000000" w:themeColor="text1"/>
              </w:rPr>
            </w:rPrChange>
          </w:rPr>
          <w:delText>.</w:delText>
        </w:r>
        <w:r w:rsidR="00D16DEC" w:rsidRPr="002B42A7" w:rsidDel="00F8395A">
          <w:rPr>
            <w:rFonts w:ascii="Times New Roman" w:hAnsi="Times New Roman" w:cs="Times New Roman"/>
            <w:i/>
            <w:iCs/>
            <w:color w:val="000000" w:themeColor="text1"/>
            <w:rPrChange w:id="6397" w:author="Ruijie Xu" w:date="2022-03-10T12:31:00Z">
              <w:rPr>
                <w:color w:val="000000" w:themeColor="text1"/>
              </w:rPr>
            </w:rPrChange>
          </w:rPr>
          <w:delText xml:space="preserve"> </w:delText>
        </w:r>
        <w:bookmarkStart w:id="6398" w:name="OLE_LINK147"/>
        <w:bookmarkStart w:id="6399" w:name="OLE_LINK148"/>
      </w:del>
    </w:p>
    <w:bookmarkEnd w:id="6398"/>
    <w:bookmarkEnd w:id="6399"/>
    <w:p w14:paraId="7F36171D" w14:textId="74AB49CE" w:rsidR="00D16DEC" w:rsidRPr="002B42A7" w:rsidDel="00F8395A" w:rsidRDefault="00D16DEC" w:rsidP="00973D53">
      <w:pPr>
        <w:spacing w:line="480" w:lineRule="auto"/>
        <w:ind w:firstLine="720"/>
        <w:rPr>
          <w:del w:id="6400" w:author="Ruijie Xu" w:date="2022-02-02T13:36:00Z"/>
          <w:rFonts w:ascii="Times New Roman" w:hAnsi="Times New Roman" w:cs="Times New Roman"/>
          <w:i/>
          <w:iCs/>
          <w:color w:val="000000" w:themeColor="text1"/>
          <w:rPrChange w:id="6401" w:author="Ruijie Xu" w:date="2022-03-10T12:31:00Z">
            <w:rPr>
              <w:del w:id="6402" w:author="Ruijie Xu" w:date="2022-02-02T13:36:00Z"/>
              <w:color w:val="000000" w:themeColor="text1"/>
            </w:rPr>
          </w:rPrChange>
        </w:rPr>
      </w:pPr>
      <w:del w:id="6403" w:author="Ruijie Xu" w:date="2022-02-02T13:36:00Z">
        <w:r w:rsidRPr="002B42A7" w:rsidDel="00F8395A">
          <w:rPr>
            <w:rFonts w:ascii="Times New Roman" w:hAnsi="Times New Roman" w:cs="Times New Roman"/>
            <w:i/>
            <w:iCs/>
            <w:color w:val="000000" w:themeColor="text1"/>
            <w:rPrChange w:id="6404" w:author="Ruijie Xu" w:date="2022-03-10T12:31:00Z">
              <w:rPr>
                <w:color w:val="000000" w:themeColor="text1"/>
              </w:rPr>
            </w:rPrChange>
          </w:rPr>
          <w:delText xml:space="preserve">The read distribution at </w:delText>
        </w:r>
        <w:r w:rsidR="004E420A" w:rsidRPr="002B42A7" w:rsidDel="00F8395A">
          <w:rPr>
            <w:rFonts w:ascii="Times New Roman" w:hAnsi="Times New Roman" w:cs="Times New Roman"/>
            <w:i/>
            <w:iCs/>
            <w:color w:val="000000" w:themeColor="text1"/>
            <w:rPrChange w:id="6405" w:author="Ruijie Xu" w:date="2022-03-10T12:31:00Z">
              <w:rPr>
                <w:color w:val="000000" w:themeColor="text1"/>
              </w:rPr>
            </w:rPrChange>
          </w:rPr>
          <w:delText xml:space="preserve">the </w:delText>
        </w:r>
        <w:r w:rsidRPr="002B42A7" w:rsidDel="00F8395A">
          <w:rPr>
            <w:rFonts w:ascii="Times New Roman" w:hAnsi="Times New Roman" w:cs="Times New Roman"/>
            <w:i/>
            <w:iCs/>
            <w:color w:val="000000" w:themeColor="text1"/>
            <w:rPrChange w:id="6406" w:author="Ruijie Xu" w:date="2022-03-10T12:31:00Z">
              <w:rPr>
                <w:color w:val="000000" w:themeColor="text1"/>
              </w:rPr>
            </w:rPrChange>
          </w:rPr>
          <w:delText>Phylum and Genus level were also examined to increase the resolution of comparison</w:delText>
        </w:r>
        <w:r w:rsidR="004E420A" w:rsidRPr="002B42A7" w:rsidDel="00F8395A">
          <w:rPr>
            <w:rFonts w:ascii="Times New Roman" w:hAnsi="Times New Roman" w:cs="Times New Roman"/>
            <w:i/>
            <w:iCs/>
            <w:color w:val="000000" w:themeColor="text1"/>
            <w:rPrChange w:id="6407" w:author="Ruijie Xu" w:date="2022-03-10T12:31:00Z">
              <w:rPr>
                <w:color w:val="000000" w:themeColor="text1"/>
              </w:rPr>
            </w:rPrChange>
          </w:rPr>
          <w:delText>s</w:delText>
        </w:r>
        <w:r w:rsidRPr="002B42A7" w:rsidDel="00F8395A">
          <w:rPr>
            <w:rFonts w:ascii="Times New Roman" w:hAnsi="Times New Roman" w:cs="Times New Roman"/>
            <w:i/>
            <w:iCs/>
            <w:color w:val="000000" w:themeColor="text1"/>
            <w:rPrChange w:id="6408" w:author="Ruijie Xu" w:date="2022-03-10T12:31:00Z">
              <w:rPr>
                <w:color w:val="000000" w:themeColor="text1"/>
              </w:rPr>
            </w:rPrChange>
          </w:rPr>
          <w:delText xml:space="preserve"> between software.  At </w:delText>
        </w:r>
        <w:r w:rsidR="004E420A" w:rsidRPr="002B42A7" w:rsidDel="00F8395A">
          <w:rPr>
            <w:rFonts w:ascii="Times New Roman" w:hAnsi="Times New Roman" w:cs="Times New Roman"/>
            <w:i/>
            <w:iCs/>
            <w:color w:val="000000" w:themeColor="text1"/>
            <w:rPrChange w:id="6409" w:author="Ruijie Xu" w:date="2022-03-10T12:31:00Z">
              <w:rPr>
                <w:color w:val="000000" w:themeColor="text1"/>
              </w:rPr>
            </w:rPrChange>
          </w:rPr>
          <w:delText xml:space="preserve">the </w:delText>
        </w:r>
        <w:r w:rsidRPr="002B42A7" w:rsidDel="00F8395A">
          <w:rPr>
            <w:rFonts w:ascii="Times New Roman" w:hAnsi="Times New Roman" w:cs="Times New Roman"/>
            <w:i/>
            <w:iCs/>
            <w:color w:val="000000" w:themeColor="text1"/>
            <w:rPrChange w:id="6410" w:author="Ruijie Xu" w:date="2022-03-10T12:31:00Z">
              <w:rPr>
                <w:color w:val="000000" w:themeColor="text1"/>
              </w:rPr>
            </w:rPrChange>
          </w:rPr>
          <w:delText>Phylum level, the number of unique phyla taxa identified by each software ranges from 5 using Metaphlan3 to to 59 using Kaiju. We extracted the top 5 phylum taxa identified from each sample and combined reads classified to other phyla into the “p__Other_Phyla” (Figure S1).</w:delText>
        </w:r>
        <w:r w:rsidR="00990414" w:rsidRPr="002B42A7" w:rsidDel="00F8395A">
          <w:rPr>
            <w:rFonts w:ascii="Times New Roman" w:hAnsi="Times New Roman" w:cs="Times New Roman"/>
            <w:i/>
            <w:iCs/>
            <w:color w:val="000000" w:themeColor="text1"/>
            <w:rPrChange w:id="6411" w:author="Ruijie Xu" w:date="2022-03-10T12:31:00Z">
              <w:rPr>
                <w:color w:val="000000" w:themeColor="text1"/>
              </w:rPr>
            </w:rPrChange>
          </w:rPr>
          <w:delText xml:space="preserve"> </w:delText>
        </w:r>
        <w:r w:rsidR="000F77E8" w:rsidRPr="002B42A7" w:rsidDel="00F8395A">
          <w:rPr>
            <w:rFonts w:ascii="Times New Roman" w:hAnsi="Times New Roman" w:cs="Times New Roman"/>
            <w:i/>
            <w:iCs/>
            <w:color w:val="000000" w:themeColor="text1"/>
            <w:rPrChange w:id="6412" w:author="Ruijie Xu" w:date="2022-03-10T12:31:00Z">
              <w:rPr>
                <w:color w:val="000000" w:themeColor="text1"/>
              </w:rPr>
            </w:rPrChange>
          </w:rPr>
          <w:delText xml:space="preserve">Top 5 Phyla has described a large percentage of read classification for all software’s classifications. However, the distribution of reads classified into different phyla taxa are different across software. For example, Virus taxon, </w:delText>
        </w:r>
        <w:bookmarkStart w:id="6413" w:name="OLE_LINK155"/>
        <w:bookmarkStart w:id="6414" w:name="OLE_LINK156"/>
        <w:r w:rsidR="000F77E8" w:rsidRPr="002B42A7" w:rsidDel="00F8395A">
          <w:rPr>
            <w:rFonts w:ascii="Times New Roman" w:hAnsi="Times New Roman" w:cs="Times New Roman"/>
            <w:i/>
            <w:iCs/>
            <w:color w:val="000000" w:themeColor="text1"/>
            <w:rPrChange w:id="6415" w:author="Ruijie Xu" w:date="2022-03-10T12:31:00Z">
              <w:rPr>
                <w:color w:val="000000" w:themeColor="text1"/>
              </w:rPr>
            </w:rPrChange>
          </w:rPr>
          <w:delText>“p_</w:delText>
        </w:r>
        <w:bookmarkStart w:id="6416" w:name="OLE_LINK153"/>
        <w:bookmarkStart w:id="6417" w:name="OLE_LINK154"/>
        <w:r w:rsidR="000F77E8" w:rsidRPr="002B42A7" w:rsidDel="00F8395A">
          <w:rPr>
            <w:rFonts w:ascii="Times New Roman" w:hAnsi="Times New Roman" w:cs="Times New Roman"/>
            <w:i/>
            <w:iCs/>
            <w:color w:val="000000" w:themeColor="text1"/>
            <w:rPrChange w:id="6418" w:author="Ruijie Xu" w:date="2022-03-10T12:31:00Z">
              <w:rPr>
                <w:color w:val="000000" w:themeColor="text1"/>
              </w:rPr>
            </w:rPrChange>
          </w:rPr>
          <w:delText>Pisuviricota</w:delText>
        </w:r>
        <w:bookmarkEnd w:id="6416"/>
        <w:bookmarkEnd w:id="6417"/>
        <w:r w:rsidR="000F77E8" w:rsidRPr="002B42A7" w:rsidDel="00F8395A">
          <w:rPr>
            <w:rFonts w:ascii="Times New Roman" w:hAnsi="Times New Roman" w:cs="Times New Roman"/>
            <w:i/>
            <w:iCs/>
            <w:color w:val="000000" w:themeColor="text1"/>
            <w:rPrChange w:id="6419" w:author="Ruijie Xu" w:date="2022-03-10T12:31:00Z">
              <w:rPr>
                <w:color w:val="000000" w:themeColor="text1"/>
              </w:rPr>
            </w:rPrChange>
          </w:rPr>
          <w:delText xml:space="preserve">”, </w:delText>
        </w:r>
        <w:bookmarkEnd w:id="6413"/>
        <w:bookmarkEnd w:id="6414"/>
        <w:r w:rsidR="000F77E8" w:rsidRPr="002B42A7" w:rsidDel="00F8395A">
          <w:rPr>
            <w:rFonts w:ascii="Times New Roman" w:hAnsi="Times New Roman" w:cs="Times New Roman"/>
            <w:i/>
            <w:iCs/>
            <w:color w:val="000000" w:themeColor="text1"/>
            <w:rPrChange w:id="6420" w:author="Ruijie Xu" w:date="2022-03-10T12:31:00Z">
              <w:rPr>
                <w:color w:val="000000" w:themeColor="text1"/>
              </w:rPr>
            </w:rPrChange>
          </w:rPr>
          <w:delText xml:space="preserve">has contributed to over 85% (569/665) of the reads classified in sample R22.K using </w:delText>
        </w:r>
      </w:del>
      <w:del w:id="6421" w:author="Ruijie Xu" w:date="2022-02-01T13:44:00Z">
        <w:r w:rsidR="000F77E8" w:rsidRPr="002B42A7" w:rsidDel="00537B08">
          <w:rPr>
            <w:rFonts w:ascii="Times New Roman" w:hAnsi="Times New Roman" w:cs="Times New Roman"/>
            <w:i/>
            <w:iCs/>
            <w:color w:val="000000" w:themeColor="text1"/>
            <w:rPrChange w:id="6422" w:author="Ruijie Xu" w:date="2022-03-10T12:31:00Z">
              <w:rPr>
                <w:color w:val="000000" w:themeColor="text1"/>
              </w:rPr>
            </w:rPrChange>
          </w:rPr>
          <w:delText>Blastn</w:delText>
        </w:r>
      </w:del>
      <w:del w:id="6423" w:author="Ruijie Xu" w:date="2022-02-02T13:36:00Z">
        <w:r w:rsidR="000F77E8" w:rsidRPr="002B42A7" w:rsidDel="00F8395A">
          <w:rPr>
            <w:rFonts w:ascii="Times New Roman" w:hAnsi="Times New Roman" w:cs="Times New Roman"/>
            <w:i/>
            <w:iCs/>
            <w:color w:val="000000" w:themeColor="text1"/>
            <w:rPrChange w:id="6424" w:author="Ruijie Xu" w:date="2022-03-10T12:31:00Z">
              <w:rPr>
                <w:color w:val="000000" w:themeColor="text1"/>
              </w:rPr>
            </w:rPrChange>
          </w:rPr>
          <w:delText>, while this taxon was not identified by any other software’s classification. Nevertheless, Metaphlan3 has classified all of its reads in sample R22.K into “p__Viruses_unclassified”, and CLARK and CLARK-s has classified 63% (120/190) and 57% (95/166) of sample R22.K’s read to two different Vir</w:delText>
        </w:r>
        <w:r w:rsidR="001F33BA" w:rsidRPr="002B42A7" w:rsidDel="00F8395A">
          <w:rPr>
            <w:rFonts w:ascii="Times New Roman" w:hAnsi="Times New Roman" w:cs="Times New Roman"/>
            <w:i/>
            <w:iCs/>
            <w:color w:val="000000" w:themeColor="text1"/>
            <w:rPrChange w:id="6425" w:author="Ruijie Xu" w:date="2022-03-10T12:31:00Z">
              <w:rPr>
                <w:color w:val="000000" w:themeColor="text1"/>
              </w:rPr>
            </w:rPrChange>
          </w:rPr>
          <w:delText>us</w:delText>
        </w:r>
        <w:r w:rsidR="000F77E8" w:rsidRPr="002B42A7" w:rsidDel="00F8395A">
          <w:rPr>
            <w:rFonts w:ascii="Times New Roman" w:hAnsi="Times New Roman" w:cs="Times New Roman"/>
            <w:i/>
            <w:iCs/>
            <w:color w:val="000000" w:themeColor="text1"/>
            <w:rPrChange w:id="6426" w:author="Ruijie Xu" w:date="2022-03-10T12:31:00Z">
              <w:rPr>
                <w:color w:val="000000" w:themeColor="text1"/>
              </w:rPr>
            </w:rPrChange>
          </w:rPr>
          <w:delText xml:space="preserve"> taxa, </w:delText>
        </w:r>
        <w:bookmarkStart w:id="6427" w:name="OLE_LINK157"/>
        <w:bookmarkStart w:id="6428" w:name="OLE_LINK158"/>
        <w:bookmarkStart w:id="6429" w:name="OLE_LINK159"/>
        <w:r w:rsidR="000F77E8" w:rsidRPr="002B42A7" w:rsidDel="00F8395A">
          <w:rPr>
            <w:rFonts w:ascii="Times New Roman" w:hAnsi="Times New Roman" w:cs="Times New Roman"/>
            <w:i/>
            <w:iCs/>
            <w:color w:val="000000" w:themeColor="text1"/>
            <w:rPrChange w:id="6430" w:author="Ruijie Xu" w:date="2022-03-10T12:31:00Z">
              <w:rPr>
                <w:color w:val="000000" w:themeColor="text1"/>
              </w:rPr>
            </w:rPrChange>
          </w:rPr>
          <w:delText xml:space="preserve">“p__Uroviricota” </w:delText>
        </w:r>
        <w:bookmarkEnd w:id="6427"/>
        <w:bookmarkEnd w:id="6428"/>
        <w:bookmarkEnd w:id="6429"/>
        <w:r w:rsidR="000F77E8" w:rsidRPr="002B42A7" w:rsidDel="00F8395A">
          <w:rPr>
            <w:rFonts w:ascii="Times New Roman" w:hAnsi="Times New Roman" w:cs="Times New Roman"/>
            <w:i/>
            <w:iCs/>
            <w:color w:val="000000" w:themeColor="text1"/>
            <w:rPrChange w:id="6431" w:author="Ruijie Xu" w:date="2022-03-10T12:31:00Z">
              <w:rPr>
                <w:color w:val="000000" w:themeColor="text1"/>
              </w:rPr>
            </w:rPrChange>
          </w:rPr>
          <w:delText xml:space="preserve">and </w:delText>
        </w:r>
        <w:bookmarkStart w:id="6432" w:name="OLE_LINK173"/>
        <w:bookmarkStart w:id="6433" w:name="OLE_LINK174"/>
        <w:r w:rsidR="000F77E8" w:rsidRPr="002B42A7" w:rsidDel="00F8395A">
          <w:rPr>
            <w:rFonts w:ascii="Times New Roman" w:hAnsi="Times New Roman" w:cs="Times New Roman"/>
            <w:i/>
            <w:iCs/>
            <w:color w:val="000000" w:themeColor="text1"/>
            <w:rPrChange w:id="6434" w:author="Ruijie Xu" w:date="2022-03-10T12:31:00Z">
              <w:rPr>
                <w:color w:val="000000" w:themeColor="text1"/>
              </w:rPr>
            </w:rPrChange>
          </w:rPr>
          <w:delText>“p__Artverviricota”</w:delText>
        </w:r>
        <w:r w:rsidR="001F33BA" w:rsidRPr="002B42A7" w:rsidDel="00F8395A">
          <w:rPr>
            <w:rFonts w:ascii="Times New Roman" w:hAnsi="Times New Roman" w:cs="Times New Roman"/>
            <w:i/>
            <w:iCs/>
            <w:color w:val="000000" w:themeColor="text1"/>
            <w:rPrChange w:id="6435" w:author="Ruijie Xu" w:date="2022-03-10T12:31:00Z">
              <w:rPr>
                <w:color w:val="000000" w:themeColor="text1"/>
              </w:rPr>
            </w:rPrChange>
          </w:rPr>
          <w:delText>.</w:delText>
        </w:r>
        <w:r w:rsidR="000F77E8" w:rsidRPr="002B42A7" w:rsidDel="00F8395A">
          <w:rPr>
            <w:rFonts w:ascii="Times New Roman" w:hAnsi="Times New Roman" w:cs="Times New Roman"/>
            <w:i/>
            <w:iCs/>
            <w:color w:val="000000" w:themeColor="text1"/>
            <w:rPrChange w:id="6436" w:author="Ruijie Xu" w:date="2022-03-10T12:31:00Z">
              <w:rPr>
                <w:color w:val="000000" w:themeColor="text1"/>
              </w:rPr>
            </w:rPrChange>
          </w:rPr>
          <w:delText xml:space="preserve"> </w:delText>
        </w:r>
        <w:bookmarkEnd w:id="6432"/>
        <w:bookmarkEnd w:id="6433"/>
        <w:r w:rsidR="001F33BA" w:rsidRPr="002B42A7" w:rsidDel="00F8395A">
          <w:rPr>
            <w:rFonts w:ascii="Times New Roman" w:hAnsi="Times New Roman" w:cs="Times New Roman"/>
            <w:i/>
            <w:iCs/>
            <w:color w:val="000000" w:themeColor="text1"/>
            <w:rPrChange w:id="6437" w:author="Ruijie Xu" w:date="2022-03-10T12:31:00Z">
              <w:rPr>
                <w:color w:val="000000" w:themeColor="text1"/>
              </w:rPr>
            </w:rPrChange>
          </w:rPr>
          <w:delText>Kaiju has</w:delText>
        </w:r>
        <w:r w:rsidR="000F77E8" w:rsidRPr="002B42A7" w:rsidDel="00F8395A">
          <w:rPr>
            <w:rFonts w:ascii="Times New Roman" w:hAnsi="Times New Roman" w:cs="Times New Roman"/>
            <w:i/>
            <w:iCs/>
            <w:color w:val="000000" w:themeColor="text1"/>
            <w:rPrChange w:id="6438" w:author="Ruijie Xu" w:date="2022-03-10T12:31:00Z">
              <w:rPr>
                <w:color w:val="000000" w:themeColor="text1"/>
              </w:rPr>
            </w:rPrChange>
          </w:rPr>
          <w:delText xml:space="preserve"> also</w:delText>
        </w:r>
        <w:r w:rsidR="001F33BA" w:rsidRPr="002B42A7" w:rsidDel="00F8395A">
          <w:rPr>
            <w:rFonts w:ascii="Times New Roman" w:hAnsi="Times New Roman" w:cs="Times New Roman"/>
            <w:i/>
            <w:iCs/>
            <w:color w:val="000000" w:themeColor="text1"/>
            <w:rPrChange w:id="6439" w:author="Ruijie Xu" w:date="2022-03-10T12:31:00Z">
              <w:rPr>
                <w:color w:val="000000" w:themeColor="text1"/>
              </w:rPr>
            </w:rPrChange>
          </w:rPr>
          <w:delText xml:space="preserve"> classified 21% of sample R22.K’s reads into “p__Artverviricota”</w:delText>
        </w:r>
        <w:r w:rsidR="000F77E8" w:rsidRPr="002B42A7" w:rsidDel="00F8395A">
          <w:rPr>
            <w:rFonts w:ascii="Times New Roman" w:hAnsi="Times New Roman" w:cs="Times New Roman"/>
            <w:i/>
            <w:iCs/>
            <w:color w:val="000000" w:themeColor="text1"/>
            <w:rPrChange w:id="6440" w:author="Ruijie Xu" w:date="2022-03-10T12:31:00Z">
              <w:rPr>
                <w:color w:val="000000" w:themeColor="text1"/>
              </w:rPr>
            </w:rPrChange>
          </w:rPr>
          <w:delText xml:space="preserve"> </w:delText>
        </w:r>
        <w:r w:rsidR="00E20D86" w:rsidRPr="002B42A7" w:rsidDel="00F8395A">
          <w:rPr>
            <w:rFonts w:ascii="Times New Roman" w:hAnsi="Times New Roman" w:cs="Times New Roman"/>
            <w:i/>
            <w:iCs/>
            <w:color w:val="000000" w:themeColor="text1"/>
            <w:rPrChange w:id="6441" w:author="Ruijie Xu" w:date="2022-03-10T12:31:00Z">
              <w:rPr>
                <w:color w:val="000000" w:themeColor="text1"/>
              </w:rPr>
            </w:rPrChange>
          </w:rPr>
          <w:delText>(34/157)</w:delText>
        </w:r>
        <w:r w:rsidR="000F77E8" w:rsidRPr="002B42A7" w:rsidDel="00F8395A">
          <w:rPr>
            <w:rFonts w:ascii="Times New Roman" w:hAnsi="Times New Roman" w:cs="Times New Roman"/>
            <w:i/>
            <w:iCs/>
            <w:color w:val="000000" w:themeColor="text1"/>
            <w:rPrChange w:id="6442" w:author="Ruijie Xu" w:date="2022-03-10T12:31:00Z">
              <w:rPr>
                <w:color w:val="000000" w:themeColor="text1"/>
              </w:rPr>
            </w:rPrChange>
          </w:rPr>
          <w:delText>. Similar distribution</w:delText>
        </w:r>
        <w:r w:rsidR="001F33BA" w:rsidRPr="002B42A7" w:rsidDel="00F8395A">
          <w:rPr>
            <w:rFonts w:ascii="Times New Roman" w:hAnsi="Times New Roman" w:cs="Times New Roman"/>
            <w:i/>
            <w:iCs/>
            <w:color w:val="000000" w:themeColor="text1"/>
            <w:rPrChange w:id="6443" w:author="Ruijie Xu" w:date="2022-03-10T12:31:00Z">
              <w:rPr>
                <w:color w:val="000000" w:themeColor="text1"/>
              </w:rPr>
            </w:rPrChange>
          </w:rPr>
          <w:delText>s in reads involving Virus taxa classification</w:delText>
        </w:r>
        <w:r w:rsidR="000F77E8" w:rsidRPr="002B42A7" w:rsidDel="00F8395A">
          <w:rPr>
            <w:rFonts w:ascii="Times New Roman" w:hAnsi="Times New Roman" w:cs="Times New Roman"/>
            <w:i/>
            <w:iCs/>
            <w:color w:val="000000" w:themeColor="text1"/>
            <w:rPrChange w:id="6444" w:author="Ruijie Xu" w:date="2022-03-10T12:31:00Z">
              <w:rPr>
                <w:color w:val="000000" w:themeColor="text1"/>
              </w:rPr>
            </w:rPrChange>
          </w:rPr>
          <w:delText xml:space="preserve"> </w:delText>
        </w:r>
        <w:r w:rsidR="001F33BA" w:rsidRPr="002B42A7" w:rsidDel="00F8395A">
          <w:rPr>
            <w:rFonts w:ascii="Times New Roman" w:hAnsi="Times New Roman" w:cs="Times New Roman"/>
            <w:i/>
            <w:iCs/>
            <w:color w:val="000000" w:themeColor="text1"/>
            <w:rPrChange w:id="6445" w:author="Ruijie Xu" w:date="2022-03-10T12:31:00Z">
              <w:rPr>
                <w:color w:val="000000" w:themeColor="text1"/>
              </w:rPr>
            </w:rPrChange>
          </w:rPr>
          <w:delText>were</w:delText>
        </w:r>
        <w:r w:rsidR="000F77E8" w:rsidRPr="002B42A7" w:rsidDel="00F8395A">
          <w:rPr>
            <w:rFonts w:ascii="Times New Roman" w:hAnsi="Times New Roman" w:cs="Times New Roman"/>
            <w:i/>
            <w:iCs/>
            <w:color w:val="000000" w:themeColor="text1"/>
            <w:rPrChange w:id="6446" w:author="Ruijie Xu" w:date="2022-03-10T12:31:00Z">
              <w:rPr>
                <w:color w:val="000000" w:themeColor="text1"/>
              </w:rPr>
            </w:rPrChange>
          </w:rPr>
          <w:delText xml:space="preserve"> also observed in sample R26.K, R26.S, and R27.K, where </w:delText>
        </w:r>
      </w:del>
      <w:del w:id="6447" w:author="Ruijie Xu" w:date="2022-02-01T13:44:00Z">
        <w:r w:rsidR="000F77E8" w:rsidRPr="002B42A7" w:rsidDel="00537B08">
          <w:rPr>
            <w:rFonts w:ascii="Times New Roman" w:hAnsi="Times New Roman" w:cs="Times New Roman"/>
            <w:i/>
            <w:iCs/>
            <w:color w:val="000000" w:themeColor="text1"/>
            <w:rPrChange w:id="6448" w:author="Ruijie Xu" w:date="2022-03-10T12:31:00Z">
              <w:rPr>
                <w:color w:val="000000" w:themeColor="text1"/>
              </w:rPr>
            </w:rPrChange>
          </w:rPr>
          <w:delText>Blastn</w:delText>
        </w:r>
      </w:del>
      <w:del w:id="6449" w:author="Ruijie Xu" w:date="2022-02-02T13:36:00Z">
        <w:r w:rsidR="000F77E8" w:rsidRPr="002B42A7" w:rsidDel="00F8395A">
          <w:rPr>
            <w:rFonts w:ascii="Times New Roman" w:hAnsi="Times New Roman" w:cs="Times New Roman"/>
            <w:i/>
            <w:iCs/>
            <w:color w:val="000000" w:themeColor="text1"/>
            <w:rPrChange w:id="6450" w:author="Ruijie Xu" w:date="2022-03-10T12:31:00Z">
              <w:rPr>
                <w:color w:val="000000" w:themeColor="text1"/>
              </w:rPr>
            </w:rPrChange>
          </w:rPr>
          <w:delText xml:space="preserve"> classified </w:delText>
        </w:r>
        <w:r w:rsidR="00862DD7" w:rsidRPr="002B42A7" w:rsidDel="00F8395A">
          <w:rPr>
            <w:rFonts w:ascii="Times New Roman" w:hAnsi="Times New Roman" w:cs="Times New Roman"/>
            <w:i/>
            <w:iCs/>
            <w:color w:val="000000" w:themeColor="text1"/>
            <w:rPrChange w:id="6451" w:author="Ruijie Xu" w:date="2022-03-10T12:31:00Z">
              <w:rPr>
                <w:color w:val="000000" w:themeColor="text1"/>
              </w:rPr>
            </w:rPrChange>
          </w:rPr>
          <w:delText xml:space="preserve">54% (657/1207), 20% (28/140), and 11% (422/3794) of  </w:delText>
        </w:r>
        <w:r w:rsidR="000F77E8" w:rsidRPr="002B42A7" w:rsidDel="00F8395A">
          <w:rPr>
            <w:rFonts w:ascii="Times New Roman" w:hAnsi="Times New Roman" w:cs="Times New Roman"/>
            <w:i/>
            <w:iCs/>
            <w:color w:val="000000" w:themeColor="text1"/>
            <w:rPrChange w:id="6452" w:author="Ruijie Xu" w:date="2022-03-10T12:31:00Z">
              <w:rPr>
                <w:color w:val="000000" w:themeColor="text1"/>
              </w:rPr>
            </w:rPrChange>
          </w:rPr>
          <w:delText>reads into “p_</w:delText>
        </w:r>
        <w:bookmarkStart w:id="6453" w:name="OLE_LINK177"/>
        <w:bookmarkStart w:id="6454" w:name="OLE_LINK178"/>
        <w:r w:rsidR="000F77E8" w:rsidRPr="002B42A7" w:rsidDel="00F8395A">
          <w:rPr>
            <w:rFonts w:ascii="Times New Roman" w:hAnsi="Times New Roman" w:cs="Times New Roman"/>
            <w:i/>
            <w:iCs/>
            <w:color w:val="000000" w:themeColor="text1"/>
            <w:rPrChange w:id="6455" w:author="Ruijie Xu" w:date="2022-03-10T12:31:00Z">
              <w:rPr>
                <w:color w:val="000000" w:themeColor="text1"/>
              </w:rPr>
            </w:rPrChange>
          </w:rPr>
          <w:delText>Pisuviricota</w:delText>
        </w:r>
        <w:bookmarkEnd w:id="6453"/>
        <w:bookmarkEnd w:id="6454"/>
        <w:r w:rsidR="000F77E8" w:rsidRPr="002B42A7" w:rsidDel="00F8395A">
          <w:rPr>
            <w:rFonts w:ascii="Times New Roman" w:hAnsi="Times New Roman" w:cs="Times New Roman"/>
            <w:i/>
            <w:iCs/>
            <w:color w:val="000000" w:themeColor="text1"/>
            <w:rPrChange w:id="6456" w:author="Ruijie Xu" w:date="2022-03-10T12:31:00Z">
              <w:rPr>
                <w:color w:val="000000" w:themeColor="text1"/>
              </w:rPr>
            </w:rPrChange>
          </w:rPr>
          <w:delText>”</w:delText>
        </w:r>
        <w:r w:rsidR="000201D8" w:rsidRPr="002B42A7" w:rsidDel="00F8395A">
          <w:rPr>
            <w:rFonts w:ascii="Times New Roman" w:hAnsi="Times New Roman" w:cs="Times New Roman"/>
            <w:i/>
            <w:iCs/>
            <w:color w:val="000000" w:themeColor="text1"/>
            <w:rPrChange w:id="6457" w:author="Ruijie Xu" w:date="2022-03-10T12:31:00Z">
              <w:rPr>
                <w:color w:val="000000" w:themeColor="text1"/>
              </w:rPr>
            </w:rPrChange>
          </w:rPr>
          <w:delText>, respectively</w:delText>
        </w:r>
        <w:r w:rsidR="000F77E8" w:rsidRPr="002B42A7" w:rsidDel="00F8395A">
          <w:rPr>
            <w:rFonts w:ascii="Times New Roman" w:hAnsi="Times New Roman" w:cs="Times New Roman"/>
            <w:i/>
            <w:iCs/>
            <w:color w:val="000000" w:themeColor="text1"/>
            <w:rPrChange w:id="6458" w:author="Ruijie Xu" w:date="2022-03-10T12:31:00Z">
              <w:rPr>
                <w:color w:val="000000" w:themeColor="text1"/>
              </w:rPr>
            </w:rPrChange>
          </w:rPr>
          <w:delText xml:space="preserve">, CLARK and CLARK-s classified </w:delText>
        </w:r>
        <w:r w:rsidR="00A900F1" w:rsidRPr="002B42A7" w:rsidDel="00F8395A">
          <w:rPr>
            <w:rFonts w:ascii="Times New Roman" w:hAnsi="Times New Roman" w:cs="Times New Roman"/>
            <w:i/>
            <w:iCs/>
            <w:color w:val="000000" w:themeColor="text1"/>
            <w:rPrChange w:id="6459" w:author="Ruijie Xu" w:date="2022-03-10T12:31:00Z">
              <w:rPr>
                <w:color w:val="000000" w:themeColor="text1"/>
              </w:rPr>
            </w:rPrChange>
          </w:rPr>
          <w:delText xml:space="preserve">a large percentage </w:delText>
        </w:r>
        <w:r w:rsidR="000F77E8" w:rsidRPr="002B42A7" w:rsidDel="00F8395A">
          <w:rPr>
            <w:rFonts w:ascii="Times New Roman" w:hAnsi="Times New Roman" w:cs="Times New Roman"/>
            <w:i/>
            <w:iCs/>
            <w:color w:val="000000" w:themeColor="text1"/>
            <w:rPrChange w:id="6460" w:author="Ruijie Xu" w:date="2022-03-10T12:31:00Z">
              <w:rPr>
                <w:color w:val="000000" w:themeColor="text1"/>
              </w:rPr>
            </w:rPrChange>
          </w:rPr>
          <w:delText>of reads into Virus taxon “p__</w:delText>
        </w:r>
        <w:bookmarkStart w:id="6461" w:name="OLE_LINK179"/>
        <w:bookmarkStart w:id="6462" w:name="OLE_LINK180"/>
        <w:r w:rsidR="000F77E8" w:rsidRPr="002B42A7" w:rsidDel="00F8395A">
          <w:rPr>
            <w:rFonts w:ascii="Times New Roman" w:hAnsi="Times New Roman" w:cs="Times New Roman"/>
            <w:i/>
            <w:iCs/>
            <w:color w:val="000000" w:themeColor="text1"/>
            <w:rPrChange w:id="6463" w:author="Ruijie Xu" w:date="2022-03-10T12:31:00Z">
              <w:rPr>
                <w:color w:val="000000" w:themeColor="text1"/>
              </w:rPr>
            </w:rPrChange>
          </w:rPr>
          <w:delText>Uroviricota</w:delText>
        </w:r>
        <w:bookmarkEnd w:id="6461"/>
        <w:bookmarkEnd w:id="6462"/>
        <w:r w:rsidR="000F77E8" w:rsidRPr="002B42A7" w:rsidDel="00F8395A">
          <w:rPr>
            <w:rFonts w:ascii="Times New Roman" w:hAnsi="Times New Roman" w:cs="Times New Roman"/>
            <w:i/>
            <w:iCs/>
            <w:color w:val="000000" w:themeColor="text1"/>
            <w:rPrChange w:id="6464" w:author="Ruijie Xu" w:date="2022-03-10T12:31:00Z">
              <w:rPr>
                <w:color w:val="000000" w:themeColor="text1"/>
              </w:rPr>
            </w:rPrChange>
          </w:rPr>
          <w:delText>”</w:delText>
        </w:r>
        <w:r w:rsidR="00EE1D00" w:rsidRPr="002B42A7" w:rsidDel="00F8395A">
          <w:rPr>
            <w:rFonts w:ascii="Times New Roman" w:hAnsi="Times New Roman" w:cs="Times New Roman"/>
            <w:i/>
            <w:iCs/>
            <w:color w:val="000000" w:themeColor="text1"/>
            <w:rPrChange w:id="6465" w:author="Ruijie Xu" w:date="2022-03-10T12:31:00Z">
              <w:rPr>
                <w:color w:val="000000" w:themeColor="text1"/>
              </w:rPr>
            </w:rPrChange>
          </w:rPr>
          <w:delText xml:space="preserve"> (</w:delText>
        </w:r>
        <w:r w:rsidR="00A773E5" w:rsidRPr="002B42A7" w:rsidDel="00F8395A">
          <w:rPr>
            <w:rFonts w:ascii="Times New Roman" w:hAnsi="Times New Roman" w:cs="Times New Roman"/>
            <w:i/>
            <w:iCs/>
            <w:color w:val="000000" w:themeColor="text1"/>
            <w:rPrChange w:id="6466" w:author="Ruijie Xu" w:date="2022-03-10T12:31:00Z">
              <w:rPr>
                <w:color w:val="000000" w:themeColor="text1"/>
              </w:rPr>
            </w:rPrChange>
          </w:rPr>
          <w:delText xml:space="preserve">CLARK: </w:delText>
        </w:r>
        <w:r w:rsidR="00A900F1" w:rsidRPr="002B42A7" w:rsidDel="00F8395A">
          <w:rPr>
            <w:rFonts w:ascii="Times New Roman" w:hAnsi="Times New Roman" w:cs="Times New Roman"/>
            <w:i/>
            <w:iCs/>
            <w:color w:val="000000" w:themeColor="text1"/>
            <w:rPrChange w:id="6467" w:author="Ruijie Xu" w:date="2022-03-10T12:31:00Z">
              <w:rPr>
                <w:color w:val="000000" w:themeColor="text1"/>
              </w:rPr>
            </w:rPrChange>
          </w:rPr>
          <w:delText>71% (636/900), 31/76 (41%), and 18% (201/1099)</w:delText>
        </w:r>
        <w:r w:rsidR="00A773E5" w:rsidRPr="002B42A7" w:rsidDel="00F8395A">
          <w:rPr>
            <w:rFonts w:ascii="Times New Roman" w:hAnsi="Times New Roman" w:cs="Times New Roman"/>
            <w:i/>
            <w:iCs/>
            <w:color w:val="000000" w:themeColor="text1"/>
            <w:rPrChange w:id="6468" w:author="Ruijie Xu" w:date="2022-03-10T12:31:00Z">
              <w:rPr>
                <w:color w:val="000000" w:themeColor="text1"/>
              </w:rPr>
            </w:rPrChange>
          </w:rPr>
          <w:delText>;</w:delText>
        </w:r>
        <w:r w:rsidR="00967389" w:rsidRPr="002B42A7" w:rsidDel="00F8395A">
          <w:rPr>
            <w:rFonts w:ascii="Times New Roman" w:hAnsi="Times New Roman" w:cs="Times New Roman"/>
            <w:i/>
            <w:iCs/>
            <w:color w:val="000000" w:themeColor="text1"/>
            <w:rPrChange w:id="6469" w:author="Ruijie Xu" w:date="2022-03-10T12:31:00Z">
              <w:rPr>
                <w:color w:val="000000" w:themeColor="text1"/>
              </w:rPr>
            </w:rPrChange>
          </w:rPr>
          <w:delText xml:space="preserve"> </w:delText>
        </w:r>
        <w:r w:rsidR="00A773E5" w:rsidRPr="002B42A7" w:rsidDel="00F8395A">
          <w:rPr>
            <w:rFonts w:ascii="Times New Roman" w:hAnsi="Times New Roman" w:cs="Times New Roman"/>
            <w:i/>
            <w:iCs/>
            <w:color w:val="000000" w:themeColor="text1"/>
            <w:rPrChange w:id="6470" w:author="Ruijie Xu" w:date="2022-03-10T12:31:00Z">
              <w:rPr>
                <w:color w:val="000000" w:themeColor="text1"/>
              </w:rPr>
            </w:rPrChange>
          </w:rPr>
          <w:delText>CLARK-s</w:delText>
        </w:r>
        <w:r w:rsidR="00967389" w:rsidRPr="002B42A7" w:rsidDel="00F8395A">
          <w:rPr>
            <w:rFonts w:ascii="Times New Roman" w:hAnsi="Times New Roman" w:cs="Times New Roman"/>
            <w:i/>
            <w:iCs/>
            <w:color w:val="000000" w:themeColor="text1"/>
            <w:rPrChange w:id="6471" w:author="Ruijie Xu" w:date="2022-03-10T12:31:00Z">
              <w:rPr>
                <w:color w:val="000000" w:themeColor="text1"/>
              </w:rPr>
            </w:rPrChange>
          </w:rPr>
          <w:delText>: 18% (</w:delText>
        </w:r>
        <w:r w:rsidR="001840EA" w:rsidRPr="002B42A7" w:rsidDel="00F8395A">
          <w:rPr>
            <w:rFonts w:ascii="Times New Roman" w:hAnsi="Times New Roman" w:cs="Times New Roman"/>
            <w:i/>
            <w:iCs/>
            <w:color w:val="000000" w:themeColor="text1"/>
            <w:rPrChange w:id="6472" w:author="Ruijie Xu" w:date="2022-03-10T12:31:00Z">
              <w:rPr>
                <w:color w:val="000000" w:themeColor="text1"/>
              </w:rPr>
            </w:rPrChange>
          </w:rPr>
          <w:delText>50/271</w:delText>
        </w:r>
        <w:r w:rsidR="00967389" w:rsidRPr="002B42A7" w:rsidDel="00F8395A">
          <w:rPr>
            <w:rFonts w:ascii="Times New Roman" w:hAnsi="Times New Roman" w:cs="Times New Roman"/>
            <w:i/>
            <w:iCs/>
            <w:color w:val="000000" w:themeColor="text1"/>
            <w:rPrChange w:id="6473" w:author="Ruijie Xu" w:date="2022-03-10T12:31:00Z">
              <w:rPr>
                <w:color w:val="000000" w:themeColor="text1"/>
              </w:rPr>
            </w:rPrChange>
          </w:rPr>
          <w:delText>), 18%</w:delText>
        </w:r>
        <w:r w:rsidR="001840EA" w:rsidRPr="002B42A7" w:rsidDel="00F8395A">
          <w:rPr>
            <w:rFonts w:ascii="Times New Roman" w:hAnsi="Times New Roman" w:cs="Times New Roman"/>
            <w:i/>
            <w:iCs/>
            <w:color w:val="000000" w:themeColor="text1"/>
            <w:rPrChange w:id="6474" w:author="Ruijie Xu" w:date="2022-03-10T12:31:00Z">
              <w:rPr>
                <w:color w:val="000000" w:themeColor="text1"/>
              </w:rPr>
            </w:rPrChange>
          </w:rPr>
          <w:delText xml:space="preserve"> (7/67),</w:delText>
        </w:r>
        <w:r w:rsidR="00967389" w:rsidRPr="002B42A7" w:rsidDel="00F8395A">
          <w:rPr>
            <w:rFonts w:ascii="Times New Roman" w:hAnsi="Times New Roman" w:cs="Times New Roman"/>
            <w:i/>
            <w:iCs/>
            <w:color w:val="000000" w:themeColor="text1"/>
            <w:rPrChange w:id="6475" w:author="Ruijie Xu" w:date="2022-03-10T12:31:00Z">
              <w:rPr>
                <w:color w:val="000000" w:themeColor="text1"/>
              </w:rPr>
            </w:rPrChange>
          </w:rPr>
          <w:delText xml:space="preserve"> 10%</w:delText>
        </w:r>
        <w:r w:rsidR="001840EA" w:rsidRPr="002B42A7" w:rsidDel="00F8395A">
          <w:rPr>
            <w:rFonts w:ascii="Times New Roman" w:hAnsi="Times New Roman" w:cs="Times New Roman"/>
            <w:i/>
            <w:iCs/>
            <w:color w:val="000000" w:themeColor="text1"/>
            <w:rPrChange w:id="6476" w:author="Ruijie Xu" w:date="2022-03-10T12:31:00Z">
              <w:rPr>
                <w:color w:val="000000" w:themeColor="text1"/>
              </w:rPr>
            </w:rPrChange>
          </w:rPr>
          <w:delText xml:space="preserve"> (83/1334)</w:delText>
        </w:r>
        <w:r w:rsidR="00EE1D00" w:rsidRPr="002B42A7" w:rsidDel="00F8395A">
          <w:rPr>
            <w:rFonts w:ascii="Times New Roman" w:hAnsi="Times New Roman" w:cs="Times New Roman"/>
            <w:i/>
            <w:iCs/>
            <w:color w:val="000000" w:themeColor="text1"/>
            <w:rPrChange w:id="6477" w:author="Ruijie Xu" w:date="2022-03-10T12:31:00Z">
              <w:rPr>
                <w:color w:val="000000" w:themeColor="text1"/>
              </w:rPr>
            </w:rPrChange>
          </w:rPr>
          <w:delText>, respectively)</w:delText>
        </w:r>
        <w:r w:rsidR="000F77E8" w:rsidRPr="002B42A7" w:rsidDel="00F8395A">
          <w:rPr>
            <w:rFonts w:ascii="Times New Roman" w:hAnsi="Times New Roman" w:cs="Times New Roman"/>
            <w:i/>
            <w:iCs/>
            <w:color w:val="000000" w:themeColor="text1"/>
            <w:rPrChange w:id="6478" w:author="Ruijie Xu" w:date="2022-03-10T12:31:00Z">
              <w:rPr>
                <w:color w:val="000000" w:themeColor="text1"/>
              </w:rPr>
            </w:rPrChange>
          </w:rPr>
          <w:delText>, but other software has only identified  a small number or none reads into a Virus taxon (Kraken2 has classified 4 reads into taxon “p__Uroviricota”).</w:delText>
        </w:r>
        <w:r w:rsidR="007B08E6" w:rsidRPr="002B42A7" w:rsidDel="00F8395A">
          <w:rPr>
            <w:rFonts w:ascii="Times New Roman" w:hAnsi="Times New Roman" w:cs="Times New Roman"/>
            <w:i/>
            <w:iCs/>
            <w:color w:val="000000" w:themeColor="text1"/>
            <w:rPrChange w:id="6479" w:author="Ruijie Xu" w:date="2022-03-10T12:31:00Z">
              <w:rPr>
                <w:color w:val="000000" w:themeColor="text1"/>
              </w:rPr>
            </w:rPrChange>
          </w:rPr>
          <w:delText xml:space="preserve"> Except for differences in Virus taxa identification, the distribution of the Bacteria reads classified by BLASTn, Kraken2, Bracken, Centrifuge, CLARK, CLARK-s, and Kaiju are relatively consistent across samples without </w:delText>
        </w:r>
        <w:r w:rsidR="001840EA" w:rsidRPr="002B42A7" w:rsidDel="00F8395A">
          <w:rPr>
            <w:rFonts w:ascii="Times New Roman" w:hAnsi="Times New Roman" w:cs="Times New Roman"/>
            <w:i/>
            <w:iCs/>
            <w:color w:val="000000" w:themeColor="text1"/>
            <w:rPrChange w:id="6480" w:author="Ruijie Xu" w:date="2022-03-10T12:31:00Z">
              <w:rPr>
                <w:color w:val="000000" w:themeColor="text1"/>
              </w:rPr>
            </w:rPrChange>
          </w:rPr>
          <w:delText>Virus taxa</w:delText>
        </w:r>
        <w:r w:rsidR="007B08E6" w:rsidRPr="002B42A7" w:rsidDel="00F8395A">
          <w:rPr>
            <w:rFonts w:ascii="Times New Roman" w:hAnsi="Times New Roman" w:cs="Times New Roman"/>
            <w:i/>
            <w:iCs/>
            <w:color w:val="000000" w:themeColor="text1"/>
            <w:rPrChange w:id="6481" w:author="Ruijie Xu" w:date="2022-03-10T12:31:00Z">
              <w:rPr>
                <w:color w:val="000000" w:themeColor="text1"/>
              </w:rPr>
            </w:rPrChange>
          </w:rPr>
          <w:delText xml:space="preserve"> identifi</w:delText>
        </w:r>
        <w:r w:rsidR="001840EA" w:rsidRPr="002B42A7" w:rsidDel="00F8395A">
          <w:rPr>
            <w:rFonts w:ascii="Times New Roman" w:hAnsi="Times New Roman" w:cs="Times New Roman"/>
            <w:i/>
            <w:iCs/>
            <w:color w:val="000000" w:themeColor="text1"/>
            <w:rPrChange w:id="6482" w:author="Ruijie Xu" w:date="2022-03-10T12:31:00Z">
              <w:rPr>
                <w:color w:val="000000" w:themeColor="text1"/>
              </w:rPr>
            </w:rPrChange>
          </w:rPr>
          <w:delText>ed</w:delText>
        </w:r>
        <w:r w:rsidR="007B08E6" w:rsidRPr="002B42A7" w:rsidDel="00F8395A">
          <w:rPr>
            <w:rFonts w:ascii="Times New Roman" w:hAnsi="Times New Roman" w:cs="Times New Roman"/>
            <w:i/>
            <w:iCs/>
            <w:color w:val="000000" w:themeColor="text1"/>
            <w:rPrChange w:id="6483" w:author="Ruijie Xu" w:date="2022-03-10T12:31:00Z">
              <w:rPr>
                <w:color w:val="000000" w:themeColor="text1"/>
              </w:rPr>
            </w:rPrChange>
          </w:rPr>
          <w:delText>. The diversity of taxa identified by Metaphlan3 are significantly less than that of other software’s classification, only the most abundant taxa were capture</w:delText>
        </w:r>
        <w:r w:rsidR="000D341C" w:rsidRPr="002B42A7" w:rsidDel="00F8395A">
          <w:rPr>
            <w:rFonts w:ascii="Times New Roman" w:hAnsi="Times New Roman" w:cs="Times New Roman"/>
            <w:i/>
            <w:iCs/>
            <w:color w:val="000000" w:themeColor="text1"/>
            <w:rPrChange w:id="6484" w:author="Ruijie Xu" w:date="2022-03-10T12:31:00Z">
              <w:rPr>
                <w:color w:val="000000" w:themeColor="text1"/>
              </w:rPr>
            </w:rPrChange>
          </w:rPr>
          <w:delText>ing the majority of the classified reads</w:delText>
        </w:r>
        <w:r w:rsidR="007B08E6" w:rsidRPr="002B42A7" w:rsidDel="00F8395A">
          <w:rPr>
            <w:rFonts w:ascii="Times New Roman" w:hAnsi="Times New Roman" w:cs="Times New Roman"/>
            <w:i/>
            <w:iCs/>
            <w:color w:val="000000" w:themeColor="text1"/>
            <w:rPrChange w:id="6485" w:author="Ruijie Xu" w:date="2022-03-10T12:31:00Z">
              <w:rPr>
                <w:color w:val="000000" w:themeColor="text1"/>
              </w:rPr>
            </w:rPrChange>
          </w:rPr>
          <w:delText xml:space="preserve"> with Metaphlan3 classification</w:delText>
        </w:r>
        <w:r w:rsidR="00A773E5" w:rsidRPr="002B42A7" w:rsidDel="00F8395A">
          <w:rPr>
            <w:rFonts w:ascii="Times New Roman" w:hAnsi="Times New Roman" w:cs="Times New Roman"/>
            <w:i/>
            <w:iCs/>
            <w:color w:val="000000" w:themeColor="text1"/>
            <w:rPrChange w:id="6486" w:author="Ruijie Xu" w:date="2022-03-10T12:31:00Z">
              <w:rPr>
                <w:color w:val="000000" w:themeColor="text1"/>
              </w:rPr>
            </w:rPrChange>
          </w:rPr>
          <w:delText xml:space="preserve">. For example, Metaphlan3 has identified </w:delText>
        </w:r>
        <w:r w:rsidR="00ED2393" w:rsidRPr="002B42A7" w:rsidDel="00F8395A">
          <w:rPr>
            <w:rFonts w:ascii="Times New Roman" w:hAnsi="Times New Roman" w:cs="Times New Roman"/>
            <w:i/>
            <w:iCs/>
            <w:color w:val="000000" w:themeColor="text1"/>
            <w:rPrChange w:id="6487" w:author="Ruijie Xu" w:date="2022-03-10T12:31:00Z">
              <w:rPr>
                <w:color w:val="000000" w:themeColor="text1"/>
              </w:rPr>
            </w:rPrChange>
          </w:rPr>
          <w:delText>100</w:delText>
        </w:r>
        <w:r w:rsidR="00A773E5" w:rsidRPr="002B42A7" w:rsidDel="00F8395A">
          <w:rPr>
            <w:rFonts w:ascii="Times New Roman" w:hAnsi="Times New Roman" w:cs="Times New Roman"/>
            <w:i/>
            <w:iCs/>
            <w:color w:val="000000" w:themeColor="text1"/>
            <w:rPrChange w:id="6488" w:author="Ruijie Xu" w:date="2022-03-10T12:31:00Z">
              <w:rPr>
                <w:color w:val="000000" w:themeColor="text1"/>
              </w:rPr>
            </w:rPrChange>
          </w:rPr>
          <w:delText>% of sample R</w:delText>
        </w:r>
        <w:r w:rsidR="00ED2393" w:rsidRPr="002B42A7" w:rsidDel="00F8395A">
          <w:rPr>
            <w:rFonts w:ascii="Times New Roman" w:hAnsi="Times New Roman" w:cs="Times New Roman"/>
            <w:i/>
            <w:iCs/>
            <w:color w:val="000000" w:themeColor="text1"/>
            <w:rPrChange w:id="6489" w:author="Ruijie Xu" w:date="2022-03-10T12:31:00Z">
              <w:rPr>
                <w:color w:val="000000" w:themeColor="text1"/>
              </w:rPr>
            </w:rPrChange>
          </w:rPr>
          <w:delText>7</w:delText>
        </w:r>
        <w:r w:rsidR="00A773E5" w:rsidRPr="002B42A7" w:rsidDel="00F8395A">
          <w:rPr>
            <w:rFonts w:ascii="Times New Roman" w:hAnsi="Times New Roman" w:cs="Times New Roman"/>
            <w:i/>
            <w:iCs/>
            <w:color w:val="000000" w:themeColor="text1"/>
            <w:rPrChange w:id="6490" w:author="Ruijie Xu" w:date="2022-03-10T12:31:00Z">
              <w:rPr>
                <w:color w:val="000000" w:themeColor="text1"/>
              </w:rPr>
            </w:rPrChange>
          </w:rPr>
          <w:delText>.</w:delText>
        </w:r>
        <w:r w:rsidR="00ED2393" w:rsidRPr="002B42A7" w:rsidDel="00F8395A">
          <w:rPr>
            <w:rFonts w:ascii="Times New Roman" w:hAnsi="Times New Roman" w:cs="Times New Roman"/>
            <w:i/>
            <w:iCs/>
            <w:color w:val="000000" w:themeColor="text1"/>
            <w:rPrChange w:id="6491" w:author="Ruijie Xu" w:date="2022-03-10T12:31:00Z">
              <w:rPr>
                <w:color w:val="000000" w:themeColor="text1"/>
              </w:rPr>
            </w:rPrChange>
          </w:rPr>
          <w:delText>L</w:delText>
        </w:r>
        <w:r w:rsidR="00A773E5" w:rsidRPr="002B42A7" w:rsidDel="00F8395A">
          <w:rPr>
            <w:rFonts w:ascii="Times New Roman" w:hAnsi="Times New Roman" w:cs="Times New Roman"/>
            <w:i/>
            <w:iCs/>
            <w:color w:val="000000" w:themeColor="text1"/>
            <w:rPrChange w:id="6492" w:author="Ruijie Xu" w:date="2022-03-10T12:31:00Z">
              <w:rPr>
                <w:color w:val="000000" w:themeColor="text1"/>
              </w:rPr>
            </w:rPrChange>
          </w:rPr>
          <w:delText xml:space="preserve">’s reads as  </w:delText>
        </w:r>
        <w:bookmarkStart w:id="6493" w:name="OLE_LINK175"/>
        <w:bookmarkStart w:id="6494" w:name="OLE_LINK176"/>
        <w:r w:rsidR="00A773E5" w:rsidRPr="002B42A7" w:rsidDel="00F8395A">
          <w:rPr>
            <w:rFonts w:ascii="Times New Roman" w:hAnsi="Times New Roman" w:cs="Times New Roman"/>
            <w:i/>
            <w:iCs/>
            <w:color w:val="000000" w:themeColor="text1"/>
            <w:rPrChange w:id="6495" w:author="Ruijie Xu" w:date="2022-03-10T12:31:00Z">
              <w:rPr>
                <w:color w:val="000000" w:themeColor="text1"/>
              </w:rPr>
            </w:rPrChange>
          </w:rPr>
          <w:delText>“p__</w:delText>
        </w:r>
        <w:r w:rsidR="00ED2393" w:rsidRPr="002B42A7" w:rsidDel="00F8395A">
          <w:rPr>
            <w:rFonts w:ascii="Times New Roman" w:hAnsi="Times New Roman" w:cs="Times New Roman"/>
            <w:i/>
            <w:iCs/>
            <w:color w:val="000000" w:themeColor="text1"/>
            <w:rPrChange w:id="6496" w:author="Ruijie Xu" w:date="2022-03-10T12:31:00Z">
              <w:rPr>
                <w:color w:val="000000" w:themeColor="text1"/>
              </w:rPr>
            </w:rPrChange>
          </w:rPr>
          <w:delText>Proteobacteria</w:delText>
        </w:r>
        <w:bookmarkEnd w:id="6493"/>
        <w:bookmarkEnd w:id="6494"/>
        <w:r w:rsidR="006B4FD5" w:rsidRPr="002B42A7" w:rsidDel="00F8395A">
          <w:rPr>
            <w:rFonts w:ascii="Times New Roman" w:hAnsi="Times New Roman" w:cs="Times New Roman"/>
            <w:i/>
            <w:iCs/>
            <w:color w:val="000000" w:themeColor="text1"/>
            <w:rPrChange w:id="6497" w:author="Ruijie Xu" w:date="2022-03-10T12:31:00Z">
              <w:rPr>
                <w:color w:val="000000" w:themeColor="text1"/>
              </w:rPr>
            </w:rPrChange>
          </w:rPr>
          <w:delText xml:space="preserve">, while other software has identified </w:delText>
        </w:r>
        <w:r w:rsidR="000269CF" w:rsidRPr="002B42A7" w:rsidDel="00F8395A">
          <w:rPr>
            <w:rFonts w:ascii="Times New Roman" w:hAnsi="Times New Roman" w:cs="Times New Roman"/>
            <w:i/>
            <w:iCs/>
            <w:color w:val="000000" w:themeColor="text1"/>
            <w:rPrChange w:id="6498" w:author="Ruijie Xu" w:date="2022-03-10T12:31:00Z">
              <w:rPr>
                <w:color w:val="000000" w:themeColor="text1"/>
              </w:rPr>
            </w:rPrChange>
          </w:rPr>
          <w:delText>29</w:delText>
        </w:r>
        <w:r w:rsidR="006B4FD5" w:rsidRPr="002B42A7" w:rsidDel="00F8395A">
          <w:rPr>
            <w:rFonts w:ascii="Times New Roman" w:hAnsi="Times New Roman" w:cs="Times New Roman"/>
            <w:i/>
            <w:iCs/>
            <w:color w:val="000000" w:themeColor="text1"/>
            <w:rPrChange w:id="6499" w:author="Ruijie Xu" w:date="2022-03-10T12:31:00Z">
              <w:rPr>
                <w:color w:val="000000" w:themeColor="text1"/>
              </w:rPr>
            </w:rPrChange>
          </w:rPr>
          <w:delText>%</w:delText>
        </w:r>
        <w:r w:rsidR="00D91356" w:rsidRPr="002B42A7" w:rsidDel="00F8395A">
          <w:rPr>
            <w:rFonts w:ascii="Times New Roman" w:hAnsi="Times New Roman" w:cs="Times New Roman"/>
            <w:i/>
            <w:iCs/>
            <w:color w:val="000000" w:themeColor="text1"/>
            <w:rPrChange w:id="6500" w:author="Ruijie Xu" w:date="2022-03-10T12:31:00Z">
              <w:rPr>
                <w:color w:val="000000" w:themeColor="text1"/>
              </w:rPr>
            </w:rPrChange>
          </w:rPr>
          <w:delText xml:space="preserve"> </w:delText>
        </w:r>
        <w:r w:rsidR="00F83B75" w:rsidRPr="002B42A7" w:rsidDel="00F8395A">
          <w:rPr>
            <w:rFonts w:ascii="Times New Roman" w:hAnsi="Times New Roman" w:cs="Times New Roman"/>
            <w:i/>
            <w:iCs/>
            <w:color w:val="000000" w:themeColor="text1"/>
            <w:rPrChange w:id="6501" w:author="Ruijie Xu" w:date="2022-03-10T12:31:00Z">
              <w:rPr>
                <w:color w:val="000000" w:themeColor="text1"/>
              </w:rPr>
            </w:rPrChange>
          </w:rPr>
          <w:delText xml:space="preserve">(SD: </w:delText>
        </w:r>
        <w:r w:rsidR="006F6232" w:rsidRPr="002B42A7" w:rsidDel="00F8395A">
          <w:rPr>
            <w:rFonts w:ascii="Times New Roman" w:hAnsi="Times New Roman" w:cs="Times New Roman"/>
            <w:i/>
            <w:iCs/>
            <w:color w:val="000000" w:themeColor="text1"/>
            <w:rPrChange w:id="6502" w:author="Ruijie Xu" w:date="2022-03-10T12:31:00Z">
              <w:rPr>
                <w:color w:val="000000" w:themeColor="text1"/>
              </w:rPr>
            </w:rPrChange>
          </w:rPr>
          <w:delText>12</w:delText>
        </w:r>
        <w:r w:rsidR="00F83B75" w:rsidRPr="002B42A7" w:rsidDel="00F8395A">
          <w:rPr>
            <w:rFonts w:ascii="Times New Roman" w:hAnsi="Times New Roman" w:cs="Times New Roman"/>
            <w:i/>
            <w:iCs/>
            <w:color w:val="000000" w:themeColor="text1"/>
            <w:rPrChange w:id="6503" w:author="Ruijie Xu" w:date="2022-03-10T12:31:00Z">
              <w:rPr>
                <w:color w:val="000000" w:themeColor="text1"/>
              </w:rPr>
            </w:rPrChange>
          </w:rPr>
          <w:delText>%</w:delText>
        </w:r>
        <w:r w:rsidR="00D91356" w:rsidRPr="002B42A7" w:rsidDel="00F8395A">
          <w:rPr>
            <w:rFonts w:ascii="Times New Roman" w:hAnsi="Times New Roman" w:cs="Times New Roman"/>
            <w:i/>
            <w:iCs/>
            <w:color w:val="000000" w:themeColor="text1"/>
            <w:rPrChange w:id="6504" w:author="Ruijie Xu" w:date="2022-03-10T12:31:00Z">
              <w:rPr>
                <w:color w:val="000000" w:themeColor="text1"/>
              </w:rPr>
            </w:rPrChange>
          </w:rPr>
          <w:delText>)</w:delText>
        </w:r>
        <w:r w:rsidR="006B4FD5" w:rsidRPr="002B42A7" w:rsidDel="00F8395A">
          <w:rPr>
            <w:rFonts w:ascii="Times New Roman" w:hAnsi="Times New Roman" w:cs="Times New Roman"/>
            <w:i/>
            <w:iCs/>
            <w:color w:val="000000" w:themeColor="text1"/>
            <w:rPrChange w:id="6505" w:author="Ruijie Xu" w:date="2022-03-10T12:31:00Z">
              <w:rPr>
                <w:color w:val="000000" w:themeColor="text1"/>
              </w:rPr>
            </w:rPrChange>
          </w:rPr>
          <w:delText xml:space="preserve"> of R2</w:delText>
        </w:r>
        <w:r w:rsidR="004A4CE4" w:rsidRPr="002B42A7" w:rsidDel="00F8395A">
          <w:rPr>
            <w:rFonts w:ascii="Times New Roman" w:hAnsi="Times New Roman" w:cs="Times New Roman"/>
            <w:i/>
            <w:iCs/>
            <w:color w:val="000000" w:themeColor="text1"/>
            <w:rPrChange w:id="6506" w:author="Ruijie Xu" w:date="2022-03-10T12:31:00Z">
              <w:rPr>
                <w:color w:val="000000" w:themeColor="text1"/>
              </w:rPr>
            </w:rPrChange>
          </w:rPr>
          <w:delText>7.L</w:delText>
        </w:r>
        <w:r w:rsidR="006B4FD5" w:rsidRPr="002B42A7" w:rsidDel="00F8395A">
          <w:rPr>
            <w:rFonts w:ascii="Times New Roman" w:hAnsi="Times New Roman" w:cs="Times New Roman"/>
            <w:i/>
            <w:iCs/>
            <w:color w:val="000000" w:themeColor="text1"/>
            <w:rPrChange w:id="6507" w:author="Ruijie Xu" w:date="2022-03-10T12:31:00Z">
              <w:rPr>
                <w:color w:val="000000" w:themeColor="text1"/>
              </w:rPr>
            </w:rPrChange>
          </w:rPr>
          <w:delText>’</w:delText>
        </w:r>
        <w:r w:rsidR="008A6399" w:rsidRPr="002B42A7" w:rsidDel="00F8395A">
          <w:rPr>
            <w:rFonts w:ascii="Times New Roman" w:hAnsi="Times New Roman" w:cs="Times New Roman"/>
            <w:i/>
            <w:iCs/>
            <w:color w:val="000000" w:themeColor="text1"/>
            <w:rPrChange w:id="6508" w:author="Ruijie Xu" w:date="2022-03-10T12:31:00Z">
              <w:rPr>
                <w:color w:val="000000" w:themeColor="text1"/>
              </w:rPr>
            </w:rPrChange>
          </w:rPr>
          <w:delText>s</w:delText>
        </w:r>
        <w:r w:rsidR="006B4FD5" w:rsidRPr="002B42A7" w:rsidDel="00F8395A">
          <w:rPr>
            <w:rFonts w:ascii="Times New Roman" w:hAnsi="Times New Roman" w:cs="Times New Roman"/>
            <w:i/>
            <w:iCs/>
            <w:color w:val="000000" w:themeColor="text1"/>
            <w:rPrChange w:id="6509" w:author="Ruijie Xu" w:date="2022-03-10T12:31:00Z">
              <w:rPr>
                <w:color w:val="000000" w:themeColor="text1"/>
              </w:rPr>
            </w:rPrChange>
          </w:rPr>
          <w:delText xml:space="preserve"> reads as “p__</w:delText>
        </w:r>
        <w:r w:rsidR="008A6399" w:rsidRPr="002B42A7" w:rsidDel="00F8395A">
          <w:rPr>
            <w:rFonts w:ascii="Times New Roman" w:hAnsi="Times New Roman" w:cs="Times New Roman"/>
            <w:i/>
            <w:iCs/>
            <w:color w:val="000000" w:themeColor="text1"/>
            <w:rPrChange w:id="6510" w:author="Ruijie Xu" w:date="2022-03-10T12:31:00Z">
              <w:rPr>
                <w:color w:val="000000" w:themeColor="text1"/>
              </w:rPr>
            </w:rPrChange>
          </w:rPr>
          <w:delText>Proteobacteria</w:delText>
        </w:r>
        <w:r w:rsidR="006B4FD5" w:rsidRPr="002B42A7" w:rsidDel="00F8395A">
          <w:rPr>
            <w:rFonts w:ascii="Times New Roman" w:hAnsi="Times New Roman" w:cs="Times New Roman"/>
            <w:i/>
            <w:iCs/>
            <w:color w:val="000000" w:themeColor="text1"/>
            <w:rPrChange w:id="6511" w:author="Ruijie Xu" w:date="2022-03-10T12:31:00Z">
              <w:rPr>
                <w:color w:val="000000" w:themeColor="text1"/>
              </w:rPr>
            </w:rPrChange>
          </w:rPr>
          <w:delText>”</w:delText>
        </w:r>
        <w:r w:rsidR="00F83B75" w:rsidRPr="002B42A7" w:rsidDel="00F8395A">
          <w:rPr>
            <w:rFonts w:ascii="Times New Roman" w:hAnsi="Times New Roman" w:cs="Times New Roman"/>
            <w:i/>
            <w:iCs/>
            <w:color w:val="000000" w:themeColor="text1"/>
            <w:rPrChange w:id="6512" w:author="Ruijie Xu" w:date="2022-03-10T12:31:00Z">
              <w:rPr>
                <w:color w:val="000000" w:themeColor="text1"/>
              </w:rPr>
            </w:rPrChange>
          </w:rPr>
          <w:delText xml:space="preserve"> on </w:delText>
        </w:r>
        <w:r w:rsidR="00AB047B" w:rsidRPr="002B42A7" w:rsidDel="00F8395A">
          <w:rPr>
            <w:rFonts w:ascii="Times New Roman" w:hAnsi="Times New Roman" w:cs="Times New Roman"/>
            <w:i/>
            <w:iCs/>
            <w:color w:val="000000" w:themeColor="text1"/>
            <w:rPrChange w:id="6513" w:author="Ruijie Xu" w:date="2022-03-10T12:31:00Z">
              <w:rPr>
                <w:color w:val="000000" w:themeColor="text1"/>
              </w:rPr>
            </w:rPrChange>
          </w:rPr>
          <w:delText>average</w:delText>
        </w:r>
        <w:r w:rsidR="003654F2" w:rsidRPr="002B42A7" w:rsidDel="00F8395A">
          <w:rPr>
            <w:rFonts w:ascii="Times New Roman" w:hAnsi="Times New Roman" w:cs="Times New Roman"/>
            <w:i/>
            <w:iCs/>
            <w:color w:val="000000" w:themeColor="text1"/>
            <w:rPrChange w:id="6514" w:author="Ruijie Xu" w:date="2022-03-10T12:31:00Z">
              <w:rPr>
                <w:color w:val="000000" w:themeColor="text1"/>
              </w:rPr>
            </w:rPrChange>
          </w:rPr>
          <w:delText xml:space="preserve"> with unique number of Phylum taxa </w:delText>
        </w:r>
        <w:r w:rsidR="00584FCB" w:rsidRPr="002B42A7" w:rsidDel="00F8395A">
          <w:rPr>
            <w:rFonts w:ascii="Times New Roman" w:hAnsi="Times New Roman" w:cs="Times New Roman"/>
            <w:i/>
            <w:iCs/>
            <w:color w:val="000000" w:themeColor="text1"/>
            <w:rPrChange w:id="6515" w:author="Ruijie Xu" w:date="2022-03-10T12:31:00Z">
              <w:rPr>
                <w:color w:val="000000" w:themeColor="text1"/>
              </w:rPr>
            </w:rPrChange>
          </w:rPr>
          <w:delText xml:space="preserve">identified </w:delText>
        </w:r>
        <w:r w:rsidR="004701AD" w:rsidRPr="002B42A7" w:rsidDel="00F8395A">
          <w:rPr>
            <w:rFonts w:ascii="Times New Roman" w:hAnsi="Times New Roman" w:cs="Times New Roman"/>
            <w:i/>
            <w:iCs/>
            <w:color w:val="000000" w:themeColor="text1"/>
            <w:rPrChange w:id="6516" w:author="Ruijie Xu" w:date="2022-03-10T12:31:00Z">
              <w:rPr>
                <w:color w:val="000000" w:themeColor="text1"/>
              </w:rPr>
            </w:rPrChange>
          </w:rPr>
          <w:delText>range from 2</w:delText>
        </w:r>
        <w:r w:rsidR="00584FCB" w:rsidRPr="002B42A7" w:rsidDel="00F8395A">
          <w:rPr>
            <w:rFonts w:ascii="Times New Roman" w:hAnsi="Times New Roman" w:cs="Times New Roman"/>
            <w:i/>
            <w:iCs/>
            <w:color w:val="000000" w:themeColor="text1"/>
            <w:rPrChange w:id="6517" w:author="Ruijie Xu" w:date="2022-03-10T12:31:00Z">
              <w:rPr>
                <w:color w:val="000000" w:themeColor="text1"/>
              </w:rPr>
            </w:rPrChange>
          </w:rPr>
          <w:delText xml:space="preserve"> by Diamond </w:delText>
        </w:r>
        <w:r w:rsidR="00C00DF2" w:rsidRPr="002B42A7" w:rsidDel="00F8395A">
          <w:rPr>
            <w:rFonts w:ascii="Times New Roman" w:hAnsi="Times New Roman" w:cs="Times New Roman"/>
            <w:i/>
            <w:iCs/>
            <w:color w:val="000000" w:themeColor="text1"/>
            <w:rPrChange w:id="6518" w:author="Ruijie Xu" w:date="2022-03-10T12:31:00Z">
              <w:rPr>
                <w:color w:val="000000" w:themeColor="text1"/>
              </w:rPr>
            </w:rPrChange>
          </w:rPr>
          <w:delText xml:space="preserve">(91% of reads classified as “p__Tenericutes”) </w:delText>
        </w:r>
        <w:r w:rsidR="00584FCB" w:rsidRPr="002B42A7" w:rsidDel="00F8395A">
          <w:rPr>
            <w:rFonts w:ascii="Times New Roman" w:hAnsi="Times New Roman" w:cs="Times New Roman"/>
            <w:i/>
            <w:iCs/>
            <w:color w:val="000000" w:themeColor="text1"/>
            <w:rPrChange w:id="6519" w:author="Ruijie Xu" w:date="2022-03-10T12:31:00Z">
              <w:rPr>
                <w:color w:val="000000" w:themeColor="text1"/>
              </w:rPr>
            </w:rPrChange>
          </w:rPr>
          <w:delText>to 50 by Kaiju.</w:delText>
        </w:r>
        <w:r w:rsidR="004701AD" w:rsidRPr="002B42A7" w:rsidDel="00F8395A">
          <w:rPr>
            <w:rFonts w:ascii="Times New Roman" w:hAnsi="Times New Roman" w:cs="Times New Roman"/>
            <w:i/>
            <w:iCs/>
            <w:color w:val="000000" w:themeColor="text1"/>
            <w:rPrChange w:id="6520" w:author="Ruijie Xu" w:date="2022-03-10T12:31:00Z">
              <w:rPr>
                <w:color w:val="000000" w:themeColor="text1"/>
              </w:rPr>
            </w:rPrChange>
          </w:rPr>
          <w:delText xml:space="preserve"> </w:delText>
        </w:r>
        <w:r w:rsidR="000D341C" w:rsidRPr="002B42A7" w:rsidDel="00F8395A">
          <w:rPr>
            <w:rFonts w:ascii="Times New Roman" w:hAnsi="Times New Roman" w:cs="Times New Roman"/>
            <w:i/>
            <w:iCs/>
            <w:color w:val="000000" w:themeColor="text1"/>
            <w:rPrChange w:id="6521" w:author="Ruijie Xu" w:date="2022-03-10T12:31:00Z">
              <w:rPr>
                <w:color w:val="000000" w:themeColor="text1"/>
              </w:rPr>
            </w:rPrChange>
          </w:rPr>
          <w:delText xml:space="preserve">Diamond’s classification is also showing differences in read classification when comparing with results of other software. The most notiable difference is the relative abudance of taxon </w:delText>
        </w:r>
        <w:bookmarkStart w:id="6522" w:name="OLE_LINK160"/>
        <w:bookmarkStart w:id="6523" w:name="OLE_LINK161"/>
        <w:bookmarkStart w:id="6524" w:name="OLE_LINK162"/>
        <w:r w:rsidR="000D341C" w:rsidRPr="002B42A7" w:rsidDel="00F8395A">
          <w:rPr>
            <w:rFonts w:ascii="Times New Roman" w:hAnsi="Times New Roman" w:cs="Times New Roman"/>
            <w:i/>
            <w:iCs/>
            <w:color w:val="000000" w:themeColor="text1"/>
            <w:rPrChange w:id="6525" w:author="Ruijie Xu" w:date="2022-03-10T12:31:00Z">
              <w:rPr>
                <w:color w:val="000000" w:themeColor="text1"/>
              </w:rPr>
            </w:rPrChange>
          </w:rPr>
          <w:delText xml:space="preserve">“p__Firmicutes” </w:delText>
        </w:r>
        <w:bookmarkEnd w:id="6522"/>
        <w:bookmarkEnd w:id="6523"/>
        <w:bookmarkEnd w:id="6524"/>
        <w:r w:rsidR="000D341C" w:rsidRPr="002B42A7" w:rsidDel="00F8395A">
          <w:rPr>
            <w:rFonts w:ascii="Times New Roman" w:hAnsi="Times New Roman" w:cs="Times New Roman"/>
            <w:i/>
            <w:iCs/>
            <w:color w:val="000000" w:themeColor="text1"/>
            <w:rPrChange w:id="6526" w:author="Ruijie Xu" w:date="2022-03-10T12:31:00Z">
              <w:rPr>
                <w:color w:val="000000" w:themeColor="text1"/>
              </w:rPr>
            </w:rPrChange>
          </w:rPr>
          <w:delText>classified by Diamond across samples.</w:delText>
        </w:r>
        <w:r w:rsidR="00851184" w:rsidRPr="002B42A7" w:rsidDel="00F8395A">
          <w:rPr>
            <w:rFonts w:ascii="Times New Roman" w:hAnsi="Times New Roman" w:cs="Times New Roman"/>
            <w:i/>
            <w:iCs/>
            <w:color w:val="000000" w:themeColor="text1"/>
            <w:rPrChange w:id="6527" w:author="Ruijie Xu" w:date="2022-03-10T12:31:00Z">
              <w:rPr>
                <w:color w:val="000000" w:themeColor="text1"/>
              </w:rPr>
            </w:rPrChange>
          </w:rPr>
          <w:delText xml:space="preserve"> </w:delText>
        </w:r>
        <w:r w:rsidR="00F137F6" w:rsidRPr="002B42A7" w:rsidDel="00F8395A">
          <w:rPr>
            <w:rFonts w:ascii="Times New Roman" w:hAnsi="Times New Roman" w:cs="Times New Roman"/>
            <w:i/>
            <w:iCs/>
            <w:color w:val="000000" w:themeColor="text1"/>
            <w:rPrChange w:id="6528" w:author="Ruijie Xu" w:date="2022-03-10T12:31:00Z">
              <w:rPr>
                <w:color w:val="000000" w:themeColor="text1"/>
              </w:rPr>
            </w:rPrChange>
          </w:rPr>
          <w:delText>In the lung samples</w:delText>
        </w:r>
        <w:r w:rsidR="006005AB" w:rsidRPr="002B42A7" w:rsidDel="00F8395A">
          <w:rPr>
            <w:rFonts w:ascii="Times New Roman" w:hAnsi="Times New Roman" w:cs="Times New Roman"/>
            <w:i/>
            <w:iCs/>
            <w:color w:val="000000" w:themeColor="text1"/>
            <w:rPrChange w:id="6529" w:author="Ruijie Xu" w:date="2022-03-10T12:31:00Z">
              <w:rPr>
                <w:color w:val="000000" w:themeColor="text1"/>
              </w:rPr>
            </w:rPrChange>
          </w:rPr>
          <w:delText xml:space="preserve">, </w:delText>
        </w:r>
        <w:bookmarkStart w:id="6530" w:name="OLE_LINK25"/>
        <w:bookmarkStart w:id="6531" w:name="OLE_LINK41"/>
        <w:r w:rsidR="000D341C" w:rsidRPr="002B42A7" w:rsidDel="00F8395A">
          <w:rPr>
            <w:rFonts w:ascii="Times New Roman" w:hAnsi="Times New Roman" w:cs="Times New Roman"/>
            <w:i/>
            <w:iCs/>
            <w:color w:val="000000" w:themeColor="text1"/>
            <w:rPrChange w:id="6532" w:author="Ruijie Xu" w:date="2022-03-10T12:31:00Z">
              <w:rPr>
                <w:color w:val="000000" w:themeColor="text1"/>
              </w:rPr>
            </w:rPrChange>
          </w:rPr>
          <w:delText xml:space="preserve">“p__Firmicutes” </w:delText>
        </w:r>
        <w:bookmarkEnd w:id="6530"/>
        <w:bookmarkEnd w:id="6531"/>
        <w:r w:rsidR="006005AB" w:rsidRPr="002B42A7" w:rsidDel="00F8395A">
          <w:rPr>
            <w:rFonts w:ascii="Times New Roman" w:hAnsi="Times New Roman" w:cs="Times New Roman"/>
            <w:i/>
            <w:iCs/>
            <w:color w:val="000000" w:themeColor="text1"/>
            <w:rPrChange w:id="6533" w:author="Ruijie Xu" w:date="2022-03-10T12:31:00Z">
              <w:rPr>
                <w:color w:val="000000" w:themeColor="text1"/>
              </w:rPr>
            </w:rPrChange>
          </w:rPr>
          <w:delText xml:space="preserve">was classified </w:delText>
        </w:r>
        <w:r w:rsidR="000D341C" w:rsidRPr="002B42A7" w:rsidDel="00F8395A">
          <w:rPr>
            <w:rFonts w:ascii="Times New Roman" w:hAnsi="Times New Roman" w:cs="Times New Roman"/>
            <w:i/>
            <w:iCs/>
            <w:color w:val="000000" w:themeColor="text1"/>
            <w:rPrChange w:id="6534" w:author="Ruijie Xu" w:date="2022-03-10T12:31:00Z">
              <w:rPr>
                <w:color w:val="000000" w:themeColor="text1"/>
              </w:rPr>
            </w:rPrChange>
          </w:rPr>
          <w:delText xml:space="preserve">in </w:delText>
        </w:r>
        <w:r w:rsidR="006005AB" w:rsidRPr="002B42A7" w:rsidDel="00F8395A">
          <w:rPr>
            <w:rFonts w:ascii="Times New Roman" w:hAnsi="Times New Roman" w:cs="Times New Roman"/>
            <w:i/>
            <w:iCs/>
            <w:color w:val="000000" w:themeColor="text1"/>
            <w:rPrChange w:id="6535" w:author="Ruijie Xu" w:date="2022-03-10T12:31:00Z">
              <w:rPr>
                <w:color w:val="000000" w:themeColor="text1"/>
              </w:rPr>
            </w:rPrChange>
          </w:rPr>
          <w:delText xml:space="preserve">17% of </w:delText>
        </w:r>
        <w:r w:rsidR="000D341C" w:rsidRPr="002B42A7" w:rsidDel="00F8395A">
          <w:rPr>
            <w:rFonts w:ascii="Times New Roman" w:hAnsi="Times New Roman" w:cs="Times New Roman"/>
            <w:i/>
            <w:iCs/>
            <w:color w:val="000000" w:themeColor="text1"/>
            <w:rPrChange w:id="6536" w:author="Ruijie Xu" w:date="2022-03-10T12:31:00Z">
              <w:rPr>
                <w:color w:val="000000" w:themeColor="text1"/>
              </w:rPr>
            </w:rPrChange>
          </w:rPr>
          <w:delText>R22.L</w:delText>
        </w:r>
        <w:r w:rsidR="00851184" w:rsidRPr="002B42A7" w:rsidDel="00F8395A">
          <w:rPr>
            <w:rFonts w:ascii="Times New Roman" w:hAnsi="Times New Roman" w:cs="Times New Roman"/>
            <w:i/>
            <w:iCs/>
            <w:color w:val="000000" w:themeColor="text1"/>
            <w:rPrChange w:id="6537" w:author="Ruijie Xu" w:date="2022-03-10T12:31:00Z">
              <w:rPr>
                <w:color w:val="000000" w:themeColor="text1"/>
              </w:rPr>
            </w:rPrChange>
          </w:rPr>
          <w:delText xml:space="preserve"> (SD: 9%)</w:delText>
        </w:r>
        <w:r w:rsidR="000D341C" w:rsidRPr="002B42A7" w:rsidDel="00F8395A">
          <w:rPr>
            <w:rFonts w:ascii="Times New Roman" w:hAnsi="Times New Roman" w:cs="Times New Roman"/>
            <w:i/>
            <w:iCs/>
            <w:color w:val="000000" w:themeColor="text1"/>
            <w:rPrChange w:id="6538" w:author="Ruijie Xu" w:date="2022-03-10T12:31:00Z">
              <w:rPr>
                <w:color w:val="000000" w:themeColor="text1"/>
              </w:rPr>
            </w:rPrChange>
          </w:rPr>
          <w:delText xml:space="preserve">, </w:delText>
        </w:r>
        <w:r w:rsidR="006005AB" w:rsidRPr="002B42A7" w:rsidDel="00F8395A">
          <w:rPr>
            <w:rFonts w:ascii="Times New Roman" w:hAnsi="Times New Roman" w:cs="Times New Roman"/>
            <w:i/>
            <w:iCs/>
            <w:color w:val="000000" w:themeColor="text1"/>
            <w:rPrChange w:id="6539" w:author="Ruijie Xu" w:date="2022-03-10T12:31:00Z">
              <w:rPr>
                <w:color w:val="000000" w:themeColor="text1"/>
              </w:rPr>
            </w:rPrChange>
          </w:rPr>
          <w:delText xml:space="preserve">20% of </w:delText>
        </w:r>
        <w:r w:rsidR="000D341C" w:rsidRPr="002B42A7" w:rsidDel="00F8395A">
          <w:rPr>
            <w:rFonts w:ascii="Times New Roman" w:hAnsi="Times New Roman" w:cs="Times New Roman"/>
            <w:i/>
            <w:iCs/>
            <w:color w:val="000000" w:themeColor="text1"/>
            <w:rPrChange w:id="6540" w:author="Ruijie Xu" w:date="2022-03-10T12:31:00Z">
              <w:rPr>
                <w:color w:val="000000" w:themeColor="text1"/>
              </w:rPr>
            </w:rPrChange>
          </w:rPr>
          <w:delText>R26.L</w:delText>
        </w:r>
        <w:r w:rsidR="00851184" w:rsidRPr="002B42A7" w:rsidDel="00F8395A">
          <w:rPr>
            <w:rFonts w:ascii="Times New Roman" w:hAnsi="Times New Roman" w:cs="Times New Roman"/>
            <w:i/>
            <w:iCs/>
            <w:color w:val="000000" w:themeColor="text1"/>
            <w:rPrChange w:id="6541" w:author="Ruijie Xu" w:date="2022-03-10T12:31:00Z">
              <w:rPr>
                <w:color w:val="000000" w:themeColor="text1"/>
              </w:rPr>
            </w:rPrChange>
          </w:rPr>
          <w:delText xml:space="preserve"> </w:delText>
        </w:r>
        <w:r w:rsidR="006005AB" w:rsidRPr="002B42A7" w:rsidDel="00F8395A">
          <w:rPr>
            <w:rFonts w:ascii="Times New Roman" w:hAnsi="Times New Roman" w:cs="Times New Roman"/>
            <w:i/>
            <w:iCs/>
            <w:color w:val="000000" w:themeColor="text1"/>
            <w:rPrChange w:id="6542" w:author="Ruijie Xu" w:date="2022-03-10T12:31:00Z">
              <w:rPr>
                <w:color w:val="000000" w:themeColor="text1"/>
              </w:rPr>
            </w:rPrChange>
          </w:rPr>
          <w:delText>(</w:delText>
        </w:r>
        <w:r w:rsidR="00851184" w:rsidRPr="002B42A7" w:rsidDel="00F8395A">
          <w:rPr>
            <w:rFonts w:ascii="Times New Roman" w:hAnsi="Times New Roman" w:cs="Times New Roman"/>
            <w:i/>
            <w:iCs/>
            <w:color w:val="000000" w:themeColor="text1"/>
            <w:rPrChange w:id="6543" w:author="Ruijie Xu" w:date="2022-03-10T12:31:00Z">
              <w:rPr>
                <w:color w:val="000000" w:themeColor="text1"/>
              </w:rPr>
            </w:rPrChange>
          </w:rPr>
          <w:delText>SD: 9%)</w:delText>
        </w:r>
        <w:r w:rsidR="000D341C" w:rsidRPr="002B42A7" w:rsidDel="00F8395A">
          <w:rPr>
            <w:rFonts w:ascii="Times New Roman" w:hAnsi="Times New Roman" w:cs="Times New Roman"/>
            <w:i/>
            <w:iCs/>
            <w:color w:val="000000" w:themeColor="text1"/>
            <w:rPrChange w:id="6544" w:author="Ruijie Xu" w:date="2022-03-10T12:31:00Z">
              <w:rPr>
                <w:color w:val="000000" w:themeColor="text1"/>
              </w:rPr>
            </w:rPrChange>
          </w:rPr>
          <w:delText xml:space="preserve">, and </w:delText>
        </w:r>
        <w:r w:rsidR="00A76D16" w:rsidRPr="002B42A7" w:rsidDel="00F8395A">
          <w:rPr>
            <w:rFonts w:ascii="Times New Roman" w:hAnsi="Times New Roman" w:cs="Times New Roman"/>
            <w:i/>
            <w:iCs/>
            <w:color w:val="000000" w:themeColor="text1"/>
            <w:rPrChange w:id="6545" w:author="Ruijie Xu" w:date="2022-03-10T12:31:00Z">
              <w:rPr>
                <w:color w:val="000000" w:themeColor="text1"/>
              </w:rPr>
            </w:rPrChange>
          </w:rPr>
          <w:delText xml:space="preserve">14% of </w:delText>
        </w:r>
        <w:r w:rsidR="000D341C" w:rsidRPr="002B42A7" w:rsidDel="00F8395A">
          <w:rPr>
            <w:rFonts w:ascii="Times New Roman" w:hAnsi="Times New Roman" w:cs="Times New Roman"/>
            <w:i/>
            <w:iCs/>
            <w:color w:val="000000" w:themeColor="text1"/>
            <w:rPrChange w:id="6546" w:author="Ruijie Xu" w:date="2022-03-10T12:31:00Z">
              <w:rPr>
                <w:color w:val="000000" w:themeColor="text1"/>
              </w:rPr>
            </w:rPrChange>
          </w:rPr>
          <w:delText>R2</w:delText>
        </w:r>
        <w:r w:rsidR="00055E2E" w:rsidRPr="002B42A7" w:rsidDel="00F8395A">
          <w:rPr>
            <w:rFonts w:ascii="Times New Roman" w:hAnsi="Times New Roman" w:cs="Times New Roman"/>
            <w:i/>
            <w:iCs/>
            <w:color w:val="000000" w:themeColor="text1"/>
            <w:rPrChange w:id="6547" w:author="Ruijie Xu" w:date="2022-03-10T12:31:00Z">
              <w:rPr>
                <w:color w:val="000000" w:themeColor="text1"/>
              </w:rPr>
            </w:rPrChange>
          </w:rPr>
          <w:delText>7</w:delText>
        </w:r>
        <w:r w:rsidR="000D341C" w:rsidRPr="002B42A7" w:rsidDel="00F8395A">
          <w:rPr>
            <w:rFonts w:ascii="Times New Roman" w:hAnsi="Times New Roman" w:cs="Times New Roman"/>
            <w:i/>
            <w:iCs/>
            <w:color w:val="000000" w:themeColor="text1"/>
            <w:rPrChange w:id="6548" w:author="Ruijie Xu" w:date="2022-03-10T12:31:00Z">
              <w:rPr>
                <w:color w:val="000000" w:themeColor="text1"/>
              </w:rPr>
            </w:rPrChange>
          </w:rPr>
          <w:delText>.L</w:delText>
        </w:r>
        <w:r w:rsidR="00851184" w:rsidRPr="002B42A7" w:rsidDel="00F8395A">
          <w:rPr>
            <w:rFonts w:ascii="Times New Roman" w:hAnsi="Times New Roman" w:cs="Times New Roman"/>
            <w:i/>
            <w:iCs/>
            <w:color w:val="000000" w:themeColor="text1"/>
            <w:rPrChange w:id="6549" w:author="Ruijie Xu" w:date="2022-03-10T12:31:00Z">
              <w:rPr>
                <w:color w:val="000000" w:themeColor="text1"/>
              </w:rPr>
            </w:rPrChange>
          </w:rPr>
          <w:delText xml:space="preserve"> (SD: 8%)</w:delText>
        </w:r>
        <w:r w:rsidR="000D341C" w:rsidRPr="002B42A7" w:rsidDel="00F8395A">
          <w:rPr>
            <w:rFonts w:ascii="Times New Roman" w:hAnsi="Times New Roman" w:cs="Times New Roman"/>
            <w:i/>
            <w:iCs/>
            <w:color w:val="000000" w:themeColor="text1"/>
            <w:rPrChange w:id="6550" w:author="Ruijie Xu" w:date="2022-03-10T12:31:00Z">
              <w:rPr>
                <w:color w:val="000000" w:themeColor="text1"/>
              </w:rPr>
            </w:rPrChange>
          </w:rPr>
          <w:delText xml:space="preserve">, but </w:delText>
        </w:r>
        <w:r w:rsidR="007818C6" w:rsidRPr="002B42A7" w:rsidDel="00F8395A">
          <w:rPr>
            <w:rFonts w:ascii="Times New Roman" w:hAnsi="Times New Roman" w:cs="Times New Roman"/>
            <w:i/>
            <w:iCs/>
            <w:color w:val="000000" w:themeColor="text1"/>
            <w:rPrChange w:id="6551" w:author="Ruijie Xu" w:date="2022-03-10T12:31:00Z">
              <w:rPr>
                <w:color w:val="000000" w:themeColor="text1"/>
              </w:rPr>
            </w:rPrChange>
          </w:rPr>
          <w:delText>Diamond has only classified</w:delText>
        </w:r>
        <w:r w:rsidR="000D341C" w:rsidRPr="002B42A7" w:rsidDel="00F8395A">
          <w:rPr>
            <w:rFonts w:ascii="Times New Roman" w:hAnsi="Times New Roman" w:cs="Times New Roman"/>
            <w:i/>
            <w:iCs/>
            <w:color w:val="000000" w:themeColor="text1"/>
            <w:rPrChange w:id="6552" w:author="Ruijie Xu" w:date="2022-03-10T12:31:00Z">
              <w:rPr>
                <w:color w:val="000000" w:themeColor="text1"/>
              </w:rPr>
            </w:rPrChange>
          </w:rPr>
          <w:delText xml:space="preserve"> 2% (133/4900) of reads as “p__Firmicutes” in sample R26.L</w:delText>
        </w:r>
        <w:r w:rsidR="007818C6" w:rsidRPr="002B42A7" w:rsidDel="00F8395A">
          <w:rPr>
            <w:rFonts w:ascii="Times New Roman" w:hAnsi="Times New Roman" w:cs="Times New Roman"/>
            <w:i/>
            <w:iCs/>
            <w:color w:val="000000" w:themeColor="text1"/>
            <w:rPrChange w:id="6553" w:author="Ruijie Xu" w:date="2022-03-10T12:31:00Z">
              <w:rPr>
                <w:color w:val="000000" w:themeColor="text1"/>
              </w:rPr>
            </w:rPrChange>
          </w:rPr>
          <w:delText xml:space="preserve">, while </w:delText>
        </w:r>
        <w:r w:rsidR="00480FB5" w:rsidRPr="002B42A7" w:rsidDel="00F8395A">
          <w:rPr>
            <w:rFonts w:ascii="Times New Roman" w:hAnsi="Times New Roman" w:cs="Times New Roman"/>
            <w:i/>
            <w:iCs/>
            <w:color w:val="000000" w:themeColor="text1"/>
            <w:rPrChange w:id="6554" w:author="Ruijie Xu" w:date="2022-03-10T12:31:00Z">
              <w:rPr>
                <w:color w:val="000000" w:themeColor="text1"/>
              </w:rPr>
            </w:rPrChange>
          </w:rPr>
          <w:delText>“p__Firmicutes” taxon</w:delText>
        </w:r>
        <w:r w:rsidR="007818C6" w:rsidRPr="002B42A7" w:rsidDel="00F8395A">
          <w:rPr>
            <w:rFonts w:ascii="Times New Roman" w:hAnsi="Times New Roman" w:cs="Times New Roman"/>
            <w:i/>
            <w:iCs/>
            <w:color w:val="000000" w:themeColor="text1"/>
            <w:rPrChange w:id="6555" w:author="Ruijie Xu" w:date="2022-03-10T12:31:00Z">
              <w:rPr>
                <w:color w:val="000000" w:themeColor="text1"/>
              </w:rPr>
            </w:rPrChange>
          </w:rPr>
          <w:delText xml:space="preserve"> was not </w:delText>
        </w:r>
        <w:r w:rsidR="00480FB5" w:rsidRPr="002B42A7" w:rsidDel="00F8395A">
          <w:rPr>
            <w:rFonts w:ascii="Times New Roman" w:hAnsi="Times New Roman" w:cs="Times New Roman"/>
            <w:i/>
            <w:iCs/>
            <w:color w:val="000000" w:themeColor="text1"/>
            <w:rPrChange w:id="6556" w:author="Ruijie Xu" w:date="2022-03-10T12:31:00Z">
              <w:rPr>
                <w:color w:val="000000" w:themeColor="text1"/>
              </w:rPr>
            </w:rPrChange>
          </w:rPr>
          <w:delText>identified in R22.L and R27.L by Diamond.</w:delText>
        </w:r>
        <w:r w:rsidR="000A7664" w:rsidRPr="002B42A7" w:rsidDel="00F8395A">
          <w:rPr>
            <w:rFonts w:ascii="Times New Roman" w:hAnsi="Times New Roman" w:cs="Times New Roman"/>
            <w:i/>
            <w:iCs/>
            <w:color w:val="000000" w:themeColor="text1"/>
            <w:rPrChange w:id="6557" w:author="Ruijie Xu" w:date="2022-03-10T12:31:00Z">
              <w:rPr>
                <w:color w:val="000000" w:themeColor="text1"/>
              </w:rPr>
            </w:rPrChange>
          </w:rPr>
          <w:delText xml:space="preserve"> On the other hand, Diamond has identified a relative larger proportion of reads as “p__Firmicutes” in samples R27.S </w:delText>
        </w:r>
        <w:r w:rsidR="00CF1485" w:rsidRPr="002B42A7" w:rsidDel="00F8395A">
          <w:rPr>
            <w:rFonts w:ascii="Times New Roman" w:hAnsi="Times New Roman" w:cs="Times New Roman"/>
            <w:i/>
            <w:iCs/>
            <w:color w:val="000000" w:themeColor="text1"/>
            <w:rPrChange w:id="6558" w:author="Ruijie Xu" w:date="2022-03-10T12:31:00Z">
              <w:rPr>
                <w:color w:val="000000" w:themeColor="text1"/>
              </w:rPr>
            </w:rPrChange>
          </w:rPr>
          <w:delText xml:space="preserve">(24%) </w:delText>
        </w:r>
        <w:r w:rsidR="000A7664" w:rsidRPr="002B42A7" w:rsidDel="00F8395A">
          <w:rPr>
            <w:rFonts w:ascii="Times New Roman" w:hAnsi="Times New Roman" w:cs="Times New Roman"/>
            <w:i/>
            <w:iCs/>
            <w:color w:val="000000" w:themeColor="text1"/>
            <w:rPrChange w:id="6559" w:author="Ruijie Xu" w:date="2022-03-10T12:31:00Z">
              <w:rPr>
                <w:color w:val="000000" w:themeColor="text1"/>
              </w:rPr>
            </w:rPrChange>
          </w:rPr>
          <w:delText>and R28.L</w:delText>
        </w:r>
        <w:r w:rsidR="00CF1485" w:rsidRPr="002B42A7" w:rsidDel="00F8395A">
          <w:rPr>
            <w:rFonts w:ascii="Times New Roman" w:hAnsi="Times New Roman" w:cs="Times New Roman"/>
            <w:i/>
            <w:iCs/>
            <w:color w:val="000000" w:themeColor="text1"/>
            <w:rPrChange w:id="6560" w:author="Ruijie Xu" w:date="2022-03-10T12:31:00Z">
              <w:rPr>
                <w:color w:val="000000" w:themeColor="text1"/>
              </w:rPr>
            </w:rPrChange>
          </w:rPr>
          <w:delText xml:space="preserve"> (19%)</w:delText>
        </w:r>
        <w:r w:rsidR="000A7664" w:rsidRPr="002B42A7" w:rsidDel="00F8395A">
          <w:rPr>
            <w:rFonts w:ascii="Times New Roman" w:hAnsi="Times New Roman" w:cs="Times New Roman"/>
            <w:i/>
            <w:iCs/>
            <w:color w:val="000000" w:themeColor="text1"/>
            <w:rPrChange w:id="6561" w:author="Ruijie Xu" w:date="2022-03-10T12:31:00Z">
              <w:rPr>
                <w:color w:val="000000" w:themeColor="text1"/>
              </w:rPr>
            </w:rPrChange>
          </w:rPr>
          <w:delText xml:space="preserve"> compare to th</w:delText>
        </w:r>
        <w:r w:rsidR="00B62F7B" w:rsidRPr="002B42A7" w:rsidDel="00F8395A">
          <w:rPr>
            <w:rFonts w:ascii="Times New Roman" w:hAnsi="Times New Roman" w:cs="Times New Roman"/>
            <w:i/>
            <w:iCs/>
            <w:color w:val="000000" w:themeColor="text1"/>
            <w:rPrChange w:id="6562" w:author="Ruijie Xu" w:date="2022-03-10T12:31:00Z">
              <w:rPr>
                <w:color w:val="000000" w:themeColor="text1"/>
              </w:rPr>
            </w:rPrChange>
          </w:rPr>
          <w:delText>at</w:delText>
        </w:r>
        <w:r w:rsidR="000A7664" w:rsidRPr="002B42A7" w:rsidDel="00F8395A">
          <w:rPr>
            <w:rFonts w:ascii="Times New Roman" w:hAnsi="Times New Roman" w:cs="Times New Roman"/>
            <w:i/>
            <w:iCs/>
            <w:color w:val="000000" w:themeColor="text1"/>
            <w:rPrChange w:id="6563" w:author="Ruijie Xu" w:date="2022-03-10T12:31:00Z">
              <w:rPr>
                <w:color w:val="000000" w:themeColor="text1"/>
              </w:rPr>
            </w:rPrChange>
          </w:rPr>
          <w:delText xml:space="preserve"> </w:delText>
        </w:r>
        <w:r w:rsidR="00CF1485" w:rsidRPr="002B42A7" w:rsidDel="00F8395A">
          <w:rPr>
            <w:rFonts w:ascii="Times New Roman" w:hAnsi="Times New Roman" w:cs="Times New Roman"/>
            <w:i/>
            <w:iCs/>
            <w:color w:val="000000" w:themeColor="text1"/>
            <w:rPrChange w:id="6564" w:author="Ruijie Xu" w:date="2022-03-10T12:31:00Z">
              <w:rPr>
                <w:color w:val="000000" w:themeColor="text1"/>
              </w:rPr>
            </w:rPrChange>
          </w:rPr>
          <w:delText xml:space="preserve"> of most other software (R27.S: mean: 2%, SD: 2%; R28.L: mean: 3%, SD: 3%)</w:delText>
        </w:r>
        <w:r w:rsidR="00C600C3" w:rsidRPr="002B42A7" w:rsidDel="00F8395A">
          <w:rPr>
            <w:rFonts w:ascii="Times New Roman" w:hAnsi="Times New Roman" w:cs="Times New Roman"/>
            <w:i/>
            <w:iCs/>
            <w:color w:val="000000" w:themeColor="text1"/>
            <w:rPrChange w:id="6565" w:author="Ruijie Xu" w:date="2022-03-10T12:31:00Z">
              <w:rPr>
                <w:color w:val="000000" w:themeColor="text1"/>
              </w:rPr>
            </w:rPrChange>
          </w:rPr>
          <w:delText xml:space="preserve">, </w:delText>
        </w:r>
        <w:r w:rsidR="0020378A" w:rsidRPr="002B42A7" w:rsidDel="00F8395A">
          <w:rPr>
            <w:rFonts w:ascii="Times New Roman" w:hAnsi="Times New Roman" w:cs="Times New Roman"/>
            <w:i/>
            <w:iCs/>
            <w:color w:val="000000" w:themeColor="text1"/>
            <w:rPrChange w:id="6566" w:author="Ruijie Xu" w:date="2022-03-10T12:31:00Z">
              <w:rPr>
                <w:color w:val="000000" w:themeColor="text1"/>
              </w:rPr>
            </w:rPrChange>
          </w:rPr>
          <w:delText xml:space="preserve">except for </w:delText>
        </w:r>
        <w:r w:rsidR="00C600C3" w:rsidRPr="002B42A7" w:rsidDel="00F8395A">
          <w:rPr>
            <w:rFonts w:ascii="Times New Roman" w:hAnsi="Times New Roman" w:cs="Times New Roman"/>
            <w:i/>
            <w:iCs/>
            <w:color w:val="000000" w:themeColor="text1"/>
            <w:rPrChange w:id="6567" w:author="Ruijie Xu" w:date="2022-03-10T12:31:00Z">
              <w:rPr>
                <w:color w:val="000000" w:themeColor="text1"/>
              </w:rPr>
            </w:rPrChange>
          </w:rPr>
          <w:delText xml:space="preserve">the </w:delText>
        </w:r>
        <w:r w:rsidR="0020378A" w:rsidRPr="002B42A7" w:rsidDel="00F8395A">
          <w:rPr>
            <w:rFonts w:ascii="Times New Roman" w:hAnsi="Times New Roman" w:cs="Times New Roman"/>
            <w:i/>
            <w:iCs/>
            <w:color w:val="000000" w:themeColor="text1"/>
            <w:rPrChange w:id="6568" w:author="Ruijie Xu" w:date="2022-03-10T12:31:00Z">
              <w:rPr>
                <w:color w:val="000000" w:themeColor="text1"/>
              </w:rPr>
            </w:rPrChange>
          </w:rPr>
          <w:delText>Centrifuge classification (R27.S: 24%, R28.L: 9%)</w:delText>
        </w:r>
        <w:r w:rsidR="00CF1485" w:rsidRPr="002B42A7" w:rsidDel="00F8395A">
          <w:rPr>
            <w:rFonts w:ascii="Times New Roman" w:hAnsi="Times New Roman" w:cs="Times New Roman"/>
            <w:i/>
            <w:iCs/>
            <w:color w:val="000000" w:themeColor="text1"/>
            <w:rPrChange w:id="6569" w:author="Ruijie Xu" w:date="2022-03-10T12:31:00Z">
              <w:rPr>
                <w:color w:val="000000" w:themeColor="text1"/>
              </w:rPr>
            </w:rPrChange>
          </w:rPr>
          <w:delText xml:space="preserve">. </w:delText>
        </w:r>
      </w:del>
    </w:p>
    <w:p w14:paraId="40AA96F2" w14:textId="435648F0" w:rsidR="00573B3C" w:rsidRPr="002B42A7" w:rsidDel="00F8395A" w:rsidRDefault="00DA071D" w:rsidP="00573B3C">
      <w:pPr>
        <w:spacing w:line="480" w:lineRule="auto"/>
        <w:ind w:firstLine="720"/>
        <w:rPr>
          <w:del w:id="6570" w:author="Ruijie Xu" w:date="2022-02-02T13:36:00Z"/>
          <w:rFonts w:ascii="Times New Roman" w:hAnsi="Times New Roman" w:cs="Times New Roman"/>
          <w:i/>
          <w:iCs/>
          <w:color w:val="000000" w:themeColor="text1"/>
          <w:rPrChange w:id="6571" w:author="Ruijie Xu" w:date="2022-03-10T12:31:00Z">
            <w:rPr>
              <w:del w:id="6572" w:author="Ruijie Xu" w:date="2022-02-02T13:36:00Z"/>
              <w:color w:val="000000" w:themeColor="text1"/>
            </w:rPr>
          </w:rPrChange>
        </w:rPr>
      </w:pPr>
      <w:del w:id="6573" w:author="Ruijie Xu" w:date="2022-02-02T13:36:00Z">
        <w:r w:rsidRPr="002B42A7" w:rsidDel="00F8395A">
          <w:rPr>
            <w:rFonts w:ascii="Times New Roman" w:hAnsi="Times New Roman" w:cs="Times New Roman"/>
            <w:i/>
            <w:iCs/>
            <w:color w:val="000000" w:themeColor="text1"/>
            <w:rPrChange w:id="6574" w:author="Ruijie Xu" w:date="2022-03-10T12:31:00Z">
              <w:rPr>
                <w:color w:val="000000" w:themeColor="text1"/>
              </w:rPr>
            </w:rPrChange>
          </w:rPr>
          <w:delText xml:space="preserve">Moving down to the Species level classification, </w:delText>
        </w:r>
        <w:r w:rsidR="00F70624" w:rsidRPr="002B42A7" w:rsidDel="00F8395A">
          <w:rPr>
            <w:rFonts w:ascii="Times New Roman" w:hAnsi="Times New Roman" w:cs="Times New Roman"/>
            <w:i/>
            <w:iCs/>
            <w:color w:val="000000" w:themeColor="text1"/>
            <w:rPrChange w:id="6575" w:author="Ruijie Xu" w:date="2022-03-10T12:31:00Z">
              <w:rPr>
                <w:color w:val="000000" w:themeColor="text1"/>
              </w:rPr>
            </w:rPrChange>
          </w:rPr>
          <w:delText>the number of reads classified under taxa</w:delText>
        </w:r>
        <w:r w:rsidR="00E40AC0" w:rsidRPr="002B42A7" w:rsidDel="00F8395A">
          <w:rPr>
            <w:rFonts w:ascii="Times New Roman" w:hAnsi="Times New Roman" w:cs="Times New Roman"/>
            <w:i/>
            <w:iCs/>
            <w:color w:val="000000" w:themeColor="text1"/>
            <w:rPrChange w:id="6576" w:author="Ruijie Xu" w:date="2022-03-10T12:31:00Z">
              <w:rPr>
                <w:color w:val="000000" w:themeColor="text1"/>
              </w:rPr>
            </w:rPrChange>
          </w:rPr>
          <w:delText xml:space="preserve"> (strains)</w:delText>
        </w:r>
        <w:r w:rsidR="00F70624" w:rsidRPr="002B42A7" w:rsidDel="00F8395A">
          <w:rPr>
            <w:rFonts w:ascii="Times New Roman" w:hAnsi="Times New Roman" w:cs="Times New Roman"/>
            <w:i/>
            <w:iCs/>
            <w:color w:val="000000" w:themeColor="text1"/>
            <w:rPrChange w:id="6577" w:author="Ruijie Xu" w:date="2022-03-10T12:31:00Z">
              <w:rPr>
                <w:color w:val="000000" w:themeColor="text1"/>
              </w:rPr>
            </w:rPrChange>
          </w:rPr>
          <w:delText xml:space="preserve"> with the same species was aggregated together to obtain the unique number of species classified by each software. Out of all software, metaphlan</w:delText>
        </w:r>
        <w:r w:rsidR="00B25AB7" w:rsidRPr="002B42A7" w:rsidDel="00F8395A">
          <w:rPr>
            <w:rFonts w:ascii="Times New Roman" w:hAnsi="Times New Roman" w:cs="Times New Roman"/>
            <w:i/>
            <w:iCs/>
            <w:color w:val="000000" w:themeColor="text1"/>
            <w:rPrChange w:id="6578" w:author="Ruijie Xu" w:date="2022-03-10T12:31:00Z">
              <w:rPr>
                <w:color w:val="000000" w:themeColor="text1"/>
              </w:rPr>
            </w:rPrChange>
          </w:rPr>
          <w:delText>3</w:delText>
        </w:r>
        <w:r w:rsidR="00F70624" w:rsidRPr="002B42A7" w:rsidDel="00F8395A">
          <w:rPr>
            <w:rFonts w:ascii="Times New Roman" w:hAnsi="Times New Roman" w:cs="Times New Roman"/>
            <w:i/>
            <w:iCs/>
            <w:color w:val="000000" w:themeColor="text1"/>
            <w:rPrChange w:id="6579" w:author="Ruijie Xu" w:date="2022-03-10T12:31:00Z">
              <w:rPr>
                <w:color w:val="000000" w:themeColor="text1"/>
              </w:rPr>
            </w:rPrChange>
          </w:rPr>
          <w:delText xml:space="preserve"> has classified the least number of species taxa with only 18 species</w:delText>
        </w:r>
        <w:r w:rsidR="00841096" w:rsidRPr="002B42A7" w:rsidDel="00F8395A">
          <w:rPr>
            <w:rFonts w:ascii="Times New Roman" w:hAnsi="Times New Roman" w:cs="Times New Roman"/>
            <w:i/>
            <w:iCs/>
            <w:color w:val="000000" w:themeColor="text1"/>
            <w:rPrChange w:id="6580" w:author="Ruijie Xu" w:date="2022-03-10T12:31:00Z">
              <w:rPr>
                <w:color w:val="000000" w:themeColor="text1"/>
              </w:rPr>
            </w:rPrChange>
          </w:rPr>
          <w:delText>.</w:delText>
        </w:r>
        <w:r w:rsidR="00F70624" w:rsidRPr="002B42A7" w:rsidDel="00F8395A">
          <w:rPr>
            <w:rFonts w:ascii="Times New Roman" w:hAnsi="Times New Roman" w:cs="Times New Roman"/>
            <w:i/>
            <w:iCs/>
            <w:color w:val="000000" w:themeColor="text1"/>
            <w:rPrChange w:id="6581" w:author="Ruijie Xu" w:date="2022-03-10T12:31:00Z">
              <w:rPr>
                <w:color w:val="000000" w:themeColor="text1"/>
              </w:rPr>
            </w:rPrChange>
          </w:rPr>
          <w:delText xml:space="preserve"> </w:delText>
        </w:r>
        <w:r w:rsidR="00841096" w:rsidRPr="002B42A7" w:rsidDel="00F8395A">
          <w:rPr>
            <w:rFonts w:ascii="Times New Roman" w:hAnsi="Times New Roman" w:cs="Times New Roman"/>
            <w:i/>
            <w:iCs/>
            <w:color w:val="000000" w:themeColor="text1"/>
            <w:rPrChange w:id="6582" w:author="Ruijie Xu" w:date="2022-03-10T12:31:00Z">
              <w:rPr>
                <w:color w:val="000000" w:themeColor="text1"/>
              </w:rPr>
            </w:rPrChange>
          </w:rPr>
          <w:delText xml:space="preserve">On the other hand, </w:delText>
        </w:r>
        <w:r w:rsidR="00F70624" w:rsidRPr="002B42A7" w:rsidDel="00F8395A">
          <w:rPr>
            <w:rFonts w:ascii="Times New Roman" w:hAnsi="Times New Roman" w:cs="Times New Roman"/>
            <w:i/>
            <w:iCs/>
            <w:color w:val="000000" w:themeColor="text1"/>
            <w:rPrChange w:id="6583" w:author="Ruijie Xu" w:date="2022-03-10T12:31:00Z">
              <w:rPr>
                <w:color w:val="000000" w:themeColor="text1"/>
              </w:rPr>
            </w:rPrChange>
          </w:rPr>
          <w:delText xml:space="preserve">Kaiju has classified the most number of </w:delText>
        </w:r>
        <w:r w:rsidR="00B53A36" w:rsidRPr="002B42A7" w:rsidDel="00F8395A">
          <w:rPr>
            <w:rFonts w:ascii="Times New Roman" w:hAnsi="Times New Roman" w:cs="Times New Roman"/>
            <w:i/>
            <w:iCs/>
            <w:color w:val="000000" w:themeColor="text1"/>
            <w:rPrChange w:id="6584" w:author="Ruijie Xu" w:date="2022-03-10T12:31:00Z">
              <w:rPr>
                <w:color w:val="000000" w:themeColor="text1"/>
              </w:rPr>
            </w:rPrChange>
          </w:rPr>
          <w:delText>distinct</w:delText>
        </w:r>
        <w:r w:rsidR="006F27D5" w:rsidRPr="002B42A7" w:rsidDel="00F8395A">
          <w:rPr>
            <w:rFonts w:ascii="Times New Roman" w:hAnsi="Times New Roman" w:cs="Times New Roman"/>
            <w:i/>
            <w:iCs/>
            <w:color w:val="000000" w:themeColor="text1"/>
            <w:rPrChange w:id="6585" w:author="Ruijie Xu" w:date="2022-03-10T12:31:00Z">
              <w:rPr>
                <w:color w:val="000000" w:themeColor="text1"/>
              </w:rPr>
            </w:rPrChange>
          </w:rPr>
          <w:delText xml:space="preserve"> Species</w:delText>
        </w:r>
        <w:r w:rsidR="00F70624" w:rsidRPr="002B42A7" w:rsidDel="00F8395A">
          <w:rPr>
            <w:rFonts w:ascii="Times New Roman" w:hAnsi="Times New Roman" w:cs="Times New Roman"/>
            <w:i/>
            <w:iCs/>
            <w:color w:val="000000" w:themeColor="text1"/>
            <w:rPrChange w:id="6586" w:author="Ruijie Xu" w:date="2022-03-10T12:31:00Z">
              <w:rPr>
                <w:color w:val="000000" w:themeColor="text1"/>
              </w:rPr>
            </w:rPrChange>
          </w:rPr>
          <w:delText xml:space="preserve"> taxa 4128 species</w:delText>
        </w:r>
        <w:r w:rsidR="007E27EF" w:rsidRPr="002B42A7" w:rsidDel="00F8395A">
          <w:rPr>
            <w:rFonts w:ascii="Times New Roman" w:hAnsi="Times New Roman" w:cs="Times New Roman"/>
            <w:i/>
            <w:iCs/>
            <w:color w:val="000000" w:themeColor="text1"/>
            <w:rPrChange w:id="6587" w:author="Ruijie Xu" w:date="2022-03-10T12:31:00Z">
              <w:rPr>
                <w:color w:val="000000" w:themeColor="text1"/>
              </w:rPr>
            </w:rPrChange>
          </w:rPr>
          <w:delText xml:space="preserve"> (Table II.4)</w:delText>
        </w:r>
        <w:r w:rsidR="00F70624" w:rsidRPr="002B42A7" w:rsidDel="00F8395A">
          <w:rPr>
            <w:rFonts w:ascii="Times New Roman" w:hAnsi="Times New Roman" w:cs="Times New Roman"/>
            <w:i/>
            <w:iCs/>
            <w:color w:val="000000" w:themeColor="text1"/>
            <w:rPrChange w:id="6588" w:author="Ruijie Xu" w:date="2022-03-10T12:31:00Z">
              <w:rPr>
                <w:color w:val="000000" w:themeColor="text1"/>
              </w:rPr>
            </w:rPrChange>
          </w:rPr>
          <w:delText xml:space="preserve">. </w:delText>
        </w:r>
        <w:r w:rsidR="00841096" w:rsidRPr="002B42A7" w:rsidDel="00F8395A">
          <w:rPr>
            <w:rFonts w:ascii="Times New Roman" w:hAnsi="Times New Roman" w:cs="Times New Roman"/>
            <w:i/>
            <w:iCs/>
            <w:color w:val="000000" w:themeColor="text1"/>
            <w:rPrChange w:id="6589" w:author="Ruijie Xu" w:date="2022-03-10T12:31:00Z">
              <w:rPr>
                <w:color w:val="000000" w:themeColor="text1"/>
              </w:rPr>
            </w:rPrChange>
          </w:rPr>
          <w:delText xml:space="preserve">From the species level classifications, </w:delText>
        </w:r>
        <w:r w:rsidR="00D72FF8" w:rsidRPr="002B42A7" w:rsidDel="00F8395A">
          <w:rPr>
            <w:rFonts w:ascii="Times New Roman" w:hAnsi="Times New Roman" w:cs="Times New Roman"/>
            <w:i/>
            <w:iCs/>
            <w:color w:val="000000" w:themeColor="text1"/>
            <w:rPrChange w:id="6590" w:author="Ruijie Xu" w:date="2022-03-10T12:31:00Z">
              <w:rPr>
                <w:color w:val="000000" w:themeColor="text1"/>
              </w:rPr>
            </w:rPrChange>
          </w:rPr>
          <w:delText>9</w:delText>
        </w:r>
        <w:r w:rsidR="009231E4" w:rsidRPr="002B42A7" w:rsidDel="00F8395A">
          <w:rPr>
            <w:rFonts w:ascii="Times New Roman" w:hAnsi="Times New Roman" w:cs="Times New Roman"/>
            <w:i/>
            <w:iCs/>
            <w:color w:val="000000" w:themeColor="text1"/>
            <w:rPrChange w:id="6591" w:author="Ruijie Xu" w:date="2022-03-10T12:31:00Z">
              <w:rPr>
                <w:color w:val="000000" w:themeColor="text1"/>
              </w:rPr>
            </w:rPrChange>
          </w:rPr>
          <w:delText xml:space="preserve"> species taxon w</w:delText>
        </w:r>
        <w:r w:rsidR="00D72FF8" w:rsidRPr="002B42A7" w:rsidDel="00F8395A">
          <w:rPr>
            <w:rFonts w:ascii="Times New Roman" w:hAnsi="Times New Roman" w:cs="Times New Roman"/>
            <w:i/>
            <w:iCs/>
            <w:color w:val="000000" w:themeColor="text1"/>
            <w:rPrChange w:id="6592" w:author="Ruijie Xu" w:date="2022-03-10T12:31:00Z">
              <w:rPr>
                <w:color w:val="000000" w:themeColor="text1"/>
              </w:rPr>
            </w:rPrChange>
          </w:rPr>
          <w:delText>ere</w:delText>
        </w:r>
        <w:r w:rsidR="009231E4" w:rsidRPr="002B42A7" w:rsidDel="00F8395A">
          <w:rPr>
            <w:rFonts w:ascii="Times New Roman" w:hAnsi="Times New Roman" w:cs="Times New Roman"/>
            <w:i/>
            <w:iCs/>
            <w:color w:val="000000" w:themeColor="text1"/>
            <w:rPrChange w:id="6593" w:author="Ruijie Xu" w:date="2022-03-10T12:31:00Z">
              <w:rPr>
                <w:color w:val="000000" w:themeColor="text1"/>
              </w:rPr>
            </w:rPrChange>
          </w:rPr>
          <w:delText xml:space="preserve"> identified by all nine software</w:delText>
        </w:r>
        <w:r w:rsidR="00D72FF8" w:rsidRPr="002B42A7" w:rsidDel="00F8395A">
          <w:rPr>
            <w:rFonts w:ascii="Times New Roman" w:hAnsi="Times New Roman" w:cs="Times New Roman"/>
            <w:i/>
            <w:iCs/>
            <w:color w:val="000000" w:themeColor="text1"/>
            <w:rPrChange w:id="6594" w:author="Ruijie Xu" w:date="2022-03-10T12:31:00Z">
              <w:rPr>
                <w:color w:val="000000" w:themeColor="text1"/>
              </w:rPr>
            </w:rPrChange>
          </w:rPr>
          <w:delText xml:space="preserve"> (</w:delText>
        </w:r>
      </w:del>
      <w:del w:id="6595" w:author="Ruijie Xu" w:date="2022-02-02T11:02:00Z">
        <w:r w:rsidR="00D72FF8" w:rsidRPr="002B42A7" w:rsidDel="00463AA7">
          <w:rPr>
            <w:rFonts w:ascii="Times New Roman" w:hAnsi="Times New Roman" w:cs="Times New Roman"/>
            <w:i/>
            <w:iCs/>
            <w:color w:val="000000" w:themeColor="text1"/>
            <w:rPrChange w:id="6596" w:author="Ruijie Xu" w:date="2022-03-10T12:31:00Z">
              <w:rPr>
                <w:i/>
                <w:iCs/>
                <w:color w:val="000000" w:themeColor="text1"/>
              </w:rPr>
            </w:rPrChange>
          </w:rPr>
          <w:delText>Leptospira</w:delText>
        </w:r>
      </w:del>
      <w:del w:id="6597" w:author="Ruijie Xu" w:date="2022-02-02T13:36:00Z">
        <w:r w:rsidR="00D72FF8" w:rsidRPr="002B42A7" w:rsidDel="00F8395A">
          <w:rPr>
            <w:rFonts w:ascii="Times New Roman" w:hAnsi="Times New Roman" w:cs="Times New Roman"/>
            <w:i/>
            <w:iCs/>
            <w:color w:val="000000" w:themeColor="text1"/>
            <w:rPrChange w:id="6598" w:author="Ruijie Xu" w:date="2022-03-10T12:31:00Z">
              <w:rPr>
                <w:i/>
                <w:iCs/>
                <w:color w:val="000000" w:themeColor="text1"/>
              </w:rPr>
            </w:rPrChange>
          </w:rPr>
          <w:delText xml:space="preserve"> interrogans</w:delText>
        </w:r>
        <w:r w:rsidR="00D72FF8" w:rsidRPr="002B42A7" w:rsidDel="00F8395A">
          <w:rPr>
            <w:rFonts w:ascii="Times New Roman" w:hAnsi="Times New Roman" w:cs="Times New Roman"/>
            <w:i/>
            <w:iCs/>
            <w:color w:val="000000" w:themeColor="text1"/>
            <w:rPrChange w:id="6599" w:author="Ruijie Xu" w:date="2022-03-10T12:31:00Z">
              <w:rPr>
                <w:color w:val="000000" w:themeColor="text1"/>
              </w:rPr>
            </w:rPrChange>
          </w:rPr>
          <w:delText>,</w:delText>
        </w:r>
        <w:r w:rsidR="00D72FF8" w:rsidRPr="002B42A7" w:rsidDel="00F8395A">
          <w:rPr>
            <w:rFonts w:ascii="Times New Roman" w:hAnsi="Times New Roman" w:cs="Times New Roman"/>
            <w:i/>
            <w:iCs/>
            <w:color w:val="000000" w:themeColor="text1"/>
            <w:rPrChange w:id="6600" w:author="Ruijie Xu" w:date="2022-03-10T12:31:00Z">
              <w:rPr>
                <w:i/>
                <w:iCs/>
                <w:color w:val="000000" w:themeColor="text1"/>
              </w:rPr>
            </w:rPrChange>
          </w:rPr>
          <w:delText xml:space="preserve"> </w:delText>
        </w:r>
      </w:del>
      <w:del w:id="6601" w:author="Ruijie Xu" w:date="2022-02-02T11:02:00Z">
        <w:r w:rsidR="00D72FF8" w:rsidRPr="002B42A7" w:rsidDel="00463AA7">
          <w:rPr>
            <w:rFonts w:ascii="Times New Roman" w:hAnsi="Times New Roman" w:cs="Times New Roman"/>
            <w:i/>
            <w:iCs/>
            <w:color w:val="000000" w:themeColor="text1"/>
            <w:rPrChange w:id="6602" w:author="Ruijie Xu" w:date="2022-03-10T12:31:00Z">
              <w:rPr>
                <w:i/>
                <w:iCs/>
                <w:color w:val="000000" w:themeColor="text1"/>
              </w:rPr>
            </w:rPrChange>
          </w:rPr>
          <w:delText>Leptospira</w:delText>
        </w:r>
      </w:del>
      <w:del w:id="6603" w:author="Ruijie Xu" w:date="2022-02-02T13:36:00Z">
        <w:r w:rsidR="00D72FF8" w:rsidRPr="002B42A7" w:rsidDel="00F8395A">
          <w:rPr>
            <w:rFonts w:ascii="Times New Roman" w:hAnsi="Times New Roman" w:cs="Times New Roman"/>
            <w:i/>
            <w:iCs/>
            <w:color w:val="000000" w:themeColor="text1"/>
            <w:rPrChange w:id="6604" w:author="Ruijie Xu" w:date="2022-03-10T12:31:00Z">
              <w:rPr>
                <w:i/>
                <w:iCs/>
                <w:color w:val="000000" w:themeColor="text1"/>
              </w:rPr>
            </w:rPrChange>
          </w:rPr>
          <w:delText xml:space="preserve"> borgpetersenii</w:delText>
        </w:r>
        <w:r w:rsidR="00D72FF8" w:rsidRPr="002B42A7" w:rsidDel="00F8395A">
          <w:rPr>
            <w:rFonts w:ascii="Times New Roman" w:hAnsi="Times New Roman" w:cs="Times New Roman"/>
            <w:i/>
            <w:iCs/>
            <w:color w:val="000000" w:themeColor="text1"/>
            <w:rPrChange w:id="6605" w:author="Ruijie Xu" w:date="2022-03-10T12:31:00Z">
              <w:rPr>
                <w:color w:val="000000" w:themeColor="text1"/>
              </w:rPr>
            </w:rPrChange>
          </w:rPr>
          <w:delText>,</w:delText>
        </w:r>
        <w:r w:rsidR="00D72FF8" w:rsidRPr="002B42A7" w:rsidDel="00F8395A">
          <w:rPr>
            <w:rFonts w:ascii="Times New Roman" w:hAnsi="Times New Roman" w:cs="Times New Roman"/>
            <w:i/>
            <w:iCs/>
            <w:color w:val="000000" w:themeColor="text1"/>
            <w:rPrChange w:id="6606" w:author="Ruijie Xu" w:date="2022-03-10T12:31:00Z">
              <w:rPr>
                <w:i/>
                <w:iCs/>
                <w:color w:val="000000" w:themeColor="text1"/>
              </w:rPr>
            </w:rPrChange>
          </w:rPr>
          <w:delText xml:space="preserve"> Faecalibacterium prausnitzii</w:delText>
        </w:r>
        <w:r w:rsidR="00D72FF8" w:rsidRPr="002B42A7" w:rsidDel="00F8395A">
          <w:rPr>
            <w:rFonts w:ascii="Times New Roman" w:hAnsi="Times New Roman" w:cs="Times New Roman"/>
            <w:i/>
            <w:iCs/>
            <w:color w:val="000000" w:themeColor="text1"/>
            <w:rPrChange w:id="6607" w:author="Ruijie Xu" w:date="2022-03-10T12:31:00Z">
              <w:rPr>
                <w:color w:val="000000" w:themeColor="text1"/>
              </w:rPr>
            </w:rPrChange>
          </w:rPr>
          <w:delText>,</w:delText>
        </w:r>
        <w:r w:rsidR="00D72FF8" w:rsidRPr="002B42A7" w:rsidDel="00F8395A">
          <w:rPr>
            <w:rFonts w:ascii="Times New Roman" w:hAnsi="Times New Roman" w:cs="Times New Roman"/>
            <w:i/>
            <w:iCs/>
            <w:color w:val="000000" w:themeColor="text1"/>
            <w:rPrChange w:id="6608" w:author="Ruijie Xu" w:date="2022-03-10T12:31:00Z">
              <w:rPr>
                <w:i/>
                <w:iCs/>
                <w:color w:val="000000" w:themeColor="text1"/>
              </w:rPr>
            </w:rPrChange>
          </w:rPr>
          <w:delText xml:space="preserve"> </w:delText>
        </w:r>
        <w:bookmarkStart w:id="6609" w:name="OLE_LINK183"/>
        <w:bookmarkStart w:id="6610" w:name="OLE_LINK184"/>
        <w:r w:rsidR="00D72FF8" w:rsidRPr="002B42A7" w:rsidDel="00F8395A">
          <w:rPr>
            <w:rFonts w:ascii="Times New Roman" w:hAnsi="Times New Roman" w:cs="Times New Roman"/>
            <w:i/>
            <w:iCs/>
            <w:color w:val="000000" w:themeColor="text1"/>
            <w:rPrChange w:id="6611" w:author="Ruijie Xu" w:date="2022-03-10T12:31:00Z">
              <w:rPr>
                <w:i/>
                <w:iCs/>
                <w:color w:val="000000" w:themeColor="text1"/>
              </w:rPr>
            </w:rPrChange>
          </w:rPr>
          <w:delText>Bordetella</w:delText>
        </w:r>
        <w:bookmarkEnd w:id="6609"/>
        <w:bookmarkEnd w:id="6610"/>
        <w:r w:rsidR="00D72FF8" w:rsidRPr="002B42A7" w:rsidDel="00F8395A">
          <w:rPr>
            <w:rFonts w:ascii="Times New Roman" w:hAnsi="Times New Roman" w:cs="Times New Roman"/>
            <w:i/>
            <w:iCs/>
            <w:color w:val="000000" w:themeColor="text1"/>
            <w:rPrChange w:id="6612" w:author="Ruijie Xu" w:date="2022-03-10T12:31:00Z">
              <w:rPr>
                <w:i/>
                <w:iCs/>
                <w:color w:val="000000" w:themeColor="text1"/>
              </w:rPr>
            </w:rPrChange>
          </w:rPr>
          <w:delText xml:space="preserve"> pseudohinzii</w:delText>
        </w:r>
        <w:r w:rsidR="00D72FF8" w:rsidRPr="002B42A7" w:rsidDel="00F8395A">
          <w:rPr>
            <w:rFonts w:ascii="Times New Roman" w:hAnsi="Times New Roman" w:cs="Times New Roman"/>
            <w:i/>
            <w:iCs/>
            <w:color w:val="000000" w:themeColor="text1"/>
            <w:rPrChange w:id="6613" w:author="Ruijie Xu" w:date="2022-03-10T12:31:00Z">
              <w:rPr>
                <w:color w:val="000000" w:themeColor="text1"/>
              </w:rPr>
            </w:rPrChange>
          </w:rPr>
          <w:delText>,</w:delText>
        </w:r>
        <w:r w:rsidR="00D72FF8" w:rsidRPr="002B42A7" w:rsidDel="00F8395A">
          <w:rPr>
            <w:rFonts w:ascii="Times New Roman" w:hAnsi="Times New Roman" w:cs="Times New Roman"/>
            <w:i/>
            <w:iCs/>
            <w:color w:val="000000" w:themeColor="text1"/>
            <w:rPrChange w:id="6614" w:author="Ruijie Xu" w:date="2022-03-10T12:31:00Z">
              <w:rPr>
                <w:i/>
                <w:iCs/>
                <w:color w:val="000000" w:themeColor="text1"/>
              </w:rPr>
            </w:rPrChange>
          </w:rPr>
          <w:delText xml:space="preserve"> Bordetella bronchiseptica</w:delText>
        </w:r>
        <w:r w:rsidR="00D72FF8" w:rsidRPr="002B42A7" w:rsidDel="00F8395A">
          <w:rPr>
            <w:rFonts w:ascii="Times New Roman" w:hAnsi="Times New Roman" w:cs="Times New Roman"/>
            <w:i/>
            <w:iCs/>
            <w:color w:val="000000" w:themeColor="text1"/>
            <w:rPrChange w:id="6615" w:author="Ruijie Xu" w:date="2022-03-10T12:31:00Z">
              <w:rPr>
                <w:color w:val="000000" w:themeColor="text1"/>
              </w:rPr>
            </w:rPrChange>
          </w:rPr>
          <w:delText>,</w:delText>
        </w:r>
        <w:r w:rsidR="00D72FF8" w:rsidRPr="002B42A7" w:rsidDel="00F8395A">
          <w:rPr>
            <w:rFonts w:ascii="Times New Roman" w:hAnsi="Times New Roman" w:cs="Times New Roman"/>
            <w:i/>
            <w:iCs/>
            <w:color w:val="000000" w:themeColor="text1"/>
            <w:rPrChange w:id="6616" w:author="Ruijie Xu" w:date="2022-03-10T12:31:00Z">
              <w:rPr>
                <w:i/>
                <w:iCs/>
                <w:color w:val="000000" w:themeColor="text1"/>
              </w:rPr>
            </w:rPrChange>
          </w:rPr>
          <w:delText xml:space="preserve"> Bordetella pertussis</w:delText>
        </w:r>
        <w:r w:rsidR="00D72FF8" w:rsidRPr="002B42A7" w:rsidDel="00F8395A">
          <w:rPr>
            <w:rFonts w:ascii="Times New Roman" w:hAnsi="Times New Roman" w:cs="Times New Roman"/>
            <w:i/>
            <w:iCs/>
            <w:color w:val="000000" w:themeColor="text1"/>
            <w:rPrChange w:id="6617" w:author="Ruijie Xu" w:date="2022-03-10T12:31:00Z">
              <w:rPr>
                <w:color w:val="000000" w:themeColor="text1"/>
              </w:rPr>
            </w:rPrChange>
          </w:rPr>
          <w:delText>,</w:delText>
        </w:r>
        <w:r w:rsidR="00D72FF8" w:rsidRPr="002B42A7" w:rsidDel="00F8395A">
          <w:rPr>
            <w:rFonts w:ascii="Times New Roman" w:hAnsi="Times New Roman" w:cs="Times New Roman"/>
            <w:i/>
            <w:iCs/>
            <w:color w:val="000000" w:themeColor="text1"/>
            <w:rPrChange w:id="6618" w:author="Ruijie Xu" w:date="2022-03-10T12:31:00Z">
              <w:rPr>
                <w:i/>
                <w:iCs/>
                <w:color w:val="000000" w:themeColor="text1"/>
              </w:rPr>
            </w:rPrChange>
          </w:rPr>
          <w:delText xml:space="preserve"> Bacteroides uniformis</w:delText>
        </w:r>
        <w:r w:rsidR="00D72FF8" w:rsidRPr="002B42A7" w:rsidDel="00F8395A">
          <w:rPr>
            <w:rFonts w:ascii="Times New Roman" w:hAnsi="Times New Roman" w:cs="Times New Roman"/>
            <w:i/>
            <w:iCs/>
            <w:color w:val="000000" w:themeColor="text1"/>
            <w:rPrChange w:id="6619" w:author="Ruijie Xu" w:date="2022-03-10T12:31:00Z">
              <w:rPr>
                <w:color w:val="000000" w:themeColor="text1"/>
              </w:rPr>
            </w:rPrChange>
          </w:rPr>
          <w:delText>,</w:delText>
        </w:r>
        <w:r w:rsidR="00D72FF8" w:rsidRPr="002B42A7" w:rsidDel="00F8395A">
          <w:rPr>
            <w:rFonts w:ascii="Times New Roman" w:hAnsi="Times New Roman" w:cs="Times New Roman"/>
            <w:i/>
            <w:iCs/>
            <w:color w:val="000000" w:themeColor="text1"/>
            <w:rPrChange w:id="6620" w:author="Ruijie Xu" w:date="2022-03-10T12:31:00Z">
              <w:rPr>
                <w:i/>
                <w:iCs/>
                <w:color w:val="000000" w:themeColor="text1"/>
              </w:rPr>
            </w:rPrChange>
          </w:rPr>
          <w:delText xml:space="preserve"> Phocaeicola vulgatus</w:delText>
        </w:r>
        <w:r w:rsidR="00D72FF8" w:rsidRPr="002B42A7" w:rsidDel="00F8395A">
          <w:rPr>
            <w:rFonts w:ascii="Times New Roman" w:hAnsi="Times New Roman" w:cs="Times New Roman"/>
            <w:i/>
            <w:iCs/>
            <w:color w:val="000000" w:themeColor="text1"/>
            <w:rPrChange w:id="6621" w:author="Ruijie Xu" w:date="2022-03-10T12:31:00Z">
              <w:rPr>
                <w:color w:val="000000" w:themeColor="text1"/>
              </w:rPr>
            </w:rPrChange>
          </w:rPr>
          <w:delText>, and</w:delText>
        </w:r>
        <w:r w:rsidR="00D72FF8" w:rsidRPr="002B42A7" w:rsidDel="00F8395A">
          <w:rPr>
            <w:rFonts w:ascii="Times New Roman" w:hAnsi="Times New Roman" w:cs="Times New Roman"/>
            <w:i/>
            <w:iCs/>
            <w:color w:val="000000" w:themeColor="text1"/>
            <w:rPrChange w:id="6622" w:author="Ruijie Xu" w:date="2022-03-10T12:31:00Z">
              <w:rPr>
                <w:i/>
                <w:iCs/>
                <w:color w:val="000000" w:themeColor="text1"/>
              </w:rPr>
            </w:rPrChange>
          </w:rPr>
          <w:delText xml:space="preserve"> Bartonella elizabethae</w:delText>
        </w:r>
        <w:r w:rsidR="00D72FF8" w:rsidRPr="002B42A7" w:rsidDel="00F8395A">
          <w:rPr>
            <w:rFonts w:ascii="Times New Roman" w:hAnsi="Times New Roman" w:cs="Times New Roman"/>
            <w:i/>
            <w:iCs/>
            <w:color w:val="000000" w:themeColor="text1"/>
            <w:rPrChange w:id="6623" w:author="Ruijie Xu" w:date="2022-03-10T12:31:00Z">
              <w:rPr>
                <w:color w:val="000000" w:themeColor="text1"/>
              </w:rPr>
            </w:rPrChange>
          </w:rPr>
          <w:delText xml:space="preserve">). </w:delText>
        </w:r>
        <w:r w:rsidR="000D2FCA" w:rsidRPr="002B42A7" w:rsidDel="00F8395A">
          <w:rPr>
            <w:rFonts w:ascii="Times New Roman" w:hAnsi="Times New Roman" w:cs="Times New Roman"/>
            <w:i/>
            <w:iCs/>
            <w:color w:val="000000" w:themeColor="text1"/>
            <w:rPrChange w:id="6624" w:author="Ruijie Xu" w:date="2022-03-10T12:31:00Z">
              <w:rPr>
                <w:color w:val="000000" w:themeColor="text1"/>
              </w:rPr>
            </w:rPrChange>
          </w:rPr>
          <w:delText xml:space="preserve">Centrifuge and Kaiju </w:delText>
        </w:r>
        <w:r w:rsidR="00AB16F6" w:rsidRPr="002B42A7" w:rsidDel="00F8395A">
          <w:rPr>
            <w:rFonts w:ascii="Times New Roman" w:hAnsi="Times New Roman" w:cs="Times New Roman"/>
            <w:i/>
            <w:iCs/>
            <w:color w:val="000000" w:themeColor="text1"/>
            <w:rPrChange w:id="6625" w:author="Ruijie Xu" w:date="2022-03-10T12:31:00Z">
              <w:rPr>
                <w:color w:val="000000" w:themeColor="text1"/>
              </w:rPr>
            </w:rPrChange>
          </w:rPr>
          <w:delText>has the largest overlapping in the species taxa identified</w:delText>
        </w:r>
        <w:r w:rsidR="000D2FCA" w:rsidRPr="002B42A7" w:rsidDel="00F8395A">
          <w:rPr>
            <w:rFonts w:ascii="Times New Roman" w:hAnsi="Times New Roman" w:cs="Times New Roman"/>
            <w:i/>
            <w:iCs/>
            <w:color w:val="000000" w:themeColor="text1"/>
            <w:rPrChange w:id="6626" w:author="Ruijie Xu" w:date="2022-03-10T12:31:00Z">
              <w:rPr>
                <w:color w:val="000000" w:themeColor="text1"/>
              </w:rPr>
            </w:rPrChange>
          </w:rPr>
          <w:delText xml:space="preserve"> (2</w:delText>
        </w:r>
        <w:r w:rsidR="00AB16F6" w:rsidRPr="002B42A7" w:rsidDel="00F8395A">
          <w:rPr>
            <w:rFonts w:ascii="Times New Roman" w:hAnsi="Times New Roman" w:cs="Times New Roman"/>
            <w:i/>
            <w:iCs/>
            <w:color w:val="000000" w:themeColor="text1"/>
            <w:rPrChange w:id="6627" w:author="Ruijie Xu" w:date="2022-03-10T12:31:00Z">
              <w:rPr>
                <w:color w:val="000000" w:themeColor="text1"/>
              </w:rPr>
            </w:rPrChange>
          </w:rPr>
          <w:delText>28</w:delText>
        </w:r>
        <w:r w:rsidR="000D2FCA" w:rsidRPr="002B42A7" w:rsidDel="00F8395A">
          <w:rPr>
            <w:rFonts w:ascii="Times New Roman" w:hAnsi="Times New Roman" w:cs="Times New Roman"/>
            <w:i/>
            <w:iCs/>
            <w:color w:val="000000" w:themeColor="text1"/>
            <w:rPrChange w:id="6628" w:author="Ruijie Xu" w:date="2022-03-10T12:31:00Z">
              <w:rPr>
                <w:color w:val="000000" w:themeColor="text1"/>
              </w:rPr>
            </w:rPrChange>
          </w:rPr>
          <w:delText xml:space="preserve">5 taxa), followed by Kraken2 </w:delText>
        </w:r>
        <w:r w:rsidR="00626DA0" w:rsidRPr="002B42A7" w:rsidDel="00F8395A">
          <w:rPr>
            <w:rFonts w:ascii="Times New Roman" w:hAnsi="Times New Roman" w:cs="Times New Roman"/>
            <w:i/>
            <w:iCs/>
            <w:color w:val="000000" w:themeColor="text1"/>
            <w:rPrChange w:id="6629" w:author="Ruijie Xu" w:date="2022-03-10T12:31:00Z">
              <w:rPr>
                <w:color w:val="000000" w:themeColor="text1"/>
              </w:rPr>
            </w:rPrChange>
          </w:rPr>
          <w:delText>vs.</w:delText>
        </w:r>
        <w:r w:rsidR="000D2FCA" w:rsidRPr="002B42A7" w:rsidDel="00F8395A">
          <w:rPr>
            <w:rFonts w:ascii="Times New Roman" w:hAnsi="Times New Roman" w:cs="Times New Roman"/>
            <w:i/>
            <w:iCs/>
            <w:color w:val="000000" w:themeColor="text1"/>
            <w:rPrChange w:id="6630" w:author="Ruijie Xu" w:date="2022-03-10T12:31:00Z">
              <w:rPr>
                <w:color w:val="000000" w:themeColor="text1"/>
              </w:rPr>
            </w:rPrChange>
          </w:rPr>
          <w:delText xml:space="preserve"> Centrifuge (1</w:delText>
        </w:r>
        <w:r w:rsidR="000C5C1E" w:rsidRPr="002B42A7" w:rsidDel="00F8395A">
          <w:rPr>
            <w:rFonts w:ascii="Times New Roman" w:hAnsi="Times New Roman" w:cs="Times New Roman"/>
            <w:i/>
            <w:iCs/>
            <w:color w:val="000000" w:themeColor="text1"/>
            <w:rPrChange w:id="6631" w:author="Ruijie Xu" w:date="2022-03-10T12:31:00Z">
              <w:rPr>
                <w:color w:val="000000" w:themeColor="text1"/>
              </w:rPr>
            </w:rPrChange>
          </w:rPr>
          <w:delText>737</w:delText>
        </w:r>
        <w:r w:rsidR="000D2FCA" w:rsidRPr="002B42A7" w:rsidDel="00F8395A">
          <w:rPr>
            <w:rFonts w:ascii="Times New Roman" w:hAnsi="Times New Roman" w:cs="Times New Roman"/>
            <w:i/>
            <w:iCs/>
            <w:color w:val="000000" w:themeColor="text1"/>
            <w:rPrChange w:id="6632" w:author="Ruijie Xu" w:date="2022-03-10T12:31:00Z">
              <w:rPr>
                <w:color w:val="000000" w:themeColor="text1"/>
              </w:rPr>
            </w:rPrChange>
          </w:rPr>
          <w:delText xml:space="preserve"> taxa) </w:delText>
        </w:r>
        <w:r w:rsidR="00626DA0" w:rsidRPr="002B42A7" w:rsidDel="00F8395A">
          <w:rPr>
            <w:rFonts w:ascii="Times New Roman" w:hAnsi="Times New Roman" w:cs="Times New Roman"/>
            <w:i/>
            <w:iCs/>
            <w:color w:val="000000" w:themeColor="text1"/>
            <w:rPrChange w:id="6633" w:author="Ruijie Xu" w:date="2022-03-10T12:31:00Z">
              <w:rPr>
                <w:color w:val="000000" w:themeColor="text1"/>
              </w:rPr>
            </w:rPrChange>
          </w:rPr>
          <w:delText xml:space="preserve">and </w:delText>
        </w:r>
        <w:r w:rsidR="00C449F3" w:rsidRPr="002B42A7" w:rsidDel="00F8395A">
          <w:rPr>
            <w:rFonts w:ascii="Times New Roman" w:hAnsi="Times New Roman" w:cs="Times New Roman"/>
            <w:i/>
            <w:iCs/>
            <w:color w:val="000000" w:themeColor="text1"/>
            <w:rPrChange w:id="6634" w:author="Ruijie Xu" w:date="2022-03-10T12:31:00Z">
              <w:rPr>
                <w:color w:val="000000" w:themeColor="text1"/>
              </w:rPr>
            </w:rPrChange>
          </w:rPr>
          <w:delText xml:space="preserve">vs. </w:delText>
        </w:r>
        <w:r w:rsidR="000D2FCA" w:rsidRPr="002B42A7" w:rsidDel="00F8395A">
          <w:rPr>
            <w:rFonts w:ascii="Times New Roman" w:hAnsi="Times New Roman" w:cs="Times New Roman"/>
            <w:i/>
            <w:iCs/>
            <w:color w:val="000000" w:themeColor="text1"/>
            <w:rPrChange w:id="6635" w:author="Ruijie Xu" w:date="2022-03-10T12:31:00Z">
              <w:rPr>
                <w:color w:val="000000" w:themeColor="text1"/>
              </w:rPr>
            </w:rPrChange>
          </w:rPr>
          <w:delText>Kaiju (</w:delText>
        </w:r>
        <w:r w:rsidR="001772B0" w:rsidRPr="002B42A7" w:rsidDel="00F8395A">
          <w:rPr>
            <w:rFonts w:ascii="Times New Roman" w:hAnsi="Times New Roman" w:cs="Times New Roman"/>
            <w:i/>
            <w:iCs/>
            <w:color w:val="000000" w:themeColor="text1"/>
            <w:rPrChange w:id="6636" w:author="Ruijie Xu" w:date="2022-03-10T12:31:00Z">
              <w:rPr>
                <w:color w:val="000000" w:themeColor="text1"/>
              </w:rPr>
            </w:rPrChange>
          </w:rPr>
          <w:delText>1723</w:delText>
        </w:r>
        <w:r w:rsidR="00091200" w:rsidRPr="002B42A7" w:rsidDel="00F8395A">
          <w:rPr>
            <w:rFonts w:ascii="Times New Roman" w:hAnsi="Times New Roman" w:cs="Times New Roman"/>
            <w:i/>
            <w:iCs/>
            <w:color w:val="000000" w:themeColor="text1"/>
            <w:rPrChange w:id="6637" w:author="Ruijie Xu" w:date="2022-03-10T12:31:00Z">
              <w:rPr>
                <w:color w:val="000000" w:themeColor="text1"/>
              </w:rPr>
            </w:rPrChange>
          </w:rPr>
          <w:delText xml:space="preserve"> taxa</w:delText>
        </w:r>
        <w:r w:rsidR="000D2FCA" w:rsidRPr="002B42A7" w:rsidDel="00F8395A">
          <w:rPr>
            <w:rFonts w:ascii="Times New Roman" w:hAnsi="Times New Roman" w:cs="Times New Roman"/>
            <w:i/>
            <w:iCs/>
            <w:color w:val="000000" w:themeColor="text1"/>
            <w:rPrChange w:id="6638" w:author="Ruijie Xu" w:date="2022-03-10T12:31:00Z">
              <w:rPr>
                <w:color w:val="000000" w:themeColor="text1"/>
              </w:rPr>
            </w:rPrChange>
          </w:rPr>
          <w:delText>)</w:delText>
        </w:r>
        <w:r w:rsidR="00626DA0" w:rsidRPr="002B42A7" w:rsidDel="00F8395A">
          <w:rPr>
            <w:rFonts w:ascii="Times New Roman" w:hAnsi="Times New Roman" w:cs="Times New Roman"/>
            <w:i/>
            <w:iCs/>
            <w:color w:val="000000" w:themeColor="text1"/>
            <w:rPrChange w:id="6639" w:author="Ruijie Xu" w:date="2022-03-10T12:31:00Z">
              <w:rPr>
                <w:color w:val="000000" w:themeColor="text1"/>
              </w:rPr>
            </w:rPrChange>
          </w:rPr>
          <w:delText>.</w:delText>
        </w:r>
        <w:r w:rsidR="00A97420" w:rsidRPr="002B42A7" w:rsidDel="00F8395A">
          <w:rPr>
            <w:rFonts w:ascii="Times New Roman" w:hAnsi="Times New Roman" w:cs="Times New Roman"/>
            <w:i/>
            <w:iCs/>
            <w:color w:val="000000" w:themeColor="text1"/>
            <w:rPrChange w:id="6640" w:author="Ruijie Xu" w:date="2022-03-10T12:31:00Z">
              <w:rPr>
                <w:color w:val="000000" w:themeColor="text1"/>
              </w:rPr>
            </w:rPrChange>
          </w:rPr>
          <w:delText xml:space="preserve"> The species-level classification of the three software has shared 1,379 species taxa in </w:delText>
        </w:r>
        <w:r w:rsidR="00421B2F" w:rsidRPr="002B42A7" w:rsidDel="00F8395A">
          <w:rPr>
            <w:rFonts w:ascii="Times New Roman" w:hAnsi="Times New Roman" w:cs="Times New Roman"/>
            <w:i/>
            <w:iCs/>
            <w:color w:val="000000" w:themeColor="text1"/>
            <w:rPrChange w:id="6641" w:author="Ruijie Xu" w:date="2022-03-10T12:31:00Z">
              <w:rPr>
                <w:color w:val="000000" w:themeColor="text1"/>
              </w:rPr>
            </w:rPrChange>
          </w:rPr>
          <w:delText>total.</w:delText>
        </w:r>
        <w:r w:rsidR="00626DA0" w:rsidRPr="002B42A7" w:rsidDel="00F8395A">
          <w:rPr>
            <w:rFonts w:ascii="Times New Roman" w:hAnsi="Times New Roman" w:cs="Times New Roman"/>
            <w:i/>
            <w:iCs/>
            <w:color w:val="000000" w:themeColor="text1"/>
            <w:rPrChange w:id="6642" w:author="Ruijie Xu" w:date="2022-03-10T12:31:00Z">
              <w:rPr>
                <w:color w:val="000000" w:themeColor="text1"/>
              </w:rPr>
            </w:rPrChange>
          </w:rPr>
          <w:delText xml:space="preserve"> </w:delText>
        </w:r>
        <w:r w:rsidR="008A62F1" w:rsidRPr="002B42A7" w:rsidDel="00F8395A">
          <w:rPr>
            <w:rFonts w:ascii="Times New Roman" w:hAnsi="Times New Roman" w:cs="Times New Roman"/>
            <w:i/>
            <w:iCs/>
            <w:color w:val="000000" w:themeColor="text1"/>
            <w:rPrChange w:id="6643" w:author="Ruijie Xu" w:date="2022-03-10T12:31:00Z">
              <w:rPr>
                <w:color w:val="000000" w:themeColor="text1"/>
              </w:rPr>
            </w:rPrChange>
          </w:rPr>
          <w:delText xml:space="preserve">In addition, </w:delText>
        </w:r>
      </w:del>
      <w:del w:id="6644" w:author="Ruijie Xu" w:date="2022-02-01T13:44:00Z">
        <w:r w:rsidR="00626DA0" w:rsidRPr="002B42A7" w:rsidDel="00537B08">
          <w:rPr>
            <w:rFonts w:ascii="Times New Roman" w:hAnsi="Times New Roman" w:cs="Times New Roman"/>
            <w:i/>
            <w:iCs/>
            <w:color w:val="000000" w:themeColor="text1"/>
            <w:rPrChange w:id="6645" w:author="Ruijie Xu" w:date="2022-03-10T12:31:00Z">
              <w:rPr>
                <w:color w:val="000000" w:themeColor="text1"/>
              </w:rPr>
            </w:rPrChange>
          </w:rPr>
          <w:delText>Blastn</w:delText>
        </w:r>
      </w:del>
      <w:del w:id="6646" w:author="Ruijie Xu" w:date="2022-02-02T13:36:00Z">
        <w:r w:rsidR="00626DA0" w:rsidRPr="002B42A7" w:rsidDel="00F8395A">
          <w:rPr>
            <w:rFonts w:ascii="Times New Roman" w:hAnsi="Times New Roman" w:cs="Times New Roman"/>
            <w:i/>
            <w:iCs/>
            <w:color w:val="000000" w:themeColor="text1"/>
            <w:rPrChange w:id="6647" w:author="Ruijie Xu" w:date="2022-03-10T12:31:00Z">
              <w:rPr>
                <w:color w:val="000000" w:themeColor="text1"/>
              </w:rPr>
            </w:rPrChange>
          </w:rPr>
          <w:delText xml:space="preserve"> has also shared 1</w:delText>
        </w:r>
        <w:r w:rsidR="00B059A8" w:rsidRPr="002B42A7" w:rsidDel="00F8395A">
          <w:rPr>
            <w:rFonts w:ascii="Times New Roman" w:hAnsi="Times New Roman" w:cs="Times New Roman"/>
            <w:i/>
            <w:iCs/>
            <w:color w:val="000000" w:themeColor="text1"/>
            <w:rPrChange w:id="6648" w:author="Ruijie Xu" w:date="2022-03-10T12:31:00Z">
              <w:rPr>
                <w:color w:val="000000" w:themeColor="text1"/>
              </w:rPr>
            </w:rPrChange>
          </w:rPr>
          <w:delText>253</w:delText>
        </w:r>
        <w:r w:rsidR="00626DA0" w:rsidRPr="002B42A7" w:rsidDel="00F8395A">
          <w:rPr>
            <w:rFonts w:ascii="Times New Roman" w:hAnsi="Times New Roman" w:cs="Times New Roman"/>
            <w:i/>
            <w:iCs/>
            <w:color w:val="000000" w:themeColor="text1"/>
            <w:rPrChange w:id="6649" w:author="Ruijie Xu" w:date="2022-03-10T12:31:00Z">
              <w:rPr>
                <w:color w:val="000000" w:themeColor="text1"/>
              </w:rPr>
            </w:rPrChange>
          </w:rPr>
          <w:delText xml:space="preserve"> species level taxa with Centrifuge</w:delText>
        </w:r>
        <w:r w:rsidR="00D41577" w:rsidRPr="002B42A7" w:rsidDel="00F8395A">
          <w:rPr>
            <w:rFonts w:ascii="Times New Roman" w:hAnsi="Times New Roman" w:cs="Times New Roman"/>
            <w:i/>
            <w:iCs/>
            <w:color w:val="000000" w:themeColor="text1"/>
            <w:rPrChange w:id="6650" w:author="Ruijie Xu" w:date="2022-03-10T12:31:00Z">
              <w:rPr>
                <w:color w:val="000000" w:themeColor="text1"/>
              </w:rPr>
            </w:rPrChange>
          </w:rPr>
          <w:delText xml:space="preserve">, </w:delText>
        </w:r>
        <w:r w:rsidR="00D66FBF" w:rsidRPr="002B42A7" w:rsidDel="00F8395A">
          <w:rPr>
            <w:rFonts w:ascii="Times New Roman" w:hAnsi="Times New Roman" w:cs="Times New Roman"/>
            <w:i/>
            <w:iCs/>
            <w:color w:val="000000" w:themeColor="text1"/>
            <w:rPrChange w:id="6651" w:author="Ruijie Xu" w:date="2022-03-10T12:31:00Z">
              <w:rPr>
                <w:color w:val="000000" w:themeColor="text1"/>
              </w:rPr>
            </w:rPrChange>
          </w:rPr>
          <w:delText>12</w:delText>
        </w:r>
        <w:r w:rsidR="00160E79" w:rsidRPr="002B42A7" w:rsidDel="00F8395A">
          <w:rPr>
            <w:rFonts w:ascii="Times New Roman" w:hAnsi="Times New Roman" w:cs="Times New Roman"/>
            <w:i/>
            <w:iCs/>
            <w:color w:val="000000" w:themeColor="text1"/>
            <w:rPrChange w:id="6652" w:author="Ruijie Xu" w:date="2022-03-10T12:31:00Z">
              <w:rPr>
                <w:color w:val="000000" w:themeColor="text1"/>
              </w:rPr>
            </w:rPrChange>
          </w:rPr>
          <w:delText>07</w:delText>
        </w:r>
        <w:r w:rsidR="00D66FBF" w:rsidRPr="002B42A7" w:rsidDel="00F8395A">
          <w:rPr>
            <w:rFonts w:ascii="Times New Roman" w:hAnsi="Times New Roman" w:cs="Times New Roman"/>
            <w:i/>
            <w:iCs/>
            <w:color w:val="000000" w:themeColor="text1"/>
            <w:rPrChange w:id="6653" w:author="Ruijie Xu" w:date="2022-03-10T12:31:00Z">
              <w:rPr>
                <w:color w:val="000000" w:themeColor="text1"/>
              </w:rPr>
            </w:rPrChange>
          </w:rPr>
          <w:delText xml:space="preserve"> taxa with Kaiju</w:delText>
        </w:r>
        <w:r w:rsidR="00D41577" w:rsidRPr="002B42A7" w:rsidDel="00F8395A">
          <w:rPr>
            <w:rFonts w:ascii="Times New Roman" w:hAnsi="Times New Roman" w:cs="Times New Roman"/>
            <w:i/>
            <w:iCs/>
            <w:color w:val="000000" w:themeColor="text1"/>
            <w:rPrChange w:id="6654" w:author="Ruijie Xu" w:date="2022-03-10T12:31:00Z">
              <w:rPr>
                <w:color w:val="000000" w:themeColor="text1"/>
              </w:rPr>
            </w:rPrChange>
          </w:rPr>
          <w:delText>, and 1126 taxa with Kraken2</w:delText>
        </w:r>
        <w:r w:rsidR="00626DA0" w:rsidRPr="002B42A7" w:rsidDel="00F8395A">
          <w:rPr>
            <w:rFonts w:ascii="Times New Roman" w:hAnsi="Times New Roman" w:cs="Times New Roman"/>
            <w:i/>
            <w:iCs/>
            <w:color w:val="000000" w:themeColor="text1"/>
            <w:rPrChange w:id="6655" w:author="Ruijie Xu" w:date="2022-03-10T12:31:00Z">
              <w:rPr>
                <w:color w:val="000000" w:themeColor="text1"/>
              </w:rPr>
            </w:rPrChange>
          </w:rPr>
          <w:delText>.</w:delText>
        </w:r>
        <w:r w:rsidR="00D66FBF" w:rsidRPr="002B42A7" w:rsidDel="00F8395A">
          <w:rPr>
            <w:rFonts w:ascii="Times New Roman" w:hAnsi="Times New Roman" w:cs="Times New Roman"/>
            <w:i/>
            <w:iCs/>
            <w:color w:val="000000" w:themeColor="text1"/>
            <w:rPrChange w:id="6656" w:author="Ruijie Xu" w:date="2022-03-10T12:31:00Z">
              <w:rPr>
                <w:color w:val="000000" w:themeColor="text1"/>
              </w:rPr>
            </w:rPrChange>
          </w:rPr>
          <w:delText xml:space="preserve"> CLARK and CLARK-s’s classification has also shared 1</w:delText>
        </w:r>
        <w:r w:rsidR="00B059A8" w:rsidRPr="002B42A7" w:rsidDel="00F8395A">
          <w:rPr>
            <w:rFonts w:ascii="Times New Roman" w:hAnsi="Times New Roman" w:cs="Times New Roman"/>
            <w:i/>
            <w:iCs/>
            <w:color w:val="000000" w:themeColor="text1"/>
            <w:rPrChange w:id="6657" w:author="Ruijie Xu" w:date="2022-03-10T12:31:00Z">
              <w:rPr>
                <w:color w:val="000000" w:themeColor="text1"/>
              </w:rPr>
            </w:rPrChange>
          </w:rPr>
          <w:delText>219</w:delText>
        </w:r>
        <w:r w:rsidR="00D66FBF" w:rsidRPr="002B42A7" w:rsidDel="00F8395A">
          <w:rPr>
            <w:rFonts w:ascii="Times New Roman" w:hAnsi="Times New Roman" w:cs="Times New Roman"/>
            <w:i/>
            <w:iCs/>
            <w:color w:val="000000" w:themeColor="text1"/>
            <w:rPrChange w:id="6658" w:author="Ruijie Xu" w:date="2022-03-10T12:31:00Z">
              <w:rPr>
                <w:color w:val="000000" w:themeColor="text1"/>
              </w:rPr>
            </w:rPrChange>
          </w:rPr>
          <w:delText xml:space="preserve"> and 1</w:delText>
        </w:r>
        <w:r w:rsidR="00160E79" w:rsidRPr="002B42A7" w:rsidDel="00F8395A">
          <w:rPr>
            <w:rFonts w:ascii="Times New Roman" w:hAnsi="Times New Roman" w:cs="Times New Roman"/>
            <w:i/>
            <w:iCs/>
            <w:color w:val="000000" w:themeColor="text1"/>
            <w:rPrChange w:id="6659" w:author="Ruijie Xu" w:date="2022-03-10T12:31:00Z">
              <w:rPr>
                <w:color w:val="000000" w:themeColor="text1"/>
              </w:rPr>
            </w:rPrChange>
          </w:rPr>
          <w:delText>059</w:delText>
        </w:r>
        <w:r w:rsidR="00D66FBF" w:rsidRPr="002B42A7" w:rsidDel="00F8395A">
          <w:rPr>
            <w:rFonts w:ascii="Times New Roman" w:hAnsi="Times New Roman" w:cs="Times New Roman"/>
            <w:i/>
            <w:iCs/>
            <w:color w:val="000000" w:themeColor="text1"/>
            <w:rPrChange w:id="6660" w:author="Ruijie Xu" w:date="2022-03-10T12:31:00Z">
              <w:rPr>
                <w:color w:val="000000" w:themeColor="text1"/>
              </w:rPr>
            </w:rPrChange>
          </w:rPr>
          <w:delText xml:space="preserve"> species taxa wtith Kaiju specificially.</w:delText>
        </w:r>
        <w:r w:rsidR="007F6559" w:rsidRPr="002B42A7" w:rsidDel="00F8395A">
          <w:rPr>
            <w:rFonts w:ascii="Times New Roman" w:hAnsi="Times New Roman" w:cs="Times New Roman"/>
            <w:i/>
            <w:iCs/>
            <w:color w:val="000000" w:themeColor="text1"/>
            <w:rPrChange w:id="6661" w:author="Ruijie Xu" w:date="2022-03-10T12:31:00Z">
              <w:rPr>
                <w:color w:val="000000" w:themeColor="text1"/>
              </w:rPr>
            </w:rPrChange>
          </w:rPr>
          <w:delText xml:space="preserve"> </w:delText>
        </w:r>
        <w:r w:rsidR="00573B3C" w:rsidRPr="002B42A7" w:rsidDel="00F8395A">
          <w:rPr>
            <w:rFonts w:ascii="Times New Roman" w:hAnsi="Times New Roman" w:cs="Times New Roman"/>
            <w:i/>
            <w:iCs/>
            <w:color w:val="000000" w:themeColor="text1"/>
            <w:rPrChange w:id="6662" w:author="Ruijie Xu" w:date="2022-03-10T12:31:00Z">
              <w:rPr>
                <w:color w:val="000000" w:themeColor="text1"/>
              </w:rPr>
            </w:rPrChange>
          </w:rPr>
          <w:delText>To assess if different software has identified same species taxa as the most abundant taxa,</w:delText>
        </w:r>
        <w:r w:rsidR="007F6559" w:rsidRPr="002B42A7" w:rsidDel="00F8395A">
          <w:rPr>
            <w:rFonts w:ascii="Times New Roman" w:hAnsi="Times New Roman" w:cs="Times New Roman"/>
            <w:i/>
            <w:iCs/>
            <w:color w:val="000000" w:themeColor="text1"/>
            <w:rPrChange w:id="6663" w:author="Ruijie Xu" w:date="2022-03-10T12:31:00Z">
              <w:rPr>
                <w:color w:val="000000" w:themeColor="text1"/>
              </w:rPr>
            </w:rPrChange>
          </w:rPr>
          <w:delText xml:space="preserve"> species taxa </w:delText>
        </w:r>
        <w:r w:rsidR="00573B3C" w:rsidRPr="002B42A7" w:rsidDel="00F8395A">
          <w:rPr>
            <w:rFonts w:ascii="Times New Roman" w:hAnsi="Times New Roman" w:cs="Times New Roman"/>
            <w:i/>
            <w:iCs/>
            <w:color w:val="000000" w:themeColor="text1"/>
            <w:rPrChange w:id="6664" w:author="Ruijie Xu" w:date="2022-03-10T12:31:00Z">
              <w:rPr>
                <w:color w:val="000000" w:themeColor="text1"/>
              </w:rPr>
            </w:rPrChange>
          </w:rPr>
          <w:delText>with at least 10% of the reads from each sample were identified from each software’s classification</w:delText>
        </w:r>
        <w:r w:rsidR="007F6559" w:rsidRPr="002B42A7" w:rsidDel="00F8395A">
          <w:rPr>
            <w:rFonts w:ascii="Times New Roman" w:hAnsi="Times New Roman" w:cs="Times New Roman"/>
            <w:i/>
            <w:iCs/>
            <w:color w:val="000000" w:themeColor="text1"/>
            <w:rPrChange w:id="6665" w:author="Ruijie Xu" w:date="2022-03-10T12:31:00Z">
              <w:rPr>
                <w:color w:val="000000" w:themeColor="text1"/>
              </w:rPr>
            </w:rPrChange>
          </w:rPr>
          <w:delText xml:space="preserve">. </w:delText>
        </w:r>
        <w:r w:rsidR="00573B3C" w:rsidRPr="002B42A7" w:rsidDel="00F8395A">
          <w:rPr>
            <w:rFonts w:ascii="Times New Roman" w:hAnsi="Times New Roman" w:cs="Times New Roman"/>
            <w:i/>
            <w:iCs/>
            <w:color w:val="000000" w:themeColor="text1"/>
            <w:rPrChange w:id="6666" w:author="Ruijie Xu" w:date="2022-03-10T12:31:00Z">
              <w:rPr>
                <w:color w:val="000000" w:themeColor="text1"/>
              </w:rPr>
            </w:rPrChange>
          </w:rPr>
          <w:delText xml:space="preserve">Metaphlan3 in this case, has identified most number of unique species taxa (18 taxa), while </w:delText>
        </w:r>
      </w:del>
      <w:del w:id="6667" w:author="Ruijie Xu" w:date="2022-02-01T13:44:00Z">
        <w:r w:rsidR="00573B3C" w:rsidRPr="002B42A7" w:rsidDel="00537B08">
          <w:rPr>
            <w:rFonts w:ascii="Times New Roman" w:hAnsi="Times New Roman" w:cs="Times New Roman"/>
            <w:i/>
            <w:iCs/>
            <w:color w:val="000000" w:themeColor="text1"/>
            <w:rPrChange w:id="6668" w:author="Ruijie Xu" w:date="2022-03-10T12:31:00Z">
              <w:rPr>
                <w:color w:val="000000" w:themeColor="text1"/>
              </w:rPr>
            </w:rPrChange>
          </w:rPr>
          <w:delText>Blastn</w:delText>
        </w:r>
      </w:del>
      <w:del w:id="6669" w:author="Ruijie Xu" w:date="2022-02-02T13:36:00Z">
        <w:r w:rsidR="00573B3C" w:rsidRPr="002B42A7" w:rsidDel="00F8395A">
          <w:rPr>
            <w:rFonts w:ascii="Times New Roman" w:hAnsi="Times New Roman" w:cs="Times New Roman"/>
            <w:i/>
            <w:iCs/>
            <w:color w:val="000000" w:themeColor="text1"/>
            <w:rPrChange w:id="6670" w:author="Ruijie Xu" w:date="2022-03-10T12:31:00Z">
              <w:rPr>
                <w:color w:val="000000" w:themeColor="text1"/>
              </w:rPr>
            </w:rPrChange>
          </w:rPr>
          <w:delText xml:space="preserve"> and Kaiju has the least (7 taxa)</w:delText>
        </w:r>
        <w:r w:rsidR="00BB5A4A" w:rsidRPr="002B42A7" w:rsidDel="00F8395A">
          <w:rPr>
            <w:rFonts w:ascii="Times New Roman" w:hAnsi="Times New Roman" w:cs="Times New Roman"/>
            <w:i/>
            <w:iCs/>
            <w:color w:val="000000" w:themeColor="text1"/>
            <w:rPrChange w:id="6671" w:author="Ruijie Xu" w:date="2022-03-10T12:31:00Z">
              <w:rPr>
                <w:color w:val="000000" w:themeColor="text1"/>
              </w:rPr>
            </w:rPrChange>
          </w:rPr>
          <w:delText xml:space="preserve">. CLARK vs. CLARK-s and Kraken vs. Bracken shared most number of </w:delText>
        </w:r>
        <w:r w:rsidR="00046767" w:rsidRPr="002B42A7" w:rsidDel="00F8395A">
          <w:rPr>
            <w:rFonts w:ascii="Times New Roman" w:hAnsi="Times New Roman" w:cs="Times New Roman"/>
            <w:i/>
            <w:iCs/>
            <w:color w:val="000000" w:themeColor="text1"/>
            <w:rPrChange w:id="6672" w:author="Ruijie Xu" w:date="2022-03-10T12:31:00Z">
              <w:rPr>
                <w:color w:val="000000" w:themeColor="text1"/>
              </w:rPr>
            </w:rPrChange>
          </w:rPr>
          <w:delText>taxa in this category (9 and 8 taxa, respectively).</w:delText>
        </w:r>
        <w:r w:rsidR="005279E0" w:rsidRPr="002B42A7" w:rsidDel="00F8395A">
          <w:rPr>
            <w:rFonts w:ascii="Times New Roman" w:hAnsi="Times New Roman" w:cs="Times New Roman"/>
            <w:i/>
            <w:iCs/>
            <w:color w:val="000000" w:themeColor="text1"/>
            <w:rPrChange w:id="6673" w:author="Ruijie Xu" w:date="2022-03-10T12:31:00Z">
              <w:rPr>
                <w:color w:val="000000" w:themeColor="text1"/>
              </w:rPr>
            </w:rPrChange>
          </w:rPr>
          <w:delText xml:space="preserve"> Two species taxa were identified by all software as the top ten percent most abundant species taxa which are </w:delText>
        </w:r>
        <w:r w:rsidR="005279E0" w:rsidRPr="002B42A7" w:rsidDel="00F8395A">
          <w:rPr>
            <w:rFonts w:ascii="Times New Roman" w:hAnsi="Times New Roman" w:cs="Times New Roman"/>
            <w:i/>
            <w:iCs/>
            <w:color w:val="000000" w:themeColor="text1"/>
            <w:rPrChange w:id="6674" w:author="Ruijie Xu" w:date="2022-03-10T12:31:00Z">
              <w:rPr>
                <w:i/>
                <w:iCs/>
                <w:color w:val="000000" w:themeColor="text1"/>
              </w:rPr>
            </w:rPrChange>
          </w:rPr>
          <w:delText>L. interrogans</w:delText>
        </w:r>
        <w:r w:rsidR="005279E0" w:rsidRPr="002B42A7" w:rsidDel="00F8395A">
          <w:rPr>
            <w:rFonts w:ascii="Times New Roman" w:hAnsi="Times New Roman" w:cs="Times New Roman"/>
            <w:i/>
            <w:iCs/>
            <w:color w:val="000000" w:themeColor="text1"/>
            <w:rPrChange w:id="6675" w:author="Ruijie Xu" w:date="2022-03-10T12:31:00Z">
              <w:rPr>
                <w:color w:val="000000" w:themeColor="text1"/>
              </w:rPr>
            </w:rPrChange>
          </w:rPr>
          <w:delText xml:space="preserve"> and </w:delText>
        </w:r>
        <w:r w:rsidR="005279E0" w:rsidRPr="002B42A7" w:rsidDel="00F8395A">
          <w:rPr>
            <w:rFonts w:ascii="Times New Roman" w:hAnsi="Times New Roman" w:cs="Times New Roman"/>
            <w:i/>
            <w:iCs/>
            <w:color w:val="000000" w:themeColor="text1"/>
            <w:rPrChange w:id="6676" w:author="Ruijie Xu" w:date="2022-03-10T12:31:00Z">
              <w:rPr>
                <w:i/>
                <w:iCs/>
                <w:color w:val="000000" w:themeColor="text1"/>
              </w:rPr>
            </w:rPrChange>
          </w:rPr>
          <w:delText>Bartonella elizabethae</w:delText>
        </w:r>
        <w:r w:rsidR="005279E0" w:rsidRPr="002B42A7" w:rsidDel="00F8395A">
          <w:rPr>
            <w:rFonts w:ascii="Times New Roman" w:hAnsi="Times New Roman" w:cs="Times New Roman"/>
            <w:i/>
            <w:iCs/>
            <w:color w:val="000000" w:themeColor="text1"/>
            <w:rPrChange w:id="6677" w:author="Ruijie Xu" w:date="2022-03-10T12:31:00Z">
              <w:rPr>
                <w:color w:val="000000" w:themeColor="text1"/>
              </w:rPr>
            </w:rPrChange>
          </w:rPr>
          <w:delText>.</w:delText>
        </w:r>
      </w:del>
    </w:p>
    <w:p w14:paraId="33C5C965" w14:textId="4DE1A994" w:rsidR="00024929" w:rsidRPr="002B42A7" w:rsidDel="00F8395A" w:rsidRDefault="00024929" w:rsidP="00973D53">
      <w:pPr>
        <w:spacing w:line="480" w:lineRule="auto"/>
        <w:rPr>
          <w:del w:id="6678" w:author="Ruijie Xu" w:date="2022-02-02T13:37:00Z"/>
          <w:rFonts w:ascii="Times New Roman" w:hAnsi="Times New Roman" w:cs="Times New Roman"/>
          <w:i/>
          <w:iCs/>
          <w:color w:val="000000" w:themeColor="text1"/>
          <w:rPrChange w:id="6679" w:author="Ruijie Xu" w:date="2022-03-10T12:31:00Z">
            <w:rPr>
              <w:del w:id="6680" w:author="Ruijie Xu" w:date="2022-02-02T13:37:00Z"/>
              <w:b/>
              <w:bCs/>
              <w:color w:val="000000" w:themeColor="text1"/>
            </w:rPr>
          </w:rPrChange>
        </w:rPr>
      </w:pPr>
      <w:del w:id="6681" w:author="Ruijie Xu" w:date="2022-02-02T13:37:00Z">
        <w:r w:rsidRPr="002B42A7" w:rsidDel="00F8395A">
          <w:rPr>
            <w:rFonts w:ascii="Times New Roman" w:hAnsi="Times New Roman" w:cs="Times New Roman"/>
            <w:i/>
            <w:iCs/>
            <w:color w:val="000000" w:themeColor="text1"/>
            <w:rPrChange w:id="6682" w:author="Ruijie Xu" w:date="2022-03-10T12:31:00Z">
              <w:rPr>
                <w:b/>
                <w:bCs/>
                <w:color w:val="000000" w:themeColor="text1"/>
              </w:rPr>
            </w:rPrChange>
          </w:rPr>
          <w:delText xml:space="preserve">Downstream analyses for </w:delText>
        </w:r>
        <w:r w:rsidR="008F0BF1" w:rsidRPr="002B42A7" w:rsidDel="00F8395A">
          <w:rPr>
            <w:rFonts w:ascii="Times New Roman" w:hAnsi="Times New Roman" w:cs="Times New Roman"/>
            <w:i/>
            <w:iCs/>
            <w:color w:val="000000" w:themeColor="text1"/>
            <w:rPrChange w:id="6683" w:author="Ruijie Xu" w:date="2022-03-10T12:31:00Z">
              <w:rPr>
                <w:b/>
                <w:bCs/>
                <w:color w:val="000000" w:themeColor="text1"/>
              </w:rPr>
            </w:rPrChange>
          </w:rPr>
          <w:delText>microbial community</w:delText>
        </w:r>
        <w:r w:rsidRPr="002B42A7" w:rsidDel="00F8395A">
          <w:rPr>
            <w:rFonts w:ascii="Times New Roman" w:hAnsi="Times New Roman" w:cs="Times New Roman"/>
            <w:i/>
            <w:iCs/>
            <w:color w:val="000000" w:themeColor="text1"/>
            <w:rPrChange w:id="6684" w:author="Ruijie Xu" w:date="2022-03-10T12:31:00Z">
              <w:rPr>
                <w:b/>
                <w:bCs/>
                <w:color w:val="000000" w:themeColor="text1"/>
              </w:rPr>
            </w:rPrChange>
          </w:rPr>
          <w:delText xml:space="preserve"> characterization</w:delText>
        </w:r>
      </w:del>
    </w:p>
    <w:p w14:paraId="68F1729E" w14:textId="18697972" w:rsidR="006E374C" w:rsidRPr="002B42A7" w:rsidDel="00F8395A" w:rsidRDefault="00F70624" w:rsidP="006F316A">
      <w:pPr>
        <w:spacing w:line="480" w:lineRule="auto"/>
        <w:ind w:firstLine="720"/>
        <w:rPr>
          <w:del w:id="6685" w:author="Ruijie Xu" w:date="2022-02-02T13:37:00Z"/>
          <w:rFonts w:ascii="Times New Roman" w:hAnsi="Times New Roman" w:cs="Times New Roman"/>
          <w:i/>
          <w:iCs/>
          <w:color w:val="000000" w:themeColor="text1"/>
          <w:rPrChange w:id="6686" w:author="Ruijie Xu" w:date="2022-03-10T12:31:00Z">
            <w:rPr>
              <w:del w:id="6687" w:author="Ruijie Xu" w:date="2022-02-02T13:37:00Z"/>
              <w:color w:val="000000" w:themeColor="text1"/>
            </w:rPr>
          </w:rPrChange>
        </w:rPr>
      </w:pPr>
      <w:del w:id="6688" w:author="Ruijie Xu" w:date="2022-02-02T13:37:00Z">
        <w:r w:rsidRPr="002B42A7" w:rsidDel="00F8395A">
          <w:rPr>
            <w:rFonts w:ascii="Times New Roman" w:hAnsi="Times New Roman" w:cs="Times New Roman"/>
            <w:i/>
            <w:iCs/>
            <w:color w:val="000000" w:themeColor="text1"/>
            <w:rPrChange w:id="6689" w:author="Ruijie Xu" w:date="2022-03-10T12:31:00Z">
              <w:rPr>
                <w:color w:val="000000" w:themeColor="text1"/>
              </w:rPr>
            </w:rPrChange>
          </w:rPr>
          <w:delText>We have also obtained the Alpha and Beta diversities of the</w:delText>
        </w:r>
        <w:r w:rsidR="00D37BE5" w:rsidRPr="002B42A7" w:rsidDel="00F8395A">
          <w:rPr>
            <w:rFonts w:ascii="Times New Roman" w:hAnsi="Times New Roman" w:cs="Times New Roman"/>
            <w:i/>
            <w:iCs/>
            <w:color w:val="000000" w:themeColor="text1"/>
            <w:rPrChange w:id="6690" w:author="Ruijie Xu" w:date="2022-03-10T12:31:00Z">
              <w:rPr>
                <w:color w:val="000000" w:themeColor="text1"/>
              </w:rPr>
            </w:rPrChange>
          </w:rPr>
          <w:delText xml:space="preserve"> Rattus</w:delText>
        </w:r>
        <w:r w:rsidRPr="002B42A7" w:rsidDel="00F8395A">
          <w:rPr>
            <w:rFonts w:ascii="Times New Roman" w:hAnsi="Times New Roman" w:cs="Times New Roman"/>
            <w:i/>
            <w:iCs/>
            <w:color w:val="000000" w:themeColor="text1"/>
            <w:rPrChange w:id="6691" w:author="Ruijie Xu" w:date="2022-03-10T12:31:00Z">
              <w:rPr>
                <w:color w:val="000000" w:themeColor="text1"/>
              </w:rPr>
            </w:rPrChange>
          </w:rPr>
          <w:delText xml:space="preserve"> dataset at the </w:delText>
        </w:r>
        <w:r w:rsidR="00AD6CF1" w:rsidRPr="002B42A7" w:rsidDel="00F8395A">
          <w:rPr>
            <w:rFonts w:ascii="Times New Roman" w:hAnsi="Times New Roman" w:cs="Times New Roman"/>
            <w:i/>
            <w:iCs/>
            <w:color w:val="000000" w:themeColor="text1"/>
            <w:rPrChange w:id="6692" w:author="Ruijie Xu" w:date="2022-03-10T12:31:00Z">
              <w:rPr>
                <w:color w:val="000000" w:themeColor="text1"/>
              </w:rPr>
            </w:rPrChange>
          </w:rPr>
          <w:delText>s</w:delText>
        </w:r>
        <w:r w:rsidRPr="002B42A7" w:rsidDel="00F8395A">
          <w:rPr>
            <w:rFonts w:ascii="Times New Roman" w:hAnsi="Times New Roman" w:cs="Times New Roman"/>
            <w:i/>
            <w:iCs/>
            <w:color w:val="000000" w:themeColor="text1"/>
            <w:rPrChange w:id="6693" w:author="Ruijie Xu" w:date="2022-03-10T12:31:00Z">
              <w:rPr>
                <w:color w:val="000000" w:themeColor="text1"/>
              </w:rPr>
            </w:rPrChange>
          </w:rPr>
          <w:delText>pecies level to characterize the microbial communities</w:delText>
        </w:r>
        <w:r w:rsidR="00D37BE5" w:rsidRPr="002B42A7" w:rsidDel="00F8395A">
          <w:rPr>
            <w:rFonts w:ascii="Times New Roman" w:hAnsi="Times New Roman" w:cs="Times New Roman"/>
            <w:i/>
            <w:iCs/>
            <w:color w:val="000000" w:themeColor="text1"/>
            <w:rPrChange w:id="6694" w:author="Ruijie Xu" w:date="2022-03-10T12:31:00Z">
              <w:rPr>
                <w:color w:val="000000" w:themeColor="text1"/>
              </w:rPr>
            </w:rPrChange>
          </w:rPr>
          <w:delText xml:space="preserve"> </w:delText>
        </w:r>
        <w:r w:rsidR="006573FF" w:rsidRPr="002B42A7" w:rsidDel="00F8395A">
          <w:rPr>
            <w:rFonts w:ascii="Times New Roman" w:hAnsi="Times New Roman" w:cs="Times New Roman"/>
            <w:i/>
            <w:iCs/>
            <w:color w:val="000000" w:themeColor="text1"/>
            <w:rPrChange w:id="6695" w:author="Ruijie Xu" w:date="2022-03-10T12:31:00Z">
              <w:rPr>
                <w:color w:val="000000" w:themeColor="text1"/>
              </w:rPr>
            </w:rPrChange>
          </w:rPr>
          <w:delText>each</w:delText>
        </w:r>
        <w:r w:rsidR="001A1361" w:rsidRPr="002B42A7" w:rsidDel="00F8395A">
          <w:rPr>
            <w:rFonts w:ascii="Times New Roman" w:hAnsi="Times New Roman" w:cs="Times New Roman"/>
            <w:i/>
            <w:iCs/>
            <w:color w:val="000000" w:themeColor="text1"/>
            <w:rPrChange w:id="6696" w:author="Ruijie Xu" w:date="2022-03-10T12:31:00Z">
              <w:rPr>
                <w:color w:val="000000" w:themeColor="text1"/>
              </w:rPr>
            </w:rPrChange>
          </w:rPr>
          <w:delText xml:space="preserve"> sample </w:delText>
        </w:r>
        <w:r w:rsidR="006573FF" w:rsidRPr="002B42A7" w:rsidDel="00F8395A">
          <w:rPr>
            <w:rFonts w:ascii="Times New Roman" w:hAnsi="Times New Roman" w:cs="Times New Roman"/>
            <w:i/>
            <w:iCs/>
            <w:color w:val="000000" w:themeColor="text1"/>
            <w:rPrChange w:id="6697" w:author="Ruijie Xu" w:date="2022-03-10T12:31:00Z">
              <w:rPr>
                <w:color w:val="000000" w:themeColor="text1"/>
              </w:rPr>
            </w:rPrChange>
          </w:rPr>
          <w:delText>using different</w:delText>
        </w:r>
        <w:r w:rsidR="00D37BE5" w:rsidRPr="002B42A7" w:rsidDel="00F8395A">
          <w:rPr>
            <w:rFonts w:ascii="Times New Roman" w:hAnsi="Times New Roman" w:cs="Times New Roman"/>
            <w:i/>
            <w:iCs/>
            <w:color w:val="000000" w:themeColor="text1"/>
            <w:rPrChange w:id="6698" w:author="Ruijie Xu" w:date="2022-03-10T12:31:00Z">
              <w:rPr>
                <w:color w:val="000000" w:themeColor="text1"/>
              </w:rPr>
            </w:rPrChange>
          </w:rPr>
          <w:delText xml:space="preserve"> software’s classification results</w:delText>
        </w:r>
        <w:r w:rsidR="007C586F" w:rsidRPr="002B42A7" w:rsidDel="00F8395A">
          <w:rPr>
            <w:rFonts w:ascii="Times New Roman" w:hAnsi="Times New Roman" w:cs="Times New Roman"/>
            <w:i/>
            <w:iCs/>
            <w:color w:val="000000" w:themeColor="text1"/>
            <w:rPrChange w:id="6699" w:author="Ruijie Xu" w:date="2022-03-10T12:31:00Z">
              <w:rPr>
                <w:color w:val="000000" w:themeColor="text1"/>
              </w:rPr>
            </w:rPrChange>
          </w:rPr>
          <w:delText>.</w:delText>
        </w:r>
        <w:r w:rsidRPr="002B42A7" w:rsidDel="00F8395A">
          <w:rPr>
            <w:rFonts w:ascii="Times New Roman" w:hAnsi="Times New Roman" w:cs="Times New Roman"/>
            <w:i/>
            <w:iCs/>
            <w:color w:val="000000" w:themeColor="text1"/>
            <w:rPrChange w:id="6700" w:author="Ruijie Xu" w:date="2022-03-10T12:31:00Z">
              <w:rPr>
                <w:color w:val="000000" w:themeColor="text1"/>
              </w:rPr>
            </w:rPrChange>
          </w:rPr>
          <w:delText xml:space="preserve"> </w:delText>
        </w:r>
      </w:del>
    </w:p>
    <w:p w14:paraId="3CC35005" w14:textId="6D225E41" w:rsidR="00ED5294" w:rsidRPr="002B42A7" w:rsidDel="00F8395A" w:rsidRDefault="00E656FB" w:rsidP="00973D53">
      <w:pPr>
        <w:spacing w:line="480" w:lineRule="auto"/>
        <w:ind w:firstLine="720"/>
        <w:rPr>
          <w:del w:id="6701" w:author="Ruijie Xu" w:date="2022-02-02T13:37:00Z"/>
          <w:rFonts w:ascii="Times New Roman" w:hAnsi="Times New Roman" w:cs="Times New Roman"/>
          <w:i/>
          <w:iCs/>
          <w:color w:val="000000" w:themeColor="text1"/>
          <w:rPrChange w:id="6702" w:author="Ruijie Xu" w:date="2022-03-10T12:31:00Z">
            <w:rPr>
              <w:del w:id="6703" w:author="Ruijie Xu" w:date="2022-02-02T13:37:00Z"/>
              <w:color w:val="000000" w:themeColor="text1"/>
            </w:rPr>
          </w:rPrChange>
        </w:rPr>
      </w:pPr>
      <w:del w:id="6704" w:author="Ruijie Xu" w:date="2022-02-02T13:37:00Z">
        <w:r w:rsidRPr="002B42A7" w:rsidDel="00F8395A">
          <w:rPr>
            <w:rFonts w:ascii="Times New Roman" w:hAnsi="Times New Roman" w:cs="Times New Roman"/>
            <w:i/>
            <w:iCs/>
            <w:color w:val="000000" w:themeColor="text1"/>
            <w:rPrChange w:id="6705" w:author="Ruijie Xu" w:date="2022-03-10T12:31:00Z">
              <w:rPr>
                <w:color w:val="000000" w:themeColor="text1"/>
              </w:rPr>
            </w:rPrChange>
          </w:rPr>
          <w:delText>For Alpha diversities</w:delText>
        </w:r>
        <w:r w:rsidR="00772780" w:rsidRPr="002B42A7" w:rsidDel="00F8395A">
          <w:rPr>
            <w:rFonts w:ascii="Times New Roman" w:hAnsi="Times New Roman" w:cs="Times New Roman"/>
            <w:i/>
            <w:iCs/>
            <w:color w:val="000000" w:themeColor="text1"/>
            <w:rPrChange w:id="6706" w:author="Ruijie Xu" w:date="2022-03-10T12:31:00Z">
              <w:rPr>
                <w:color w:val="000000" w:themeColor="text1"/>
              </w:rPr>
            </w:rPrChange>
          </w:rPr>
          <w:delText xml:space="preserve">, which </w:delText>
        </w:r>
        <w:r w:rsidR="005508B8" w:rsidRPr="002B42A7" w:rsidDel="00F8395A">
          <w:rPr>
            <w:rFonts w:ascii="Times New Roman" w:hAnsi="Times New Roman" w:cs="Times New Roman"/>
            <w:i/>
            <w:iCs/>
            <w:color w:val="000000" w:themeColor="text1"/>
            <w:rPrChange w:id="6707" w:author="Ruijie Xu" w:date="2022-03-10T12:31:00Z">
              <w:rPr>
                <w:color w:val="000000" w:themeColor="text1"/>
              </w:rPr>
            </w:rPrChange>
          </w:rPr>
          <w:delText>focus</w:delText>
        </w:r>
        <w:r w:rsidR="00290F06" w:rsidRPr="002B42A7" w:rsidDel="00F8395A">
          <w:rPr>
            <w:rFonts w:ascii="Times New Roman" w:hAnsi="Times New Roman" w:cs="Times New Roman"/>
            <w:i/>
            <w:iCs/>
            <w:color w:val="000000" w:themeColor="text1"/>
            <w:rPrChange w:id="6708" w:author="Ruijie Xu" w:date="2022-03-10T12:31:00Z">
              <w:rPr>
                <w:color w:val="000000" w:themeColor="text1"/>
              </w:rPr>
            </w:rPrChange>
          </w:rPr>
          <w:delText>e</w:delText>
        </w:r>
        <w:r w:rsidR="00772780" w:rsidRPr="002B42A7" w:rsidDel="00F8395A">
          <w:rPr>
            <w:rFonts w:ascii="Times New Roman" w:hAnsi="Times New Roman" w:cs="Times New Roman"/>
            <w:i/>
            <w:iCs/>
            <w:color w:val="000000" w:themeColor="text1"/>
            <w:rPrChange w:id="6709" w:author="Ruijie Xu" w:date="2022-03-10T12:31:00Z">
              <w:rPr>
                <w:color w:val="000000" w:themeColor="text1"/>
              </w:rPr>
            </w:rPrChange>
          </w:rPr>
          <w:delText>s</w:delText>
        </w:r>
        <w:r w:rsidR="005508B8" w:rsidRPr="002B42A7" w:rsidDel="00F8395A">
          <w:rPr>
            <w:rFonts w:ascii="Times New Roman" w:hAnsi="Times New Roman" w:cs="Times New Roman"/>
            <w:i/>
            <w:iCs/>
            <w:color w:val="000000" w:themeColor="text1"/>
            <w:rPrChange w:id="6710" w:author="Ruijie Xu" w:date="2022-03-10T12:31:00Z">
              <w:rPr>
                <w:color w:val="000000" w:themeColor="text1"/>
              </w:rPr>
            </w:rPrChange>
          </w:rPr>
          <w:delText xml:space="preserve"> on</w:delText>
        </w:r>
        <w:r w:rsidRPr="002B42A7" w:rsidDel="00F8395A">
          <w:rPr>
            <w:rFonts w:ascii="Times New Roman" w:hAnsi="Times New Roman" w:cs="Times New Roman"/>
            <w:i/>
            <w:iCs/>
            <w:color w:val="000000" w:themeColor="text1"/>
            <w:rPrChange w:id="6711" w:author="Ruijie Xu" w:date="2022-03-10T12:31:00Z">
              <w:rPr>
                <w:color w:val="000000" w:themeColor="text1"/>
              </w:rPr>
            </w:rPrChange>
          </w:rPr>
          <w:delText xml:space="preserve"> the within-species microbial communities</w:delText>
        </w:r>
        <w:r w:rsidR="005508B8" w:rsidRPr="002B42A7" w:rsidDel="00F8395A">
          <w:rPr>
            <w:rFonts w:ascii="Times New Roman" w:hAnsi="Times New Roman" w:cs="Times New Roman"/>
            <w:i/>
            <w:iCs/>
            <w:color w:val="000000" w:themeColor="text1"/>
            <w:rPrChange w:id="6712" w:author="Ruijie Xu" w:date="2022-03-10T12:31:00Z">
              <w:rPr>
                <w:color w:val="000000" w:themeColor="text1"/>
              </w:rPr>
            </w:rPrChange>
          </w:rPr>
          <w:delText xml:space="preserve"> characterization</w:delText>
        </w:r>
        <w:r w:rsidRPr="002B42A7" w:rsidDel="00F8395A">
          <w:rPr>
            <w:rFonts w:ascii="Times New Roman" w:hAnsi="Times New Roman" w:cs="Times New Roman"/>
            <w:i/>
            <w:iCs/>
            <w:color w:val="000000" w:themeColor="text1"/>
            <w:rPrChange w:id="6713" w:author="Ruijie Xu" w:date="2022-03-10T12:31:00Z">
              <w:rPr>
                <w:color w:val="000000" w:themeColor="text1"/>
              </w:rPr>
            </w:rPrChange>
          </w:rPr>
          <w:delText>,</w:delText>
        </w:r>
        <w:r w:rsidR="00772780" w:rsidRPr="002B42A7" w:rsidDel="00F8395A">
          <w:rPr>
            <w:rFonts w:ascii="Times New Roman" w:hAnsi="Times New Roman" w:cs="Times New Roman"/>
            <w:i/>
            <w:iCs/>
            <w:color w:val="000000" w:themeColor="text1"/>
            <w:rPrChange w:id="6714" w:author="Ruijie Xu" w:date="2022-03-10T12:31:00Z">
              <w:rPr>
                <w:color w:val="000000" w:themeColor="text1"/>
              </w:rPr>
            </w:rPrChange>
          </w:rPr>
          <w:delText xml:space="preserve"> we obtained three </w:delText>
        </w:r>
        <w:r w:rsidR="00261AEF" w:rsidRPr="002B42A7" w:rsidDel="00F8395A">
          <w:rPr>
            <w:rFonts w:ascii="Times New Roman" w:hAnsi="Times New Roman" w:cs="Times New Roman"/>
            <w:i/>
            <w:iCs/>
            <w:color w:val="000000" w:themeColor="text1"/>
            <w:rPrChange w:id="6715" w:author="Ruijie Xu" w:date="2022-03-10T12:31:00Z">
              <w:rPr>
                <w:color w:val="000000" w:themeColor="text1"/>
              </w:rPr>
            </w:rPrChange>
          </w:rPr>
          <w:delText>indices</w:delText>
        </w:r>
        <w:r w:rsidR="00772780" w:rsidRPr="002B42A7" w:rsidDel="00F8395A">
          <w:rPr>
            <w:rFonts w:ascii="Times New Roman" w:hAnsi="Times New Roman" w:cs="Times New Roman"/>
            <w:i/>
            <w:iCs/>
            <w:color w:val="000000" w:themeColor="text1"/>
            <w:rPrChange w:id="6716" w:author="Ruijie Xu" w:date="2022-03-10T12:31:00Z">
              <w:rPr>
                <w:color w:val="000000" w:themeColor="text1"/>
              </w:rPr>
            </w:rPrChange>
          </w:rPr>
          <w:delText xml:space="preserve"> comparing </w:delText>
        </w:r>
        <w:r w:rsidR="0000394F" w:rsidRPr="002B42A7" w:rsidDel="00F8395A">
          <w:rPr>
            <w:rFonts w:ascii="Times New Roman" w:hAnsi="Times New Roman" w:cs="Times New Roman"/>
            <w:i/>
            <w:iCs/>
            <w:color w:val="000000" w:themeColor="text1"/>
            <w:rPrChange w:id="6717" w:author="Ruijie Xu" w:date="2022-03-10T12:31:00Z">
              <w:rPr>
                <w:color w:val="000000" w:themeColor="text1"/>
              </w:rPr>
            </w:rPrChange>
          </w:rPr>
          <w:delText>each software’s characterization</w:delText>
        </w:r>
        <w:r w:rsidR="00772780" w:rsidRPr="002B42A7" w:rsidDel="00F8395A">
          <w:rPr>
            <w:rFonts w:ascii="Times New Roman" w:hAnsi="Times New Roman" w:cs="Times New Roman"/>
            <w:i/>
            <w:iCs/>
            <w:color w:val="000000" w:themeColor="text1"/>
            <w:rPrChange w:id="6718" w:author="Ruijie Xu" w:date="2022-03-10T12:31:00Z">
              <w:rPr>
                <w:color w:val="000000" w:themeColor="text1"/>
              </w:rPr>
            </w:rPrChange>
          </w:rPr>
          <w:delText xml:space="preserve">, 1) the </w:delText>
        </w:r>
        <w:r w:rsidR="00A16025" w:rsidRPr="002B42A7" w:rsidDel="00F8395A">
          <w:rPr>
            <w:rFonts w:ascii="Times New Roman" w:hAnsi="Times New Roman" w:cs="Times New Roman"/>
            <w:i/>
            <w:iCs/>
            <w:color w:val="000000" w:themeColor="text1"/>
            <w:rPrChange w:id="6719" w:author="Ruijie Xu" w:date="2022-03-10T12:31:00Z">
              <w:rPr>
                <w:color w:val="000000" w:themeColor="text1"/>
              </w:rPr>
            </w:rPrChange>
          </w:rPr>
          <w:delText xml:space="preserve">observed </w:delText>
        </w:r>
        <w:r w:rsidR="00772780" w:rsidRPr="002B42A7" w:rsidDel="00F8395A">
          <w:rPr>
            <w:rFonts w:ascii="Times New Roman" w:hAnsi="Times New Roman" w:cs="Times New Roman"/>
            <w:i/>
            <w:iCs/>
            <w:color w:val="000000" w:themeColor="text1"/>
            <w:rPrChange w:id="6720" w:author="Ruijie Xu" w:date="2022-03-10T12:31:00Z">
              <w:rPr>
                <w:color w:val="000000" w:themeColor="text1"/>
              </w:rPr>
            </w:rPrChange>
          </w:rPr>
          <w:delText xml:space="preserve">number of unique species within each sample (Observed), 2) the Shannon index, which characterize the richness of each sample (Shannon), and 3) the Simpson index, which describes the </w:delText>
        </w:r>
        <w:r w:rsidR="006573FF" w:rsidRPr="002B42A7" w:rsidDel="00F8395A">
          <w:rPr>
            <w:rFonts w:ascii="Times New Roman" w:hAnsi="Times New Roman" w:cs="Times New Roman"/>
            <w:i/>
            <w:iCs/>
            <w:color w:val="000000" w:themeColor="text1"/>
            <w:rPrChange w:id="6721" w:author="Ruijie Xu" w:date="2022-03-10T12:31:00Z">
              <w:rPr>
                <w:color w:val="000000" w:themeColor="text1"/>
              </w:rPr>
            </w:rPrChange>
          </w:rPr>
          <w:delText xml:space="preserve">evenness of the </w:delText>
        </w:r>
        <w:r w:rsidR="00772780" w:rsidRPr="002B42A7" w:rsidDel="00F8395A">
          <w:rPr>
            <w:rFonts w:ascii="Times New Roman" w:hAnsi="Times New Roman" w:cs="Times New Roman"/>
            <w:i/>
            <w:iCs/>
            <w:color w:val="000000" w:themeColor="text1"/>
            <w:rPrChange w:id="6722" w:author="Ruijie Xu" w:date="2022-03-10T12:31:00Z">
              <w:rPr>
                <w:color w:val="000000" w:themeColor="text1"/>
              </w:rPr>
            </w:rPrChange>
          </w:rPr>
          <w:delText>microbial abundance within each sample (Simpson)</w:delText>
        </w:r>
        <w:r w:rsidR="00506F7F" w:rsidRPr="002B42A7" w:rsidDel="00F8395A">
          <w:rPr>
            <w:rFonts w:ascii="Times New Roman" w:hAnsi="Times New Roman" w:cs="Times New Roman"/>
            <w:i/>
            <w:iCs/>
            <w:color w:val="000000" w:themeColor="text1"/>
            <w:rPrChange w:id="6723" w:author="Ruijie Xu" w:date="2022-03-10T12:31:00Z">
              <w:rPr>
                <w:color w:val="000000" w:themeColor="text1"/>
              </w:rPr>
            </w:rPrChange>
          </w:rPr>
          <w:delText xml:space="preserve"> (Figure 5)</w:delText>
        </w:r>
        <w:r w:rsidR="00772780" w:rsidRPr="002B42A7" w:rsidDel="00F8395A">
          <w:rPr>
            <w:rFonts w:ascii="Times New Roman" w:hAnsi="Times New Roman" w:cs="Times New Roman"/>
            <w:i/>
            <w:iCs/>
            <w:color w:val="000000" w:themeColor="text1"/>
            <w:rPrChange w:id="6724" w:author="Ruijie Xu" w:date="2022-03-10T12:31:00Z">
              <w:rPr>
                <w:color w:val="000000" w:themeColor="text1"/>
              </w:rPr>
            </w:rPrChange>
          </w:rPr>
          <w:delText>.</w:delText>
        </w:r>
        <w:r w:rsidRPr="002B42A7" w:rsidDel="00F8395A">
          <w:rPr>
            <w:rFonts w:ascii="Times New Roman" w:hAnsi="Times New Roman" w:cs="Times New Roman"/>
            <w:i/>
            <w:iCs/>
            <w:color w:val="000000" w:themeColor="text1"/>
            <w:rPrChange w:id="6725" w:author="Ruijie Xu" w:date="2022-03-10T12:31:00Z">
              <w:rPr>
                <w:color w:val="000000" w:themeColor="text1"/>
              </w:rPr>
            </w:rPrChange>
          </w:rPr>
          <w:delText xml:space="preserve"> </w:delText>
        </w:r>
        <w:r w:rsidR="002A5522" w:rsidRPr="002B42A7" w:rsidDel="00F8395A">
          <w:rPr>
            <w:rFonts w:ascii="Times New Roman" w:hAnsi="Times New Roman" w:cs="Times New Roman"/>
            <w:i/>
            <w:iCs/>
            <w:color w:val="000000" w:themeColor="text1"/>
            <w:rPrChange w:id="6726" w:author="Ruijie Xu" w:date="2022-03-10T12:31:00Z">
              <w:rPr>
                <w:color w:val="000000" w:themeColor="text1"/>
              </w:rPr>
            </w:rPrChange>
          </w:rPr>
          <w:delText>T</w:delText>
        </w:r>
        <w:r w:rsidR="007E27EF" w:rsidRPr="002B42A7" w:rsidDel="00F8395A">
          <w:rPr>
            <w:rFonts w:ascii="Times New Roman" w:hAnsi="Times New Roman" w:cs="Times New Roman"/>
            <w:i/>
            <w:iCs/>
            <w:color w:val="000000" w:themeColor="text1"/>
            <w:rPrChange w:id="6727" w:author="Ruijie Xu" w:date="2022-03-10T12:31:00Z">
              <w:rPr>
                <w:color w:val="000000" w:themeColor="text1"/>
              </w:rPr>
            </w:rPrChange>
          </w:rPr>
          <w:delText>he number</w:delText>
        </w:r>
        <w:r w:rsidR="00B85E50" w:rsidRPr="002B42A7" w:rsidDel="00F8395A">
          <w:rPr>
            <w:rFonts w:ascii="Times New Roman" w:hAnsi="Times New Roman" w:cs="Times New Roman"/>
            <w:i/>
            <w:iCs/>
            <w:color w:val="000000" w:themeColor="text1"/>
            <w:rPrChange w:id="6728" w:author="Ruijie Xu" w:date="2022-03-10T12:31:00Z">
              <w:rPr>
                <w:color w:val="000000" w:themeColor="text1"/>
              </w:rPr>
            </w:rPrChange>
          </w:rPr>
          <w:delText>s</w:delText>
        </w:r>
        <w:r w:rsidR="007E27EF" w:rsidRPr="002B42A7" w:rsidDel="00F8395A">
          <w:rPr>
            <w:rFonts w:ascii="Times New Roman" w:hAnsi="Times New Roman" w:cs="Times New Roman"/>
            <w:i/>
            <w:iCs/>
            <w:color w:val="000000" w:themeColor="text1"/>
            <w:rPrChange w:id="6729" w:author="Ruijie Xu" w:date="2022-03-10T12:31:00Z">
              <w:rPr>
                <w:color w:val="000000" w:themeColor="text1"/>
              </w:rPr>
            </w:rPrChange>
          </w:rPr>
          <w:delText xml:space="preserve"> of unique tax</w:delText>
        </w:r>
        <w:r w:rsidR="00B85E50" w:rsidRPr="002B42A7" w:rsidDel="00F8395A">
          <w:rPr>
            <w:rFonts w:ascii="Times New Roman" w:hAnsi="Times New Roman" w:cs="Times New Roman"/>
            <w:i/>
            <w:iCs/>
            <w:color w:val="000000" w:themeColor="text1"/>
            <w:rPrChange w:id="6730" w:author="Ruijie Xu" w:date="2022-03-10T12:31:00Z">
              <w:rPr>
                <w:color w:val="000000" w:themeColor="text1"/>
              </w:rPr>
            </w:rPrChange>
          </w:rPr>
          <w:delText>a</w:delText>
        </w:r>
        <w:r w:rsidR="007E27EF" w:rsidRPr="002B42A7" w:rsidDel="00F8395A">
          <w:rPr>
            <w:rFonts w:ascii="Times New Roman" w:hAnsi="Times New Roman" w:cs="Times New Roman"/>
            <w:i/>
            <w:iCs/>
            <w:color w:val="000000" w:themeColor="text1"/>
            <w:rPrChange w:id="6731" w:author="Ruijie Xu" w:date="2022-03-10T12:31:00Z">
              <w:rPr>
                <w:color w:val="000000" w:themeColor="text1"/>
              </w:rPr>
            </w:rPrChange>
          </w:rPr>
          <w:delText xml:space="preserve"> observed </w:delText>
        </w:r>
        <w:r w:rsidR="00B85E50" w:rsidRPr="002B42A7" w:rsidDel="00F8395A">
          <w:rPr>
            <w:rFonts w:ascii="Times New Roman" w:hAnsi="Times New Roman" w:cs="Times New Roman"/>
            <w:i/>
            <w:iCs/>
            <w:color w:val="000000" w:themeColor="text1"/>
            <w:rPrChange w:id="6732" w:author="Ruijie Xu" w:date="2022-03-10T12:31:00Z">
              <w:rPr>
                <w:color w:val="000000" w:themeColor="text1"/>
              </w:rPr>
            </w:rPrChange>
          </w:rPr>
          <w:delText>from each sample were largely different using different sofwares. Out of the 36 pairwise comparison between different software, only 6 comparison</w:delText>
        </w:r>
        <w:r w:rsidR="009E44F1" w:rsidRPr="002B42A7" w:rsidDel="00F8395A">
          <w:rPr>
            <w:rFonts w:ascii="Times New Roman" w:hAnsi="Times New Roman" w:cs="Times New Roman"/>
            <w:i/>
            <w:iCs/>
            <w:color w:val="000000" w:themeColor="text1"/>
            <w:rPrChange w:id="6733" w:author="Ruijie Xu" w:date="2022-03-10T12:31:00Z">
              <w:rPr>
                <w:color w:val="000000" w:themeColor="text1"/>
              </w:rPr>
            </w:rPrChange>
          </w:rPr>
          <w:delText>s</w:delText>
        </w:r>
        <w:r w:rsidR="00B85E50" w:rsidRPr="002B42A7" w:rsidDel="00F8395A">
          <w:rPr>
            <w:rFonts w:ascii="Times New Roman" w:hAnsi="Times New Roman" w:cs="Times New Roman"/>
            <w:i/>
            <w:iCs/>
            <w:color w:val="000000" w:themeColor="text1"/>
            <w:rPrChange w:id="6734" w:author="Ruijie Xu" w:date="2022-03-10T12:31:00Z">
              <w:rPr>
                <w:color w:val="000000" w:themeColor="text1"/>
              </w:rPr>
            </w:rPrChange>
          </w:rPr>
          <w:delText xml:space="preserve"> were not significantly different</w:delText>
        </w:r>
        <w:r w:rsidR="009E44F1" w:rsidRPr="002B42A7" w:rsidDel="00F8395A">
          <w:rPr>
            <w:rFonts w:ascii="Times New Roman" w:hAnsi="Times New Roman" w:cs="Times New Roman"/>
            <w:i/>
            <w:iCs/>
            <w:color w:val="000000" w:themeColor="text1"/>
            <w:rPrChange w:id="6735" w:author="Ruijie Xu" w:date="2022-03-10T12:31:00Z">
              <w:rPr>
                <w:color w:val="000000" w:themeColor="text1"/>
              </w:rPr>
            </w:rPrChange>
          </w:rPr>
          <w:delText xml:space="preserve"> </w:delText>
        </w:r>
        <w:r w:rsidR="00B85E50" w:rsidRPr="002B42A7" w:rsidDel="00F8395A">
          <w:rPr>
            <w:rFonts w:ascii="Times New Roman" w:hAnsi="Times New Roman" w:cs="Times New Roman"/>
            <w:i/>
            <w:iCs/>
            <w:color w:val="000000" w:themeColor="text1"/>
            <w:rPrChange w:id="6736" w:author="Ruijie Xu" w:date="2022-03-10T12:31:00Z">
              <w:rPr>
                <w:color w:val="000000" w:themeColor="text1"/>
              </w:rPr>
            </w:rPrChange>
          </w:rPr>
          <w:delText xml:space="preserve">(Table II.4), which are </w:delText>
        </w:r>
      </w:del>
      <w:del w:id="6737" w:author="Ruijie Xu" w:date="2022-02-01T13:44:00Z">
        <w:r w:rsidR="00B85E50" w:rsidRPr="002B42A7" w:rsidDel="00537B08">
          <w:rPr>
            <w:rFonts w:ascii="Times New Roman" w:hAnsi="Times New Roman" w:cs="Times New Roman"/>
            <w:i/>
            <w:iCs/>
            <w:color w:val="000000" w:themeColor="text1"/>
            <w:rPrChange w:id="6738" w:author="Ruijie Xu" w:date="2022-03-10T12:31:00Z">
              <w:rPr>
                <w:color w:val="000000" w:themeColor="text1"/>
              </w:rPr>
            </w:rPrChange>
          </w:rPr>
          <w:delText>Blastn</w:delText>
        </w:r>
      </w:del>
      <w:del w:id="6739" w:author="Ruijie Xu" w:date="2022-02-02T13:37:00Z">
        <w:r w:rsidR="00B85E50" w:rsidRPr="002B42A7" w:rsidDel="00F8395A">
          <w:rPr>
            <w:rFonts w:ascii="Times New Roman" w:hAnsi="Times New Roman" w:cs="Times New Roman"/>
            <w:i/>
            <w:iCs/>
            <w:color w:val="000000" w:themeColor="text1"/>
            <w:rPrChange w:id="6740" w:author="Ruijie Xu" w:date="2022-03-10T12:31:00Z">
              <w:rPr>
                <w:color w:val="000000" w:themeColor="text1"/>
              </w:rPr>
            </w:rPrChange>
          </w:rPr>
          <w:delText xml:space="preserve">’s observed taxa with </w:delText>
        </w:r>
        <w:r w:rsidR="0056525F" w:rsidRPr="002B42A7" w:rsidDel="00F8395A">
          <w:rPr>
            <w:rFonts w:ascii="Times New Roman" w:hAnsi="Times New Roman" w:cs="Times New Roman"/>
            <w:i/>
            <w:iCs/>
            <w:color w:val="000000" w:themeColor="text1"/>
            <w:rPrChange w:id="6741" w:author="Ruijie Xu" w:date="2022-03-10T12:31:00Z">
              <w:rPr>
                <w:color w:val="000000" w:themeColor="text1"/>
              </w:rPr>
            </w:rPrChange>
          </w:rPr>
          <w:delText xml:space="preserve">that of </w:delText>
        </w:r>
        <w:r w:rsidR="00B85E50" w:rsidRPr="002B42A7" w:rsidDel="00F8395A">
          <w:rPr>
            <w:rFonts w:ascii="Times New Roman" w:hAnsi="Times New Roman" w:cs="Times New Roman"/>
            <w:i/>
            <w:iCs/>
            <w:color w:val="000000" w:themeColor="text1"/>
            <w:rPrChange w:id="6742" w:author="Ruijie Xu" w:date="2022-03-10T12:31:00Z">
              <w:rPr>
                <w:color w:val="000000" w:themeColor="text1"/>
              </w:rPr>
            </w:rPrChange>
          </w:rPr>
          <w:delText>Kraken2, CLARK, and CLARK-s</w:delText>
        </w:r>
        <w:r w:rsidR="00A16025" w:rsidRPr="002B42A7" w:rsidDel="00F8395A">
          <w:rPr>
            <w:rFonts w:ascii="Times New Roman" w:hAnsi="Times New Roman" w:cs="Times New Roman"/>
            <w:i/>
            <w:iCs/>
            <w:color w:val="000000" w:themeColor="text1"/>
            <w:rPrChange w:id="6743" w:author="Ruijie Xu" w:date="2022-03-10T12:31:00Z">
              <w:rPr>
                <w:color w:val="000000" w:themeColor="text1"/>
              </w:rPr>
            </w:rPrChange>
          </w:rPr>
          <w:delText>,</w:delText>
        </w:r>
        <w:r w:rsidR="00B85E50" w:rsidRPr="002B42A7" w:rsidDel="00F8395A">
          <w:rPr>
            <w:rFonts w:ascii="Times New Roman" w:hAnsi="Times New Roman" w:cs="Times New Roman"/>
            <w:i/>
            <w:iCs/>
            <w:color w:val="000000" w:themeColor="text1"/>
            <w:rPrChange w:id="6744" w:author="Ruijie Xu" w:date="2022-03-10T12:31:00Z">
              <w:rPr>
                <w:color w:val="000000" w:themeColor="text1"/>
              </w:rPr>
            </w:rPrChange>
          </w:rPr>
          <w:delText xml:space="preserve"> comparison between CLARK and CLARK-s</w:delText>
        </w:r>
        <w:r w:rsidR="00A16025" w:rsidRPr="002B42A7" w:rsidDel="00F8395A">
          <w:rPr>
            <w:rFonts w:ascii="Times New Roman" w:hAnsi="Times New Roman" w:cs="Times New Roman"/>
            <w:i/>
            <w:iCs/>
            <w:color w:val="000000" w:themeColor="text1"/>
            <w:rPrChange w:id="6745" w:author="Ruijie Xu" w:date="2022-03-10T12:31:00Z">
              <w:rPr>
                <w:color w:val="000000" w:themeColor="text1"/>
              </w:rPr>
            </w:rPrChange>
          </w:rPr>
          <w:delText>,</w:delText>
        </w:r>
        <w:r w:rsidR="00B85E50" w:rsidRPr="002B42A7" w:rsidDel="00F8395A">
          <w:rPr>
            <w:rFonts w:ascii="Times New Roman" w:hAnsi="Times New Roman" w:cs="Times New Roman"/>
            <w:i/>
            <w:iCs/>
            <w:color w:val="000000" w:themeColor="text1"/>
            <w:rPrChange w:id="6746" w:author="Ruijie Xu" w:date="2022-03-10T12:31:00Z">
              <w:rPr>
                <w:color w:val="000000" w:themeColor="text1"/>
              </w:rPr>
            </w:rPrChange>
          </w:rPr>
          <w:delText xml:space="preserve"> and comparison between Centrifuge and Kaiju. </w:delText>
        </w:r>
        <w:r w:rsidR="00F458D8" w:rsidRPr="002B42A7" w:rsidDel="00F8395A">
          <w:rPr>
            <w:rFonts w:ascii="Times New Roman" w:hAnsi="Times New Roman" w:cs="Times New Roman"/>
            <w:i/>
            <w:iCs/>
            <w:color w:val="000000" w:themeColor="text1"/>
            <w:rPrChange w:id="6747" w:author="Ruijie Xu" w:date="2022-03-10T12:31:00Z">
              <w:rPr>
                <w:color w:val="000000" w:themeColor="text1"/>
              </w:rPr>
            </w:rPrChange>
          </w:rPr>
          <w:delText xml:space="preserve">Nevertheless, </w:delText>
        </w:r>
        <w:r w:rsidR="00F51657" w:rsidRPr="002B42A7" w:rsidDel="00F8395A">
          <w:rPr>
            <w:rFonts w:ascii="Times New Roman" w:hAnsi="Times New Roman" w:cs="Times New Roman"/>
            <w:i/>
            <w:iCs/>
            <w:color w:val="000000" w:themeColor="text1"/>
            <w:rPrChange w:id="6748" w:author="Ruijie Xu" w:date="2022-03-10T12:31:00Z">
              <w:rPr>
                <w:color w:val="000000" w:themeColor="text1"/>
              </w:rPr>
            </w:rPrChange>
          </w:rPr>
          <w:delText>the Shannon index,</w:delText>
        </w:r>
        <w:r w:rsidR="00F458D8" w:rsidRPr="002B42A7" w:rsidDel="00F8395A">
          <w:rPr>
            <w:rFonts w:ascii="Times New Roman" w:hAnsi="Times New Roman" w:cs="Times New Roman"/>
            <w:i/>
            <w:iCs/>
            <w:color w:val="000000" w:themeColor="text1"/>
            <w:rPrChange w:id="6749" w:author="Ruijie Xu" w:date="2022-03-10T12:31:00Z">
              <w:rPr>
                <w:color w:val="000000" w:themeColor="text1"/>
              </w:rPr>
            </w:rPrChange>
          </w:rPr>
          <w:delText xml:space="preserve"> obtained from these softwares are more similar </w:delText>
        </w:r>
        <w:r w:rsidR="00A16025" w:rsidRPr="002B42A7" w:rsidDel="00F8395A">
          <w:rPr>
            <w:rFonts w:ascii="Times New Roman" w:hAnsi="Times New Roman" w:cs="Times New Roman"/>
            <w:i/>
            <w:iCs/>
            <w:color w:val="000000" w:themeColor="text1"/>
            <w:rPrChange w:id="6750" w:author="Ruijie Xu" w:date="2022-03-10T12:31:00Z">
              <w:rPr>
                <w:color w:val="000000" w:themeColor="text1"/>
              </w:rPr>
            </w:rPrChange>
          </w:rPr>
          <w:delText>than the observed numbers of taxa</w:delText>
        </w:r>
        <w:r w:rsidR="00F51657" w:rsidRPr="002B42A7" w:rsidDel="00F8395A">
          <w:rPr>
            <w:rFonts w:ascii="Times New Roman" w:hAnsi="Times New Roman" w:cs="Times New Roman"/>
            <w:i/>
            <w:iCs/>
            <w:color w:val="000000" w:themeColor="text1"/>
            <w:rPrChange w:id="6751" w:author="Ruijie Xu" w:date="2022-03-10T12:31:00Z">
              <w:rPr>
                <w:color w:val="000000" w:themeColor="text1"/>
              </w:rPr>
            </w:rPrChange>
          </w:rPr>
          <w:delText>.</w:delText>
        </w:r>
        <w:r w:rsidR="00F458D8" w:rsidRPr="002B42A7" w:rsidDel="00F8395A">
          <w:rPr>
            <w:rFonts w:ascii="Times New Roman" w:hAnsi="Times New Roman" w:cs="Times New Roman"/>
            <w:i/>
            <w:iCs/>
            <w:color w:val="000000" w:themeColor="text1"/>
            <w:rPrChange w:id="6752" w:author="Ruijie Xu" w:date="2022-03-10T12:31:00Z">
              <w:rPr>
                <w:color w:val="000000" w:themeColor="text1"/>
              </w:rPr>
            </w:rPrChange>
          </w:rPr>
          <w:delText xml:space="preserve"> 1</w:delText>
        </w:r>
        <w:r w:rsidR="00990DF6" w:rsidRPr="002B42A7" w:rsidDel="00F8395A">
          <w:rPr>
            <w:rFonts w:ascii="Times New Roman" w:hAnsi="Times New Roman" w:cs="Times New Roman"/>
            <w:i/>
            <w:iCs/>
            <w:color w:val="000000" w:themeColor="text1"/>
            <w:rPrChange w:id="6753" w:author="Ruijie Xu" w:date="2022-03-10T12:31:00Z">
              <w:rPr>
                <w:color w:val="000000" w:themeColor="text1"/>
              </w:rPr>
            </w:rPrChange>
          </w:rPr>
          <w:delText>3</w:delText>
        </w:r>
        <w:r w:rsidR="00F458D8" w:rsidRPr="002B42A7" w:rsidDel="00F8395A">
          <w:rPr>
            <w:rFonts w:ascii="Times New Roman" w:hAnsi="Times New Roman" w:cs="Times New Roman"/>
            <w:i/>
            <w:iCs/>
            <w:color w:val="000000" w:themeColor="text1"/>
            <w:rPrChange w:id="6754" w:author="Ruijie Xu" w:date="2022-03-10T12:31:00Z">
              <w:rPr>
                <w:color w:val="000000" w:themeColor="text1"/>
              </w:rPr>
            </w:rPrChange>
          </w:rPr>
          <w:delText xml:space="preserve"> out of 36 comparison were found not significantly different. </w:delText>
        </w:r>
        <w:r w:rsidR="00711965" w:rsidRPr="002B42A7" w:rsidDel="00F8395A">
          <w:rPr>
            <w:rFonts w:ascii="Times New Roman" w:hAnsi="Times New Roman" w:cs="Times New Roman"/>
            <w:i/>
            <w:iCs/>
            <w:color w:val="000000" w:themeColor="text1"/>
            <w:rPrChange w:id="6755" w:author="Ruijie Xu" w:date="2022-03-10T12:31:00Z">
              <w:rPr>
                <w:color w:val="000000" w:themeColor="text1"/>
              </w:rPr>
            </w:rPrChange>
          </w:rPr>
          <w:delText xml:space="preserve">All the classifications of software found similar </w:delText>
        </w:r>
        <w:r w:rsidR="00F458D8" w:rsidRPr="002B42A7" w:rsidDel="00F8395A">
          <w:rPr>
            <w:rFonts w:ascii="Times New Roman" w:hAnsi="Times New Roman" w:cs="Times New Roman"/>
            <w:i/>
            <w:iCs/>
            <w:color w:val="000000" w:themeColor="text1"/>
            <w:rPrChange w:id="6756" w:author="Ruijie Xu" w:date="2022-03-10T12:31:00Z">
              <w:rPr>
                <w:color w:val="000000" w:themeColor="text1"/>
              </w:rPr>
            </w:rPrChange>
          </w:rPr>
          <w:delText>in observed taxa</w:delText>
        </w:r>
        <w:r w:rsidR="00711965" w:rsidRPr="002B42A7" w:rsidDel="00F8395A">
          <w:rPr>
            <w:rFonts w:ascii="Times New Roman" w:hAnsi="Times New Roman" w:cs="Times New Roman"/>
            <w:i/>
            <w:iCs/>
            <w:color w:val="000000" w:themeColor="text1"/>
            <w:rPrChange w:id="6757" w:author="Ruijie Xu" w:date="2022-03-10T12:31:00Z">
              <w:rPr>
                <w:color w:val="000000" w:themeColor="text1"/>
              </w:rPr>
            </w:rPrChange>
          </w:rPr>
          <w:delText xml:space="preserve"> was also found not significant in difference for their</w:delText>
        </w:r>
        <w:r w:rsidR="00F458D8" w:rsidRPr="002B42A7" w:rsidDel="00F8395A">
          <w:rPr>
            <w:rFonts w:ascii="Times New Roman" w:hAnsi="Times New Roman" w:cs="Times New Roman"/>
            <w:i/>
            <w:iCs/>
            <w:color w:val="000000" w:themeColor="text1"/>
            <w:rPrChange w:id="6758" w:author="Ruijie Xu" w:date="2022-03-10T12:31:00Z">
              <w:rPr>
                <w:color w:val="000000" w:themeColor="text1"/>
              </w:rPr>
            </w:rPrChange>
          </w:rPr>
          <w:delText xml:space="preserve"> </w:delText>
        </w:r>
        <w:r w:rsidR="00F51657" w:rsidRPr="002B42A7" w:rsidDel="00F8395A">
          <w:rPr>
            <w:rFonts w:ascii="Times New Roman" w:hAnsi="Times New Roman" w:cs="Times New Roman"/>
            <w:i/>
            <w:iCs/>
            <w:color w:val="000000" w:themeColor="text1"/>
            <w:rPrChange w:id="6759" w:author="Ruijie Xu" w:date="2022-03-10T12:31:00Z">
              <w:rPr>
                <w:color w:val="000000" w:themeColor="text1"/>
              </w:rPr>
            </w:rPrChange>
          </w:rPr>
          <w:delText>Shannon indices</w:delText>
        </w:r>
        <w:r w:rsidR="00092FFA" w:rsidRPr="002B42A7" w:rsidDel="00F8395A">
          <w:rPr>
            <w:rFonts w:ascii="Times New Roman" w:hAnsi="Times New Roman" w:cs="Times New Roman"/>
            <w:i/>
            <w:iCs/>
            <w:color w:val="000000" w:themeColor="text1"/>
            <w:rPrChange w:id="6760" w:author="Ruijie Xu" w:date="2022-03-10T12:31:00Z">
              <w:rPr>
                <w:color w:val="000000" w:themeColor="text1"/>
              </w:rPr>
            </w:rPrChange>
          </w:rPr>
          <w:delText xml:space="preserve">. Shannon indices obtained with </w:delText>
        </w:r>
      </w:del>
      <w:del w:id="6761" w:author="Ruijie Xu" w:date="2022-02-01T13:44:00Z">
        <w:r w:rsidR="00092FFA" w:rsidRPr="002B42A7" w:rsidDel="00537B08">
          <w:rPr>
            <w:rFonts w:ascii="Times New Roman" w:hAnsi="Times New Roman" w:cs="Times New Roman"/>
            <w:i/>
            <w:iCs/>
            <w:color w:val="000000" w:themeColor="text1"/>
            <w:rPrChange w:id="6762" w:author="Ruijie Xu" w:date="2022-03-10T12:31:00Z">
              <w:rPr>
                <w:color w:val="000000" w:themeColor="text1"/>
              </w:rPr>
            </w:rPrChange>
          </w:rPr>
          <w:delText>Blastn</w:delText>
        </w:r>
      </w:del>
      <w:del w:id="6763" w:author="Ruijie Xu" w:date="2022-02-02T13:37:00Z">
        <w:r w:rsidR="00092FFA" w:rsidRPr="002B42A7" w:rsidDel="00F8395A">
          <w:rPr>
            <w:rFonts w:ascii="Times New Roman" w:hAnsi="Times New Roman" w:cs="Times New Roman"/>
            <w:i/>
            <w:iCs/>
            <w:color w:val="000000" w:themeColor="text1"/>
            <w:rPrChange w:id="6764" w:author="Ruijie Xu" w:date="2022-03-10T12:31:00Z">
              <w:rPr>
                <w:color w:val="000000" w:themeColor="text1"/>
              </w:rPr>
            </w:rPrChange>
          </w:rPr>
          <w:delText xml:space="preserve">’s classification </w:delText>
        </w:r>
        <w:r w:rsidR="00F458D8" w:rsidRPr="002B42A7" w:rsidDel="00F8395A">
          <w:rPr>
            <w:rFonts w:ascii="Times New Roman" w:hAnsi="Times New Roman" w:cs="Times New Roman"/>
            <w:i/>
            <w:iCs/>
            <w:color w:val="000000" w:themeColor="text1"/>
            <w:rPrChange w:id="6765" w:author="Ruijie Xu" w:date="2022-03-10T12:31:00Z">
              <w:rPr>
                <w:color w:val="000000" w:themeColor="text1"/>
              </w:rPr>
            </w:rPrChange>
          </w:rPr>
          <w:delText xml:space="preserve">was also found not different from the that of Bracken and Diamond. </w:delText>
        </w:r>
        <w:r w:rsidR="00F51657" w:rsidRPr="002B42A7" w:rsidDel="00F8395A">
          <w:rPr>
            <w:rFonts w:ascii="Times New Roman" w:hAnsi="Times New Roman" w:cs="Times New Roman"/>
            <w:i/>
            <w:iCs/>
            <w:color w:val="000000" w:themeColor="text1"/>
            <w:rPrChange w:id="6766" w:author="Ruijie Xu" w:date="2022-03-10T12:31:00Z">
              <w:rPr>
                <w:color w:val="000000" w:themeColor="text1"/>
              </w:rPr>
            </w:rPrChange>
          </w:rPr>
          <w:delText xml:space="preserve">These software similar to </w:delText>
        </w:r>
        <w:r w:rsidR="00F7317E" w:rsidRPr="002B42A7" w:rsidDel="00F8395A">
          <w:rPr>
            <w:rFonts w:ascii="Times New Roman" w:hAnsi="Times New Roman" w:cs="Times New Roman"/>
            <w:i/>
            <w:iCs/>
            <w:color w:val="000000" w:themeColor="text1"/>
            <w:rPrChange w:id="6767" w:author="Ruijie Xu" w:date="2022-03-10T12:31:00Z">
              <w:rPr>
                <w:color w:val="000000" w:themeColor="text1"/>
              </w:rPr>
            </w:rPrChange>
          </w:rPr>
          <w:delText xml:space="preserve">the Shannon indices obtained from </w:delText>
        </w:r>
      </w:del>
      <w:del w:id="6768" w:author="Ruijie Xu" w:date="2022-02-01T13:44:00Z">
        <w:r w:rsidR="00F7317E" w:rsidRPr="002B42A7" w:rsidDel="00537B08">
          <w:rPr>
            <w:rFonts w:ascii="Times New Roman" w:hAnsi="Times New Roman" w:cs="Times New Roman"/>
            <w:i/>
            <w:iCs/>
            <w:color w:val="000000" w:themeColor="text1"/>
            <w:rPrChange w:id="6769" w:author="Ruijie Xu" w:date="2022-03-10T12:31:00Z">
              <w:rPr>
                <w:color w:val="000000" w:themeColor="text1"/>
              </w:rPr>
            </w:rPrChange>
          </w:rPr>
          <w:delText>Blastn</w:delText>
        </w:r>
      </w:del>
      <w:del w:id="6770" w:author="Ruijie Xu" w:date="2022-02-02T13:37:00Z">
        <w:r w:rsidR="00F7317E" w:rsidRPr="002B42A7" w:rsidDel="00F8395A">
          <w:rPr>
            <w:rFonts w:ascii="Times New Roman" w:hAnsi="Times New Roman" w:cs="Times New Roman"/>
            <w:i/>
            <w:iCs/>
            <w:color w:val="000000" w:themeColor="text1"/>
            <w:rPrChange w:id="6771" w:author="Ruijie Xu" w:date="2022-03-10T12:31:00Z">
              <w:rPr>
                <w:color w:val="000000" w:themeColor="text1"/>
              </w:rPr>
            </w:rPrChange>
          </w:rPr>
          <w:delText xml:space="preserve"> was also found similar with each other</w:delText>
        </w:r>
        <w:r w:rsidR="00F51657" w:rsidRPr="002B42A7" w:rsidDel="00F8395A">
          <w:rPr>
            <w:rFonts w:ascii="Times New Roman" w:hAnsi="Times New Roman" w:cs="Times New Roman"/>
            <w:i/>
            <w:iCs/>
            <w:color w:val="000000" w:themeColor="text1"/>
            <w:rPrChange w:id="6772" w:author="Ruijie Xu" w:date="2022-03-10T12:31:00Z">
              <w:rPr>
                <w:color w:val="000000" w:themeColor="text1"/>
              </w:rPr>
            </w:rPrChange>
          </w:rPr>
          <w:delText>, ex. Bracken vs. Diamond, Bracken vs. CLARK</w:delText>
        </w:r>
        <w:r w:rsidR="0099162B" w:rsidRPr="002B42A7" w:rsidDel="00F8395A">
          <w:rPr>
            <w:rFonts w:ascii="Times New Roman" w:hAnsi="Times New Roman" w:cs="Times New Roman"/>
            <w:i/>
            <w:iCs/>
            <w:color w:val="000000" w:themeColor="text1"/>
            <w:rPrChange w:id="6773" w:author="Ruijie Xu" w:date="2022-03-10T12:31:00Z">
              <w:rPr>
                <w:color w:val="000000" w:themeColor="text1"/>
              </w:rPr>
            </w:rPrChange>
          </w:rPr>
          <w:delText xml:space="preserve"> and CLARK-s</w:delText>
        </w:r>
        <w:r w:rsidR="00F51657" w:rsidRPr="002B42A7" w:rsidDel="00F8395A">
          <w:rPr>
            <w:rFonts w:ascii="Times New Roman" w:hAnsi="Times New Roman" w:cs="Times New Roman"/>
            <w:i/>
            <w:iCs/>
            <w:color w:val="000000" w:themeColor="text1"/>
            <w:rPrChange w:id="6774" w:author="Ruijie Xu" w:date="2022-03-10T12:31:00Z">
              <w:rPr>
                <w:color w:val="000000" w:themeColor="text1"/>
              </w:rPr>
            </w:rPrChange>
          </w:rPr>
          <w:delText>, and Diamond</w:delText>
        </w:r>
        <w:r w:rsidR="00A16025" w:rsidRPr="002B42A7" w:rsidDel="00F8395A">
          <w:rPr>
            <w:rFonts w:ascii="Times New Roman" w:hAnsi="Times New Roman" w:cs="Times New Roman"/>
            <w:i/>
            <w:iCs/>
            <w:color w:val="000000" w:themeColor="text1"/>
            <w:rPrChange w:id="6775" w:author="Ruijie Xu" w:date="2022-03-10T12:31:00Z">
              <w:rPr>
                <w:color w:val="000000" w:themeColor="text1"/>
              </w:rPr>
            </w:rPrChange>
          </w:rPr>
          <w:delText xml:space="preserve"> vs. CLARK</w:delText>
        </w:r>
        <w:r w:rsidR="000644F8" w:rsidRPr="002B42A7" w:rsidDel="00F8395A">
          <w:rPr>
            <w:rFonts w:ascii="Times New Roman" w:hAnsi="Times New Roman" w:cs="Times New Roman"/>
            <w:i/>
            <w:iCs/>
            <w:color w:val="000000" w:themeColor="text1"/>
            <w:rPrChange w:id="6776" w:author="Ruijie Xu" w:date="2022-03-10T12:31:00Z">
              <w:rPr>
                <w:color w:val="000000" w:themeColor="text1"/>
              </w:rPr>
            </w:rPrChange>
          </w:rPr>
          <w:delText xml:space="preserve"> and CLARK-s</w:delText>
        </w:r>
        <w:r w:rsidR="00F51657" w:rsidRPr="002B42A7" w:rsidDel="00F8395A">
          <w:rPr>
            <w:rFonts w:ascii="Times New Roman" w:hAnsi="Times New Roman" w:cs="Times New Roman"/>
            <w:i/>
            <w:iCs/>
            <w:color w:val="000000" w:themeColor="text1"/>
            <w:rPrChange w:id="6777" w:author="Ruijie Xu" w:date="2022-03-10T12:31:00Z">
              <w:rPr>
                <w:color w:val="000000" w:themeColor="text1"/>
              </w:rPr>
            </w:rPrChange>
          </w:rPr>
          <w:delText>, and etc</w:delText>
        </w:r>
        <w:r w:rsidR="00F7317E" w:rsidRPr="002B42A7" w:rsidDel="00F8395A">
          <w:rPr>
            <w:rFonts w:ascii="Times New Roman" w:hAnsi="Times New Roman" w:cs="Times New Roman"/>
            <w:i/>
            <w:iCs/>
            <w:color w:val="000000" w:themeColor="text1"/>
            <w:rPrChange w:id="6778" w:author="Ruijie Xu" w:date="2022-03-10T12:31:00Z">
              <w:rPr>
                <w:color w:val="000000" w:themeColor="text1"/>
              </w:rPr>
            </w:rPrChange>
          </w:rPr>
          <w:delText>.</w:delText>
        </w:r>
        <w:r w:rsidR="00F51657" w:rsidRPr="002B42A7" w:rsidDel="00F8395A">
          <w:rPr>
            <w:rFonts w:ascii="Times New Roman" w:hAnsi="Times New Roman" w:cs="Times New Roman"/>
            <w:i/>
            <w:iCs/>
            <w:color w:val="000000" w:themeColor="text1"/>
            <w:rPrChange w:id="6779" w:author="Ruijie Xu" w:date="2022-03-10T12:31:00Z">
              <w:rPr>
                <w:color w:val="000000" w:themeColor="text1"/>
              </w:rPr>
            </w:rPrChange>
          </w:rPr>
          <w:delText xml:space="preserve"> </w:delText>
        </w:r>
        <w:r w:rsidR="002A5522" w:rsidRPr="002B42A7" w:rsidDel="00F8395A">
          <w:rPr>
            <w:rFonts w:ascii="Times New Roman" w:hAnsi="Times New Roman" w:cs="Times New Roman"/>
            <w:i/>
            <w:iCs/>
            <w:color w:val="000000" w:themeColor="text1"/>
            <w:rPrChange w:id="6780" w:author="Ruijie Xu" w:date="2022-03-10T12:31:00Z">
              <w:rPr>
                <w:color w:val="000000" w:themeColor="text1"/>
              </w:rPr>
            </w:rPrChange>
          </w:rPr>
          <w:delText xml:space="preserve">For the evennnes within each sample, the Simpson’s index </w:delText>
        </w:r>
        <w:r w:rsidR="005E6BA5" w:rsidRPr="002B42A7" w:rsidDel="00F8395A">
          <w:rPr>
            <w:rFonts w:ascii="Times New Roman" w:hAnsi="Times New Roman" w:cs="Times New Roman"/>
            <w:i/>
            <w:iCs/>
            <w:color w:val="000000" w:themeColor="text1"/>
            <w:rPrChange w:id="6781" w:author="Ruijie Xu" w:date="2022-03-10T12:31:00Z">
              <w:rPr>
                <w:color w:val="000000" w:themeColor="text1"/>
              </w:rPr>
            </w:rPrChange>
          </w:rPr>
          <w:delText>w</w:delText>
        </w:r>
        <w:r w:rsidR="00B130B3" w:rsidRPr="002B42A7" w:rsidDel="00F8395A">
          <w:rPr>
            <w:rFonts w:ascii="Times New Roman" w:hAnsi="Times New Roman" w:cs="Times New Roman"/>
            <w:i/>
            <w:iCs/>
            <w:color w:val="000000" w:themeColor="text1"/>
            <w:rPrChange w:id="6782" w:author="Ruijie Xu" w:date="2022-03-10T12:31:00Z">
              <w:rPr>
                <w:color w:val="000000" w:themeColor="text1"/>
              </w:rPr>
            </w:rPrChange>
          </w:rPr>
          <w:delText>ere</w:delText>
        </w:r>
        <w:r w:rsidR="00ED5294" w:rsidRPr="002B42A7" w:rsidDel="00F8395A">
          <w:rPr>
            <w:rFonts w:ascii="Times New Roman" w:hAnsi="Times New Roman" w:cs="Times New Roman"/>
            <w:i/>
            <w:iCs/>
            <w:color w:val="000000" w:themeColor="text1"/>
            <w:rPrChange w:id="6783" w:author="Ruijie Xu" w:date="2022-03-10T12:31:00Z">
              <w:rPr>
                <w:color w:val="000000" w:themeColor="text1"/>
              </w:rPr>
            </w:rPrChange>
          </w:rPr>
          <w:delText xml:space="preserve"> least impacted by the differences in classification results across software. Only </w:delText>
        </w:r>
        <w:r w:rsidR="00E40E6B" w:rsidRPr="002B42A7" w:rsidDel="00F8395A">
          <w:rPr>
            <w:rFonts w:ascii="Times New Roman" w:hAnsi="Times New Roman" w:cs="Times New Roman"/>
            <w:i/>
            <w:iCs/>
            <w:color w:val="000000" w:themeColor="text1"/>
            <w:rPrChange w:id="6784" w:author="Ruijie Xu" w:date="2022-03-10T12:31:00Z">
              <w:rPr>
                <w:color w:val="000000" w:themeColor="text1"/>
              </w:rPr>
            </w:rPrChange>
          </w:rPr>
          <w:delText>7</w:delText>
        </w:r>
        <w:r w:rsidR="00ED5294" w:rsidRPr="002B42A7" w:rsidDel="00F8395A">
          <w:rPr>
            <w:rFonts w:ascii="Times New Roman" w:hAnsi="Times New Roman" w:cs="Times New Roman"/>
            <w:i/>
            <w:iCs/>
            <w:color w:val="000000" w:themeColor="text1"/>
            <w:rPrChange w:id="6785" w:author="Ruijie Xu" w:date="2022-03-10T12:31:00Z">
              <w:rPr>
                <w:color w:val="000000" w:themeColor="text1"/>
              </w:rPr>
            </w:rPrChange>
          </w:rPr>
          <w:delText xml:space="preserve"> out of 36 comparison were found significantly different in Simpson indices. Most of these significantly differen</w:delText>
        </w:r>
        <w:r w:rsidR="003F61D5" w:rsidRPr="002B42A7" w:rsidDel="00F8395A">
          <w:rPr>
            <w:rFonts w:ascii="Times New Roman" w:hAnsi="Times New Roman" w:cs="Times New Roman"/>
            <w:i/>
            <w:iCs/>
            <w:color w:val="000000" w:themeColor="text1"/>
            <w:rPrChange w:id="6786" w:author="Ruijie Xu" w:date="2022-03-10T12:31:00Z">
              <w:rPr>
                <w:color w:val="000000" w:themeColor="text1"/>
              </w:rPr>
            </w:rPrChange>
          </w:rPr>
          <w:delText>t comparisons</w:delText>
        </w:r>
        <w:r w:rsidR="00ED5294" w:rsidRPr="002B42A7" w:rsidDel="00F8395A">
          <w:rPr>
            <w:rFonts w:ascii="Times New Roman" w:hAnsi="Times New Roman" w:cs="Times New Roman"/>
            <w:i/>
            <w:iCs/>
            <w:color w:val="000000" w:themeColor="text1"/>
            <w:rPrChange w:id="6787" w:author="Ruijie Xu" w:date="2022-03-10T12:31:00Z">
              <w:rPr>
                <w:color w:val="000000" w:themeColor="text1"/>
              </w:rPr>
            </w:rPrChange>
          </w:rPr>
          <w:delText xml:space="preserve"> were</w:delText>
        </w:r>
        <w:r w:rsidR="003F61D5" w:rsidRPr="002B42A7" w:rsidDel="00F8395A">
          <w:rPr>
            <w:rFonts w:ascii="Times New Roman" w:hAnsi="Times New Roman" w:cs="Times New Roman"/>
            <w:i/>
            <w:iCs/>
            <w:color w:val="000000" w:themeColor="text1"/>
            <w:rPrChange w:id="6788" w:author="Ruijie Xu" w:date="2022-03-10T12:31:00Z">
              <w:rPr>
                <w:color w:val="000000" w:themeColor="text1"/>
              </w:rPr>
            </w:rPrChange>
          </w:rPr>
          <w:delText xml:space="preserve"> identified</w:delText>
        </w:r>
        <w:r w:rsidR="00ED5294" w:rsidRPr="002B42A7" w:rsidDel="00F8395A">
          <w:rPr>
            <w:rFonts w:ascii="Times New Roman" w:hAnsi="Times New Roman" w:cs="Times New Roman"/>
            <w:i/>
            <w:iCs/>
            <w:color w:val="000000" w:themeColor="text1"/>
            <w:rPrChange w:id="6789" w:author="Ruijie Xu" w:date="2022-03-10T12:31:00Z">
              <w:rPr>
                <w:color w:val="000000" w:themeColor="text1"/>
              </w:rPr>
            </w:rPrChange>
          </w:rPr>
          <w:delText xml:space="preserve"> between CLARK-s</w:delText>
        </w:r>
        <w:r w:rsidR="00F30561" w:rsidRPr="002B42A7" w:rsidDel="00F8395A">
          <w:rPr>
            <w:rFonts w:ascii="Times New Roman" w:hAnsi="Times New Roman" w:cs="Times New Roman"/>
            <w:i/>
            <w:iCs/>
            <w:color w:val="000000" w:themeColor="text1"/>
            <w:rPrChange w:id="6790" w:author="Ruijie Xu" w:date="2022-03-10T12:31:00Z">
              <w:rPr>
                <w:color w:val="000000" w:themeColor="text1"/>
              </w:rPr>
            </w:rPrChange>
          </w:rPr>
          <w:delText xml:space="preserve"> (3/</w:delText>
        </w:r>
        <w:r w:rsidR="00E40E6B" w:rsidRPr="002B42A7" w:rsidDel="00F8395A">
          <w:rPr>
            <w:rFonts w:ascii="Times New Roman" w:hAnsi="Times New Roman" w:cs="Times New Roman"/>
            <w:i/>
            <w:iCs/>
            <w:color w:val="000000" w:themeColor="text1"/>
            <w:rPrChange w:id="6791" w:author="Ruijie Xu" w:date="2022-03-10T12:31:00Z">
              <w:rPr>
                <w:color w:val="000000" w:themeColor="text1"/>
              </w:rPr>
            </w:rPrChange>
          </w:rPr>
          <w:delText>7</w:delText>
        </w:r>
        <w:r w:rsidR="00F30561" w:rsidRPr="002B42A7" w:rsidDel="00F8395A">
          <w:rPr>
            <w:rFonts w:ascii="Times New Roman" w:hAnsi="Times New Roman" w:cs="Times New Roman"/>
            <w:i/>
            <w:iCs/>
            <w:color w:val="000000" w:themeColor="text1"/>
            <w:rPrChange w:id="6792" w:author="Ruijie Xu" w:date="2022-03-10T12:31:00Z">
              <w:rPr>
                <w:color w:val="000000" w:themeColor="text1"/>
              </w:rPr>
            </w:rPrChange>
          </w:rPr>
          <w:delText>)</w:delText>
        </w:r>
        <w:r w:rsidR="00E40E6B" w:rsidRPr="002B42A7" w:rsidDel="00F8395A">
          <w:rPr>
            <w:rFonts w:ascii="Times New Roman" w:hAnsi="Times New Roman" w:cs="Times New Roman"/>
            <w:i/>
            <w:iCs/>
            <w:color w:val="000000" w:themeColor="text1"/>
            <w:rPrChange w:id="6793" w:author="Ruijie Xu" w:date="2022-03-10T12:31:00Z">
              <w:rPr>
                <w:color w:val="000000" w:themeColor="text1"/>
              </w:rPr>
            </w:rPrChange>
          </w:rPr>
          <w:delText xml:space="preserve"> and </w:delText>
        </w:r>
        <w:r w:rsidR="00ED5294" w:rsidRPr="002B42A7" w:rsidDel="00F8395A">
          <w:rPr>
            <w:rFonts w:ascii="Times New Roman" w:hAnsi="Times New Roman" w:cs="Times New Roman"/>
            <w:i/>
            <w:iCs/>
            <w:color w:val="000000" w:themeColor="text1"/>
            <w:rPrChange w:id="6794" w:author="Ruijie Xu" w:date="2022-03-10T12:31:00Z">
              <w:rPr>
                <w:color w:val="000000" w:themeColor="text1"/>
              </w:rPr>
            </w:rPrChange>
          </w:rPr>
          <w:delText xml:space="preserve">Centrifuge </w:delText>
        </w:r>
        <w:r w:rsidR="009E4CC0" w:rsidRPr="002B42A7" w:rsidDel="00F8395A">
          <w:rPr>
            <w:rFonts w:ascii="Times New Roman" w:hAnsi="Times New Roman" w:cs="Times New Roman"/>
            <w:i/>
            <w:iCs/>
            <w:color w:val="000000" w:themeColor="text1"/>
            <w:rPrChange w:id="6795" w:author="Ruijie Xu" w:date="2022-03-10T12:31:00Z">
              <w:rPr>
                <w:color w:val="000000" w:themeColor="text1"/>
              </w:rPr>
            </w:rPrChange>
          </w:rPr>
          <w:delText>(</w:delText>
        </w:r>
        <w:r w:rsidR="00E40E6B" w:rsidRPr="002B42A7" w:rsidDel="00F8395A">
          <w:rPr>
            <w:rFonts w:ascii="Times New Roman" w:hAnsi="Times New Roman" w:cs="Times New Roman"/>
            <w:i/>
            <w:iCs/>
            <w:color w:val="000000" w:themeColor="text1"/>
            <w:rPrChange w:id="6796" w:author="Ruijie Xu" w:date="2022-03-10T12:31:00Z">
              <w:rPr>
                <w:color w:val="000000" w:themeColor="text1"/>
              </w:rPr>
            </w:rPrChange>
          </w:rPr>
          <w:delText>4</w:delText>
        </w:r>
        <w:r w:rsidR="009E4CC0" w:rsidRPr="002B42A7" w:rsidDel="00F8395A">
          <w:rPr>
            <w:rFonts w:ascii="Times New Roman" w:hAnsi="Times New Roman" w:cs="Times New Roman"/>
            <w:i/>
            <w:iCs/>
            <w:color w:val="000000" w:themeColor="text1"/>
            <w:rPrChange w:id="6797" w:author="Ruijie Xu" w:date="2022-03-10T12:31:00Z">
              <w:rPr>
                <w:color w:val="000000" w:themeColor="text1"/>
              </w:rPr>
            </w:rPrChange>
          </w:rPr>
          <w:delText>/</w:delText>
        </w:r>
        <w:r w:rsidR="00E40E6B" w:rsidRPr="002B42A7" w:rsidDel="00F8395A">
          <w:rPr>
            <w:rFonts w:ascii="Times New Roman" w:hAnsi="Times New Roman" w:cs="Times New Roman"/>
            <w:i/>
            <w:iCs/>
            <w:color w:val="000000" w:themeColor="text1"/>
            <w:rPrChange w:id="6798" w:author="Ruijie Xu" w:date="2022-03-10T12:31:00Z">
              <w:rPr>
                <w:color w:val="000000" w:themeColor="text1"/>
              </w:rPr>
            </w:rPrChange>
          </w:rPr>
          <w:delText>7</w:delText>
        </w:r>
        <w:r w:rsidR="009E4CC0" w:rsidRPr="002B42A7" w:rsidDel="00F8395A">
          <w:rPr>
            <w:rFonts w:ascii="Times New Roman" w:hAnsi="Times New Roman" w:cs="Times New Roman"/>
            <w:i/>
            <w:iCs/>
            <w:color w:val="000000" w:themeColor="text1"/>
            <w:rPrChange w:id="6799" w:author="Ruijie Xu" w:date="2022-03-10T12:31:00Z">
              <w:rPr>
                <w:color w:val="000000" w:themeColor="text1"/>
              </w:rPr>
            </w:rPrChange>
          </w:rPr>
          <w:delText xml:space="preserve">) </w:delText>
        </w:r>
        <w:r w:rsidR="00ED5294" w:rsidRPr="002B42A7" w:rsidDel="00F8395A">
          <w:rPr>
            <w:rFonts w:ascii="Times New Roman" w:hAnsi="Times New Roman" w:cs="Times New Roman"/>
            <w:i/>
            <w:iCs/>
            <w:color w:val="000000" w:themeColor="text1"/>
            <w:rPrChange w:id="6800" w:author="Ruijie Xu" w:date="2022-03-10T12:31:00Z">
              <w:rPr>
                <w:color w:val="000000" w:themeColor="text1"/>
              </w:rPr>
            </w:rPrChange>
          </w:rPr>
          <w:delText>with other software</w:delText>
        </w:r>
        <w:r w:rsidR="000456CA" w:rsidRPr="002B42A7" w:rsidDel="00F8395A">
          <w:rPr>
            <w:rFonts w:ascii="Times New Roman" w:hAnsi="Times New Roman" w:cs="Times New Roman"/>
            <w:i/>
            <w:iCs/>
            <w:color w:val="000000" w:themeColor="text1"/>
            <w:rPrChange w:id="6801" w:author="Ruijie Xu" w:date="2022-03-10T12:31:00Z">
              <w:rPr>
                <w:color w:val="000000" w:themeColor="text1"/>
              </w:rPr>
            </w:rPrChange>
          </w:rPr>
          <w:delText>s or between each other.</w:delText>
        </w:r>
      </w:del>
    </w:p>
    <w:p w14:paraId="0060C1D3" w14:textId="14F46B7D" w:rsidR="00807D43" w:rsidRPr="002B42A7" w:rsidDel="00F8395A" w:rsidRDefault="00152A59" w:rsidP="00973D53">
      <w:pPr>
        <w:spacing w:line="480" w:lineRule="auto"/>
        <w:ind w:firstLine="720"/>
        <w:rPr>
          <w:del w:id="6802" w:author="Ruijie Xu" w:date="2022-02-02T13:37:00Z"/>
          <w:rFonts w:ascii="Times New Roman" w:hAnsi="Times New Roman" w:cs="Times New Roman"/>
          <w:i/>
          <w:iCs/>
          <w:color w:val="000000" w:themeColor="text1"/>
          <w:rPrChange w:id="6803" w:author="Ruijie Xu" w:date="2022-03-10T12:31:00Z">
            <w:rPr>
              <w:del w:id="6804" w:author="Ruijie Xu" w:date="2022-02-02T13:37:00Z"/>
              <w:color w:val="000000" w:themeColor="text1"/>
            </w:rPr>
          </w:rPrChange>
        </w:rPr>
      </w:pPr>
      <w:del w:id="6805" w:author="Ruijie Xu" w:date="2022-02-02T13:37:00Z">
        <w:r w:rsidRPr="002B42A7" w:rsidDel="00F8395A">
          <w:rPr>
            <w:rFonts w:ascii="Times New Roman" w:hAnsi="Times New Roman" w:cs="Times New Roman"/>
            <w:i/>
            <w:iCs/>
            <w:color w:val="000000" w:themeColor="text1"/>
            <w:rPrChange w:id="6806" w:author="Ruijie Xu" w:date="2022-03-10T12:31:00Z">
              <w:rPr>
                <w:color w:val="000000" w:themeColor="text1"/>
              </w:rPr>
            </w:rPrChange>
          </w:rPr>
          <w:delText>In addition to within-sample characterization, the</w:delText>
        </w:r>
        <w:r w:rsidR="00076F80" w:rsidRPr="002B42A7" w:rsidDel="00F8395A">
          <w:rPr>
            <w:rFonts w:ascii="Times New Roman" w:hAnsi="Times New Roman" w:cs="Times New Roman"/>
            <w:i/>
            <w:iCs/>
            <w:color w:val="000000" w:themeColor="text1"/>
            <w:rPrChange w:id="6807" w:author="Ruijie Xu" w:date="2022-03-10T12:31:00Z">
              <w:rPr>
                <w:color w:val="000000" w:themeColor="text1"/>
              </w:rPr>
            </w:rPrChange>
          </w:rPr>
          <w:delText xml:space="preserve"> </w:delText>
        </w:r>
        <w:r w:rsidRPr="002B42A7" w:rsidDel="00F8395A">
          <w:rPr>
            <w:rFonts w:ascii="Times New Roman" w:hAnsi="Times New Roman" w:cs="Times New Roman"/>
            <w:i/>
            <w:iCs/>
            <w:color w:val="000000" w:themeColor="text1"/>
            <w:rPrChange w:id="6808" w:author="Ruijie Xu" w:date="2022-03-10T12:31:00Z">
              <w:rPr>
                <w:color w:val="000000" w:themeColor="text1"/>
              </w:rPr>
            </w:rPrChange>
          </w:rPr>
          <w:delText xml:space="preserve">pairwise </w:delText>
        </w:r>
        <w:r w:rsidR="00076F80" w:rsidRPr="002B42A7" w:rsidDel="00F8395A">
          <w:rPr>
            <w:rFonts w:ascii="Times New Roman" w:hAnsi="Times New Roman" w:cs="Times New Roman"/>
            <w:i/>
            <w:iCs/>
            <w:color w:val="000000" w:themeColor="text1"/>
            <w:rPrChange w:id="6809" w:author="Ruijie Xu" w:date="2022-03-10T12:31:00Z">
              <w:rPr>
                <w:color w:val="000000" w:themeColor="text1"/>
              </w:rPr>
            </w:rPrChange>
          </w:rPr>
          <w:delText>between</w:delText>
        </w:r>
        <w:r w:rsidRPr="002B42A7" w:rsidDel="00F8395A">
          <w:rPr>
            <w:rFonts w:ascii="Times New Roman" w:hAnsi="Times New Roman" w:cs="Times New Roman"/>
            <w:i/>
            <w:iCs/>
            <w:color w:val="000000" w:themeColor="text1"/>
            <w:rPrChange w:id="6810" w:author="Ruijie Xu" w:date="2022-03-10T12:31:00Z">
              <w:rPr>
                <w:color w:val="000000" w:themeColor="text1"/>
              </w:rPr>
            </w:rPrChange>
          </w:rPr>
          <w:delText>-</w:delText>
        </w:r>
        <w:r w:rsidR="00076F80" w:rsidRPr="002B42A7" w:rsidDel="00F8395A">
          <w:rPr>
            <w:rFonts w:ascii="Times New Roman" w:hAnsi="Times New Roman" w:cs="Times New Roman"/>
            <w:i/>
            <w:iCs/>
            <w:color w:val="000000" w:themeColor="text1"/>
            <w:rPrChange w:id="6811" w:author="Ruijie Xu" w:date="2022-03-10T12:31:00Z">
              <w:rPr>
                <w:color w:val="000000" w:themeColor="text1"/>
              </w:rPr>
            </w:rPrChange>
          </w:rPr>
          <w:delText xml:space="preserve">sample </w:delText>
        </w:r>
        <w:r w:rsidRPr="002B42A7" w:rsidDel="00F8395A">
          <w:rPr>
            <w:rFonts w:ascii="Times New Roman" w:hAnsi="Times New Roman" w:cs="Times New Roman"/>
            <w:i/>
            <w:iCs/>
            <w:color w:val="000000" w:themeColor="text1"/>
            <w:rPrChange w:id="6812" w:author="Ruijie Xu" w:date="2022-03-10T12:31:00Z">
              <w:rPr>
                <w:color w:val="000000" w:themeColor="text1"/>
              </w:rPr>
            </w:rPrChange>
          </w:rPr>
          <w:delText xml:space="preserve">relationships were measured by the Bray-Curtis indices and clustered using </w:delText>
        </w:r>
        <w:r w:rsidR="003771FA" w:rsidRPr="002B42A7" w:rsidDel="00F8395A">
          <w:rPr>
            <w:rFonts w:ascii="Times New Roman" w:hAnsi="Times New Roman" w:cs="Times New Roman"/>
            <w:i/>
            <w:iCs/>
            <w:color w:val="000000" w:themeColor="text1"/>
            <w:rPrChange w:id="6813" w:author="Ruijie Xu" w:date="2022-03-10T12:31:00Z">
              <w:rPr>
                <w:color w:val="000000" w:themeColor="text1"/>
              </w:rPr>
            </w:rPrChange>
          </w:rPr>
          <w:delText xml:space="preserve">the </w:delText>
        </w:r>
        <w:r w:rsidRPr="002B42A7" w:rsidDel="00F8395A">
          <w:rPr>
            <w:rFonts w:ascii="Times New Roman" w:hAnsi="Times New Roman" w:cs="Times New Roman"/>
            <w:i/>
            <w:iCs/>
            <w:color w:val="000000" w:themeColor="text1"/>
            <w:rPrChange w:id="6814" w:author="Ruijie Xu" w:date="2022-03-10T12:31:00Z">
              <w:rPr>
                <w:color w:val="000000" w:themeColor="text1"/>
              </w:rPr>
            </w:rPrChange>
          </w:rPr>
          <w:delText>hierarchical clustering</w:delText>
        </w:r>
        <w:r w:rsidR="00EF13D8" w:rsidRPr="002B42A7" w:rsidDel="00F8395A">
          <w:rPr>
            <w:rFonts w:ascii="Times New Roman" w:hAnsi="Times New Roman" w:cs="Times New Roman"/>
            <w:i/>
            <w:iCs/>
            <w:color w:val="000000" w:themeColor="text1"/>
            <w:rPrChange w:id="6815" w:author="Ruijie Xu" w:date="2022-03-10T12:31:00Z">
              <w:rPr>
                <w:color w:val="000000" w:themeColor="text1"/>
              </w:rPr>
            </w:rPrChange>
          </w:rPr>
          <w:delText xml:space="preserve"> method</w:delText>
        </w:r>
        <w:r w:rsidRPr="002B42A7" w:rsidDel="00F8395A">
          <w:rPr>
            <w:rFonts w:ascii="Times New Roman" w:hAnsi="Times New Roman" w:cs="Times New Roman"/>
            <w:i/>
            <w:iCs/>
            <w:color w:val="000000" w:themeColor="text1"/>
            <w:rPrChange w:id="6816" w:author="Ruijie Xu" w:date="2022-03-10T12:31:00Z">
              <w:rPr>
                <w:color w:val="000000" w:themeColor="text1"/>
              </w:rPr>
            </w:rPrChange>
          </w:rPr>
          <w:delText xml:space="preserve">. </w:delText>
        </w:r>
        <w:r w:rsidR="002A577A" w:rsidRPr="002B42A7" w:rsidDel="00F8395A">
          <w:rPr>
            <w:rFonts w:ascii="Times New Roman" w:hAnsi="Times New Roman" w:cs="Times New Roman"/>
            <w:i/>
            <w:iCs/>
            <w:color w:val="000000" w:themeColor="text1"/>
            <w:rPrChange w:id="6817" w:author="Ruijie Xu" w:date="2022-03-10T12:31:00Z">
              <w:rPr>
                <w:color w:val="000000" w:themeColor="text1"/>
              </w:rPr>
            </w:rPrChange>
          </w:rPr>
          <w:delText>V</w:delText>
        </w:r>
        <w:r w:rsidR="0011714C" w:rsidRPr="002B42A7" w:rsidDel="00F8395A">
          <w:rPr>
            <w:rFonts w:ascii="Times New Roman" w:hAnsi="Times New Roman" w:cs="Times New Roman"/>
            <w:i/>
            <w:iCs/>
            <w:color w:val="000000" w:themeColor="text1"/>
            <w:rPrChange w:id="6818" w:author="Ruijie Xu" w:date="2022-03-10T12:31:00Z">
              <w:rPr>
                <w:color w:val="000000" w:themeColor="text1"/>
              </w:rPr>
            </w:rPrChange>
          </w:rPr>
          <w:delText xml:space="preserve">alidating comparison using </w:delText>
        </w:r>
        <w:r w:rsidR="007D20C3" w:rsidRPr="002B42A7" w:rsidDel="00F8395A">
          <w:rPr>
            <w:rFonts w:ascii="Times New Roman" w:hAnsi="Times New Roman" w:cs="Times New Roman"/>
            <w:i/>
            <w:iCs/>
            <w:color w:val="000000" w:themeColor="text1"/>
            <w:rPrChange w:id="6819" w:author="Ruijie Xu" w:date="2022-03-10T12:31:00Z">
              <w:rPr>
                <w:color w:val="000000" w:themeColor="text1"/>
              </w:rPr>
            </w:rPrChange>
          </w:rPr>
          <w:delText xml:space="preserve">the </w:delText>
        </w:r>
        <w:r w:rsidR="0011714C" w:rsidRPr="002B42A7" w:rsidDel="00F8395A">
          <w:rPr>
            <w:rFonts w:ascii="Times New Roman" w:hAnsi="Times New Roman" w:cs="Times New Roman"/>
            <w:i/>
            <w:iCs/>
            <w:color w:val="000000" w:themeColor="text1"/>
            <w:rPrChange w:id="6820" w:author="Ruijie Xu" w:date="2022-03-10T12:31:00Z">
              <w:rPr>
                <w:color w:val="000000" w:themeColor="text1"/>
              </w:rPr>
            </w:rPrChange>
          </w:rPr>
          <w:delText xml:space="preserve">paired Wilicoxon signed rank test, </w:delText>
        </w:r>
        <w:r w:rsidR="00F0172A" w:rsidRPr="002B42A7" w:rsidDel="00F8395A">
          <w:rPr>
            <w:rFonts w:ascii="Times New Roman" w:hAnsi="Times New Roman" w:cs="Times New Roman"/>
            <w:i/>
            <w:iCs/>
            <w:color w:val="000000" w:themeColor="text1"/>
            <w:rPrChange w:id="6821" w:author="Ruijie Xu" w:date="2022-03-10T12:31:00Z">
              <w:rPr>
                <w:color w:val="000000" w:themeColor="text1"/>
              </w:rPr>
            </w:rPrChange>
          </w:rPr>
          <w:delText xml:space="preserve">we identified that </w:delText>
        </w:r>
        <w:r w:rsidR="0011714C" w:rsidRPr="002B42A7" w:rsidDel="00F8395A">
          <w:rPr>
            <w:rFonts w:ascii="Times New Roman" w:hAnsi="Times New Roman" w:cs="Times New Roman"/>
            <w:i/>
            <w:iCs/>
            <w:color w:val="000000" w:themeColor="text1"/>
            <w:rPrChange w:id="6822" w:author="Ruijie Xu" w:date="2022-03-10T12:31:00Z">
              <w:rPr>
                <w:color w:val="000000" w:themeColor="text1"/>
              </w:rPr>
            </w:rPrChange>
          </w:rPr>
          <w:delText xml:space="preserve">the pairwise between-sample relationships evaluated using </w:delText>
        </w:r>
      </w:del>
      <w:del w:id="6823" w:author="Ruijie Xu" w:date="2022-02-01T13:44:00Z">
        <w:r w:rsidR="0011714C" w:rsidRPr="002B42A7" w:rsidDel="00537B08">
          <w:rPr>
            <w:rFonts w:ascii="Times New Roman" w:hAnsi="Times New Roman" w:cs="Times New Roman"/>
            <w:i/>
            <w:iCs/>
            <w:color w:val="000000" w:themeColor="text1"/>
            <w:rPrChange w:id="6824" w:author="Ruijie Xu" w:date="2022-03-10T12:31:00Z">
              <w:rPr>
                <w:color w:val="000000" w:themeColor="text1"/>
              </w:rPr>
            </w:rPrChange>
          </w:rPr>
          <w:delText>Blastn</w:delText>
        </w:r>
      </w:del>
      <w:del w:id="6825" w:author="Ruijie Xu" w:date="2022-02-02T13:37:00Z">
        <w:r w:rsidR="0011714C" w:rsidRPr="002B42A7" w:rsidDel="00F8395A">
          <w:rPr>
            <w:rFonts w:ascii="Times New Roman" w:hAnsi="Times New Roman" w:cs="Times New Roman"/>
            <w:i/>
            <w:iCs/>
            <w:color w:val="000000" w:themeColor="text1"/>
            <w:rPrChange w:id="6826" w:author="Ruijie Xu" w:date="2022-03-10T12:31:00Z">
              <w:rPr>
                <w:color w:val="000000" w:themeColor="text1"/>
              </w:rPr>
            </w:rPrChange>
          </w:rPr>
          <w:delText xml:space="preserve"> </w:delText>
        </w:r>
        <w:r w:rsidR="005404AE" w:rsidRPr="002B42A7" w:rsidDel="00F8395A">
          <w:rPr>
            <w:rFonts w:ascii="Times New Roman" w:hAnsi="Times New Roman" w:cs="Times New Roman"/>
            <w:i/>
            <w:iCs/>
            <w:color w:val="000000" w:themeColor="text1"/>
            <w:rPrChange w:id="6827" w:author="Ruijie Xu" w:date="2022-03-10T12:31:00Z">
              <w:rPr>
                <w:color w:val="000000" w:themeColor="text1"/>
              </w:rPr>
            </w:rPrChange>
          </w:rPr>
          <w:delText>was not different from that evaluated with Kraken2, Bracken, and Centrifuge</w:delText>
        </w:r>
        <w:r w:rsidR="008D4D1A" w:rsidRPr="002B42A7" w:rsidDel="00F8395A">
          <w:rPr>
            <w:rFonts w:ascii="Times New Roman" w:hAnsi="Times New Roman" w:cs="Times New Roman"/>
            <w:i/>
            <w:iCs/>
            <w:color w:val="000000" w:themeColor="text1"/>
            <w:rPrChange w:id="6828" w:author="Ruijie Xu" w:date="2022-03-10T12:31:00Z">
              <w:rPr>
                <w:color w:val="000000" w:themeColor="text1"/>
              </w:rPr>
            </w:rPrChange>
          </w:rPr>
          <w:delText xml:space="preserve">, and between-sample relationships evaluated using CLARK and CLARK-s are not different from most other softwares except for </w:delText>
        </w:r>
      </w:del>
      <w:del w:id="6829" w:author="Ruijie Xu" w:date="2022-02-01T13:44:00Z">
        <w:r w:rsidR="008D4D1A" w:rsidRPr="002B42A7" w:rsidDel="00537B08">
          <w:rPr>
            <w:rFonts w:ascii="Times New Roman" w:hAnsi="Times New Roman" w:cs="Times New Roman"/>
            <w:i/>
            <w:iCs/>
            <w:color w:val="000000" w:themeColor="text1"/>
            <w:rPrChange w:id="6830" w:author="Ruijie Xu" w:date="2022-03-10T12:31:00Z">
              <w:rPr>
                <w:color w:val="000000" w:themeColor="text1"/>
              </w:rPr>
            </w:rPrChange>
          </w:rPr>
          <w:delText>Blastn</w:delText>
        </w:r>
      </w:del>
      <w:del w:id="6831" w:author="Ruijie Xu" w:date="2022-02-02T13:37:00Z">
        <w:r w:rsidR="008D4D1A" w:rsidRPr="002B42A7" w:rsidDel="00F8395A">
          <w:rPr>
            <w:rFonts w:ascii="Times New Roman" w:hAnsi="Times New Roman" w:cs="Times New Roman"/>
            <w:i/>
            <w:iCs/>
            <w:color w:val="000000" w:themeColor="text1"/>
            <w:rPrChange w:id="6832" w:author="Ruijie Xu" w:date="2022-03-10T12:31:00Z">
              <w:rPr>
                <w:color w:val="000000" w:themeColor="text1"/>
              </w:rPr>
            </w:rPrChange>
          </w:rPr>
          <w:delText>, Centrifuge, and Metaphlan3</w:delText>
        </w:r>
        <w:r w:rsidR="00AE6D08" w:rsidRPr="002B42A7" w:rsidDel="00F8395A">
          <w:rPr>
            <w:rFonts w:ascii="Times New Roman" w:hAnsi="Times New Roman" w:cs="Times New Roman"/>
            <w:i/>
            <w:iCs/>
            <w:color w:val="000000" w:themeColor="text1"/>
            <w:rPrChange w:id="6833" w:author="Ruijie Xu" w:date="2022-03-10T12:31:00Z">
              <w:rPr>
                <w:color w:val="000000" w:themeColor="text1"/>
              </w:rPr>
            </w:rPrChange>
          </w:rPr>
          <w:delText>, separating these software into two groups.</w:delText>
        </w:r>
        <w:r w:rsidR="006B6D6C" w:rsidRPr="002B42A7" w:rsidDel="00F8395A">
          <w:rPr>
            <w:rFonts w:ascii="Times New Roman" w:hAnsi="Times New Roman" w:cs="Times New Roman"/>
            <w:i/>
            <w:iCs/>
            <w:color w:val="000000" w:themeColor="text1"/>
            <w:rPrChange w:id="6834" w:author="Ruijie Xu" w:date="2022-03-10T12:31:00Z">
              <w:rPr>
                <w:color w:val="000000" w:themeColor="text1"/>
              </w:rPr>
            </w:rPrChange>
          </w:rPr>
          <w:delText xml:space="preserve"> </w:delText>
        </w:r>
        <w:r w:rsidR="008D4D1A" w:rsidRPr="002B42A7" w:rsidDel="00F8395A">
          <w:rPr>
            <w:rFonts w:ascii="Times New Roman" w:hAnsi="Times New Roman" w:cs="Times New Roman"/>
            <w:i/>
            <w:iCs/>
            <w:color w:val="000000" w:themeColor="text1"/>
            <w:rPrChange w:id="6835" w:author="Ruijie Xu" w:date="2022-03-10T12:31:00Z">
              <w:rPr>
                <w:color w:val="000000" w:themeColor="text1"/>
              </w:rPr>
            </w:rPrChange>
          </w:rPr>
          <w:delText xml:space="preserve">Metaphlan3, with 5 out of 12 samples unclassified completely, was significantly different </w:delText>
        </w:r>
        <w:r w:rsidR="00EE7C1F" w:rsidRPr="002B42A7" w:rsidDel="00F8395A">
          <w:rPr>
            <w:rFonts w:ascii="Times New Roman" w:hAnsi="Times New Roman" w:cs="Times New Roman"/>
            <w:i/>
            <w:iCs/>
            <w:color w:val="000000" w:themeColor="text1"/>
            <w:rPrChange w:id="6836" w:author="Ruijie Xu" w:date="2022-03-10T12:31:00Z">
              <w:rPr>
                <w:color w:val="000000" w:themeColor="text1"/>
              </w:rPr>
            </w:rPrChange>
          </w:rPr>
          <w:delText>in the</w:delText>
        </w:r>
        <w:r w:rsidR="008D4D1A" w:rsidRPr="002B42A7" w:rsidDel="00F8395A">
          <w:rPr>
            <w:rFonts w:ascii="Times New Roman" w:hAnsi="Times New Roman" w:cs="Times New Roman"/>
            <w:i/>
            <w:iCs/>
            <w:color w:val="000000" w:themeColor="text1"/>
            <w:rPrChange w:id="6837" w:author="Ruijie Xu" w:date="2022-03-10T12:31:00Z">
              <w:rPr>
                <w:color w:val="000000" w:themeColor="text1"/>
              </w:rPr>
            </w:rPrChange>
          </w:rPr>
          <w:delText xml:space="preserve"> </w:delText>
        </w:r>
        <w:r w:rsidR="00EE7C1F" w:rsidRPr="002B42A7" w:rsidDel="00F8395A">
          <w:rPr>
            <w:rFonts w:ascii="Times New Roman" w:hAnsi="Times New Roman" w:cs="Times New Roman"/>
            <w:i/>
            <w:iCs/>
            <w:color w:val="000000" w:themeColor="text1"/>
            <w:rPrChange w:id="6838" w:author="Ruijie Xu" w:date="2022-03-10T12:31:00Z">
              <w:rPr>
                <w:color w:val="000000" w:themeColor="text1"/>
              </w:rPr>
            </w:rPrChange>
          </w:rPr>
          <w:delText>between-sample relationships with that obtained from other software (Table II.5).</w:delText>
        </w:r>
        <w:r w:rsidR="006B6D6C" w:rsidRPr="002B42A7" w:rsidDel="00F8395A">
          <w:rPr>
            <w:rFonts w:ascii="Times New Roman" w:hAnsi="Times New Roman" w:cs="Times New Roman"/>
            <w:i/>
            <w:iCs/>
            <w:color w:val="000000" w:themeColor="text1"/>
            <w:rPrChange w:id="6839" w:author="Ruijie Xu" w:date="2022-03-10T12:31:00Z">
              <w:rPr>
                <w:color w:val="000000" w:themeColor="text1"/>
              </w:rPr>
            </w:rPrChange>
          </w:rPr>
          <w:delText xml:space="preserve"> </w:delText>
        </w:r>
        <w:r w:rsidR="00506F7F" w:rsidRPr="002B42A7" w:rsidDel="00F8395A">
          <w:rPr>
            <w:rFonts w:ascii="Times New Roman" w:hAnsi="Times New Roman" w:cs="Times New Roman"/>
            <w:i/>
            <w:iCs/>
            <w:color w:val="000000" w:themeColor="text1"/>
            <w:rPrChange w:id="6840" w:author="Ruijie Xu" w:date="2022-03-10T12:31:00Z">
              <w:rPr>
                <w:color w:val="000000" w:themeColor="text1"/>
              </w:rPr>
            </w:rPrChange>
          </w:rPr>
          <w:delText>We further explored the relationships between</w:delText>
        </w:r>
        <w:r w:rsidR="00022714" w:rsidRPr="002B42A7" w:rsidDel="00F8395A">
          <w:rPr>
            <w:rFonts w:ascii="Times New Roman" w:hAnsi="Times New Roman" w:cs="Times New Roman"/>
            <w:i/>
            <w:iCs/>
            <w:color w:val="000000" w:themeColor="text1"/>
            <w:rPrChange w:id="6841" w:author="Ruijie Xu" w:date="2022-03-10T12:31:00Z">
              <w:rPr>
                <w:color w:val="000000" w:themeColor="text1"/>
              </w:rPr>
            </w:rPrChange>
          </w:rPr>
          <w:delText>-</w:delText>
        </w:r>
        <w:r w:rsidR="00506F7F" w:rsidRPr="002B42A7" w:rsidDel="00F8395A">
          <w:rPr>
            <w:rFonts w:ascii="Times New Roman" w:hAnsi="Times New Roman" w:cs="Times New Roman"/>
            <w:i/>
            <w:iCs/>
            <w:color w:val="000000" w:themeColor="text1"/>
            <w:rPrChange w:id="6842" w:author="Ruijie Xu" w:date="2022-03-10T12:31:00Z">
              <w:rPr>
                <w:color w:val="000000" w:themeColor="text1"/>
              </w:rPr>
            </w:rPrChange>
          </w:rPr>
          <w:delText xml:space="preserve">samples compare to that of other samples using using hierarchical clustering (Figure 6). </w:delText>
        </w:r>
        <w:r w:rsidR="00571708" w:rsidRPr="002B42A7" w:rsidDel="00F8395A">
          <w:rPr>
            <w:rFonts w:ascii="Times New Roman" w:hAnsi="Times New Roman" w:cs="Times New Roman"/>
            <w:i/>
            <w:iCs/>
            <w:color w:val="000000" w:themeColor="text1"/>
            <w:rPrChange w:id="6843" w:author="Ruijie Xu" w:date="2022-03-10T12:31:00Z">
              <w:rPr>
                <w:color w:val="000000" w:themeColor="text1"/>
              </w:rPr>
            </w:rPrChange>
          </w:rPr>
          <w:delText xml:space="preserve">Except for the clustering using the Metaphlan3 classification, the classification of rest software has clustered the Rattus samples into two large clusters, first cluster </w:delText>
        </w:r>
        <w:r w:rsidR="00421971" w:rsidRPr="002B42A7" w:rsidDel="00F8395A">
          <w:rPr>
            <w:rFonts w:ascii="Times New Roman" w:hAnsi="Times New Roman" w:cs="Times New Roman"/>
            <w:i/>
            <w:iCs/>
            <w:color w:val="000000" w:themeColor="text1"/>
            <w:rPrChange w:id="6844" w:author="Ruijie Xu" w:date="2022-03-10T12:31:00Z">
              <w:rPr>
                <w:color w:val="000000" w:themeColor="text1"/>
              </w:rPr>
            </w:rPrChange>
          </w:rPr>
          <w:delText>included</w:delText>
        </w:r>
        <w:r w:rsidR="00571708" w:rsidRPr="002B42A7" w:rsidDel="00F8395A">
          <w:rPr>
            <w:rFonts w:ascii="Times New Roman" w:hAnsi="Times New Roman" w:cs="Times New Roman"/>
            <w:i/>
            <w:iCs/>
            <w:color w:val="000000" w:themeColor="text1"/>
            <w:rPrChange w:id="6845" w:author="Ruijie Xu" w:date="2022-03-10T12:31:00Z">
              <w:rPr>
                <w:color w:val="000000" w:themeColor="text1"/>
              </w:rPr>
            </w:rPrChange>
          </w:rPr>
          <w:delText xml:space="preserve"> three </w:delText>
        </w:r>
        <w:r w:rsidR="002F7267" w:rsidRPr="002B42A7" w:rsidDel="00F8395A">
          <w:rPr>
            <w:rFonts w:ascii="Times New Roman" w:hAnsi="Times New Roman" w:cs="Times New Roman"/>
            <w:i/>
            <w:iCs/>
            <w:color w:val="000000" w:themeColor="text1"/>
            <w:rPrChange w:id="6846" w:author="Ruijie Xu" w:date="2022-03-10T12:31:00Z">
              <w:rPr>
                <w:color w:val="000000" w:themeColor="text1"/>
              </w:rPr>
            </w:rPrChange>
          </w:rPr>
          <w:delText>l</w:delText>
        </w:r>
        <w:r w:rsidR="00571708" w:rsidRPr="002B42A7" w:rsidDel="00F8395A">
          <w:rPr>
            <w:rFonts w:ascii="Times New Roman" w:hAnsi="Times New Roman" w:cs="Times New Roman"/>
            <w:i/>
            <w:iCs/>
            <w:color w:val="000000" w:themeColor="text1"/>
            <w:rPrChange w:id="6847" w:author="Ruijie Xu" w:date="2022-03-10T12:31:00Z">
              <w:rPr>
                <w:color w:val="000000" w:themeColor="text1"/>
              </w:rPr>
            </w:rPrChange>
          </w:rPr>
          <w:delText xml:space="preserve">ung samples (R22.L, R26.L and R27.L) and second cluster with all </w:delText>
        </w:r>
        <w:r w:rsidR="001D3975" w:rsidRPr="002B42A7" w:rsidDel="00F8395A">
          <w:rPr>
            <w:rFonts w:ascii="Times New Roman" w:hAnsi="Times New Roman" w:cs="Times New Roman"/>
            <w:i/>
            <w:iCs/>
            <w:color w:val="000000" w:themeColor="text1"/>
            <w:rPrChange w:id="6848" w:author="Ruijie Xu" w:date="2022-03-10T12:31:00Z">
              <w:rPr>
                <w:color w:val="000000" w:themeColor="text1"/>
              </w:rPr>
            </w:rPrChange>
          </w:rPr>
          <w:delText xml:space="preserve">the </w:delText>
        </w:r>
        <w:r w:rsidR="00571708" w:rsidRPr="002B42A7" w:rsidDel="00F8395A">
          <w:rPr>
            <w:rFonts w:ascii="Times New Roman" w:hAnsi="Times New Roman" w:cs="Times New Roman"/>
            <w:i/>
            <w:iCs/>
            <w:color w:val="000000" w:themeColor="text1"/>
            <w:rPrChange w:id="6849" w:author="Ruijie Xu" w:date="2022-03-10T12:31:00Z">
              <w:rPr>
                <w:color w:val="000000" w:themeColor="text1"/>
              </w:rPr>
            </w:rPrChange>
          </w:rPr>
          <w:delText>Kidney and Spleen samples a</w:delText>
        </w:r>
        <w:r w:rsidR="001D3975" w:rsidRPr="002B42A7" w:rsidDel="00F8395A">
          <w:rPr>
            <w:rFonts w:ascii="Times New Roman" w:hAnsi="Times New Roman" w:cs="Times New Roman"/>
            <w:i/>
            <w:iCs/>
            <w:color w:val="000000" w:themeColor="text1"/>
            <w:rPrChange w:id="6850" w:author="Ruijie Xu" w:date="2022-03-10T12:31:00Z">
              <w:rPr>
                <w:color w:val="000000" w:themeColor="text1"/>
              </w:rPr>
            </w:rPrChange>
          </w:rPr>
          <w:delText>s well as</w:delText>
        </w:r>
        <w:r w:rsidR="00571708" w:rsidRPr="002B42A7" w:rsidDel="00F8395A">
          <w:rPr>
            <w:rFonts w:ascii="Times New Roman" w:hAnsi="Times New Roman" w:cs="Times New Roman"/>
            <w:i/>
            <w:iCs/>
            <w:color w:val="000000" w:themeColor="text1"/>
            <w:rPrChange w:id="6851" w:author="Ruijie Xu" w:date="2022-03-10T12:31:00Z">
              <w:rPr>
                <w:color w:val="000000" w:themeColor="text1"/>
              </w:rPr>
            </w:rPrChange>
          </w:rPr>
          <w:delText xml:space="preserve"> the Lung sample of Rattus subject R28 (R28.L). However, the smaller clusters formed inside the second cluster varies among software. For example, </w:delText>
        </w:r>
      </w:del>
      <w:del w:id="6852" w:author="Ruijie Xu" w:date="2022-02-01T13:44:00Z">
        <w:r w:rsidR="00571708" w:rsidRPr="002B42A7" w:rsidDel="00537B08">
          <w:rPr>
            <w:rFonts w:ascii="Times New Roman" w:hAnsi="Times New Roman" w:cs="Times New Roman"/>
            <w:i/>
            <w:iCs/>
            <w:color w:val="000000" w:themeColor="text1"/>
            <w:rPrChange w:id="6853" w:author="Ruijie Xu" w:date="2022-03-10T12:31:00Z">
              <w:rPr>
                <w:color w:val="000000" w:themeColor="text1"/>
              </w:rPr>
            </w:rPrChange>
          </w:rPr>
          <w:delText>Blastn</w:delText>
        </w:r>
      </w:del>
      <w:del w:id="6854" w:author="Ruijie Xu" w:date="2022-02-02T13:37:00Z">
        <w:r w:rsidR="00964EFE" w:rsidRPr="002B42A7" w:rsidDel="00F8395A">
          <w:rPr>
            <w:rFonts w:ascii="Times New Roman" w:hAnsi="Times New Roman" w:cs="Times New Roman"/>
            <w:i/>
            <w:iCs/>
            <w:color w:val="000000" w:themeColor="text1"/>
            <w:rPrChange w:id="6855" w:author="Ruijie Xu" w:date="2022-03-10T12:31:00Z">
              <w:rPr>
                <w:color w:val="000000" w:themeColor="text1"/>
              </w:rPr>
            </w:rPrChange>
          </w:rPr>
          <w:delText>’s classification</w:delText>
        </w:r>
        <w:r w:rsidR="00571708" w:rsidRPr="002B42A7" w:rsidDel="00F8395A">
          <w:rPr>
            <w:rFonts w:ascii="Times New Roman" w:hAnsi="Times New Roman" w:cs="Times New Roman"/>
            <w:i/>
            <w:iCs/>
            <w:color w:val="000000" w:themeColor="text1"/>
            <w:rPrChange w:id="6856" w:author="Ruijie Xu" w:date="2022-03-10T12:31:00Z">
              <w:rPr>
                <w:color w:val="000000" w:themeColor="text1"/>
              </w:rPr>
            </w:rPrChange>
          </w:rPr>
          <w:delText xml:space="preserve"> has clustered three Kidney samples (R22</w:delText>
        </w:r>
        <w:r w:rsidR="0069497C" w:rsidRPr="002B42A7" w:rsidDel="00F8395A">
          <w:rPr>
            <w:rFonts w:ascii="Times New Roman" w:hAnsi="Times New Roman" w:cs="Times New Roman"/>
            <w:i/>
            <w:iCs/>
            <w:color w:val="000000" w:themeColor="text1"/>
            <w:rPrChange w:id="6857" w:author="Ruijie Xu" w:date="2022-03-10T12:31:00Z">
              <w:rPr>
                <w:color w:val="000000" w:themeColor="text1"/>
              </w:rPr>
            </w:rPrChange>
          </w:rPr>
          <w:delText>.K, R26.K, and R27.K) closely with each other before clustered further with other samples. This cluster was only observed in Centrifuge’s clustering</w:delText>
        </w:r>
        <w:r w:rsidR="00ED68FC" w:rsidRPr="002B42A7" w:rsidDel="00F8395A">
          <w:rPr>
            <w:rFonts w:ascii="Times New Roman" w:hAnsi="Times New Roman" w:cs="Times New Roman"/>
            <w:i/>
            <w:iCs/>
            <w:color w:val="000000" w:themeColor="text1"/>
            <w:rPrChange w:id="6858" w:author="Ruijie Xu" w:date="2022-03-10T12:31:00Z">
              <w:rPr>
                <w:color w:val="000000" w:themeColor="text1"/>
              </w:rPr>
            </w:rPrChange>
          </w:rPr>
          <w:delText>.</w:delText>
        </w:r>
        <w:r w:rsidR="0069497C" w:rsidRPr="002B42A7" w:rsidDel="00F8395A">
          <w:rPr>
            <w:rFonts w:ascii="Times New Roman" w:hAnsi="Times New Roman" w:cs="Times New Roman"/>
            <w:i/>
            <w:iCs/>
            <w:color w:val="000000" w:themeColor="text1"/>
            <w:rPrChange w:id="6859" w:author="Ruijie Xu" w:date="2022-03-10T12:31:00Z">
              <w:rPr>
                <w:color w:val="000000" w:themeColor="text1"/>
              </w:rPr>
            </w:rPrChange>
          </w:rPr>
          <w:delText xml:space="preserve"> </w:delText>
        </w:r>
        <w:r w:rsidR="00ED68FC" w:rsidRPr="002B42A7" w:rsidDel="00F8395A">
          <w:rPr>
            <w:rFonts w:ascii="Times New Roman" w:hAnsi="Times New Roman" w:cs="Times New Roman"/>
            <w:i/>
            <w:iCs/>
            <w:color w:val="000000" w:themeColor="text1"/>
            <w:rPrChange w:id="6860" w:author="Ruijie Xu" w:date="2022-03-10T12:31:00Z">
              <w:rPr>
                <w:color w:val="000000" w:themeColor="text1"/>
              </w:rPr>
            </w:rPrChange>
          </w:rPr>
          <w:delText>W</w:delText>
        </w:r>
        <w:r w:rsidR="0069497C" w:rsidRPr="002B42A7" w:rsidDel="00F8395A">
          <w:rPr>
            <w:rFonts w:ascii="Times New Roman" w:hAnsi="Times New Roman" w:cs="Times New Roman"/>
            <w:i/>
            <w:iCs/>
            <w:color w:val="000000" w:themeColor="text1"/>
            <w:rPrChange w:id="6861" w:author="Ruijie Xu" w:date="2022-03-10T12:31:00Z">
              <w:rPr>
                <w:color w:val="000000" w:themeColor="text1"/>
              </w:rPr>
            </w:rPrChange>
          </w:rPr>
          <w:delText xml:space="preserve">hile in the clustering of other software, these three kidney samples were always clustered closer with other samples before clustered with </w:delText>
        </w:r>
        <w:r w:rsidR="007A3BA3" w:rsidRPr="002B42A7" w:rsidDel="00F8395A">
          <w:rPr>
            <w:rFonts w:ascii="Times New Roman" w:hAnsi="Times New Roman" w:cs="Times New Roman"/>
            <w:i/>
            <w:iCs/>
            <w:color w:val="000000" w:themeColor="text1"/>
            <w:rPrChange w:id="6862" w:author="Ruijie Xu" w:date="2022-03-10T12:31:00Z">
              <w:rPr>
                <w:color w:val="000000" w:themeColor="text1"/>
              </w:rPr>
            </w:rPrChange>
          </w:rPr>
          <w:delText>each other. For example, in Diamond, CLARK, and CLARK-s, one of the three</w:delText>
        </w:r>
        <w:r w:rsidR="00975C42" w:rsidRPr="002B42A7" w:rsidDel="00F8395A">
          <w:rPr>
            <w:rFonts w:ascii="Times New Roman" w:hAnsi="Times New Roman" w:cs="Times New Roman"/>
            <w:i/>
            <w:iCs/>
            <w:color w:val="000000" w:themeColor="text1"/>
            <w:rPrChange w:id="6863" w:author="Ruijie Xu" w:date="2022-03-10T12:31:00Z">
              <w:rPr>
                <w:color w:val="000000" w:themeColor="text1"/>
              </w:rPr>
            </w:rPrChange>
          </w:rPr>
          <w:delText xml:space="preserve"> kidney</w:delText>
        </w:r>
        <w:r w:rsidR="007A3BA3" w:rsidRPr="002B42A7" w:rsidDel="00F8395A">
          <w:rPr>
            <w:rFonts w:ascii="Times New Roman" w:hAnsi="Times New Roman" w:cs="Times New Roman"/>
            <w:i/>
            <w:iCs/>
            <w:color w:val="000000" w:themeColor="text1"/>
            <w:rPrChange w:id="6864" w:author="Ruijie Xu" w:date="2022-03-10T12:31:00Z">
              <w:rPr>
                <w:color w:val="000000" w:themeColor="text1"/>
              </w:rPr>
            </w:rPrChange>
          </w:rPr>
          <w:delText xml:space="preserve"> samples has always clustered with R26.S before clustering with each other. In classification of Kraken2, Bracken, and Kaiju, both R26.S and R27.S was clustered with one of the kidney samples before the kidney samples clustered with each other</w:delText>
        </w:r>
        <w:r w:rsidR="00C92B68" w:rsidRPr="002B42A7" w:rsidDel="00F8395A">
          <w:rPr>
            <w:rFonts w:ascii="Times New Roman" w:hAnsi="Times New Roman" w:cs="Times New Roman"/>
            <w:i/>
            <w:iCs/>
            <w:color w:val="000000" w:themeColor="text1"/>
            <w:rPrChange w:id="6865" w:author="Ruijie Xu" w:date="2022-03-10T12:31:00Z">
              <w:rPr>
                <w:color w:val="000000" w:themeColor="text1"/>
              </w:rPr>
            </w:rPrChange>
          </w:rPr>
          <w:delText xml:space="preserve">. However, in </w:delText>
        </w:r>
      </w:del>
      <w:del w:id="6866" w:author="Ruijie Xu" w:date="2022-02-01T13:44:00Z">
        <w:r w:rsidR="00C92B68" w:rsidRPr="002B42A7" w:rsidDel="00537B08">
          <w:rPr>
            <w:rFonts w:ascii="Times New Roman" w:hAnsi="Times New Roman" w:cs="Times New Roman"/>
            <w:i/>
            <w:iCs/>
            <w:color w:val="000000" w:themeColor="text1"/>
            <w:rPrChange w:id="6867" w:author="Ruijie Xu" w:date="2022-03-10T12:31:00Z">
              <w:rPr>
                <w:color w:val="000000" w:themeColor="text1"/>
              </w:rPr>
            </w:rPrChange>
          </w:rPr>
          <w:delText>Blastn</w:delText>
        </w:r>
      </w:del>
      <w:del w:id="6868" w:author="Ruijie Xu" w:date="2022-02-02T13:37:00Z">
        <w:r w:rsidR="00C92B68" w:rsidRPr="002B42A7" w:rsidDel="00F8395A">
          <w:rPr>
            <w:rFonts w:ascii="Times New Roman" w:hAnsi="Times New Roman" w:cs="Times New Roman"/>
            <w:i/>
            <w:iCs/>
            <w:color w:val="000000" w:themeColor="text1"/>
            <w:rPrChange w:id="6869" w:author="Ruijie Xu" w:date="2022-03-10T12:31:00Z">
              <w:rPr>
                <w:color w:val="000000" w:themeColor="text1"/>
              </w:rPr>
            </w:rPrChange>
          </w:rPr>
          <w:delText xml:space="preserve">’s classification, both R26.S and R27.S was clustered with the rest of the Spleen sample first (R22.S and R28.S) before clustered together with the three Kidney samples. </w:delText>
        </w:r>
      </w:del>
    </w:p>
    <w:p w14:paraId="229C0949" w14:textId="66BCC281" w:rsidR="00555CEB" w:rsidRPr="002B42A7" w:rsidRDefault="00315E9F">
      <w:pPr>
        <w:spacing w:line="480" w:lineRule="auto"/>
        <w:rPr>
          <w:ins w:id="6870" w:author="Ruijie Xu" w:date="2022-03-04T13:01:00Z"/>
          <w:rFonts w:ascii="Times New Roman" w:hAnsi="Times New Roman" w:cs="Times New Roman"/>
          <w:i/>
          <w:iCs/>
          <w:color w:val="000000" w:themeColor="text1"/>
          <w:rPrChange w:id="6871" w:author="Ruijie Xu" w:date="2022-03-10T12:31:00Z">
            <w:rPr>
              <w:ins w:id="6872" w:author="Ruijie Xu" w:date="2022-03-04T13:01:00Z"/>
              <w:i/>
              <w:iCs/>
              <w:color w:val="000000" w:themeColor="text1"/>
            </w:rPr>
          </w:rPrChange>
        </w:rPr>
      </w:pPr>
      <w:r w:rsidRPr="002B42A7">
        <w:rPr>
          <w:rFonts w:ascii="Times New Roman" w:hAnsi="Times New Roman" w:cs="Times New Roman"/>
          <w:i/>
          <w:iCs/>
          <w:color w:val="000000" w:themeColor="text1"/>
          <w:rPrChange w:id="6873" w:author="Ruijie Xu" w:date="2022-03-10T12:31:00Z">
            <w:rPr>
              <w:b/>
              <w:bCs/>
              <w:color w:val="000000" w:themeColor="text1"/>
            </w:rPr>
          </w:rPrChange>
        </w:rPr>
        <w:t>D</w:t>
      </w:r>
      <w:ins w:id="6874" w:author="Rajeev, Sree" w:date="2022-03-03T11:20:00Z">
        <w:r w:rsidR="00AB0010" w:rsidRPr="002B42A7">
          <w:rPr>
            <w:rFonts w:ascii="Times New Roman" w:hAnsi="Times New Roman" w:cs="Times New Roman"/>
            <w:i/>
            <w:iCs/>
            <w:color w:val="000000" w:themeColor="text1"/>
            <w:rPrChange w:id="6875" w:author="Ruijie Xu" w:date="2022-03-10T12:31:00Z">
              <w:rPr>
                <w:b/>
                <w:bCs/>
                <w:color w:val="000000" w:themeColor="text1"/>
              </w:rPr>
            </w:rPrChange>
          </w:rPr>
          <w:t>ifferentially abundant (D</w:t>
        </w:r>
      </w:ins>
      <w:r w:rsidRPr="002B42A7">
        <w:rPr>
          <w:rFonts w:ascii="Times New Roman" w:hAnsi="Times New Roman" w:cs="Times New Roman"/>
          <w:i/>
          <w:iCs/>
          <w:color w:val="000000" w:themeColor="text1"/>
          <w:rPrChange w:id="6876" w:author="Ruijie Xu" w:date="2022-03-10T12:31:00Z">
            <w:rPr>
              <w:b/>
              <w:bCs/>
              <w:color w:val="000000" w:themeColor="text1"/>
            </w:rPr>
          </w:rPrChange>
        </w:rPr>
        <w:t>A</w:t>
      </w:r>
      <w:ins w:id="6877" w:author="Rajeev, Sree" w:date="2022-03-03T11:20:00Z">
        <w:r w:rsidR="00AB0010" w:rsidRPr="002B42A7">
          <w:rPr>
            <w:rFonts w:ascii="Times New Roman" w:hAnsi="Times New Roman" w:cs="Times New Roman"/>
            <w:i/>
            <w:iCs/>
            <w:color w:val="000000" w:themeColor="text1"/>
            <w:rPrChange w:id="6878" w:author="Ruijie Xu" w:date="2022-03-10T12:31:00Z">
              <w:rPr>
                <w:b/>
                <w:bCs/>
                <w:color w:val="000000" w:themeColor="text1"/>
              </w:rPr>
            </w:rPrChange>
          </w:rPr>
          <w:t>)</w:t>
        </w:r>
      </w:ins>
      <w:r w:rsidR="00172C70" w:rsidRPr="002B42A7">
        <w:rPr>
          <w:rFonts w:ascii="Times New Roman" w:hAnsi="Times New Roman" w:cs="Times New Roman"/>
          <w:i/>
          <w:iCs/>
          <w:color w:val="000000" w:themeColor="text1"/>
          <w:rPrChange w:id="6879" w:author="Ruijie Xu" w:date="2022-03-10T12:31:00Z">
            <w:rPr>
              <w:b/>
              <w:bCs/>
              <w:color w:val="000000" w:themeColor="text1"/>
            </w:rPr>
          </w:rPrChange>
        </w:rPr>
        <w:t xml:space="preserve"> taxa identification</w:t>
      </w:r>
    </w:p>
    <w:p w14:paraId="727ECE8A" w14:textId="5D67AF0B" w:rsidR="001E602D" w:rsidRPr="002B42A7" w:rsidDel="00585D58" w:rsidRDefault="001E602D">
      <w:pPr>
        <w:spacing w:line="480" w:lineRule="auto"/>
        <w:ind w:firstLine="720"/>
        <w:rPr>
          <w:ins w:id="6880" w:author="Ruijie Xu" w:date="2022-03-04T13:05:00Z"/>
          <w:del w:id="6881" w:author="Liliana Salvador" w:date="2022-03-08T19:59:00Z"/>
          <w:rFonts w:ascii="Times New Roman" w:hAnsi="Times New Roman" w:cs="Times New Roman"/>
          <w:color w:val="000000" w:themeColor="text1"/>
          <w:rPrChange w:id="6882" w:author="Ruijie Xu" w:date="2022-03-10T12:31:00Z">
            <w:rPr>
              <w:ins w:id="6883" w:author="Ruijie Xu" w:date="2022-03-04T13:05:00Z"/>
              <w:del w:id="6884" w:author="Liliana Salvador" w:date="2022-03-08T19:59:00Z"/>
              <w:color w:val="000000" w:themeColor="text1"/>
            </w:rPr>
          </w:rPrChange>
        </w:rPr>
        <w:pPrChange w:id="6885" w:author="Ruijie Xu" w:date="2022-03-04T13:10:00Z">
          <w:pPr>
            <w:spacing w:line="480" w:lineRule="auto"/>
          </w:pPr>
        </w:pPrChange>
      </w:pPr>
      <w:bookmarkStart w:id="6886" w:name="OLE_LINK33"/>
      <w:bookmarkStart w:id="6887" w:name="OLE_LINK34"/>
      <w:bookmarkStart w:id="6888" w:name="OLE_LINK103"/>
      <w:ins w:id="6889" w:author="Ruijie Xu" w:date="2022-03-04T13:02:00Z">
        <w:r w:rsidRPr="002B42A7">
          <w:rPr>
            <w:rFonts w:ascii="Times New Roman" w:hAnsi="Times New Roman" w:cs="Times New Roman"/>
            <w:color w:val="000000" w:themeColor="text1"/>
            <w:rPrChange w:id="6890" w:author="Ruijie Xu" w:date="2022-03-10T12:31:00Z">
              <w:rPr>
                <w:color w:val="000000" w:themeColor="text1"/>
              </w:rPr>
            </w:rPrChange>
          </w:rPr>
          <w:t xml:space="preserve">DA taxa between samples </w:t>
        </w:r>
      </w:ins>
      <w:ins w:id="6891" w:author="Ruijie Xu" w:date="2022-03-04T13:54:00Z">
        <w:r w:rsidR="00487546" w:rsidRPr="002B42A7">
          <w:rPr>
            <w:rFonts w:ascii="Times New Roman" w:hAnsi="Times New Roman" w:cs="Times New Roman"/>
            <w:color w:val="000000" w:themeColor="text1"/>
            <w:rPrChange w:id="6892" w:author="Ruijie Xu" w:date="2022-03-10T12:31:00Z">
              <w:rPr>
                <w:color w:val="000000" w:themeColor="text1"/>
              </w:rPr>
            </w:rPrChange>
          </w:rPr>
          <w:t xml:space="preserve">of different tissues </w:t>
        </w:r>
      </w:ins>
      <w:ins w:id="6893" w:author="Ruijie Xu" w:date="2022-03-04T13:03:00Z">
        <w:r w:rsidRPr="002B42A7">
          <w:rPr>
            <w:rFonts w:ascii="Times New Roman" w:hAnsi="Times New Roman" w:cs="Times New Roman"/>
            <w:color w:val="000000" w:themeColor="text1"/>
            <w:rPrChange w:id="6894" w:author="Ruijie Xu" w:date="2022-03-10T12:31:00Z">
              <w:rPr>
                <w:color w:val="000000" w:themeColor="text1"/>
              </w:rPr>
            </w:rPrChange>
          </w:rPr>
          <w:t xml:space="preserve">were identified </w:t>
        </w:r>
      </w:ins>
      <w:ins w:id="6895" w:author="Ruijie Xu" w:date="2022-03-04T13:04:00Z">
        <w:r w:rsidRPr="002B42A7">
          <w:rPr>
            <w:rFonts w:ascii="Times New Roman" w:hAnsi="Times New Roman" w:cs="Times New Roman"/>
            <w:color w:val="000000" w:themeColor="text1"/>
            <w:rPrChange w:id="6896" w:author="Ruijie Xu" w:date="2022-03-10T12:31:00Z">
              <w:rPr>
                <w:color w:val="000000" w:themeColor="text1"/>
              </w:rPr>
            </w:rPrChange>
          </w:rPr>
          <w:t>to show the most significantly different microbial taxa between the microbiome of two tissues</w:t>
        </w:r>
      </w:ins>
      <w:ins w:id="6897" w:author="Ruijie Xu" w:date="2022-03-04T13:55:00Z">
        <w:del w:id="6898" w:author="Liliana Salvador" w:date="2022-03-08T19:56:00Z">
          <w:r w:rsidR="00487546" w:rsidRPr="002B42A7" w:rsidDel="00352EA8">
            <w:rPr>
              <w:rFonts w:ascii="Times New Roman" w:hAnsi="Times New Roman" w:cs="Times New Roman"/>
              <w:color w:val="000000" w:themeColor="text1"/>
              <w:rPrChange w:id="6899" w:author="Ruijie Xu" w:date="2022-03-10T12:31:00Z">
                <w:rPr>
                  <w:color w:val="000000" w:themeColor="text1"/>
                </w:rPr>
              </w:rPrChange>
            </w:rPr>
            <w:delText xml:space="preserve"> in comparison</w:delText>
          </w:r>
        </w:del>
      </w:ins>
      <w:ins w:id="6900" w:author="Ruijie Xu" w:date="2022-03-04T13:04:00Z">
        <w:r w:rsidRPr="002B42A7">
          <w:rPr>
            <w:rFonts w:ascii="Times New Roman" w:hAnsi="Times New Roman" w:cs="Times New Roman"/>
            <w:color w:val="000000" w:themeColor="text1"/>
            <w:rPrChange w:id="6901" w:author="Ruijie Xu" w:date="2022-03-10T12:31:00Z">
              <w:rPr>
                <w:color w:val="000000" w:themeColor="text1"/>
              </w:rPr>
            </w:rPrChange>
          </w:rPr>
          <w:t xml:space="preserve">. </w:t>
        </w:r>
      </w:ins>
    </w:p>
    <w:p w14:paraId="0CA8584A" w14:textId="3DCA6CA8" w:rsidR="001E602D" w:rsidRPr="002B42A7" w:rsidRDefault="00487546">
      <w:pPr>
        <w:spacing w:line="480" w:lineRule="auto"/>
        <w:ind w:firstLine="720"/>
        <w:rPr>
          <w:ins w:id="6902" w:author="Rajeev, Sree" w:date="2022-03-02T12:40:00Z"/>
          <w:rFonts w:ascii="Times New Roman" w:hAnsi="Times New Roman" w:cs="Times New Roman"/>
          <w:color w:val="000000" w:themeColor="text1"/>
          <w:rPrChange w:id="6903" w:author="Ruijie Xu" w:date="2022-03-10T12:31:00Z">
            <w:rPr>
              <w:ins w:id="6904" w:author="Rajeev, Sree" w:date="2022-03-02T12:40:00Z"/>
              <w:b/>
              <w:bCs/>
              <w:color w:val="000000" w:themeColor="text1"/>
            </w:rPr>
          </w:rPrChange>
        </w:rPr>
        <w:pPrChange w:id="6905" w:author="Liliana Salvador" w:date="2022-03-08T19:59:00Z">
          <w:pPr>
            <w:spacing w:line="480" w:lineRule="auto"/>
          </w:pPr>
        </w:pPrChange>
      </w:pPr>
      <w:ins w:id="6906" w:author="Ruijie Xu" w:date="2022-03-04T13:55:00Z">
        <w:r w:rsidRPr="002B42A7">
          <w:rPr>
            <w:rFonts w:ascii="Times New Roman" w:hAnsi="Times New Roman" w:cs="Times New Roman"/>
            <w:color w:val="000000" w:themeColor="text1"/>
            <w:rPrChange w:id="6907" w:author="Ruijie Xu" w:date="2022-03-10T12:31:00Z">
              <w:rPr>
                <w:color w:val="000000" w:themeColor="text1"/>
              </w:rPr>
            </w:rPrChange>
          </w:rPr>
          <w:t>For DA taxa identified from lung versus kidney samples a</w:t>
        </w:r>
      </w:ins>
      <w:ins w:id="6908" w:author="Ruijie Xu" w:date="2022-03-04T13:05:00Z">
        <w:r w:rsidR="001E602D" w:rsidRPr="002B42A7">
          <w:rPr>
            <w:rFonts w:ascii="Times New Roman" w:hAnsi="Times New Roman" w:cs="Times New Roman"/>
            <w:color w:val="000000" w:themeColor="text1"/>
            <w:rPrChange w:id="6909" w:author="Ruijie Xu" w:date="2022-03-10T12:31:00Z">
              <w:rPr>
                <w:color w:val="000000" w:themeColor="text1"/>
              </w:rPr>
            </w:rPrChange>
          </w:rPr>
          <w:t xml:space="preserve">t the species level, the number of DA taxon identified </w:t>
        </w:r>
        <w:del w:id="6910" w:author="Liliana Salvador" w:date="2022-03-08T20:00:00Z">
          <w:r w:rsidR="001E602D" w:rsidRPr="002B42A7" w:rsidDel="00585D58">
            <w:rPr>
              <w:rFonts w:ascii="Times New Roman" w:hAnsi="Times New Roman" w:cs="Times New Roman"/>
              <w:color w:val="000000" w:themeColor="text1"/>
              <w:rPrChange w:id="6911" w:author="Ruijie Xu" w:date="2022-03-10T12:31:00Z">
                <w:rPr>
                  <w:color w:val="000000" w:themeColor="text1"/>
                </w:rPr>
              </w:rPrChange>
            </w:rPr>
            <w:delText>using the classification results of</w:delText>
          </w:r>
        </w:del>
      </w:ins>
      <w:ins w:id="6912" w:author="Liliana Salvador" w:date="2022-03-08T20:00:00Z">
        <w:r w:rsidR="00585D58" w:rsidRPr="002B42A7">
          <w:rPr>
            <w:rFonts w:ascii="Times New Roman" w:hAnsi="Times New Roman" w:cs="Times New Roman"/>
            <w:color w:val="000000" w:themeColor="text1"/>
            <w:rPrChange w:id="6913" w:author="Ruijie Xu" w:date="2022-03-10T12:31:00Z">
              <w:rPr>
                <w:color w:val="000000" w:themeColor="text1"/>
              </w:rPr>
            </w:rPrChange>
          </w:rPr>
          <w:t>by</w:t>
        </w:r>
      </w:ins>
      <w:ins w:id="6914" w:author="Ruijie Xu" w:date="2022-03-04T13:05:00Z">
        <w:r w:rsidR="001E602D" w:rsidRPr="002B42A7">
          <w:rPr>
            <w:rFonts w:ascii="Times New Roman" w:hAnsi="Times New Roman" w:cs="Times New Roman"/>
            <w:color w:val="000000" w:themeColor="text1"/>
            <w:rPrChange w:id="6915" w:author="Ruijie Xu" w:date="2022-03-10T12:31:00Z">
              <w:rPr>
                <w:color w:val="000000" w:themeColor="text1"/>
              </w:rPr>
            </w:rPrChange>
          </w:rPr>
          <w:t xml:space="preserve"> </w:t>
        </w:r>
      </w:ins>
      <w:ins w:id="6916" w:author="Liliana Salvador" w:date="2022-03-08T20:00:00Z">
        <w:r w:rsidR="00585D58" w:rsidRPr="002B42A7">
          <w:rPr>
            <w:rFonts w:ascii="Times New Roman" w:hAnsi="Times New Roman" w:cs="Times New Roman"/>
            <w:color w:val="000000" w:themeColor="text1"/>
            <w:rPrChange w:id="6917" w:author="Ruijie Xu" w:date="2022-03-10T12:31:00Z">
              <w:rPr>
                <w:color w:val="000000" w:themeColor="text1"/>
              </w:rPr>
            </w:rPrChange>
          </w:rPr>
          <w:t xml:space="preserve">the use of </w:t>
        </w:r>
      </w:ins>
      <w:ins w:id="6918" w:author="Ruijie Xu" w:date="2022-03-04T13:05:00Z">
        <w:r w:rsidR="001E602D" w:rsidRPr="002B42A7">
          <w:rPr>
            <w:rFonts w:ascii="Times New Roman" w:hAnsi="Times New Roman" w:cs="Times New Roman"/>
            <w:color w:val="000000" w:themeColor="text1"/>
            <w:rPrChange w:id="6919" w:author="Ruijie Xu" w:date="2022-03-10T12:31:00Z">
              <w:rPr>
                <w:color w:val="000000" w:themeColor="text1"/>
              </w:rPr>
            </w:rPrChange>
          </w:rPr>
          <w:t xml:space="preserve">different software ranged </w:t>
        </w:r>
        <w:del w:id="6920" w:author="Liliana Salvador" w:date="2022-03-08T20:00:00Z">
          <w:r w:rsidR="001E602D" w:rsidRPr="002B42A7" w:rsidDel="00585D58">
            <w:rPr>
              <w:rFonts w:ascii="Times New Roman" w:hAnsi="Times New Roman" w:cs="Times New Roman"/>
              <w:color w:val="000000" w:themeColor="text1"/>
              <w:rPrChange w:id="6921" w:author="Ruijie Xu" w:date="2022-03-10T12:31:00Z">
                <w:rPr>
                  <w:color w:val="000000" w:themeColor="text1"/>
                </w:rPr>
              </w:rPrChange>
            </w:rPr>
            <w:delText xml:space="preserve">widely </w:delText>
          </w:r>
        </w:del>
        <w:r w:rsidR="001E602D" w:rsidRPr="002B42A7">
          <w:rPr>
            <w:rFonts w:ascii="Times New Roman" w:hAnsi="Times New Roman" w:cs="Times New Roman"/>
            <w:color w:val="000000" w:themeColor="text1"/>
            <w:rPrChange w:id="6922" w:author="Ruijie Xu" w:date="2022-03-10T12:31:00Z">
              <w:rPr>
                <w:color w:val="000000" w:themeColor="text1"/>
              </w:rPr>
            </w:rPrChange>
          </w:rPr>
          <w:t xml:space="preserve">from 10 (Diamond) to 596 (Centrifuge) (Table SII.7, Figure 5a).  The abundance was significantly higher in in the kidney </w:t>
        </w:r>
        <w:del w:id="6923" w:author="Liliana Salvador" w:date="2022-03-08T20:01:00Z">
          <w:r w:rsidR="001E602D" w:rsidRPr="002B42A7" w:rsidDel="00585D58">
            <w:rPr>
              <w:rFonts w:ascii="Times New Roman" w:hAnsi="Times New Roman" w:cs="Times New Roman"/>
              <w:color w:val="000000" w:themeColor="text1"/>
              <w:rPrChange w:id="6924" w:author="Ruijie Xu" w:date="2022-03-10T12:31:00Z">
                <w:rPr>
                  <w:color w:val="000000" w:themeColor="text1"/>
                </w:rPr>
              </w:rPrChange>
            </w:rPr>
            <w:delText xml:space="preserve">samples </w:delText>
          </w:r>
        </w:del>
        <w:r w:rsidR="001E602D" w:rsidRPr="002B42A7">
          <w:rPr>
            <w:rFonts w:ascii="Times New Roman" w:hAnsi="Times New Roman" w:cs="Times New Roman"/>
            <w:color w:val="000000" w:themeColor="text1"/>
            <w:rPrChange w:id="6925" w:author="Ruijie Xu" w:date="2022-03-10T12:31:00Z">
              <w:rPr>
                <w:color w:val="000000" w:themeColor="text1"/>
              </w:rPr>
            </w:rPrChange>
          </w:rPr>
          <w:t>than in the lung samples for all software’ classifications (Figure 5b). Five significantly abundant species (</w:t>
        </w:r>
        <w:r w:rsidR="001E602D" w:rsidRPr="002B42A7">
          <w:rPr>
            <w:rFonts w:ascii="Times New Roman" w:hAnsi="Times New Roman" w:cs="Times New Roman"/>
            <w:i/>
            <w:iCs/>
            <w:color w:val="000000" w:themeColor="text1"/>
            <w:rPrChange w:id="6926" w:author="Ruijie Xu" w:date="2022-03-10T12:31:00Z">
              <w:rPr>
                <w:i/>
                <w:iCs/>
                <w:color w:val="000000" w:themeColor="text1"/>
              </w:rPr>
            </w:rPrChange>
          </w:rPr>
          <w:t xml:space="preserve">Bordetella </w:t>
        </w:r>
        <w:proofErr w:type="spellStart"/>
        <w:r w:rsidR="001E602D" w:rsidRPr="002B42A7">
          <w:rPr>
            <w:rFonts w:ascii="Times New Roman" w:hAnsi="Times New Roman" w:cs="Times New Roman"/>
            <w:i/>
            <w:iCs/>
            <w:color w:val="000000" w:themeColor="text1"/>
            <w:rPrChange w:id="6927" w:author="Ruijie Xu" w:date="2022-03-10T12:31:00Z">
              <w:rPr>
                <w:i/>
                <w:iCs/>
                <w:color w:val="000000" w:themeColor="text1"/>
              </w:rPr>
            </w:rPrChange>
          </w:rPr>
          <w:t>pseudohinzii</w:t>
        </w:r>
        <w:proofErr w:type="spellEnd"/>
        <w:r w:rsidR="001E602D" w:rsidRPr="002B42A7">
          <w:rPr>
            <w:rFonts w:ascii="Times New Roman" w:hAnsi="Times New Roman" w:cs="Times New Roman"/>
            <w:color w:val="000000" w:themeColor="text1"/>
            <w:rPrChange w:id="6928" w:author="Ruijie Xu" w:date="2022-03-10T12:31:00Z">
              <w:rPr>
                <w:color w:val="000000" w:themeColor="text1"/>
              </w:rPr>
            </w:rPrChange>
          </w:rPr>
          <w:t xml:space="preserve">, </w:t>
        </w:r>
        <w:r w:rsidR="001E602D" w:rsidRPr="002B42A7">
          <w:rPr>
            <w:rFonts w:ascii="Times New Roman" w:hAnsi="Times New Roman" w:cs="Times New Roman"/>
            <w:i/>
            <w:iCs/>
            <w:color w:val="000000" w:themeColor="text1"/>
            <w:rPrChange w:id="6929" w:author="Ruijie Xu" w:date="2022-03-10T12:31:00Z">
              <w:rPr>
                <w:i/>
                <w:iCs/>
                <w:color w:val="000000" w:themeColor="text1"/>
              </w:rPr>
            </w:rPrChange>
          </w:rPr>
          <w:t xml:space="preserve">Bordetella </w:t>
        </w:r>
        <w:proofErr w:type="spellStart"/>
        <w:r w:rsidR="001E602D" w:rsidRPr="002B42A7">
          <w:rPr>
            <w:rFonts w:ascii="Times New Roman" w:hAnsi="Times New Roman" w:cs="Times New Roman"/>
            <w:i/>
            <w:iCs/>
            <w:color w:val="000000" w:themeColor="text1"/>
            <w:rPrChange w:id="6930" w:author="Ruijie Xu" w:date="2022-03-10T12:31:00Z">
              <w:rPr>
                <w:i/>
                <w:iCs/>
                <w:color w:val="000000" w:themeColor="text1"/>
              </w:rPr>
            </w:rPrChange>
          </w:rPr>
          <w:t>bronchiseptica</w:t>
        </w:r>
        <w:proofErr w:type="spellEnd"/>
        <w:r w:rsidR="001E602D" w:rsidRPr="002B42A7">
          <w:rPr>
            <w:rFonts w:ascii="Times New Roman" w:hAnsi="Times New Roman" w:cs="Times New Roman"/>
            <w:color w:val="000000" w:themeColor="text1"/>
            <w:rPrChange w:id="6931" w:author="Ruijie Xu" w:date="2022-03-10T12:31:00Z">
              <w:rPr>
                <w:color w:val="000000" w:themeColor="text1"/>
              </w:rPr>
            </w:rPrChange>
          </w:rPr>
          <w:t xml:space="preserve">, </w:t>
        </w:r>
        <w:r w:rsidR="001E602D" w:rsidRPr="002B42A7">
          <w:rPr>
            <w:rFonts w:ascii="Times New Roman" w:hAnsi="Times New Roman" w:cs="Times New Roman"/>
            <w:i/>
            <w:iCs/>
            <w:color w:val="000000" w:themeColor="text1"/>
            <w:rPrChange w:id="6932" w:author="Ruijie Xu" w:date="2022-03-10T12:31:00Z">
              <w:rPr>
                <w:i/>
                <w:iCs/>
                <w:color w:val="000000" w:themeColor="text1"/>
              </w:rPr>
            </w:rPrChange>
          </w:rPr>
          <w:t xml:space="preserve">Leptospira </w:t>
        </w:r>
        <w:proofErr w:type="spellStart"/>
        <w:r w:rsidR="001E602D" w:rsidRPr="002B42A7">
          <w:rPr>
            <w:rFonts w:ascii="Times New Roman" w:hAnsi="Times New Roman" w:cs="Times New Roman"/>
            <w:i/>
            <w:iCs/>
            <w:color w:val="000000" w:themeColor="text1"/>
            <w:rPrChange w:id="6933" w:author="Ruijie Xu" w:date="2022-03-10T12:31:00Z">
              <w:rPr>
                <w:i/>
                <w:iCs/>
                <w:color w:val="000000" w:themeColor="text1"/>
              </w:rPr>
            </w:rPrChange>
          </w:rPr>
          <w:t>interrogans</w:t>
        </w:r>
        <w:proofErr w:type="spellEnd"/>
        <w:r w:rsidR="001E602D" w:rsidRPr="002B42A7">
          <w:rPr>
            <w:rFonts w:ascii="Times New Roman" w:hAnsi="Times New Roman" w:cs="Times New Roman"/>
            <w:color w:val="000000" w:themeColor="text1"/>
            <w:rPrChange w:id="6934" w:author="Ruijie Xu" w:date="2022-03-10T12:31:00Z">
              <w:rPr>
                <w:color w:val="000000" w:themeColor="text1"/>
              </w:rPr>
            </w:rPrChange>
          </w:rPr>
          <w:t xml:space="preserve">, </w:t>
        </w:r>
        <w:r w:rsidR="001E602D" w:rsidRPr="002B42A7">
          <w:rPr>
            <w:rFonts w:ascii="Times New Roman" w:hAnsi="Times New Roman" w:cs="Times New Roman"/>
            <w:i/>
            <w:iCs/>
            <w:color w:val="000000" w:themeColor="text1"/>
            <w:rPrChange w:id="6935" w:author="Ruijie Xu" w:date="2022-03-10T12:31:00Z">
              <w:rPr>
                <w:i/>
                <w:iCs/>
                <w:color w:val="000000" w:themeColor="text1"/>
              </w:rPr>
            </w:rPrChange>
          </w:rPr>
          <w:t xml:space="preserve">Leptospira </w:t>
        </w:r>
        <w:proofErr w:type="spellStart"/>
        <w:r w:rsidR="001E602D" w:rsidRPr="002B42A7">
          <w:rPr>
            <w:rFonts w:ascii="Times New Roman" w:hAnsi="Times New Roman" w:cs="Times New Roman"/>
            <w:i/>
            <w:iCs/>
            <w:color w:val="000000" w:themeColor="text1"/>
            <w:rPrChange w:id="6936" w:author="Ruijie Xu" w:date="2022-03-10T12:31:00Z">
              <w:rPr>
                <w:i/>
                <w:iCs/>
                <w:color w:val="000000" w:themeColor="text1"/>
              </w:rPr>
            </w:rPrChange>
          </w:rPr>
          <w:t>borgpeterseni</w:t>
        </w:r>
        <w:proofErr w:type="spellEnd"/>
        <w:r w:rsidR="001E602D" w:rsidRPr="002B42A7">
          <w:rPr>
            <w:rFonts w:ascii="Times New Roman" w:hAnsi="Times New Roman" w:cs="Times New Roman"/>
            <w:color w:val="000000" w:themeColor="text1"/>
            <w:rPrChange w:id="6937" w:author="Ruijie Xu" w:date="2022-03-10T12:31:00Z">
              <w:rPr>
                <w:color w:val="000000" w:themeColor="text1"/>
              </w:rPr>
            </w:rPrChange>
          </w:rPr>
          <w:t xml:space="preserve">, and </w:t>
        </w:r>
        <w:proofErr w:type="spellStart"/>
        <w:r w:rsidR="001E602D" w:rsidRPr="002B42A7">
          <w:rPr>
            <w:rFonts w:ascii="Times New Roman" w:hAnsi="Times New Roman" w:cs="Times New Roman"/>
            <w:i/>
            <w:iCs/>
            <w:color w:val="000000" w:themeColor="text1"/>
            <w:rPrChange w:id="6938" w:author="Ruijie Xu" w:date="2022-03-10T12:31:00Z">
              <w:rPr>
                <w:i/>
                <w:iCs/>
                <w:color w:val="000000" w:themeColor="text1"/>
              </w:rPr>
            </w:rPrChange>
          </w:rPr>
          <w:t>Mycoplasm</w:t>
        </w:r>
        <w:proofErr w:type="spellEnd"/>
        <w:r w:rsidR="001E602D" w:rsidRPr="002B42A7">
          <w:rPr>
            <w:rFonts w:ascii="Times New Roman" w:hAnsi="Times New Roman" w:cs="Times New Roman"/>
            <w:i/>
            <w:iCs/>
            <w:color w:val="000000" w:themeColor="text1"/>
            <w:rPrChange w:id="6939" w:author="Ruijie Xu" w:date="2022-03-10T12:31:00Z">
              <w:rPr>
                <w:i/>
                <w:iCs/>
                <w:color w:val="000000" w:themeColor="text1"/>
              </w:rPr>
            </w:rPrChange>
          </w:rPr>
          <w:t xml:space="preserve"> </w:t>
        </w:r>
        <w:proofErr w:type="spellStart"/>
        <w:r w:rsidR="001E602D" w:rsidRPr="002B42A7">
          <w:rPr>
            <w:rFonts w:ascii="Times New Roman" w:hAnsi="Times New Roman" w:cs="Times New Roman"/>
            <w:i/>
            <w:iCs/>
            <w:color w:val="000000" w:themeColor="text1"/>
            <w:rPrChange w:id="6940" w:author="Ruijie Xu" w:date="2022-03-10T12:31:00Z">
              <w:rPr>
                <w:i/>
                <w:iCs/>
                <w:color w:val="000000" w:themeColor="text1"/>
              </w:rPr>
            </w:rPrChange>
          </w:rPr>
          <w:t>pulmonis</w:t>
        </w:r>
        <w:proofErr w:type="spellEnd"/>
        <w:r w:rsidR="001E602D" w:rsidRPr="002B42A7">
          <w:rPr>
            <w:rFonts w:ascii="Times New Roman" w:hAnsi="Times New Roman" w:cs="Times New Roman"/>
            <w:color w:val="000000" w:themeColor="text1"/>
            <w:rPrChange w:id="6941" w:author="Ruijie Xu" w:date="2022-03-10T12:31:00Z">
              <w:rPr>
                <w:color w:val="000000" w:themeColor="text1"/>
              </w:rPr>
            </w:rPrChange>
          </w:rPr>
          <w:t>) were classified by all software (Table SII.7). Kaiju and Centrifuge ha</w:t>
        </w:r>
      </w:ins>
      <w:ins w:id="6942" w:author="Liliana Salvador" w:date="2022-03-08T20:01:00Z">
        <w:r w:rsidR="00585D58" w:rsidRPr="002B42A7">
          <w:rPr>
            <w:rFonts w:ascii="Times New Roman" w:hAnsi="Times New Roman" w:cs="Times New Roman"/>
            <w:color w:val="000000" w:themeColor="text1"/>
            <w:rPrChange w:id="6943" w:author="Ruijie Xu" w:date="2022-03-10T12:31:00Z">
              <w:rPr>
                <w:color w:val="000000" w:themeColor="text1"/>
              </w:rPr>
            </w:rPrChange>
          </w:rPr>
          <w:t>d</w:t>
        </w:r>
      </w:ins>
      <w:ins w:id="6944" w:author="Ruijie Xu" w:date="2022-03-04T13:05:00Z">
        <w:del w:id="6945" w:author="Liliana Salvador" w:date="2022-03-08T20:01:00Z">
          <w:r w:rsidR="001E602D" w:rsidRPr="002B42A7" w:rsidDel="00585D58">
            <w:rPr>
              <w:rFonts w:ascii="Times New Roman" w:hAnsi="Times New Roman" w:cs="Times New Roman"/>
              <w:color w:val="000000" w:themeColor="text1"/>
              <w:rPrChange w:id="6946" w:author="Ruijie Xu" w:date="2022-03-10T12:31:00Z">
                <w:rPr>
                  <w:color w:val="000000" w:themeColor="text1"/>
                </w:rPr>
              </w:rPrChange>
            </w:rPr>
            <w:delText>ve</w:delText>
          </w:r>
        </w:del>
        <w:r w:rsidR="001E602D" w:rsidRPr="002B42A7">
          <w:rPr>
            <w:rFonts w:ascii="Times New Roman" w:hAnsi="Times New Roman" w:cs="Times New Roman"/>
            <w:color w:val="000000" w:themeColor="text1"/>
            <w:rPrChange w:id="6947" w:author="Ruijie Xu" w:date="2022-03-10T12:31:00Z">
              <w:rPr>
                <w:color w:val="000000" w:themeColor="text1"/>
              </w:rPr>
            </w:rPrChange>
          </w:rPr>
          <w:t xml:space="preserve"> the highest number of distinct DA taxa (390 and 376 taxa, respectively) (Figure 5a). Although Centrifuge identified the largest number of DA species taxa, Kaiju identified the highest number of unique phylum taxa (42)</w:t>
        </w:r>
      </w:ins>
      <w:ins w:id="6948" w:author="Ruijie Xu" w:date="2022-03-16T16:40:00Z">
        <w:r w:rsidR="00B00CE7">
          <w:rPr>
            <w:rFonts w:ascii="Times New Roman" w:hAnsi="Times New Roman" w:cs="Times New Roman"/>
            <w:color w:val="000000" w:themeColor="text1"/>
          </w:rPr>
          <w:t xml:space="preserve"> </w:t>
        </w:r>
      </w:ins>
      <w:ins w:id="6949" w:author="Ruijie Xu" w:date="2022-03-04T13:05:00Z">
        <w:r w:rsidR="001E602D" w:rsidRPr="002B42A7">
          <w:rPr>
            <w:rFonts w:ascii="Times New Roman" w:hAnsi="Times New Roman" w:cs="Times New Roman"/>
            <w:color w:val="000000" w:themeColor="text1"/>
            <w:rPrChange w:id="6950" w:author="Ruijie Xu" w:date="2022-03-10T12:31:00Z">
              <w:rPr>
                <w:color w:val="000000" w:themeColor="text1"/>
              </w:rPr>
            </w:rPrChange>
          </w:rPr>
          <w:t xml:space="preserve">(Figure 5a). </w:t>
        </w:r>
      </w:ins>
    </w:p>
    <w:bookmarkEnd w:id="6886"/>
    <w:bookmarkEnd w:id="6887"/>
    <w:bookmarkEnd w:id="6888"/>
    <w:p w14:paraId="4F5B307F" w14:textId="521061DB" w:rsidR="00ED5945" w:rsidRPr="002B42A7" w:rsidDel="00487546" w:rsidRDefault="00ED5945" w:rsidP="00ED5945">
      <w:pPr>
        <w:spacing w:line="480" w:lineRule="auto"/>
        <w:rPr>
          <w:ins w:id="6951" w:author="Rajeev, Sree" w:date="2022-03-02T12:40:00Z"/>
          <w:del w:id="6952" w:author="Ruijie Xu" w:date="2022-03-04T13:56:00Z"/>
          <w:rFonts w:ascii="Times New Roman" w:hAnsi="Times New Roman" w:cs="Times New Roman"/>
          <w:i/>
          <w:color w:val="000000" w:themeColor="text1"/>
          <w:highlight w:val="yellow"/>
          <w:rPrChange w:id="6953" w:author="Ruijie Xu" w:date="2022-03-10T12:31:00Z">
            <w:rPr>
              <w:ins w:id="6954" w:author="Rajeev, Sree" w:date="2022-03-02T12:40:00Z"/>
              <w:del w:id="6955" w:author="Ruijie Xu" w:date="2022-03-04T13:56:00Z"/>
              <w:i/>
              <w:color w:val="000000" w:themeColor="text1"/>
            </w:rPr>
          </w:rPrChange>
        </w:rPr>
      </w:pPr>
      <w:ins w:id="6956" w:author="Rajeev, Sree" w:date="2022-03-02T12:40:00Z">
        <w:del w:id="6957" w:author="Ruijie Xu" w:date="2022-03-10T12:12:00Z">
          <w:r w:rsidRPr="002B42A7" w:rsidDel="004910A0">
            <w:rPr>
              <w:rFonts w:ascii="Times New Roman" w:hAnsi="Times New Roman" w:cs="Times New Roman"/>
              <w:color w:val="000000" w:themeColor="text1"/>
              <w:highlight w:val="yellow"/>
              <w:rPrChange w:id="6958" w:author="Ruijie Xu" w:date="2022-03-10T12:31:00Z">
                <w:rPr>
                  <w:color w:val="000000" w:themeColor="text1"/>
                </w:rPr>
              </w:rPrChange>
            </w:rPr>
            <w:delText xml:space="preserve">To obtain a more generalized overview of the DA taxa identified from the classification of each software, we aggregated the species taxa into the phylum level and visualized the presence and absence of each phylum taxon as the DA taxa across the different software (Figure 5c). </w:delText>
          </w:r>
        </w:del>
      </w:ins>
    </w:p>
    <w:p w14:paraId="7F8234C8" w14:textId="299FEFFB" w:rsidR="00ED5945" w:rsidRPr="002B42A7" w:rsidRDefault="00ED5945">
      <w:pPr>
        <w:spacing w:line="480" w:lineRule="auto"/>
        <w:rPr>
          <w:ins w:id="6959" w:author="Ruijie Xu" w:date="2022-03-04T13:06:00Z"/>
          <w:rFonts w:ascii="Times New Roman" w:hAnsi="Times New Roman" w:cs="Times New Roman"/>
          <w:color w:val="000000" w:themeColor="text1"/>
          <w:rPrChange w:id="6960" w:author="Ruijie Xu" w:date="2022-03-10T12:31:00Z">
            <w:rPr>
              <w:ins w:id="6961" w:author="Ruijie Xu" w:date="2022-03-04T13:06:00Z"/>
              <w:color w:val="000000" w:themeColor="text1"/>
            </w:rPr>
          </w:rPrChange>
        </w:rPr>
      </w:pPr>
      <w:ins w:id="6962" w:author="Rajeev, Sree" w:date="2022-03-02T12:40:00Z">
        <w:r w:rsidRPr="002B42A7">
          <w:rPr>
            <w:rFonts w:ascii="Times New Roman" w:hAnsi="Times New Roman" w:cs="Times New Roman"/>
            <w:color w:val="000000" w:themeColor="text1"/>
            <w:highlight w:val="yellow"/>
            <w:rPrChange w:id="6963" w:author="Ruijie Xu" w:date="2022-03-10T12:31:00Z">
              <w:rPr>
                <w:color w:val="000000" w:themeColor="text1"/>
              </w:rPr>
            </w:rPrChange>
          </w:rPr>
          <w:t>At the Phylum level</w:t>
        </w:r>
        <w:del w:id="6964" w:author="Ruijie Xu" w:date="2022-03-10T12:13:00Z">
          <w:r w:rsidRPr="002B42A7" w:rsidDel="004910A0">
            <w:rPr>
              <w:rFonts w:ascii="Times New Roman" w:hAnsi="Times New Roman" w:cs="Times New Roman"/>
              <w:color w:val="000000" w:themeColor="text1"/>
              <w:highlight w:val="yellow"/>
              <w:rPrChange w:id="6965" w:author="Ruijie Xu" w:date="2022-03-10T12:31:00Z">
                <w:rPr>
                  <w:color w:val="000000" w:themeColor="text1"/>
                </w:rPr>
              </w:rPrChange>
            </w:rPr>
            <w:delText xml:space="preserve"> analysis</w:delText>
          </w:r>
        </w:del>
      </w:ins>
      <w:ins w:id="6966" w:author="Ruijie Xu" w:date="2022-03-10T12:12:00Z">
        <w:r w:rsidR="004910A0" w:rsidRPr="002B42A7">
          <w:rPr>
            <w:rFonts w:ascii="Times New Roman" w:hAnsi="Times New Roman" w:cs="Times New Roman"/>
            <w:color w:val="000000" w:themeColor="text1"/>
            <w:highlight w:val="yellow"/>
            <w:rPrChange w:id="6967" w:author="Ruijie Xu" w:date="2022-03-10T12:31:00Z">
              <w:rPr>
                <w:color w:val="000000" w:themeColor="text1"/>
                <w:highlight w:val="yellow"/>
              </w:rPr>
            </w:rPrChange>
          </w:rPr>
          <w:t xml:space="preserve"> lung vs. kidney </w:t>
        </w:r>
      </w:ins>
      <w:ins w:id="6968" w:author="Ruijie Xu" w:date="2022-03-10T12:13:00Z">
        <w:r w:rsidR="004910A0" w:rsidRPr="002B42A7">
          <w:rPr>
            <w:rFonts w:ascii="Times New Roman" w:hAnsi="Times New Roman" w:cs="Times New Roman"/>
            <w:color w:val="000000" w:themeColor="text1"/>
            <w:highlight w:val="yellow"/>
            <w:rPrChange w:id="6969" w:author="Ruijie Xu" w:date="2022-03-10T12:31:00Z">
              <w:rPr>
                <w:color w:val="000000" w:themeColor="text1"/>
                <w:highlight w:val="yellow"/>
              </w:rPr>
            </w:rPrChange>
          </w:rPr>
          <w:t>analysis</w:t>
        </w:r>
      </w:ins>
      <w:ins w:id="6970" w:author="Rajeev, Sree" w:date="2022-03-02T12:40:00Z">
        <w:r w:rsidRPr="002B42A7">
          <w:rPr>
            <w:rFonts w:ascii="Times New Roman" w:hAnsi="Times New Roman" w:cs="Times New Roman"/>
            <w:color w:val="000000" w:themeColor="text1"/>
            <w:highlight w:val="yellow"/>
            <w:rPrChange w:id="6971" w:author="Ruijie Xu" w:date="2022-03-10T12:31:00Z">
              <w:rPr>
                <w:color w:val="000000" w:themeColor="text1"/>
              </w:rPr>
            </w:rPrChange>
          </w:rPr>
          <w:t xml:space="preserve">, </w:t>
        </w:r>
      </w:ins>
      <w:ins w:id="6972" w:author="Rajeev, Sree" w:date="2022-03-02T12:41:00Z">
        <w:r w:rsidRPr="002B42A7">
          <w:rPr>
            <w:rFonts w:ascii="Times New Roman" w:hAnsi="Times New Roman" w:cs="Times New Roman"/>
            <w:color w:val="000000" w:themeColor="text1"/>
            <w:highlight w:val="yellow"/>
            <w:rPrChange w:id="6973" w:author="Ruijie Xu" w:date="2022-03-10T12:31:00Z">
              <w:rPr>
                <w:color w:val="000000" w:themeColor="text1"/>
              </w:rPr>
            </w:rPrChange>
          </w:rPr>
          <w:t xml:space="preserve">the results were consistent </w:t>
        </w:r>
      </w:ins>
      <w:ins w:id="6974" w:author="Rajeev, Sree" w:date="2022-03-02T12:40:00Z">
        <w:del w:id="6975" w:author="Ruijie Xu" w:date="2022-03-10T12:13:00Z">
          <w:r w:rsidRPr="002B42A7" w:rsidDel="003F05AA">
            <w:rPr>
              <w:rFonts w:ascii="Times New Roman" w:hAnsi="Times New Roman" w:cs="Times New Roman"/>
              <w:color w:val="000000" w:themeColor="text1"/>
              <w:highlight w:val="yellow"/>
              <w:rPrChange w:id="6976" w:author="Ruijie Xu" w:date="2022-03-10T12:31:00Z">
                <w:rPr>
                  <w:color w:val="000000" w:themeColor="text1"/>
                </w:rPr>
              </w:rPrChange>
            </w:rPr>
            <w:delText xml:space="preserve"> </w:delText>
          </w:r>
        </w:del>
        <w:r w:rsidRPr="002B42A7">
          <w:rPr>
            <w:rFonts w:ascii="Times New Roman" w:hAnsi="Times New Roman" w:cs="Times New Roman"/>
            <w:color w:val="000000" w:themeColor="text1"/>
            <w:highlight w:val="yellow"/>
            <w:rPrChange w:id="6977" w:author="Ruijie Xu" w:date="2022-03-10T12:31:00Z">
              <w:rPr>
                <w:color w:val="000000" w:themeColor="text1"/>
              </w:rPr>
            </w:rPrChange>
          </w:rPr>
          <w:t>for all software</w:t>
        </w:r>
      </w:ins>
      <w:ins w:id="6978" w:author="Rajeev, Sree" w:date="2022-03-02T12:42:00Z">
        <w:r w:rsidRPr="002B42A7">
          <w:rPr>
            <w:rFonts w:ascii="Times New Roman" w:hAnsi="Times New Roman" w:cs="Times New Roman"/>
            <w:color w:val="000000" w:themeColor="text1"/>
            <w:highlight w:val="yellow"/>
            <w:rPrChange w:id="6979" w:author="Ruijie Xu" w:date="2022-03-10T12:31:00Z">
              <w:rPr>
                <w:color w:val="000000" w:themeColor="text1"/>
              </w:rPr>
            </w:rPrChange>
          </w:rPr>
          <w:t xml:space="preserve"> except </w:t>
        </w:r>
      </w:ins>
      <w:ins w:id="6980" w:author="Ruijie Xu" w:date="2022-03-04T13:57:00Z">
        <w:r w:rsidR="00487546" w:rsidRPr="002B42A7">
          <w:rPr>
            <w:rFonts w:ascii="Times New Roman" w:hAnsi="Times New Roman" w:cs="Times New Roman"/>
            <w:color w:val="000000" w:themeColor="text1"/>
            <w:highlight w:val="yellow"/>
            <w:rPrChange w:id="6981" w:author="Ruijie Xu" w:date="2022-03-10T12:31:00Z">
              <w:rPr>
                <w:color w:val="000000" w:themeColor="text1"/>
                <w:highlight w:val="yellow"/>
              </w:rPr>
            </w:rPrChange>
          </w:rPr>
          <w:t>for</w:t>
        </w:r>
      </w:ins>
      <w:ins w:id="6982" w:author="Rajeev, Sree" w:date="2022-03-02T12:42:00Z">
        <w:del w:id="6983" w:author="Ruijie Xu" w:date="2022-03-04T13:57:00Z">
          <w:r w:rsidRPr="002B42A7" w:rsidDel="00487546">
            <w:rPr>
              <w:rFonts w:ascii="Times New Roman" w:hAnsi="Times New Roman" w:cs="Times New Roman"/>
              <w:color w:val="000000" w:themeColor="text1"/>
              <w:highlight w:val="yellow"/>
              <w:rPrChange w:id="6984" w:author="Ruijie Xu" w:date="2022-03-10T12:31:00Z">
                <w:rPr>
                  <w:color w:val="000000" w:themeColor="text1"/>
                </w:rPr>
              </w:rPrChange>
            </w:rPr>
            <w:delText>that</w:delText>
          </w:r>
        </w:del>
      </w:ins>
      <w:ins w:id="6985" w:author="Ruijie Xu" w:date="2022-03-04T13:57:00Z">
        <w:r w:rsidR="00487546" w:rsidRPr="002B42A7">
          <w:rPr>
            <w:rFonts w:ascii="Times New Roman" w:hAnsi="Times New Roman" w:cs="Times New Roman"/>
            <w:color w:val="000000" w:themeColor="text1"/>
            <w:highlight w:val="yellow"/>
            <w:rPrChange w:id="6986" w:author="Ruijie Xu" w:date="2022-03-10T12:31:00Z">
              <w:rPr>
                <w:color w:val="000000" w:themeColor="text1"/>
                <w:highlight w:val="yellow"/>
              </w:rPr>
            </w:rPrChange>
          </w:rPr>
          <w:t xml:space="preserve"> </w:t>
        </w:r>
      </w:ins>
      <w:ins w:id="6987" w:author="Rajeev, Sree" w:date="2022-03-02T12:42:00Z">
        <w:del w:id="6988" w:author="Ruijie Xu" w:date="2022-03-04T13:57:00Z">
          <w:r w:rsidRPr="002B42A7" w:rsidDel="00487546">
            <w:rPr>
              <w:rFonts w:ascii="Times New Roman" w:hAnsi="Times New Roman" w:cs="Times New Roman"/>
              <w:color w:val="000000" w:themeColor="text1"/>
              <w:highlight w:val="yellow"/>
              <w:rPrChange w:id="6989" w:author="Ruijie Xu" w:date="2022-03-10T12:31:00Z">
                <w:rPr>
                  <w:color w:val="000000" w:themeColor="text1"/>
                </w:rPr>
              </w:rPrChange>
            </w:rPr>
            <w:delText xml:space="preserve"> </w:delText>
          </w:r>
        </w:del>
      </w:ins>
      <w:ins w:id="6990" w:author="Rajeev, Sree" w:date="2022-03-02T12:40:00Z">
        <w:del w:id="6991" w:author="Ruijie Xu" w:date="2022-03-04T13:57:00Z">
          <w:r w:rsidRPr="002B42A7" w:rsidDel="00487546">
            <w:rPr>
              <w:rFonts w:ascii="Times New Roman" w:hAnsi="Times New Roman" w:cs="Times New Roman"/>
              <w:color w:val="000000" w:themeColor="text1"/>
              <w:highlight w:val="yellow"/>
              <w:rPrChange w:id="6992" w:author="Ruijie Xu" w:date="2022-03-10T12:31:00Z">
                <w:rPr>
                  <w:color w:val="000000" w:themeColor="text1"/>
                </w:rPr>
              </w:rPrChange>
            </w:rPr>
            <w:delText xml:space="preserve"> </w:delText>
          </w:r>
        </w:del>
        <w:r w:rsidRPr="002B42A7">
          <w:rPr>
            <w:rFonts w:ascii="Times New Roman" w:hAnsi="Times New Roman" w:cs="Times New Roman"/>
            <w:color w:val="000000" w:themeColor="text1"/>
            <w:highlight w:val="yellow"/>
            <w:rPrChange w:id="6993" w:author="Ruijie Xu" w:date="2022-03-10T12:31:00Z">
              <w:rPr>
                <w:color w:val="000000" w:themeColor="text1"/>
              </w:rPr>
            </w:rPrChange>
          </w:rPr>
          <w:t>Diamond</w:t>
        </w:r>
      </w:ins>
      <w:ins w:id="6994" w:author="Ruijie Xu" w:date="2022-03-04T13:57:00Z">
        <w:r w:rsidR="00487546" w:rsidRPr="002B42A7">
          <w:rPr>
            <w:rFonts w:ascii="Times New Roman" w:hAnsi="Times New Roman" w:cs="Times New Roman"/>
            <w:color w:val="000000" w:themeColor="text1"/>
            <w:highlight w:val="yellow"/>
            <w:rPrChange w:id="6995" w:author="Ruijie Xu" w:date="2022-03-10T12:31:00Z">
              <w:rPr>
                <w:color w:val="000000" w:themeColor="text1"/>
                <w:highlight w:val="yellow"/>
              </w:rPr>
            </w:rPrChange>
          </w:rPr>
          <w:t>, which</w:t>
        </w:r>
      </w:ins>
      <w:ins w:id="6996" w:author="Rajeev, Sree" w:date="2022-03-02T12:40:00Z">
        <w:r w:rsidRPr="002B42A7">
          <w:rPr>
            <w:rFonts w:ascii="Times New Roman" w:hAnsi="Times New Roman" w:cs="Times New Roman"/>
            <w:color w:val="000000" w:themeColor="text1"/>
            <w:highlight w:val="yellow"/>
            <w:rPrChange w:id="6997" w:author="Ruijie Xu" w:date="2022-03-10T12:31:00Z">
              <w:rPr>
                <w:color w:val="000000" w:themeColor="text1"/>
              </w:rPr>
            </w:rPrChange>
          </w:rPr>
          <w:t xml:space="preserve"> missed four taxa ("p__</w:t>
        </w:r>
        <w:proofErr w:type="spellStart"/>
        <w:r w:rsidRPr="002B42A7">
          <w:rPr>
            <w:rFonts w:ascii="Times New Roman" w:hAnsi="Times New Roman" w:cs="Times New Roman"/>
            <w:color w:val="000000" w:themeColor="text1"/>
            <w:highlight w:val="yellow"/>
            <w:rPrChange w:id="6998" w:author="Ruijie Xu" w:date="2022-03-10T12:31:00Z">
              <w:rPr>
                <w:color w:val="000000" w:themeColor="text1"/>
              </w:rPr>
            </w:rPrChange>
          </w:rPr>
          <w:t>Aquificae</w:t>
        </w:r>
        <w:proofErr w:type="spellEnd"/>
        <w:r w:rsidRPr="002B42A7">
          <w:rPr>
            <w:rFonts w:ascii="Times New Roman" w:hAnsi="Times New Roman" w:cs="Times New Roman"/>
            <w:color w:val="000000" w:themeColor="text1"/>
            <w:highlight w:val="yellow"/>
            <w:rPrChange w:id="6999" w:author="Ruijie Xu" w:date="2022-03-10T12:31:00Z">
              <w:rPr>
                <w:color w:val="000000" w:themeColor="text1"/>
              </w:rPr>
            </w:rPrChange>
          </w:rPr>
          <w:t>”, “</w:t>
        </w:r>
        <w:proofErr w:type="spellStart"/>
        <w:r w:rsidRPr="002B42A7">
          <w:rPr>
            <w:rFonts w:ascii="Times New Roman" w:hAnsi="Times New Roman" w:cs="Times New Roman"/>
            <w:color w:val="000000" w:themeColor="text1"/>
            <w:highlight w:val="yellow"/>
            <w:rPrChange w:id="7000" w:author="Ruijie Xu" w:date="2022-03-10T12:31:00Z">
              <w:rPr>
                <w:color w:val="000000" w:themeColor="text1"/>
              </w:rPr>
            </w:rPrChange>
          </w:rPr>
          <w:t>p__Fusobacteria</w:t>
        </w:r>
        <w:proofErr w:type="spellEnd"/>
        <w:r w:rsidRPr="002B42A7">
          <w:rPr>
            <w:rFonts w:ascii="Times New Roman" w:hAnsi="Times New Roman" w:cs="Times New Roman"/>
            <w:color w:val="000000" w:themeColor="text1"/>
            <w:highlight w:val="yellow"/>
            <w:rPrChange w:id="7001" w:author="Ruijie Xu" w:date="2022-03-10T12:31:00Z">
              <w:rPr>
                <w:color w:val="000000" w:themeColor="text1"/>
              </w:rPr>
            </w:rPrChange>
          </w:rPr>
          <w:t>”, “</w:t>
        </w:r>
        <w:proofErr w:type="spellStart"/>
        <w:r w:rsidRPr="002B42A7">
          <w:rPr>
            <w:rFonts w:ascii="Times New Roman" w:hAnsi="Times New Roman" w:cs="Times New Roman"/>
            <w:color w:val="000000" w:themeColor="text1"/>
            <w:highlight w:val="yellow"/>
            <w:rPrChange w:id="7002" w:author="Ruijie Xu" w:date="2022-03-10T12:31:00Z">
              <w:rPr>
                <w:color w:val="000000" w:themeColor="text1"/>
              </w:rPr>
            </w:rPrChange>
          </w:rPr>
          <w:t>p__Firmicutes</w:t>
        </w:r>
        <w:proofErr w:type="spellEnd"/>
        <w:r w:rsidRPr="002B42A7">
          <w:rPr>
            <w:rFonts w:ascii="Times New Roman" w:hAnsi="Times New Roman" w:cs="Times New Roman"/>
            <w:color w:val="000000" w:themeColor="text1"/>
            <w:highlight w:val="yellow"/>
            <w:rPrChange w:id="7003" w:author="Ruijie Xu" w:date="2022-03-10T12:31:00Z">
              <w:rPr>
                <w:color w:val="000000" w:themeColor="text1"/>
              </w:rPr>
            </w:rPrChange>
          </w:rPr>
          <w:t>”, and “</w:t>
        </w:r>
        <w:proofErr w:type="spellStart"/>
        <w:r w:rsidRPr="002B42A7">
          <w:rPr>
            <w:rFonts w:ascii="Times New Roman" w:hAnsi="Times New Roman" w:cs="Times New Roman"/>
            <w:color w:val="000000" w:themeColor="text1"/>
            <w:highlight w:val="yellow"/>
            <w:rPrChange w:id="7004" w:author="Ruijie Xu" w:date="2022-03-10T12:31:00Z">
              <w:rPr>
                <w:color w:val="000000" w:themeColor="text1"/>
              </w:rPr>
            </w:rPrChange>
          </w:rPr>
          <w:t>p__Cyanobacteria</w:t>
        </w:r>
        <w:proofErr w:type="spellEnd"/>
        <w:r w:rsidRPr="002B42A7">
          <w:rPr>
            <w:rFonts w:ascii="Times New Roman" w:hAnsi="Times New Roman" w:cs="Times New Roman"/>
            <w:color w:val="000000" w:themeColor="text1"/>
            <w:highlight w:val="yellow"/>
            <w:rPrChange w:id="7005" w:author="Ruijie Xu" w:date="2022-03-10T12:31:00Z">
              <w:rPr>
                <w:color w:val="000000" w:themeColor="text1"/>
              </w:rPr>
            </w:rPrChange>
          </w:rPr>
          <w:t>”)</w:t>
        </w:r>
      </w:ins>
      <w:ins w:id="7006" w:author="Ruijie Xu" w:date="2022-03-10T12:13:00Z">
        <w:r w:rsidR="007B7DB2" w:rsidRPr="002B42A7">
          <w:rPr>
            <w:rFonts w:ascii="Times New Roman" w:hAnsi="Times New Roman" w:cs="Times New Roman"/>
            <w:color w:val="000000" w:themeColor="text1"/>
            <w:highlight w:val="yellow"/>
            <w:rPrChange w:id="7007" w:author="Ruijie Xu" w:date="2022-03-10T12:31:00Z">
              <w:rPr>
                <w:color w:val="000000" w:themeColor="text1"/>
                <w:highlight w:val="yellow"/>
              </w:rPr>
            </w:rPrChange>
          </w:rPr>
          <w:t xml:space="preserve"> (Figure 5c)</w:t>
        </w:r>
      </w:ins>
      <w:ins w:id="7008" w:author="Rajeev, Sree" w:date="2022-03-02T12:40:00Z">
        <w:del w:id="7009" w:author="Liliana Salvador" w:date="2022-03-08T20:02:00Z">
          <w:r w:rsidRPr="002B42A7" w:rsidDel="00585D58">
            <w:rPr>
              <w:rFonts w:ascii="Times New Roman" w:hAnsi="Times New Roman" w:cs="Times New Roman"/>
              <w:color w:val="000000" w:themeColor="text1"/>
              <w:highlight w:val="yellow"/>
              <w:rPrChange w:id="7010" w:author="Ruijie Xu" w:date="2022-03-10T12:31:00Z">
                <w:rPr>
                  <w:color w:val="000000" w:themeColor="text1"/>
                </w:rPr>
              </w:rPrChange>
            </w:rPr>
            <w:delText xml:space="preserve"> that were identified by the rest of the software</w:delText>
          </w:r>
        </w:del>
        <w:r w:rsidRPr="002B42A7">
          <w:rPr>
            <w:rFonts w:ascii="Times New Roman" w:hAnsi="Times New Roman" w:cs="Times New Roman"/>
            <w:color w:val="000000" w:themeColor="text1"/>
            <w:highlight w:val="yellow"/>
            <w:rPrChange w:id="7011" w:author="Ruijie Xu" w:date="2022-03-10T12:31:00Z">
              <w:rPr>
                <w:color w:val="000000" w:themeColor="text1"/>
              </w:rPr>
            </w:rPrChange>
          </w:rPr>
          <w:t>. Kaiju and Centrifuge were the only two software that reported virus taxa (“p__</w:t>
        </w:r>
        <w:proofErr w:type="spellStart"/>
        <w:r w:rsidRPr="002B42A7">
          <w:rPr>
            <w:rFonts w:ascii="Times New Roman" w:hAnsi="Times New Roman" w:cs="Times New Roman"/>
            <w:color w:val="000000" w:themeColor="text1"/>
            <w:highlight w:val="yellow"/>
            <w:rPrChange w:id="7012" w:author="Ruijie Xu" w:date="2022-03-10T12:31:00Z">
              <w:rPr>
                <w:color w:val="000000" w:themeColor="text1"/>
              </w:rPr>
            </w:rPrChange>
          </w:rPr>
          <w:t>Negarnaviricota</w:t>
        </w:r>
        <w:proofErr w:type="spellEnd"/>
        <w:r w:rsidRPr="002B42A7">
          <w:rPr>
            <w:rFonts w:ascii="Times New Roman" w:hAnsi="Times New Roman" w:cs="Times New Roman"/>
            <w:color w:val="000000" w:themeColor="text1"/>
            <w:highlight w:val="yellow"/>
            <w:rPrChange w:id="7013" w:author="Ruijie Xu" w:date="2022-03-10T12:31:00Z">
              <w:rPr>
                <w:color w:val="000000" w:themeColor="text1"/>
              </w:rPr>
            </w:rPrChange>
          </w:rPr>
          <w:t>”, and Kaiju reported “p__</w:t>
        </w:r>
        <w:proofErr w:type="spellStart"/>
        <w:r w:rsidRPr="002B42A7">
          <w:rPr>
            <w:rFonts w:ascii="Times New Roman" w:hAnsi="Times New Roman" w:cs="Times New Roman"/>
            <w:color w:val="000000" w:themeColor="text1"/>
            <w:highlight w:val="yellow"/>
            <w:rPrChange w:id="7014" w:author="Ruijie Xu" w:date="2022-03-10T12:31:00Z">
              <w:rPr>
                <w:color w:val="000000" w:themeColor="text1"/>
              </w:rPr>
            </w:rPrChange>
          </w:rPr>
          <w:t>Nucleocytoviricota</w:t>
        </w:r>
        <w:proofErr w:type="spellEnd"/>
        <w:r w:rsidRPr="002B42A7">
          <w:rPr>
            <w:rFonts w:ascii="Times New Roman" w:hAnsi="Times New Roman" w:cs="Times New Roman"/>
            <w:color w:val="000000" w:themeColor="text1"/>
            <w:highlight w:val="yellow"/>
            <w:rPrChange w:id="7015" w:author="Ruijie Xu" w:date="2022-03-10T12:31:00Z">
              <w:rPr>
                <w:color w:val="000000" w:themeColor="text1"/>
              </w:rPr>
            </w:rPrChange>
          </w:rPr>
          <w:t>” and “p__</w:t>
        </w:r>
        <w:proofErr w:type="spellStart"/>
        <w:r w:rsidRPr="002B42A7">
          <w:rPr>
            <w:rFonts w:ascii="Times New Roman" w:hAnsi="Times New Roman" w:cs="Times New Roman"/>
            <w:color w:val="000000" w:themeColor="text1"/>
            <w:highlight w:val="yellow"/>
            <w:rPrChange w:id="7016" w:author="Ruijie Xu" w:date="2022-03-10T12:31:00Z">
              <w:rPr>
                <w:color w:val="000000" w:themeColor="text1"/>
              </w:rPr>
            </w:rPrChange>
          </w:rPr>
          <w:t>Uroviricota</w:t>
        </w:r>
        <w:proofErr w:type="spellEnd"/>
        <w:r w:rsidRPr="002B42A7">
          <w:rPr>
            <w:rFonts w:ascii="Times New Roman" w:hAnsi="Times New Roman" w:cs="Times New Roman"/>
            <w:color w:val="000000" w:themeColor="text1"/>
            <w:highlight w:val="yellow"/>
            <w:rPrChange w:id="7017" w:author="Ruijie Xu" w:date="2022-03-10T12:31:00Z">
              <w:rPr>
                <w:color w:val="000000" w:themeColor="text1"/>
              </w:rPr>
            </w:rPrChange>
          </w:rPr>
          <w:t>”) as DA. Archaea taxa were only reported by Kaiju, Centrifuge, and BLASTN. All three software reported "p__</w:t>
        </w:r>
        <w:proofErr w:type="spellStart"/>
        <w:r w:rsidRPr="002B42A7">
          <w:rPr>
            <w:rFonts w:ascii="Times New Roman" w:hAnsi="Times New Roman" w:cs="Times New Roman"/>
            <w:color w:val="000000" w:themeColor="text1"/>
            <w:highlight w:val="yellow"/>
            <w:rPrChange w:id="7018" w:author="Ruijie Xu" w:date="2022-03-10T12:31:00Z">
              <w:rPr>
                <w:color w:val="000000" w:themeColor="text1"/>
              </w:rPr>
            </w:rPrChange>
          </w:rPr>
          <w:t>Euryarchaeota</w:t>
        </w:r>
        <w:proofErr w:type="spellEnd"/>
        <w:r w:rsidRPr="002B42A7">
          <w:rPr>
            <w:rFonts w:ascii="Times New Roman" w:hAnsi="Times New Roman" w:cs="Times New Roman"/>
            <w:color w:val="000000" w:themeColor="text1"/>
            <w:highlight w:val="yellow"/>
            <w:rPrChange w:id="7019" w:author="Ruijie Xu" w:date="2022-03-10T12:31:00Z">
              <w:rPr>
                <w:color w:val="000000" w:themeColor="text1"/>
              </w:rPr>
            </w:rPrChange>
          </w:rPr>
          <w:t xml:space="preserve">”, and both Kaiju and Centrifuge </w:t>
        </w:r>
        <w:proofErr w:type="gramStart"/>
        <w:r w:rsidRPr="002B42A7">
          <w:rPr>
            <w:rFonts w:ascii="Times New Roman" w:hAnsi="Times New Roman" w:cs="Times New Roman"/>
            <w:color w:val="000000" w:themeColor="text1"/>
            <w:highlight w:val="yellow"/>
            <w:rPrChange w:id="7020" w:author="Ruijie Xu" w:date="2022-03-10T12:31:00Z">
              <w:rPr>
                <w:color w:val="000000" w:themeColor="text1"/>
              </w:rPr>
            </w:rPrChange>
          </w:rPr>
          <w:t>reported  “</w:t>
        </w:r>
        <w:proofErr w:type="gramEnd"/>
        <w:r w:rsidRPr="002B42A7">
          <w:rPr>
            <w:rFonts w:ascii="Times New Roman" w:hAnsi="Times New Roman" w:cs="Times New Roman"/>
            <w:color w:val="000000" w:themeColor="text1"/>
            <w:highlight w:val="yellow"/>
            <w:rPrChange w:id="7021" w:author="Ruijie Xu" w:date="2022-03-10T12:31:00Z">
              <w:rPr>
                <w:color w:val="000000" w:themeColor="text1"/>
              </w:rPr>
            </w:rPrChange>
          </w:rPr>
          <w:t>p__</w:t>
        </w:r>
        <w:proofErr w:type="spellStart"/>
        <w:r w:rsidRPr="002B42A7">
          <w:rPr>
            <w:rFonts w:ascii="Times New Roman" w:hAnsi="Times New Roman" w:cs="Times New Roman"/>
            <w:color w:val="000000" w:themeColor="text1"/>
            <w:highlight w:val="yellow"/>
            <w:rPrChange w:id="7022" w:author="Ruijie Xu" w:date="2022-03-10T12:31:00Z">
              <w:rPr>
                <w:color w:val="000000" w:themeColor="text1"/>
              </w:rPr>
            </w:rPrChange>
          </w:rPr>
          <w:t>Candidatus</w:t>
        </w:r>
        <w:proofErr w:type="spellEnd"/>
        <w:r w:rsidRPr="002B42A7">
          <w:rPr>
            <w:rFonts w:ascii="Times New Roman" w:hAnsi="Times New Roman" w:cs="Times New Roman"/>
            <w:color w:val="000000" w:themeColor="text1"/>
            <w:highlight w:val="yellow"/>
            <w:rPrChange w:id="7023" w:author="Ruijie Xu" w:date="2022-03-10T12:31:00Z">
              <w:rPr>
                <w:color w:val="000000" w:themeColor="text1"/>
              </w:rPr>
            </w:rPrChange>
          </w:rPr>
          <w:t xml:space="preserve"> </w:t>
        </w:r>
        <w:proofErr w:type="spellStart"/>
        <w:r w:rsidRPr="002B42A7">
          <w:rPr>
            <w:rFonts w:ascii="Times New Roman" w:hAnsi="Times New Roman" w:cs="Times New Roman"/>
            <w:color w:val="000000" w:themeColor="text1"/>
            <w:highlight w:val="yellow"/>
            <w:rPrChange w:id="7024" w:author="Ruijie Xu" w:date="2022-03-10T12:31:00Z">
              <w:rPr>
                <w:color w:val="000000" w:themeColor="text1"/>
              </w:rPr>
            </w:rPrChange>
          </w:rPr>
          <w:t>Micrarchaeota</w:t>
        </w:r>
        <w:proofErr w:type="spellEnd"/>
        <w:r w:rsidRPr="002B42A7">
          <w:rPr>
            <w:rFonts w:ascii="Times New Roman" w:hAnsi="Times New Roman" w:cs="Times New Roman"/>
            <w:color w:val="000000" w:themeColor="text1"/>
            <w:highlight w:val="yellow"/>
            <w:rPrChange w:id="7025" w:author="Ruijie Xu" w:date="2022-03-10T12:31:00Z">
              <w:rPr>
                <w:color w:val="000000" w:themeColor="text1"/>
              </w:rPr>
            </w:rPrChange>
          </w:rPr>
          <w:t>” and "p__</w:t>
        </w:r>
        <w:proofErr w:type="spellStart"/>
        <w:r w:rsidRPr="002B42A7">
          <w:rPr>
            <w:rFonts w:ascii="Times New Roman" w:hAnsi="Times New Roman" w:cs="Times New Roman"/>
            <w:color w:val="000000" w:themeColor="text1"/>
            <w:highlight w:val="yellow"/>
            <w:rPrChange w:id="7026" w:author="Ruijie Xu" w:date="2022-03-10T12:31:00Z">
              <w:rPr>
                <w:color w:val="000000" w:themeColor="text1"/>
              </w:rPr>
            </w:rPrChange>
          </w:rPr>
          <w:t>Candidatus</w:t>
        </w:r>
        <w:proofErr w:type="spellEnd"/>
        <w:r w:rsidRPr="002B42A7">
          <w:rPr>
            <w:rFonts w:ascii="Times New Roman" w:hAnsi="Times New Roman" w:cs="Times New Roman"/>
            <w:color w:val="000000" w:themeColor="text1"/>
            <w:highlight w:val="yellow"/>
            <w:rPrChange w:id="7027" w:author="Ruijie Xu" w:date="2022-03-10T12:31:00Z">
              <w:rPr>
                <w:color w:val="000000" w:themeColor="text1"/>
              </w:rPr>
            </w:rPrChange>
          </w:rPr>
          <w:t xml:space="preserve"> </w:t>
        </w:r>
        <w:proofErr w:type="spellStart"/>
        <w:r w:rsidRPr="002B42A7">
          <w:rPr>
            <w:rFonts w:ascii="Times New Roman" w:hAnsi="Times New Roman" w:cs="Times New Roman"/>
            <w:color w:val="000000" w:themeColor="text1"/>
            <w:highlight w:val="yellow"/>
            <w:rPrChange w:id="7028" w:author="Ruijie Xu" w:date="2022-03-10T12:31:00Z">
              <w:rPr>
                <w:color w:val="000000" w:themeColor="text1"/>
              </w:rPr>
            </w:rPrChange>
          </w:rPr>
          <w:t>Lokiarchaeota</w:t>
        </w:r>
        <w:proofErr w:type="spellEnd"/>
        <w:r w:rsidRPr="002B42A7">
          <w:rPr>
            <w:rFonts w:ascii="Times New Roman" w:hAnsi="Times New Roman" w:cs="Times New Roman"/>
            <w:color w:val="000000" w:themeColor="text1"/>
            <w:highlight w:val="yellow"/>
            <w:rPrChange w:id="7029" w:author="Ruijie Xu" w:date="2022-03-10T12:31:00Z">
              <w:rPr>
                <w:color w:val="000000" w:themeColor="text1"/>
              </w:rPr>
            </w:rPrChange>
          </w:rPr>
          <w:t>”. Finally, Kaiju uniquely reported “p__</w:t>
        </w:r>
        <w:proofErr w:type="spellStart"/>
        <w:r w:rsidRPr="002B42A7">
          <w:rPr>
            <w:rFonts w:ascii="Times New Roman" w:hAnsi="Times New Roman" w:cs="Times New Roman"/>
            <w:color w:val="000000" w:themeColor="text1"/>
            <w:highlight w:val="yellow"/>
            <w:rPrChange w:id="7030" w:author="Ruijie Xu" w:date="2022-03-10T12:31:00Z">
              <w:rPr>
                <w:color w:val="000000" w:themeColor="text1"/>
              </w:rPr>
            </w:rPrChange>
          </w:rPr>
          <w:t>Candidatus</w:t>
        </w:r>
        <w:proofErr w:type="spellEnd"/>
        <w:r w:rsidRPr="002B42A7">
          <w:rPr>
            <w:rFonts w:ascii="Times New Roman" w:hAnsi="Times New Roman" w:cs="Times New Roman"/>
            <w:color w:val="000000" w:themeColor="text1"/>
            <w:highlight w:val="yellow"/>
            <w:rPrChange w:id="7031" w:author="Ruijie Xu" w:date="2022-03-10T12:31:00Z">
              <w:rPr>
                <w:color w:val="000000" w:themeColor="text1"/>
              </w:rPr>
            </w:rPrChange>
          </w:rPr>
          <w:t xml:space="preserve"> </w:t>
        </w:r>
        <w:proofErr w:type="spellStart"/>
        <w:r w:rsidRPr="002B42A7">
          <w:rPr>
            <w:rFonts w:ascii="Times New Roman" w:hAnsi="Times New Roman" w:cs="Times New Roman"/>
            <w:color w:val="000000" w:themeColor="text1"/>
            <w:highlight w:val="yellow"/>
            <w:rPrChange w:id="7032" w:author="Ruijie Xu" w:date="2022-03-10T12:31:00Z">
              <w:rPr>
                <w:color w:val="000000" w:themeColor="text1"/>
              </w:rPr>
            </w:rPrChange>
          </w:rPr>
          <w:t>Thermoplasmatota</w:t>
        </w:r>
        <w:proofErr w:type="spellEnd"/>
        <w:r w:rsidRPr="002B42A7">
          <w:rPr>
            <w:rFonts w:ascii="Times New Roman" w:hAnsi="Times New Roman" w:cs="Times New Roman"/>
            <w:color w:val="000000" w:themeColor="text1"/>
            <w:highlight w:val="yellow"/>
            <w:rPrChange w:id="7033" w:author="Ruijie Xu" w:date="2022-03-10T12:31:00Z">
              <w:rPr>
                <w:color w:val="000000" w:themeColor="text1"/>
              </w:rPr>
            </w:rPrChange>
          </w:rPr>
          <w:t>”.</w:t>
        </w:r>
      </w:ins>
    </w:p>
    <w:p w14:paraId="4BCAFB02" w14:textId="4F519796" w:rsidR="001E602D" w:rsidRPr="002B42A7" w:rsidRDefault="001E602D">
      <w:pPr>
        <w:spacing w:line="480" w:lineRule="auto"/>
        <w:rPr>
          <w:ins w:id="7034" w:author="Ruijie Xu" w:date="2022-02-27T12:28:00Z"/>
          <w:rFonts w:ascii="Times New Roman" w:hAnsi="Times New Roman" w:cs="Times New Roman"/>
          <w:color w:val="000000" w:themeColor="text1"/>
          <w:rPrChange w:id="7035" w:author="Ruijie Xu" w:date="2022-03-10T12:31:00Z">
            <w:rPr>
              <w:ins w:id="7036" w:author="Ruijie Xu" w:date="2022-02-27T12:28:00Z"/>
              <w:b/>
              <w:bCs/>
              <w:color w:val="000000" w:themeColor="text1"/>
            </w:rPr>
          </w:rPrChange>
        </w:rPr>
      </w:pPr>
      <w:ins w:id="7037" w:author="Ruijie Xu" w:date="2022-03-04T13:06:00Z">
        <w:r w:rsidRPr="002B42A7">
          <w:rPr>
            <w:rFonts w:ascii="Times New Roman" w:hAnsi="Times New Roman" w:cs="Times New Roman"/>
            <w:color w:val="000000" w:themeColor="text1"/>
            <w:highlight w:val="cyan"/>
            <w:rPrChange w:id="7038" w:author="Ruijie Xu" w:date="2022-03-10T12:31:00Z">
              <w:rPr>
                <w:color w:val="000000" w:themeColor="text1"/>
              </w:rPr>
            </w:rPrChange>
          </w:rPr>
          <w:lastRenderedPageBreak/>
          <w:t xml:space="preserve">DA taxa </w:t>
        </w:r>
        <w:del w:id="7039" w:author="Liliana Salvador" w:date="2022-03-08T20:03:00Z">
          <w:r w:rsidRPr="002B42A7" w:rsidDel="00585D58">
            <w:rPr>
              <w:rFonts w:ascii="Times New Roman" w:hAnsi="Times New Roman" w:cs="Times New Roman"/>
              <w:color w:val="000000" w:themeColor="text1"/>
              <w:highlight w:val="cyan"/>
              <w:rPrChange w:id="7040" w:author="Ruijie Xu" w:date="2022-03-10T12:31:00Z">
                <w:rPr>
                  <w:color w:val="000000" w:themeColor="text1"/>
                </w:rPr>
              </w:rPrChange>
            </w:rPr>
            <w:delText>has also been</w:delText>
          </w:r>
        </w:del>
      </w:ins>
      <w:ins w:id="7041" w:author="Liliana Salvador" w:date="2022-03-08T20:03:00Z">
        <w:r w:rsidR="00585D58" w:rsidRPr="002B42A7">
          <w:rPr>
            <w:rFonts w:ascii="Times New Roman" w:hAnsi="Times New Roman" w:cs="Times New Roman"/>
            <w:color w:val="000000" w:themeColor="text1"/>
            <w:highlight w:val="cyan"/>
            <w:rPrChange w:id="7042" w:author="Ruijie Xu" w:date="2022-03-10T12:31:00Z">
              <w:rPr>
                <w:color w:val="000000" w:themeColor="text1"/>
                <w:highlight w:val="cyan"/>
              </w:rPr>
            </w:rPrChange>
          </w:rPr>
          <w:t>were also</w:t>
        </w:r>
      </w:ins>
      <w:ins w:id="7043" w:author="Ruijie Xu" w:date="2022-03-04T13:06:00Z">
        <w:r w:rsidRPr="002B42A7">
          <w:rPr>
            <w:rFonts w:ascii="Times New Roman" w:hAnsi="Times New Roman" w:cs="Times New Roman"/>
            <w:color w:val="000000" w:themeColor="text1"/>
            <w:highlight w:val="cyan"/>
            <w:rPrChange w:id="7044" w:author="Ruijie Xu" w:date="2022-03-10T12:31:00Z">
              <w:rPr>
                <w:color w:val="000000" w:themeColor="text1"/>
              </w:rPr>
            </w:rPrChange>
          </w:rPr>
          <w:t xml:space="preserve"> identified between </w:t>
        </w:r>
      </w:ins>
      <w:ins w:id="7045" w:author="Ruijie Xu" w:date="2022-03-04T13:13:00Z">
        <w:r w:rsidR="00510AC1" w:rsidRPr="002B42A7">
          <w:rPr>
            <w:rFonts w:ascii="Times New Roman" w:hAnsi="Times New Roman" w:cs="Times New Roman"/>
            <w:color w:val="000000" w:themeColor="text1"/>
            <w:highlight w:val="cyan"/>
            <w:rPrChange w:id="7046" w:author="Ruijie Xu" w:date="2022-03-10T12:31:00Z">
              <w:rPr>
                <w:color w:val="000000" w:themeColor="text1"/>
              </w:rPr>
            </w:rPrChange>
          </w:rPr>
          <w:t xml:space="preserve">the </w:t>
        </w:r>
      </w:ins>
      <w:ins w:id="7047" w:author="Ruijie Xu" w:date="2022-03-04T13:06:00Z">
        <w:r w:rsidRPr="002B42A7">
          <w:rPr>
            <w:rFonts w:ascii="Times New Roman" w:hAnsi="Times New Roman" w:cs="Times New Roman"/>
            <w:color w:val="000000" w:themeColor="text1"/>
            <w:highlight w:val="cyan"/>
            <w:rPrChange w:id="7048" w:author="Ruijie Xu" w:date="2022-03-10T12:31:00Z">
              <w:rPr>
                <w:color w:val="000000" w:themeColor="text1"/>
              </w:rPr>
            </w:rPrChange>
          </w:rPr>
          <w:t>microbiomes of lung an</w:t>
        </w:r>
      </w:ins>
      <w:ins w:id="7049" w:author="Ruijie Xu" w:date="2022-03-04T13:07:00Z">
        <w:r w:rsidRPr="002B42A7">
          <w:rPr>
            <w:rFonts w:ascii="Times New Roman" w:hAnsi="Times New Roman" w:cs="Times New Roman"/>
            <w:color w:val="000000" w:themeColor="text1"/>
            <w:highlight w:val="cyan"/>
            <w:rPrChange w:id="7050" w:author="Ruijie Xu" w:date="2022-03-10T12:31:00Z">
              <w:rPr>
                <w:color w:val="000000" w:themeColor="text1"/>
              </w:rPr>
            </w:rPrChange>
          </w:rPr>
          <w:t xml:space="preserve">d spleen </w:t>
        </w:r>
        <w:del w:id="7051" w:author="Liliana Salvador" w:date="2022-03-08T20:04:00Z">
          <w:r w:rsidRPr="002B42A7" w:rsidDel="00585D58">
            <w:rPr>
              <w:rFonts w:ascii="Times New Roman" w:hAnsi="Times New Roman" w:cs="Times New Roman"/>
              <w:color w:val="000000" w:themeColor="text1"/>
              <w:highlight w:val="cyan"/>
              <w:rPrChange w:id="7052" w:author="Ruijie Xu" w:date="2022-03-10T12:31:00Z">
                <w:rPr>
                  <w:color w:val="000000" w:themeColor="text1"/>
                </w:rPr>
              </w:rPrChange>
            </w:rPr>
            <w:delText xml:space="preserve">samples </w:delText>
          </w:r>
        </w:del>
        <w:r w:rsidRPr="002B42A7">
          <w:rPr>
            <w:rFonts w:ascii="Times New Roman" w:hAnsi="Times New Roman" w:cs="Times New Roman"/>
            <w:color w:val="000000" w:themeColor="text1"/>
            <w:highlight w:val="cyan"/>
            <w:rPrChange w:id="7053" w:author="Ruijie Xu" w:date="2022-03-10T12:31:00Z">
              <w:rPr>
                <w:color w:val="000000" w:themeColor="text1"/>
              </w:rPr>
            </w:rPrChange>
          </w:rPr>
          <w:t xml:space="preserve">and between </w:t>
        </w:r>
        <w:del w:id="7054" w:author="Liliana Salvador" w:date="2022-03-08T20:03:00Z">
          <w:r w:rsidRPr="002B42A7" w:rsidDel="00585D58">
            <w:rPr>
              <w:rFonts w:ascii="Times New Roman" w:hAnsi="Times New Roman" w:cs="Times New Roman"/>
              <w:color w:val="000000" w:themeColor="text1"/>
              <w:highlight w:val="cyan"/>
              <w:rPrChange w:id="7055" w:author="Ruijie Xu" w:date="2022-03-10T12:31:00Z">
                <w:rPr>
                  <w:color w:val="000000" w:themeColor="text1"/>
                </w:rPr>
              </w:rPrChange>
            </w:rPr>
            <w:delText xml:space="preserve">that of </w:delText>
          </w:r>
        </w:del>
        <w:r w:rsidRPr="002B42A7">
          <w:rPr>
            <w:rFonts w:ascii="Times New Roman" w:hAnsi="Times New Roman" w:cs="Times New Roman"/>
            <w:color w:val="000000" w:themeColor="text1"/>
            <w:highlight w:val="cyan"/>
            <w:rPrChange w:id="7056" w:author="Ruijie Xu" w:date="2022-03-10T12:31:00Z">
              <w:rPr>
                <w:color w:val="000000" w:themeColor="text1"/>
              </w:rPr>
            </w:rPrChange>
          </w:rPr>
          <w:t xml:space="preserve">kidney </w:t>
        </w:r>
      </w:ins>
      <w:ins w:id="7057" w:author="Ruijie Xu" w:date="2022-03-04T13:14:00Z">
        <w:r w:rsidR="00510AC1" w:rsidRPr="002B42A7">
          <w:rPr>
            <w:rFonts w:ascii="Times New Roman" w:hAnsi="Times New Roman" w:cs="Times New Roman"/>
            <w:color w:val="000000" w:themeColor="text1"/>
            <w:highlight w:val="cyan"/>
            <w:rPrChange w:id="7058" w:author="Ruijie Xu" w:date="2022-03-10T12:31:00Z">
              <w:rPr>
                <w:color w:val="000000" w:themeColor="text1"/>
              </w:rPr>
            </w:rPrChange>
          </w:rPr>
          <w:t>and spleen</w:t>
        </w:r>
      </w:ins>
      <w:ins w:id="7059" w:author="Ruijie Xu" w:date="2022-03-04T13:07:00Z">
        <w:r w:rsidRPr="002B42A7">
          <w:rPr>
            <w:rFonts w:ascii="Times New Roman" w:hAnsi="Times New Roman" w:cs="Times New Roman"/>
            <w:color w:val="000000" w:themeColor="text1"/>
            <w:highlight w:val="cyan"/>
            <w:rPrChange w:id="7060" w:author="Ruijie Xu" w:date="2022-03-10T12:31:00Z">
              <w:rPr>
                <w:color w:val="000000" w:themeColor="text1"/>
              </w:rPr>
            </w:rPrChange>
          </w:rPr>
          <w:t xml:space="preserve"> samples. </w:t>
        </w:r>
      </w:ins>
      <w:ins w:id="7061" w:author="Ruijie Xu" w:date="2022-03-04T13:11:00Z">
        <w:r w:rsidRPr="002B42A7">
          <w:rPr>
            <w:rFonts w:ascii="Times New Roman" w:hAnsi="Times New Roman" w:cs="Times New Roman"/>
            <w:color w:val="000000" w:themeColor="text1"/>
            <w:highlight w:val="cyan"/>
            <w:rPrChange w:id="7062" w:author="Ruijie Xu" w:date="2022-03-10T12:31:00Z">
              <w:rPr>
                <w:color w:val="000000" w:themeColor="text1"/>
              </w:rPr>
            </w:rPrChange>
          </w:rPr>
          <w:t xml:space="preserve">Kaiju and Centrifuge </w:t>
        </w:r>
      </w:ins>
      <w:ins w:id="7063" w:author="Ruijie Xu" w:date="2022-03-16T16:41:00Z">
        <w:r w:rsidR="007E4A54">
          <w:rPr>
            <w:rFonts w:ascii="Times New Roman" w:hAnsi="Times New Roman" w:cs="Times New Roman"/>
            <w:color w:val="000000" w:themeColor="text1"/>
            <w:highlight w:val="cyan"/>
          </w:rPr>
          <w:t>identifie</w:t>
        </w:r>
      </w:ins>
      <w:ins w:id="7064" w:author="Ruijie Xu" w:date="2022-03-16T16:42:00Z">
        <w:r w:rsidR="007E4A54">
          <w:rPr>
            <w:rFonts w:ascii="Times New Roman" w:hAnsi="Times New Roman" w:cs="Times New Roman"/>
            <w:color w:val="000000" w:themeColor="text1"/>
            <w:highlight w:val="cyan"/>
          </w:rPr>
          <w:t>d most number</w:t>
        </w:r>
      </w:ins>
      <w:ins w:id="7065" w:author="Ruijie Xu" w:date="2022-03-16T16:43:00Z">
        <w:r w:rsidR="007E4A54">
          <w:rPr>
            <w:rFonts w:ascii="Times New Roman" w:hAnsi="Times New Roman" w:cs="Times New Roman"/>
            <w:color w:val="000000" w:themeColor="text1"/>
            <w:highlight w:val="cyan"/>
          </w:rPr>
          <w:t xml:space="preserve"> (484 and </w:t>
        </w:r>
      </w:ins>
      <w:ins w:id="7066" w:author="Ruijie Xu" w:date="2022-03-16T16:44:00Z">
        <w:r w:rsidR="007E4A54">
          <w:rPr>
            <w:rFonts w:ascii="Times New Roman" w:hAnsi="Times New Roman" w:cs="Times New Roman"/>
            <w:color w:val="000000" w:themeColor="text1"/>
            <w:highlight w:val="cyan"/>
          </w:rPr>
          <w:t>457 species)</w:t>
        </w:r>
      </w:ins>
      <w:ins w:id="7067" w:author="Ruijie Xu" w:date="2022-03-16T16:42:00Z">
        <w:r w:rsidR="007E4A54">
          <w:rPr>
            <w:rFonts w:ascii="Times New Roman" w:hAnsi="Times New Roman" w:cs="Times New Roman"/>
            <w:color w:val="000000" w:themeColor="text1"/>
            <w:highlight w:val="cyan"/>
          </w:rPr>
          <w:t xml:space="preserve"> of DA taxa </w:t>
        </w:r>
      </w:ins>
      <w:ins w:id="7068" w:author="Liliana Salvador" w:date="2022-03-08T20:05:00Z">
        <w:del w:id="7069" w:author="Ruijie Xu" w:date="2022-03-16T16:41:00Z">
          <w:r w:rsidR="00585D58" w:rsidRPr="002B42A7" w:rsidDel="007E4A54">
            <w:rPr>
              <w:rFonts w:ascii="Times New Roman" w:hAnsi="Times New Roman" w:cs="Times New Roman"/>
              <w:color w:val="000000" w:themeColor="text1"/>
              <w:highlight w:val="cyan"/>
              <w:rPrChange w:id="7070" w:author="Ruijie Xu" w:date="2022-03-10T12:31:00Z">
                <w:rPr>
                  <w:color w:val="000000" w:themeColor="text1"/>
                  <w:highlight w:val="cyan"/>
                </w:rPr>
              </w:rPrChange>
            </w:rPr>
            <w:delText>the</w:delText>
          </w:r>
        </w:del>
      </w:ins>
      <w:ins w:id="7071" w:author="Ruijie Xu" w:date="2022-03-04T13:11:00Z">
        <w:r w:rsidRPr="002B42A7">
          <w:rPr>
            <w:rFonts w:ascii="Times New Roman" w:hAnsi="Times New Roman" w:cs="Times New Roman"/>
            <w:color w:val="000000" w:themeColor="text1"/>
            <w:highlight w:val="cyan"/>
            <w:rPrChange w:id="7072" w:author="Ruijie Xu" w:date="2022-03-10T12:31:00Z">
              <w:rPr>
                <w:color w:val="000000" w:themeColor="text1"/>
              </w:rPr>
            </w:rPrChange>
          </w:rPr>
          <w:t xml:space="preserve">between </w:t>
        </w:r>
      </w:ins>
      <w:ins w:id="7073" w:author="Ruijie Xu" w:date="2022-03-04T13:12:00Z">
        <w:r w:rsidRPr="002B42A7">
          <w:rPr>
            <w:rFonts w:ascii="Times New Roman" w:hAnsi="Times New Roman" w:cs="Times New Roman"/>
            <w:color w:val="000000" w:themeColor="text1"/>
            <w:highlight w:val="cyan"/>
            <w:rPrChange w:id="7074" w:author="Ruijie Xu" w:date="2022-03-10T12:31:00Z">
              <w:rPr>
                <w:color w:val="000000" w:themeColor="text1"/>
              </w:rPr>
            </w:rPrChange>
          </w:rPr>
          <w:t>lung and spleen</w:t>
        </w:r>
      </w:ins>
      <w:ins w:id="7075" w:author="Ruijie Xu" w:date="2022-03-04T13:58:00Z">
        <w:r w:rsidR="00487546" w:rsidRPr="002B42A7">
          <w:rPr>
            <w:rFonts w:ascii="Times New Roman" w:hAnsi="Times New Roman" w:cs="Times New Roman"/>
            <w:color w:val="000000" w:themeColor="text1"/>
            <w:highlight w:val="cyan"/>
            <w:rPrChange w:id="7076" w:author="Ruijie Xu" w:date="2022-03-10T12:31:00Z">
              <w:rPr>
                <w:color w:val="000000" w:themeColor="text1"/>
                <w:highlight w:val="cyan"/>
              </w:rPr>
            </w:rPrChange>
          </w:rPr>
          <w:t xml:space="preserve"> samples</w:t>
        </w:r>
      </w:ins>
      <w:ins w:id="7077" w:author="Ruijie Xu" w:date="2022-03-10T10:16:00Z">
        <w:r w:rsidR="007A62C5" w:rsidRPr="002B42A7">
          <w:rPr>
            <w:rFonts w:ascii="Times New Roman" w:hAnsi="Times New Roman" w:cs="Times New Roman"/>
            <w:color w:val="000000" w:themeColor="text1"/>
            <w:highlight w:val="cyan"/>
            <w:rPrChange w:id="7078" w:author="Ruijie Xu" w:date="2022-03-10T12:31:00Z">
              <w:rPr>
                <w:color w:val="000000" w:themeColor="text1"/>
                <w:highlight w:val="cyan"/>
              </w:rPr>
            </w:rPrChange>
          </w:rPr>
          <w:t xml:space="preserve">. </w:t>
        </w:r>
      </w:ins>
      <w:commentRangeStart w:id="7079"/>
      <w:ins w:id="7080" w:author="Liliana Salvador" w:date="2022-03-08T20:05:00Z">
        <w:del w:id="7081" w:author="Ruijie Xu" w:date="2022-03-10T10:16:00Z">
          <w:r w:rsidR="00585D58" w:rsidRPr="002B42A7" w:rsidDel="007A62C5">
            <w:rPr>
              <w:rFonts w:ascii="Times New Roman" w:hAnsi="Times New Roman" w:cs="Times New Roman"/>
              <w:color w:val="000000" w:themeColor="text1"/>
              <w:highlight w:val="cyan"/>
              <w:rPrChange w:id="7082" w:author="Ruijie Xu" w:date="2022-03-10T12:31:00Z">
                <w:rPr>
                  <w:color w:val="000000" w:themeColor="text1"/>
                  <w:highlight w:val="cyan"/>
                </w:rPr>
              </w:rPrChange>
            </w:rPr>
            <w:delText>as</w:delText>
          </w:r>
        </w:del>
      </w:ins>
      <w:commentRangeEnd w:id="7079"/>
      <w:del w:id="7083" w:author="Ruijie Xu" w:date="2022-03-10T10:16:00Z">
        <w:r w:rsidR="000D56DE" w:rsidRPr="002B42A7" w:rsidDel="007A62C5">
          <w:rPr>
            <w:rStyle w:val="CommentReference"/>
            <w:rFonts w:ascii="Times New Roman" w:hAnsi="Times New Roman" w:cs="Times New Roman"/>
            <w:sz w:val="24"/>
            <w:szCs w:val="24"/>
            <w:rPrChange w:id="7084" w:author="Ruijie Xu" w:date="2022-03-10T12:31:00Z">
              <w:rPr>
                <w:rStyle w:val="CommentReference"/>
              </w:rPr>
            </w:rPrChange>
          </w:rPr>
          <w:commentReference w:id="7079"/>
        </w:r>
      </w:del>
      <w:ins w:id="7085" w:author="Liliana Salvador" w:date="2022-03-08T20:10:00Z">
        <w:del w:id="7086" w:author="Ruijie Xu" w:date="2022-03-16T16:45:00Z">
          <w:r w:rsidR="000D56DE" w:rsidRPr="002B42A7" w:rsidDel="005D0632">
            <w:rPr>
              <w:rFonts w:ascii="Times New Roman" w:hAnsi="Times New Roman" w:cs="Times New Roman"/>
              <w:color w:val="000000" w:themeColor="text1"/>
              <w:highlight w:val="cyan"/>
              <w:rPrChange w:id="7087" w:author="Ruijie Xu" w:date="2022-03-10T12:31:00Z">
                <w:rPr>
                  <w:color w:val="000000" w:themeColor="text1"/>
                  <w:highlight w:val="cyan"/>
                </w:rPr>
              </w:rPrChange>
            </w:rPr>
            <w:delText>as the</w:delText>
          </w:r>
        </w:del>
      </w:ins>
      <w:ins w:id="7088" w:author="Ruijie Xu" w:date="2022-03-04T13:07:00Z">
        <w:r w:rsidRPr="002B42A7">
          <w:rPr>
            <w:rFonts w:ascii="Times New Roman" w:hAnsi="Times New Roman" w:cs="Times New Roman"/>
            <w:color w:val="000000" w:themeColor="text1"/>
            <w:highlight w:val="cyan"/>
            <w:rPrChange w:id="7089" w:author="Ruijie Xu" w:date="2022-03-10T12:31:00Z">
              <w:rPr>
                <w:color w:val="000000" w:themeColor="text1"/>
              </w:rPr>
            </w:rPrChange>
          </w:rPr>
          <w:t xml:space="preserve">The detailed comparisons </w:t>
        </w:r>
      </w:ins>
      <w:ins w:id="7090" w:author="Liliana Salvador" w:date="2022-03-08T20:11:00Z">
        <w:r w:rsidR="000D56DE" w:rsidRPr="002B42A7">
          <w:rPr>
            <w:rFonts w:ascii="Times New Roman" w:hAnsi="Times New Roman" w:cs="Times New Roman"/>
            <w:color w:val="000000" w:themeColor="text1"/>
            <w:highlight w:val="cyan"/>
            <w:rPrChange w:id="7091" w:author="Ruijie Xu" w:date="2022-03-10T12:31:00Z">
              <w:rPr>
                <w:color w:val="000000" w:themeColor="text1"/>
                <w:highlight w:val="cyan"/>
              </w:rPr>
            </w:rPrChange>
          </w:rPr>
          <w:t>are</w:t>
        </w:r>
      </w:ins>
      <w:ins w:id="7092" w:author="Ruijie Xu" w:date="2022-03-04T13:07:00Z">
        <w:del w:id="7093" w:author="Liliana Salvador" w:date="2022-03-08T20:11:00Z">
          <w:r w:rsidRPr="002B42A7" w:rsidDel="000D56DE">
            <w:rPr>
              <w:rFonts w:ascii="Times New Roman" w:hAnsi="Times New Roman" w:cs="Times New Roman"/>
              <w:color w:val="000000" w:themeColor="text1"/>
              <w:highlight w:val="cyan"/>
              <w:rPrChange w:id="7094" w:author="Ruijie Xu" w:date="2022-03-10T12:31:00Z">
                <w:rPr>
                  <w:color w:val="000000" w:themeColor="text1"/>
                </w:rPr>
              </w:rPrChange>
            </w:rPr>
            <w:delText>is</w:delText>
          </w:r>
        </w:del>
        <w:r w:rsidRPr="002B42A7">
          <w:rPr>
            <w:rFonts w:ascii="Times New Roman" w:hAnsi="Times New Roman" w:cs="Times New Roman"/>
            <w:color w:val="000000" w:themeColor="text1"/>
            <w:highlight w:val="cyan"/>
            <w:rPrChange w:id="7095" w:author="Ruijie Xu" w:date="2022-03-10T12:31:00Z">
              <w:rPr>
                <w:color w:val="000000" w:themeColor="text1"/>
              </w:rPr>
            </w:rPrChange>
          </w:rPr>
          <w:t xml:space="preserve"> described in supplementary </w:t>
        </w:r>
      </w:ins>
      <w:ins w:id="7096" w:author="Ruijie Xu" w:date="2022-03-04T13:59:00Z">
        <w:r w:rsidR="00487546" w:rsidRPr="002B42A7">
          <w:rPr>
            <w:rFonts w:ascii="Times New Roman" w:hAnsi="Times New Roman" w:cs="Times New Roman"/>
            <w:color w:val="000000" w:themeColor="text1"/>
            <w:highlight w:val="cyan"/>
            <w:rPrChange w:id="7097" w:author="Ruijie Xu" w:date="2022-03-10T12:31:00Z">
              <w:rPr>
                <w:color w:val="000000" w:themeColor="text1"/>
                <w:highlight w:val="cyan"/>
              </w:rPr>
            </w:rPrChange>
          </w:rPr>
          <w:t>Text</w:t>
        </w:r>
      </w:ins>
      <w:ins w:id="7098" w:author="Ruijie Xu" w:date="2022-03-16T15:03:00Z">
        <w:r w:rsidR="00DF14C1">
          <w:rPr>
            <w:rFonts w:ascii="Times New Roman" w:hAnsi="Times New Roman" w:cs="Times New Roman"/>
            <w:color w:val="000000" w:themeColor="text1"/>
            <w:highlight w:val="cyan"/>
          </w:rPr>
          <w:t>3</w:t>
        </w:r>
      </w:ins>
      <w:ins w:id="7099" w:author="Ruijie Xu" w:date="2022-03-04T13:07:00Z">
        <w:r w:rsidRPr="002B42A7">
          <w:rPr>
            <w:rFonts w:ascii="Times New Roman" w:hAnsi="Times New Roman" w:cs="Times New Roman"/>
            <w:color w:val="000000" w:themeColor="text1"/>
            <w:highlight w:val="cyan"/>
            <w:rPrChange w:id="7100" w:author="Ruijie Xu" w:date="2022-03-10T12:31:00Z">
              <w:rPr>
                <w:color w:val="000000" w:themeColor="text1"/>
              </w:rPr>
            </w:rPrChange>
          </w:rPr>
          <w:t>.</w:t>
        </w:r>
      </w:ins>
    </w:p>
    <w:p w14:paraId="4EA24A2A" w14:textId="77777777" w:rsidR="000752D6" w:rsidRPr="002B42A7" w:rsidDel="000752D6" w:rsidRDefault="000752D6">
      <w:pPr>
        <w:spacing w:line="480" w:lineRule="auto"/>
        <w:rPr>
          <w:del w:id="7101" w:author="Ruijie Xu" w:date="2022-02-27T12:28:00Z"/>
          <w:rFonts w:ascii="Times New Roman" w:hAnsi="Times New Roman" w:cs="Times New Roman"/>
          <w:b/>
          <w:bCs/>
          <w:i/>
          <w:iCs/>
          <w:color w:val="000000" w:themeColor="text1"/>
          <w:rPrChange w:id="7102" w:author="Ruijie Xu" w:date="2022-03-10T12:31:00Z">
            <w:rPr>
              <w:del w:id="7103" w:author="Ruijie Xu" w:date="2022-02-27T12:28:00Z"/>
              <w:b/>
              <w:bCs/>
              <w:color w:val="000000" w:themeColor="text1"/>
            </w:rPr>
          </w:rPrChange>
        </w:rPr>
      </w:pPr>
    </w:p>
    <w:p w14:paraId="22E5D433" w14:textId="09E37A6A" w:rsidR="009D24B7" w:rsidRPr="002B42A7" w:rsidDel="000752D6" w:rsidRDefault="00C41DEE">
      <w:pPr>
        <w:spacing w:line="480" w:lineRule="auto"/>
        <w:rPr>
          <w:ins w:id="7104" w:author="Liliana Salvador" w:date="2022-02-26T17:32:00Z"/>
          <w:del w:id="7105" w:author="Ruijie Xu" w:date="2022-02-27T12:26:00Z"/>
          <w:rFonts w:ascii="Times New Roman" w:hAnsi="Times New Roman" w:cs="Times New Roman"/>
          <w:i/>
          <w:iCs/>
          <w:color w:val="000000" w:themeColor="text1"/>
          <w:rPrChange w:id="7106" w:author="Ruijie Xu" w:date="2022-03-10T12:31:00Z">
            <w:rPr>
              <w:ins w:id="7107" w:author="Liliana Salvador" w:date="2022-02-26T17:32:00Z"/>
              <w:del w:id="7108" w:author="Ruijie Xu" w:date="2022-02-27T12:26:00Z"/>
              <w:color w:val="000000" w:themeColor="text1"/>
            </w:rPr>
          </w:rPrChange>
        </w:rPr>
      </w:pPr>
      <w:commentRangeStart w:id="7109"/>
      <w:del w:id="7110" w:author="Ruijie Xu" w:date="2022-02-02T13:37:00Z">
        <w:r w:rsidRPr="002B42A7" w:rsidDel="005A69D3">
          <w:rPr>
            <w:rFonts w:ascii="Times New Roman" w:hAnsi="Times New Roman" w:cs="Times New Roman"/>
            <w:i/>
            <w:iCs/>
            <w:color w:val="000000" w:themeColor="text1"/>
            <w:rPrChange w:id="7111" w:author="Ruijie Xu" w:date="2022-03-10T12:31:00Z">
              <w:rPr>
                <w:color w:val="000000" w:themeColor="text1"/>
              </w:rPr>
            </w:rPrChange>
          </w:rPr>
          <w:delText>We have also identified the</w:delText>
        </w:r>
      </w:del>
      <w:del w:id="7112" w:author="Ruijie Xu" w:date="2022-02-27T12:24:00Z">
        <w:r w:rsidRPr="002B42A7" w:rsidDel="000752D6">
          <w:rPr>
            <w:rFonts w:ascii="Times New Roman" w:hAnsi="Times New Roman" w:cs="Times New Roman"/>
            <w:i/>
            <w:iCs/>
            <w:color w:val="000000" w:themeColor="text1"/>
            <w:rPrChange w:id="7113" w:author="Ruijie Xu" w:date="2022-03-10T12:31:00Z">
              <w:rPr>
                <w:color w:val="000000" w:themeColor="text1"/>
              </w:rPr>
            </w:rPrChange>
          </w:rPr>
          <w:delText xml:space="preserve"> </w:delText>
        </w:r>
        <w:r w:rsidR="00315E9F" w:rsidRPr="002B42A7" w:rsidDel="000752D6">
          <w:rPr>
            <w:rFonts w:ascii="Times New Roman" w:hAnsi="Times New Roman" w:cs="Times New Roman"/>
            <w:i/>
            <w:iCs/>
            <w:color w:val="000000" w:themeColor="text1"/>
            <w:rPrChange w:id="7114" w:author="Ruijie Xu" w:date="2022-03-10T12:31:00Z">
              <w:rPr>
                <w:color w:val="000000" w:themeColor="text1"/>
              </w:rPr>
            </w:rPrChange>
          </w:rPr>
          <w:delText>DA</w:delText>
        </w:r>
        <w:r w:rsidRPr="002B42A7" w:rsidDel="000752D6">
          <w:rPr>
            <w:rFonts w:ascii="Times New Roman" w:hAnsi="Times New Roman" w:cs="Times New Roman"/>
            <w:i/>
            <w:iCs/>
            <w:color w:val="000000" w:themeColor="text1"/>
            <w:rPrChange w:id="7115" w:author="Ruijie Xu" w:date="2022-03-10T12:31:00Z">
              <w:rPr>
                <w:color w:val="000000" w:themeColor="text1"/>
              </w:rPr>
            </w:rPrChange>
          </w:rPr>
          <w:delText xml:space="preserve"> taxa between the samples of different tissues. </w:delText>
        </w:r>
        <w:commentRangeEnd w:id="7109"/>
        <w:r w:rsidR="00197BBC" w:rsidRPr="002B42A7" w:rsidDel="000752D6">
          <w:rPr>
            <w:rStyle w:val="CommentReference"/>
            <w:rFonts w:ascii="Times New Roman" w:hAnsi="Times New Roman" w:cs="Times New Roman"/>
            <w:i/>
            <w:iCs/>
            <w:sz w:val="24"/>
            <w:szCs w:val="24"/>
            <w:rPrChange w:id="7116" w:author="Ruijie Xu" w:date="2022-03-10T12:31:00Z">
              <w:rPr>
                <w:rStyle w:val="CommentReference"/>
              </w:rPr>
            </w:rPrChange>
          </w:rPr>
          <w:commentReference w:id="7109"/>
        </w:r>
      </w:del>
      <w:del w:id="7117" w:author="Ruijie Xu" w:date="2022-02-27T12:26:00Z">
        <w:r w:rsidR="00165BF9" w:rsidRPr="002B42A7" w:rsidDel="000752D6">
          <w:rPr>
            <w:rFonts w:ascii="Times New Roman" w:hAnsi="Times New Roman" w:cs="Times New Roman"/>
            <w:i/>
            <w:iCs/>
            <w:color w:val="000000" w:themeColor="text1"/>
            <w:rPrChange w:id="7118" w:author="Ruijie Xu" w:date="2022-03-10T12:31:00Z">
              <w:rPr>
                <w:color w:val="000000" w:themeColor="text1"/>
              </w:rPr>
            </w:rPrChange>
          </w:rPr>
          <w:delText xml:space="preserve">The microbial communities of the lung samples </w:delText>
        </w:r>
        <w:commentRangeStart w:id="7119"/>
        <w:r w:rsidR="00165BF9" w:rsidRPr="002B42A7" w:rsidDel="000752D6">
          <w:rPr>
            <w:rFonts w:ascii="Times New Roman" w:hAnsi="Times New Roman" w:cs="Times New Roman"/>
            <w:i/>
            <w:iCs/>
            <w:color w:val="000000" w:themeColor="text1"/>
            <w:rPrChange w:id="7120" w:author="Ruijie Xu" w:date="2022-03-10T12:31:00Z">
              <w:rPr>
                <w:color w:val="000000" w:themeColor="text1"/>
              </w:rPr>
            </w:rPrChange>
          </w:rPr>
          <w:delText xml:space="preserve">were found </w:delText>
        </w:r>
        <w:r w:rsidR="00965421" w:rsidRPr="002B42A7" w:rsidDel="000752D6">
          <w:rPr>
            <w:rFonts w:ascii="Times New Roman" w:hAnsi="Times New Roman" w:cs="Times New Roman"/>
            <w:i/>
            <w:iCs/>
            <w:color w:val="000000" w:themeColor="text1"/>
            <w:rPrChange w:id="7121" w:author="Ruijie Xu" w:date="2022-03-10T12:31:00Z">
              <w:rPr>
                <w:color w:val="000000" w:themeColor="text1"/>
              </w:rPr>
            </w:rPrChange>
          </w:rPr>
          <w:delText xml:space="preserve">most </w:delText>
        </w:r>
        <w:r w:rsidR="00165BF9" w:rsidRPr="002B42A7" w:rsidDel="000752D6">
          <w:rPr>
            <w:rFonts w:ascii="Times New Roman" w:hAnsi="Times New Roman" w:cs="Times New Roman"/>
            <w:i/>
            <w:iCs/>
            <w:color w:val="000000" w:themeColor="text1"/>
            <w:rPrChange w:id="7122" w:author="Ruijie Xu" w:date="2022-03-10T12:31:00Z">
              <w:rPr>
                <w:color w:val="000000" w:themeColor="text1"/>
              </w:rPr>
            </w:rPrChange>
          </w:rPr>
          <w:delText xml:space="preserve">distinctive </w:delText>
        </w:r>
        <w:commentRangeEnd w:id="7119"/>
        <w:r w:rsidR="00A92FC0" w:rsidRPr="002B42A7" w:rsidDel="000752D6">
          <w:rPr>
            <w:rStyle w:val="CommentReference"/>
            <w:rFonts w:ascii="Times New Roman" w:hAnsi="Times New Roman" w:cs="Times New Roman"/>
            <w:i/>
            <w:iCs/>
            <w:sz w:val="24"/>
            <w:szCs w:val="24"/>
            <w:rPrChange w:id="7123" w:author="Ruijie Xu" w:date="2022-03-10T12:31:00Z">
              <w:rPr>
                <w:rStyle w:val="CommentReference"/>
              </w:rPr>
            </w:rPrChange>
          </w:rPr>
          <w:commentReference w:id="7119"/>
        </w:r>
        <w:r w:rsidR="00165BF9" w:rsidRPr="002B42A7" w:rsidDel="000752D6">
          <w:rPr>
            <w:rFonts w:ascii="Times New Roman" w:hAnsi="Times New Roman" w:cs="Times New Roman"/>
            <w:i/>
            <w:iCs/>
            <w:color w:val="000000" w:themeColor="text1"/>
            <w:rPrChange w:id="7124" w:author="Ruijie Xu" w:date="2022-03-10T12:31:00Z">
              <w:rPr>
                <w:color w:val="000000" w:themeColor="text1"/>
              </w:rPr>
            </w:rPrChange>
          </w:rPr>
          <w:delText xml:space="preserve">from that of spleen and kidney samples </w:delText>
        </w:r>
        <w:commentRangeStart w:id="7125"/>
        <w:r w:rsidR="00165BF9" w:rsidRPr="002B42A7" w:rsidDel="000752D6">
          <w:rPr>
            <w:rFonts w:ascii="Times New Roman" w:hAnsi="Times New Roman" w:cs="Times New Roman"/>
            <w:i/>
            <w:iCs/>
            <w:color w:val="000000" w:themeColor="text1"/>
            <w:rPrChange w:id="7126" w:author="Ruijie Xu" w:date="2022-03-10T12:31:00Z">
              <w:rPr>
                <w:color w:val="000000" w:themeColor="text1"/>
              </w:rPr>
            </w:rPrChange>
          </w:rPr>
          <w:delText>despite the differences in the classification results reported by different software</w:delText>
        </w:r>
        <w:commentRangeEnd w:id="7125"/>
        <w:r w:rsidR="00A92FC0" w:rsidRPr="002B42A7" w:rsidDel="000752D6">
          <w:rPr>
            <w:rStyle w:val="CommentReference"/>
            <w:rFonts w:ascii="Times New Roman" w:hAnsi="Times New Roman" w:cs="Times New Roman"/>
            <w:i/>
            <w:iCs/>
            <w:sz w:val="24"/>
            <w:szCs w:val="24"/>
            <w:rPrChange w:id="7127" w:author="Ruijie Xu" w:date="2022-03-10T12:31:00Z">
              <w:rPr>
                <w:rStyle w:val="CommentReference"/>
              </w:rPr>
            </w:rPrChange>
          </w:rPr>
          <w:commentReference w:id="7125"/>
        </w:r>
        <w:r w:rsidR="002F4BCE" w:rsidRPr="002B42A7" w:rsidDel="000752D6">
          <w:rPr>
            <w:rFonts w:ascii="Times New Roman" w:hAnsi="Times New Roman" w:cs="Times New Roman"/>
            <w:i/>
            <w:iCs/>
            <w:color w:val="000000" w:themeColor="text1"/>
            <w:rPrChange w:id="7128" w:author="Ruijie Xu" w:date="2022-03-10T12:31:00Z">
              <w:rPr>
                <w:color w:val="000000" w:themeColor="text1"/>
              </w:rPr>
            </w:rPrChange>
          </w:rPr>
          <w:delText xml:space="preserve">. </w:delText>
        </w:r>
        <w:commentRangeStart w:id="7129"/>
        <w:r w:rsidR="002F4BCE" w:rsidRPr="002B42A7" w:rsidDel="000752D6">
          <w:rPr>
            <w:rFonts w:ascii="Times New Roman" w:hAnsi="Times New Roman" w:cs="Times New Roman"/>
            <w:i/>
            <w:iCs/>
            <w:color w:val="000000" w:themeColor="text1"/>
            <w:rPrChange w:id="7130" w:author="Ruijie Xu" w:date="2022-03-10T12:31:00Z">
              <w:rPr>
                <w:color w:val="000000" w:themeColor="text1"/>
              </w:rPr>
            </w:rPrChange>
          </w:rPr>
          <w:delText xml:space="preserve">Therefore, we have </w:delText>
        </w:r>
        <w:r w:rsidR="00C332D9" w:rsidRPr="002B42A7" w:rsidDel="000752D6">
          <w:rPr>
            <w:rFonts w:ascii="Times New Roman" w:hAnsi="Times New Roman" w:cs="Times New Roman"/>
            <w:i/>
            <w:iCs/>
            <w:color w:val="000000" w:themeColor="text1"/>
            <w:rPrChange w:id="7131" w:author="Ruijie Xu" w:date="2022-03-10T12:31:00Z">
              <w:rPr>
                <w:color w:val="000000" w:themeColor="text1"/>
              </w:rPr>
            </w:rPrChange>
          </w:rPr>
          <w:delText xml:space="preserve">started with </w:delText>
        </w:r>
        <w:r w:rsidR="002F4BCE" w:rsidRPr="002B42A7" w:rsidDel="000752D6">
          <w:rPr>
            <w:rFonts w:ascii="Times New Roman" w:hAnsi="Times New Roman" w:cs="Times New Roman"/>
            <w:i/>
            <w:iCs/>
            <w:color w:val="000000" w:themeColor="text1"/>
            <w:rPrChange w:id="7132" w:author="Ruijie Xu" w:date="2022-03-10T12:31:00Z">
              <w:rPr>
                <w:color w:val="000000" w:themeColor="text1"/>
              </w:rPr>
            </w:rPrChange>
          </w:rPr>
          <w:delText>identif</w:delText>
        </w:r>
        <w:r w:rsidR="00C332D9" w:rsidRPr="002B42A7" w:rsidDel="000752D6">
          <w:rPr>
            <w:rFonts w:ascii="Times New Roman" w:hAnsi="Times New Roman" w:cs="Times New Roman"/>
            <w:i/>
            <w:iCs/>
            <w:color w:val="000000" w:themeColor="text1"/>
            <w:rPrChange w:id="7133" w:author="Ruijie Xu" w:date="2022-03-10T12:31:00Z">
              <w:rPr>
                <w:color w:val="000000" w:themeColor="text1"/>
              </w:rPr>
            </w:rPrChange>
          </w:rPr>
          <w:delText>y</w:delText>
        </w:r>
        <w:r w:rsidR="002F4BCE" w:rsidRPr="002B42A7" w:rsidDel="000752D6">
          <w:rPr>
            <w:rFonts w:ascii="Times New Roman" w:hAnsi="Times New Roman" w:cs="Times New Roman"/>
            <w:i/>
            <w:iCs/>
            <w:color w:val="000000" w:themeColor="text1"/>
            <w:rPrChange w:id="7134" w:author="Ruijie Xu" w:date="2022-03-10T12:31:00Z">
              <w:rPr>
                <w:color w:val="000000" w:themeColor="text1"/>
              </w:rPr>
            </w:rPrChange>
          </w:rPr>
          <w:delText xml:space="preserve"> the </w:delText>
        </w:r>
        <w:r w:rsidR="00315E9F" w:rsidRPr="002B42A7" w:rsidDel="000752D6">
          <w:rPr>
            <w:rFonts w:ascii="Times New Roman" w:hAnsi="Times New Roman" w:cs="Times New Roman"/>
            <w:i/>
            <w:iCs/>
            <w:color w:val="000000" w:themeColor="text1"/>
            <w:rPrChange w:id="7135" w:author="Ruijie Xu" w:date="2022-03-10T12:31:00Z">
              <w:rPr>
                <w:color w:val="000000" w:themeColor="text1"/>
              </w:rPr>
            </w:rPrChange>
          </w:rPr>
          <w:delText>DA</w:delText>
        </w:r>
        <w:r w:rsidR="002F4BCE" w:rsidRPr="002B42A7" w:rsidDel="000752D6">
          <w:rPr>
            <w:rFonts w:ascii="Times New Roman" w:hAnsi="Times New Roman" w:cs="Times New Roman"/>
            <w:i/>
            <w:iCs/>
            <w:color w:val="000000" w:themeColor="text1"/>
            <w:rPrChange w:id="7136" w:author="Ruijie Xu" w:date="2022-03-10T12:31:00Z">
              <w:rPr>
                <w:color w:val="000000" w:themeColor="text1"/>
              </w:rPr>
            </w:rPrChange>
          </w:rPr>
          <w:delText xml:space="preserve"> taxa between the lung samples and the kidney samples. </w:delText>
        </w:r>
        <w:commentRangeEnd w:id="7129"/>
        <w:r w:rsidR="00A92FC0" w:rsidRPr="002B42A7" w:rsidDel="000752D6">
          <w:rPr>
            <w:rStyle w:val="CommentReference"/>
            <w:rFonts w:ascii="Times New Roman" w:hAnsi="Times New Roman" w:cs="Times New Roman"/>
            <w:i/>
            <w:iCs/>
            <w:sz w:val="24"/>
            <w:szCs w:val="24"/>
            <w:rPrChange w:id="7137" w:author="Ruijie Xu" w:date="2022-03-10T12:31:00Z">
              <w:rPr>
                <w:rStyle w:val="CommentReference"/>
              </w:rPr>
            </w:rPrChange>
          </w:rPr>
          <w:commentReference w:id="7129"/>
        </w:r>
      </w:del>
    </w:p>
    <w:p w14:paraId="0CDD276F" w14:textId="2AED49EA" w:rsidR="00070E2B" w:rsidRPr="002B42A7" w:rsidDel="00ED5945" w:rsidRDefault="00070E2B">
      <w:pPr>
        <w:spacing w:line="480" w:lineRule="auto"/>
        <w:rPr>
          <w:del w:id="7138" w:author="Rajeev, Sree" w:date="2022-03-02T12:39:00Z"/>
          <w:rFonts w:ascii="Times New Roman" w:hAnsi="Times New Roman" w:cs="Times New Roman"/>
          <w:i/>
          <w:iCs/>
          <w:color w:val="000000" w:themeColor="text1"/>
          <w:u w:val="single"/>
          <w:rPrChange w:id="7139" w:author="Ruijie Xu" w:date="2022-03-10T12:31:00Z">
            <w:rPr>
              <w:del w:id="7140" w:author="Rajeev, Sree" w:date="2022-03-02T12:39:00Z"/>
              <w:color w:val="000000" w:themeColor="text1"/>
            </w:rPr>
          </w:rPrChange>
        </w:rPr>
      </w:pPr>
      <w:ins w:id="7141" w:author="Liliana Salvador" w:date="2022-02-26T17:32:00Z">
        <w:del w:id="7142" w:author="Rajeev, Sree" w:date="2022-03-02T12:39:00Z">
          <w:r w:rsidRPr="002B42A7" w:rsidDel="00ED5945">
            <w:rPr>
              <w:rFonts w:ascii="Times New Roman" w:hAnsi="Times New Roman" w:cs="Times New Roman"/>
              <w:i/>
              <w:iCs/>
              <w:color w:val="000000" w:themeColor="text1"/>
              <w:u w:val="single"/>
              <w:rPrChange w:id="7143" w:author="Ruijie Xu" w:date="2022-03-10T12:31:00Z">
                <w:rPr>
                  <w:color w:val="000000" w:themeColor="text1"/>
                </w:rPr>
              </w:rPrChange>
            </w:rPr>
            <w:delText>Lung and kidney sample comparison</w:delText>
          </w:r>
        </w:del>
      </w:ins>
    </w:p>
    <w:p w14:paraId="7226EB0E" w14:textId="5DAC6DC9" w:rsidR="002073EC" w:rsidRPr="002B42A7" w:rsidDel="000752D6" w:rsidRDefault="00235870" w:rsidP="00B90087">
      <w:pPr>
        <w:spacing w:line="480" w:lineRule="auto"/>
        <w:rPr>
          <w:ins w:id="7144" w:author="Liliana Salvador" w:date="2022-02-26T17:30:00Z"/>
          <w:del w:id="7145" w:author="Ruijie Xu" w:date="2022-02-27T12:28:00Z"/>
          <w:rFonts w:ascii="Times New Roman" w:hAnsi="Times New Roman" w:cs="Times New Roman"/>
          <w:color w:val="000000" w:themeColor="text1"/>
          <w:u w:val="single"/>
          <w:rPrChange w:id="7146" w:author="Ruijie Xu" w:date="2022-03-10T12:31:00Z">
            <w:rPr>
              <w:ins w:id="7147" w:author="Liliana Salvador" w:date="2022-02-26T17:30:00Z"/>
              <w:del w:id="7148" w:author="Ruijie Xu" w:date="2022-02-27T12:28:00Z"/>
              <w:color w:val="000000" w:themeColor="text1"/>
            </w:rPr>
          </w:rPrChange>
        </w:rPr>
      </w:pPr>
      <w:del w:id="7149" w:author="Ruijie Xu" w:date="2022-02-27T12:28:00Z">
        <w:r w:rsidRPr="002B42A7" w:rsidDel="000752D6">
          <w:rPr>
            <w:rFonts w:ascii="Times New Roman" w:hAnsi="Times New Roman" w:cs="Times New Roman"/>
            <w:color w:val="000000" w:themeColor="text1"/>
            <w:u w:val="single"/>
            <w:rPrChange w:id="7150" w:author="Ruijie Xu" w:date="2022-03-10T12:31:00Z">
              <w:rPr>
                <w:color w:val="000000" w:themeColor="text1"/>
              </w:rPr>
            </w:rPrChange>
          </w:rPr>
          <w:delText>Since Metaphlan3 wa</w:delText>
        </w:r>
      </w:del>
      <w:ins w:id="7151" w:author="Liliana Salvador" w:date="2022-02-26T17:11:00Z">
        <w:del w:id="7152" w:author="Ruijie Xu" w:date="2022-02-27T12:28:00Z">
          <w:r w:rsidR="00582025" w:rsidRPr="002B42A7" w:rsidDel="000752D6">
            <w:rPr>
              <w:rFonts w:ascii="Times New Roman" w:hAnsi="Times New Roman" w:cs="Times New Roman"/>
              <w:color w:val="000000" w:themeColor="text1"/>
              <w:u w:val="single"/>
              <w:rPrChange w:id="7153" w:author="Ruijie Xu" w:date="2022-03-10T12:31:00Z">
                <w:rPr>
                  <w:color w:val="000000" w:themeColor="text1"/>
                </w:rPr>
              </w:rPrChange>
            </w:rPr>
            <w:delText>s</w:delText>
          </w:r>
        </w:del>
      </w:ins>
      <w:del w:id="7154" w:author="Ruijie Xu" w:date="2022-02-27T12:28:00Z">
        <w:r w:rsidRPr="002B42A7" w:rsidDel="000752D6">
          <w:rPr>
            <w:rFonts w:ascii="Times New Roman" w:hAnsi="Times New Roman" w:cs="Times New Roman"/>
            <w:color w:val="000000" w:themeColor="text1"/>
            <w:u w:val="single"/>
            <w:rPrChange w:id="7155" w:author="Ruijie Xu" w:date="2022-03-10T12:31:00Z">
              <w:rPr>
                <w:color w:val="000000" w:themeColor="text1"/>
              </w:rPr>
            </w:rPrChange>
          </w:rPr>
          <w:delText>n not able to classif</w:delText>
        </w:r>
      </w:del>
      <w:del w:id="7156" w:author="Ruijie Xu" w:date="2022-02-27T12:27:00Z">
        <w:r w:rsidRPr="002B42A7" w:rsidDel="000752D6">
          <w:rPr>
            <w:rFonts w:ascii="Times New Roman" w:hAnsi="Times New Roman" w:cs="Times New Roman"/>
            <w:color w:val="000000" w:themeColor="text1"/>
            <w:u w:val="single"/>
            <w:rPrChange w:id="7157" w:author="Ruijie Xu" w:date="2022-03-10T12:31:00Z">
              <w:rPr>
                <w:color w:val="000000" w:themeColor="text1"/>
              </w:rPr>
            </w:rPrChange>
          </w:rPr>
          <w:delText xml:space="preserve">y </w:delText>
        </w:r>
        <w:commentRangeStart w:id="7158"/>
        <w:r w:rsidRPr="002B42A7" w:rsidDel="000752D6">
          <w:rPr>
            <w:rFonts w:ascii="Times New Roman" w:hAnsi="Times New Roman" w:cs="Times New Roman"/>
            <w:color w:val="000000" w:themeColor="text1"/>
            <w:u w:val="single"/>
            <w:rPrChange w:id="7159" w:author="Ruijie Xu" w:date="2022-03-10T12:31:00Z">
              <w:rPr>
                <w:color w:val="000000" w:themeColor="text1"/>
              </w:rPr>
            </w:rPrChange>
          </w:rPr>
          <w:delText>2 lung samples and 2 kidney samples</w:delText>
        </w:r>
        <w:commentRangeEnd w:id="7158"/>
        <w:r w:rsidR="00B911C3" w:rsidRPr="002B42A7" w:rsidDel="000752D6">
          <w:rPr>
            <w:rStyle w:val="CommentReference"/>
            <w:rFonts w:ascii="Times New Roman" w:hAnsi="Times New Roman" w:cs="Times New Roman"/>
            <w:sz w:val="24"/>
            <w:szCs w:val="24"/>
            <w:u w:val="single"/>
            <w:rPrChange w:id="7160" w:author="Ruijie Xu" w:date="2022-03-10T12:31:00Z">
              <w:rPr>
                <w:rStyle w:val="CommentReference"/>
              </w:rPr>
            </w:rPrChange>
          </w:rPr>
          <w:commentReference w:id="7158"/>
        </w:r>
      </w:del>
      <w:del w:id="7161" w:author="Ruijie Xu" w:date="2022-02-27T12:28:00Z">
        <w:r w:rsidRPr="002B42A7" w:rsidDel="000752D6">
          <w:rPr>
            <w:rFonts w:ascii="Times New Roman" w:hAnsi="Times New Roman" w:cs="Times New Roman"/>
            <w:color w:val="000000" w:themeColor="text1"/>
            <w:u w:val="single"/>
            <w:rPrChange w:id="7162" w:author="Ruijie Xu" w:date="2022-03-10T12:31:00Z">
              <w:rPr>
                <w:color w:val="000000" w:themeColor="text1"/>
              </w:rPr>
            </w:rPrChange>
          </w:rPr>
          <w:delText>, we will exclude</w:delText>
        </w:r>
      </w:del>
      <w:ins w:id="7163" w:author="Liliana Salvador" w:date="2022-02-26T16:53:00Z">
        <w:del w:id="7164" w:author="Ruijie Xu" w:date="2022-02-27T12:28:00Z">
          <w:r w:rsidR="00A92FC0" w:rsidRPr="002B42A7" w:rsidDel="000752D6">
            <w:rPr>
              <w:rFonts w:ascii="Times New Roman" w:hAnsi="Times New Roman" w:cs="Times New Roman"/>
              <w:color w:val="000000" w:themeColor="text1"/>
              <w:u w:val="single"/>
              <w:rPrChange w:id="7165" w:author="Ruijie Xu" w:date="2022-03-10T12:31:00Z">
                <w:rPr>
                  <w:color w:val="000000" w:themeColor="text1"/>
                </w:rPr>
              </w:rPrChange>
            </w:rPr>
            <w:delText xml:space="preserve">d </w:delText>
          </w:r>
        </w:del>
      </w:ins>
      <w:del w:id="7166" w:author="Ruijie Xu" w:date="2022-02-27T12:28:00Z">
        <w:r w:rsidRPr="002B42A7" w:rsidDel="000752D6">
          <w:rPr>
            <w:rFonts w:ascii="Times New Roman" w:hAnsi="Times New Roman" w:cs="Times New Roman"/>
            <w:color w:val="000000" w:themeColor="text1"/>
            <w:u w:val="single"/>
            <w:rPrChange w:id="7167" w:author="Ruijie Xu" w:date="2022-03-10T12:31:00Z">
              <w:rPr>
                <w:color w:val="000000" w:themeColor="text1"/>
              </w:rPr>
            </w:rPrChange>
          </w:rPr>
          <w:delText xml:space="preserve"> the </w:delText>
        </w:r>
      </w:del>
      <w:ins w:id="7168" w:author="Liliana Salvador" w:date="2022-02-26T16:53:00Z">
        <w:del w:id="7169" w:author="Ruijie Xu" w:date="2022-02-27T12:28:00Z">
          <w:r w:rsidR="00A92FC0" w:rsidRPr="002B42A7" w:rsidDel="000752D6">
            <w:rPr>
              <w:rFonts w:ascii="Times New Roman" w:hAnsi="Times New Roman" w:cs="Times New Roman"/>
              <w:color w:val="000000" w:themeColor="text1"/>
              <w:u w:val="single"/>
              <w:rPrChange w:id="7170" w:author="Ruijie Xu" w:date="2022-03-10T12:31:00Z">
                <w:rPr>
                  <w:color w:val="000000" w:themeColor="text1"/>
                </w:rPr>
              </w:rPrChange>
            </w:rPr>
            <w:delText xml:space="preserve">Metaphlan3 </w:delText>
          </w:r>
        </w:del>
      </w:ins>
      <w:del w:id="7171" w:author="Ruijie Xu" w:date="2022-02-27T12:28:00Z">
        <w:r w:rsidRPr="002B42A7" w:rsidDel="000752D6">
          <w:rPr>
            <w:rFonts w:ascii="Times New Roman" w:hAnsi="Times New Roman" w:cs="Times New Roman"/>
            <w:color w:val="000000" w:themeColor="text1"/>
            <w:u w:val="single"/>
            <w:rPrChange w:id="7172" w:author="Ruijie Xu" w:date="2022-03-10T12:31:00Z">
              <w:rPr>
                <w:color w:val="000000" w:themeColor="text1"/>
              </w:rPr>
            </w:rPrChange>
          </w:rPr>
          <w:delText xml:space="preserve">classification analyses of Metaphlan3 from this analysis. </w:delText>
        </w:r>
      </w:del>
    </w:p>
    <w:p w14:paraId="6E4997A2" w14:textId="1878B5DA" w:rsidR="002073EC" w:rsidRPr="002B42A7" w:rsidDel="00ED5945" w:rsidRDefault="002073EC" w:rsidP="00B90087">
      <w:pPr>
        <w:spacing w:line="480" w:lineRule="auto"/>
        <w:rPr>
          <w:ins w:id="7173" w:author="Liliana Salvador" w:date="2022-02-26T17:30:00Z"/>
          <w:del w:id="7174" w:author="Rajeev, Sree" w:date="2022-03-02T12:44:00Z"/>
          <w:rFonts w:ascii="Times New Roman" w:hAnsi="Times New Roman" w:cs="Times New Roman"/>
          <w:color w:val="000000" w:themeColor="text1"/>
          <w:u w:val="single"/>
          <w:rPrChange w:id="7175" w:author="Ruijie Xu" w:date="2022-03-10T12:31:00Z">
            <w:rPr>
              <w:ins w:id="7176" w:author="Liliana Salvador" w:date="2022-02-26T17:30:00Z"/>
              <w:del w:id="7177" w:author="Rajeev, Sree" w:date="2022-03-02T12:44:00Z"/>
              <w:color w:val="000000" w:themeColor="text1"/>
            </w:rPr>
          </w:rPrChange>
        </w:rPr>
      </w:pPr>
      <w:ins w:id="7178" w:author="Liliana Salvador" w:date="2022-02-26T17:30:00Z">
        <w:del w:id="7179" w:author="Rajeev, Sree" w:date="2022-03-02T12:44:00Z">
          <w:r w:rsidRPr="002B42A7" w:rsidDel="00ED5945">
            <w:rPr>
              <w:rFonts w:ascii="Times New Roman" w:hAnsi="Times New Roman" w:cs="Times New Roman"/>
              <w:color w:val="000000" w:themeColor="text1"/>
              <w:u w:val="single"/>
              <w:rPrChange w:id="7180" w:author="Ruijie Xu" w:date="2022-03-10T12:31:00Z">
                <w:rPr>
                  <w:color w:val="000000" w:themeColor="text1"/>
                </w:rPr>
              </w:rPrChange>
            </w:rPr>
            <w:delText>Species</w:delText>
          </w:r>
        </w:del>
      </w:ins>
      <w:ins w:id="7181" w:author="Liliana Salvador" w:date="2022-02-26T17:31:00Z">
        <w:del w:id="7182" w:author="Rajeev, Sree" w:date="2022-03-02T12:44:00Z">
          <w:r w:rsidRPr="002B42A7" w:rsidDel="00ED5945">
            <w:rPr>
              <w:rFonts w:ascii="Times New Roman" w:hAnsi="Times New Roman" w:cs="Times New Roman"/>
              <w:color w:val="000000" w:themeColor="text1"/>
              <w:u w:val="single"/>
              <w:rPrChange w:id="7183" w:author="Ruijie Xu" w:date="2022-03-10T12:31:00Z">
                <w:rPr>
                  <w:i/>
                  <w:iCs/>
                  <w:color w:val="000000" w:themeColor="text1"/>
                </w:rPr>
              </w:rPrChange>
            </w:rPr>
            <w:delText xml:space="preserve"> level</w:delText>
          </w:r>
        </w:del>
      </w:ins>
    </w:p>
    <w:p w14:paraId="2100473B" w14:textId="25CA42E4" w:rsidR="002073EC" w:rsidRPr="002B42A7" w:rsidDel="001E602D" w:rsidRDefault="0096700B" w:rsidP="00B90087">
      <w:pPr>
        <w:spacing w:line="480" w:lineRule="auto"/>
        <w:rPr>
          <w:ins w:id="7184" w:author="Liliana Salvador" w:date="2022-02-26T17:31:00Z"/>
          <w:del w:id="7185" w:author="Ruijie Xu" w:date="2022-03-04T13:05:00Z"/>
          <w:rFonts w:ascii="Times New Roman" w:hAnsi="Times New Roman" w:cs="Times New Roman"/>
          <w:color w:val="000000" w:themeColor="text1"/>
          <w:rPrChange w:id="7186" w:author="Ruijie Xu" w:date="2022-03-10T12:31:00Z">
            <w:rPr>
              <w:ins w:id="7187" w:author="Liliana Salvador" w:date="2022-02-26T17:31:00Z"/>
              <w:del w:id="7188" w:author="Ruijie Xu" w:date="2022-03-04T13:05:00Z"/>
              <w:color w:val="000000" w:themeColor="text1"/>
            </w:rPr>
          </w:rPrChange>
        </w:rPr>
      </w:pPr>
      <w:del w:id="7189" w:author="Ruijie Xu" w:date="2022-03-04T13:05:00Z">
        <w:r w:rsidRPr="002B42A7" w:rsidDel="001E602D">
          <w:rPr>
            <w:rFonts w:ascii="Times New Roman" w:hAnsi="Times New Roman" w:cs="Times New Roman"/>
            <w:color w:val="000000" w:themeColor="text1"/>
            <w:rPrChange w:id="7190" w:author="Ruijie Xu" w:date="2022-03-10T12:31:00Z">
              <w:rPr>
                <w:color w:val="000000" w:themeColor="text1"/>
              </w:rPr>
            </w:rPrChange>
          </w:rPr>
          <w:delText xml:space="preserve">At the species level, the number of </w:delText>
        </w:r>
        <w:r w:rsidR="00315E9F" w:rsidRPr="002B42A7" w:rsidDel="001E602D">
          <w:rPr>
            <w:rFonts w:ascii="Times New Roman" w:hAnsi="Times New Roman" w:cs="Times New Roman"/>
            <w:color w:val="000000" w:themeColor="text1"/>
            <w:rPrChange w:id="7191" w:author="Ruijie Xu" w:date="2022-03-10T12:31:00Z">
              <w:rPr>
                <w:color w:val="000000" w:themeColor="text1"/>
              </w:rPr>
            </w:rPrChange>
          </w:rPr>
          <w:delText>DA</w:delText>
        </w:r>
        <w:r w:rsidRPr="002B42A7" w:rsidDel="001E602D">
          <w:rPr>
            <w:rFonts w:ascii="Times New Roman" w:hAnsi="Times New Roman" w:cs="Times New Roman"/>
            <w:color w:val="000000" w:themeColor="text1"/>
            <w:rPrChange w:id="7192" w:author="Ruijie Xu" w:date="2022-03-10T12:31:00Z">
              <w:rPr>
                <w:color w:val="000000" w:themeColor="text1"/>
              </w:rPr>
            </w:rPrChange>
          </w:rPr>
          <w:delText xml:space="preserve"> taxon </w:delText>
        </w:r>
        <w:r w:rsidR="00235870" w:rsidRPr="002B42A7" w:rsidDel="001E602D">
          <w:rPr>
            <w:rFonts w:ascii="Times New Roman" w:hAnsi="Times New Roman" w:cs="Times New Roman"/>
            <w:color w:val="000000" w:themeColor="text1"/>
            <w:rPrChange w:id="7193" w:author="Ruijie Xu" w:date="2022-03-10T12:31:00Z">
              <w:rPr>
                <w:color w:val="000000" w:themeColor="text1"/>
              </w:rPr>
            </w:rPrChange>
          </w:rPr>
          <w:delText>identified using the classification results of different software range</w:delText>
        </w:r>
      </w:del>
      <w:ins w:id="7194" w:author="Rajeev, Sree" w:date="2022-03-03T11:23:00Z">
        <w:del w:id="7195" w:author="Ruijie Xu" w:date="2022-03-04T13:05:00Z">
          <w:r w:rsidR="00AB0010" w:rsidRPr="002B42A7" w:rsidDel="001E602D">
            <w:rPr>
              <w:rFonts w:ascii="Times New Roman" w:hAnsi="Times New Roman" w:cs="Times New Roman"/>
              <w:color w:val="000000" w:themeColor="text1"/>
              <w:rPrChange w:id="7196" w:author="Ruijie Xu" w:date="2022-03-10T12:31:00Z">
                <w:rPr>
                  <w:color w:val="000000" w:themeColor="text1"/>
                </w:rPr>
              </w:rPrChange>
            </w:rPr>
            <w:delText>d widely</w:delText>
          </w:r>
        </w:del>
      </w:ins>
      <w:del w:id="7197" w:author="Ruijie Xu" w:date="2022-03-04T13:05:00Z">
        <w:r w:rsidR="00235870" w:rsidRPr="002B42A7" w:rsidDel="001E602D">
          <w:rPr>
            <w:rFonts w:ascii="Times New Roman" w:hAnsi="Times New Roman" w:cs="Times New Roman"/>
            <w:color w:val="000000" w:themeColor="text1"/>
            <w:rPrChange w:id="7198" w:author="Ruijie Xu" w:date="2022-03-10T12:31:00Z">
              <w:rPr>
                <w:color w:val="000000" w:themeColor="text1"/>
              </w:rPr>
            </w:rPrChange>
          </w:rPr>
          <w:delText xml:space="preserve">s from </w:delText>
        </w:r>
        <w:r w:rsidR="006B6D6C" w:rsidRPr="002B42A7" w:rsidDel="001E602D">
          <w:rPr>
            <w:rFonts w:ascii="Times New Roman" w:hAnsi="Times New Roman" w:cs="Times New Roman"/>
            <w:color w:val="000000" w:themeColor="text1"/>
            <w:rPrChange w:id="7199" w:author="Ruijie Xu" w:date="2022-03-10T12:31:00Z">
              <w:rPr>
                <w:color w:val="000000" w:themeColor="text1"/>
              </w:rPr>
            </w:rPrChange>
          </w:rPr>
          <w:delText>10</w:delText>
        </w:r>
        <w:r w:rsidR="00235870" w:rsidRPr="002B42A7" w:rsidDel="001E602D">
          <w:rPr>
            <w:rFonts w:ascii="Times New Roman" w:hAnsi="Times New Roman" w:cs="Times New Roman"/>
            <w:color w:val="000000" w:themeColor="text1"/>
            <w:rPrChange w:id="7200" w:author="Ruijie Xu" w:date="2022-03-10T12:31:00Z">
              <w:rPr>
                <w:color w:val="000000" w:themeColor="text1"/>
              </w:rPr>
            </w:rPrChange>
          </w:rPr>
          <w:delText xml:space="preserve"> (Diamond) to 596 (Centrifuge)</w:delText>
        </w:r>
      </w:del>
      <w:ins w:id="7201" w:author="Rajeev, Sree" w:date="2022-03-02T12:45:00Z">
        <w:del w:id="7202" w:author="Ruijie Xu" w:date="2022-03-04T13:05:00Z">
          <w:r w:rsidR="00ED5945" w:rsidRPr="002B42A7" w:rsidDel="001E602D">
            <w:rPr>
              <w:rFonts w:ascii="Times New Roman" w:hAnsi="Times New Roman" w:cs="Times New Roman"/>
              <w:color w:val="000000" w:themeColor="text1"/>
              <w:rPrChange w:id="7203" w:author="Ruijie Xu" w:date="2022-03-10T12:31:00Z">
                <w:rPr>
                  <w:color w:val="000000" w:themeColor="text1"/>
                </w:rPr>
              </w:rPrChange>
            </w:rPr>
            <w:delText xml:space="preserve">. </w:delText>
          </w:r>
        </w:del>
      </w:ins>
      <w:del w:id="7204" w:author="Ruijie Xu" w:date="2022-03-04T13:05:00Z">
        <w:r w:rsidR="005B42B5" w:rsidRPr="002B42A7" w:rsidDel="001E602D">
          <w:rPr>
            <w:rFonts w:ascii="Times New Roman" w:hAnsi="Times New Roman" w:cs="Times New Roman"/>
            <w:color w:val="000000" w:themeColor="text1"/>
            <w:rPrChange w:id="7205" w:author="Ruijie Xu" w:date="2022-03-10T12:31:00Z">
              <w:rPr>
                <w:color w:val="000000" w:themeColor="text1"/>
              </w:rPr>
            </w:rPrChange>
          </w:rPr>
          <w:delText xml:space="preserve">, </w:delText>
        </w:r>
        <w:r w:rsidR="00E7377F" w:rsidRPr="002B42A7" w:rsidDel="001E602D">
          <w:rPr>
            <w:rFonts w:ascii="Times New Roman" w:hAnsi="Times New Roman" w:cs="Times New Roman"/>
            <w:color w:val="000000" w:themeColor="text1"/>
            <w:rPrChange w:id="7206" w:author="Ruijie Xu" w:date="2022-03-10T12:31:00Z">
              <w:rPr>
                <w:color w:val="000000" w:themeColor="text1"/>
              </w:rPr>
            </w:rPrChange>
          </w:rPr>
          <w:delText xml:space="preserve">with more </w:delText>
        </w:r>
      </w:del>
      <w:ins w:id="7207" w:author="Rajeev, Sree" w:date="2022-03-02T12:46:00Z">
        <w:del w:id="7208" w:author="Ruijie Xu" w:date="2022-03-04T13:05:00Z">
          <w:r w:rsidR="00AE548C" w:rsidRPr="002B42A7" w:rsidDel="001E602D">
            <w:rPr>
              <w:rFonts w:ascii="Times New Roman" w:hAnsi="Times New Roman" w:cs="Times New Roman"/>
              <w:color w:val="000000" w:themeColor="text1"/>
              <w:rPrChange w:id="7209" w:author="Ruijie Xu" w:date="2022-03-10T12:31:00Z">
                <w:rPr>
                  <w:color w:val="000000" w:themeColor="text1"/>
                </w:rPr>
              </w:rPrChange>
            </w:rPr>
            <w:delText xml:space="preserve">The </w:delText>
          </w:r>
        </w:del>
      </w:ins>
      <w:del w:id="7210" w:author="Ruijie Xu" w:date="2022-03-04T13:05:00Z">
        <w:r w:rsidR="00634366" w:rsidRPr="002B42A7" w:rsidDel="001E602D">
          <w:rPr>
            <w:rFonts w:ascii="Times New Roman" w:hAnsi="Times New Roman" w:cs="Times New Roman"/>
            <w:color w:val="000000" w:themeColor="text1"/>
            <w:rPrChange w:id="7211" w:author="Ruijie Xu" w:date="2022-03-10T12:31:00Z">
              <w:rPr>
                <w:color w:val="000000" w:themeColor="text1"/>
              </w:rPr>
            </w:rPrChange>
          </w:rPr>
          <w:delText xml:space="preserve">taxa </w:delText>
        </w:r>
      </w:del>
      <w:ins w:id="7212" w:author="Rajeev, Sree" w:date="2022-03-02T12:46:00Z">
        <w:del w:id="7213" w:author="Ruijie Xu" w:date="2022-03-04T13:05:00Z">
          <w:r w:rsidR="00AE548C" w:rsidRPr="002B42A7" w:rsidDel="001E602D">
            <w:rPr>
              <w:rFonts w:ascii="Times New Roman" w:hAnsi="Times New Roman" w:cs="Times New Roman"/>
              <w:color w:val="000000" w:themeColor="text1"/>
              <w:rPrChange w:id="7214" w:author="Ruijie Xu" w:date="2022-03-10T12:31:00Z">
                <w:rPr>
                  <w:color w:val="000000" w:themeColor="text1"/>
                </w:rPr>
              </w:rPrChange>
            </w:rPr>
            <w:delText xml:space="preserve">abundance was </w:delText>
          </w:r>
        </w:del>
      </w:ins>
      <w:del w:id="7215" w:author="Ruijie Xu" w:date="2022-03-04T13:05:00Z">
        <w:r w:rsidR="00634366" w:rsidRPr="002B42A7" w:rsidDel="001E602D">
          <w:rPr>
            <w:rFonts w:ascii="Times New Roman" w:hAnsi="Times New Roman" w:cs="Times New Roman"/>
            <w:color w:val="000000" w:themeColor="text1"/>
            <w:rPrChange w:id="7216" w:author="Ruijie Xu" w:date="2022-03-10T12:31:00Z">
              <w:rPr>
                <w:color w:val="000000" w:themeColor="text1"/>
              </w:rPr>
            </w:rPrChange>
          </w:rPr>
          <w:delText xml:space="preserve">significantly higher in abundance in the </w:delText>
        </w:r>
      </w:del>
      <w:ins w:id="7217" w:author="Rajeev, Sree" w:date="2022-03-02T12:46:00Z">
        <w:del w:id="7218" w:author="Ruijie Xu" w:date="2022-03-04T13:05:00Z">
          <w:r w:rsidR="00AE548C" w:rsidRPr="002B42A7" w:rsidDel="001E602D">
            <w:rPr>
              <w:rFonts w:ascii="Times New Roman" w:hAnsi="Times New Roman" w:cs="Times New Roman"/>
              <w:color w:val="000000" w:themeColor="text1"/>
              <w:rPrChange w:id="7219" w:author="Ruijie Xu" w:date="2022-03-10T12:31:00Z">
                <w:rPr>
                  <w:color w:val="000000" w:themeColor="text1"/>
                </w:rPr>
              </w:rPrChange>
            </w:rPr>
            <w:delText>k</w:delText>
          </w:r>
        </w:del>
      </w:ins>
      <w:del w:id="7220" w:author="Ruijie Xu" w:date="2022-03-04T13:05:00Z">
        <w:r w:rsidR="00634366" w:rsidRPr="002B42A7" w:rsidDel="001E602D">
          <w:rPr>
            <w:rFonts w:ascii="Times New Roman" w:hAnsi="Times New Roman" w:cs="Times New Roman"/>
            <w:color w:val="000000" w:themeColor="text1"/>
            <w:rPrChange w:id="7221" w:author="Ruijie Xu" w:date="2022-03-10T12:31:00Z">
              <w:rPr>
                <w:color w:val="000000" w:themeColor="text1"/>
              </w:rPr>
            </w:rPrChange>
          </w:rPr>
          <w:delText>Kidney samples than that of</w:delText>
        </w:r>
      </w:del>
      <w:ins w:id="7222" w:author="Liliana Salvador" w:date="2022-02-26T17:17:00Z">
        <w:del w:id="7223" w:author="Ruijie Xu" w:date="2022-03-04T13:05:00Z">
          <w:r w:rsidR="00B911C3" w:rsidRPr="002B42A7" w:rsidDel="001E602D">
            <w:rPr>
              <w:rFonts w:ascii="Times New Roman" w:hAnsi="Times New Roman" w:cs="Times New Roman"/>
              <w:color w:val="000000" w:themeColor="text1"/>
              <w:rPrChange w:id="7224" w:author="Ruijie Xu" w:date="2022-03-10T12:31:00Z">
                <w:rPr>
                  <w:color w:val="000000" w:themeColor="text1"/>
                </w:rPr>
              </w:rPrChange>
            </w:rPr>
            <w:delText>in the</w:delText>
          </w:r>
        </w:del>
      </w:ins>
      <w:del w:id="7225" w:author="Ruijie Xu" w:date="2022-03-04T13:05:00Z">
        <w:r w:rsidR="00634366" w:rsidRPr="002B42A7" w:rsidDel="001E602D">
          <w:rPr>
            <w:rFonts w:ascii="Times New Roman" w:hAnsi="Times New Roman" w:cs="Times New Roman"/>
            <w:color w:val="000000" w:themeColor="text1"/>
            <w:rPrChange w:id="7226" w:author="Ruijie Xu" w:date="2022-03-10T12:31:00Z">
              <w:rPr>
                <w:color w:val="000000" w:themeColor="text1"/>
              </w:rPr>
            </w:rPrChange>
          </w:rPr>
          <w:delText xml:space="preserve"> </w:delText>
        </w:r>
      </w:del>
      <w:ins w:id="7227" w:author="Rajeev, Sree" w:date="2022-03-02T12:46:00Z">
        <w:del w:id="7228" w:author="Ruijie Xu" w:date="2022-03-04T13:05:00Z">
          <w:r w:rsidR="00AE548C" w:rsidRPr="002B42A7" w:rsidDel="001E602D">
            <w:rPr>
              <w:rFonts w:ascii="Times New Roman" w:hAnsi="Times New Roman" w:cs="Times New Roman"/>
              <w:color w:val="000000" w:themeColor="text1"/>
              <w:rPrChange w:id="7229" w:author="Ruijie Xu" w:date="2022-03-10T12:31:00Z">
                <w:rPr>
                  <w:color w:val="000000" w:themeColor="text1"/>
                </w:rPr>
              </w:rPrChange>
            </w:rPr>
            <w:delText>l</w:delText>
          </w:r>
        </w:del>
      </w:ins>
      <w:del w:id="7230" w:author="Ruijie Xu" w:date="2022-03-04T13:05:00Z">
        <w:r w:rsidR="00634366" w:rsidRPr="002B42A7" w:rsidDel="001E602D">
          <w:rPr>
            <w:rFonts w:ascii="Times New Roman" w:hAnsi="Times New Roman" w:cs="Times New Roman"/>
            <w:color w:val="000000" w:themeColor="text1"/>
            <w:rPrChange w:id="7231" w:author="Ruijie Xu" w:date="2022-03-10T12:31:00Z">
              <w:rPr>
                <w:color w:val="000000" w:themeColor="text1"/>
              </w:rPr>
            </w:rPrChange>
          </w:rPr>
          <w:delText xml:space="preserve">Lung samples </w:delText>
        </w:r>
        <w:r w:rsidR="00554EEE" w:rsidRPr="002B42A7" w:rsidDel="001E602D">
          <w:rPr>
            <w:rFonts w:ascii="Times New Roman" w:hAnsi="Times New Roman" w:cs="Times New Roman"/>
            <w:color w:val="000000" w:themeColor="text1"/>
            <w:rPrChange w:id="7232" w:author="Ruijie Xu" w:date="2022-03-10T12:31:00Z">
              <w:rPr>
                <w:color w:val="000000" w:themeColor="text1"/>
              </w:rPr>
            </w:rPrChange>
          </w:rPr>
          <w:delText xml:space="preserve">with </w:delText>
        </w:r>
      </w:del>
      <w:ins w:id="7233" w:author="Liliana Salvador" w:date="2022-02-26T17:18:00Z">
        <w:del w:id="7234" w:author="Ruijie Xu" w:date="2022-03-04T13:05:00Z">
          <w:r w:rsidR="00B911C3" w:rsidRPr="002B42A7" w:rsidDel="001E602D">
            <w:rPr>
              <w:rFonts w:ascii="Times New Roman" w:hAnsi="Times New Roman" w:cs="Times New Roman"/>
              <w:color w:val="000000" w:themeColor="text1"/>
              <w:rPrChange w:id="7235" w:author="Ruijie Xu" w:date="2022-03-10T12:31:00Z">
                <w:rPr>
                  <w:color w:val="000000" w:themeColor="text1"/>
                </w:rPr>
              </w:rPrChange>
            </w:rPr>
            <w:delText xml:space="preserve">for </w:delText>
          </w:r>
        </w:del>
      </w:ins>
      <w:del w:id="7236" w:author="Ruijie Xu" w:date="2022-03-04T13:05:00Z">
        <w:r w:rsidR="00554EEE" w:rsidRPr="002B42A7" w:rsidDel="001E602D">
          <w:rPr>
            <w:rFonts w:ascii="Times New Roman" w:hAnsi="Times New Roman" w:cs="Times New Roman"/>
            <w:color w:val="000000" w:themeColor="text1"/>
            <w:rPrChange w:id="7237" w:author="Ruijie Xu" w:date="2022-03-10T12:31:00Z">
              <w:rPr>
                <w:color w:val="000000" w:themeColor="text1"/>
              </w:rPr>
            </w:rPrChange>
          </w:rPr>
          <w:delText>all software’s classification</w:delText>
        </w:r>
        <w:r w:rsidR="00152FFB" w:rsidRPr="002B42A7" w:rsidDel="001E602D">
          <w:rPr>
            <w:rFonts w:ascii="Times New Roman" w:hAnsi="Times New Roman" w:cs="Times New Roman"/>
            <w:color w:val="000000" w:themeColor="text1"/>
            <w:rPrChange w:id="7238" w:author="Ruijie Xu" w:date="2022-03-10T12:31:00Z">
              <w:rPr>
                <w:color w:val="000000" w:themeColor="text1"/>
              </w:rPr>
            </w:rPrChange>
          </w:rPr>
          <w:delText xml:space="preserve">s </w:delText>
        </w:r>
        <w:r w:rsidR="00634366" w:rsidRPr="002B42A7" w:rsidDel="001E602D">
          <w:rPr>
            <w:rFonts w:ascii="Times New Roman" w:hAnsi="Times New Roman" w:cs="Times New Roman"/>
            <w:color w:val="000000" w:themeColor="text1"/>
            <w:rPrChange w:id="7239" w:author="Ruijie Xu" w:date="2022-03-10T12:31:00Z">
              <w:rPr>
                <w:color w:val="000000" w:themeColor="text1"/>
              </w:rPr>
            </w:rPrChange>
          </w:rPr>
          <w:delText xml:space="preserve">(Figure </w:delText>
        </w:r>
      </w:del>
      <w:del w:id="7240" w:author="Ruijie Xu" w:date="2022-02-03T12:31:00Z">
        <w:r w:rsidR="00634366" w:rsidRPr="002B42A7" w:rsidDel="00F83C0B">
          <w:rPr>
            <w:rFonts w:ascii="Times New Roman" w:hAnsi="Times New Roman" w:cs="Times New Roman"/>
            <w:color w:val="000000" w:themeColor="text1"/>
            <w:rPrChange w:id="7241" w:author="Ruijie Xu" w:date="2022-03-10T12:31:00Z">
              <w:rPr>
                <w:color w:val="000000" w:themeColor="text1"/>
              </w:rPr>
            </w:rPrChange>
          </w:rPr>
          <w:delText>S2</w:delText>
        </w:r>
      </w:del>
      <w:del w:id="7242" w:author="Ruijie Xu" w:date="2022-03-04T13:05:00Z">
        <w:r w:rsidR="00634366" w:rsidRPr="002B42A7" w:rsidDel="001E602D">
          <w:rPr>
            <w:rFonts w:ascii="Times New Roman" w:hAnsi="Times New Roman" w:cs="Times New Roman"/>
            <w:color w:val="000000" w:themeColor="text1"/>
            <w:rPrChange w:id="7243" w:author="Ruijie Xu" w:date="2022-03-10T12:31:00Z">
              <w:rPr>
                <w:color w:val="000000" w:themeColor="text1"/>
              </w:rPr>
            </w:rPrChange>
          </w:rPr>
          <w:delText>)</w:delText>
        </w:r>
        <w:r w:rsidR="005B42B5" w:rsidRPr="002B42A7" w:rsidDel="001E602D">
          <w:rPr>
            <w:rFonts w:ascii="Times New Roman" w:hAnsi="Times New Roman" w:cs="Times New Roman"/>
            <w:color w:val="000000" w:themeColor="text1"/>
            <w:rPrChange w:id="7244" w:author="Ruijie Xu" w:date="2022-03-10T12:31:00Z">
              <w:rPr>
                <w:color w:val="000000" w:themeColor="text1"/>
              </w:rPr>
            </w:rPrChange>
          </w:rPr>
          <w:delText xml:space="preserve">. </w:delText>
        </w:r>
        <w:r w:rsidR="00732AFC" w:rsidRPr="002B42A7" w:rsidDel="001E602D">
          <w:rPr>
            <w:rFonts w:ascii="Times New Roman" w:hAnsi="Times New Roman" w:cs="Times New Roman"/>
            <w:color w:val="000000" w:themeColor="text1"/>
            <w:rPrChange w:id="7245" w:author="Ruijie Xu" w:date="2022-03-10T12:31:00Z">
              <w:rPr>
                <w:color w:val="000000" w:themeColor="text1"/>
              </w:rPr>
            </w:rPrChange>
          </w:rPr>
          <w:delText>F</w:delText>
        </w:r>
        <w:r w:rsidR="00152FFB" w:rsidRPr="002B42A7" w:rsidDel="001E602D">
          <w:rPr>
            <w:rFonts w:ascii="Times New Roman" w:hAnsi="Times New Roman" w:cs="Times New Roman"/>
            <w:color w:val="000000" w:themeColor="text1"/>
            <w:rPrChange w:id="7246" w:author="Ruijie Xu" w:date="2022-03-10T12:31:00Z">
              <w:rPr>
                <w:color w:val="000000" w:themeColor="text1"/>
              </w:rPr>
            </w:rPrChange>
          </w:rPr>
          <w:delText>ive</w:delText>
        </w:r>
        <w:r w:rsidR="009B23F5" w:rsidRPr="002B42A7" w:rsidDel="001E602D">
          <w:rPr>
            <w:rFonts w:ascii="Times New Roman" w:hAnsi="Times New Roman" w:cs="Times New Roman"/>
            <w:color w:val="000000" w:themeColor="text1"/>
            <w:rPrChange w:id="7247" w:author="Ruijie Xu" w:date="2022-03-10T12:31:00Z">
              <w:rPr>
                <w:color w:val="000000" w:themeColor="text1"/>
              </w:rPr>
            </w:rPrChange>
          </w:rPr>
          <w:delText xml:space="preserve"> significantly abundant species was found shared by the classification results of all software</w:delText>
        </w:r>
        <w:r w:rsidR="00152FFB" w:rsidRPr="002B42A7" w:rsidDel="001E602D">
          <w:rPr>
            <w:rFonts w:ascii="Times New Roman" w:hAnsi="Times New Roman" w:cs="Times New Roman"/>
            <w:color w:val="000000" w:themeColor="text1"/>
            <w:rPrChange w:id="7248" w:author="Ruijie Xu" w:date="2022-03-10T12:31:00Z">
              <w:rPr>
                <w:color w:val="000000" w:themeColor="text1"/>
              </w:rPr>
            </w:rPrChange>
          </w:rPr>
          <w:delText xml:space="preserve"> (</w:delText>
        </w:r>
        <w:r w:rsidR="00152FFB" w:rsidRPr="002B42A7" w:rsidDel="001E602D">
          <w:rPr>
            <w:rFonts w:ascii="Times New Roman" w:hAnsi="Times New Roman" w:cs="Times New Roman"/>
            <w:i/>
            <w:iCs/>
            <w:color w:val="000000" w:themeColor="text1"/>
            <w:rPrChange w:id="7249" w:author="Ruijie Xu" w:date="2022-03-10T12:31:00Z">
              <w:rPr>
                <w:i/>
                <w:iCs/>
                <w:color w:val="000000" w:themeColor="text1"/>
              </w:rPr>
            </w:rPrChange>
          </w:rPr>
          <w:delText>Bordetella pseudohinzii</w:delText>
        </w:r>
        <w:r w:rsidR="00152FFB" w:rsidRPr="002B42A7" w:rsidDel="001E602D">
          <w:rPr>
            <w:rFonts w:ascii="Times New Roman" w:hAnsi="Times New Roman" w:cs="Times New Roman"/>
            <w:color w:val="000000" w:themeColor="text1"/>
            <w:rPrChange w:id="7250" w:author="Ruijie Xu" w:date="2022-03-10T12:31:00Z">
              <w:rPr>
                <w:color w:val="000000" w:themeColor="text1"/>
              </w:rPr>
            </w:rPrChange>
          </w:rPr>
          <w:delText xml:space="preserve">, </w:delText>
        </w:r>
        <w:r w:rsidR="00BF5DC4" w:rsidRPr="002B42A7" w:rsidDel="001E602D">
          <w:rPr>
            <w:rFonts w:ascii="Times New Roman" w:hAnsi="Times New Roman" w:cs="Times New Roman"/>
            <w:i/>
            <w:iCs/>
            <w:color w:val="000000" w:themeColor="text1"/>
            <w:rPrChange w:id="7251" w:author="Ruijie Xu" w:date="2022-03-10T12:31:00Z">
              <w:rPr>
                <w:i/>
                <w:iCs/>
                <w:color w:val="000000" w:themeColor="text1"/>
              </w:rPr>
            </w:rPrChange>
          </w:rPr>
          <w:delText>Bordetella bronchiseptica</w:delText>
        </w:r>
        <w:r w:rsidR="00BF5DC4" w:rsidRPr="002B42A7" w:rsidDel="001E602D">
          <w:rPr>
            <w:rFonts w:ascii="Times New Roman" w:hAnsi="Times New Roman" w:cs="Times New Roman"/>
            <w:color w:val="000000" w:themeColor="text1"/>
            <w:rPrChange w:id="7252" w:author="Ruijie Xu" w:date="2022-03-10T12:31:00Z">
              <w:rPr>
                <w:color w:val="000000" w:themeColor="text1"/>
              </w:rPr>
            </w:rPrChange>
          </w:rPr>
          <w:delText xml:space="preserve">, </w:delText>
        </w:r>
      </w:del>
      <w:del w:id="7253" w:author="Ruijie Xu" w:date="2022-02-02T11:02:00Z">
        <w:r w:rsidR="00152FFB" w:rsidRPr="002B42A7" w:rsidDel="00463AA7">
          <w:rPr>
            <w:rFonts w:ascii="Times New Roman" w:hAnsi="Times New Roman" w:cs="Times New Roman"/>
            <w:i/>
            <w:iCs/>
            <w:color w:val="000000" w:themeColor="text1"/>
            <w:rPrChange w:id="7254" w:author="Ruijie Xu" w:date="2022-03-10T12:31:00Z">
              <w:rPr>
                <w:i/>
                <w:iCs/>
                <w:color w:val="000000" w:themeColor="text1"/>
              </w:rPr>
            </w:rPrChange>
          </w:rPr>
          <w:delText>Leptospira</w:delText>
        </w:r>
      </w:del>
      <w:del w:id="7255" w:author="Ruijie Xu" w:date="2022-03-04T13:05:00Z">
        <w:r w:rsidR="00152FFB" w:rsidRPr="002B42A7" w:rsidDel="001E602D">
          <w:rPr>
            <w:rFonts w:ascii="Times New Roman" w:hAnsi="Times New Roman" w:cs="Times New Roman"/>
            <w:i/>
            <w:iCs/>
            <w:color w:val="000000" w:themeColor="text1"/>
            <w:rPrChange w:id="7256" w:author="Ruijie Xu" w:date="2022-03-10T12:31:00Z">
              <w:rPr>
                <w:i/>
                <w:iCs/>
                <w:color w:val="000000" w:themeColor="text1"/>
              </w:rPr>
            </w:rPrChange>
          </w:rPr>
          <w:delText xml:space="preserve"> interrogans</w:delText>
        </w:r>
        <w:r w:rsidR="00152FFB" w:rsidRPr="002B42A7" w:rsidDel="001E602D">
          <w:rPr>
            <w:rFonts w:ascii="Times New Roman" w:hAnsi="Times New Roman" w:cs="Times New Roman"/>
            <w:color w:val="000000" w:themeColor="text1"/>
            <w:rPrChange w:id="7257" w:author="Ruijie Xu" w:date="2022-03-10T12:31:00Z">
              <w:rPr>
                <w:color w:val="000000" w:themeColor="text1"/>
              </w:rPr>
            </w:rPrChange>
          </w:rPr>
          <w:delText xml:space="preserve">, </w:delText>
        </w:r>
      </w:del>
      <w:del w:id="7258" w:author="Ruijie Xu" w:date="2022-02-02T11:02:00Z">
        <w:r w:rsidR="00152FFB" w:rsidRPr="002B42A7" w:rsidDel="00463AA7">
          <w:rPr>
            <w:rFonts w:ascii="Times New Roman" w:hAnsi="Times New Roman" w:cs="Times New Roman"/>
            <w:i/>
            <w:iCs/>
            <w:color w:val="000000" w:themeColor="text1"/>
            <w:rPrChange w:id="7259" w:author="Ruijie Xu" w:date="2022-03-10T12:31:00Z">
              <w:rPr>
                <w:i/>
                <w:iCs/>
                <w:color w:val="000000" w:themeColor="text1"/>
              </w:rPr>
            </w:rPrChange>
          </w:rPr>
          <w:delText>Leptospira</w:delText>
        </w:r>
      </w:del>
      <w:del w:id="7260" w:author="Ruijie Xu" w:date="2022-03-04T13:05:00Z">
        <w:r w:rsidR="00152FFB" w:rsidRPr="002B42A7" w:rsidDel="001E602D">
          <w:rPr>
            <w:rFonts w:ascii="Times New Roman" w:hAnsi="Times New Roman" w:cs="Times New Roman"/>
            <w:i/>
            <w:iCs/>
            <w:color w:val="000000" w:themeColor="text1"/>
            <w:rPrChange w:id="7261" w:author="Ruijie Xu" w:date="2022-03-10T12:31:00Z">
              <w:rPr>
                <w:i/>
                <w:iCs/>
                <w:color w:val="000000" w:themeColor="text1"/>
              </w:rPr>
            </w:rPrChange>
          </w:rPr>
          <w:delText xml:space="preserve"> borgpeterseni</w:delText>
        </w:r>
        <w:r w:rsidR="00152FFB" w:rsidRPr="002B42A7" w:rsidDel="001E602D">
          <w:rPr>
            <w:rFonts w:ascii="Times New Roman" w:hAnsi="Times New Roman" w:cs="Times New Roman"/>
            <w:color w:val="000000" w:themeColor="text1"/>
            <w:rPrChange w:id="7262" w:author="Ruijie Xu" w:date="2022-03-10T12:31:00Z">
              <w:rPr>
                <w:color w:val="000000" w:themeColor="text1"/>
              </w:rPr>
            </w:rPrChange>
          </w:rPr>
          <w:delText xml:space="preserve">, </w:delText>
        </w:r>
        <w:r w:rsidR="00BF5DC4" w:rsidRPr="002B42A7" w:rsidDel="001E602D">
          <w:rPr>
            <w:rFonts w:ascii="Times New Roman" w:hAnsi="Times New Roman" w:cs="Times New Roman"/>
            <w:color w:val="000000" w:themeColor="text1"/>
            <w:rPrChange w:id="7263" w:author="Ruijie Xu" w:date="2022-03-10T12:31:00Z">
              <w:rPr>
                <w:color w:val="000000" w:themeColor="text1"/>
              </w:rPr>
            </w:rPrChange>
          </w:rPr>
          <w:delText xml:space="preserve">and </w:delText>
        </w:r>
        <w:bookmarkStart w:id="7264" w:name="OLE_LINK191"/>
        <w:bookmarkStart w:id="7265" w:name="OLE_LINK192"/>
        <w:r w:rsidR="001211FD" w:rsidRPr="002B42A7" w:rsidDel="001E602D">
          <w:rPr>
            <w:rFonts w:ascii="Times New Roman" w:hAnsi="Times New Roman" w:cs="Times New Roman"/>
            <w:i/>
            <w:iCs/>
            <w:color w:val="000000" w:themeColor="text1"/>
            <w:rPrChange w:id="7266" w:author="Ruijie Xu" w:date="2022-03-10T12:31:00Z">
              <w:rPr>
                <w:i/>
                <w:iCs/>
                <w:color w:val="000000" w:themeColor="text1"/>
              </w:rPr>
            </w:rPrChange>
          </w:rPr>
          <w:delText>Mycoplasm pulmonis</w:delText>
        </w:r>
        <w:bookmarkEnd w:id="7264"/>
        <w:bookmarkEnd w:id="7265"/>
        <w:r w:rsidR="00152FFB" w:rsidRPr="002B42A7" w:rsidDel="001E602D">
          <w:rPr>
            <w:rFonts w:ascii="Times New Roman" w:hAnsi="Times New Roman" w:cs="Times New Roman"/>
            <w:color w:val="000000" w:themeColor="text1"/>
            <w:rPrChange w:id="7267" w:author="Ruijie Xu" w:date="2022-03-10T12:31:00Z">
              <w:rPr>
                <w:color w:val="000000" w:themeColor="text1"/>
              </w:rPr>
            </w:rPrChange>
          </w:rPr>
          <w:delText>)</w:delText>
        </w:r>
      </w:del>
      <w:ins w:id="7268" w:author="Liliana Salvador" w:date="2022-02-26T17:20:00Z">
        <w:del w:id="7269" w:author="Ruijie Xu" w:date="2022-03-04T13:05:00Z">
          <w:r w:rsidR="00B911C3" w:rsidRPr="002B42A7" w:rsidDel="001E602D">
            <w:rPr>
              <w:rFonts w:ascii="Times New Roman" w:hAnsi="Times New Roman" w:cs="Times New Roman"/>
              <w:color w:val="000000" w:themeColor="text1"/>
              <w:rPrChange w:id="7270" w:author="Ruijie Xu" w:date="2022-03-10T12:31:00Z">
                <w:rPr>
                  <w:color w:val="000000" w:themeColor="text1"/>
                </w:rPr>
              </w:rPrChange>
            </w:rPr>
            <w:delText xml:space="preserve">were </w:delText>
          </w:r>
        </w:del>
      </w:ins>
      <w:ins w:id="7271" w:author="Rajeev, Sree" w:date="2022-03-02T12:46:00Z">
        <w:del w:id="7272" w:author="Ruijie Xu" w:date="2022-03-04T13:05:00Z">
          <w:r w:rsidR="00AE548C" w:rsidRPr="002B42A7" w:rsidDel="001E602D">
            <w:rPr>
              <w:rFonts w:ascii="Times New Roman" w:hAnsi="Times New Roman" w:cs="Times New Roman"/>
              <w:color w:val="000000" w:themeColor="text1"/>
              <w:rPrChange w:id="7273" w:author="Ruijie Xu" w:date="2022-03-10T12:31:00Z">
                <w:rPr>
                  <w:color w:val="000000" w:themeColor="text1"/>
                </w:rPr>
              </w:rPrChange>
            </w:rPr>
            <w:delText xml:space="preserve">classified </w:delText>
          </w:r>
        </w:del>
      </w:ins>
      <w:ins w:id="7274" w:author="Liliana Salvador" w:date="2022-02-26T17:20:00Z">
        <w:del w:id="7275" w:author="Ruijie Xu" w:date="2022-03-04T13:05:00Z">
          <w:r w:rsidR="00B911C3" w:rsidRPr="002B42A7" w:rsidDel="001E602D">
            <w:rPr>
              <w:rFonts w:ascii="Times New Roman" w:hAnsi="Times New Roman" w:cs="Times New Roman"/>
              <w:color w:val="000000" w:themeColor="text1"/>
              <w:rPrChange w:id="7276" w:author="Ruijie Xu" w:date="2022-03-10T12:31:00Z">
                <w:rPr>
                  <w:color w:val="000000" w:themeColor="text1"/>
                </w:rPr>
              </w:rPrChange>
            </w:rPr>
            <w:delText xml:space="preserve">found by all software </w:delText>
          </w:r>
        </w:del>
      </w:ins>
      <w:del w:id="7277" w:author="Ruijie Xu" w:date="2022-03-04T13:05:00Z">
        <w:r w:rsidR="00692F18" w:rsidRPr="002B42A7" w:rsidDel="001E602D">
          <w:rPr>
            <w:rFonts w:ascii="Times New Roman" w:hAnsi="Times New Roman" w:cs="Times New Roman"/>
            <w:color w:val="000000" w:themeColor="text1"/>
            <w:rPrChange w:id="7278" w:author="Ruijie Xu" w:date="2022-03-10T12:31:00Z">
              <w:rPr>
                <w:color w:val="000000" w:themeColor="text1"/>
              </w:rPr>
            </w:rPrChange>
          </w:rPr>
          <w:delText xml:space="preserve">. </w:delText>
        </w:r>
        <w:r w:rsidR="00B17D5A" w:rsidRPr="002B42A7" w:rsidDel="001E602D">
          <w:rPr>
            <w:rFonts w:ascii="Times New Roman" w:hAnsi="Times New Roman" w:cs="Times New Roman"/>
            <w:color w:val="000000" w:themeColor="text1"/>
            <w:rPrChange w:id="7279" w:author="Ruijie Xu" w:date="2022-03-10T12:31:00Z">
              <w:rPr>
                <w:color w:val="000000" w:themeColor="text1"/>
              </w:rPr>
            </w:rPrChange>
          </w:rPr>
          <w:delText>Kaiju</w:delText>
        </w:r>
      </w:del>
      <w:del w:id="7280" w:author="Ruijie Xu" w:date="2022-02-27T12:30:00Z">
        <w:r w:rsidR="00692F18" w:rsidRPr="002B42A7" w:rsidDel="00DC11E3">
          <w:rPr>
            <w:rFonts w:ascii="Times New Roman" w:hAnsi="Times New Roman" w:cs="Times New Roman"/>
            <w:color w:val="000000" w:themeColor="text1"/>
            <w:rPrChange w:id="7281" w:author="Ruijie Xu" w:date="2022-03-10T12:31:00Z">
              <w:rPr>
                <w:color w:val="000000" w:themeColor="text1"/>
              </w:rPr>
            </w:rPrChange>
          </w:rPr>
          <w:delText>,</w:delText>
        </w:r>
      </w:del>
      <w:del w:id="7282" w:author="Ruijie Xu" w:date="2022-03-04T13:05:00Z">
        <w:r w:rsidR="00692F18" w:rsidRPr="002B42A7" w:rsidDel="001E602D">
          <w:rPr>
            <w:rFonts w:ascii="Times New Roman" w:hAnsi="Times New Roman" w:cs="Times New Roman"/>
            <w:color w:val="000000" w:themeColor="text1"/>
            <w:rPrChange w:id="7283" w:author="Ruijie Xu" w:date="2022-03-10T12:31:00Z">
              <w:rPr>
                <w:color w:val="000000" w:themeColor="text1"/>
              </w:rPr>
            </w:rPrChange>
          </w:rPr>
          <w:delText xml:space="preserve"> </w:delText>
        </w:r>
        <w:r w:rsidR="00C30C63" w:rsidRPr="002B42A7" w:rsidDel="001E602D">
          <w:rPr>
            <w:rFonts w:ascii="Times New Roman" w:hAnsi="Times New Roman" w:cs="Times New Roman"/>
            <w:color w:val="000000" w:themeColor="text1"/>
            <w:rPrChange w:id="7284" w:author="Ruijie Xu" w:date="2022-03-10T12:31:00Z">
              <w:rPr>
                <w:color w:val="000000" w:themeColor="text1"/>
              </w:rPr>
            </w:rPrChange>
          </w:rPr>
          <w:delText>Centrifuge</w:delText>
        </w:r>
      </w:del>
      <w:del w:id="7285" w:author="Ruijie Xu" w:date="2022-02-27T12:30:00Z">
        <w:r w:rsidR="00692F18" w:rsidRPr="002B42A7" w:rsidDel="00DC11E3">
          <w:rPr>
            <w:rFonts w:ascii="Times New Roman" w:hAnsi="Times New Roman" w:cs="Times New Roman"/>
            <w:color w:val="000000" w:themeColor="text1"/>
            <w:rPrChange w:id="7286" w:author="Ruijie Xu" w:date="2022-03-10T12:31:00Z">
              <w:rPr>
                <w:color w:val="000000" w:themeColor="text1"/>
              </w:rPr>
            </w:rPrChange>
          </w:rPr>
          <w:delText xml:space="preserve">, </w:delText>
        </w:r>
      </w:del>
      <w:commentRangeStart w:id="7287"/>
      <w:ins w:id="7288" w:author="Liliana Salvador" w:date="2022-02-26T17:20:00Z">
        <w:del w:id="7289" w:author="Ruijie Xu" w:date="2022-02-27T12:30:00Z">
          <w:r w:rsidR="00B911C3" w:rsidRPr="002B42A7" w:rsidDel="00DC11E3">
            <w:rPr>
              <w:rFonts w:ascii="Times New Roman" w:hAnsi="Times New Roman" w:cs="Times New Roman"/>
              <w:color w:val="000000" w:themeColor="text1"/>
              <w:rPrChange w:id="7290" w:author="Ruijie Xu" w:date="2022-03-10T12:31:00Z">
                <w:rPr>
                  <w:color w:val="000000" w:themeColor="text1"/>
                </w:rPr>
              </w:rPrChange>
            </w:rPr>
            <w:delText xml:space="preserve">and </w:delText>
          </w:r>
        </w:del>
      </w:ins>
      <w:del w:id="7291" w:author="Ruijie Xu" w:date="2022-02-01T13:44:00Z">
        <w:r w:rsidR="00692F18" w:rsidRPr="002B42A7" w:rsidDel="00537B08">
          <w:rPr>
            <w:rFonts w:ascii="Times New Roman" w:hAnsi="Times New Roman" w:cs="Times New Roman"/>
            <w:color w:val="000000" w:themeColor="text1"/>
            <w:rPrChange w:id="7292" w:author="Ruijie Xu" w:date="2022-03-10T12:31:00Z">
              <w:rPr>
                <w:color w:val="000000" w:themeColor="text1"/>
              </w:rPr>
            </w:rPrChange>
          </w:rPr>
          <w:delText>Blastn</w:delText>
        </w:r>
      </w:del>
      <w:del w:id="7293" w:author="Ruijie Xu" w:date="2022-02-27T12:30:00Z">
        <w:r w:rsidR="00692F18" w:rsidRPr="002B42A7" w:rsidDel="00DC11E3">
          <w:rPr>
            <w:rFonts w:ascii="Times New Roman" w:hAnsi="Times New Roman" w:cs="Times New Roman"/>
            <w:color w:val="000000" w:themeColor="text1"/>
            <w:rPrChange w:id="7294" w:author="Ruijie Xu" w:date="2022-03-10T12:31:00Z">
              <w:rPr>
                <w:color w:val="000000" w:themeColor="text1"/>
              </w:rPr>
            </w:rPrChange>
          </w:rPr>
          <w:delText xml:space="preserve"> </w:delText>
        </w:r>
        <w:commentRangeEnd w:id="7287"/>
        <w:r w:rsidR="002073EC" w:rsidRPr="002B42A7" w:rsidDel="00DC11E3">
          <w:rPr>
            <w:rStyle w:val="CommentReference"/>
            <w:rFonts w:ascii="Times New Roman" w:hAnsi="Times New Roman" w:cs="Times New Roman"/>
            <w:sz w:val="24"/>
            <w:szCs w:val="24"/>
            <w:rPrChange w:id="7295" w:author="Ruijie Xu" w:date="2022-03-10T12:31:00Z">
              <w:rPr>
                <w:rStyle w:val="CommentReference"/>
              </w:rPr>
            </w:rPrChange>
          </w:rPr>
          <w:commentReference w:id="7287"/>
        </w:r>
        <w:r w:rsidR="00692F18" w:rsidRPr="002B42A7" w:rsidDel="00DC11E3">
          <w:rPr>
            <w:rFonts w:ascii="Times New Roman" w:hAnsi="Times New Roman" w:cs="Times New Roman"/>
            <w:color w:val="000000" w:themeColor="text1"/>
            <w:rPrChange w:id="7296" w:author="Ruijie Xu" w:date="2022-03-10T12:31:00Z">
              <w:rPr>
                <w:color w:val="000000" w:themeColor="text1"/>
              </w:rPr>
            </w:rPrChange>
          </w:rPr>
          <w:delText>h</w:delText>
        </w:r>
      </w:del>
      <w:del w:id="7297" w:author="Ruijie Xu" w:date="2022-03-04T13:05:00Z">
        <w:r w:rsidR="00692F18" w:rsidRPr="002B42A7" w:rsidDel="001E602D">
          <w:rPr>
            <w:rFonts w:ascii="Times New Roman" w:hAnsi="Times New Roman" w:cs="Times New Roman"/>
            <w:color w:val="000000" w:themeColor="text1"/>
            <w:rPrChange w:id="7298" w:author="Ruijie Xu" w:date="2022-03-10T12:31:00Z">
              <w:rPr>
                <w:color w:val="000000" w:themeColor="text1"/>
              </w:rPr>
            </w:rPrChange>
          </w:rPr>
          <w:delText>ave the</w:delText>
        </w:r>
        <w:r w:rsidR="00B9548D" w:rsidRPr="002B42A7" w:rsidDel="001E602D">
          <w:rPr>
            <w:rFonts w:ascii="Times New Roman" w:hAnsi="Times New Roman" w:cs="Times New Roman"/>
            <w:color w:val="000000" w:themeColor="text1"/>
            <w:rPrChange w:id="7299" w:author="Ruijie Xu" w:date="2022-03-10T12:31:00Z">
              <w:rPr>
                <w:color w:val="000000" w:themeColor="text1"/>
              </w:rPr>
            </w:rPrChange>
          </w:rPr>
          <w:delText xml:space="preserve"> most </w:delText>
        </w:r>
      </w:del>
      <w:ins w:id="7300" w:author="Liliana Salvador" w:date="2022-02-26T17:20:00Z">
        <w:del w:id="7301" w:author="Ruijie Xu" w:date="2022-03-04T13:05:00Z">
          <w:r w:rsidR="00B911C3" w:rsidRPr="002B42A7" w:rsidDel="001E602D">
            <w:rPr>
              <w:rFonts w:ascii="Times New Roman" w:hAnsi="Times New Roman" w:cs="Times New Roman"/>
              <w:color w:val="000000" w:themeColor="text1"/>
              <w:rPrChange w:id="7302" w:author="Ruijie Xu" w:date="2022-03-10T12:31:00Z">
                <w:rPr>
                  <w:color w:val="000000" w:themeColor="text1"/>
                </w:rPr>
              </w:rPrChange>
            </w:rPr>
            <w:delText xml:space="preserve">highest </w:delText>
          </w:r>
        </w:del>
      </w:ins>
      <w:del w:id="7303" w:author="Ruijie Xu" w:date="2022-03-04T13:05:00Z">
        <w:r w:rsidR="00845590" w:rsidRPr="002B42A7" w:rsidDel="001E602D">
          <w:rPr>
            <w:rFonts w:ascii="Times New Roman" w:hAnsi="Times New Roman" w:cs="Times New Roman"/>
            <w:color w:val="000000" w:themeColor="text1"/>
            <w:rPrChange w:id="7304" w:author="Ruijie Xu" w:date="2022-03-10T12:31:00Z">
              <w:rPr>
                <w:color w:val="000000" w:themeColor="text1"/>
              </w:rPr>
            </w:rPrChange>
          </w:rPr>
          <w:delText xml:space="preserve">number of </w:delText>
        </w:r>
        <w:r w:rsidR="00315E9F" w:rsidRPr="002B42A7" w:rsidDel="001E602D">
          <w:rPr>
            <w:rFonts w:ascii="Times New Roman" w:hAnsi="Times New Roman" w:cs="Times New Roman"/>
            <w:color w:val="000000" w:themeColor="text1"/>
            <w:rPrChange w:id="7305" w:author="Ruijie Xu" w:date="2022-03-10T12:31:00Z">
              <w:rPr>
                <w:color w:val="000000" w:themeColor="text1"/>
              </w:rPr>
            </w:rPrChange>
          </w:rPr>
          <w:delText>DA</w:delText>
        </w:r>
        <w:r w:rsidR="00B9548D" w:rsidRPr="002B42A7" w:rsidDel="001E602D">
          <w:rPr>
            <w:rFonts w:ascii="Times New Roman" w:hAnsi="Times New Roman" w:cs="Times New Roman"/>
            <w:color w:val="000000" w:themeColor="text1"/>
            <w:rPrChange w:id="7306" w:author="Ruijie Xu" w:date="2022-03-10T12:31:00Z">
              <w:rPr>
                <w:color w:val="000000" w:themeColor="text1"/>
              </w:rPr>
            </w:rPrChange>
          </w:rPr>
          <w:delText xml:space="preserve"> taxa mostly distinct to themselves </w:delText>
        </w:r>
        <w:r w:rsidR="00845590" w:rsidRPr="002B42A7" w:rsidDel="001E602D">
          <w:rPr>
            <w:rFonts w:ascii="Times New Roman" w:hAnsi="Times New Roman" w:cs="Times New Roman"/>
            <w:color w:val="000000" w:themeColor="text1"/>
            <w:rPrChange w:id="7307" w:author="Ruijie Xu" w:date="2022-03-10T12:31:00Z">
              <w:rPr>
                <w:color w:val="000000" w:themeColor="text1"/>
              </w:rPr>
            </w:rPrChange>
          </w:rPr>
          <w:delText>(</w:delText>
        </w:r>
        <w:r w:rsidR="0069179E" w:rsidRPr="002B42A7" w:rsidDel="001E602D">
          <w:rPr>
            <w:rFonts w:ascii="Times New Roman" w:hAnsi="Times New Roman" w:cs="Times New Roman"/>
            <w:color w:val="000000" w:themeColor="text1"/>
            <w:rPrChange w:id="7308" w:author="Ruijie Xu" w:date="2022-03-10T12:31:00Z">
              <w:rPr>
                <w:color w:val="000000" w:themeColor="text1"/>
              </w:rPr>
            </w:rPrChange>
          </w:rPr>
          <w:delText>390</w:delText>
        </w:r>
      </w:del>
      <w:del w:id="7309" w:author="Ruijie Xu" w:date="2022-02-27T12:31:00Z">
        <w:r w:rsidR="00845590" w:rsidRPr="002B42A7" w:rsidDel="00DC11E3">
          <w:rPr>
            <w:rFonts w:ascii="Times New Roman" w:hAnsi="Times New Roman" w:cs="Times New Roman"/>
            <w:color w:val="000000" w:themeColor="text1"/>
            <w:rPrChange w:id="7310" w:author="Ruijie Xu" w:date="2022-03-10T12:31:00Z">
              <w:rPr>
                <w:color w:val="000000" w:themeColor="text1"/>
              </w:rPr>
            </w:rPrChange>
          </w:rPr>
          <w:delText>,</w:delText>
        </w:r>
      </w:del>
      <w:del w:id="7311" w:author="Ruijie Xu" w:date="2022-03-04T13:05:00Z">
        <w:r w:rsidR="00845590" w:rsidRPr="002B42A7" w:rsidDel="001E602D">
          <w:rPr>
            <w:rFonts w:ascii="Times New Roman" w:hAnsi="Times New Roman" w:cs="Times New Roman"/>
            <w:color w:val="000000" w:themeColor="text1"/>
            <w:rPrChange w:id="7312" w:author="Ruijie Xu" w:date="2022-03-10T12:31:00Z">
              <w:rPr>
                <w:color w:val="000000" w:themeColor="text1"/>
              </w:rPr>
            </w:rPrChange>
          </w:rPr>
          <w:delText xml:space="preserve"> </w:delText>
        </w:r>
        <w:r w:rsidR="0069179E" w:rsidRPr="002B42A7" w:rsidDel="001E602D">
          <w:rPr>
            <w:rFonts w:ascii="Times New Roman" w:hAnsi="Times New Roman" w:cs="Times New Roman"/>
            <w:color w:val="000000" w:themeColor="text1"/>
            <w:rPrChange w:id="7313" w:author="Ruijie Xu" w:date="2022-03-10T12:31:00Z">
              <w:rPr>
                <w:color w:val="000000" w:themeColor="text1"/>
              </w:rPr>
            </w:rPrChange>
          </w:rPr>
          <w:delText>376</w:delText>
        </w:r>
      </w:del>
      <w:del w:id="7314" w:author="Ruijie Xu" w:date="2022-02-27T12:31:00Z">
        <w:r w:rsidR="00423339" w:rsidRPr="002B42A7" w:rsidDel="00DC11E3">
          <w:rPr>
            <w:rFonts w:ascii="Times New Roman" w:hAnsi="Times New Roman" w:cs="Times New Roman"/>
            <w:color w:val="000000" w:themeColor="text1"/>
            <w:rPrChange w:id="7315" w:author="Ruijie Xu" w:date="2022-03-10T12:31:00Z">
              <w:rPr>
                <w:color w:val="000000" w:themeColor="text1"/>
              </w:rPr>
            </w:rPrChange>
          </w:rPr>
          <w:delText xml:space="preserve">, and </w:delText>
        </w:r>
        <w:r w:rsidR="00845590" w:rsidRPr="002B42A7" w:rsidDel="00DC11E3">
          <w:rPr>
            <w:rFonts w:ascii="Times New Roman" w:hAnsi="Times New Roman" w:cs="Times New Roman"/>
            <w:color w:val="000000" w:themeColor="text1"/>
            <w:rPrChange w:id="7316" w:author="Ruijie Xu" w:date="2022-03-10T12:31:00Z">
              <w:rPr>
                <w:color w:val="000000" w:themeColor="text1"/>
              </w:rPr>
            </w:rPrChange>
          </w:rPr>
          <w:delText>5</w:delText>
        </w:r>
        <w:r w:rsidR="0069179E" w:rsidRPr="002B42A7" w:rsidDel="00DC11E3">
          <w:rPr>
            <w:rFonts w:ascii="Times New Roman" w:hAnsi="Times New Roman" w:cs="Times New Roman"/>
            <w:color w:val="000000" w:themeColor="text1"/>
            <w:rPrChange w:id="7317" w:author="Ruijie Xu" w:date="2022-03-10T12:31:00Z">
              <w:rPr>
                <w:color w:val="000000" w:themeColor="text1"/>
              </w:rPr>
            </w:rPrChange>
          </w:rPr>
          <w:delText>6</w:delText>
        </w:r>
        <w:r w:rsidR="00423339" w:rsidRPr="002B42A7" w:rsidDel="00DC11E3">
          <w:rPr>
            <w:rFonts w:ascii="Times New Roman" w:hAnsi="Times New Roman" w:cs="Times New Roman"/>
            <w:color w:val="000000" w:themeColor="text1"/>
            <w:rPrChange w:id="7318" w:author="Ruijie Xu" w:date="2022-03-10T12:31:00Z">
              <w:rPr>
                <w:color w:val="000000" w:themeColor="text1"/>
              </w:rPr>
            </w:rPrChange>
          </w:rPr>
          <w:delText xml:space="preserve"> taxa</w:delText>
        </w:r>
      </w:del>
      <w:del w:id="7319" w:author="Ruijie Xu" w:date="2022-03-04T13:05:00Z">
        <w:r w:rsidR="00423339" w:rsidRPr="002B42A7" w:rsidDel="001E602D">
          <w:rPr>
            <w:rFonts w:ascii="Times New Roman" w:hAnsi="Times New Roman" w:cs="Times New Roman"/>
            <w:color w:val="000000" w:themeColor="text1"/>
            <w:rPrChange w:id="7320" w:author="Ruijie Xu" w:date="2022-03-10T12:31:00Z">
              <w:rPr>
                <w:color w:val="000000" w:themeColor="text1"/>
              </w:rPr>
            </w:rPrChange>
          </w:rPr>
          <w:delText>, respectively</w:delText>
        </w:r>
        <w:r w:rsidR="00845590" w:rsidRPr="002B42A7" w:rsidDel="001E602D">
          <w:rPr>
            <w:rFonts w:ascii="Times New Roman" w:hAnsi="Times New Roman" w:cs="Times New Roman"/>
            <w:color w:val="000000" w:themeColor="text1"/>
            <w:rPrChange w:id="7321" w:author="Ruijie Xu" w:date="2022-03-10T12:31:00Z">
              <w:rPr>
                <w:color w:val="000000" w:themeColor="text1"/>
              </w:rPr>
            </w:rPrChange>
          </w:rPr>
          <w:delText xml:space="preserve">) </w:delText>
        </w:r>
        <w:r w:rsidR="00FF01FC" w:rsidRPr="002B42A7" w:rsidDel="001E602D">
          <w:rPr>
            <w:rFonts w:ascii="Times New Roman" w:hAnsi="Times New Roman" w:cs="Times New Roman"/>
            <w:color w:val="000000" w:themeColor="text1"/>
            <w:rPrChange w:id="7322" w:author="Ruijie Xu" w:date="2022-03-10T12:31:00Z">
              <w:rPr>
                <w:color w:val="000000" w:themeColor="text1"/>
              </w:rPr>
            </w:rPrChange>
          </w:rPr>
          <w:delText xml:space="preserve">(Figure </w:delText>
        </w:r>
      </w:del>
      <w:del w:id="7323" w:author="Ruijie Xu" w:date="2022-02-03T12:32:00Z">
        <w:r w:rsidR="00FF01FC" w:rsidRPr="002B42A7" w:rsidDel="005901EC">
          <w:rPr>
            <w:rFonts w:ascii="Times New Roman" w:hAnsi="Times New Roman" w:cs="Times New Roman"/>
            <w:color w:val="000000" w:themeColor="text1"/>
            <w:rPrChange w:id="7324" w:author="Ruijie Xu" w:date="2022-03-10T12:31:00Z">
              <w:rPr>
                <w:color w:val="000000" w:themeColor="text1"/>
              </w:rPr>
            </w:rPrChange>
          </w:rPr>
          <w:delText>7</w:delText>
        </w:r>
      </w:del>
      <w:del w:id="7325" w:author="Ruijie Xu" w:date="2022-03-04T13:05:00Z">
        <w:r w:rsidR="00B9548D" w:rsidRPr="002B42A7" w:rsidDel="001E602D">
          <w:rPr>
            <w:rFonts w:ascii="Times New Roman" w:hAnsi="Times New Roman" w:cs="Times New Roman"/>
            <w:color w:val="000000" w:themeColor="text1"/>
            <w:rPrChange w:id="7326" w:author="Ruijie Xu" w:date="2022-03-10T12:31:00Z">
              <w:rPr>
                <w:color w:val="000000" w:themeColor="text1"/>
              </w:rPr>
            </w:rPrChange>
          </w:rPr>
          <w:delText>a</w:delText>
        </w:r>
        <w:r w:rsidR="00FF01FC" w:rsidRPr="002B42A7" w:rsidDel="001E602D">
          <w:rPr>
            <w:rFonts w:ascii="Times New Roman" w:hAnsi="Times New Roman" w:cs="Times New Roman"/>
            <w:color w:val="000000" w:themeColor="text1"/>
            <w:rPrChange w:id="7327" w:author="Ruijie Xu" w:date="2022-03-10T12:31:00Z">
              <w:rPr>
                <w:color w:val="000000" w:themeColor="text1"/>
              </w:rPr>
            </w:rPrChange>
          </w:rPr>
          <w:delText>)</w:delText>
        </w:r>
        <w:r w:rsidR="00C42B45" w:rsidRPr="002B42A7" w:rsidDel="001E602D">
          <w:rPr>
            <w:rFonts w:ascii="Times New Roman" w:hAnsi="Times New Roman" w:cs="Times New Roman"/>
            <w:color w:val="000000" w:themeColor="text1"/>
            <w:rPrChange w:id="7328" w:author="Ruijie Xu" w:date="2022-03-10T12:31:00Z">
              <w:rPr>
                <w:color w:val="000000" w:themeColor="text1"/>
              </w:rPr>
            </w:rPrChange>
          </w:rPr>
          <w:delText xml:space="preserve">. </w:delText>
        </w:r>
        <w:r w:rsidR="000038B7" w:rsidRPr="002B42A7" w:rsidDel="001E602D">
          <w:rPr>
            <w:rFonts w:ascii="Times New Roman" w:hAnsi="Times New Roman" w:cs="Times New Roman"/>
            <w:color w:val="000000" w:themeColor="text1"/>
            <w:rPrChange w:id="7329" w:author="Ruijie Xu" w:date="2022-03-10T12:31:00Z">
              <w:rPr>
                <w:color w:val="000000" w:themeColor="text1"/>
              </w:rPr>
            </w:rPrChange>
          </w:rPr>
          <w:delText>Furthermore, a</w:delText>
        </w:r>
      </w:del>
      <w:ins w:id="7330" w:author="Liliana Salvador" w:date="2022-02-26T17:22:00Z">
        <w:del w:id="7331" w:author="Ruijie Xu" w:date="2022-03-04T13:05:00Z">
          <w:r w:rsidR="002073EC" w:rsidRPr="002B42A7" w:rsidDel="001E602D">
            <w:rPr>
              <w:rFonts w:ascii="Times New Roman" w:hAnsi="Times New Roman" w:cs="Times New Roman"/>
              <w:color w:val="000000" w:themeColor="text1"/>
              <w:rPrChange w:id="7332" w:author="Ruijie Xu" w:date="2022-03-10T12:31:00Z">
                <w:rPr>
                  <w:color w:val="000000" w:themeColor="text1"/>
                </w:rPr>
              </w:rPrChange>
            </w:rPr>
            <w:delText>A</w:delText>
          </w:r>
        </w:del>
      </w:ins>
      <w:del w:id="7333" w:author="Ruijie Xu" w:date="2022-03-04T13:05:00Z">
        <w:r w:rsidR="000038B7" w:rsidRPr="002B42A7" w:rsidDel="001E602D">
          <w:rPr>
            <w:rFonts w:ascii="Times New Roman" w:hAnsi="Times New Roman" w:cs="Times New Roman"/>
            <w:color w:val="000000" w:themeColor="text1"/>
            <w:rPrChange w:id="7334" w:author="Ruijie Xu" w:date="2022-03-10T12:31:00Z">
              <w:rPr>
                <w:color w:val="000000" w:themeColor="text1"/>
              </w:rPr>
            </w:rPrChange>
          </w:rPr>
          <w:delText xml:space="preserve">lthough Centrifuge identified the largest number of </w:delText>
        </w:r>
        <w:r w:rsidR="00315E9F" w:rsidRPr="002B42A7" w:rsidDel="001E602D">
          <w:rPr>
            <w:rFonts w:ascii="Times New Roman" w:hAnsi="Times New Roman" w:cs="Times New Roman"/>
            <w:color w:val="000000" w:themeColor="text1"/>
            <w:rPrChange w:id="7335" w:author="Ruijie Xu" w:date="2022-03-10T12:31:00Z">
              <w:rPr>
                <w:color w:val="000000" w:themeColor="text1"/>
              </w:rPr>
            </w:rPrChange>
          </w:rPr>
          <w:delText>DA</w:delText>
        </w:r>
        <w:r w:rsidR="000038B7" w:rsidRPr="002B42A7" w:rsidDel="001E602D">
          <w:rPr>
            <w:rFonts w:ascii="Times New Roman" w:hAnsi="Times New Roman" w:cs="Times New Roman"/>
            <w:color w:val="000000" w:themeColor="text1"/>
            <w:rPrChange w:id="7336" w:author="Ruijie Xu" w:date="2022-03-10T12:31:00Z">
              <w:rPr>
                <w:color w:val="000000" w:themeColor="text1"/>
              </w:rPr>
            </w:rPrChange>
          </w:rPr>
          <w:delText xml:space="preserve"> species tax</w:delText>
        </w:r>
      </w:del>
      <w:del w:id="7337" w:author="Ruijie Xu" w:date="2022-02-27T12:32:00Z">
        <w:r w:rsidR="000038B7" w:rsidRPr="002B42A7" w:rsidDel="00C24E4D">
          <w:rPr>
            <w:rFonts w:ascii="Times New Roman" w:hAnsi="Times New Roman" w:cs="Times New Roman"/>
            <w:color w:val="000000" w:themeColor="text1"/>
            <w:rPrChange w:id="7338" w:author="Ruijie Xu" w:date="2022-03-10T12:31:00Z">
              <w:rPr>
                <w:color w:val="000000" w:themeColor="text1"/>
              </w:rPr>
            </w:rPrChange>
          </w:rPr>
          <w:delText>on,</w:delText>
        </w:r>
      </w:del>
      <w:del w:id="7339" w:author="Ruijie Xu" w:date="2022-03-04T13:05:00Z">
        <w:r w:rsidR="000038B7" w:rsidRPr="002B42A7" w:rsidDel="001E602D">
          <w:rPr>
            <w:rFonts w:ascii="Times New Roman" w:hAnsi="Times New Roman" w:cs="Times New Roman"/>
            <w:color w:val="000000" w:themeColor="text1"/>
            <w:rPrChange w:id="7340" w:author="Ruijie Xu" w:date="2022-03-10T12:31:00Z">
              <w:rPr>
                <w:color w:val="000000" w:themeColor="text1"/>
              </w:rPr>
            </w:rPrChange>
          </w:rPr>
          <w:delText xml:space="preserve"> Kaiju has identified the most </w:delText>
        </w:r>
      </w:del>
      <w:ins w:id="7341" w:author="Liliana Salvador" w:date="2022-02-26T17:23:00Z">
        <w:del w:id="7342" w:author="Ruijie Xu" w:date="2022-03-04T13:05:00Z">
          <w:r w:rsidR="002073EC" w:rsidRPr="002B42A7" w:rsidDel="001E602D">
            <w:rPr>
              <w:rFonts w:ascii="Times New Roman" w:hAnsi="Times New Roman" w:cs="Times New Roman"/>
              <w:color w:val="000000" w:themeColor="text1"/>
              <w:rPrChange w:id="7343" w:author="Ruijie Xu" w:date="2022-03-10T12:31:00Z">
                <w:rPr>
                  <w:color w:val="000000" w:themeColor="text1"/>
                </w:rPr>
              </w:rPrChange>
            </w:rPr>
            <w:delText xml:space="preserve">highest </w:delText>
          </w:r>
        </w:del>
      </w:ins>
      <w:del w:id="7344" w:author="Ruijie Xu" w:date="2022-03-04T13:05:00Z">
        <w:r w:rsidR="000038B7" w:rsidRPr="002B42A7" w:rsidDel="001E602D">
          <w:rPr>
            <w:rFonts w:ascii="Times New Roman" w:hAnsi="Times New Roman" w:cs="Times New Roman"/>
            <w:color w:val="000000" w:themeColor="text1"/>
            <w:rPrChange w:id="7345" w:author="Ruijie Xu" w:date="2022-03-10T12:31:00Z">
              <w:rPr>
                <w:color w:val="000000" w:themeColor="text1"/>
              </w:rPr>
            </w:rPrChange>
          </w:rPr>
          <w:delText>number of unique phylum taxa</w:delText>
        </w:r>
        <w:r w:rsidR="00326B37" w:rsidRPr="002B42A7" w:rsidDel="001E602D">
          <w:rPr>
            <w:rFonts w:ascii="Times New Roman" w:hAnsi="Times New Roman" w:cs="Times New Roman"/>
            <w:color w:val="000000" w:themeColor="text1"/>
            <w:rPrChange w:id="7346" w:author="Ruijie Xu" w:date="2022-03-10T12:31:00Z">
              <w:rPr>
                <w:color w:val="000000" w:themeColor="text1"/>
              </w:rPr>
            </w:rPrChange>
          </w:rPr>
          <w:delText xml:space="preserve"> (42)</w:delText>
        </w:r>
        <w:r w:rsidR="000038B7" w:rsidRPr="002B42A7" w:rsidDel="001E602D">
          <w:rPr>
            <w:rFonts w:ascii="Times New Roman" w:hAnsi="Times New Roman" w:cs="Times New Roman"/>
            <w:color w:val="000000" w:themeColor="text1"/>
            <w:rPrChange w:id="7347" w:author="Ruijie Xu" w:date="2022-03-10T12:31:00Z">
              <w:rPr>
                <w:color w:val="000000" w:themeColor="text1"/>
              </w:rPr>
            </w:rPrChange>
          </w:rPr>
          <w:delText xml:space="preserve">, </w:delText>
        </w:r>
        <w:commentRangeStart w:id="7348"/>
        <w:r w:rsidR="000038B7" w:rsidRPr="002B42A7" w:rsidDel="001E602D">
          <w:rPr>
            <w:rFonts w:ascii="Times New Roman" w:hAnsi="Times New Roman" w:cs="Times New Roman"/>
            <w:color w:val="000000" w:themeColor="text1"/>
            <w:rPrChange w:id="7349" w:author="Ruijie Xu" w:date="2022-03-10T12:31:00Z">
              <w:rPr>
                <w:color w:val="000000" w:themeColor="text1"/>
              </w:rPr>
            </w:rPrChange>
          </w:rPr>
          <w:delText xml:space="preserve">which means </w:delText>
        </w:r>
      </w:del>
      <w:ins w:id="7350" w:author="Liliana Salvador" w:date="2022-02-26T17:25:00Z">
        <w:del w:id="7351" w:author="Ruijie Xu" w:date="2022-03-04T13:05:00Z">
          <w:r w:rsidR="002073EC" w:rsidRPr="002B42A7" w:rsidDel="001E602D">
            <w:rPr>
              <w:rFonts w:ascii="Times New Roman" w:hAnsi="Times New Roman" w:cs="Times New Roman"/>
              <w:color w:val="000000" w:themeColor="text1"/>
              <w:rPrChange w:id="7352" w:author="Ruijie Xu" w:date="2022-03-10T12:31:00Z">
                <w:rPr>
                  <w:color w:val="000000" w:themeColor="text1"/>
                </w:rPr>
              </w:rPrChange>
            </w:rPr>
            <w:delText xml:space="preserve">that </w:delText>
          </w:r>
        </w:del>
      </w:ins>
      <w:del w:id="7353" w:author="Ruijie Xu" w:date="2022-03-04T13:05:00Z">
        <w:r w:rsidR="000038B7" w:rsidRPr="002B42A7" w:rsidDel="001E602D">
          <w:rPr>
            <w:rFonts w:ascii="Times New Roman" w:hAnsi="Times New Roman" w:cs="Times New Roman"/>
            <w:color w:val="000000" w:themeColor="text1"/>
            <w:rPrChange w:id="7354" w:author="Ruijie Xu" w:date="2022-03-10T12:31:00Z">
              <w:rPr>
                <w:color w:val="000000" w:themeColor="text1"/>
              </w:rPr>
            </w:rPrChange>
          </w:rPr>
          <w:delText>m</w:delText>
        </w:r>
        <w:r w:rsidR="005B4081" w:rsidRPr="002B42A7" w:rsidDel="001E602D">
          <w:rPr>
            <w:rFonts w:ascii="Times New Roman" w:hAnsi="Times New Roman" w:cs="Times New Roman"/>
            <w:color w:val="000000" w:themeColor="text1"/>
            <w:rPrChange w:id="7355" w:author="Ruijie Xu" w:date="2022-03-10T12:31:00Z">
              <w:rPr>
                <w:color w:val="000000" w:themeColor="text1"/>
              </w:rPr>
            </w:rPrChange>
          </w:rPr>
          <w:delText>any</w:delText>
        </w:r>
        <w:r w:rsidR="000038B7" w:rsidRPr="002B42A7" w:rsidDel="001E602D">
          <w:rPr>
            <w:rFonts w:ascii="Times New Roman" w:hAnsi="Times New Roman" w:cs="Times New Roman"/>
            <w:color w:val="000000" w:themeColor="text1"/>
            <w:rPrChange w:id="7356" w:author="Ruijie Xu" w:date="2022-03-10T12:31:00Z">
              <w:rPr>
                <w:color w:val="000000" w:themeColor="text1"/>
              </w:rPr>
            </w:rPrChange>
          </w:rPr>
          <w:delText xml:space="preserve"> of Centrifuge’s </w:delText>
        </w:r>
        <w:r w:rsidR="00315E9F" w:rsidRPr="002B42A7" w:rsidDel="001E602D">
          <w:rPr>
            <w:rFonts w:ascii="Times New Roman" w:hAnsi="Times New Roman" w:cs="Times New Roman"/>
            <w:color w:val="000000" w:themeColor="text1"/>
            <w:rPrChange w:id="7357" w:author="Ruijie Xu" w:date="2022-03-10T12:31:00Z">
              <w:rPr>
                <w:color w:val="000000" w:themeColor="text1"/>
              </w:rPr>
            </w:rPrChange>
          </w:rPr>
          <w:delText>DA</w:delText>
        </w:r>
        <w:r w:rsidR="000038B7" w:rsidRPr="002B42A7" w:rsidDel="001E602D">
          <w:rPr>
            <w:rFonts w:ascii="Times New Roman" w:hAnsi="Times New Roman" w:cs="Times New Roman"/>
            <w:color w:val="000000" w:themeColor="text1"/>
            <w:rPrChange w:id="7358" w:author="Ruijie Xu" w:date="2022-03-10T12:31:00Z">
              <w:rPr>
                <w:color w:val="000000" w:themeColor="text1"/>
              </w:rPr>
            </w:rPrChange>
          </w:rPr>
          <w:delText xml:space="preserve"> species ha</w:delText>
        </w:r>
      </w:del>
      <w:ins w:id="7359" w:author="Liliana Salvador" w:date="2022-02-26T17:25:00Z">
        <w:del w:id="7360" w:author="Ruijie Xu" w:date="2022-03-04T13:05:00Z">
          <w:r w:rsidR="002073EC" w:rsidRPr="002B42A7" w:rsidDel="001E602D">
            <w:rPr>
              <w:rFonts w:ascii="Times New Roman" w:hAnsi="Times New Roman" w:cs="Times New Roman"/>
              <w:color w:val="000000" w:themeColor="text1"/>
              <w:rPrChange w:id="7361" w:author="Ruijie Xu" w:date="2022-03-10T12:31:00Z">
                <w:rPr>
                  <w:color w:val="000000" w:themeColor="text1"/>
                </w:rPr>
              </w:rPrChange>
            </w:rPr>
            <w:delText>ve</w:delText>
          </w:r>
        </w:del>
      </w:ins>
      <w:del w:id="7362" w:author="Ruijie Xu" w:date="2022-03-04T13:05:00Z">
        <w:r w:rsidR="000038B7" w:rsidRPr="002B42A7" w:rsidDel="001E602D">
          <w:rPr>
            <w:rFonts w:ascii="Times New Roman" w:hAnsi="Times New Roman" w:cs="Times New Roman"/>
            <w:color w:val="000000" w:themeColor="text1"/>
            <w:rPrChange w:id="7363" w:author="Ruijie Xu" w:date="2022-03-10T12:31:00Z">
              <w:rPr>
                <w:color w:val="000000" w:themeColor="text1"/>
              </w:rPr>
            </w:rPrChange>
          </w:rPr>
          <w:delText>s the same phylum taxonom</w:delText>
        </w:r>
      </w:del>
      <w:del w:id="7364" w:author="Ruijie Xu" w:date="2022-02-27T12:33:00Z">
        <w:r w:rsidR="000038B7" w:rsidRPr="002B42A7" w:rsidDel="00C24E4D">
          <w:rPr>
            <w:rFonts w:ascii="Times New Roman" w:hAnsi="Times New Roman" w:cs="Times New Roman"/>
            <w:color w:val="000000" w:themeColor="text1"/>
            <w:rPrChange w:id="7365" w:author="Ruijie Xu" w:date="2022-03-10T12:31:00Z">
              <w:rPr>
                <w:color w:val="000000" w:themeColor="text1"/>
              </w:rPr>
            </w:rPrChange>
          </w:rPr>
          <w:delText>y taxa</w:delText>
        </w:r>
      </w:del>
      <w:del w:id="7366" w:author="Ruijie Xu" w:date="2022-03-04T13:05:00Z">
        <w:r w:rsidR="004A3268" w:rsidRPr="002B42A7" w:rsidDel="001E602D">
          <w:rPr>
            <w:rFonts w:ascii="Times New Roman" w:hAnsi="Times New Roman" w:cs="Times New Roman"/>
            <w:color w:val="000000" w:themeColor="text1"/>
            <w:rPrChange w:id="7367" w:author="Ruijie Xu" w:date="2022-03-10T12:31:00Z">
              <w:rPr>
                <w:color w:val="000000" w:themeColor="text1"/>
              </w:rPr>
            </w:rPrChange>
          </w:rPr>
          <w:delText xml:space="preserve"> (Figure </w:delText>
        </w:r>
      </w:del>
      <w:del w:id="7368" w:author="Ruijie Xu" w:date="2022-02-03T12:33:00Z">
        <w:r w:rsidR="004A3268" w:rsidRPr="002B42A7" w:rsidDel="005901EC">
          <w:rPr>
            <w:rFonts w:ascii="Times New Roman" w:hAnsi="Times New Roman" w:cs="Times New Roman"/>
            <w:color w:val="000000" w:themeColor="text1"/>
            <w:rPrChange w:id="7369" w:author="Ruijie Xu" w:date="2022-03-10T12:31:00Z">
              <w:rPr>
                <w:color w:val="000000" w:themeColor="text1"/>
              </w:rPr>
            </w:rPrChange>
          </w:rPr>
          <w:delText>7</w:delText>
        </w:r>
      </w:del>
      <w:del w:id="7370" w:author="Ruijie Xu" w:date="2022-03-04T13:05:00Z">
        <w:r w:rsidR="004A3268" w:rsidRPr="002B42A7" w:rsidDel="001E602D">
          <w:rPr>
            <w:rFonts w:ascii="Times New Roman" w:hAnsi="Times New Roman" w:cs="Times New Roman"/>
            <w:color w:val="000000" w:themeColor="text1"/>
            <w:rPrChange w:id="7371" w:author="Ruijie Xu" w:date="2022-03-10T12:31:00Z">
              <w:rPr>
                <w:color w:val="000000" w:themeColor="text1"/>
              </w:rPr>
            </w:rPrChange>
          </w:rPr>
          <w:delText>a)</w:delText>
        </w:r>
        <w:r w:rsidR="000038B7" w:rsidRPr="002B42A7" w:rsidDel="001E602D">
          <w:rPr>
            <w:rFonts w:ascii="Times New Roman" w:hAnsi="Times New Roman" w:cs="Times New Roman"/>
            <w:color w:val="000000" w:themeColor="text1"/>
            <w:rPrChange w:id="7372" w:author="Ruijie Xu" w:date="2022-03-10T12:31:00Z">
              <w:rPr>
                <w:color w:val="000000" w:themeColor="text1"/>
              </w:rPr>
            </w:rPrChange>
          </w:rPr>
          <w:delText xml:space="preserve">. </w:delText>
        </w:r>
        <w:commentRangeEnd w:id="7348"/>
        <w:r w:rsidR="002073EC" w:rsidRPr="002B42A7" w:rsidDel="001E602D">
          <w:rPr>
            <w:rStyle w:val="CommentReference"/>
            <w:rFonts w:ascii="Times New Roman" w:hAnsi="Times New Roman" w:cs="Times New Roman"/>
            <w:sz w:val="24"/>
            <w:szCs w:val="24"/>
            <w:rPrChange w:id="7373" w:author="Ruijie Xu" w:date="2022-03-10T12:31:00Z">
              <w:rPr>
                <w:rStyle w:val="CommentReference"/>
              </w:rPr>
            </w:rPrChange>
          </w:rPr>
          <w:commentReference w:id="7348"/>
        </w:r>
      </w:del>
      <w:del w:id="7374" w:author="Ruijie Xu" w:date="2022-02-27T12:36:00Z">
        <w:r w:rsidR="00152381" w:rsidRPr="002B42A7" w:rsidDel="00F06949">
          <w:rPr>
            <w:rFonts w:ascii="Times New Roman" w:hAnsi="Times New Roman" w:cs="Times New Roman"/>
            <w:color w:val="000000" w:themeColor="text1"/>
            <w:rPrChange w:id="7375" w:author="Ruijie Xu" w:date="2022-03-10T12:31:00Z">
              <w:rPr>
                <w:color w:val="000000" w:themeColor="text1"/>
              </w:rPr>
            </w:rPrChange>
          </w:rPr>
          <w:delText xml:space="preserve">To </w:delText>
        </w:r>
        <w:r w:rsidR="00AC3C44" w:rsidRPr="002B42A7" w:rsidDel="00F06949">
          <w:rPr>
            <w:rFonts w:ascii="Times New Roman" w:hAnsi="Times New Roman" w:cs="Times New Roman"/>
            <w:color w:val="000000" w:themeColor="text1"/>
            <w:rPrChange w:id="7376" w:author="Ruijie Xu" w:date="2022-03-10T12:31:00Z">
              <w:rPr>
                <w:color w:val="000000" w:themeColor="text1"/>
              </w:rPr>
            </w:rPrChange>
          </w:rPr>
          <w:delText>obtain a more generalized overview</w:delText>
        </w:r>
        <w:r w:rsidR="00132E12" w:rsidRPr="002B42A7" w:rsidDel="00F06949">
          <w:rPr>
            <w:rFonts w:ascii="Times New Roman" w:hAnsi="Times New Roman" w:cs="Times New Roman"/>
            <w:color w:val="000000" w:themeColor="text1"/>
            <w:rPrChange w:id="7377" w:author="Ruijie Xu" w:date="2022-03-10T12:31:00Z">
              <w:rPr>
                <w:color w:val="000000" w:themeColor="text1"/>
              </w:rPr>
            </w:rPrChange>
          </w:rPr>
          <w:delText xml:space="preserve"> </w:delText>
        </w:r>
      </w:del>
      <w:ins w:id="7378" w:author="Liliana Salvador" w:date="2022-02-26T17:26:00Z">
        <w:del w:id="7379" w:author="Ruijie Xu" w:date="2022-02-27T12:36:00Z">
          <w:r w:rsidR="002073EC" w:rsidRPr="002B42A7" w:rsidDel="00F06949">
            <w:rPr>
              <w:rFonts w:ascii="Times New Roman" w:hAnsi="Times New Roman" w:cs="Times New Roman"/>
              <w:color w:val="000000" w:themeColor="text1"/>
              <w:rPrChange w:id="7380" w:author="Ruijie Xu" w:date="2022-03-10T12:31:00Z">
                <w:rPr>
                  <w:color w:val="000000" w:themeColor="text1"/>
                </w:rPr>
              </w:rPrChange>
            </w:rPr>
            <w:delText>of</w:delText>
          </w:r>
        </w:del>
      </w:ins>
      <w:del w:id="7381" w:author="Ruijie Xu" w:date="2022-02-27T12:36:00Z">
        <w:r w:rsidR="00132E12" w:rsidRPr="002B42A7" w:rsidDel="00F06949">
          <w:rPr>
            <w:rFonts w:ascii="Times New Roman" w:hAnsi="Times New Roman" w:cs="Times New Roman"/>
            <w:color w:val="000000" w:themeColor="text1"/>
            <w:rPrChange w:id="7382" w:author="Ruijie Xu" w:date="2022-03-10T12:31:00Z">
              <w:rPr>
                <w:color w:val="000000" w:themeColor="text1"/>
              </w:rPr>
            </w:rPrChange>
          </w:rPr>
          <w:delText xml:space="preserve">for the </w:delText>
        </w:r>
        <w:r w:rsidR="00315E9F" w:rsidRPr="002B42A7" w:rsidDel="00F06949">
          <w:rPr>
            <w:rFonts w:ascii="Times New Roman" w:hAnsi="Times New Roman" w:cs="Times New Roman"/>
            <w:color w:val="000000" w:themeColor="text1"/>
            <w:rPrChange w:id="7383" w:author="Ruijie Xu" w:date="2022-03-10T12:31:00Z">
              <w:rPr>
                <w:color w:val="000000" w:themeColor="text1"/>
              </w:rPr>
            </w:rPrChange>
          </w:rPr>
          <w:delText>DA</w:delText>
        </w:r>
        <w:r w:rsidR="00132E12" w:rsidRPr="002B42A7" w:rsidDel="00F06949">
          <w:rPr>
            <w:rFonts w:ascii="Times New Roman" w:hAnsi="Times New Roman" w:cs="Times New Roman"/>
            <w:color w:val="000000" w:themeColor="text1"/>
            <w:rPrChange w:id="7384" w:author="Ruijie Xu" w:date="2022-03-10T12:31:00Z">
              <w:rPr>
                <w:color w:val="000000" w:themeColor="text1"/>
              </w:rPr>
            </w:rPrChange>
          </w:rPr>
          <w:delText xml:space="preserve"> taxa identified from the classification of each software, we aggregated the species taxa into the phylum level</w:delText>
        </w:r>
        <w:r w:rsidR="0015611C" w:rsidRPr="002B42A7" w:rsidDel="00F06949">
          <w:rPr>
            <w:rFonts w:ascii="Times New Roman" w:hAnsi="Times New Roman" w:cs="Times New Roman"/>
            <w:color w:val="000000" w:themeColor="text1"/>
            <w:rPrChange w:id="7385" w:author="Ruijie Xu" w:date="2022-03-10T12:31:00Z">
              <w:rPr>
                <w:color w:val="000000" w:themeColor="text1"/>
              </w:rPr>
            </w:rPrChange>
          </w:rPr>
          <w:delText xml:space="preserve"> and visualized the presence and absence of each phylum taxon as the </w:delText>
        </w:r>
        <w:r w:rsidR="00315E9F" w:rsidRPr="002B42A7" w:rsidDel="00F06949">
          <w:rPr>
            <w:rFonts w:ascii="Times New Roman" w:hAnsi="Times New Roman" w:cs="Times New Roman"/>
            <w:color w:val="000000" w:themeColor="text1"/>
            <w:rPrChange w:id="7386" w:author="Ruijie Xu" w:date="2022-03-10T12:31:00Z">
              <w:rPr>
                <w:color w:val="000000" w:themeColor="text1"/>
              </w:rPr>
            </w:rPrChange>
          </w:rPr>
          <w:delText>DA</w:delText>
        </w:r>
        <w:r w:rsidR="0015611C" w:rsidRPr="002B42A7" w:rsidDel="00F06949">
          <w:rPr>
            <w:rFonts w:ascii="Times New Roman" w:hAnsi="Times New Roman" w:cs="Times New Roman"/>
            <w:color w:val="000000" w:themeColor="text1"/>
            <w:rPrChange w:id="7387" w:author="Ruijie Xu" w:date="2022-03-10T12:31:00Z">
              <w:rPr>
                <w:color w:val="000000" w:themeColor="text1"/>
              </w:rPr>
            </w:rPrChange>
          </w:rPr>
          <w:delText xml:space="preserve"> taxa across </w:delText>
        </w:r>
      </w:del>
      <w:ins w:id="7388" w:author="Liliana Salvador" w:date="2022-02-26T17:27:00Z">
        <w:del w:id="7389" w:author="Ruijie Xu" w:date="2022-02-27T12:36:00Z">
          <w:r w:rsidR="002073EC" w:rsidRPr="002B42A7" w:rsidDel="00F06949">
            <w:rPr>
              <w:rFonts w:ascii="Times New Roman" w:hAnsi="Times New Roman" w:cs="Times New Roman"/>
              <w:color w:val="000000" w:themeColor="text1"/>
              <w:rPrChange w:id="7390" w:author="Ruijie Xu" w:date="2022-03-10T12:31:00Z">
                <w:rPr>
                  <w:color w:val="000000" w:themeColor="text1"/>
                </w:rPr>
              </w:rPrChange>
            </w:rPr>
            <w:delText xml:space="preserve">the </w:delText>
          </w:r>
        </w:del>
      </w:ins>
      <w:del w:id="7391" w:author="Ruijie Xu" w:date="2022-02-27T12:36:00Z">
        <w:r w:rsidR="0015611C" w:rsidRPr="002B42A7" w:rsidDel="00F06949">
          <w:rPr>
            <w:rFonts w:ascii="Times New Roman" w:hAnsi="Times New Roman" w:cs="Times New Roman"/>
            <w:color w:val="000000" w:themeColor="text1"/>
            <w:rPrChange w:id="7392" w:author="Ruijie Xu" w:date="2022-03-10T12:31:00Z">
              <w:rPr>
                <w:color w:val="000000" w:themeColor="text1"/>
              </w:rPr>
            </w:rPrChange>
          </w:rPr>
          <w:delText xml:space="preserve">different software </w:delText>
        </w:r>
      </w:del>
      <w:ins w:id="7393" w:author="Liliana Salvador" w:date="2022-02-26T17:27:00Z">
        <w:del w:id="7394" w:author="Ruijie Xu" w:date="2022-02-27T12:36:00Z">
          <w:r w:rsidR="002073EC" w:rsidRPr="002B42A7" w:rsidDel="00F06949">
            <w:rPr>
              <w:rFonts w:ascii="Times New Roman" w:hAnsi="Times New Roman" w:cs="Times New Roman"/>
              <w:color w:val="000000" w:themeColor="text1"/>
              <w:rPrChange w:id="7395" w:author="Ruijie Xu" w:date="2022-03-10T12:31:00Z">
                <w:rPr>
                  <w:color w:val="000000" w:themeColor="text1"/>
                </w:rPr>
              </w:rPrChange>
            </w:rPr>
            <w:delText>(</w:delText>
          </w:r>
        </w:del>
      </w:ins>
      <w:del w:id="7396" w:author="Ruijie Xu" w:date="2022-02-27T12:36:00Z">
        <w:r w:rsidR="006B62AD" w:rsidRPr="002B42A7" w:rsidDel="00F06949">
          <w:rPr>
            <w:rFonts w:ascii="Times New Roman" w:hAnsi="Times New Roman" w:cs="Times New Roman"/>
            <w:color w:val="000000" w:themeColor="text1"/>
            <w:rPrChange w:id="7397" w:author="Ruijie Xu" w:date="2022-03-10T12:31:00Z">
              <w:rPr>
                <w:color w:val="000000" w:themeColor="text1"/>
              </w:rPr>
            </w:rPrChange>
          </w:rPr>
          <w:delText xml:space="preserve">in </w:delText>
        </w:r>
        <w:r w:rsidR="0015611C" w:rsidRPr="002B42A7" w:rsidDel="00F06949">
          <w:rPr>
            <w:rFonts w:ascii="Times New Roman" w:hAnsi="Times New Roman" w:cs="Times New Roman"/>
            <w:color w:val="000000" w:themeColor="text1"/>
            <w:rPrChange w:id="7398" w:author="Ruijie Xu" w:date="2022-03-10T12:31:00Z">
              <w:rPr>
                <w:color w:val="000000" w:themeColor="text1"/>
              </w:rPr>
            </w:rPrChange>
          </w:rPr>
          <w:delText xml:space="preserve">Figure </w:delText>
        </w:r>
      </w:del>
      <w:ins w:id="7399" w:author="Liliana Salvador" w:date="2022-02-26T17:27:00Z">
        <w:del w:id="7400" w:author="Ruijie Xu" w:date="2022-02-27T12:36:00Z">
          <w:r w:rsidR="002073EC" w:rsidRPr="002B42A7" w:rsidDel="00F06949">
            <w:rPr>
              <w:rFonts w:ascii="Times New Roman" w:hAnsi="Times New Roman" w:cs="Times New Roman"/>
              <w:color w:val="000000" w:themeColor="text1"/>
              <w:rPrChange w:id="7401" w:author="Ruijie Xu" w:date="2022-03-10T12:31:00Z">
                <w:rPr>
                  <w:color w:val="000000" w:themeColor="text1"/>
                </w:rPr>
              </w:rPrChange>
            </w:rPr>
            <w:delText>)</w:delText>
          </w:r>
        </w:del>
      </w:ins>
      <w:del w:id="7402" w:author="Ruijie Xu" w:date="2022-02-03T12:33:00Z">
        <w:r w:rsidR="0015611C" w:rsidRPr="002B42A7" w:rsidDel="005901EC">
          <w:rPr>
            <w:rFonts w:ascii="Times New Roman" w:hAnsi="Times New Roman" w:cs="Times New Roman"/>
            <w:color w:val="000000" w:themeColor="text1"/>
            <w:rPrChange w:id="7403" w:author="Ruijie Xu" w:date="2022-03-10T12:31:00Z">
              <w:rPr>
                <w:color w:val="000000" w:themeColor="text1"/>
              </w:rPr>
            </w:rPrChange>
          </w:rPr>
          <w:delText>8</w:delText>
        </w:r>
      </w:del>
      <w:del w:id="7404" w:author="Ruijie Xu" w:date="2022-02-27T12:36:00Z">
        <w:r w:rsidR="0015611C" w:rsidRPr="002B42A7" w:rsidDel="00F06949">
          <w:rPr>
            <w:rFonts w:ascii="Times New Roman" w:hAnsi="Times New Roman" w:cs="Times New Roman"/>
            <w:color w:val="000000" w:themeColor="text1"/>
            <w:rPrChange w:id="7405" w:author="Ruijie Xu" w:date="2022-03-10T12:31:00Z">
              <w:rPr>
                <w:color w:val="000000" w:themeColor="text1"/>
              </w:rPr>
            </w:rPrChange>
          </w:rPr>
          <w:delText>.</w:delText>
        </w:r>
        <w:r w:rsidR="00AC3C44" w:rsidRPr="002B42A7" w:rsidDel="00F06949">
          <w:rPr>
            <w:rFonts w:ascii="Times New Roman" w:hAnsi="Times New Roman" w:cs="Times New Roman"/>
            <w:color w:val="000000" w:themeColor="text1"/>
            <w:rPrChange w:id="7406" w:author="Ruijie Xu" w:date="2022-03-10T12:31:00Z">
              <w:rPr>
                <w:color w:val="000000" w:themeColor="text1"/>
              </w:rPr>
            </w:rPrChange>
          </w:rPr>
          <w:delText xml:space="preserve"> </w:delText>
        </w:r>
      </w:del>
    </w:p>
    <w:p w14:paraId="09F95F69" w14:textId="2D4DC668" w:rsidR="002073EC" w:rsidRPr="002B42A7" w:rsidDel="00ED5945" w:rsidRDefault="002073EC" w:rsidP="00B90087">
      <w:pPr>
        <w:spacing w:line="480" w:lineRule="auto"/>
        <w:rPr>
          <w:ins w:id="7407" w:author="Ruijie Xu" w:date="2022-02-27T12:36:00Z"/>
          <w:del w:id="7408" w:author="Rajeev, Sree" w:date="2022-03-02T12:40:00Z"/>
          <w:rFonts w:ascii="Times New Roman" w:hAnsi="Times New Roman" w:cs="Times New Roman"/>
          <w:iCs/>
          <w:color w:val="000000" w:themeColor="text1"/>
          <w:u w:val="single"/>
          <w:rPrChange w:id="7409" w:author="Ruijie Xu" w:date="2022-03-10T12:31:00Z">
            <w:rPr>
              <w:ins w:id="7410" w:author="Ruijie Xu" w:date="2022-02-27T12:36:00Z"/>
              <w:del w:id="7411" w:author="Rajeev, Sree" w:date="2022-03-02T12:40:00Z"/>
              <w:i/>
              <w:color w:val="000000" w:themeColor="text1"/>
            </w:rPr>
          </w:rPrChange>
        </w:rPr>
      </w:pPr>
      <w:ins w:id="7412" w:author="Liliana Salvador" w:date="2022-02-26T17:31:00Z">
        <w:del w:id="7413" w:author="Rajeev, Sree" w:date="2022-03-02T12:40:00Z">
          <w:r w:rsidRPr="002B42A7" w:rsidDel="00ED5945">
            <w:rPr>
              <w:rFonts w:ascii="Times New Roman" w:hAnsi="Times New Roman" w:cs="Times New Roman"/>
              <w:iCs/>
              <w:color w:val="000000" w:themeColor="text1"/>
              <w:u w:val="single"/>
              <w:rPrChange w:id="7414" w:author="Ruijie Xu" w:date="2022-03-10T12:31:00Z">
                <w:rPr>
                  <w:iCs/>
                  <w:color w:val="000000" w:themeColor="text1"/>
                </w:rPr>
              </w:rPrChange>
            </w:rPr>
            <w:delText>Phylum</w:delText>
          </w:r>
          <w:r w:rsidRPr="002B42A7" w:rsidDel="00ED5945">
            <w:rPr>
              <w:rFonts w:ascii="Times New Roman" w:hAnsi="Times New Roman" w:cs="Times New Roman"/>
              <w:iCs/>
              <w:color w:val="000000" w:themeColor="text1"/>
              <w:u w:val="single"/>
              <w:rPrChange w:id="7415" w:author="Ruijie Xu" w:date="2022-03-10T12:31:00Z">
                <w:rPr>
                  <w:i/>
                  <w:color w:val="000000" w:themeColor="text1"/>
                </w:rPr>
              </w:rPrChange>
            </w:rPr>
            <w:delText xml:space="preserve"> level</w:delText>
          </w:r>
        </w:del>
      </w:ins>
    </w:p>
    <w:p w14:paraId="3AC579C6" w14:textId="1CA00D19" w:rsidR="00F06949" w:rsidRPr="002B42A7" w:rsidDel="00ED5945" w:rsidRDefault="00F06949" w:rsidP="00B90087">
      <w:pPr>
        <w:spacing w:line="480" w:lineRule="auto"/>
        <w:rPr>
          <w:ins w:id="7416" w:author="Liliana Salvador" w:date="2022-02-26T17:31:00Z"/>
          <w:del w:id="7417" w:author="Rajeev, Sree" w:date="2022-03-02T12:40:00Z"/>
          <w:rFonts w:ascii="Times New Roman" w:hAnsi="Times New Roman" w:cs="Times New Roman"/>
          <w:i/>
          <w:color w:val="000000" w:themeColor="text1"/>
          <w:rPrChange w:id="7418" w:author="Ruijie Xu" w:date="2022-03-10T12:31:00Z">
            <w:rPr>
              <w:ins w:id="7419" w:author="Liliana Salvador" w:date="2022-02-26T17:31:00Z"/>
              <w:del w:id="7420" w:author="Rajeev, Sree" w:date="2022-03-02T12:40:00Z"/>
              <w:color w:val="000000" w:themeColor="text1"/>
            </w:rPr>
          </w:rPrChange>
        </w:rPr>
      </w:pPr>
      <w:ins w:id="7421" w:author="Ruijie Xu" w:date="2022-02-27T12:36:00Z">
        <w:del w:id="7422" w:author="Rajeev, Sree" w:date="2022-03-02T12:40:00Z">
          <w:r w:rsidRPr="002B42A7" w:rsidDel="00ED5945">
            <w:rPr>
              <w:rFonts w:ascii="Times New Roman" w:hAnsi="Times New Roman" w:cs="Times New Roman"/>
              <w:color w:val="000000" w:themeColor="text1"/>
              <w:rPrChange w:id="7423" w:author="Ruijie Xu" w:date="2022-03-10T12:31:00Z">
                <w:rPr>
                  <w:color w:val="000000" w:themeColor="text1"/>
                </w:rPr>
              </w:rPrChange>
            </w:rPr>
            <w:delText xml:space="preserve">To obtain a more generalized overview of the DA taxa identified from the classification of each software, we aggregated the species taxa into the phylum level and visualized the presence and absence of each phylum taxon as the DA taxa across the different software (Figure 5c). </w:delText>
          </w:r>
        </w:del>
      </w:ins>
    </w:p>
    <w:p w14:paraId="105A32C9" w14:textId="24D0D88E" w:rsidR="00684564" w:rsidRPr="002B42A7" w:rsidDel="00ED5945" w:rsidRDefault="00E7377F" w:rsidP="00B90087">
      <w:pPr>
        <w:spacing w:line="480" w:lineRule="auto"/>
        <w:rPr>
          <w:ins w:id="7424" w:author="Liliana Salvador" w:date="2022-02-26T17:31:00Z"/>
          <w:del w:id="7425" w:author="Rajeev, Sree" w:date="2022-03-02T12:40:00Z"/>
          <w:rFonts w:ascii="Times New Roman" w:hAnsi="Times New Roman" w:cs="Times New Roman"/>
          <w:color w:val="000000" w:themeColor="text1"/>
          <w:rPrChange w:id="7426" w:author="Ruijie Xu" w:date="2022-03-10T12:31:00Z">
            <w:rPr>
              <w:ins w:id="7427" w:author="Liliana Salvador" w:date="2022-02-26T17:31:00Z"/>
              <w:del w:id="7428" w:author="Rajeev, Sree" w:date="2022-03-02T12:40:00Z"/>
              <w:color w:val="000000" w:themeColor="text1"/>
            </w:rPr>
          </w:rPrChange>
        </w:rPr>
      </w:pPr>
      <w:del w:id="7429" w:author="Rajeev, Sree" w:date="2022-03-02T12:40:00Z">
        <w:r w:rsidRPr="002B42A7" w:rsidDel="00ED5945">
          <w:rPr>
            <w:rFonts w:ascii="Times New Roman" w:hAnsi="Times New Roman" w:cs="Times New Roman"/>
            <w:color w:val="000000" w:themeColor="text1"/>
            <w:rPrChange w:id="7430" w:author="Ruijie Xu" w:date="2022-03-10T12:31:00Z">
              <w:rPr>
                <w:color w:val="000000" w:themeColor="text1"/>
              </w:rPr>
            </w:rPrChange>
          </w:rPr>
          <w:delText xml:space="preserve">At the Phylum level analysis, </w:delText>
        </w:r>
      </w:del>
      <w:ins w:id="7431" w:author="Liliana Salvador" w:date="2022-02-26T17:27:00Z">
        <w:del w:id="7432" w:author="Rajeev, Sree" w:date="2022-03-02T12:40:00Z">
          <w:r w:rsidR="002073EC" w:rsidRPr="002B42A7" w:rsidDel="00ED5945">
            <w:rPr>
              <w:rFonts w:ascii="Times New Roman" w:hAnsi="Times New Roman" w:cs="Times New Roman"/>
              <w:color w:val="000000" w:themeColor="text1"/>
              <w:rPrChange w:id="7433" w:author="Ruijie Xu" w:date="2022-03-10T12:31:00Z">
                <w:rPr>
                  <w:color w:val="000000" w:themeColor="text1"/>
                </w:rPr>
              </w:rPrChange>
            </w:rPr>
            <w:delText xml:space="preserve">the </w:delText>
          </w:r>
        </w:del>
      </w:ins>
      <w:del w:id="7434" w:author="Rajeev, Sree" w:date="2022-03-02T12:40:00Z">
        <w:r w:rsidRPr="002B42A7" w:rsidDel="00ED5945">
          <w:rPr>
            <w:rFonts w:ascii="Times New Roman" w:hAnsi="Times New Roman" w:cs="Times New Roman"/>
            <w:color w:val="000000" w:themeColor="text1"/>
            <w:rPrChange w:id="7435" w:author="Ruijie Xu" w:date="2022-03-10T12:31:00Z">
              <w:rPr>
                <w:color w:val="000000" w:themeColor="text1"/>
              </w:rPr>
            </w:rPrChange>
          </w:rPr>
          <w:delText>taxa “p__Spirochaetes”,</w:delText>
        </w:r>
        <w:r w:rsidR="00AC45ED" w:rsidRPr="002B42A7" w:rsidDel="00ED5945">
          <w:rPr>
            <w:rFonts w:ascii="Times New Roman" w:hAnsi="Times New Roman" w:cs="Times New Roman"/>
            <w:color w:val="000000" w:themeColor="text1"/>
            <w:rPrChange w:id="7436" w:author="Ruijie Xu" w:date="2022-03-10T12:31:00Z">
              <w:rPr>
                <w:color w:val="000000" w:themeColor="text1"/>
              </w:rPr>
            </w:rPrChange>
          </w:rPr>
          <w:delText xml:space="preserve"> </w:delText>
        </w:r>
        <w:bookmarkStart w:id="7437" w:name="OLE_LINK193"/>
        <w:bookmarkStart w:id="7438" w:name="OLE_LINK194"/>
        <w:r w:rsidRPr="002B42A7" w:rsidDel="00ED5945">
          <w:rPr>
            <w:rFonts w:ascii="Times New Roman" w:hAnsi="Times New Roman" w:cs="Times New Roman"/>
            <w:color w:val="000000" w:themeColor="text1"/>
            <w:rPrChange w:id="7439" w:author="Ruijie Xu" w:date="2022-03-10T12:31:00Z">
              <w:rPr>
                <w:color w:val="000000" w:themeColor="text1"/>
              </w:rPr>
            </w:rPrChange>
          </w:rPr>
          <w:delText>“p__Bacterodietes”,“p__Protebacteria”</w:delText>
        </w:r>
        <w:bookmarkEnd w:id="7437"/>
        <w:bookmarkEnd w:id="7438"/>
        <w:r w:rsidR="00484E79" w:rsidRPr="002B42A7" w:rsidDel="00ED5945">
          <w:rPr>
            <w:rFonts w:ascii="Times New Roman" w:hAnsi="Times New Roman" w:cs="Times New Roman"/>
            <w:color w:val="000000" w:themeColor="text1"/>
            <w:rPrChange w:id="7440" w:author="Ruijie Xu" w:date="2022-03-10T12:31:00Z">
              <w:rPr>
                <w:color w:val="000000" w:themeColor="text1"/>
              </w:rPr>
            </w:rPrChange>
          </w:rPr>
          <w:delText xml:space="preserve">, </w:delText>
        </w:r>
        <w:r w:rsidR="00FA16FE" w:rsidRPr="002B42A7" w:rsidDel="00ED5945">
          <w:rPr>
            <w:rFonts w:ascii="Times New Roman" w:hAnsi="Times New Roman" w:cs="Times New Roman"/>
            <w:color w:val="000000" w:themeColor="text1"/>
            <w:rPrChange w:id="7441" w:author="Ruijie Xu" w:date="2022-03-10T12:31:00Z">
              <w:rPr>
                <w:color w:val="000000" w:themeColor="text1"/>
              </w:rPr>
            </w:rPrChange>
          </w:rPr>
          <w:delText xml:space="preserve">and </w:delText>
        </w:r>
        <w:r w:rsidR="00484E79" w:rsidRPr="002B42A7" w:rsidDel="00ED5945">
          <w:rPr>
            <w:rFonts w:ascii="Times New Roman" w:hAnsi="Times New Roman" w:cs="Times New Roman"/>
            <w:color w:val="000000" w:themeColor="text1"/>
            <w:rPrChange w:id="7442" w:author="Ruijie Xu" w:date="2022-03-10T12:31:00Z">
              <w:rPr>
                <w:color w:val="000000" w:themeColor="text1"/>
              </w:rPr>
            </w:rPrChange>
          </w:rPr>
          <w:delText>“p__Tenericutes”</w:delText>
        </w:r>
        <w:r w:rsidRPr="002B42A7" w:rsidDel="00ED5945">
          <w:rPr>
            <w:rFonts w:ascii="Times New Roman" w:hAnsi="Times New Roman" w:cs="Times New Roman"/>
            <w:color w:val="000000" w:themeColor="text1"/>
            <w:rPrChange w:id="7443" w:author="Ruijie Xu" w:date="2022-03-10T12:31:00Z">
              <w:rPr>
                <w:color w:val="000000" w:themeColor="text1"/>
              </w:rPr>
            </w:rPrChange>
          </w:rPr>
          <w:delText xml:space="preserve"> w</w:delText>
        </w:r>
      </w:del>
      <w:ins w:id="7444" w:author="Liliana Salvador" w:date="2022-02-26T17:28:00Z">
        <w:del w:id="7445" w:author="Rajeev, Sree" w:date="2022-03-02T12:40:00Z">
          <w:r w:rsidR="002073EC" w:rsidRPr="002B42A7" w:rsidDel="00ED5945">
            <w:rPr>
              <w:rFonts w:ascii="Times New Roman" w:hAnsi="Times New Roman" w:cs="Times New Roman"/>
              <w:color w:val="000000" w:themeColor="text1"/>
              <w:rPrChange w:id="7446" w:author="Ruijie Xu" w:date="2022-03-10T12:31:00Z">
                <w:rPr>
                  <w:color w:val="000000" w:themeColor="text1"/>
                </w:rPr>
              </w:rPrChange>
            </w:rPr>
            <w:delText>ere</w:delText>
          </w:r>
        </w:del>
      </w:ins>
      <w:del w:id="7447" w:author="Rajeev, Sree" w:date="2022-03-02T12:40:00Z">
        <w:r w:rsidRPr="002B42A7" w:rsidDel="00ED5945">
          <w:rPr>
            <w:rFonts w:ascii="Times New Roman" w:hAnsi="Times New Roman" w:cs="Times New Roman"/>
            <w:color w:val="000000" w:themeColor="text1"/>
            <w:rPrChange w:id="7448" w:author="Ruijie Xu" w:date="2022-03-10T12:31:00Z">
              <w:rPr>
                <w:color w:val="000000" w:themeColor="text1"/>
              </w:rPr>
            </w:rPrChange>
          </w:rPr>
          <w:delText>as found present in the results of</w:delText>
        </w:r>
      </w:del>
      <w:ins w:id="7449" w:author="Liliana Salvador" w:date="2022-02-26T17:28:00Z">
        <w:del w:id="7450" w:author="Rajeev, Sree" w:date="2022-03-02T12:40:00Z">
          <w:r w:rsidR="002073EC" w:rsidRPr="002B42A7" w:rsidDel="00ED5945">
            <w:rPr>
              <w:rFonts w:ascii="Times New Roman" w:hAnsi="Times New Roman" w:cs="Times New Roman"/>
              <w:color w:val="000000" w:themeColor="text1"/>
              <w:rPrChange w:id="7451" w:author="Ruijie Xu" w:date="2022-03-10T12:31:00Z">
                <w:rPr>
                  <w:color w:val="000000" w:themeColor="text1"/>
                </w:rPr>
              </w:rPrChange>
            </w:rPr>
            <w:delText>for</w:delText>
          </w:r>
        </w:del>
      </w:ins>
      <w:del w:id="7452" w:author="Rajeev, Sree" w:date="2022-03-02T12:40:00Z">
        <w:r w:rsidRPr="002B42A7" w:rsidDel="00ED5945">
          <w:rPr>
            <w:rFonts w:ascii="Times New Roman" w:hAnsi="Times New Roman" w:cs="Times New Roman"/>
            <w:color w:val="000000" w:themeColor="text1"/>
            <w:rPrChange w:id="7453" w:author="Ruijie Xu" w:date="2022-03-10T12:31:00Z">
              <w:rPr>
                <w:color w:val="000000" w:themeColor="text1"/>
              </w:rPr>
            </w:rPrChange>
          </w:rPr>
          <w:delText xml:space="preserve"> all software. </w:delText>
        </w:r>
        <w:r w:rsidR="00B00D2F" w:rsidRPr="002B42A7" w:rsidDel="00ED5945">
          <w:rPr>
            <w:rFonts w:ascii="Times New Roman" w:hAnsi="Times New Roman" w:cs="Times New Roman"/>
            <w:color w:val="000000" w:themeColor="text1"/>
            <w:rPrChange w:id="7454" w:author="Ruijie Xu" w:date="2022-03-10T12:31:00Z">
              <w:rPr>
                <w:color w:val="000000" w:themeColor="text1"/>
              </w:rPr>
            </w:rPrChange>
          </w:rPr>
          <w:delText>Diamond was missing</w:delText>
        </w:r>
      </w:del>
      <w:ins w:id="7455" w:author="Liliana Salvador" w:date="2022-02-26T17:28:00Z">
        <w:del w:id="7456" w:author="Rajeev, Sree" w:date="2022-03-02T12:40:00Z">
          <w:r w:rsidR="002073EC" w:rsidRPr="002B42A7" w:rsidDel="00ED5945">
            <w:rPr>
              <w:rFonts w:ascii="Times New Roman" w:hAnsi="Times New Roman" w:cs="Times New Roman"/>
              <w:color w:val="000000" w:themeColor="text1"/>
              <w:rPrChange w:id="7457" w:author="Ruijie Xu" w:date="2022-03-10T12:31:00Z">
                <w:rPr>
                  <w:color w:val="000000" w:themeColor="text1"/>
                </w:rPr>
              </w:rPrChange>
            </w:rPr>
            <w:delText>missed</w:delText>
          </w:r>
        </w:del>
      </w:ins>
      <w:del w:id="7458" w:author="Rajeev, Sree" w:date="2022-03-02T12:40:00Z">
        <w:r w:rsidR="00B00D2F" w:rsidRPr="002B42A7" w:rsidDel="00ED5945">
          <w:rPr>
            <w:rFonts w:ascii="Times New Roman" w:hAnsi="Times New Roman" w:cs="Times New Roman"/>
            <w:color w:val="000000" w:themeColor="text1"/>
            <w:rPrChange w:id="7459" w:author="Ruijie Xu" w:date="2022-03-10T12:31:00Z">
              <w:rPr>
                <w:color w:val="000000" w:themeColor="text1"/>
              </w:rPr>
            </w:rPrChange>
          </w:rPr>
          <w:delText xml:space="preserve"> four taxa that were identified by rest of the software </w:delText>
        </w:r>
        <w:bookmarkStart w:id="7460" w:name="OLE_LINK199"/>
        <w:bookmarkStart w:id="7461" w:name="OLE_LINK200"/>
        <w:r w:rsidR="00B00D2F" w:rsidRPr="002B42A7" w:rsidDel="00ED5945">
          <w:rPr>
            <w:rFonts w:ascii="Times New Roman" w:hAnsi="Times New Roman" w:cs="Times New Roman"/>
            <w:color w:val="000000" w:themeColor="text1"/>
            <w:rPrChange w:id="7462" w:author="Ruijie Xu" w:date="2022-03-10T12:31:00Z">
              <w:rPr>
                <w:color w:val="000000" w:themeColor="text1"/>
              </w:rPr>
            </w:rPrChange>
          </w:rPr>
          <w:delText xml:space="preserve">("p__Aquificae”, “p__Fusobacteria”, </w:delText>
        </w:r>
        <w:bookmarkStart w:id="7463" w:name="OLE_LINK197"/>
        <w:bookmarkStart w:id="7464" w:name="OLE_LINK198"/>
        <w:bookmarkStart w:id="7465" w:name="OLE_LINK195"/>
        <w:bookmarkStart w:id="7466" w:name="OLE_LINK196"/>
        <w:bookmarkEnd w:id="7460"/>
        <w:bookmarkEnd w:id="7461"/>
        <w:r w:rsidR="00B00D2F" w:rsidRPr="002B42A7" w:rsidDel="00ED5945">
          <w:rPr>
            <w:rFonts w:ascii="Times New Roman" w:hAnsi="Times New Roman" w:cs="Times New Roman"/>
            <w:color w:val="000000" w:themeColor="text1"/>
            <w:rPrChange w:id="7467" w:author="Ruijie Xu" w:date="2022-03-10T12:31:00Z">
              <w:rPr>
                <w:color w:val="000000" w:themeColor="text1"/>
              </w:rPr>
            </w:rPrChange>
          </w:rPr>
          <w:delText>“p__Firmicutes”,</w:delText>
        </w:r>
        <w:r w:rsidR="00B325BA" w:rsidRPr="002B42A7" w:rsidDel="00ED5945">
          <w:rPr>
            <w:rFonts w:ascii="Times New Roman" w:hAnsi="Times New Roman" w:cs="Times New Roman"/>
            <w:color w:val="000000" w:themeColor="text1"/>
            <w:rPrChange w:id="7468" w:author="Ruijie Xu" w:date="2022-03-10T12:31:00Z">
              <w:rPr>
                <w:color w:val="000000" w:themeColor="text1"/>
              </w:rPr>
            </w:rPrChange>
          </w:rPr>
          <w:delText xml:space="preserve"> and</w:delText>
        </w:r>
        <w:r w:rsidR="00B00D2F" w:rsidRPr="002B42A7" w:rsidDel="00ED5945">
          <w:rPr>
            <w:rFonts w:ascii="Times New Roman" w:hAnsi="Times New Roman" w:cs="Times New Roman"/>
            <w:color w:val="000000" w:themeColor="text1"/>
            <w:rPrChange w:id="7469" w:author="Ruijie Xu" w:date="2022-03-10T12:31:00Z">
              <w:rPr>
                <w:color w:val="000000" w:themeColor="text1"/>
              </w:rPr>
            </w:rPrChange>
          </w:rPr>
          <w:delText xml:space="preserve"> “</w:delText>
        </w:r>
        <w:r w:rsidR="00E823C6" w:rsidRPr="002B42A7" w:rsidDel="00ED5945">
          <w:rPr>
            <w:rFonts w:ascii="Times New Roman" w:hAnsi="Times New Roman" w:cs="Times New Roman"/>
            <w:color w:val="000000" w:themeColor="text1"/>
            <w:rPrChange w:id="7470" w:author="Ruijie Xu" w:date="2022-03-10T12:31:00Z">
              <w:rPr>
                <w:color w:val="000000" w:themeColor="text1"/>
              </w:rPr>
            </w:rPrChange>
          </w:rPr>
          <w:delText>p__</w:delText>
        </w:r>
        <w:r w:rsidR="00B00D2F" w:rsidRPr="002B42A7" w:rsidDel="00ED5945">
          <w:rPr>
            <w:rFonts w:ascii="Times New Roman" w:hAnsi="Times New Roman" w:cs="Times New Roman"/>
            <w:color w:val="000000" w:themeColor="text1"/>
            <w:rPrChange w:id="7471" w:author="Ruijie Xu" w:date="2022-03-10T12:31:00Z">
              <w:rPr>
                <w:color w:val="000000" w:themeColor="text1"/>
              </w:rPr>
            </w:rPrChange>
          </w:rPr>
          <w:delText>Cyanobacteria”</w:delText>
        </w:r>
        <w:bookmarkEnd w:id="7463"/>
        <w:bookmarkEnd w:id="7464"/>
        <w:r w:rsidR="00B00D2F" w:rsidRPr="002B42A7" w:rsidDel="00ED5945">
          <w:rPr>
            <w:rFonts w:ascii="Times New Roman" w:hAnsi="Times New Roman" w:cs="Times New Roman"/>
            <w:color w:val="000000" w:themeColor="text1"/>
            <w:rPrChange w:id="7472" w:author="Ruijie Xu" w:date="2022-03-10T12:31:00Z">
              <w:rPr>
                <w:color w:val="000000" w:themeColor="text1"/>
              </w:rPr>
            </w:rPrChange>
          </w:rPr>
          <w:delText>)</w:delText>
        </w:r>
      </w:del>
      <w:ins w:id="7473" w:author="Liliana Salvador" w:date="2022-02-26T17:28:00Z">
        <w:del w:id="7474" w:author="Rajeev, Sree" w:date="2022-03-02T12:40:00Z">
          <w:r w:rsidR="002073EC" w:rsidRPr="002B42A7" w:rsidDel="00ED5945">
            <w:rPr>
              <w:rFonts w:ascii="Times New Roman" w:hAnsi="Times New Roman" w:cs="Times New Roman"/>
              <w:color w:val="000000" w:themeColor="text1"/>
              <w:rPrChange w:id="7475" w:author="Ruijie Xu" w:date="2022-03-10T12:31:00Z">
                <w:rPr>
                  <w:color w:val="000000" w:themeColor="text1"/>
                </w:rPr>
              </w:rPrChange>
            </w:rPr>
            <w:delText xml:space="preserve"> that were identified by the rest of the software</w:delText>
          </w:r>
        </w:del>
      </w:ins>
      <w:del w:id="7476" w:author="Rajeev, Sree" w:date="2022-03-02T12:40:00Z">
        <w:r w:rsidR="00B00D2F" w:rsidRPr="002B42A7" w:rsidDel="00ED5945">
          <w:rPr>
            <w:rFonts w:ascii="Times New Roman" w:hAnsi="Times New Roman" w:cs="Times New Roman"/>
            <w:color w:val="000000" w:themeColor="text1"/>
            <w:rPrChange w:id="7477" w:author="Ruijie Xu" w:date="2022-03-10T12:31:00Z">
              <w:rPr>
                <w:color w:val="000000" w:themeColor="text1"/>
              </w:rPr>
            </w:rPrChange>
          </w:rPr>
          <w:delText xml:space="preserve">. </w:delText>
        </w:r>
        <w:bookmarkEnd w:id="7465"/>
        <w:bookmarkEnd w:id="7466"/>
        <w:r w:rsidR="00B325BA" w:rsidRPr="002B42A7" w:rsidDel="00ED5945">
          <w:rPr>
            <w:rFonts w:ascii="Times New Roman" w:hAnsi="Times New Roman" w:cs="Times New Roman"/>
            <w:color w:val="000000" w:themeColor="text1"/>
            <w:rPrChange w:id="7478" w:author="Ruijie Xu" w:date="2022-03-10T12:31:00Z">
              <w:rPr>
                <w:color w:val="000000" w:themeColor="text1"/>
              </w:rPr>
            </w:rPrChange>
          </w:rPr>
          <w:delText>Kaiju and Centrifuge</w:delText>
        </w:r>
        <w:r w:rsidR="00C9136F" w:rsidRPr="002B42A7" w:rsidDel="00ED5945">
          <w:rPr>
            <w:rFonts w:ascii="Times New Roman" w:hAnsi="Times New Roman" w:cs="Times New Roman"/>
            <w:color w:val="000000" w:themeColor="text1"/>
            <w:rPrChange w:id="7479" w:author="Ruijie Xu" w:date="2022-03-10T12:31:00Z">
              <w:rPr>
                <w:color w:val="000000" w:themeColor="text1"/>
              </w:rPr>
            </w:rPrChange>
          </w:rPr>
          <w:delText xml:space="preserve"> were th</w:delText>
        </w:r>
      </w:del>
      <w:ins w:id="7480" w:author="Ruijie Xu" w:date="2022-02-27T12:33:00Z">
        <w:del w:id="7481" w:author="Rajeev, Sree" w:date="2022-03-02T12:40:00Z">
          <w:r w:rsidR="00C24E4D" w:rsidRPr="002B42A7" w:rsidDel="00ED5945">
            <w:rPr>
              <w:rFonts w:ascii="Times New Roman" w:hAnsi="Times New Roman" w:cs="Times New Roman"/>
              <w:color w:val="000000" w:themeColor="text1"/>
              <w:rPrChange w:id="7482" w:author="Ruijie Xu" w:date="2022-03-10T12:31:00Z">
                <w:rPr>
                  <w:color w:val="000000" w:themeColor="text1"/>
                </w:rPr>
              </w:rPrChange>
            </w:rPr>
            <w:delText>e</w:delText>
          </w:r>
        </w:del>
      </w:ins>
      <w:del w:id="7483" w:author="Rajeev, Sree" w:date="2022-03-02T12:40:00Z">
        <w:r w:rsidR="00C9136F" w:rsidRPr="002B42A7" w:rsidDel="00ED5945">
          <w:rPr>
            <w:rFonts w:ascii="Times New Roman" w:hAnsi="Times New Roman" w:cs="Times New Roman"/>
            <w:color w:val="000000" w:themeColor="text1"/>
            <w:rPrChange w:id="7484" w:author="Ruijie Xu" w:date="2022-03-10T12:31:00Z">
              <w:rPr>
                <w:color w:val="000000" w:themeColor="text1"/>
              </w:rPr>
            </w:rPrChange>
          </w:rPr>
          <w:delText xml:space="preserve"> only two software </w:delText>
        </w:r>
      </w:del>
      <w:ins w:id="7485" w:author="Liliana Salvador" w:date="2022-02-26T17:28:00Z">
        <w:del w:id="7486" w:author="Rajeev, Sree" w:date="2022-03-02T12:40:00Z">
          <w:r w:rsidR="002073EC" w:rsidRPr="002B42A7" w:rsidDel="00ED5945">
            <w:rPr>
              <w:rFonts w:ascii="Times New Roman" w:hAnsi="Times New Roman" w:cs="Times New Roman"/>
              <w:color w:val="000000" w:themeColor="text1"/>
              <w:rPrChange w:id="7487" w:author="Ruijie Xu" w:date="2022-03-10T12:31:00Z">
                <w:rPr>
                  <w:color w:val="000000" w:themeColor="text1"/>
                </w:rPr>
              </w:rPrChange>
            </w:rPr>
            <w:delText xml:space="preserve">that </w:delText>
          </w:r>
        </w:del>
      </w:ins>
      <w:del w:id="7488" w:author="Rajeev, Sree" w:date="2022-03-02T12:40:00Z">
        <w:r w:rsidR="00C9136F" w:rsidRPr="002B42A7" w:rsidDel="00ED5945">
          <w:rPr>
            <w:rFonts w:ascii="Times New Roman" w:hAnsi="Times New Roman" w:cs="Times New Roman"/>
            <w:color w:val="000000" w:themeColor="text1"/>
            <w:rPrChange w:id="7489" w:author="Ruijie Xu" w:date="2022-03-10T12:31:00Z">
              <w:rPr>
                <w:color w:val="000000" w:themeColor="text1"/>
              </w:rPr>
            </w:rPrChange>
          </w:rPr>
          <w:delText xml:space="preserve">reported virus taxa as </w:delText>
        </w:r>
        <w:r w:rsidR="00315E9F" w:rsidRPr="002B42A7" w:rsidDel="00ED5945">
          <w:rPr>
            <w:rFonts w:ascii="Times New Roman" w:hAnsi="Times New Roman" w:cs="Times New Roman"/>
            <w:color w:val="000000" w:themeColor="text1"/>
            <w:rPrChange w:id="7490" w:author="Ruijie Xu" w:date="2022-03-10T12:31:00Z">
              <w:rPr>
                <w:color w:val="000000" w:themeColor="text1"/>
              </w:rPr>
            </w:rPrChange>
          </w:rPr>
          <w:delText>DA</w:delText>
        </w:r>
        <w:r w:rsidR="00C9136F" w:rsidRPr="002B42A7" w:rsidDel="00ED5945">
          <w:rPr>
            <w:rFonts w:ascii="Times New Roman" w:hAnsi="Times New Roman" w:cs="Times New Roman"/>
            <w:color w:val="000000" w:themeColor="text1"/>
            <w:rPrChange w:id="7491" w:author="Ruijie Xu" w:date="2022-03-10T12:31:00Z">
              <w:rPr>
                <w:color w:val="000000" w:themeColor="text1"/>
              </w:rPr>
            </w:rPrChange>
          </w:rPr>
          <w:delText>.</w:delText>
        </w:r>
        <w:r w:rsidR="00FA118B" w:rsidRPr="002B42A7" w:rsidDel="00ED5945">
          <w:rPr>
            <w:rFonts w:ascii="Times New Roman" w:hAnsi="Times New Roman" w:cs="Times New Roman"/>
            <w:color w:val="000000" w:themeColor="text1"/>
            <w:rPrChange w:id="7492" w:author="Ruijie Xu" w:date="2022-03-10T12:31:00Z">
              <w:rPr>
                <w:color w:val="000000" w:themeColor="text1"/>
              </w:rPr>
            </w:rPrChange>
          </w:rPr>
          <w:delText xml:space="preserve"> </w:delText>
        </w:r>
        <w:r w:rsidR="00C9136F" w:rsidRPr="002B42A7" w:rsidDel="00ED5945">
          <w:rPr>
            <w:rFonts w:ascii="Times New Roman" w:hAnsi="Times New Roman" w:cs="Times New Roman"/>
            <w:color w:val="000000" w:themeColor="text1"/>
            <w:rPrChange w:id="7493" w:author="Ruijie Xu" w:date="2022-03-10T12:31:00Z">
              <w:rPr>
                <w:color w:val="000000" w:themeColor="text1"/>
              </w:rPr>
            </w:rPrChange>
          </w:rPr>
          <w:delText xml:space="preserve">Both software </w:delText>
        </w:r>
        <w:r w:rsidR="00FA118B" w:rsidRPr="002B42A7" w:rsidDel="00ED5945">
          <w:rPr>
            <w:rFonts w:ascii="Times New Roman" w:hAnsi="Times New Roman" w:cs="Times New Roman"/>
            <w:color w:val="000000" w:themeColor="text1"/>
            <w:rPrChange w:id="7494" w:author="Ruijie Xu" w:date="2022-03-10T12:31:00Z">
              <w:rPr>
                <w:color w:val="000000" w:themeColor="text1"/>
              </w:rPr>
            </w:rPrChange>
          </w:rPr>
          <w:delText xml:space="preserve">reported </w:delText>
        </w:r>
        <w:r w:rsidR="00C9136F" w:rsidRPr="002B42A7" w:rsidDel="00ED5945">
          <w:rPr>
            <w:rFonts w:ascii="Times New Roman" w:hAnsi="Times New Roman" w:cs="Times New Roman"/>
            <w:color w:val="000000" w:themeColor="text1"/>
            <w:rPrChange w:id="7495" w:author="Ruijie Xu" w:date="2022-03-10T12:31:00Z">
              <w:rPr>
                <w:color w:val="000000" w:themeColor="text1"/>
              </w:rPr>
            </w:rPrChange>
          </w:rPr>
          <w:delText>v</w:delText>
        </w:r>
        <w:r w:rsidR="00FA118B" w:rsidRPr="002B42A7" w:rsidDel="00ED5945">
          <w:rPr>
            <w:rFonts w:ascii="Times New Roman" w:hAnsi="Times New Roman" w:cs="Times New Roman"/>
            <w:color w:val="000000" w:themeColor="text1"/>
            <w:rPrChange w:id="7496" w:author="Ruijie Xu" w:date="2022-03-10T12:31:00Z">
              <w:rPr>
                <w:color w:val="000000" w:themeColor="text1"/>
              </w:rPr>
            </w:rPrChange>
          </w:rPr>
          <w:delText xml:space="preserve">irus taxon </w:delText>
        </w:r>
      </w:del>
      <w:ins w:id="7497" w:author="Liliana Salvador" w:date="2022-02-26T17:29:00Z">
        <w:del w:id="7498" w:author="Rajeev, Sree" w:date="2022-03-02T12:40:00Z">
          <w:r w:rsidR="002073EC" w:rsidRPr="002B42A7" w:rsidDel="00ED5945">
            <w:rPr>
              <w:rFonts w:ascii="Times New Roman" w:hAnsi="Times New Roman" w:cs="Times New Roman"/>
              <w:color w:val="000000" w:themeColor="text1"/>
              <w:rPrChange w:id="7499" w:author="Ruijie Xu" w:date="2022-03-10T12:31:00Z">
                <w:rPr>
                  <w:color w:val="000000" w:themeColor="text1"/>
                </w:rPr>
              </w:rPrChange>
            </w:rPr>
            <w:delText>(</w:delText>
          </w:r>
        </w:del>
      </w:ins>
      <w:del w:id="7500" w:author="Rajeev, Sree" w:date="2022-03-02T12:40:00Z">
        <w:r w:rsidR="00FA118B" w:rsidRPr="002B42A7" w:rsidDel="00ED5945">
          <w:rPr>
            <w:rFonts w:ascii="Times New Roman" w:hAnsi="Times New Roman" w:cs="Times New Roman"/>
            <w:color w:val="000000" w:themeColor="text1"/>
            <w:rPrChange w:id="7501" w:author="Ruijie Xu" w:date="2022-03-10T12:31:00Z">
              <w:rPr>
                <w:color w:val="000000" w:themeColor="text1"/>
              </w:rPr>
            </w:rPrChange>
          </w:rPr>
          <w:delText>“p__Negarnaviricota”</w:delText>
        </w:r>
        <w:r w:rsidR="00C9136F" w:rsidRPr="002B42A7" w:rsidDel="00ED5945">
          <w:rPr>
            <w:rFonts w:ascii="Times New Roman" w:hAnsi="Times New Roman" w:cs="Times New Roman"/>
            <w:color w:val="000000" w:themeColor="text1"/>
            <w:rPrChange w:id="7502" w:author="Ruijie Xu" w:date="2022-03-10T12:31:00Z">
              <w:rPr>
                <w:color w:val="000000" w:themeColor="text1"/>
              </w:rPr>
            </w:rPrChange>
          </w:rPr>
          <w:delText xml:space="preserve">, and Kaiju reported </w:delText>
        </w:r>
        <w:bookmarkStart w:id="7503" w:name="OLE_LINK203"/>
        <w:bookmarkStart w:id="7504" w:name="OLE_LINK204"/>
        <w:r w:rsidR="00C9136F" w:rsidRPr="002B42A7" w:rsidDel="00ED5945">
          <w:rPr>
            <w:rFonts w:ascii="Times New Roman" w:hAnsi="Times New Roman" w:cs="Times New Roman"/>
            <w:color w:val="000000" w:themeColor="text1"/>
            <w:rPrChange w:id="7505" w:author="Ruijie Xu" w:date="2022-03-10T12:31:00Z">
              <w:rPr>
                <w:color w:val="000000" w:themeColor="text1"/>
              </w:rPr>
            </w:rPrChange>
          </w:rPr>
          <w:delText>“p__Nucleocyto</w:delText>
        </w:r>
        <w:r w:rsidR="00EF00DC" w:rsidRPr="002B42A7" w:rsidDel="00ED5945">
          <w:rPr>
            <w:rFonts w:ascii="Times New Roman" w:hAnsi="Times New Roman" w:cs="Times New Roman"/>
            <w:color w:val="000000" w:themeColor="text1"/>
            <w:rPrChange w:id="7506" w:author="Ruijie Xu" w:date="2022-03-10T12:31:00Z">
              <w:rPr>
                <w:color w:val="000000" w:themeColor="text1"/>
              </w:rPr>
            </w:rPrChange>
          </w:rPr>
          <w:delText>viricota</w:delText>
        </w:r>
        <w:r w:rsidR="00C9136F" w:rsidRPr="002B42A7" w:rsidDel="00ED5945">
          <w:rPr>
            <w:rFonts w:ascii="Times New Roman" w:hAnsi="Times New Roman" w:cs="Times New Roman"/>
            <w:color w:val="000000" w:themeColor="text1"/>
            <w:rPrChange w:id="7507" w:author="Ruijie Xu" w:date="2022-03-10T12:31:00Z">
              <w:rPr>
                <w:color w:val="000000" w:themeColor="text1"/>
              </w:rPr>
            </w:rPrChange>
          </w:rPr>
          <w:delText>”</w:delText>
        </w:r>
        <w:r w:rsidR="00EF00DC" w:rsidRPr="002B42A7" w:rsidDel="00ED5945">
          <w:rPr>
            <w:rFonts w:ascii="Times New Roman" w:hAnsi="Times New Roman" w:cs="Times New Roman"/>
            <w:color w:val="000000" w:themeColor="text1"/>
            <w:rPrChange w:id="7508" w:author="Ruijie Xu" w:date="2022-03-10T12:31:00Z">
              <w:rPr>
                <w:color w:val="000000" w:themeColor="text1"/>
              </w:rPr>
            </w:rPrChange>
          </w:rPr>
          <w:delText xml:space="preserve"> and “p__Uroviricota”</w:delText>
        </w:r>
      </w:del>
      <w:ins w:id="7509" w:author="Liliana Salvador" w:date="2022-02-26T17:29:00Z">
        <w:del w:id="7510" w:author="Rajeev, Sree" w:date="2022-03-02T12:40:00Z">
          <w:r w:rsidR="002073EC" w:rsidRPr="002B42A7" w:rsidDel="00ED5945">
            <w:rPr>
              <w:rFonts w:ascii="Times New Roman" w:hAnsi="Times New Roman" w:cs="Times New Roman"/>
              <w:color w:val="000000" w:themeColor="text1"/>
              <w:rPrChange w:id="7511" w:author="Ruijie Xu" w:date="2022-03-10T12:31:00Z">
                <w:rPr>
                  <w:color w:val="000000" w:themeColor="text1"/>
                </w:rPr>
              </w:rPrChange>
            </w:rPr>
            <w:delText>) as DA.</w:delText>
          </w:r>
        </w:del>
      </w:ins>
      <w:del w:id="7512" w:author="Rajeev, Sree" w:date="2022-03-02T12:40:00Z">
        <w:r w:rsidR="00EF00DC" w:rsidRPr="002B42A7" w:rsidDel="00ED5945">
          <w:rPr>
            <w:rFonts w:ascii="Times New Roman" w:hAnsi="Times New Roman" w:cs="Times New Roman"/>
            <w:color w:val="000000" w:themeColor="text1"/>
            <w:rPrChange w:id="7513" w:author="Ruijie Xu" w:date="2022-03-10T12:31:00Z">
              <w:rPr>
                <w:color w:val="000000" w:themeColor="text1"/>
              </w:rPr>
            </w:rPrChange>
          </w:rPr>
          <w:delText xml:space="preserve">, </w:delText>
        </w:r>
        <w:bookmarkEnd w:id="7503"/>
        <w:bookmarkEnd w:id="7504"/>
        <w:r w:rsidR="00EF00DC" w:rsidRPr="002B42A7" w:rsidDel="00ED5945">
          <w:rPr>
            <w:rFonts w:ascii="Times New Roman" w:hAnsi="Times New Roman" w:cs="Times New Roman"/>
            <w:color w:val="000000" w:themeColor="text1"/>
            <w:rPrChange w:id="7514" w:author="Ruijie Xu" w:date="2022-03-10T12:31:00Z">
              <w:rPr>
                <w:color w:val="000000" w:themeColor="text1"/>
              </w:rPr>
            </w:rPrChange>
          </w:rPr>
          <w:delText>distinctively</w:delText>
        </w:r>
        <w:r w:rsidR="00FA118B" w:rsidRPr="002B42A7" w:rsidDel="00ED5945">
          <w:rPr>
            <w:rFonts w:ascii="Times New Roman" w:hAnsi="Times New Roman" w:cs="Times New Roman"/>
            <w:color w:val="000000" w:themeColor="text1"/>
            <w:rPrChange w:id="7515" w:author="Ruijie Xu" w:date="2022-03-10T12:31:00Z">
              <w:rPr>
                <w:color w:val="000000" w:themeColor="text1"/>
              </w:rPr>
            </w:rPrChange>
          </w:rPr>
          <w:delText xml:space="preserve">. </w:delText>
        </w:r>
        <w:r w:rsidR="002D4618" w:rsidRPr="002B42A7" w:rsidDel="00ED5945">
          <w:rPr>
            <w:rFonts w:ascii="Times New Roman" w:hAnsi="Times New Roman" w:cs="Times New Roman"/>
            <w:color w:val="000000" w:themeColor="text1"/>
            <w:rPrChange w:id="7516" w:author="Ruijie Xu" w:date="2022-03-10T12:31:00Z">
              <w:rPr>
                <w:color w:val="000000" w:themeColor="text1"/>
              </w:rPr>
            </w:rPrChange>
          </w:rPr>
          <w:delText>Archaea taxa w</w:delText>
        </w:r>
      </w:del>
      <w:ins w:id="7517" w:author="Liliana Salvador" w:date="2022-02-26T17:29:00Z">
        <w:del w:id="7518" w:author="Rajeev, Sree" w:date="2022-03-02T12:40:00Z">
          <w:r w:rsidR="002073EC" w:rsidRPr="002B42A7" w:rsidDel="00ED5945">
            <w:rPr>
              <w:rFonts w:ascii="Times New Roman" w:hAnsi="Times New Roman" w:cs="Times New Roman"/>
              <w:color w:val="000000" w:themeColor="text1"/>
              <w:rPrChange w:id="7519" w:author="Ruijie Xu" w:date="2022-03-10T12:31:00Z">
                <w:rPr>
                  <w:color w:val="000000" w:themeColor="text1"/>
                </w:rPr>
              </w:rPrChange>
            </w:rPr>
            <w:delText>ere</w:delText>
          </w:r>
        </w:del>
      </w:ins>
      <w:del w:id="7520" w:author="Rajeev, Sree" w:date="2022-03-02T12:40:00Z">
        <w:r w:rsidR="002D4618" w:rsidRPr="002B42A7" w:rsidDel="00ED5945">
          <w:rPr>
            <w:rFonts w:ascii="Times New Roman" w:hAnsi="Times New Roman" w:cs="Times New Roman"/>
            <w:color w:val="000000" w:themeColor="text1"/>
            <w:rPrChange w:id="7521" w:author="Ruijie Xu" w:date="2022-03-10T12:31:00Z">
              <w:rPr>
                <w:color w:val="000000" w:themeColor="text1"/>
              </w:rPr>
            </w:rPrChange>
          </w:rPr>
          <w:delText>as only reported by Kaiju</w:delText>
        </w:r>
        <w:r w:rsidR="001F7300" w:rsidRPr="002B42A7" w:rsidDel="00ED5945">
          <w:rPr>
            <w:rFonts w:ascii="Times New Roman" w:hAnsi="Times New Roman" w:cs="Times New Roman"/>
            <w:color w:val="000000" w:themeColor="text1"/>
            <w:rPrChange w:id="7522" w:author="Ruijie Xu" w:date="2022-03-10T12:31:00Z">
              <w:rPr>
                <w:color w:val="000000" w:themeColor="text1"/>
              </w:rPr>
            </w:rPrChange>
          </w:rPr>
          <w:delText xml:space="preserve">, </w:delText>
        </w:r>
        <w:r w:rsidR="002D4618" w:rsidRPr="002B42A7" w:rsidDel="00ED5945">
          <w:rPr>
            <w:rFonts w:ascii="Times New Roman" w:hAnsi="Times New Roman" w:cs="Times New Roman"/>
            <w:color w:val="000000" w:themeColor="text1"/>
            <w:rPrChange w:id="7523" w:author="Ruijie Xu" w:date="2022-03-10T12:31:00Z">
              <w:rPr>
                <w:color w:val="000000" w:themeColor="text1"/>
              </w:rPr>
            </w:rPrChange>
          </w:rPr>
          <w:delText>Centrifuge</w:delText>
        </w:r>
        <w:r w:rsidR="001F7300" w:rsidRPr="002B42A7" w:rsidDel="00ED5945">
          <w:rPr>
            <w:rFonts w:ascii="Times New Roman" w:hAnsi="Times New Roman" w:cs="Times New Roman"/>
            <w:color w:val="000000" w:themeColor="text1"/>
            <w:rPrChange w:id="7524" w:author="Ruijie Xu" w:date="2022-03-10T12:31:00Z">
              <w:rPr>
                <w:color w:val="000000" w:themeColor="text1"/>
              </w:rPr>
            </w:rPrChange>
          </w:rPr>
          <w:delText>, and Blastn</w:delText>
        </w:r>
      </w:del>
      <w:ins w:id="7525" w:author="Ruijie Xu" w:date="2022-02-01T13:44:00Z">
        <w:del w:id="7526" w:author="Rajeev, Sree" w:date="2022-03-02T12:40:00Z">
          <w:r w:rsidR="00537B08" w:rsidRPr="002B42A7" w:rsidDel="00ED5945">
            <w:rPr>
              <w:rFonts w:ascii="Times New Roman" w:hAnsi="Times New Roman" w:cs="Times New Roman"/>
              <w:color w:val="000000" w:themeColor="text1"/>
              <w:rPrChange w:id="7527" w:author="Ruijie Xu" w:date="2022-03-10T12:31:00Z">
                <w:rPr>
                  <w:color w:val="000000" w:themeColor="text1"/>
                </w:rPr>
              </w:rPrChange>
            </w:rPr>
            <w:delText>BLASTN</w:delText>
          </w:r>
        </w:del>
      </w:ins>
      <w:del w:id="7528" w:author="Rajeev, Sree" w:date="2022-03-02T12:40:00Z">
        <w:r w:rsidR="001F7300" w:rsidRPr="002B42A7" w:rsidDel="00ED5945">
          <w:rPr>
            <w:rFonts w:ascii="Times New Roman" w:hAnsi="Times New Roman" w:cs="Times New Roman"/>
            <w:color w:val="000000" w:themeColor="text1"/>
            <w:rPrChange w:id="7529" w:author="Ruijie Xu" w:date="2022-03-10T12:31:00Z">
              <w:rPr>
                <w:color w:val="000000" w:themeColor="text1"/>
              </w:rPr>
            </w:rPrChange>
          </w:rPr>
          <w:delText>’s</w:delText>
        </w:r>
        <w:r w:rsidR="002D4618" w:rsidRPr="002B42A7" w:rsidDel="00ED5945">
          <w:rPr>
            <w:rFonts w:ascii="Times New Roman" w:hAnsi="Times New Roman" w:cs="Times New Roman"/>
            <w:color w:val="000000" w:themeColor="text1"/>
            <w:rPrChange w:id="7530" w:author="Ruijie Xu" w:date="2022-03-10T12:31:00Z">
              <w:rPr>
                <w:color w:val="000000" w:themeColor="text1"/>
              </w:rPr>
            </w:rPrChange>
          </w:rPr>
          <w:delText xml:space="preserve"> </w:delText>
        </w:r>
        <w:r w:rsidR="000238B8" w:rsidRPr="002B42A7" w:rsidDel="00ED5945">
          <w:rPr>
            <w:rFonts w:ascii="Times New Roman" w:hAnsi="Times New Roman" w:cs="Times New Roman"/>
            <w:color w:val="000000" w:themeColor="text1"/>
            <w:rPrChange w:id="7531" w:author="Ruijie Xu" w:date="2022-03-10T12:31:00Z">
              <w:rPr>
                <w:color w:val="000000" w:themeColor="text1"/>
              </w:rPr>
            </w:rPrChange>
          </w:rPr>
          <w:delText>. All three software have reported</w:delText>
        </w:r>
        <w:r w:rsidR="00B03DDE" w:rsidRPr="002B42A7" w:rsidDel="00ED5945">
          <w:rPr>
            <w:rFonts w:ascii="Times New Roman" w:hAnsi="Times New Roman" w:cs="Times New Roman"/>
            <w:color w:val="000000" w:themeColor="text1"/>
            <w:rPrChange w:id="7532" w:author="Ruijie Xu" w:date="2022-03-10T12:31:00Z">
              <w:rPr>
                <w:color w:val="000000" w:themeColor="text1"/>
              </w:rPr>
            </w:rPrChange>
          </w:rPr>
          <w:delText xml:space="preserve"> </w:delText>
        </w:r>
        <w:bookmarkStart w:id="7533" w:name="OLE_LINK201"/>
        <w:bookmarkStart w:id="7534" w:name="OLE_LINK202"/>
        <w:r w:rsidR="00B03DDE" w:rsidRPr="002B42A7" w:rsidDel="00ED5945">
          <w:rPr>
            <w:rFonts w:ascii="Times New Roman" w:hAnsi="Times New Roman" w:cs="Times New Roman"/>
            <w:color w:val="000000" w:themeColor="text1"/>
            <w:rPrChange w:id="7535" w:author="Ruijie Xu" w:date="2022-03-10T12:31:00Z">
              <w:rPr>
                <w:color w:val="000000" w:themeColor="text1"/>
              </w:rPr>
            </w:rPrChange>
          </w:rPr>
          <w:delText xml:space="preserve">"p__Euryarchaeota”, </w:delText>
        </w:r>
        <w:bookmarkEnd w:id="7533"/>
        <w:bookmarkEnd w:id="7534"/>
        <w:r w:rsidR="00B03DDE" w:rsidRPr="002B42A7" w:rsidDel="00ED5945">
          <w:rPr>
            <w:rFonts w:ascii="Times New Roman" w:hAnsi="Times New Roman" w:cs="Times New Roman"/>
            <w:color w:val="000000" w:themeColor="text1"/>
            <w:rPrChange w:id="7536" w:author="Ruijie Xu" w:date="2022-03-10T12:31:00Z">
              <w:rPr>
                <w:color w:val="000000" w:themeColor="text1"/>
              </w:rPr>
            </w:rPrChange>
          </w:rPr>
          <w:delText xml:space="preserve">and both Kaiju and Centrifuge reported  “p__Candidatus Micrarchaeota” and "p__Candidatus Lokiarchaeota”. Finally, </w:delText>
        </w:r>
        <w:r w:rsidR="00A45BC2" w:rsidRPr="002B42A7" w:rsidDel="00ED5945">
          <w:rPr>
            <w:rFonts w:ascii="Times New Roman" w:hAnsi="Times New Roman" w:cs="Times New Roman"/>
            <w:color w:val="000000" w:themeColor="text1"/>
            <w:rPrChange w:id="7537" w:author="Ruijie Xu" w:date="2022-03-10T12:31:00Z">
              <w:rPr>
                <w:color w:val="000000" w:themeColor="text1"/>
              </w:rPr>
            </w:rPrChange>
          </w:rPr>
          <w:delText xml:space="preserve">Kaiju uniquely </w:delText>
        </w:r>
      </w:del>
      <w:ins w:id="7538" w:author="Liliana Salvador" w:date="2022-02-26T17:29:00Z">
        <w:del w:id="7539" w:author="Rajeev, Sree" w:date="2022-03-02T12:40:00Z">
          <w:r w:rsidR="002073EC" w:rsidRPr="002B42A7" w:rsidDel="00ED5945">
            <w:rPr>
              <w:rFonts w:ascii="Times New Roman" w:hAnsi="Times New Roman" w:cs="Times New Roman"/>
              <w:color w:val="000000" w:themeColor="text1"/>
              <w:rPrChange w:id="7540" w:author="Ruijie Xu" w:date="2022-03-10T12:31:00Z">
                <w:rPr>
                  <w:color w:val="000000" w:themeColor="text1"/>
                </w:rPr>
              </w:rPrChange>
            </w:rPr>
            <w:delText>reported</w:delText>
          </w:r>
        </w:del>
      </w:ins>
      <w:ins w:id="7541" w:author="Liliana Salvador" w:date="2022-02-26T17:30:00Z">
        <w:del w:id="7542" w:author="Rajeev, Sree" w:date="2022-03-02T12:40:00Z">
          <w:r w:rsidR="002073EC" w:rsidRPr="002B42A7" w:rsidDel="00ED5945">
            <w:rPr>
              <w:rFonts w:ascii="Times New Roman" w:hAnsi="Times New Roman" w:cs="Times New Roman"/>
              <w:color w:val="000000" w:themeColor="text1"/>
              <w:rPrChange w:id="7543" w:author="Ruijie Xu" w:date="2022-03-10T12:31:00Z">
                <w:rPr>
                  <w:color w:val="000000" w:themeColor="text1"/>
                </w:rPr>
              </w:rPrChange>
            </w:rPr>
            <w:delText xml:space="preserve"> </w:delText>
          </w:r>
        </w:del>
      </w:ins>
      <w:del w:id="7544" w:author="Rajeev, Sree" w:date="2022-03-02T12:40:00Z">
        <w:r w:rsidR="00A45BC2" w:rsidRPr="002B42A7" w:rsidDel="00ED5945">
          <w:rPr>
            <w:rFonts w:ascii="Times New Roman" w:hAnsi="Times New Roman" w:cs="Times New Roman"/>
            <w:color w:val="000000" w:themeColor="text1"/>
            <w:rPrChange w:id="7545" w:author="Ruijie Xu" w:date="2022-03-10T12:31:00Z">
              <w:rPr>
                <w:color w:val="000000" w:themeColor="text1"/>
              </w:rPr>
            </w:rPrChange>
          </w:rPr>
          <w:delText>“p__Candidatus Thermoplasmatota”.</w:delText>
        </w:r>
      </w:del>
    </w:p>
    <w:p w14:paraId="0A39D6B0" w14:textId="63586CA3" w:rsidR="00070E2B" w:rsidRPr="002B42A7" w:rsidDel="001E602D" w:rsidRDefault="00070E2B" w:rsidP="00B90087">
      <w:pPr>
        <w:spacing w:line="480" w:lineRule="auto"/>
        <w:rPr>
          <w:ins w:id="7546" w:author="Liliana Salvador" w:date="2022-02-26T17:31:00Z"/>
          <w:del w:id="7547" w:author="Ruijie Xu" w:date="2022-03-04T12:58:00Z"/>
          <w:rFonts w:ascii="Times New Roman" w:hAnsi="Times New Roman" w:cs="Times New Roman"/>
          <w:color w:val="000000" w:themeColor="text1"/>
          <w:rPrChange w:id="7548" w:author="Ruijie Xu" w:date="2022-03-10T12:31:00Z">
            <w:rPr>
              <w:ins w:id="7549" w:author="Liliana Salvador" w:date="2022-02-26T17:31:00Z"/>
              <w:del w:id="7550" w:author="Ruijie Xu" w:date="2022-03-04T12:58:00Z"/>
              <w:color w:val="000000" w:themeColor="text1"/>
            </w:rPr>
          </w:rPrChange>
        </w:rPr>
      </w:pPr>
    </w:p>
    <w:p w14:paraId="1CBFAC25" w14:textId="4F3872F8" w:rsidR="00070E2B" w:rsidRPr="002B42A7" w:rsidDel="001E602D" w:rsidRDefault="00070E2B" w:rsidP="00070E2B">
      <w:pPr>
        <w:spacing w:line="480" w:lineRule="auto"/>
        <w:rPr>
          <w:ins w:id="7551" w:author="Liliana Salvador" w:date="2022-02-26T17:33:00Z"/>
          <w:del w:id="7552" w:author="Ruijie Xu" w:date="2022-03-04T12:58:00Z"/>
          <w:rFonts w:ascii="Times New Roman" w:hAnsi="Times New Roman" w:cs="Times New Roman"/>
          <w:i/>
          <w:iCs/>
          <w:color w:val="000000" w:themeColor="text1"/>
          <w:rPrChange w:id="7553" w:author="Ruijie Xu" w:date="2022-03-10T12:31:00Z">
            <w:rPr>
              <w:ins w:id="7554" w:author="Liliana Salvador" w:date="2022-02-26T17:33:00Z"/>
              <w:del w:id="7555" w:author="Ruijie Xu" w:date="2022-03-04T12:58:00Z"/>
              <w:color w:val="000000" w:themeColor="text1"/>
              <w:u w:val="single"/>
            </w:rPr>
          </w:rPrChange>
        </w:rPr>
      </w:pPr>
      <w:commentRangeStart w:id="7556"/>
      <w:ins w:id="7557" w:author="Liliana Salvador" w:date="2022-02-26T17:33:00Z">
        <w:del w:id="7558" w:author="Ruijie Xu" w:date="2022-03-04T12:58:00Z">
          <w:r w:rsidRPr="002B42A7" w:rsidDel="001E602D">
            <w:rPr>
              <w:rFonts w:ascii="Times New Roman" w:hAnsi="Times New Roman" w:cs="Times New Roman"/>
              <w:i/>
              <w:iCs/>
              <w:color w:val="000000" w:themeColor="text1"/>
              <w:rPrChange w:id="7559" w:author="Ruijie Xu" w:date="2022-03-10T12:31:00Z">
                <w:rPr>
                  <w:color w:val="000000" w:themeColor="text1"/>
                  <w:u w:val="single"/>
                </w:rPr>
              </w:rPrChange>
            </w:rPr>
            <w:delText>Lung and spleen sample comparison</w:delText>
          </w:r>
        </w:del>
      </w:ins>
    </w:p>
    <w:p w14:paraId="4F7ABA81" w14:textId="439F79D9" w:rsidR="00070E2B" w:rsidRPr="002B42A7" w:rsidDel="001E602D" w:rsidRDefault="00070E2B" w:rsidP="00B90087">
      <w:pPr>
        <w:spacing w:line="480" w:lineRule="auto"/>
        <w:rPr>
          <w:del w:id="7560" w:author="Ruijie Xu" w:date="2022-03-04T12:58:00Z"/>
          <w:rFonts w:ascii="Times New Roman" w:hAnsi="Times New Roman" w:cs="Times New Roman"/>
          <w:i/>
          <w:color w:val="000000" w:themeColor="text1"/>
          <w:rPrChange w:id="7561" w:author="Ruijie Xu" w:date="2022-03-10T12:31:00Z">
            <w:rPr>
              <w:del w:id="7562" w:author="Ruijie Xu" w:date="2022-03-04T12:58:00Z"/>
              <w:color w:val="000000" w:themeColor="text1"/>
            </w:rPr>
          </w:rPrChange>
        </w:rPr>
      </w:pPr>
    </w:p>
    <w:p w14:paraId="0E44BD9D" w14:textId="022A0FAF" w:rsidR="00070E2B" w:rsidRPr="002B42A7" w:rsidDel="001E602D" w:rsidRDefault="00684564">
      <w:pPr>
        <w:spacing w:line="480" w:lineRule="auto"/>
        <w:ind w:firstLine="720"/>
        <w:rPr>
          <w:ins w:id="7563" w:author="Liliana Salvador" w:date="2022-02-26T17:33:00Z"/>
          <w:del w:id="7564" w:author="Ruijie Xu" w:date="2022-03-04T12:58:00Z"/>
          <w:rFonts w:ascii="Times New Roman" w:hAnsi="Times New Roman" w:cs="Times New Roman"/>
          <w:color w:val="000000" w:themeColor="text1"/>
          <w:rPrChange w:id="7565" w:author="Ruijie Xu" w:date="2022-03-10T12:31:00Z">
            <w:rPr>
              <w:ins w:id="7566" w:author="Liliana Salvador" w:date="2022-02-26T17:33:00Z"/>
              <w:del w:id="7567" w:author="Ruijie Xu" w:date="2022-03-04T12:58:00Z"/>
              <w:color w:val="000000" w:themeColor="text1"/>
            </w:rPr>
          </w:rPrChange>
        </w:rPr>
      </w:pPr>
      <w:del w:id="7568" w:author="Ruijie Xu" w:date="2022-03-04T12:58:00Z">
        <w:r w:rsidRPr="002B42A7" w:rsidDel="001E602D">
          <w:rPr>
            <w:rFonts w:ascii="Times New Roman" w:hAnsi="Times New Roman" w:cs="Times New Roman"/>
            <w:color w:val="000000" w:themeColor="text1"/>
            <w:rPrChange w:id="7569" w:author="Ruijie Xu" w:date="2022-03-10T12:31:00Z">
              <w:rPr>
                <w:color w:val="000000" w:themeColor="text1"/>
              </w:rPr>
            </w:rPrChange>
          </w:rPr>
          <w:delText xml:space="preserve">The </w:delText>
        </w:r>
        <w:r w:rsidR="00315E9F" w:rsidRPr="002B42A7" w:rsidDel="001E602D">
          <w:rPr>
            <w:rFonts w:ascii="Times New Roman" w:hAnsi="Times New Roman" w:cs="Times New Roman"/>
            <w:color w:val="000000" w:themeColor="text1"/>
            <w:rPrChange w:id="7570" w:author="Ruijie Xu" w:date="2022-03-10T12:31:00Z">
              <w:rPr>
                <w:color w:val="000000" w:themeColor="text1"/>
              </w:rPr>
            </w:rPrChange>
          </w:rPr>
          <w:delText>DA</w:delText>
        </w:r>
        <w:r w:rsidRPr="002B42A7" w:rsidDel="001E602D">
          <w:rPr>
            <w:rFonts w:ascii="Times New Roman" w:hAnsi="Times New Roman" w:cs="Times New Roman"/>
            <w:color w:val="000000" w:themeColor="text1"/>
            <w:rPrChange w:id="7571" w:author="Ruijie Xu" w:date="2022-03-10T12:31:00Z">
              <w:rPr>
                <w:color w:val="000000" w:themeColor="text1"/>
              </w:rPr>
            </w:rPrChange>
          </w:rPr>
          <w:delText xml:space="preserve"> taxa identified between lung samples and spleen samples were similar with those identified in the between lung samples and kidney samples. </w:delText>
        </w:r>
      </w:del>
    </w:p>
    <w:p w14:paraId="1E0C6BED" w14:textId="30E11FBE" w:rsidR="00070E2B" w:rsidRPr="002B42A7" w:rsidDel="001E602D" w:rsidRDefault="00070E2B">
      <w:pPr>
        <w:spacing w:line="480" w:lineRule="auto"/>
        <w:rPr>
          <w:ins w:id="7572" w:author="Liliana Salvador" w:date="2022-02-26T17:33:00Z"/>
          <w:del w:id="7573" w:author="Ruijie Xu" w:date="2022-03-04T12:58:00Z"/>
          <w:rFonts w:ascii="Times New Roman" w:hAnsi="Times New Roman" w:cs="Times New Roman"/>
          <w:iCs/>
          <w:color w:val="000000" w:themeColor="text1"/>
          <w:u w:val="single"/>
          <w:rPrChange w:id="7574" w:author="Ruijie Xu" w:date="2022-03-10T12:31:00Z">
            <w:rPr>
              <w:ins w:id="7575" w:author="Liliana Salvador" w:date="2022-02-26T17:33:00Z"/>
              <w:del w:id="7576" w:author="Ruijie Xu" w:date="2022-03-04T12:58:00Z"/>
              <w:iCs/>
              <w:color w:val="000000" w:themeColor="text1"/>
            </w:rPr>
          </w:rPrChange>
        </w:rPr>
        <w:pPrChange w:id="7577" w:author="Liliana Salvador" w:date="2022-02-26T17:33:00Z">
          <w:pPr>
            <w:spacing w:line="480" w:lineRule="auto"/>
            <w:ind w:firstLine="720"/>
          </w:pPr>
        </w:pPrChange>
      </w:pPr>
      <w:ins w:id="7578" w:author="Liliana Salvador" w:date="2022-02-26T17:33:00Z">
        <w:del w:id="7579" w:author="Ruijie Xu" w:date="2022-03-04T12:58:00Z">
          <w:r w:rsidRPr="002B42A7" w:rsidDel="001E602D">
            <w:rPr>
              <w:rFonts w:ascii="Times New Roman" w:hAnsi="Times New Roman" w:cs="Times New Roman"/>
              <w:iCs/>
              <w:color w:val="000000" w:themeColor="text1"/>
              <w:u w:val="single"/>
              <w:rPrChange w:id="7580" w:author="Ruijie Xu" w:date="2022-03-10T12:31:00Z">
                <w:rPr>
                  <w:iCs/>
                  <w:color w:val="000000" w:themeColor="text1"/>
                </w:rPr>
              </w:rPrChange>
            </w:rPr>
            <w:delText>Species level</w:delText>
          </w:r>
        </w:del>
      </w:ins>
    </w:p>
    <w:p w14:paraId="5DD199BF" w14:textId="087A2445" w:rsidR="00CB2CC4" w:rsidRPr="002B42A7" w:rsidDel="001E602D" w:rsidRDefault="00684564">
      <w:pPr>
        <w:spacing w:line="480" w:lineRule="auto"/>
        <w:ind w:firstLine="720"/>
        <w:rPr>
          <w:ins w:id="7581" w:author="Liliana Salvador" w:date="2022-02-26T18:50:00Z"/>
          <w:del w:id="7582" w:author="Ruijie Xu" w:date="2022-03-04T12:58:00Z"/>
          <w:rFonts w:ascii="Times New Roman" w:hAnsi="Times New Roman" w:cs="Times New Roman"/>
          <w:color w:val="000000" w:themeColor="text1"/>
          <w:rPrChange w:id="7583" w:author="Ruijie Xu" w:date="2022-03-10T12:31:00Z">
            <w:rPr>
              <w:ins w:id="7584" w:author="Liliana Salvador" w:date="2022-02-26T18:50:00Z"/>
              <w:del w:id="7585" w:author="Ruijie Xu" w:date="2022-03-04T12:58:00Z"/>
              <w:color w:val="000000" w:themeColor="text1"/>
            </w:rPr>
          </w:rPrChange>
        </w:rPr>
      </w:pPr>
      <w:del w:id="7586" w:author="Ruijie Xu" w:date="2022-03-04T12:58:00Z">
        <w:r w:rsidRPr="002B42A7" w:rsidDel="001E602D">
          <w:rPr>
            <w:rFonts w:ascii="Times New Roman" w:hAnsi="Times New Roman" w:cs="Times New Roman"/>
            <w:color w:val="000000" w:themeColor="text1"/>
            <w:rPrChange w:id="7587" w:author="Ruijie Xu" w:date="2022-03-10T12:31:00Z">
              <w:rPr>
                <w:color w:val="000000" w:themeColor="text1"/>
              </w:rPr>
            </w:rPrChange>
          </w:rPr>
          <w:delText xml:space="preserve">Kaiju in this case has identified the most </w:delText>
        </w:r>
      </w:del>
      <w:ins w:id="7588" w:author="Liliana Salvador" w:date="2022-02-26T17:34:00Z">
        <w:del w:id="7589" w:author="Ruijie Xu" w:date="2022-03-04T12:58:00Z">
          <w:r w:rsidR="00070E2B" w:rsidRPr="002B42A7" w:rsidDel="001E602D">
            <w:rPr>
              <w:rFonts w:ascii="Times New Roman" w:hAnsi="Times New Roman" w:cs="Times New Roman"/>
              <w:color w:val="000000" w:themeColor="text1"/>
              <w:rPrChange w:id="7590" w:author="Ruijie Xu" w:date="2022-03-10T12:31:00Z">
                <w:rPr>
                  <w:color w:val="000000" w:themeColor="text1"/>
                </w:rPr>
              </w:rPrChange>
            </w:rPr>
            <w:delText>highe</w:delText>
          </w:r>
        </w:del>
      </w:ins>
      <w:ins w:id="7591" w:author="Liliana Salvador" w:date="2022-02-26T17:35:00Z">
        <w:del w:id="7592" w:author="Ruijie Xu" w:date="2022-03-04T12:58:00Z">
          <w:r w:rsidR="00070E2B" w:rsidRPr="002B42A7" w:rsidDel="001E602D">
            <w:rPr>
              <w:rFonts w:ascii="Times New Roman" w:hAnsi="Times New Roman" w:cs="Times New Roman"/>
              <w:color w:val="000000" w:themeColor="text1"/>
              <w:rPrChange w:id="7593" w:author="Ruijie Xu" w:date="2022-03-10T12:31:00Z">
                <w:rPr>
                  <w:color w:val="000000" w:themeColor="text1"/>
                </w:rPr>
              </w:rPrChange>
            </w:rPr>
            <w:delText>st</w:delText>
          </w:r>
        </w:del>
      </w:ins>
      <w:ins w:id="7594" w:author="Liliana Salvador" w:date="2022-02-26T17:34:00Z">
        <w:del w:id="7595" w:author="Ruijie Xu" w:date="2022-03-04T12:58:00Z">
          <w:r w:rsidR="00070E2B" w:rsidRPr="002B42A7" w:rsidDel="001E602D">
            <w:rPr>
              <w:rFonts w:ascii="Times New Roman" w:hAnsi="Times New Roman" w:cs="Times New Roman"/>
              <w:color w:val="000000" w:themeColor="text1"/>
              <w:rPrChange w:id="7596" w:author="Ruijie Xu" w:date="2022-03-10T12:31:00Z">
                <w:rPr>
                  <w:color w:val="000000" w:themeColor="text1"/>
                </w:rPr>
              </w:rPrChange>
            </w:rPr>
            <w:delText xml:space="preserve"> </w:delText>
          </w:r>
        </w:del>
      </w:ins>
      <w:del w:id="7597" w:author="Ruijie Xu" w:date="2022-03-04T12:58:00Z">
        <w:r w:rsidRPr="002B42A7" w:rsidDel="001E602D">
          <w:rPr>
            <w:rFonts w:ascii="Times New Roman" w:hAnsi="Times New Roman" w:cs="Times New Roman"/>
            <w:color w:val="000000" w:themeColor="text1"/>
            <w:rPrChange w:id="7598" w:author="Ruijie Xu" w:date="2022-03-10T12:31:00Z">
              <w:rPr>
                <w:color w:val="000000" w:themeColor="text1"/>
              </w:rPr>
            </w:rPrChange>
          </w:rPr>
          <w:delText xml:space="preserve">number of </w:delText>
        </w:r>
        <w:r w:rsidR="00315E9F" w:rsidRPr="002B42A7" w:rsidDel="001E602D">
          <w:rPr>
            <w:rFonts w:ascii="Times New Roman" w:hAnsi="Times New Roman" w:cs="Times New Roman"/>
            <w:color w:val="000000" w:themeColor="text1"/>
            <w:rPrChange w:id="7599" w:author="Ruijie Xu" w:date="2022-03-10T12:31:00Z">
              <w:rPr>
                <w:color w:val="000000" w:themeColor="text1"/>
              </w:rPr>
            </w:rPrChange>
          </w:rPr>
          <w:delText>DA</w:delText>
        </w:r>
        <w:r w:rsidRPr="002B42A7" w:rsidDel="001E602D">
          <w:rPr>
            <w:rFonts w:ascii="Times New Roman" w:hAnsi="Times New Roman" w:cs="Times New Roman"/>
            <w:color w:val="000000" w:themeColor="text1"/>
            <w:rPrChange w:id="7600" w:author="Ruijie Xu" w:date="2022-03-10T12:31:00Z">
              <w:rPr>
                <w:color w:val="000000" w:themeColor="text1"/>
              </w:rPr>
            </w:rPrChange>
          </w:rPr>
          <w:delText xml:space="preserve"> species (484 taxa), while Diamond has identified </w:delText>
        </w:r>
      </w:del>
      <w:ins w:id="7601" w:author="Liliana Salvador" w:date="2022-02-26T17:34:00Z">
        <w:del w:id="7602" w:author="Ruijie Xu" w:date="2022-03-04T12:58:00Z">
          <w:r w:rsidR="00070E2B" w:rsidRPr="002B42A7" w:rsidDel="001E602D">
            <w:rPr>
              <w:rFonts w:ascii="Times New Roman" w:hAnsi="Times New Roman" w:cs="Times New Roman"/>
              <w:color w:val="000000" w:themeColor="text1"/>
              <w:rPrChange w:id="7603" w:author="Ruijie Xu" w:date="2022-03-10T12:31:00Z">
                <w:rPr>
                  <w:color w:val="000000" w:themeColor="text1"/>
                </w:rPr>
              </w:rPrChange>
            </w:rPr>
            <w:delText xml:space="preserve">the </w:delText>
          </w:r>
        </w:del>
      </w:ins>
      <w:del w:id="7604" w:author="Ruijie Xu" w:date="2022-03-04T12:58:00Z">
        <w:r w:rsidRPr="002B42A7" w:rsidDel="001E602D">
          <w:rPr>
            <w:rFonts w:ascii="Times New Roman" w:hAnsi="Times New Roman" w:cs="Times New Roman"/>
            <w:color w:val="000000" w:themeColor="text1"/>
            <w:rPrChange w:id="7605" w:author="Ruijie Xu" w:date="2022-03-10T12:31:00Z">
              <w:rPr>
                <w:color w:val="000000" w:themeColor="text1"/>
              </w:rPr>
            </w:rPrChange>
          </w:rPr>
          <w:delText xml:space="preserve">least </w:delText>
        </w:r>
      </w:del>
      <w:ins w:id="7606" w:author="Liliana Salvador" w:date="2022-02-26T17:35:00Z">
        <w:del w:id="7607" w:author="Ruijie Xu" w:date="2022-03-04T12:58:00Z">
          <w:r w:rsidR="00070E2B" w:rsidRPr="002B42A7" w:rsidDel="001E602D">
            <w:rPr>
              <w:rFonts w:ascii="Times New Roman" w:hAnsi="Times New Roman" w:cs="Times New Roman"/>
              <w:color w:val="000000" w:themeColor="text1"/>
              <w:rPrChange w:id="7608" w:author="Ruijie Xu" w:date="2022-03-10T12:31:00Z">
                <w:rPr>
                  <w:color w:val="000000" w:themeColor="text1"/>
                </w:rPr>
              </w:rPrChange>
            </w:rPr>
            <w:delText xml:space="preserve">lowest </w:delText>
          </w:r>
        </w:del>
      </w:ins>
      <w:del w:id="7609" w:author="Ruijie Xu" w:date="2022-03-04T12:58:00Z">
        <w:r w:rsidRPr="002B42A7" w:rsidDel="001E602D">
          <w:rPr>
            <w:rFonts w:ascii="Times New Roman" w:hAnsi="Times New Roman" w:cs="Times New Roman"/>
            <w:color w:val="000000" w:themeColor="text1"/>
            <w:rPrChange w:id="7610" w:author="Ruijie Xu" w:date="2022-03-10T12:31:00Z">
              <w:rPr>
                <w:color w:val="000000" w:themeColor="text1"/>
              </w:rPr>
            </w:rPrChange>
          </w:rPr>
          <w:delText>(44 taxa)</w:delText>
        </w:r>
        <w:r w:rsidR="00E70E1A" w:rsidRPr="002B42A7" w:rsidDel="001E602D">
          <w:rPr>
            <w:rFonts w:ascii="Times New Roman" w:hAnsi="Times New Roman" w:cs="Times New Roman"/>
            <w:color w:val="000000" w:themeColor="text1"/>
            <w:rPrChange w:id="7611" w:author="Ruijie Xu" w:date="2022-03-10T12:31:00Z">
              <w:rPr>
                <w:color w:val="000000" w:themeColor="text1"/>
              </w:rPr>
            </w:rPrChange>
          </w:rPr>
          <w:delText xml:space="preserve">. </w:delText>
        </w:r>
        <w:r w:rsidR="00F63ED3" w:rsidRPr="002B42A7" w:rsidDel="001E602D">
          <w:rPr>
            <w:rFonts w:ascii="Times New Roman" w:hAnsi="Times New Roman" w:cs="Times New Roman"/>
            <w:color w:val="000000" w:themeColor="text1"/>
            <w:rPrChange w:id="7612" w:author="Ruijie Xu" w:date="2022-03-10T12:31:00Z">
              <w:rPr>
                <w:color w:val="000000" w:themeColor="text1"/>
              </w:rPr>
            </w:rPrChange>
          </w:rPr>
          <w:delText xml:space="preserve">All of the </w:delText>
        </w:r>
        <w:r w:rsidR="00315E9F" w:rsidRPr="002B42A7" w:rsidDel="001E602D">
          <w:rPr>
            <w:rFonts w:ascii="Times New Roman" w:hAnsi="Times New Roman" w:cs="Times New Roman"/>
            <w:color w:val="000000" w:themeColor="text1"/>
            <w:rPrChange w:id="7613" w:author="Ruijie Xu" w:date="2022-03-10T12:31:00Z">
              <w:rPr>
                <w:color w:val="000000" w:themeColor="text1"/>
              </w:rPr>
            </w:rPrChange>
          </w:rPr>
          <w:delText>DA</w:delText>
        </w:r>
        <w:r w:rsidR="00F63ED3" w:rsidRPr="002B42A7" w:rsidDel="001E602D">
          <w:rPr>
            <w:rFonts w:ascii="Times New Roman" w:hAnsi="Times New Roman" w:cs="Times New Roman"/>
            <w:color w:val="000000" w:themeColor="text1"/>
            <w:rPrChange w:id="7614" w:author="Ruijie Xu" w:date="2022-03-10T12:31:00Z">
              <w:rPr>
                <w:color w:val="000000" w:themeColor="text1"/>
              </w:rPr>
            </w:rPrChange>
          </w:rPr>
          <w:delText xml:space="preserve"> taxa wer</w:delText>
        </w:r>
        <w:r w:rsidR="00E46073" w:rsidRPr="002B42A7" w:rsidDel="001E602D">
          <w:rPr>
            <w:rFonts w:ascii="Times New Roman" w:hAnsi="Times New Roman" w:cs="Times New Roman"/>
            <w:color w:val="000000" w:themeColor="text1"/>
            <w:rPrChange w:id="7615" w:author="Ruijie Xu" w:date="2022-03-10T12:31:00Z">
              <w:rPr>
                <w:color w:val="000000" w:themeColor="text1"/>
              </w:rPr>
            </w:rPrChange>
          </w:rPr>
          <w:delText>e</w:delText>
        </w:r>
        <w:r w:rsidR="00F63ED3" w:rsidRPr="002B42A7" w:rsidDel="001E602D">
          <w:rPr>
            <w:rFonts w:ascii="Times New Roman" w:hAnsi="Times New Roman" w:cs="Times New Roman"/>
            <w:color w:val="000000" w:themeColor="text1"/>
            <w:rPrChange w:id="7616" w:author="Ruijie Xu" w:date="2022-03-10T12:31:00Z">
              <w:rPr>
                <w:color w:val="000000" w:themeColor="text1"/>
              </w:rPr>
            </w:rPrChange>
          </w:rPr>
          <w:delText xml:space="preserve"> more abundant in the lung </w:delText>
        </w:r>
      </w:del>
      <w:ins w:id="7617" w:author="Liliana Salvador" w:date="2022-02-26T18:41:00Z">
        <w:del w:id="7618" w:author="Ruijie Xu" w:date="2022-03-04T12:58:00Z">
          <w:r w:rsidR="00CB2CC4" w:rsidRPr="002B42A7" w:rsidDel="001E602D">
            <w:rPr>
              <w:rFonts w:ascii="Times New Roman" w:hAnsi="Times New Roman" w:cs="Times New Roman"/>
              <w:color w:val="000000" w:themeColor="text1"/>
              <w:rPrChange w:id="7619" w:author="Ruijie Xu" w:date="2022-03-10T12:31:00Z">
                <w:rPr>
                  <w:color w:val="000000" w:themeColor="text1"/>
                </w:rPr>
              </w:rPrChange>
            </w:rPr>
            <w:delText xml:space="preserve">than in the </w:delText>
          </w:r>
        </w:del>
      </w:ins>
      <w:ins w:id="7620" w:author="Liliana Salvador" w:date="2022-02-26T18:42:00Z">
        <w:del w:id="7621" w:author="Ruijie Xu" w:date="2022-03-04T12:58:00Z">
          <w:r w:rsidR="00CB2CC4" w:rsidRPr="002B42A7" w:rsidDel="001E602D">
            <w:rPr>
              <w:rFonts w:ascii="Times New Roman" w:hAnsi="Times New Roman" w:cs="Times New Roman"/>
              <w:color w:val="000000" w:themeColor="text1"/>
              <w:rPrChange w:id="7622" w:author="Ruijie Xu" w:date="2022-03-10T12:31:00Z">
                <w:rPr>
                  <w:color w:val="000000" w:themeColor="text1"/>
                </w:rPr>
              </w:rPrChange>
            </w:rPr>
            <w:delText xml:space="preserve">spleen </w:delText>
          </w:r>
        </w:del>
      </w:ins>
      <w:del w:id="7623" w:author="Ruijie Xu" w:date="2022-03-04T12:58:00Z">
        <w:r w:rsidR="00F63ED3" w:rsidRPr="002B42A7" w:rsidDel="001E602D">
          <w:rPr>
            <w:rFonts w:ascii="Times New Roman" w:hAnsi="Times New Roman" w:cs="Times New Roman"/>
            <w:color w:val="000000" w:themeColor="text1"/>
            <w:rPrChange w:id="7624" w:author="Ruijie Xu" w:date="2022-03-10T12:31:00Z">
              <w:rPr>
                <w:color w:val="000000" w:themeColor="text1"/>
              </w:rPr>
            </w:rPrChange>
          </w:rPr>
          <w:delText xml:space="preserve">samples. </w:delText>
        </w:r>
        <w:r w:rsidR="00E70E1A" w:rsidRPr="002B42A7" w:rsidDel="001E602D">
          <w:rPr>
            <w:rFonts w:ascii="Times New Roman" w:hAnsi="Times New Roman" w:cs="Times New Roman"/>
            <w:color w:val="000000" w:themeColor="text1"/>
            <w:rPrChange w:id="7625" w:author="Ruijie Xu" w:date="2022-03-10T12:31:00Z">
              <w:rPr>
                <w:color w:val="000000" w:themeColor="text1"/>
              </w:rPr>
            </w:rPrChange>
          </w:rPr>
          <w:delText>Six species</w:delText>
        </w:r>
      </w:del>
      <w:ins w:id="7626" w:author="Liliana Salvador" w:date="2022-02-26T18:42:00Z">
        <w:del w:id="7627" w:author="Ruijie Xu" w:date="2022-03-04T12:58:00Z">
          <w:r w:rsidR="00CB2CC4" w:rsidRPr="002B42A7" w:rsidDel="001E602D">
            <w:rPr>
              <w:rFonts w:ascii="Times New Roman" w:hAnsi="Times New Roman" w:cs="Times New Roman"/>
              <w:color w:val="000000" w:themeColor="text1"/>
              <w:rPrChange w:id="7628" w:author="Ruijie Xu" w:date="2022-03-10T12:31:00Z">
                <w:rPr>
                  <w:color w:val="000000" w:themeColor="text1"/>
                </w:rPr>
              </w:rPrChange>
            </w:rPr>
            <w:delText xml:space="preserve"> (</w:delText>
          </w:r>
          <w:r w:rsidR="00CB2CC4" w:rsidRPr="002B42A7" w:rsidDel="001E602D">
            <w:rPr>
              <w:rFonts w:ascii="Times New Roman" w:hAnsi="Times New Roman" w:cs="Times New Roman"/>
              <w:i/>
              <w:iCs/>
              <w:color w:val="000000" w:themeColor="text1"/>
              <w:rPrChange w:id="7629" w:author="Ruijie Xu" w:date="2022-03-10T12:31:00Z">
                <w:rPr>
                  <w:i/>
                  <w:iCs/>
                  <w:color w:val="000000" w:themeColor="text1"/>
                </w:rPr>
              </w:rPrChange>
            </w:rPr>
            <w:delText>Mycoplasm pulmonis</w:delText>
          </w:r>
          <w:r w:rsidR="00CB2CC4" w:rsidRPr="002B42A7" w:rsidDel="001E602D">
            <w:rPr>
              <w:rFonts w:ascii="Times New Roman" w:hAnsi="Times New Roman" w:cs="Times New Roman"/>
              <w:color w:val="000000" w:themeColor="text1"/>
              <w:rPrChange w:id="7630" w:author="Ruijie Xu" w:date="2022-03-10T12:31:00Z">
                <w:rPr>
                  <w:color w:val="000000" w:themeColor="text1"/>
                </w:rPr>
              </w:rPrChange>
            </w:rPr>
            <w:delText xml:space="preserve">, </w:delText>
          </w:r>
          <w:r w:rsidR="00CB2CC4" w:rsidRPr="002B42A7" w:rsidDel="001E602D">
            <w:rPr>
              <w:rFonts w:ascii="Times New Roman" w:hAnsi="Times New Roman" w:cs="Times New Roman"/>
              <w:i/>
              <w:iCs/>
              <w:color w:val="000000" w:themeColor="text1"/>
              <w:rPrChange w:id="7631" w:author="Ruijie Xu" w:date="2022-03-10T12:31:00Z">
                <w:rPr>
                  <w:i/>
                  <w:iCs/>
                  <w:color w:val="000000" w:themeColor="text1"/>
                </w:rPr>
              </w:rPrChange>
            </w:rPr>
            <w:delText>Mycoplasma bovoculi</w:delText>
          </w:r>
          <w:r w:rsidR="00CB2CC4" w:rsidRPr="002B42A7" w:rsidDel="001E602D">
            <w:rPr>
              <w:rFonts w:ascii="Times New Roman" w:hAnsi="Times New Roman" w:cs="Times New Roman"/>
              <w:color w:val="000000" w:themeColor="text1"/>
              <w:rPrChange w:id="7632" w:author="Ruijie Xu" w:date="2022-03-10T12:31:00Z">
                <w:rPr>
                  <w:color w:val="000000" w:themeColor="text1"/>
                </w:rPr>
              </w:rPrChange>
            </w:rPr>
            <w:delText xml:space="preserve">, </w:delText>
          </w:r>
          <w:r w:rsidR="00CB2CC4" w:rsidRPr="002B42A7" w:rsidDel="001E602D">
            <w:rPr>
              <w:rFonts w:ascii="Times New Roman" w:hAnsi="Times New Roman" w:cs="Times New Roman"/>
              <w:i/>
              <w:iCs/>
              <w:color w:val="000000" w:themeColor="text1"/>
              <w:rPrChange w:id="7633" w:author="Ruijie Xu" w:date="2022-03-10T12:31:00Z">
                <w:rPr>
                  <w:i/>
                  <w:iCs/>
                  <w:color w:val="000000" w:themeColor="text1"/>
                </w:rPr>
              </w:rPrChange>
            </w:rPr>
            <w:delText>Mycoplasma neurolyticum</w:delText>
          </w:r>
          <w:r w:rsidR="00CB2CC4" w:rsidRPr="002B42A7" w:rsidDel="001E602D">
            <w:rPr>
              <w:rFonts w:ascii="Times New Roman" w:hAnsi="Times New Roman" w:cs="Times New Roman"/>
              <w:color w:val="000000" w:themeColor="text1"/>
              <w:rPrChange w:id="7634" w:author="Ruijie Xu" w:date="2022-03-10T12:31:00Z">
                <w:rPr>
                  <w:color w:val="000000" w:themeColor="text1"/>
                </w:rPr>
              </w:rPrChange>
            </w:rPr>
            <w:delText xml:space="preserve">, </w:delText>
          </w:r>
          <w:r w:rsidR="00CB2CC4" w:rsidRPr="002B42A7" w:rsidDel="001E602D">
            <w:rPr>
              <w:rFonts w:ascii="Times New Roman" w:hAnsi="Times New Roman" w:cs="Times New Roman"/>
              <w:i/>
              <w:iCs/>
              <w:color w:val="000000" w:themeColor="text1"/>
              <w:rPrChange w:id="7635" w:author="Ruijie Xu" w:date="2022-03-10T12:31:00Z">
                <w:rPr>
                  <w:i/>
                  <w:iCs/>
                  <w:color w:val="000000" w:themeColor="text1"/>
                </w:rPr>
              </w:rPrChange>
            </w:rPr>
            <w:delText>Bordetella pseudohinzii</w:delText>
          </w:r>
          <w:r w:rsidR="00CB2CC4" w:rsidRPr="002B42A7" w:rsidDel="001E602D">
            <w:rPr>
              <w:rFonts w:ascii="Times New Roman" w:hAnsi="Times New Roman" w:cs="Times New Roman"/>
              <w:color w:val="000000" w:themeColor="text1"/>
              <w:rPrChange w:id="7636" w:author="Ruijie Xu" w:date="2022-03-10T12:31:00Z">
                <w:rPr>
                  <w:color w:val="000000" w:themeColor="text1"/>
                </w:rPr>
              </w:rPrChange>
            </w:rPr>
            <w:delText xml:space="preserve">, </w:delText>
          </w:r>
          <w:r w:rsidR="00CB2CC4" w:rsidRPr="002B42A7" w:rsidDel="001E602D">
            <w:rPr>
              <w:rFonts w:ascii="Times New Roman" w:hAnsi="Times New Roman" w:cs="Times New Roman"/>
              <w:i/>
              <w:iCs/>
              <w:color w:val="000000" w:themeColor="text1"/>
              <w:rPrChange w:id="7637" w:author="Ruijie Xu" w:date="2022-03-10T12:31:00Z">
                <w:rPr>
                  <w:i/>
                  <w:iCs/>
                  <w:color w:val="000000" w:themeColor="text1"/>
                </w:rPr>
              </w:rPrChange>
            </w:rPr>
            <w:delText>Bordetella bronchiseptica</w:delText>
          </w:r>
          <w:r w:rsidR="00CB2CC4" w:rsidRPr="002B42A7" w:rsidDel="001E602D">
            <w:rPr>
              <w:rFonts w:ascii="Times New Roman" w:hAnsi="Times New Roman" w:cs="Times New Roman"/>
              <w:color w:val="000000" w:themeColor="text1"/>
              <w:rPrChange w:id="7638" w:author="Ruijie Xu" w:date="2022-03-10T12:31:00Z">
                <w:rPr>
                  <w:color w:val="000000" w:themeColor="text1"/>
                </w:rPr>
              </w:rPrChange>
            </w:rPr>
            <w:delText xml:space="preserve">, and </w:delText>
          </w:r>
          <w:r w:rsidR="00CB2CC4" w:rsidRPr="002B42A7" w:rsidDel="001E602D">
            <w:rPr>
              <w:rFonts w:ascii="Times New Roman" w:hAnsi="Times New Roman" w:cs="Times New Roman"/>
              <w:i/>
              <w:iCs/>
              <w:color w:val="000000" w:themeColor="text1"/>
              <w:rPrChange w:id="7639" w:author="Ruijie Xu" w:date="2022-03-10T12:31:00Z">
                <w:rPr>
                  <w:i/>
                  <w:iCs/>
                  <w:color w:val="000000" w:themeColor="text1"/>
                </w:rPr>
              </w:rPrChange>
            </w:rPr>
            <w:delText>Bacteroides uniformis</w:delText>
          </w:r>
          <w:r w:rsidR="00CB2CC4" w:rsidRPr="002B42A7" w:rsidDel="001E602D">
            <w:rPr>
              <w:rFonts w:ascii="Times New Roman" w:hAnsi="Times New Roman" w:cs="Times New Roman"/>
              <w:color w:val="000000" w:themeColor="text1"/>
              <w:rPrChange w:id="7640" w:author="Ruijie Xu" w:date="2022-03-10T12:31:00Z">
                <w:rPr>
                  <w:color w:val="000000" w:themeColor="text1"/>
                </w:rPr>
              </w:rPrChange>
            </w:rPr>
            <w:delText>)</w:delText>
          </w:r>
        </w:del>
      </w:ins>
      <w:del w:id="7641" w:author="Ruijie Xu" w:date="2022-03-04T12:58:00Z">
        <w:r w:rsidR="00E70E1A" w:rsidRPr="002B42A7" w:rsidDel="001E602D">
          <w:rPr>
            <w:rFonts w:ascii="Times New Roman" w:hAnsi="Times New Roman" w:cs="Times New Roman"/>
            <w:color w:val="000000" w:themeColor="text1"/>
            <w:rPrChange w:id="7642" w:author="Ruijie Xu" w:date="2022-03-10T12:31:00Z">
              <w:rPr>
                <w:color w:val="000000" w:themeColor="text1"/>
              </w:rPr>
            </w:rPrChange>
          </w:rPr>
          <w:delText xml:space="preserve"> were overlapping between</w:delText>
        </w:r>
      </w:del>
      <w:ins w:id="7643" w:author="Liliana Salvador" w:date="2022-02-26T18:45:00Z">
        <w:del w:id="7644" w:author="Ruijie Xu" w:date="2022-03-04T12:58:00Z">
          <w:r w:rsidR="00CB2CC4" w:rsidRPr="002B42A7" w:rsidDel="001E602D">
            <w:rPr>
              <w:rFonts w:ascii="Times New Roman" w:hAnsi="Times New Roman" w:cs="Times New Roman"/>
              <w:color w:val="000000" w:themeColor="text1"/>
              <w:rPrChange w:id="7645" w:author="Ruijie Xu" w:date="2022-03-10T12:31:00Z">
                <w:rPr>
                  <w:color w:val="000000" w:themeColor="text1"/>
                </w:rPr>
              </w:rPrChange>
            </w:rPr>
            <w:delText>were identified as</w:delText>
          </w:r>
        </w:del>
      </w:ins>
      <w:del w:id="7646" w:author="Ruijie Xu" w:date="2022-03-04T12:58:00Z">
        <w:r w:rsidR="00E70E1A" w:rsidRPr="002B42A7" w:rsidDel="001E602D">
          <w:rPr>
            <w:rFonts w:ascii="Times New Roman" w:hAnsi="Times New Roman" w:cs="Times New Roman"/>
            <w:color w:val="000000" w:themeColor="text1"/>
            <w:rPrChange w:id="7647" w:author="Ruijie Xu" w:date="2022-03-10T12:31:00Z">
              <w:rPr>
                <w:color w:val="000000" w:themeColor="text1"/>
              </w:rPr>
            </w:rPrChange>
          </w:rPr>
          <w:delText xml:space="preserve"> the </w:delText>
        </w:r>
        <w:r w:rsidR="00315E9F" w:rsidRPr="002B42A7" w:rsidDel="001E602D">
          <w:rPr>
            <w:rFonts w:ascii="Times New Roman" w:hAnsi="Times New Roman" w:cs="Times New Roman"/>
            <w:color w:val="000000" w:themeColor="text1"/>
            <w:rPrChange w:id="7648" w:author="Ruijie Xu" w:date="2022-03-10T12:31:00Z">
              <w:rPr>
                <w:color w:val="000000" w:themeColor="text1"/>
              </w:rPr>
            </w:rPrChange>
          </w:rPr>
          <w:delText>DA</w:delText>
        </w:r>
        <w:r w:rsidR="00E70E1A" w:rsidRPr="002B42A7" w:rsidDel="001E602D">
          <w:rPr>
            <w:rFonts w:ascii="Times New Roman" w:hAnsi="Times New Roman" w:cs="Times New Roman"/>
            <w:color w:val="000000" w:themeColor="text1"/>
            <w:rPrChange w:id="7649" w:author="Ruijie Xu" w:date="2022-03-10T12:31:00Z">
              <w:rPr>
                <w:color w:val="000000" w:themeColor="text1"/>
              </w:rPr>
            </w:rPrChange>
          </w:rPr>
          <w:delText xml:space="preserve"> taxa identified by </w:delText>
        </w:r>
        <w:r w:rsidR="00A9558B" w:rsidRPr="002B42A7" w:rsidDel="001E602D">
          <w:rPr>
            <w:rFonts w:ascii="Times New Roman" w:hAnsi="Times New Roman" w:cs="Times New Roman"/>
            <w:color w:val="000000" w:themeColor="text1"/>
            <w:rPrChange w:id="7650" w:author="Ruijie Xu" w:date="2022-03-10T12:31:00Z">
              <w:rPr>
                <w:color w:val="000000" w:themeColor="text1"/>
              </w:rPr>
            </w:rPrChange>
          </w:rPr>
          <w:delText>the classifications of all</w:delText>
        </w:r>
        <w:r w:rsidR="00E70E1A" w:rsidRPr="002B42A7" w:rsidDel="001E602D">
          <w:rPr>
            <w:rFonts w:ascii="Times New Roman" w:hAnsi="Times New Roman" w:cs="Times New Roman"/>
            <w:color w:val="000000" w:themeColor="text1"/>
            <w:rPrChange w:id="7651" w:author="Ruijie Xu" w:date="2022-03-10T12:31:00Z">
              <w:rPr>
                <w:color w:val="000000" w:themeColor="text1"/>
              </w:rPr>
            </w:rPrChange>
          </w:rPr>
          <w:delText xml:space="preserve"> software</w:delText>
        </w:r>
        <w:r w:rsidR="006464C5" w:rsidRPr="002B42A7" w:rsidDel="001E602D">
          <w:rPr>
            <w:rFonts w:ascii="Times New Roman" w:hAnsi="Times New Roman" w:cs="Times New Roman"/>
            <w:color w:val="000000" w:themeColor="text1"/>
            <w:rPrChange w:id="7652" w:author="Ruijie Xu" w:date="2022-03-10T12:31:00Z">
              <w:rPr>
                <w:color w:val="000000" w:themeColor="text1"/>
              </w:rPr>
            </w:rPrChange>
          </w:rPr>
          <w:delText xml:space="preserve"> (</w:delText>
        </w:r>
        <w:r w:rsidR="006464C5" w:rsidRPr="002B42A7" w:rsidDel="001E602D">
          <w:rPr>
            <w:rFonts w:ascii="Times New Roman" w:hAnsi="Times New Roman" w:cs="Times New Roman"/>
            <w:i/>
            <w:iCs/>
            <w:color w:val="000000" w:themeColor="text1"/>
            <w:rPrChange w:id="7653" w:author="Ruijie Xu" w:date="2022-03-10T12:31:00Z">
              <w:rPr>
                <w:i/>
                <w:iCs/>
                <w:color w:val="000000" w:themeColor="text1"/>
              </w:rPr>
            </w:rPrChange>
          </w:rPr>
          <w:delText>Mycoplasm pulmonis</w:delText>
        </w:r>
        <w:r w:rsidR="006464C5" w:rsidRPr="002B42A7" w:rsidDel="001E602D">
          <w:rPr>
            <w:rFonts w:ascii="Times New Roman" w:hAnsi="Times New Roman" w:cs="Times New Roman"/>
            <w:color w:val="000000" w:themeColor="text1"/>
            <w:rPrChange w:id="7654" w:author="Ruijie Xu" w:date="2022-03-10T12:31:00Z">
              <w:rPr>
                <w:color w:val="000000" w:themeColor="text1"/>
              </w:rPr>
            </w:rPrChange>
          </w:rPr>
          <w:delText xml:space="preserve">, </w:delText>
        </w:r>
        <w:r w:rsidR="006464C5" w:rsidRPr="002B42A7" w:rsidDel="001E602D">
          <w:rPr>
            <w:rFonts w:ascii="Times New Roman" w:hAnsi="Times New Roman" w:cs="Times New Roman"/>
            <w:i/>
            <w:iCs/>
            <w:color w:val="000000" w:themeColor="text1"/>
            <w:rPrChange w:id="7655" w:author="Ruijie Xu" w:date="2022-03-10T12:31:00Z">
              <w:rPr>
                <w:i/>
                <w:iCs/>
                <w:color w:val="000000" w:themeColor="text1"/>
              </w:rPr>
            </w:rPrChange>
          </w:rPr>
          <w:delText>Mycoplasma bovoculi</w:delText>
        </w:r>
        <w:r w:rsidR="006464C5" w:rsidRPr="002B42A7" w:rsidDel="001E602D">
          <w:rPr>
            <w:rFonts w:ascii="Times New Roman" w:hAnsi="Times New Roman" w:cs="Times New Roman"/>
            <w:color w:val="000000" w:themeColor="text1"/>
            <w:rPrChange w:id="7656" w:author="Ruijie Xu" w:date="2022-03-10T12:31:00Z">
              <w:rPr>
                <w:color w:val="000000" w:themeColor="text1"/>
              </w:rPr>
            </w:rPrChange>
          </w:rPr>
          <w:delText xml:space="preserve">, </w:delText>
        </w:r>
        <w:r w:rsidR="006464C5" w:rsidRPr="002B42A7" w:rsidDel="001E602D">
          <w:rPr>
            <w:rFonts w:ascii="Times New Roman" w:hAnsi="Times New Roman" w:cs="Times New Roman"/>
            <w:i/>
            <w:iCs/>
            <w:color w:val="000000" w:themeColor="text1"/>
            <w:rPrChange w:id="7657" w:author="Ruijie Xu" w:date="2022-03-10T12:31:00Z">
              <w:rPr>
                <w:i/>
                <w:iCs/>
                <w:color w:val="000000" w:themeColor="text1"/>
              </w:rPr>
            </w:rPrChange>
          </w:rPr>
          <w:delText>Mycoplasma neurolyticum</w:delText>
        </w:r>
        <w:r w:rsidR="006464C5" w:rsidRPr="002B42A7" w:rsidDel="001E602D">
          <w:rPr>
            <w:rFonts w:ascii="Times New Roman" w:hAnsi="Times New Roman" w:cs="Times New Roman"/>
            <w:color w:val="000000" w:themeColor="text1"/>
            <w:rPrChange w:id="7658" w:author="Ruijie Xu" w:date="2022-03-10T12:31:00Z">
              <w:rPr>
                <w:color w:val="000000" w:themeColor="text1"/>
              </w:rPr>
            </w:rPrChange>
          </w:rPr>
          <w:delText xml:space="preserve">, </w:delText>
        </w:r>
        <w:r w:rsidR="006464C5" w:rsidRPr="002B42A7" w:rsidDel="001E602D">
          <w:rPr>
            <w:rFonts w:ascii="Times New Roman" w:hAnsi="Times New Roman" w:cs="Times New Roman"/>
            <w:i/>
            <w:iCs/>
            <w:color w:val="000000" w:themeColor="text1"/>
            <w:rPrChange w:id="7659" w:author="Ruijie Xu" w:date="2022-03-10T12:31:00Z">
              <w:rPr>
                <w:i/>
                <w:iCs/>
                <w:color w:val="000000" w:themeColor="text1"/>
              </w:rPr>
            </w:rPrChange>
          </w:rPr>
          <w:delText>Bordetella pseudohinzii</w:delText>
        </w:r>
        <w:r w:rsidR="006464C5" w:rsidRPr="002B42A7" w:rsidDel="001E602D">
          <w:rPr>
            <w:rFonts w:ascii="Times New Roman" w:hAnsi="Times New Roman" w:cs="Times New Roman"/>
            <w:color w:val="000000" w:themeColor="text1"/>
            <w:rPrChange w:id="7660" w:author="Ruijie Xu" w:date="2022-03-10T12:31:00Z">
              <w:rPr>
                <w:color w:val="000000" w:themeColor="text1"/>
              </w:rPr>
            </w:rPrChange>
          </w:rPr>
          <w:delText xml:space="preserve">, </w:delText>
        </w:r>
        <w:r w:rsidR="006464C5" w:rsidRPr="002B42A7" w:rsidDel="001E602D">
          <w:rPr>
            <w:rFonts w:ascii="Times New Roman" w:hAnsi="Times New Roman" w:cs="Times New Roman"/>
            <w:i/>
            <w:iCs/>
            <w:color w:val="000000" w:themeColor="text1"/>
            <w:rPrChange w:id="7661" w:author="Ruijie Xu" w:date="2022-03-10T12:31:00Z">
              <w:rPr>
                <w:i/>
                <w:iCs/>
                <w:color w:val="000000" w:themeColor="text1"/>
              </w:rPr>
            </w:rPrChange>
          </w:rPr>
          <w:delText>Bordetella bronchiseptica</w:delText>
        </w:r>
        <w:r w:rsidR="006464C5" w:rsidRPr="002B42A7" w:rsidDel="001E602D">
          <w:rPr>
            <w:rFonts w:ascii="Times New Roman" w:hAnsi="Times New Roman" w:cs="Times New Roman"/>
            <w:color w:val="000000" w:themeColor="text1"/>
            <w:rPrChange w:id="7662" w:author="Ruijie Xu" w:date="2022-03-10T12:31:00Z">
              <w:rPr>
                <w:color w:val="000000" w:themeColor="text1"/>
              </w:rPr>
            </w:rPrChange>
          </w:rPr>
          <w:delText xml:space="preserve">, </w:delText>
        </w:r>
        <w:r w:rsidR="00B90087" w:rsidRPr="002B42A7" w:rsidDel="001E602D">
          <w:rPr>
            <w:rFonts w:ascii="Times New Roman" w:hAnsi="Times New Roman" w:cs="Times New Roman"/>
            <w:color w:val="000000" w:themeColor="text1"/>
            <w:rPrChange w:id="7663" w:author="Ruijie Xu" w:date="2022-03-10T12:31:00Z">
              <w:rPr>
                <w:color w:val="000000" w:themeColor="text1"/>
              </w:rPr>
            </w:rPrChange>
          </w:rPr>
          <w:delText xml:space="preserve">and </w:delText>
        </w:r>
        <w:r w:rsidR="006464C5" w:rsidRPr="002B42A7" w:rsidDel="001E602D">
          <w:rPr>
            <w:rFonts w:ascii="Times New Roman" w:hAnsi="Times New Roman" w:cs="Times New Roman"/>
            <w:i/>
            <w:iCs/>
            <w:color w:val="000000" w:themeColor="text1"/>
            <w:rPrChange w:id="7664" w:author="Ruijie Xu" w:date="2022-03-10T12:31:00Z">
              <w:rPr>
                <w:i/>
                <w:iCs/>
                <w:color w:val="000000" w:themeColor="text1"/>
              </w:rPr>
            </w:rPrChange>
          </w:rPr>
          <w:delText>Bacteroides uniformis</w:delText>
        </w:r>
        <w:r w:rsidR="006464C5" w:rsidRPr="002B42A7" w:rsidDel="001E602D">
          <w:rPr>
            <w:rFonts w:ascii="Times New Roman" w:hAnsi="Times New Roman" w:cs="Times New Roman"/>
            <w:color w:val="000000" w:themeColor="text1"/>
            <w:rPrChange w:id="7665" w:author="Ruijie Xu" w:date="2022-03-10T12:31:00Z">
              <w:rPr>
                <w:color w:val="000000" w:themeColor="text1"/>
              </w:rPr>
            </w:rPrChange>
          </w:rPr>
          <w:delText>)</w:delText>
        </w:r>
      </w:del>
      <w:commentRangeStart w:id="7666"/>
      <w:del w:id="7667" w:author="Ruijie Xu" w:date="2022-02-27T12:35:00Z">
        <w:r w:rsidR="00904E62" w:rsidRPr="002B42A7" w:rsidDel="00F06949">
          <w:rPr>
            <w:rFonts w:ascii="Times New Roman" w:hAnsi="Times New Roman" w:cs="Times New Roman"/>
            <w:color w:val="000000" w:themeColor="text1"/>
            <w:rPrChange w:id="7668" w:author="Ruijie Xu" w:date="2022-03-10T12:31:00Z">
              <w:rPr>
                <w:color w:val="000000" w:themeColor="text1"/>
              </w:rPr>
            </w:rPrChange>
          </w:rPr>
          <w:delText>,</w:delText>
        </w:r>
      </w:del>
      <w:ins w:id="7669" w:author="Liliana Salvador" w:date="2022-02-26T18:45:00Z">
        <w:del w:id="7670" w:author="Ruijie Xu" w:date="2022-02-27T12:35:00Z">
          <w:r w:rsidR="00CB2CC4" w:rsidRPr="002B42A7" w:rsidDel="00F06949">
            <w:rPr>
              <w:rFonts w:ascii="Times New Roman" w:hAnsi="Times New Roman" w:cs="Times New Roman"/>
              <w:color w:val="000000" w:themeColor="text1"/>
              <w:rPrChange w:id="7671" w:author="Ruijie Xu" w:date="2022-03-10T12:31:00Z">
                <w:rPr>
                  <w:color w:val="000000" w:themeColor="text1"/>
                </w:rPr>
              </w:rPrChange>
            </w:rPr>
            <w:delText xml:space="preserve"> and</w:delText>
          </w:r>
        </w:del>
      </w:ins>
      <w:del w:id="7672" w:author="Ruijie Xu" w:date="2022-02-27T12:35:00Z">
        <w:r w:rsidR="00904E62" w:rsidRPr="002B42A7" w:rsidDel="00F06949">
          <w:rPr>
            <w:rFonts w:ascii="Times New Roman" w:hAnsi="Times New Roman" w:cs="Times New Roman"/>
            <w:color w:val="000000" w:themeColor="text1"/>
            <w:rPrChange w:id="7673" w:author="Ruijie Xu" w:date="2022-03-10T12:31:00Z">
              <w:rPr>
                <w:color w:val="000000" w:themeColor="text1"/>
              </w:rPr>
            </w:rPrChange>
          </w:rPr>
          <w:delText xml:space="preserve"> three of the</w:delText>
        </w:r>
      </w:del>
      <w:ins w:id="7674" w:author="Liliana Salvador" w:date="2022-02-26T18:46:00Z">
        <w:del w:id="7675" w:author="Ruijie Xu" w:date="2022-02-27T12:35:00Z">
          <w:r w:rsidR="00CB2CC4" w:rsidRPr="002B42A7" w:rsidDel="00F06949">
            <w:rPr>
              <w:rFonts w:ascii="Times New Roman" w:hAnsi="Times New Roman" w:cs="Times New Roman"/>
              <w:color w:val="000000" w:themeColor="text1"/>
              <w:rPrChange w:id="7676" w:author="Ruijie Xu" w:date="2022-03-10T12:31:00Z">
                <w:rPr>
                  <w:color w:val="000000" w:themeColor="text1"/>
                </w:rPr>
              </w:rPrChange>
            </w:rPr>
            <w:delText>se</w:delText>
          </w:r>
        </w:del>
      </w:ins>
      <w:del w:id="7677" w:author="Ruijie Xu" w:date="2022-02-27T12:35:00Z">
        <w:r w:rsidR="00904E62" w:rsidRPr="002B42A7" w:rsidDel="00F06949">
          <w:rPr>
            <w:rFonts w:ascii="Times New Roman" w:hAnsi="Times New Roman" w:cs="Times New Roman"/>
            <w:color w:val="000000" w:themeColor="text1"/>
            <w:rPrChange w:id="7678" w:author="Ruijie Xu" w:date="2022-03-10T12:31:00Z">
              <w:rPr>
                <w:color w:val="000000" w:themeColor="text1"/>
              </w:rPr>
            </w:rPrChange>
          </w:rPr>
          <w:delText xml:space="preserve"> overlapping species were also identified as </w:delText>
        </w:r>
        <w:r w:rsidR="00315E9F" w:rsidRPr="002B42A7" w:rsidDel="00F06949">
          <w:rPr>
            <w:rFonts w:ascii="Times New Roman" w:hAnsi="Times New Roman" w:cs="Times New Roman"/>
            <w:color w:val="000000" w:themeColor="text1"/>
            <w:rPrChange w:id="7679" w:author="Ruijie Xu" w:date="2022-03-10T12:31:00Z">
              <w:rPr>
                <w:color w:val="000000" w:themeColor="text1"/>
              </w:rPr>
            </w:rPrChange>
          </w:rPr>
          <w:delText>DA</w:delText>
        </w:r>
        <w:r w:rsidR="00904E62" w:rsidRPr="002B42A7" w:rsidDel="00F06949">
          <w:rPr>
            <w:rFonts w:ascii="Times New Roman" w:hAnsi="Times New Roman" w:cs="Times New Roman"/>
            <w:color w:val="000000" w:themeColor="text1"/>
            <w:rPrChange w:id="7680" w:author="Ruijie Xu" w:date="2022-03-10T12:31:00Z">
              <w:rPr>
                <w:color w:val="000000" w:themeColor="text1"/>
              </w:rPr>
            </w:rPrChange>
          </w:rPr>
          <w:delText xml:space="preserve"> species overlapped among all</w:delText>
        </w:r>
      </w:del>
      <w:ins w:id="7681" w:author="Liliana Salvador" w:date="2022-02-26T18:46:00Z">
        <w:del w:id="7682" w:author="Ruijie Xu" w:date="2022-02-27T12:35:00Z">
          <w:r w:rsidR="00CB2CC4" w:rsidRPr="002B42A7" w:rsidDel="00F06949">
            <w:rPr>
              <w:rFonts w:ascii="Times New Roman" w:hAnsi="Times New Roman" w:cs="Times New Roman"/>
              <w:color w:val="000000" w:themeColor="text1"/>
              <w:rPrChange w:id="7683" w:author="Ruijie Xu" w:date="2022-03-10T12:31:00Z">
                <w:rPr>
                  <w:color w:val="000000" w:themeColor="text1"/>
                </w:rPr>
              </w:rPrChange>
            </w:rPr>
            <w:delText>by all</w:delText>
          </w:r>
        </w:del>
      </w:ins>
      <w:del w:id="7684" w:author="Ruijie Xu" w:date="2022-02-27T12:35:00Z">
        <w:r w:rsidR="00904E62" w:rsidRPr="002B42A7" w:rsidDel="00F06949">
          <w:rPr>
            <w:rFonts w:ascii="Times New Roman" w:hAnsi="Times New Roman" w:cs="Times New Roman"/>
            <w:color w:val="000000" w:themeColor="text1"/>
            <w:rPrChange w:id="7685" w:author="Ruijie Xu" w:date="2022-03-10T12:31:00Z">
              <w:rPr>
                <w:color w:val="000000" w:themeColor="text1"/>
              </w:rPr>
            </w:rPrChange>
          </w:rPr>
          <w:delText xml:space="preserve"> software during Lung vs. Kidney </w:delText>
        </w:r>
        <w:r w:rsidR="009E5428" w:rsidRPr="002B42A7" w:rsidDel="00F06949">
          <w:rPr>
            <w:rFonts w:ascii="Times New Roman" w:hAnsi="Times New Roman" w:cs="Times New Roman"/>
            <w:color w:val="000000" w:themeColor="text1"/>
            <w:rPrChange w:id="7686" w:author="Ruijie Xu" w:date="2022-03-10T12:31:00Z">
              <w:rPr>
                <w:color w:val="000000" w:themeColor="text1"/>
              </w:rPr>
            </w:rPrChange>
          </w:rPr>
          <w:delText xml:space="preserve">samples </w:delText>
        </w:r>
        <w:r w:rsidR="00904E62" w:rsidRPr="002B42A7" w:rsidDel="00F06949">
          <w:rPr>
            <w:rFonts w:ascii="Times New Roman" w:hAnsi="Times New Roman" w:cs="Times New Roman"/>
            <w:color w:val="000000" w:themeColor="text1"/>
            <w:rPrChange w:id="7687" w:author="Ruijie Xu" w:date="2022-03-10T12:31:00Z">
              <w:rPr>
                <w:color w:val="000000" w:themeColor="text1"/>
              </w:rPr>
            </w:rPrChange>
          </w:rPr>
          <w:delText>comparison</w:delText>
        </w:r>
        <w:commentRangeEnd w:id="7666"/>
        <w:r w:rsidR="00CB2CC4" w:rsidRPr="002B42A7" w:rsidDel="00F06949">
          <w:rPr>
            <w:rStyle w:val="CommentReference"/>
            <w:rFonts w:ascii="Times New Roman" w:hAnsi="Times New Roman" w:cs="Times New Roman"/>
            <w:sz w:val="24"/>
            <w:szCs w:val="24"/>
            <w:rPrChange w:id="7688" w:author="Ruijie Xu" w:date="2022-03-10T12:31:00Z">
              <w:rPr>
                <w:rStyle w:val="CommentReference"/>
              </w:rPr>
            </w:rPrChange>
          </w:rPr>
          <w:commentReference w:id="7666"/>
        </w:r>
        <w:r w:rsidR="00A9558B" w:rsidRPr="002B42A7" w:rsidDel="00F06949">
          <w:rPr>
            <w:rFonts w:ascii="Times New Roman" w:hAnsi="Times New Roman" w:cs="Times New Roman"/>
            <w:color w:val="000000" w:themeColor="text1"/>
            <w:rPrChange w:id="7689" w:author="Ruijie Xu" w:date="2022-03-10T12:31:00Z">
              <w:rPr>
                <w:color w:val="000000" w:themeColor="text1"/>
              </w:rPr>
            </w:rPrChange>
          </w:rPr>
          <w:delText xml:space="preserve">. </w:delText>
        </w:r>
      </w:del>
      <w:del w:id="7690" w:author="Ruijie Xu" w:date="2022-03-04T12:58:00Z">
        <w:r w:rsidR="0061783E" w:rsidRPr="002B42A7" w:rsidDel="001E602D">
          <w:rPr>
            <w:rFonts w:ascii="Times New Roman" w:hAnsi="Times New Roman" w:cs="Times New Roman"/>
            <w:color w:val="000000" w:themeColor="text1"/>
            <w:rPrChange w:id="7691" w:author="Ruijie Xu" w:date="2022-03-10T12:31:00Z">
              <w:rPr>
                <w:color w:val="000000" w:themeColor="text1"/>
              </w:rPr>
            </w:rPrChange>
          </w:rPr>
          <w:delText xml:space="preserve">Kaiju still has the most </w:delText>
        </w:r>
      </w:del>
      <w:ins w:id="7692" w:author="Liliana Salvador" w:date="2022-02-26T18:48:00Z">
        <w:del w:id="7693" w:author="Ruijie Xu" w:date="2022-03-04T12:58:00Z">
          <w:r w:rsidR="00CB2CC4" w:rsidRPr="002B42A7" w:rsidDel="001E602D">
            <w:rPr>
              <w:rFonts w:ascii="Times New Roman" w:hAnsi="Times New Roman" w:cs="Times New Roman"/>
              <w:color w:val="000000" w:themeColor="text1"/>
              <w:rPrChange w:id="7694" w:author="Ruijie Xu" w:date="2022-03-10T12:31:00Z">
                <w:rPr>
                  <w:color w:val="000000" w:themeColor="text1"/>
                </w:rPr>
              </w:rPrChange>
            </w:rPr>
            <w:delText xml:space="preserve">highest </w:delText>
          </w:r>
        </w:del>
      </w:ins>
      <w:del w:id="7695" w:author="Ruijie Xu" w:date="2022-03-04T12:58:00Z">
        <w:r w:rsidR="0061783E" w:rsidRPr="002B42A7" w:rsidDel="001E602D">
          <w:rPr>
            <w:rFonts w:ascii="Times New Roman" w:hAnsi="Times New Roman" w:cs="Times New Roman"/>
            <w:color w:val="000000" w:themeColor="text1"/>
            <w:rPrChange w:id="7696" w:author="Ruijie Xu" w:date="2022-03-10T12:31:00Z">
              <w:rPr>
                <w:color w:val="000000" w:themeColor="text1"/>
              </w:rPr>
            </w:rPrChange>
          </w:rPr>
          <w:delText xml:space="preserve">number of distinct </w:delText>
        </w:r>
        <w:r w:rsidR="00315E9F" w:rsidRPr="002B42A7" w:rsidDel="001E602D">
          <w:rPr>
            <w:rFonts w:ascii="Times New Roman" w:hAnsi="Times New Roman" w:cs="Times New Roman"/>
            <w:color w:val="000000" w:themeColor="text1"/>
            <w:rPrChange w:id="7697" w:author="Ruijie Xu" w:date="2022-03-10T12:31:00Z">
              <w:rPr>
                <w:color w:val="000000" w:themeColor="text1"/>
              </w:rPr>
            </w:rPrChange>
          </w:rPr>
          <w:delText>DA</w:delText>
        </w:r>
        <w:r w:rsidR="0061783E" w:rsidRPr="002B42A7" w:rsidDel="001E602D">
          <w:rPr>
            <w:rFonts w:ascii="Times New Roman" w:hAnsi="Times New Roman" w:cs="Times New Roman"/>
            <w:color w:val="000000" w:themeColor="text1"/>
            <w:rPrChange w:id="7698" w:author="Ruijie Xu" w:date="2022-03-10T12:31:00Z">
              <w:rPr>
                <w:color w:val="000000" w:themeColor="text1"/>
              </w:rPr>
            </w:rPrChange>
          </w:rPr>
          <w:delText xml:space="preserve"> species taxa (335 taxa)</w:delText>
        </w:r>
        <w:r w:rsidR="003E69BC" w:rsidRPr="002B42A7" w:rsidDel="001E602D">
          <w:rPr>
            <w:rFonts w:ascii="Times New Roman" w:hAnsi="Times New Roman" w:cs="Times New Roman"/>
            <w:color w:val="000000" w:themeColor="text1"/>
            <w:rPrChange w:id="7699" w:author="Ruijie Xu" w:date="2022-03-10T12:31:00Z">
              <w:rPr>
                <w:color w:val="000000" w:themeColor="text1"/>
              </w:rPr>
            </w:rPrChange>
          </w:rPr>
          <w:delText xml:space="preserve">, followed by centrifuge (268 taxa), and </w:delText>
        </w:r>
      </w:del>
      <w:del w:id="7700" w:author="Ruijie Xu" w:date="2022-02-01T13:44:00Z">
        <w:r w:rsidR="003E69BC" w:rsidRPr="002B42A7" w:rsidDel="00537B08">
          <w:rPr>
            <w:rFonts w:ascii="Times New Roman" w:hAnsi="Times New Roman" w:cs="Times New Roman"/>
            <w:color w:val="000000" w:themeColor="text1"/>
            <w:rPrChange w:id="7701" w:author="Ruijie Xu" w:date="2022-03-10T12:31:00Z">
              <w:rPr>
                <w:color w:val="000000" w:themeColor="text1"/>
              </w:rPr>
            </w:rPrChange>
          </w:rPr>
          <w:delText>Blastn</w:delText>
        </w:r>
      </w:del>
      <w:del w:id="7702" w:author="Ruijie Xu" w:date="2022-03-04T12:58:00Z">
        <w:r w:rsidR="003E69BC" w:rsidRPr="002B42A7" w:rsidDel="001E602D">
          <w:rPr>
            <w:rFonts w:ascii="Times New Roman" w:hAnsi="Times New Roman" w:cs="Times New Roman"/>
            <w:color w:val="000000" w:themeColor="text1"/>
            <w:rPrChange w:id="7703" w:author="Ruijie Xu" w:date="2022-03-10T12:31:00Z">
              <w:rPr>
                <w:color w:val="000000" w:themeColor="text1"/>
              </w:rPr>
            </w:rPrChange>
          </w:rPr>
          <w:delText xml:space="preserve"> (46 taxa)</w:delText>
        </w:r>
        <w:r w:rsidR="00B5581D" w:rsidRPr="002B42A7" w:rsidDel="001E602D">
          <w:rPr>
            <w:rFonts w:ascii="Times New Roman" w:hAnsi="Times New Roman" w:cs="Times New Roman"/>
            <w:color w:val="000000" w:themeColor="text1"/>
            <w:rPrChange w:id="7704" w:author="Ruijie Xu" w:date="2022-03-10T12:31:00Z">
              <w:rPr>
                <w:color w:val="000000" w:themeColor="text1"/>
              </w:rPr>
            </w:rPrChange>
          </w:rPr>
          <w:delText xml:space="preserve"> (Figure </w:delText>
        </w:r>
      </w:del>
      <w:del w:id="7705" w:author="Ruijie Xu" w:date="2022-02-03T12:35:00Z">
        <w:r w:rsidR="00B5581D" w:rsidRPr="002B42A7" w:rsidDel="005901EC">
          <w:rPr>
            <w:rFonts w:ascii="Times New Roman" w:hAnsi="Times New Roman" w:cs="Times New Roman"/>
            <w:color w:val="000000" w:themeColor="text1"/>
            <w:rPrChange w:id="7706" w:author="Ruijie Xu" w:date="2022-03-10T12:31:00Z">
              <w:rPr>
                <w:color w:val="000000" w:themeColor="text1"/>
              </w:rPr>
            </w:rPrChange>
          </w:rPr>
          <w:delText>S10</w:delText>
        </w:r>
      </w:del>
      <w:del w:id="7707" w:author="Ruijie Xu" w:date="2022-03-04T12:58:00Z">
        <w:r w:rsidR="00B5581D" w:rsidRPr="002B42A7" w:rsidDel="001E602D">
          <w:rPr>
            <w:rFonts w:ascii="Times New Roman" w:hAnsi="Times New Roman" w:cs="Times New Roman"/>
            <w:color w:val="000000" w:themeColor="text1"/>
            <w:rPrChange w:id="7708" w:author="Ruijie Xu" w:date="2022-03-10T12:31:00Z">
              <w:rPr>
                <w:color w:val="000000" w:themeColor="text1"/>
              </w:rPr>
            </w:rPrChange>
          </w:rPr>
          <w:delText>)</w:delText>
        </w:r>
        <w:r w:rsidR="003E69BC" w:rsidRPr="002B42A7" w:rsidDel="001E602D">
          <w:rPr>
            <w:rFonts w:ascii="Times New Roman" w:hAnsi="Times New Roman" w:cs="Times New Roman"/>
            <w:color w:val="000000" w:themeColor="text1"/>
            <w:rPrChange w:id="7709" w:author="Ruijie Xu" w:date="2022-03-10T12:31:00Z">
              <w:rPr>
                <w:color w:val="000000" w:themeColor="text1"/>
              </w:rPr>
            </w:rPrChange>
          </w:rPr>
          <w:delText xml:space="preserve">. </w:delText>
        </w:r>
      </w:del>
    </w:p>
    <w:p w14:paraId="0AC602A8" w14:textId="0F11C530" w:rsidR="00CB2CC4" w:rsidRPr="002B42A7" w:rsidDel="001E602D" w:rsidRDefault="00CB2CC4">
      <w:pPr>
        <w:spacing w:line="480" w:lineRule="auto"/>
        <w:rPr>
          <w:ins w:id="7710" w:author="Liliana Salvador" w:date="2022-02-26T18:50:00Z"/>
          <w:del w:id="7711" w:author="Ruijie Xu" w:date="2022-03-04T12:58:00Z"/>
          <w:rFonts w:ascii="Times New Roman" w:hAnsi="Times New Roman" w:cs="Times New Roman"/>
          <w:iCs/>
          <w:color w:val="000000" w:themeColor="text1"/>
          <w:u w:val="single"/>
          <w:rPrChange w:id="7712" w:author="Ruijie Xu" w:date="2022-03-10T12:31:00Z">
            <w:rPr>
              <w:ins w:id="7713" w:author="Liliana Salvador" w:date="2022-02-26T18:50:00Z"/>
              <w:del w:id="7714" w:author="Ruijie Xu" w:date="2022-03-04T12:58:00Z"/>
              <w:iCs/>
              <w:color w:val="000000" w:themeColor="text1"/>
            </w:rPr>
          </w:rPrChange>
        </w:rPr>
        <w:pPrChange w:id="7715" w:author="Liliana Salvador" w:date="2022-02-26T18:50:00Z">
          <w:pPr>
            <w:spacing w:line="480" w:lineRule="auto"/>
            <w:ind w:firstLine="720"/>
          </w:pPr>
        </w:pPrChange>
      </w:pPr>
      <w:ins w:id="7716" w:author="Liliana Salvador" w:date="2022-02-26T18:50:00Z">
        <w:del w:id="7717" w:author="Ruijie Xu" w:date="2022-03-04T12:58:00Z">
          <w:r w:rsidRPr="002B42A7" w:rsidDel="001E602D">
            <w:rPr>
              <w:rFonts w:ascii="Times New Roman" w:hAnsi="Times New Roman" w:cs="Times New Roman"/>
              <w:iCs/>
              <w:color w:val="000000" w:themeColor="text1"/>
              <w:u w:val="single"/>
              <w:rPrChange w:id="7718" w:author="Ruijie Xu" w:date="2022-03-10T12:31:00Z">
                <w:rPr>
                  <w:iCs/>
                  <w:color w:val="000000" w:themeColor="text1"/>
                </w:rPr>
              </w:rPrChange>
            </w:rPr>
            <w:delText>Phylum level</w:delText>
          </w:r>
        </w:del>
      </w:ins>
    </w:p>
    <w:p w14:paraId="2EF46696" w14:textId="6FC16CAC" w:rsidR="002F6659" w:rsidRPr="002B42A7" w:rsidDel="001E602D" w:rsidRDefault="00CB2CC4">
      <w:pPr>
        <w:spacing w:line="480" w:lineRule="auto"/>
        <w:ind w:firstLine="720"/>
        <w:rPr>
          <w:del w:id="7719" w:author="Ruijie Xu" w:date="2022-03-04T12:58:00Z"/>
          <w:rFonts w:ascii="Times New Roman" w:hAnsi="Times New Roman" w:cs="Times New Roman"/>
          <w:color w:val="000000" w:themeColor="text1"/>
          <w:rPrChange w:id="7720" w:author="Ruijie Xu" w:date="2022-03-10T12:31:00Z">
            <w:rPr>
              <w:del w:id="7721" w:author="Ruijie Xu" w:date="2022-03-04T12:58:00Z"/>
              <w:color w:val="000000" w:themeColor="text1"/>
            </w:rPr>
          </w:rPrChange>
        </w:rPr>
        <w:pPrChange w:id="7722" w:author="Ruijie Xu" w:date="2022-02-03T12:33:00Z">
          <w:pPr>
            <w:spacing w:line="480" w:lineRule="auto"/>
          </w:pPr>
        </w:pPrChange>
      </w:pPr>
      <w:ins w:id="7723" w:author="Liliana Salvador" w:date="2022-02-26T18:50:00Z">
        <w:del w:id="7724" w:author="Ruijie Xu" w:date="2022-03-04T12:58:00Z">
          <w:r w:rsidRPr="002B42A7" w:rsidDel="001E602D">
            <w:rPr>
              <w:rFonts w:ascii="Times New Roman" w:hAnsi="Times New Roman" w:cs="Times New Roman"/>
              <w:color w:val="000000" w:themeColor="text1"/>
              <w:rPrChange w:id="7725" w:author="Ruijie Xu" w:date="2022-03-10T12:31:00Z">
                <w:rPr>
                  <w:color w:val="000000" w:themeColor="text1"/>
                </w:rPr>
              </w:rPrChange>
            </w:rPr>
            <w:delText>At</w:delText>
          </w:r>
        </w:del>
      </w:ins>
      <w:del w:id="7726" w:author="Ruijie Xu" w:date="2022-03-04T12:58:00Z">
        <w:r w:rsidR="00E923F1" w:rsidRPr="002B42A7" w:rsidDel="001E602D">
          <w:rPr>
            <w:rFonts w:ascii="Times New Roman" w:hAnsi="Times New Roman" w:cs="Times New Roman"/>
            <w:color w:val="000000" w:themeColor="text1"/>
            <w:rPrChange w:id="7727" w:author="Ruijie Xu" w:date="2022-03-10T12:31:00Z">
              <w:rPr>
                <w:color w:val="000000" w:themeColor="text1"/>
              </w:rPr>
            </w:rPrChange>
          </w:rPr>
          <w:delText>On the Phylum level, “p__Bacterodietes”, “p__Tenericutes”, “p__Cyanobacteria” ,“p__Protebacteria”, and “p__Firmicutes” w</w:delText>
        </w:r>
      </w:del>
      <w:ins w:id="7728" w:author="Liliana Salvador" w:date="2022-02-26T18:51:00Z">
        <w:del w:id="7729" w:author="Ruijie Xu" w:date="2022-03-04T12:58:00Z">
          <w:r w:rsidRPr="002B42A7" w:rsidDel="001E602D">
            <w:rPr>
              <w:rFonts w:ascii="Times New Roman" w:hAnsi="Times New Roman" w:cs="Times New Roman"/>
              <w:color w:val="000000" w:themeColor="text1"/>
              <w:rPrChange w:id="7730" w:author="Ruijie Xu" w:date="2022-03-10T12:31:00Z">
                <w:rPr>
                  <w:color w:val="000000" w:themeColor="text1"/>
                </w:rPr>
              </w:rPrChange>
            </w:rPr>
            <w:delText>ere as DA</w:delText>
          </w:r>
        </w:del>
      </w:ins>
      <w:del w:id="7731" w:author="Ruijie Xu" w:date="2022-03-04T12:58:00Z">
        <w:r w:rsidR="00E923F1" w:rsidRPr="002B42A7" w:rsidDel="001E602D">
          <w:rPr>
            <w:rFonts w:ascii="Times New Roman" w:hAnsi="Times New Roman" w:cs="Times New Roman"/>
            <w:color w:val="000000" w:themeColor="text1"/>
            <w:rPrChange w:id="7732" w:author="Ruijie Xu" w:date="2022-03-10T12:31:00Z">
              <w:rPr>
                <w:color w:val="000000" w:themeColor="text1"/>
              </w:rPr>
            </w:rPrChange>
          </w:rPr>
          <w:delText xml:space="preserve">as identified by all </w:delText>
        </w:r>
      </w:del>
      <w:ins w:id="7733" w:author="Liliana Salvador" w:date="2022-02-26T18:51:00Z">
        <w:del w:id="7734" w:author="Ruijie Xu" w:date="2022-03-04T12:58:00Z">
          <w:r w:rsidRPr="002B42A7" w:rsidDel="001E602D">
            <w:rPr>
              <w:rFonts w:ascii="Times New Roman" w:hAnsi="Times New Roman" w:cs="Times New Roman"/>
              <w:color w:val="000000" w:themeColor="text1"/>
              <w:rPrChange w:id="7735" w:author="Ruijie Xu" w:date="2022-03-10T12:31:00Z">
                <w:rPr>
                  <w:color w:val="000000" w:themeColor="text1"/>
                </w:rPr>
              </w:rPrChange>
            </w:rPr>
            <w:delText xml:space="preserve">the </w:delText>
          </w:r>
        </w:del>
      </w:ins>
      <w:del w:id="7736" w:author="Ruijie Xu" w:date="2022-03-04T12:58:00Z">
        <w:r w:rsidR="00E923F1" w:rsidRPr="002B42A7" w:rsidDel="001E602D">
          <w:rPr>
            <w:rFonts w:ascii="Times New Roman" w:hAnsi="Times New Roman" w:cs="Times New Roman"/>
            <w:color w:val="000000" w:themeColor="text1"/>
            <w:rPrChange w:id="7737" w:author="Ruijie Xu" w:date="2022-03-10T12:31:00Z">
              <w:rPr>
                <w:color w:val="000000" w:themeColor="text1"/>
              </w:rPr>
            </w:rPrChange>
          </w:rPr>
          <w:delText xml:space="preserve">software as </w:delText>
        </w:r>
        <w:r w:rsidR="00315E9F" w:rsidRPr="002B42A7" w:rsidDel="001E602D">
          <w:rPr>
            <w:rFonts w:ascii="Times New Roman" w:hAnsi="Times New Roman" w:cs="Times New Roman"/>
            <w:color w:val="000000" w:themeColor="text1"/>
            <w:rPrChange w:id="7738" w:author="Ruijie Xu" w:date="2022-03-10T12:31:00Z">
              <w:rPr>
                <w:color w:val="000000" w:themeColor="text1"/>
              </w:rPr>
            </w:rPrChange>
          </w:rPr>
          <w:delText>DA</w:delText>
        </w:r>
        <w:r w:rsidR="00E923F1" w:rsidRPr="002B42A7" w:rsidDel="001E602D">
          <w:rPr>
            <w:rFonts w:ascii="Times New Roman" w:hAnsi="Times New Roman" w:cs="Times New Roman"/>
            <w:color w:val="000000" w:themeColor="text1"/>
            <w:rPrChange w:id="7739" w:author="Ruijie Xu" w:date="2022-03-10T12:31:00Z">
              <w:rPr>
                <w:color w:val="000000" w:themeColor="text1"/>
              </w:rPr>
            </w:rPrChange>
          </w:rPr>
          <w:delText xml:space="preserve">. Taxa "p__Aquificae”, "p__Actinobacteria”,and “p__Fusobacteria” were identified in by all software except for Diamond. Archaea phylum, "p__Euryarchaeota”, was still the Archaea taxon identified by </w:delText>
        </w:r>
      </w:del>
      <w:del w:id="7740" w:author="Ruijie Xu" w:date="2022-02-01T13:44:00Z">
        <w:r w:rsidR="00E923F1" w:rsidRPr="002B42A7" w:rsidDel="00537B08">
          <w:rPr>
            <w:rFonts w:ascii="Times New Roman" w:hAnsi="Times New Roman" w:cs="Times New Roman"/>
            <w:color w:val="000000" w:themeColor="text1"/>
            <w:rPrChange w:id="7741" w:author="Ruijie Xu" w:date="2022-03-10T12:31:00Z">
              <w:rPr>
                <w:color w:val="000000" w:themeColor="text1"/>
              </w:rPr>
            </w:rPrChange>
          </w:rPr>
          <w:delText>Blastn</w:delText>
        </w:r>
      </w:del>
      <w:del w:id="7742" w:author="Ruijie Xu" w:date="2022-03-04T12:58:00Z">
        <w:r w:rsidR="00E923F1" w:rsidRPr="002B42A7" w:rsidDel="001E602D">
          <w:rPr>
            <w:rFonts w:ascii="Times New Roman" w:hAnsi="Times New Roman" w:cs="Times New Roman"/>
            <w:color w:val="000000" w:themeColor="text1"/>
            <w:rPrChange w:id="7743" w:author="Ruijie Xu" w:date="2022-03-10T12:31:00Z">
              <w:rPr>
                <w:color w:val="000000" w:themeColor="text1"/>
              </w:rPr>
            </w:rPrChange>
          </w:rPr>
          <w:delText>, Centrifuge, and Kaiju</w:delText>
        </w:r>
        <w:r w:rsidR="00A34273" w:rsidRPr="002B42A7" w:rsidDel="001E602D">
          <w:rPr>
            <w:rFonts w:ascii="Times New Roman" w:hAnsi="Times New Roman" w:cs="Times New Roman"/>
            <w:color w:val="000000" w:themeColor="text1"/>
            <w:rPrChange w:id="7744" w:author="Ruijie Xu" w:date="2022-03-10T12:31:00Z">
              <w:rPr>
                <w:color w:val="000000" w:themeColor="text1"/>
              </w:rPr>
            </w:rPrChange>
          </w:rPr>
          <w:delText xml:space="preserve">, </w:delText>
        </w:r>
      </w:del>
      <w:ins w:id="7745" w:author="Liliana Salvador" w:date="2022-02-26T19:04:00Z">
        <w:del w:id="7746" w:author="Ruijie Xu" w:date="2022-03-04T12:58:00Z">
          <w:r w:rsidR="007564EF" w:rsidRPr="002B42A7" w:rsidDel="001E602D">
            <w:rPr>
              <w:rFonts w:ascii="Times New Roman" w:hAnsi="Times New Roman" w:cs="Times New Roman"/>
              <w:color w:val="000000" w:themeColor="text1"/>
              <w:rPrChange w:id="7747" w:author="Ruijie Xu" w:date="2022-03-10T12:31:00Z">
                <w:rPr>
                  <w:color w:val="000000" w:themeColor="text1"/>
                </w:rPr>
              </w:rPrChange>
            </w:rPr>
            <w:delText xml:space="preserve">however, </w:delText>
          </w:r>
        </w:del>
      </w:ins>
      <w:ins w:id="7748" w:author="Liliana Salvador" w:date="2022-02-26T19:05:00Z">
        <w:del w:id="7749" w:author="Ruijie Xu" w:date="2022-03-04T12:58:00Z">
          <w:r w:rsidR="007564EF" w:rsidRPr="002B42A7" w:rsidDel="001E602D">
            <w:rPr>
              <w:rFonts w:ascii="Times New Roman" w:hAnsi="Times New Roman" w:cs="Times New Roman"/>
              <w:color w:val="000000" w:themeColor="text1"/>
              <w:rPrChange w:id="7750" w:author="Ruijie Xu" w:date="2022-03-10T12:31:00Z">
                <w:rPr>
                  <w:color w:val="000000" w:themeColor="text1"/>
                </w:rPr>
              </w:rPrChange>
            </w:rPr>
            <w:delText xml:space="preserve">the </w:delText>
          </w:r>
        </w:del>
      </w:ins>
      <w:del w:id="7751" w:author="Ruijie Xu" w:date="2022-03-04T12:58:00Z">
        <w:r w:rsidR="00A34273" w:rsidRPr="002B42A7" w:rsidDel="001E602D">
          <w:rPr>
            <w:rFonts w:ascii="Times New Roman" w:hAnsi="Times New Roman" w:cs="Times New Roman"/>
            <w:color w:val="000000" w:themeColor="text1"/>
            <w:rPrChange w:id="7752" w:author="Ruijie Xu" w:date="2022-03-10T12:31:00Z">
              <w:rPr>
                <w:color w:val="000000" w:themeColor="text1"/>
              </w:rPr>
            </w:rPrChange>
          </w:rPr>
          <w:delText xml:space="preserve">rest of the Archaea taxa were either only identified by Kaiju and Centrifuge, or Kaiju alone. Virus taxon, “p__Negarnaviricota”, was only identified by Centrifuge as differentially abundant, while Kaiju </w:delText>
        </w:r>
      </w:del>
      <w:ins w:id="7753" w:author="Liliana Salvador" w:date="2022-02-26T19:05:00Z">
        <w:del w:id="7754" w:author="Ruijie Xu" w:date="2022-03-04T12:58:00Z">
          <w:r w:rsidR="00E205F0" w:rsidRPr="002B42A7" w:rsidDel="001E602D">
            <w:rPr>
              <w:rFonts w:ascii="Times New Roman" w:hAnsi="Times New Roman" w:cs="Times New Roman"/>
              <w:color w:val="000000" w:themeColor="text1"/>
              <w:rPrChange w:id="7755" w:author="Ruijie Xu" w:date="2022-03-10T12:31:00Z">
                <w:rPr>
                  <w:color w:val="000000" w:themeColor="text1"/>
                </w:rPr>
              </w:rPrChange>
            </w:rPr>
            <w:delText xml:space="preserve">only </w:delText>
          </w:r>
        </w:del>
      </w:ins>
      <w:del w:id="7756" w:author="Ruijie Xu" w:date="2022-03-04T12:58:00Z">
        <w:r w:rsidR="00A34273" w:rsidRPr="002B42A7" w:rsidDel="001E602D">
          <w:rPr>
            <w:rFonts w:ascii="Times New Roman" w:hAnsi="Times New Roman" w:cs="Times New Roman"/>
            <w:color w:val="000000" w:themeColor="text1"/>
            <w:rPrChange w:id="7757" w:author="Ruijie Xu" w:date="2022-03-10T12:31:00Z">
              <w:rPr>
                <w:color w:val="000000" w:themeColor="text1"/>
              </w:rPr>
            </w:rPrChange>
          </w:rPr>
          <w:delText xml:space="preserve">identified </w:delText>
        </w:r>
      </w:del>
      <w:ins w:id="7758" w:author="Liliana Salvador" w:date="2022-02-26T19:05:00Z">
        <w:del w:id="7759" w:author="Ruijie Xu" w:date="2022-03-04T12:58:00Z">
          <w:r w:rsidR="00E205F0" w:rsidRPr="002B42A7" w:rsidDel="001E602D">
            <w:rPr>
              <w:rFonts w:ascii="Times New Roman" w:hAnsi="Times New Roman" w:cs="Times New Roman"/>
              <w:color w:val="000000" w:themeColor="text1"/>
              <w:rPrChange w:id="7760" w:author="Ruijie Xu" w:date="2022-03-10T12:31:00Z">
                <w:rPr>
                  <w:color w:val="000000" w:themeColor="text1"/>
                </w:rPr>
              </w:rPrChange>
            </w:rPr>
            <w:delText xml:space="preserve">the </w:delText>
          </w:r>
        </w:del>
      </w:ins>
      <w:del w:id="7761" w:author="Ruijie Xu" w:date="2022-03-04T12:58:00Z">
        <w:r w:rsidR="00A34273" w:rsidRPr="002B42A7" w:rsidDel="001E602D">
          <w:rPr>
            <w:rFonts w:ascii="Times New Roman" w:hAnsi="Times New Roman" w:cs="Times New Roman"/>
            <w:color w:val="000000" w:themeColor="text1"/>
            <w:rPrChange w:id="7762" w:author="Ruijie Xu" w:date="2022-03-10T12:31:00Z">
              <w:rPr>
                <w:color w:val="000000" w:themeColor="text1"/>
              </w:rPr>
            </w:rPrChange>
          </w:rPr>
          <w:delText>virus taxa only reported “p__Nucleocytoviricota” and “p__Uroviricota”. Morever, in this comparison, CLARK</w:delText>
        </w:r>
      </w:del>
      <w:ins w:id="7763" w:author="Liliana Salvador" w:date="2022-02-26T19:06:00Z">
        <w:del w:id="7764" w:author="Ruijie Xu" w:date="2022-03-04T12:58:00Z">
          <w:r w:rsidR="00E205F0" w:rsidRPr="002B42A7" w:rsidDel="001E602D">
            <w:rPr>
              <w:rFonts w:ascii="Times New Roman" w:hAnsi="Times New Roman" w:cs="Times New Roman"/>
              <w:color w:val="000000" w:themeColor="text1"/>
              <w:rPrChange w:id="7765" w:author="Ruijie Xu" w:date="2022-03-10T12:31:00Z">
                <w:rPr>
                  <w:color w:val="000000" w:themeColor="text1"/>
                </w:rPr>
              </w:rPrChange>
            </w:rPr>
            <w:delText xml:space="preserve"> </w:delText>
          </w:r>
        </w:del>
      </w:ins>
      <w:del w:id="7766" w:author="Ruijie Xu" w:date="2022-03-04T12:58:00Z">
        <w:r w:rsidR="00A34273" w:rsidRPr="002B42A7" w:rsidDel="001E602D">
          <w:rPr>
            <w:rFonts w:ascii="Times New Roman" w:hAnsi="Times New Roman" w:cs="Times New Roman"/>
            <w:color w:val="000000" w:themeColor="text1"/>
            <w:rPrChange w:id="7767" w:author="Ruijie Xu" w:date="2022-03-10T12:31:00Z">
              <w:rPr>
                <w:color w:val="000000" w:themeColor="text1"/>
              </w:rPr>
            </w:rPrChange>
          </w:rPr>
          <w:delText xml:space="preserve"> has also reported </w:delText>
        </w:r>
      </w:del>
      <w:ins w:id="7768" w:author="Liliana Salvador" w:date="2022-02-26T19:06:00Z">
        <w:del w:id="7769" w:author="Ruijie Xu" w:date="2022-03-04T12:58:00Z">
          <w:r w:rsidR="00E205F0" w:rsidRPr="002B42A7" w:rsidDel="001E602D">
            <w:rPr>
              <w:rFonts w:ascii="Times New Roman" w:hAnsi="Times New Roman" w:cs="Times New Roman"/>
              <w:color w:val="000000" w:themeColor="text1"/>
              <w:rPrChange w:id="7770" w:author="Ruijie Xu" w:date="2022-03-10T12:31:00Z">
                <w:rPr>
                  <w:color w:val="000000" w:themeColor="text1"/>
                </w:rPr>
              </w:rPrChange>
            </w:rPr>
            <w:delText xml:space="preserve">the </w:delText>
          </w:r>
        </w:del>
      </w:ins>
      <w:del w:id="7771" w:author="Ruijie Xu" w:date="2022-03-04T12:58:00Z">
        <w:r w:rsidR="00A34273" w:rsidRPr="002B42A7" w:rsidDel="001E602D">
          <w:rPr>
            <w:rFonts w:ascii="Times New Roman" w:hAnsi="Times New Roman" w:cs="Times New Roman"/>
            <w:color w:val="000000" w:themeColor="text1"/>
            <w:rPrChange w:id="7772" w:author="Ruijie Xu" w:date="2022-03-10T12:31:00Z">
              <w:rPr>
                <w:color w:val="000000" w:themeColor="text1"/>
              </w:rPr>
            </w:rPrChange>
          </w:rPr>
          <w:delText xml:space="preserve">virus taxon,  “p__Uroviricota”, as significantly abundant. </w:delText>
        </w:r>
      </w:del>
    </w:p>
    <w:p w14:paraId="5E6B7AF2" w14:textId="6A72E709" w:rsidR="00E205F0" w:rsidRPr="002B42A7" w:rsidDel="001E602D" w:rsidRDefault="00E205F0">
      <w:pPr>
        <w:spacing w:line="480" w:lineRule="auto"/>
        <w:rPr>
          <w:ins w:id="7773" w:author="Liliana Salvador" w:date="2022-02-26T19:07:00Z"/>
          <w:del w:id="7774" w:author="Ruijie Xu" w:date="2022-03-04T12:58:00Z"/>
          <w:rFonts w:ascii="Times New Roman" w:hAnsi="Times New Roman" w:cs="Times New Roman"/>
          <w:color w:val="000000" w:themeColor="text1"/>
          <w:rPrChange w:id="7775" w:author="Ruijie Xu" w:date="2022-03-10T12:31:00Z">
            <w:rPr>
              <w:ins w:id="7776" w:author="Liliana Salvador" w:date="2022-02-26T19:07:00Z"/>
              <w:del w:id="7777" w:author="Ruijie Xu" w:date="2022-03-04T12:58:00Z"/>
              <w:color w:val="000000" w:themeColor="text1"/>
            </w:rPr>
          </w:rPrChange>
        </w:rPr>
      </w:pPr>
    </w:p>
    <w:p w14:paraId="5111261B" w14:textId="50F4B726" w:rsidR="00E205F0" w:rsidRPr="002B42A7" w:rsidDel="001E602D" w:rsidRDefault="00E205F0">
      <w:pPr>
        <w:spacing w:line="480" w:lineRule="auto"/>
        <w:rPr>
          <w:ins w:id="7778" w:author="Liliana Salvador" w:date="2022-02-26T19:10:00Z"/>
          <w:del w:id="7779" w:author="Ruijie Xu" w:date="2022-03-04T12:58:00Z"/>
          <w:rFonts w:ascii="Times New Roman" w:hAnsi="Times New Roman" w:cs="Times New Roman"/>
          <w:i/>
          <w:iCs/>
          <w:color w:val="000000" w:themeColor="text1"/>
          <w:rPrChange w:id="7780" w:author="Ruijie Xu" w:date="2022-03-10T12:31:00Z">
            <w:rPr>
              <w:ins w:id="7781" w:author="Liliana Salvador" w:date="2022-02-26T19:10:00Z"/>
              <w:del w:id="7782" w:author="Ruijie Xu" w:date="2022-03-04T12:58:00Z"/>
              <w:color w:val="000000" w:themeColor="text1"/>
              <w:u w:val="single"/>
            </w:rPr>
          </w:rPrChange>
        </w:rPr>
      </w:pPr>
      <w:ins w:id="7783" w:author="Liliana Salvador" w:date="2022-02-26T19:07:00Z">
        <w:del w:id="7784" w:author="Ruijie Xu" w:date="2022-03-04T12:58:00Z">
          <w:r w:rsidRPr="002B42A7" w:rsidDel="001E602D">
            <w:rPr>
              <w:rFonts w:ascii="Times New Roman" w:hAnsi="Times New Roman" w:cs="Times New Roman"/>
              <w:i/>
              <w:iCs/>
              <w:color w:val="000000" w:themeColor="text1"/>
              <w:rPrChange w:id="7785" w:author="Ruijie Xu" w:date="2022-03-10T12:31:00Z">
                <w:rPr>
                  <w:color w:val="000000" w:themeColor="text1"/>
                </w:rPr>
              </w:rPrChange>
            </w:rPr>
            <w:delText>Kidney and Spleen sample comparison</w:delText>
          </w:r>
        </w:del>
      </w:ins>
    </w:p>
    <w:p w14:paraId="52E3A079" w14:textId="0AE7C222" w:rsidR="00E205F0" w:rsidRPr="002B42A7" w:rsidDel="001E602D" w:rsidRDefault="002A610A">
      <w:pPr>
        <w:spacing w:line="480" w:lineRule="auto"/>
        <w:rPr>
          <w:ins w:id="7786" w:author="Liliana Salvador" w:date="2022-02-26T19:11:00Z"/>
          <w:del w:id="7787" w:author="Ruijie Xu" w:date="2022-03-04T12:58:00Z"/>
          <w:rFonts w:ascii="Times New Roman" w:hAnsi="Times New Roman" w:cs="Times New Roman"/>
          <w:color w:val="000000" w:themeColor="text1"/>
          <w:rPrChange w:id="7788" w:author="Ruijie Xu" w:date="2022-03-10T12:31:00Z">
            <w:rPr>
              <w:ins w:id="7789" w:author="Liliana Salvador" w:date="2022-02-26T19:11:00Z"/>
              <w:del w:id="7790" w:author="Ruijie Xu" w:date="2022-03-04T12:58:00Z"/>
              <w:color w:val="000000" w:themeColor="text1"/>
            </w:rPr>
          </w:rPrChange>
        </w:rPr>
      </w:pPr>
      <w:del w:id="7791" w:author="Ruijie Xu" w:date="2022-03-04T12:58:00Z">
        <w:r w:rsidRPr="002B42A7" w:rsidDel="001E602D">
          <w:rPr>
            <w:rFonts w:ascii="Times New Roman" w:hAnsi="Times New Roman" w:cs="Times New Roman"/>
            <w:color w:val="000000" w:themeColor="text1"/>
            <w:rPrChange w:id="7792" w:author="Ruijie Xu" w:date="2022-03-10T12:31:00Z">
              <w:rPr>
                <w:color w:val="000000" w:themeColor="text1"/>
              </w:rPr>
            </w:rPrChange>
          </w:rPr>
          <w:delText>Finally, w</w:delText>
        </w:r>
        <w:r w:rsidR="002F6659" w:rsidRPr="002B42A7" w:rsidDel="001E602D">
          <w:rPr>
            <w:rFonts w:ascii="Times New Roman" w:hAnsi="Times New Roman" w:cs="Times New Roman"/>
            <w:color w:val="000000" w:themeColor="text1"/>
            <w:rPrChange w:id="7793" w:author="Ruijie Xu" w:date="2022-03-10T12:31:00Z">
              <w:rPr>
                <w:color w:val="000000" w:themeColor="text1"/>
              </w:rPr>
            </w:rPrChange>
          </w:rPr>
          <w:delText xml:space="preserve">e futher identified the </w:delText>
        </w:r>
        <w:r w:rsidR="00315E9F" w:rsidRPr="002B42A7" w:rsidDel="001E602D">
          <w:rPr>
            <w:rFonts w:ascii="Times New Roman" w:hAnsi="Times New Roman" w:cs="Times New Roman"/>
            <w:color w:val="000000" w:themeColor="text1"/>
            <w:rPrChange w:id="7794" w:author="Ruijie Xu" w:date="2022-03-10T12:31:00Z">
              <w:rPr>
                <w:color w:val="000000" w:themeColor="text1"/>
              </w:rPr>
            </w:rPrChange>
          </w:rPr>
          <w:delText>DA</w:delText>
        </w:r>
        <w:r w:rsidR="002F6659" w:rsidRPr="002B42A7" w:rsidDel="001E602D">
          <w:rPr>
            <w:rFonts w:ascii="Times New Roman" w:hAnsi="Times New Roman" w:cs="Times New Roman"/>
            <w:color w:val="000000" w:themeColor="text1"/>
            <w:rPrChange w:id="7795" w:author="Ruijie Xu" w:date="2022-03-10T12:31:00Z">
              <w:rPr>
                <w:color w:val="000000" w:themeColor="text1"/>
              </w:rPr>
            </w:rPrChange>
          </w:rPr>
          <w:delText xml:space="preserve"> species </w:delText>
        </w:r>
      </w:del>
      <w:ins w:id="7796" w:author="Liliana Salvador" w:date="2022-02-26T19:11:00Z">
        <w:del w:id="7797" w:author="Ruijie Xu" w:date="2022-03-04T12:58:00Z">
          <w:r w:rsidR="00E205F0" w:rsidRPr="002B42A7" w:rsidDel="001E602D">
            <w:rPr>
              <w:rFonts w:ascii="Times New Roman" w:hAnsi="Times New Roman" w:cs="Times New Roman"/>
              <w:color w:val="000000" w:themeColor="text1"/>
              <w:rPrChange w:id="7798" w:author="Ruijie Xu" w:date="2022-03-10T12:31:00Z">
                <w:rPr>
                  <w:color w:val="000000" w:themeColor="text1"/>
                </w:rPr>
              </w:rPrChange>
            </w:rPr>
            <w:delText xml:space="preserve">taxa </w:delText>
          </w:r>
        </w:del>
      </w:ins>
      <w:del w:id="7799" w:author="Ruijie Xu" w:date="2022-03-04T12:58:00Z">
        <w:r w:rsidR="002F6659" w:rsidRPr="002B42A7" w:rsidDel="001E602D">
          <w:rPr>
            <w:rFonts w:ascii="Times New Roman" w:hAnsi="Times New Roman" w:cs="Times New Roman"/>
            <w:color w:val="000000" w:themeColor="text1"/>
            <w:rPrChange w:id="7800" w:author="Ruijie Xu" w:date="2022-03-10T12:31:00Z">
              <w:rPr>
                <w:color w:val="000000" w:themeColor="text1"/>
              </w:rPr>
            </w:rPrChange>
          </w:rPr>
          <w:delText xml:space="preserve">between Kidney and Spleen samples. </w:delText>
        </w:r>
      </w:del>
    </w:p>
    <w:p w14:paraId="15E8F32B" w14:textId="780F4C31" w:rsidR="00E205F0" w:rsidRPr="002B42A7" w:rsidDel="001E602D" w:rsidRDefault="00E205F0" w:rsidP="00E205F0">
      <w:pPr>
        <w:spacing w:line="480" w:lineRule="auto"/>
        <w:rPr>
          <w:ins w:id="7801" w:author="Liliana Salvador" w:date="2022-02-26T19:11:00Z"/>
          <w:del w:id="7802" w:author="Ruijie Xu" w:date="2022-03-04T12:58:00Z"/>
          <w:rFonts w:ascii="Times New Roman" w:hAnsi="Times New Roman" w:cs="Times New Roman"/>
          <w:i/>
          <w:color w:val="000000" w:themeColor="text1"/>
          <w:u w:val="single"/>
          <w:rPrChange w:id="7803" w:author="Ruijie Xu" w:date="2022-03-10T12:31:00Z">
            <w:rPr>
              <w:ins w:id="7804" w:author="Liliana Salvador" w:date="2022-02-26T19:11:00Z"/>
              <w:del w:id="7805" w:author="Ruijie Xu" w:date="2022-03-04T12:58:00Z"/>
              <w:i/>
              <w:color w:val="000000" w:themeColor="text1"/>
              <w:u w:val="single"/>
            </w:rPr>
          </w:rPrChange>
        </w:rPr>
      </w:pPr>
    </w:p>
    <w:p w14:paraId="014B30A2" w14:textId="3AED0D1C" w:rsidR="00E205F0" w:rsidRPr="002B42A7" w:rsidDel="001E602D" w:rsidRDefault="00E205F0" w:rsidP="00E205F0">
      <w:pPr>
        <w:spacing w:line="480" w:lineRule="auto"/>
        <w:rPr>
          <w:ins w:id="7806" w:author="Liliana Salvador" w:date="2022-02-26T19:11:00Z"/>
          <w:del w:id="7807" w:author="Ruijie Xu" w:date="2022-03-04T12:58:00Z"/>
          <w:rFonts w:ascii="Times New Roman" w:hAnsi="Times New Roman" w:cs="Times New Roman"/>
          <w:iCs/>
          <w:color w:val="000000" w:themeColor="text1"/>
          <w:u w:val="single"/>
          <w:rPrChange w:id="7808" w:author="Ruijie Xu" w:date="2022-03-10T12:31:00Z">
            <w:rPr>
              <w:ins w:id="7809" w:author="Liliana Salvador" w:date="2022-02-26T19:11:00Z"/>
              <w:del w:id="7810" w:author="Ruijie Xu" w:date="2022-03-04T12:58:00Z"/>
              <w:i/>
              <w:color w:val="000000" w:themeColor="text1"/>
              <w:u w:val="single"/>
            </w:rPr>
          </w:rPrChange>
        </w:rPr>
      </w:pPr>
      <w:ins w:id="7811" w:author="Liliana Salvador" w:date="2022-02-26T19:11:00Z">
        <w:del w:id="7812" w:author="Ruijie Xu" w:date="2022-03-04T12:58:00Z">
          <w:r w:rsidRPr="002B42A7" w:rsidDel="001E602D">
            <w:rPr>
              <w:rFonts w:ascii="Times New Roman" w:hAnsi="Times New Roman" w:cs="Times New Roman"/>
              <w:iCs/>
              <w:color w:val="000000" w:themeColor="text1"/>
              <w:u w:val="single"/>
              <w:rPrChange w:id="7813" w:author="Ruijie Xu" w:date="2022-03-10T12:31:00Z">
                <w:rPr>
                  <w:i/>
                  <w:color w:val="000000" w:themeColor="text1"/>
                  <w:u w:val="single"/>
                </w:rPr>
              </w:rPrChange>
            </w:rPr>
            <w:delText>Species level</w:delText>
          </w:r>
        </w:del>
      </w:ins>
    </w:p>
    <w:p w14:paraId="3078883E" w14:textId="2351BEA5" w:rsidR="00E205F0" w:rsidRPr="002B42A7" w:rsidDel="001E602D" w:rsidRDefault="002F6659">
      <w:pPr>
        <w:spacing w:line="480" w:lineRule="auto"/>
        <w:rPr>
          <w:ins w:id="7814" w:author="Liliana Salvador" w:date="2022-02-26T19:10:00Z"/>
          <w:del w:id="7815" w:author="Ruijie Xu" w:date="2022-03-04T12:58:00Z"/>
          <w:rFonts w:ascii="Times New Roman" w:hAnsi="Times New Roman" w:cs="Times New Roman"/>
          <w:color w:val="000000" w:themeColor="text1"/>
          <w:rPrChange w:id="7816" w:author="Ruijie Xu" w:date="2022-03-10T12:31:00Z">
            <w:rPr>
              <w:ins w:id="7817" w:author="Liliana Salvador" w:date="2022-02-26T19:10:00Z"/>
              <w:del w:id="7818" w:author="Ruijie Xu" w:date="2022-03-04T12:58:00Z"/>
              <w:color w:val="000000" w:themeColor="text1"/>
            </w:rPr>
          </w:rPrChange>
        </w:rPr>
      </w:pPr>
      <w:del w:id="7819" w:author="Ruijie Xu" w:date="2022-03-04T12:58:00Z">
        <w:r w:rsidRPr="002B42A7" w:rsidDel="001E602D">
          <w:rPr>
            <w:rFonts w:ascii="Times New Roman" w:hAnsi="Times New Roman" w:cs="Times New Roman"/>
            <w:color w:val="000000" w:themeColor="text1"/>
            <w:rPrChange w:id="7820" w:author="Ruijie Xu" w:date="2022-03-10T12:31:00Z">
              <w:rPr>
                <w:color w:val="000000" w:themeColor="text1"/>
              </w:rPr>
            </w:rPrChange>
          </w:rPr>
          <w:delText xml:space="preserve">The number of species identified ranges from 6 by Diamond and 57 by </w:delText>
        </w:r>
      </w:del>
      <w:del w:id="7821" w:author="Ruijie Xu" w:date="2022-02-01T13:44:00Z">
        <w:r w:rsidRPr="002B42A7" w:rsidDel="00537B08">
          <w:rPr>
            <w:rFonts w:ascii="Times New Roman" w:hAnsi="Times New Roman" w:cs="Times New Roman"/>
            <w:color w:val="000000" w:themeColor="text1"/>
            <w:rPrChange w:id="7822" w:author="Ruijie Xu" w:date="2022-03-10T12:31:00Z">
              <w:rPr>
                <w:color w:val="000000" w:themeColor="text1"/>
              </w:rPr>
            </w:rPrChange>
          </w:rPr>
          <w:delText>Blastn</w:delText>
        </w:r>
      </w:del>
      <w:del w:id="7823" w:author="Ruijie Xu" w:date="2022-03-04T12:58:00Z">
        <w:r w:rsidR="008B3EF9" w:rsidRPr="002B42A7" w:rsidDel="001E602D">
          <w:rPr>
            <w:rFonts w:ascii="Times New Roman" w:hAnsi="Times New Roman" w:cs="Times New Roman"/>
            <w:color w:val="000000" w:themeColor="text1"/>
            <w:rPrChange w:id="7824" w:author="Ruijie Xu" w:date="2022-03-10T12:31:00Z">
              <w:rPr>
                <w:color w:val="000000" w:themeColor="text1"/>
              </w:rPr>
            </w:rPrChange>
          </w:rPr>
          <w:delText xml:space="preserve"> (</w:delText>
        </w:r>
      </w:del>
      <w:del w:id="7825" w:author="Ruijie Xu" w:date="2022-02-03T12:36:00Z">
        <w:r w:rsidR="00C33259" w:rsidRPr="002B42A7" w:rsidDel="00B27320">
          <w:rPr>
            <w:rFonts w:ascii="Times New Roman" w:hAnsi="Times New Roman" w:cs="Times New Roman"/>
            <w:color w:val="000000" w:themeColor="text1"/>
            <w:rPrChange w:id="7826" w:author="Ruijie Xu" w:date="2022-03-10T12:31:00Z">
              <w:rPr>
                <w:color w:val="000000" w:themeColor="text1"/>
              </w:rPr>
            </w:rPrChange>
          </w:rPr>
          <w:delText>Table II.8</w:delText>
        </w:r>
      </w:del>
      <w:del w:id="7827" w:author="Ruijie Xu" w:date="2022-03-04T12:58:00Z">
        <w:r w:rsidR="008B3EF9" w:rsidRPr="002B42A7" w:rsidDel="001E602D">
          <w:rPr>
            <w:rFonts w:ascii="Times New Roman" w:hAnsi="Times New Roman" w:cs="Times New Roman"/>
            <w:color w:val="000000" w:themeColor="text1"/>
            <w:rPrChange w:id="7828" w:author="Ruijie Xu" w:date="2022-03-10T12:31:00Z">
              <w:rPr>
                <w:color w:val="000000" w:themeColor="text1"/>
              </w:rPr>
            </w:rPrChange>
          </w:rPr>
          <w:delText>)</w:delText>
        </w:r>
        <w:r w:rsidR="00780BEC" w:rsidRPr="002B42A7" w:rsidDel="001E602D">
          <w:rPr>
            <w:rFonts w:ascii="Times New Roman" w:hAnsi="Times New Roman" w:cs="Times New Roman"/>
            <w:color w:val="000000" w:themeColor="text1"/>
            <w:rPrChange w:id="7829" w:author="Ruijie Xu" w:date="2022-03-10T12:31:00Z">
              <w:rPr>
                <w:color w:val="000000" w:themeColor="text1"/>
              </w:rPr>
            </w:rPrChange>
          </w:rPr>
          <w:delText>.</w:delText>
        </w:r>
        <w:r w:rsidR="00C33259" w:rsidRPr="002B42A7" w:rsidDel="001E602D">
          <w:rPr>
            <w:rFonts w:ascii="Times New Roman" w:hAnsi="Times New Roman" w:cs="Times New Roman"/>
            <w:color w:val="000000" w:themeColor="text1"/>
            <w:rPrChange w:id="7830" w:author="Ruijie Xu" w:date="2022-03-10T12:31:00Z">
              <w:rPr>
                <w:color w:val="000000" w:themeColor="text1"/>
              </w:rPr>
            </w:rPrChange>
          </w:rPr>
          <w:delText xml:space="preserve"> </w:delText>
        </w:r>
        <w:r w:rsidR="00C66531" w:rsidRPr="002B42A7" w:rsidDel="001E602D">
          <w:rPr>
            <w:rFonts w:ascii="Times New Roman" w:hAnsi="Times New Roman" w:cs="Times New Roman"/>
            <w:color w:val="000000" w:themeColor="text1"/>
            <w:rPrChange w:id="7831" w:author="Ruijie Xu" w:date="2022-03-10T12:31:00Z">
              <w:rPr>
                <w:color w:val="000000" w:themeColor="text1"/>
              </w:rPr>
            </w:rPrChange>
          </w:rPr>
          <w:delText>More taxa w</w:delText>
        </w:r>
      </w:del>
      <w:ins w:id="7832" w:author="Liliana Salvador" w:date="2022-02-26T19:07:00Z">
        <w:del w:id="7833" w:author="Ruijie Xu" w:date="2022-03-04T12:58:00Z">
          <w:r w:rsidR="00E205F0" w:rsidRPr="002B42A7" w:rsidDel="001E602D">
            <w:rPr>
              <w:rFonts w:ascii="Times New Roman" w:hAnsi="Times New Roman" w:cs="Times New Roman"/>
              <w:color w:val="000000" w:themeColor="text1"/>
              <w:rPrChange w:id="7834" w:author="Ruijie Xu" w:date="2022-03-10T12:31:00Z">
                <w:rPr>
                  <w:color w:val="000000" w:themeColor="text1"/>
                </w:rPr>
              </w:rPrChange>
            </w:rPr>
            <w:delText>ere</w:delText>
          </w:r>
        </w:del>
      </w:ins>
      <w:del w:id="7835" w:author="Ruijie Xu" w:date="2022-03-04T12:58:00Z">
        <w:r w:rsidR="00C66531" w:rsidRPr="002B42A7" w:rsidDel="001E602D">
          <w:rPr>
            <w:rFonts w:ascii="Times New Roman" w:hAnsi="Times New Roman" w:cs="Times New Roman"/>
            <w:color w:val="000000" w:themeColor="text1"/>
            <w:rPrChange w:id="7836" w:author="Ruijie Xu" w:date="2022-03-10T12:31:00Z">
              <w:rPr>
                <w:color w:val="000000" w:themeColor="text1"/>
              </w:rPr>
            </w:rPrChange>
          </w:rPr>
          <w:delText>as identified significantly abundant in the Kidney samples compare to</w:delText>
        </w:r>
      </w:del>
      <w:ins w:id="7837" w:author="Liliana Salvador" w:date="2022-02-26T19:07:00Z">
        <w:del w:id="7838" w:author="Ruijie Xu" w:date="2022-03-04T12:58:00Z">
          <w:r w:rsidR="00E205F0" w:rsidRPr="002B42A7" w:rsidDel="001E602D">
            <w:rPr>
              <w:rFonts w:ascii="Times New Roman" w:hAnsi="Times New Roman" w:cs="Times New Roman"/>
              <w:color w:val="000000" w:themeColor="text1"/>
              <w:rPrChange w:id="7839" w:author="Ruijie Xu" w:date="2022-03-10T12:31:00Z">
                <w:rPr>
                  <w:color w:val="000000" w:themeColor="text1"/>
                </w:rPr>
              </w:rPrChange>
            </w:rPr>
            <w:delText>than in</w:delText>
          </w:r>
        </w:del>
      </w:ins>
      <w:del w:id="7840" w:author="Ruijie Xu" w:date="2022-03-04T12:58:00Z">
        <w:r w:rsidR="00C66531" w:rsidRPr="002B42A7" w:rsidDel="001E602D">
          <w:rPr>
            <w:rFonts w:ascii="Times New Roman" w:hAnsi="Times New Roman" w:cs="Times New Roman"/>
            <w:color w:val="000000" w:themeColor="text1"/>
            <w:rPrChange w:id="7841" w:author="Ruijie Xu" w:date="2022-03-10T12:31:00Z">
              <w:rPr>
                <w:color w:val="000000" w:themeColor="text1"/>
              </w:rPr>
            </w:rPrChange>
          </w:rPr>
          <w:delText xml:space="preserve"> the Spleen samples</w:delText>
        </w:r>
        <w:r w:rsidR="009A450C" w:rsidRPr="002B42A7" w:rsidDel="001E602D">
          <w:rPr>
            <w:rFonts w:ascii="Times New Roman" w:hAnsi="Times New Roman" w:cs="Times New Roman"/>
            <w:color w:val="000000" w:themeColor="text1"/>
            <w:rPrChange w:id="7842" w:author="Ruijie Xu" w:date="2022-03-10T12:31:00Z">
              <w:rPr>
                <w:color w:val="000000" w:themeColor="text1"/>
              </w:rPr>
            </w:rPrChange>
          </w:rPr>
          <w:delText xml:space="preserve">, especially </w:delText>
        </w:r>
      </w:del>
      <w:ins w:id="7843" w:author="Liliana Salvador" w:date="2022-02-26T19:08:00Z">
        <w:del w:id="7844" w:author="Ruijie Xu" w:date="2022-03-04T12:58:00Z">
          <w:r w:rsidR="00E205F0" w:rsidRPr="002B42A7" w:rsidDel="001E602D">
            <w:rPr>
              <w:rFonts w:ascii="Times New Roman" w:hAnsi="Times New Roman" w:cs="Times New Roman"/>
              <w:color w:val="000000" w:themeColor="text1"/>
              <w:rPrChange w:id="7845" w:author="Ruijie Xu" w:date="2022-03-10T12:31:00Z">
                <w:rPr>
                  <w:color w:val="000000" w:themeColor="text1"/>
                </w:rPr>
              </w:rPrChange>
            </w:rPr>
            <w:delText>at</w:delText>
          </w:r>
        </w:del>
      </w:ins>
      <w:del w:id="7846" w:author="Ruijie Xu" w:date="2022-03-04T12:58:00Z">
        <w:r w:rsidR="00C66531" w:rsidRPr="002B42A7" w:rsidDel="001E602D">
          <w:rPr>
            <w:rFonts w:ascii="Times New Roman" w:hAnsi="Times New Roman" w:cs="Times New Roman"/>
            <w:color w:val="000000" w:themeColor="text1"/>
            <w:rPrChange w:id="7847" w:author="Ruijie Xu" w:date="2022-03-10T12:31:00Z">
              <w:rPr>
                <w:color w:val="000000" w:themeColor="text1"/>
              </w:rPr>
            </w:rPrChange>
          </w:rPr>
          <w:delText>in the genus level</w:delText>
        </w:r>
        <w:r w:rsidR="00E96CAD" w:rsidRPr="002B42A7" w:rsidDel="001E602D">
          <w:rPr>
            <w:rFonts w:ascii="Times New Roman" w:hAnsi="Times New Roman" w:cs="Times New Roman"/>
            <w:color w:val="000000" w:themeColor="text1"/>
            <w:rPrChange w:id="7848" w:author="Ruijie Xu" w:date="2022-03-10T12:31:00Z">
              <w:rPr>
                <w:color w:val="000000" w:themeColor="text1"/>
              </w:rPr>
            </w:rPrChange>
          </w:rPr>
          <w:delText xml:space="preserve"> (Figure S</w:delText>
        </w:r>
      </w:del>
      <w:del w:id="7849" w:author="Ruijie Xu" w:date="2022-02-03T12:37:00Z">
        <w:r w:rsidR="00E96CAD" w:rsidRPr="002B42A7" w:rsidDel="00B27320">
          <w:rPr>
            <w:rFonts w:ascii="Times New Roman" w:hAnsi="Times New Roman" w:cs="Times New Roman"/>
            <w:color w:val="000000" w:themeColor="text1"/>
            <w:rPrChange w:id="7850" w:author="Ruijie Xu" w:date="2022-03-10T12:31:00Z">
              <w:rPr>
                <w:color w:val="000000" w:themeColor="text1"/>
              </w:rPr>
            </w:rPrChange>
          </w:rPr>
          <w:delText>8</w:delText>
        </w:r>
      </w:del>
      <w:del w:id="7851" w:author="Ruijie Xu" w:date="2022-03-04T12:58:00Z">
        <w:r w:rsidR="00E96CAD" w:rsidRPr="002B42A7" w:rsidDel="001E602D">
          <w:rPr>
            <w:rFonts w:ascii="Times New Roman" w:hAnsi="Times New Roman" w:cs="Times New Roman"/>
            <w:color w:val="000000" w:themeColor="text1"/>
            <w:rPrChange w:id="7852" w:author="Ruijie Xu" w:date="2022-03-10T12:31:00Z">
              <w:rPr>
                <w:color w:val="000000" w:themeColor="text1"/>
              </w:rPr>
            </w:rPrChange>
          </w:rPr>
          <w:delText>)</w:delText>
        </w:r>
        <w:r w:rsidR="009A450C" w:rsidRPr="002B42A7" w:rsidDel="001E602D">
          <w:rPr>
            <w:rFonts w:ascii="Times New Roman" w:hAnsi="Times New Roman" w:cs="Times New Roman"/>
            <w:color w:val="000000" w:themeColor="text1"/>
            <w:rPrChange w:id="7853" w:author="Ruijie Xu" w:date="2022-03-10T12:31:00Z">
              <w:rPr>
                <w:color w:val="000000" w:themeColor="text1"/>
              </w:rPr>
            </w:rPrChange>
          </w:rPr>
          <w:delText>.</w:delText>
        </w:r>
        <w:r w:rsidR="00C66531" w:rsidRPr="002B42A7" w:rsidDel="001E602D">
          <w:rPr>
            <w:rFonts w:ascii="Times New Roman" w:hAnsi="Times New Roman" w:cs="Times New Roman"/>
            <w:color w:val="000000" w:themeColor="text1"/>
            <w:rPrChange w:id="7854" w:author="Ruijie Xu" w:date="2022-03-10T12:31:00Z">
              <w:rPr>
                <w:color w:val="000000" w:themeColor="text1"/>
              </w:rPr>
            </w:rPrChange>
          </w:rPr>
          <w:delText xml:space="preserve"> </w:delText>
        </w:r>
        <w:r w:rsidR="00B81751" w:rsidRPr="002B42A7" w:rsidDel="001E602D">
          <w:rPr>
            <w:rFonts w:ascii="Times New Roman" w:hAnsi="Times New Roman" w:cs="Times New Roman"/>
            <w:color w:val="000000" w:themeColor="text1"/>
            <w:rPrChange w:id="7855" w:author="Ruijie Xu" w:date="2022-03-10T12:31:00Z">
              <w:rPr>
                <w:color w:val="000000" w:themeColor="text1"/>
              </w:rPr>
            </w:rPrChange>
          </w:rPr>
          <w:delText xml:space="preserve">Kaiju, the software </w:delText>
        </w:r>
      </w:del>
      <w:ins w:id="7856" w:author="Liliana Salvador" w:date="2022-02-26T19:08:00Z">
        <w:del w:id="7857" w:author="Ruijie Xu" w:date="2022-03-04T12:58:00Z">
          <w:r w:rsidR="00E205F0" w:rsidRPr="002B42A7" w:rsidDel="001E602D">
            <w:rPr>
              <w:rFonts w:ascii="Times New Roman" w:hAnsi="Times New Roman" w:cs="Times New Roman"/>
              <w:color w:val="000000" w:themeColor="text1"/>
              <w:rPrChange w:id="7858" w:author="Ruijie Xu" w:date="2022-03-10T12:31:00Z">
                <w:rPr>
                  <w:color w:val="000000" w:themeColor="text1"/>
                </w:rPr>
              </w:rPrChange>
            </w:rPr>
            <w:delText xml:space="preserve">that </w:delText>
          </w:r>
        </w:del>
      </w:ins>
      <w:del w:id="7859" w:author="Ruijie Xu" w:date="2022-03-04T12:58:00Z">
        <w:r w:rsidR="00B81751" w:rsidRPr="002B42A7" w:rsidDel="001E602D">
          <w:rPr>
            <w:rFonts w:ascii="Times New Roman" w:hAnsi="Times New Roman" w:cs="Times New Roman"/>
            <w:color w:val="000000" w:themeColor="text1"/>
            <w:rPrChange w:id="7860" w:author="Ruijie Xu" w:date="2022-03-10T12:31:00Z">
              <w:rPr>
                <w:color w:val="000000" w:themeColor="text1"/>
              </w:rPr>
            </w:rPrChange>
          </w:rPr>
          <w:delText xml:space="preserve">identified the second highest number of distinct </w:delText>
        </w:r>
        <w:r w:rsidR="00315E9F" w:rsidRPr="002B42A7" w:rsidDel="001E602D">
          <w:rPr>
            <w:rFonts w:ascii="Times New Roman" w:hAnsi="Times New Roman" w:cs="Times New Roman"/>
            <w:color w:val="000000" w:themeColor="text1"/>
            <w:rPrChange w:id="7861" w:author="Ruijie Xu" w:date="2022-03-10T12:31:00Z">
              <w:rPr>
                <w:color w:val="000000" w:themeColor="text1"/>
              </w:rPr>
            </w:rPrChange>
          </w:rPr>
          <w:delText>DA</w:delText>
        </w:r>
        <w:r w:rsidR="00B81751" w:rsidRPr="002B42A7" w:rsidDel="001E602D">
          <w:rPr>
            <w:rFonts w:ascii="Times New Roman" w:hAnsi="Times New Roman" w:cs="Times New Roman"/>
            <w:color w:val="000000" w:themeColor="text1"/>
            <w:rPrChange w:id="7862" w:author="Ruijie Xu" w:date="2022-03-10T12:31:00Z">
              <w:rPr>
                <w:color w:val="000000" w:themeColor="text1"/>
              </w:rPr>
            </w:rPrChange>
          </w:rPr>
          <w:delText xml:space="preserve"> taxa at the species level, has five out of ten distinct taxa reported as </w:delText>
        </w:r>
      </w:del>
      <w:del w:id="7863" w:author="Ruijie Xu" w:date="2022-02-03T12:37:00Z">
        <w:r w:rsidR="00B81751" w:rsidRPr="002B42A7" w:rsidDel="00B27320">
          <w:rPr>
            <w:rFonts w:ascii="Times New Roman" w:hAnsi="Times New Roman" w:cs="Times New Roman"/>
            <w:color w:val="000000" w:themeColor="text1"/>
            <w:rPrChange w:id="7864" w:author="Ruijie Xu" w:date="2022-03-10T12:31:00Z">
              <w:rPr>
                <w:color w:val="000000" w:themeColor="text1"/>
              </w:rPr>
            </w:rPrChange>
          </w:rPr>
          <w:delText>Viruese</w:delText>
        </w:r>
      </w:del>
      <w:del w:id="7865" w:author="Ruijie Xu" w:date="2022-03-04T12:58:00Z">
        <w:r w:rsidR="00B81751" w:rsidRPr="002B42A7" w:rsidDel="001E602D">
          <w:rPr>
            <w:rFonts w:ascii="Times New Roman" w:hAnsi="Times New Roman" w:cs="Times New Roman"/>
            <w:color w:val="000000" w:themeColor="text1"/>
            <w:rPrChange w:id="7866" w:author="Ruijie Xu" w:date="2022-03-10T12:31:00Z">
              <w:rPr>
                <w:color w:val="000000" w:themeColor="text1"/>
              </w:rPr>
            </w:rPrChange>
          </w:rPr>
          <w:delText xml:space="preserve"> (Figure S</w:delText>
        </w:r>
      </w:del>
      <w:del w:id="7867" w:author="Ruijie Xu" w:date="2022-02-03T12:37:00Z">
        <w:r w:rsidR="00B81751" w:rsidRPr="002B42A7" w:rsidDel="00B27320">
          <w:rPr>
            <w:rFonts w:ascii="Times New Roman" w:hAnsi="Times New Roman" w:cs="Times New Roman"/>
            <w:color w:val="000000" w:themeColor="text1"/>
            <w:rPrChange w:id="7868" w:author="Ruijie Xu" w:date="2022-03-10T12:31:00Z">
              <w:rPr>
                <w:color w:val="000000" w:themeColor="text1"/>
              </w:rPr>
            </w:rPrChange>
          </w:rPr>
          <w:delText>5</w:delText>
        </w:r>
      </w:del>
      <w:del w:id="7869" w:author="Ruijie Xu" w:date="2022-03-04T12:58:00Z">
        <w:r w:rsidR="00B81751" w:rsidRPr="002B42A7" w:rsidDel="001E602D">
          <w:rPr>
            <w:rFonts w:ascii="Times New Roman" w:hAnsi="Times New Roman" w:cs="Times New Roman"/>
            <w:color w:val="000000" w:themeColor="text1"/>
            <w:rPrChange w:id="7870" w:author="Ruijie Xu" w:date="2022-03-10T12:31:00Z">
              <w:rPr>
                <w:color w:val="000000" w:themeColor="text1"/>
              </w:rPr>
            </w:rPrChange>
          </w:rPr>
          <w:delText xml:space="preserve">). In general, </w:delText>
        </w:r>
      </w:del>
      <w:ins w:id="7871" w:author="Liliana Salvador" w:date="2022-02-26T19:08:00Z">
        <w:del w:id="7872" w:author="Ruijie Xu" w:date="2022-03-04T12:58:00Z">
          <w:r w:rsidR="00E205F0" w:rsidRPr="002B42A7" w:rsidDel="001E602D">
            <w:rPr>
              <w:rFonts w:ascii="Times New Roman" w:hAnsi="Times New Roman" w:cs="Times New Roman"/>
              <w:color w:val="000000" w:themeColor="text1"/>
              <w:rPrChange w:id="7873" w:author="Ruijie Xu" w:date="2022-03-10T12:31:00Z">
                <w:rPr>
                  <w:color w:val="000000" w:themeColor="text1"/>
                </w:rPr>
              </w:rPrChange>
            </w:rPr>
            <w:delText>o</w:delText>
          </w:r>
        </w:del>
      </w:ins>
      <w:del w:id="7874" w:author="Ruijie Xu" w:date="2022-03-04T12:58:00Z">
        <w:r w:rsidR="00780BEC" w:rsidRPr="002B42A7" w:rsidDel="001E602D">
          <w:rPr>
            <w:rFonts w:ascii="Times New Roman" w:hAnsi="Times New Roman" w:cs="Times New Roman"/>
            <w:color w:val="000000" w:themeColor="text1"/>
            <w:rPrChange w:id="7875" w:author="Ruijie Xu" w:date="2022-03-10T12:31:00Z">
              <w:rPr>
                <w:color w:val="000000" w:themeColor="text1"/>
              </w:rPr>
            </w:rPrChange>
          </w:rPr>
          <w:delText>Only</w:delText>
        </w:r>
        <w:r w:rsidRPr="002B42A7" w:rsidDel="001E602D">
          <w:rPr>
            <w:rFonts w:ascii="Times New Roman" w:hAnsi="Times New Roman" w:cs="Times New Roman"/>
            <w:color w:val="000000" w:themeColor="text1"/>
            <w:rPrChange w:id="7876" w:author="Ruijie Xu" w:date="2022-03-10T12:31:00Z">
              <w:rPr>
                <w:color w:val="000000" w:themeColor="text1"/>
              </w:rPr>
            </w:rPrChange>
          </w:rPr>
          <w:delText xml:space="preserve"> 1 species </w:delText>
        </w:r>
        <w:r w:rsidR="007E081C" w:rsidRPr="002B42A7" w:rsidDel="001E602D">
          <w:rPr>
            <w:rFonts w:ascii="Times New Roman" w:hAnsi="Times New Roman" w:cs="Times New Roman"/>
            <w:color w:val="000000" w:themeColor="text1"/>
            <w:rPrChange w:id="7877" w:author="Ruijie Xu" w:date="2022-03-10T12:31:00Z">
              <w:rPr>
                <w:color w:val="000000" w:themeColor="text1"/>
              </w:rPr>
            </w:rPrChange>
          </w:rPr>
          <w:delText>(</w:delText>
        </w:r>
      </w:del>
      <w:del w:id="7878" w:author="Ruijie Xu" w:date="2022-02-02T11:02:00Z">
        <w:r w:rsidR="007E081C" w:rsidRPr="002B42A7" w:rsidDel="00463AA7">
          <w:rPr>
            <w:rFonts w:ascii="Times New Roman" w:hAnsi="Times New Roman" w:cs="Times New Roman"/>
            <w:i/>
            <w:iCs/>
            <w:color w:val="000000" w:themeColor="text1"/>
            <w:rPrChange w:id="7879" w:author="Ruijie Xu" w:date="2022-03-10T12:31:00Z">
              <w:rPr>
                <w:i/>
                <w:iCs/>
                <w:color w:val="000000" w:themeColor="text1"/>
              </w:rPr>
            </w:rPrChange>
          </w:rPr>
          <w:delText>Leptospira</w:delText>
        </w:r>
      </w:del>
      <w:del w:id="7880" w:author="Ruijie Xu" w:date="2022-03-04T12:58:00Z">
        <w:r w:rsidR="007E081C" w:rsidRPr="002B42A7" w:rsidDel="001E602D">
          <w:rPr>
            <w:rFonts w:ascii="Times New Roman" w:hAnsi="Times New Roman" w:cs="Times New Roman"/>
            <w:i/>
            <w:iCs/>
            <w:color w:val="000000" w:themeColor="text1"/>
            <w:rPrChange w:id="7881" w:author="Ruijie Xu" w:date="2022-03-10T12:31:00Z">
              <w:rPr>
                <w:i/>
                <w:iCs/>
                <w:color w:val="000000" w:themeColor="text1"/>
              </w:rPr>
            </w:rPrChange>
          </w:rPr>
          <w:delText xml:space="preserve"> interrogans</w:delText>
        </w:r>
        <w:r w:rsidR="007E081C" w:rsidRPr="002B42A7" w:rsidDel="001E602D">
          <w:rPr>
            <w:rFonts w:ascii="Times New Roman" w:hAnsi="Times New Roman" w:cs="Times New Roman"/>
            <w:color w:val="000000" w:themeColor="text1"/>
            <w:rPrChange w:id="7882" w:author="Ruijie Xu" w:date="2022-03-10T12:31:00Z">
              <w:rPr>
                <w:color w:val="000000" w:themeColor="text1"/>
              </w:rPr>
            </w:rPrChange>
          </w:rPr>
          <w:delText xml:space="preserve">) </w:delText>
        </w:r>
        <w:r w:rsidR="00FB5CC4" w:rsidRPr="002B42A7" w:rsidDel="001E602D">
          <w:rPr>
            <w:rFonts w:ascii="Times New Roman" w:hAnsi="Times New Roman" w:cs="Times New Roman"/>
            <w:color w:val="000000" w:themeColor="text1"/>
            <w:rPrChange w:id="7883" w:author="Ruijie Xu" w:date="2022-03-10T12:31:00Z">
              <w:rPr>
                <w:color w:val="000000" w:themeColor="text1"/>
              </w:rPr>
            </w:rPrChange>
          </w:rPr>
          <w:delText xml:space="preserve">and 4 phylum taxa (“p__Spirochaetes”, “p__Bacteroidetes", "p__Cyanobacteria”, </w:delText>
        </w:r>
        <w:r w:rsidR="00DF554B" w:rsidRPr="002B42A7" w:rsidDel="001E602D">
          <w:rPr>
            <w:rFonts w:ascii="Times New Roman" w:hAnsi="Times New Roman" w:cs="Times New Roman"/>
            <w:color w:val="000000" w:themeColor="text1"/>
            <w:rPrChange w:id="7884" w:author="Ruijie Xu" w:date="2022-03-10T12:31:00Z">
              <w:rPr>
                <w:color w:val="000000" w:themeColor="text1"/>
              </w:rPr>
            </w:rPrChange>
          </w:rPr>
          <w:delText>and “p__Proteobacteria”</w:delText>
        </w:r>
        <w:r w:rsidR="00FB5CC4" w:rsidRPr="002B42A7" w:rsidDel="001E602D">
          <w:rPr>
            <w:rFonts w:ascii="Times New Roman" w:hAnsi="Times New Roman" w:cs="Times New Roman"/>
            <w:color w:val="000000" w:themeColor="text1"/>
            <w:rPrChange w:id="7885" w:author="Ruijie Xu" w:date="2022-03-10T12:31:00Z">
              <w:rPr>
                <w:color w:val="000000" w:themeColor="text1"/>
              </w:rPr>
            </w:rPrChange>
          </w:rPr>
          <w:delText xml:space="preserve">) </w:delText>
        </w:r>
        <w:r w:rsidRPr="002B42A7" w:rsidDel="001E602D">
          <w:rPr>
            <w:rFonts w:ascii="Times New Roman" w:hAnsi="Times New Roman" w:cs="Times New Roman"/>
            <w:color w:val="000000" w:themeColor="text1"/>
            <w:rPrChange w:id="7886" w:author="Ruijie Xu" w:date="2022-03-10T12:31:00Z">
              <w:rPr>
                <w:color w:val="000000" w:themeColor="text1"/>
              </w:rPr>
            </w:rPrChange>
          </w:rPr>
          <w:delText>w</w:delText>
        </w:r>
      </w:del>
      <w:ins w:id="7887" w:author="Liliana Salvador" w:date="2022-02-26T19:08:00Z">
        <w:del w:id="7888" w:author="Ruijie Xu" w:date="2022-03-04T12:58:00Z">
          <w:r w:rsidR="00E205F0" w:rsidRPr="002B42A7" w:rsidDel="001E602D">
            <w:rPr>
              <w:rFonts w:ascii="Times New Roman" w:hAnsi="Times New Roman" w:cs="Times New Roman"/>
              <w:color w:val="000000" w:themeColor="text1"/>
              <w:rPrChange w:id="7889" w:author="Ruijie Xu" w:date="2022-03-10T12:31:00Z">
                <w:rPr>
                  <w:color w:val="000000" w:themeColor="text1"/>
                </w:rPr>
              </w:rPrChange>
            </w:rPr>
            <w:delText>ere</w:delText>
          </w:r>
        </w:del>
      </w:ins>
      <w:del w:id="7890" w:author="Ruijie Xu" w:date="2022-03-04T12:58:00Z">
        <w:r w:rsidRPr="002B42A7" w:rsidDel="001E602D">
          <w:rPr>
            <w:rFonts w:ascii="Times New Roman" w:hAnsi="Times New Roman" w:cs="Times New Roman"/>
            <w:color w:val="000000" w:themeColor="text1"/>
            <w:rPrChange w:id="7891" w:author="Ruijie Xu" w:date="2022-03-10T12:31:00Z">
              <w:rPr>
                <w:color w:val="000000" w:themeColor="text1"/>
              </w:rPr>
            </w:rPrChange>
          </w:rPr>
          <w:delText xml:space="preserve">as found overlapping </w:delText>
        </w:r>
        <w:r w:rsidR="00A443E2" w:rsidRPr="002B42A7" w:rsidDel="001E602D">
          <w:rPr>
            <w:rFonts w:ascii="Times New Roman" w:hAnsi="Times New Roman" w:cs="Times New Roman"/>
            <w:color w:val="000000" w:themeColor="text1"/>
            <w:rPrChange w:id="7892" w:author="Ruijie Xu" w:date="2022-03-10T12:31:00Z">
              <w:rPr>
                <w:color w:val="000000" w:themeColor="text1"/>
              </w:rPr>
            </w:rPrChange>
          </w:rPr>
          <w:delText xml:space="preserve">with </w:delText>
        </w:r>
        <w:r w:rsidRPr="002B42A7" w:rsidDel="001E602D">
          <w:rPr>
            <w:rFonts w:ascii="Times New Roman" w:hAnsi="Times New Roman" w:cs="Times New Roman"/>
            <w:color w:val="000000" w:themeColor="text1"/>
            <w:rPrChange w:id="7893" w:author="Ruijie Xu" w:date="2022-03-10T12:31:00Z">
              <w:rPr>
                <w:color w:val="000000" w:themeColor="text1"/>
              </w:rPr>
            </w:rPrChange>
          </w:rPr>
          <w:delText xml:space="preserve">all </w:delText>
        </w:r>
      </w:del>
      <w:ins w:id="7894" w:author="Liliana Salvador" w:date="2022-02-26T19:09:00Z">
        <w:del w:id="7895" w:author="Ruijie Xu" w:date="2022-02-27T12:38:00Z">
          <w:r w:rsidR="00E205F0" w:rsidRPr="002B42A7" w:rsidDel="00F06949">
            <w:rPr>
              <w:rFonts w:ascii="Times New Roman" w:hAnsi="Times New Roman" w:cs="Times New Roman"/>
              <w:color w:val="000000" w:themeColor="text1"/>
              <w:rPrChange w:id="7896" w:author="Ruijie Xu" w:date="2022-03-10T12:31:00Z">
                <w:rPr>
                  <w:color w:val="000000" w:themeColor="text1"/>
                </w:rPr>
              </w:rPrChange>
            </w:rPr>
            <w:delText>classified</w:delText>
          </w:r>
        </w:del>
        <w:del w:id="7897" w:author="Ruijie Xu" w:date="2022-03-04T12:58:00Z">
          <w:r w:rsidR="00E205F0" w:rsidRPr="002B42A7" w:rsidDel="001E602D">
            <w:rPr>
              <w:rFonts w:ascii="Times New Roman" w:hAnsi="Times New Roman" w:cs="Times New Roman"/>
              <w:color w:val="000000" w:themeColor="text1"/>
              <w:rPrChange w:id="7898" w:author="Ruijie Xu" w:date="2022-03-10T12:31:00Z">
                <w:rPr>
                  <w:color w:val="000000" w:themeColor="text1"/>
                </w:rPr>
              </w:rPrChange>
            </w:rPr>
            <w:delText xml:space="preserve"> by all </w:delText>
          </w:r>
        </w:del>
      </w:ins>
      <w:del w:id="7899" w:author="Ruijie Xu" w:date="2022-03-04T12:58:00Z">
        <w:r w:rsidRPr="002B42A7" w:rsidDel="001E602D">
          <w:rPr>
            <w:rFonts w:ascii="Times New Roman" w:hAnsi="Times New Roman" w:cs="Times New Roman"/>
            <w:color w:val="000000" w:themeColor="text1"/>
            <w:rPrChange w:id="7900" w:author="Ruijie Xu" w:date="2022-03-10T12:31:00Z">
              <w:rPr>
                <w:color w:val="000000" w:themeColor="text1"/>
              </w:rPr>
            </w:rPrChange>
          </w:rPr>
          <w:delText>software</w:delText>
        </w:r>
      </w:del>
      <w:ins w:id="7901" w:author="Liliana Salvador" w:date="2022-02-26T19:09:00Z">
        <w:del w:id="7902" w:author="Ruijie Xu" w:date="2022-03-04T12:58:00Z">
          <w:r w:rsidR="00E205F0" w:rsidRPr="002B42A7" w:rsidDel="001E602D">
            <w:rPr>
              <w:rFonts w:ascii="Times New Roman" w:hAnsi="Times New Roman" w:cs="Times New Roman"/>
              <w:color w:val="000000" w:themeColor="text1"/>
              <w:rPrChange w:id="7903" w:author="Ruijie Xu" w:date="2022-03-10T12:31:00Z">
                <w:rPr>
                  <w:color w:val="000000" w:themeColor="text1"/>
                </w:rPr>
              </w:rPrChange>
            </w:rPr>
            <w:delText xml:space="preserve"> </w:delText>
          </w:r>
        </w:del>
      </w:ins>
      <w:del w:id="7904" w:author="Ruijie Xu" w:date="2022-03-04T12:58:00Z">
        <w:r w:rsidRPr="002B42A7" w:rsidDel="001E602D">
          <w:rPr>
            <w:rFonts w:ascii="Times New Roman" w:hAnsi="Times New Roman" w:cs="Times New Roman"/>
            <w:color w:val="000000" w:themeColor="text1"/>
            <w:rPrChange w:id="7905" w:author="Ruijie Xu" w:date="2022-03-10T12:31:00Z">
              <w:rPr>
                <w:color w:val="000000" w:themeColor="text1"/>
              </w:rPr>
            </w:rPrChange>
          </w:rPr>
          <w:delText>’s classification</w:delText>
        </w:r>
        <w:r w:rsidR="001F642F" w:rsidRPr="002B42A7" w:rsidDel="001E602D">
          <w:rPr>
            <w:rFonts w:ascii="Times New Roman" w:hAnsi="Times New Roman" w:cs="Times New Roman"/>
            <w:color w:val="000000" w:themeColor="text1"/>
            <w:rPrChange w:id="7906" w:author="Ruijie Xu" w:date="2022-03-10T12:31:00Z">
              <w:rPr>
                <w:color w:val="000000" w:themeColor="text1"/>
              </w:rPr>
            </w:rPrChange>
          </w:rPr>
          <w:delText>s</w:delText>
        </w:r>
        <w:r w:rsidR="002B1E77" w:rsidRPr="002B42A7" w:rsidDel="001E602D">
          <w:rPr>
            <w:rFonts w:ascii="Times New Roman" w:hAnsi="Times New Roman" w:cs="Times New Roman"/>
            <w:color w:val="000000" w:themeColor="text1"/>
            <w:rPrChange w:id="7907" w:author="Ruijie Xu" w:date="2022-03-10T12:31:00Z">
              <w:rPr>
                <w:color w:val="000000" w:themeColor="text1"/>
              </w:rPr>
            </w:rPrChange>
          </w:rPr>
          <w:delText xml:space="preserve"> (</w:delText>
        </w:r>
      </w:del>
      <w:bookmarkStart w:id="7908" w:name="OLE_LINK189"/>
      <w:bookmarkStart w:id="7909" w:name="OLE_LINK190"/>
      <w:del w:id="7910" w:author="Ruijie Xu" w:date="2022-02-03T12:38:00Z">
        <w:r w:rsidR="002B1E77" w:rsidRPr="002B42A7" w:rsidDel="00B27320">
          <w:rPr>
            <w:rFonts w:ascii="Times New Roman" w:hAnsi="Times New Roman" w:cs="Times New Roman"/>
            <w:color w:val="000000" w:themeColor="text1"/>
            <w:rPrChange w:id="7911" w:author="Ruijie Xu" w:date="2022-03-10T12:31:00Z">
              <w:rPr>
                <w:color w:val="000000" w:themeColor="text1"/>
              </w:rPr>
            </w:rPrChange>
          </w:rPr>
          <w:delText>Figure</w:delText>
        </w:r>
      </w:del>
      <w:del w:id="7912" w:author="Ruijie Xu" w:date="2022-03-04T12:58:00Z">
        <w:r w:rsidR="002B1E77" w:rsidRPr="002B42A7" w:rsidDel="001E602D">
          <w:rPr>
            <w:rFonts w:ascii="Times New Roman" w:hAnsi="Times New Roman" w:cs="Times New Roman"/>
            <w:color w:val="000000" w:themeColor="text1"/>
            <w:rPrChange w:id="7913" w:author="Ruijie Xu" w:date="2022-03-10T12:31:00Z">
              <w:rPr>
                <w:color w:val="000000" w:themeColor="text1"/>
              </w:rPr>
            </w:rPrChange>
          </w:rPr>
          <w:delText xml:space="preserve"> S</w:delText>
        </w:r>
      </w:del>
      <w:del w:id="7914" w:author="Ruijie Xu" w:date="2022-02-03T12:37:00Z">
        <w:r w:rsidR="002B1E77" w:rsidRPr="002B42A7" w:rsidDel="00B27320">
          <w:rPr>
            <w:rFonts w:ascii="Times New Roman" w:hAnsi="Times New Roman" w:cs="Times New Roman"/>
            <w:color w:val="000000" w:themeColor="text1"/>
            <w:rPrChange w:id="7915" w:author="Ruijie Xu" w:date="2022-03-10T12:31:00Z">
              <w:rPr>
                <w:color w:val="000000" w:themeColor="text1"/>
              </w:rPr>
            </w:rPrChange>
          </w:rPr>
          <w:delText>5</w:delText>
        </w:r>
      </w:del>
      <w:bookmarkEnd w:id="7908"/>
      <w:bookmarkEnd w:id="7909"/>
      <w:del w:id="7916" w:author="Ruijie Xu" w:date="2022-03-04T12:58:00Z">
        <w:r w:rsidR="0045640F" w:rsidRPr="002B42A7" w:rsidDel="001E602D">
          <w:rPr>
            <w:rFonts w:ascii="Times New Roman" w:hAnsi="Times New Roman" w:cs="Times New Roman"/>
            <w:color w:val="000000" w:themeColor="text1"/>
            <w:rPrChange w:id="7917" w:author="Ruijie Xu" w:date="2022-03-10T12:31:00Z">
              <w:rPr>
                <w:color w:val="000000" w:themeColor="text1"/>
              </w:rPr>
            </w:rPrChange>
          </w:rPr>
          <w:delText>, Figure S</w:delText>
        </w:r>
      </w:del>
      <w:del w:id="7918" w:author="Ruijie Xu" w:date="2022-02-03T12:38:00Z">
        <w:r w:rsidR="0045640F" w:rsidRPr="002B42A7" w:rsidDel="00B27320">
          <w:rPr>
            <w:rFonts w:ascii="Times New Roman" w:hAnsi="Times New Roman" w:cs="Times New Roman"/>
            <w:color w:val="000000" w:themeColor="text1"/>
            <w:rPrChange w:id="7919" w:author="Ruijie Xu" w:date="2022-03-10T12:31:00Z">
              <w:rPr>
                <w:color w:val="000000" w:themeColor="text1"/>
              </w:rPr>
            </w:rPrChange>
          </w:rPr>
          <w:delText>6</w:delText>
        </w:r>
      </w:del>
      <w:del w:id="7920" w:author="Ruijie Xu" w:date="2022-03-04T12:58:00Z">
        <w:r w:rsidR="002B1E77" w:rsidRPr="002B42A7" w:rsidDel="001E602D">
          <w:rPr>
            <w:rFonts w:ascii="Times New Roman" w:hAnsi="Times New Roman" w:cs="Times New Roman"/>
            <w:color w:val="000000" w:themeColor="text1"/>
            <w:rPrChange w:id="7921" w:author="Ruijie Xu" w:date="2022-03-10T12:31:00Z">
              <w:rPr>
                <w:color w:val="000000" w:themeColor="text1"/>
              </w:rPr>
            </w:rPrChange>
          </w:rPr>
          <w:delText>)</w:delText>
        </w:r>
        <w:r w:rsidRPr="002B42A7" w:rsidDel="001E602D">
          <w:rPr>
            <w:rFonts w:ascii="Times New Roman" w:hAnsi="Times New Roman" w:cs="Times New Roman"/>
            <w:color w:val="000000" w:themeColor="text1"/>
            <w:rPrChange w:id="7922" w:author="Ruijie Xu" w:date="2022-03-10T12:31:00Z">
              <w:rPr>
                <w:color w:val="000000" w:themeColor="text1"/>
              </w:rPr>
            </w:rPrChange>
          </w:rPr>
          <w:delText xml:space="preserve">. </w:delText>
        </w:r>
      </w:del>
    </w:p>
    <w:p w14:paraId="259E22D1" w14:textId="120B7F1C" w:rsidR="00E205F0" w:rsidRPr="002B42A7" w:rsidDel="001E602D" w:rsidRDefault="00E205F0">
      <w:pPr>
        <w:spacing w:line="480" w:lineRule="auto"/>
        <w:rPr>
          <w:ins w:id="7923" w:author="Liliana Salvador" w:date="2022-02-26T19:10:00Z"/>
          <w:del w:id="7924" w:author="Ruijie Xu" w:date="2022-03-04T12:58:00Z"/>
          <w:rFonts w:ascii="Times New Roman" w:hAnsi="Times New Roman" w:cs="Times New Roman"/>
          <w:color w:val="000000" w:themeColor="text1"/>
          <w:rPrChange w:id="7925" w:author="Ruijie Xu" w:date="2022-03-10T12:31:00Z">
            <w:rPr>
              <w:ins w:id="7926" w:author="Liliana Salvador" w:date="2022-02-26T19:10:00Z"/>
              <w:del w:id="7927" w:author="Ruijie Xu" w:date="2022-03-04T12:58:00Z"/>
              <w:color w:val="000000" w:themeColor="text1"/>
            </w:rPr>
          </w:rPrChange>
        </w:rPr>
      </w:pPr>
    </w:p>
    <w:p w14:paraId="2E0D70AA" w14:textId="5BC5B1D4" w:rsidR="00E205F0" w:rsidRPr="002B42A7" w:rsidDel="001E602D" w:rsidRDefault="00E205F0">
      <w:pPr>
        <w:spacing w:line="480" w:lineRule="auto"/>
        <w:rPr>
          <w:ins w:id="7928" w:author="Liliana Salvador" w:date="2022-02-26T19:10:00Z"/>
          <w:del w:id="7929" w:author="Ruijie Xu" w:date="2022-03-04T12:58:00Z"/>
          <w:rFonts w:ascii="Times New Roman" w:hAnsi="Times New Roman" w:cs="Times New Roman"/>
          <w:iCs/>
          <w:color w:val="000000" w:themeColor="text1"/>
          <w:u w:val="single"/>
          <w:rPrChange w:id="7930" w:author="Ruijie Xu" w:date="2022-03-10T12:31:00Z">
            <w:rPr>
              <w:ins w:id="7931" w:author="Liliana Salvador" w:date="2022-02-26T19:10:00Z"/>
              <w:del w:id="7932" w:author="Ruijie Xu" w:date="2022-03-04T12:58:00Z"/>
              <w:iCs/>
              <w:color w:val="000000" w:themeColor="text1"/>
            </w:rPr>
          </w:rPrChange>
        </w:rPr>
      </w:pPr>
      <w:ins w:id="7933" w:author="Liliana Salvador" w:date="2022-02-26T19:10:00Z">
        <w:del w:id="7934" w:author="Ruijie Xu" w:date="2022-03-04T12:58:00Z">
          <w:r w:rsidRPr="002B42A7" w:rsidDel="001E602D">
            <w:rPr>
              <w:rFonts w:ascii="Times New Roman" w:hAnsi="Times New Roman" w:cs="Times New Roman"/>
              <w:iCs/>
              <w:color w:val="000000" w:themeColor="text1"/>
              <w:u w:val="single"/>
              <w:rPrChange w:id="7935" w:author="Ruijie Xu" w:date="2022-03-10T12:31:00Z">
                <w:rPr>
                  <w:iCs/>
                  <w:color w:val="000000" w:themeColor="text1"/>
                </w:rPr>
              </w:rPrChange>
            </w:rPr>
            <w:delText>Phylum level</w:delText>
          </w:r>
        </w:del>
      </w:ins>
    </w:p>
    <w:p w14:paraId="75BC9D26" w14:textId="73AB07A5" w:rsidR="00E7377F" w:rsidRPr="002B42A7" w:rsidDel="001E602D" w:rsidRDefault="00BE21E4">
      <w:pPr>
        <w:spacing w:line="480" w:lineRule="auto"/>
        <w:rPr>
          <w:del w:id="7936" w:author="Ruijie Xu" w:date="2022-03-04T12:58:00Z"/>
          <w:rFonts w:ascii="Times New Roman" w:hAnsi="Times New Roman" w:cs="Times New Roman"/>
          <w:color w:val="000000" w:themeColor="text1"/>
          <w:rPrChange w:id="7937" w:author="Ruijie Xu" w:date="2022-03-10T12:31:00Z">
            <w:rPr>
              <w:del w:id="7938" w:author="Ruijie Xu" w:date="2022-03-04T12:58:00Z"/>
              <w:color w:val="000000" w:themeColor="text1"/>
            </w:rPr>
          </w:rPrChange>
        </w:rPr>
      </w:pPr>
      <w:del w:id="7939" w:author="Ruijie Xu" w:date="2022-03-04T12:58:00Z">
        <w:r w:rsidRPr="002B42A7" w:rsidDel="001E602D">
          <w:rPr>
            <w:rFonts w:ascii="Times New Roman" w:hAnsi="Times New Roman" w:cs="Times New Roman"/>
            <w:color w:val="000000" w:themeColor="text1"/>
            <w:rPrChange w:id="7940" w:author="Ruijie Xu" w:date="2022-03-10T12:31:00Z">
              <w:rPr>
                <w:color w:val="000000" w:themeColor="text1"/>
              </w:rPr>
            </w:rPrChange>
          </w:rPr>
          <w:delText>The Phylum tax</w:delText>
        </w:r>
        <w:r w:rsidR="00815126" w:rsidRPr="002B42A7" w:rsidDel="001E602D">
          <w:rPr>
            <w:rFonts w:ascii="Times New Roman" w:hAnsi="Times New Roman" w:cs="Times New Roman"/>
            <w:color w:val="000000" w:themeColor="text1"/>
            <w:rPrChange w:id="7941" w:author="Ruijie Xu" w:date="2022-03-10T12:31:00Z">
              <w:rPr>
                <w:color w:val="000000" w:themeColor="text1"/>
              </w:rPr>
            </w:rPrChange>
          </w:rPr>
          <w:delText>on</w:delText>
        </w:r>
        <w:r w:rsidRPr="002B42A7" w:rsidDel="001E602D">
          <w:rPr>
            <w:rFonts w:ascii="Times New Roman" w:hAnsi="Times New Roman" w:cs="Times New Roman"/>
            <w:color w:val="000000" w:themeColor="text1"/>
            <w:rPrChange w:id="7942" w:author="Ruijie Xu" w:date="2022-03-10T12:31:00Z">
              <w:rPr>
                <w:color w:val="000000" w:themeColor="text1"/>
              </w:rPr>
            </w:rPrChange>
          </w:rPr>
          <w:delText xml:space="preserve"> “p__Firmicutes” was identified </w:delText>
        </w:r>
      </w:del>
      <w:ins w:id="7943" w:author="Liliana Salvador" w:date="2022-02-26T19:12:00Z">
        <w:del w:id="7944" w:author="Ruijie Xu" w:date="2022-03-04T12:58:00Z">
          <w:r w:rsidR="00E205F0" w:rsidRPr="002B42A7" w:rsidDel="001E602D">
            <w:rPr>
              <w:rFonts w:ascii="Times New Roman" w:hAnsi="Times New Roman" w:cs="Times New Roman"/>
              <w:color w:val="000000" w:themeColor="text1"/>
              <w:rPrChange w:id="7945" w:author="Ruijie Xu" w:date="2022-03-10T12:31:00Z">
                <w:rPr>
                  <w:color w:val="000000" w:themeColor="text1"/>
                </w:rPr>
              </w:rPrChange>
            </w:rPr>
            <w:delText xml:space="preserve">as the DA taxon </w:delText>
          </w:r>
        </w:del>
      </w:ins>
      <w:del w:id="7946" w:author="Ruijie Xu" w:date="2022-03-04T12:58:00Z">
        <w:r w:rsidRPr="002B42A7" w:rsidDel="001E602D">
          <w:rPr>
            <w:rFonts w:ascii="Times New Roman" w:hAnsi="Times New Roman" w:cs="Times New Roman"/>
            <w:color w:val="000000" w:themeColor="text1"/>
            <w:rPrChange w:id="7947" w:author="Ruijie Xu" w:date="2022-03-10T12:31:00Z">
              <w:rPr>
                <w:color w:val="000000" w:themeColor="text1"/>
              </w:rPr>
            </w:rPrChange>
          </w:rPr>
          <w:delText>from the classifications of</w:delText>
        </w:r>
      </w:del>
      <w:ins w:id="7948" w:author="Liliana Salvador" w:date="2022-02-26T19:12:00Z">
        <w:del w:id="7949" w:author="Ruijie Xu" w:date="2022-03-04T12:58:00Z">
          <w:r w:rsidR="00E205F0" w:rsidRPr="002B42A7" w:rsidDel="001E602D">
            <w:rPr>
              <w:rFonts w:ascii="Times New Roman" w:hAnsi="Times New Roman" w:cs="Times New Roman"/>
              <w:color w:val="000000" w:themeColor="text1"/>
              <w:rPrChange w:id="7950" w:author="Ruijie Xu" w:date="2022-03-10T12:31:00Z">
                <w:rPr>
                  <w:color w:val="000000" w:themeColor="text1"/>
                </w:rPr>
              </w:rPrChange>
            </w:rPr>
            <w:delText>by</w:delText>
          </w:r>
        </w:del>
      </w:ins>
      <w:del w:id="7951" w:author="Ruijie Xu" w:date="2022-03-04T12:58:00Z">
        <w:r w:rsidRPr="002B42A7" w:rsidDel="001E602D">
          <w:rPr>
            <w:rFonts w:ascii="Times New Roman" w:hAnsi="Times New Roman" w:cs="Times New Roman"/>
            <w:color w:val="000000" w:themeColor="text1"/>
            <w:rPrChange w:id="7952" w:author="Ruijie Xu" w:date="2022-03-10T12:31:00Z">
              <w:rPr>
                <w:color w:val="000000" w:themeColor="text1"/>
              </w:rPr>
            </w:rPrChange>
          </w:rPr>
          <w:delText xml:space="preserve"> all software as the </w:delText>
        </w:r>
        <w:r w:rsidR="00315E9F" w:rsidRPr="002B42A7" w:rsidDel="001E602D">
          <w:rPr>
            <w:rFonts w:ascii="Times New Roman" w:hAnsi="Times New Roman" w:cs="Times New Roman"/>
            <w:color w:val="000000" w:themeColor="text1"/>
            <w:rPrChange w:id="7953" w:author="Ruijie Xu" w:date="2022-03-10T12:31:00Z">
              <w:rPr>
                <w:color w:val="000000" w:themeColor="text1"/>
              </w:rPr>
            </w:rPrChange>
          </w:rPr>
          <w:delText>DA</w:delText>
        </w:r>
        <w:r w:rsidRPr="002B42A7" w:rsidDel="001E602D">
          <w:rPr>
            <w:rFonts w:ascii="Times New Roman" w:hAnsi="Times New Roman" w:cs="Times New Roman"/>
            <w:color w:val="000000" w:themeColor="text1"/>
            <w:rPrChange w:id="7954" w:author="Ruijie Xu" w:date="2022-03-10T12:31:00Z">
              <w:rPr>
                <w:color w:val="000000" w:themeColor="text1"/>
              </w:rPr>
            </w:rPrChange>
          </w:rPr>
          <w:delText xml:space="preserve"> taxon except for </w:delText>
        </w:r>
        <w:r w:rsidR="00F854D6" w:rsidRPr="002B42A7" w:rsidDel="001E602D">
          <w:rPr>
            <w:rFonts w:ascii="Times New Roman" w:hAnsi="Times New Roman" w:cs="Times New Roman"/>
            <w:color w:val="000000" w:themeColor="text1"/>
            <w:rPrChange w:id="7955" w:author="Ruijie Xu" w:date="2022-03-10T12:31:00Z">
              <w:rPr>
                <w:color w:val="000000" w:themeColor="text1"/>
              </w:rPr>
            </w:rPrChange>
          </w:rPr>
          <w:delText>Diamond</w:delText>
        </w:r>
        <w:r w:rsidRPr="002B42A7" w:rsidDel="001E602D">
          <w:rPr>
            <w:rFonts w:ascii="Times New Roman" w:hAnsi="Times New Roman" w:cs="Times New Roman"/>
            <w:color w:val="000000" w:themeColor="text1"/>
            <w:rPrChange w:id="7956" w:author="Ruijie Xu" w:date="2022-03-10T12:31:00Z">
              <w:rPr>
                <w:color w:val="000000" w:themeColor="text1"/>
              </w:rPr>
            </w:rPrChange>
          </w:rPr>
          <w:delText xml:space="preserve">. Kaiju has identified </w:delText>
        </w:r>
      </w:del>
      <w:ins w:id="7957" w:author="Liliana Salvador" w:date="2022-02-26T19:12:00Z">
        <w:del w:id="7958" w:author="Ruijie Xu" w:date="2022-02-27T12:38:00Z">
          <w:r w:rsidR="00E205F0" w:rsidRPr="002B42A7" w:rsidDel="00F06949">
            <w:rPr>
              <w:rFonts w:ascii="Times New Roman" w:hAnsi="Times New Roman" w:cs="Times New Roman"/>
              <w:color w:val="000000" w:themeColor="text1"/>
              <w:rPrChange w:id="7959" w:author="Ruijie Xu" w:date="2022-03-10T12:31:00Z">
                <w:rPr>
                  <w:color w:val="000000" w:themeColor="text1"/>
                </w:rPr>
              </w:rPrChange>
            </w:rPr>
            <w:delText xml:space="preserve">as a DA taxon </w:delText>
          </w:r>
        </w:del>
      </w:ins>
      <w:del w:id="7960" w:author="Ruijie Xu" w:date="2022-03-04T12:58:00Z">
        <w:r w:rsidRPr="002B42A7" w:rsidDel="001E602D">
          <w:rPr>
            <w:rFonts w:ascii="Times New Roman" w:hAnsi="Times New Roman" w:cs="Times New Roman"/>
            <w:color w:val="000000" w:themeColor="text1"/>
            <w:rPrChange w:id="7961" w:author="Ruijie Xu" w:date="2022-03-10T12:31:00Z">
              <w:rPr>
                <w:color w:val="000000" w:themeColor="text1"/>
              </w:rPr>
            </w:rPrChange>
          </w:rPr>
          <w:delText xml:space="preserve">the only virus taxon, “p__Negarnaviricota”, as a </w:delText>
        </w:r>
        <w:r w:rsidR="00315E9F" w:rsidRPr="002B42A7" w:rsidDel="001E602D">
          <w:rPr>
            <w:rFonts w:ascii="Times New Roman" w:hAnsi="Times New Roman" w:cs="Times New Roman"/>
            <w:color w:val="000000" w:themeColor="text1"/>
            <w:rPrChange w:id="7962" w:author="Ruijie Xu" w:date="2022-03-10T12:31:00Z">
              <w:rPr>
                <w:color w:val="000000" w:themeColor="text1"/>
              </w:rPr>
            </w:rPrChange>
          </w:rPr>
          <w:delText>DA</w:delText>
        </w:r>
        <w:r w:rsidRPr="002B42A7" w:rsidDel="001E602D">
          <w:rPr>
            <w:rFonts w:ascii="Times New Roman" w:hAnsi="Times New Roman" w:cs="Times New Roman"/>
            <w:color w:val="000000" w:themeColor="text1"/>
            <w:rPrChange w:id="7963" w:author="Ruijie Xu" w:date="2022-03-10T12:31:00Z">
              <w:rPr>
                <w:color w:val="000000" w:themeColor="text1"/>
              </w:rPr>
            </w:rPrChange>
          </w:rPr>
          <w:delText xml:space="preserve"> taxon. </w:delText>
        </w:r>
        <w:commentRangeEnd w:id="7556"/>
        <w:r w:rsidR="00AB0010" w:rsidRPr="002B42A7" w:rsidDel="001E602D">
          <w:rPr>
            <w:rStyle w:val="CommentReference"/>
            <w:rFonts w:ascii="Times New Roman" w:hAnsi="Times New Roman" w:cs="Times New Roman"/>
            <w:sz w:val="24"/>
            <w:szCs w:val="24"/>
            <w:rPrChange w:id="7964" w:author="Ruijie Xu" w:date="2022-03-10T12:31:00Z">
              <w:rPr>
                <w:rStyle w:val="CommentReference"/>
              </w:rPr>
            </w:rPrChange>
          </w:rPr>
          <w:commentReference w:id="7556"/>
        </w:r>
      </w:del>
    </w:p>
    <w:p w14:paraId="166B5E34" w14:textId="524C8321" w:rsidR="00E205F0" w:rsidRPr="002B42A7" w:rsidDel="001E602D" w:rsidRDefault="00E205F0" w:rsidP="00537A4F">
      <w:pPr>
        <w:spacing w:line="480" w:lineRule="auto"/>
        <w:rPr>
          <w:ins w:id="7965" w:author="Liliana Salvador" w:date="2022-02-26T19:11:00Z"/>
          <w:del w:id="7966" w:author="Ruijie Xu" w:date="2022-03-04T12:58:00Z"/>
          <w:rFonts w:ascii="Times New Roman" w:hAnsi="Times New Roman" w:cs="Times New Roman"/>
          <w:b/>
          <w:i/>
          <w:color w:val="000000" w:themeColor="text1"/>
          <w:rPrChange w:id="7967" w:author="Ruijie Xu" w:date="2022-03-10T12:31:00Z">
            <w:rPr>
              <w:ins w:id="7968" w:author="Liliana Salvador" w:date="2022-02-26T19:11:00Z"/>
              <w:del w:id="7969" w:author="Ruijie Xu" w:date="2022-03-04T12:58:00Z"/>
              <w:b/>
              <w:i/>
              <w:color w:val="000000" w:themeColor="text1"/>
            </w:rPr>
          </w:rPrChange>
        </w:rPr>
      </w:pPr>
    </w:p>
    <w:p w14:paraId="176098EB" w14:textId="110BCBE2" w:rsidR="00D47D9F" w:rsidRPr="002B42A7" w:rsidRDefault="004635B1" w:rsidP="00537A4F">
      <w:pPr>
        <w:spacing w:line="480" w:lineRule="auto"/>
        <w:rPr>
          <w:ins w:id="7970" w:author="Liliana Salvador" w:date="2022-02-26T19:23:00Z"/>
          <w:rFonts w:ascii="Times New Roman" w:hAnsi="Times New Roman" w:cs="Times New Roman"/>
          <w:b/>
          <w:color w:val="000000" w:themeColor="text1"/>
          <w:rPrChange w:id="7971" w:author="Ruijie Xu" w:date="2022-03-10T12:31:00Z">
            <w:rPr>
              <w:ins w:id="7972" w:author="Liliana Salvador" w:date="2022-02-26T19:23:00Z"/>
              <w:b/>
              <w:color w:val="000000" w:themeColor="text1"/>
            </w:rPr>
          </w:rPrChange>
        </w:rPr>
      </w:pPr>
      <w:del w:id="7973" w:author="Ruijie Xu" w:date="2022-02-02T11:02:00Z">
        <w:r w:rsidRPr="002B42A7" w:rsidDel="00463AA7">
          <w:rPr>
            <w:rFonts w:ascii="Times New Roman" w:hAnsi="Times New Roman" w:cs="Times New Roman"/>
            <w:b/>
            <w:i/>
            <w:color w:val="000000" w:themeColor="text1"/>
            <w:rPrChange w:id="7974" w:author="Ruijie Xu" w:date="2022-03-10T12:31:00Z">
              <w:rPr>
                <w:b/>
                <w:i/>
                <w:color w:val="000000" w:themeColor="text1"/>
              </w:rPr>
            </w:rPrChange>
          </w:rPr>
          <w:delText>Leptospira</w:delText>
        </w:r>
      </w:del>
      <w:ins w:id="7975" w:author="Rajeev, Sree" w:date="2022-03-03T11:25:00Z">
        <w:r w:rsidR="00AB0010" w:rsidRPr="002B42A7">
          <w:rPr>
            <w:rFonts w:ascii="Times New Roman" w:hAnsi="Times New Roman" w:cs="Times New Roman"/>
            <w:b/>
            <w:color w:val="000000" w:themeColor="text1"/>
            <w:rPrChange w:id="7976" w:author="Ruijie Xu" w:date="2022-03-10T12:31:00Z">
              <w:rPr>
                <w:b/>
                <w:color w:val="000000" w:themeColor="text1"/>
              </w:rPr>
            </w:rPrChange>
          </w:rPr>
          <w:t xml:space="preserve">Pathogen detection </w:t>
        </w:r>
      </w:ins>
      <w:ins w:id="7977" w:author="Ruijie Xu" w:date="2022-02-02T11:02:00Z">
        <w:del w:id="7978" w:author="Rajeev, Sree" w:date="2022-03-03T11:25:00Z">
          <w:r w:rsidR="00463AA7" w:rsidRPr="002B42A7" w:rsidDel="00AB0010">
            <w:rPr>
              <w:rFonts w:ascii="Times New Roman" w:hAnsi="Times New Roman" w:cs="Times New Roman"/>
              <w:b/>
              <w:i/>
              <w:color w:val="000000" w:themeColor="text1"/>
              <w:rPrChange w:id="7979" w:author="Ruijie Xu" w:date="2022-03-10T12:31:00Z">
                <w:rPr>
                  <w:b/>
                  <w:i/>
                  <w:color w:val="000000" w:themeColor="text1"/>
                </w:rPr>
              </w:rPrChange>
            </w:rPr>
            <w:delText>Leptospira</w:delText>
          </w:r>
        </w:del>
      </w:ins>
      <w:del w:id="7980" w:author="Rajeev, Sree" w:date="2022-03-03T11:25:00Z">
        <w:r w:rsidRPr="002B42A7" w:rsidDel="00AB0010">
          <w:rPr>
            <w:rFonts w:ascii="Times New Roman" w:hAnsi="Times New Roman" w:cs="Times New Roman"/>
            <w:b/>
            <w:color w:val="000000" w:themeColor="text1"/>
            <w:rPrChange w:id="7981" w:author="Ruijie Xu" w:date="2022-03-10T12:31:00Z">
              <w:rPr>
                <w:b/>
                <w:color w:val="000000" w:themeColor="text1"/>
              </w:rPr>
            </w:rPrChange>
          </w:rPr>
          <w:delText xml:space="preserve"> </w:delText>
        </w:r>
      </w:del>
      <w:del w:id="7982" w:author="Rajeev, Sree" w:date="2022-03-03T11:26:00Z">
        <w:r w:rsidRPr="002B42A7" w:rsidDel="00AB0010">
          <w:rPr>
            <w:rFonts w:ascii="Times New Roman" w:hAnsi="Times New Roman" w:cs="Times New Roman"/>
            <w:b/>
            <w:color w:val="000000" w:themeColor="text1"/>
            <w:rPrChange w:id="7983" w:author="Ruijie Xu" w:date="2022-03-10T12:31:00Z">
              <w:rPr>
                <w:b/>
                <w:color w:val="000000" w:themeColor="text1"/>
              </w:rPr>
            </w:rPrChange>
          </w:rPr>
          <w:delText>detection</w:delText>
        </w:r>
      </w:del>
      <w:del w:id="7984" w:author="Liliana Salvador" w:date="2022-03-08T20:07:00Z">
        <w:r w:rsidRPr="002B42A7" w:rsidDel="000D56DE">
          <w:rPr>
            <w:rFonts w:ascii="Times New Roman" w:hAnsi="Times New Roman" w:cs="Times New Roman"/>
            <w:b/>
            <w:color w:val="000000" w:themeColor="text1"/>
            <w:rPrChange w:id="7985" w:author="Ruijie Xu" w:date="2022-03-10T12:31:00Z">
              <w:rPr>
                <w:b/>
                <w:color w:val="000000" w:themeColor="text1"/>
              </w:rPr>
            </w:rPrChange>
          </w:rPr>
          <w:delText xml:space="preserve">. </w:delText>
        </w:r>
      </w:del>
    </w:p>
    <w:p w14:paraId="2BEE6CA2" w14:textId="0B580B6D" w:rsidR="00592CFC" w:rsidRPr="002B42A7" w:rsidDel="007F0B36" w:rsidRDefault="00F1479A">
      <w:pPr>
        <w:spacing w:line="480" w:lineRule="auto"/>
        <w:rPr>
          <w:del w:id="7986" w:author="Ruijie Xu" w:date="2022-03-10T12:15:00Z"/>
          <w:rFonts w:ascii="Times New Roman" w:hAnsi="Times New Roman" w:cs="Times New Roman"/>
          <w:color w:val="000000" w:themeColor="text1"/>
          <w:rPrChange w:id="7987" w:author="Ruijie Xu" w:date="2022-03-10T12:31:00Z">
            <w:rPr>
              <w:del w:id="7988" w:author="Ruijie Xu" w:date="2022-03-10T12:15:00Z"/>
              <w:b/>
              <w:color w:val="000000" w:themeColor="text1"/>
            </w:rPr>
          </w:rPrChange>
        </w:rPr>
      </w:pPr>
      <w:ins w:id="7989" w:author="Ruijie Xu" w:date="2022-03-10T12:16:00Z">
        <w:r w:rsidRPr="002B42A7">
          <w:rPr>
            <w:rFonts w:ascii="Times New Roman" w:hAnsi="Times New Roman" w:cs="Times New Roman"/>
            <w:color w:val="000000" w:themeColor="text1"/>
            <w:rPrChange w:id="7990" w:author="Ruijie Xu" w:date="2022-03-10T12:31:00Z">
              <w:rPr>
                <w:color w:val="000000" w:themeColor="text1"/>
              </w:rPr>
            </w:rPrChange>
          </w:rPr>
          <w:t xml:space="preserve">The presence of </w:t>
        </w:r>
      </w:ins>
      <w:ins w:id="7991" w:author="Rajeev, Sree" w:date="2022-03-03T11:27:00Z">
        <w:del w:id="7992" w:author="Ruijie Xu" w:date="2022-03-10T12:15:00Z">
          <w:r w:rsidR="00AB0010" w:rsidRPr="002B42A7" w:rsidDel="007F0B36">
            <w:rPr>
              <w:rFonts w:ascii="Times New Roman" w:hAnsi="Times New Roman" w:cs="Times New Roman"/>
              <w:color w:val="000000" w:themeColor="text1"/>
              <w:rPrChange w:id="7993" w:author="Ruijie Xu" w:date="2022-03-10T12:31:00Z">
                <w:rPr>
                  <w:color w:val="000000" w:themeColor="text1"/>
                </w:rPr>
              </w:rPrChange>
            </w:rPr>
            <w:delText xml:space="preserve">We focused on </w:delText>
          </w:r>
        </w:del>
        <w:del w:id="7994" w:author="Ruijie Xu" w:date="2022-03-04T11:23:00Z">
          <w:r w:rsidR="00AB0010" w:rsidRPr="002B42A7" w:rsidDel="00B23538">
            <w:rPr>
              <w:rFonts w:ascii="Times New Roman" w:hAnsi="Times New Roman" w:cs="Times New Roman"/>
              <w:color w:val="000000" w:themeColor="text1"/>
              <w:rPrChange w:id="7995" w:author="Ruijie Xu" w:date="2022-03-10T12:31:00Z">
                <w:rPr>
                  <w:color w:val="000000" w:themeColor="text1"/>
                </w:rPr>
              </w:rPrChange>
            </w:rPr>
            <w:delText xml:space="preserve"> </w:delText>
          </w:r>
        </w:del>
        <w:del w:id="7996" w:author="Ruijie Xu" w:date="2022-03-10T12:15:00Z">
          <w:r w:rsidR="00AB0010" w:rsidRPr="002B42A7" w:rsidDel="007F0B36">
            <w:rPr>
              <w:rFonts w:ascii="Times New Roman" w:hAnsi="Times New Roman" w:cs="Times New Roman"/>
              <w:bCs/>
              <w:i/>
              <w:iCs/>
              <w:color w:val="000000" w:themeColor="text1"/>
              <w:rPrChange w:id="7997" w:author="Ruijie Xu" w:date="2022-03-10T12:31:00Z">
                <w:rPr>
                  <w:bCs/>
                  <w:iCs/>
                  <w:color w:val="000000" w:themeColor="text1"/>
                </w:rPr>
              </w:rPrChange>
            </w:rPr>
            <w:delText>Leptospira</w:delText>
          </w:r>
          <w:r w:rsidR="00AB0010" w:rsidRPr="002B42A7" w:rsidDel="007F0B36">
            <w:rPr>
              <w:rFonts w:ascii="Times New Roman" w:hAnsi="Times New Roman" w:cs="Times New Roman"/>
              <w:bCs/>
              <w:color w:val="000000" w:themeColor="text1"/>
              <w:rPrChange w:id="7998" w:author="Ruijie Xu" w:date="2022-03-10T12:31:00Z">
                <w:rPr>
                  <w:bCs/>
                  <w:color w:val="000000" w:themeColor="text1"/>
                </w:rPr>
              </w:rPrChange>
            </w:rPr>
            <w:delText xml:space="preserve"> detection </w:delText>
          </w:r>
          <w:r w:rsidR="00AB0010" w:rsidRPr="002B42A7" w:rsidDel="007F0B36">
            <w:rPr>
              <w:rFonts w:ascii="Times New Roman" w:hAnsi="Times New Roman" w:cs="Times New Roman"/>
              <w:color w:val="000000" w:themeColor="text1"/>
              <w:rPrChange w:id="7999" w:author="Ruijie Xu" w:date="2022-03-10T12:31:00Z">
                <w:rPr>
                  <w:color w:val="000000" w:themeColor="text1"/>
                </w:rPr>
              </w:rPrChange>
            </w:rPr>
            <w:delText>s</w:delText>
          </w:r>
        </w:del>
      </w:ins>
      <w:ins w:id="8000" w:author="Rajeev, Sree" w:date="2022-03-03T11:26:00Z">
        <w:del w:id="8001" w:author="Ruijie Xu" w:date="2022-03-10T12:15:00Z">
          <w:r w:rsidR="00AB0010" w:rsidRPr="002B42A7" w:rsidDel="007F0B36">
            <w:rPr>
              <w:rFonts w:ascii="Times New Roman" w:hAnsi="Times New Roman" w:cs="Times New Roman"/>
              <w:color w:val="000000" w:themeColor="text1"/>
              <w:rPrChange w:id="8002" w:author="Ruijie Xu" w:date="2022-03-10T12:31:00Z">
                <w:rPr>
                  <w:i/>
                  <w:color w:val="000000" w:themeColor="text1"/>
                </w:rPr>
              </w:rPrChange>
            </w:rPr>
            <w:delText xml:space="preserve">ince rodents are </w:delText>
          </w:r>
          <w:r w:rsidR="00AB0010" w:rsidRPr="002B42A7" w:rsidDel="007F0B36">
            <w:rPr>
              <w:rFonts w:ascii="Times New Roman" w:hAnsi="Times New Roman" w:cs="Times New Roman"/>
              <w:color w:val="000000" w:themeColor="text1"/>
              <w:rPrChange w:id="8003" w:author="Ruijie Xu" w:date="2022-03-10T12:31:00Z">
                <w:rPr>
                  <w:color w:val="000000" w:themeColor="text1"/>
                </w:rPr>
              </w:rPrChange>
            </w:rPr>
            <w:delText>the major reservoirs of th</w:delText>
          </w:r>
        </w:del>
      </w:ins>
      <w:ins w:id="8004" w:author="Rajeev, Sree" w:date="2022-03-03T11:27:00Z">
        <w:del w:id="8005" w:author="Ruijie Xu" w:date="2022-03-10T12:15:00Z">
          <w:r w:rsidR="00AB0010" w:rsidRPr="002B42A7" w:rsidDel="007F0B36">
            <w:rPr>
              <w:rFonts w:ascii="Times New Roman" w:hAnsi="Times New Roman" w:cs="Times New Roman"/>
              <w:color w:val="000000" w:themeColor="text1"/>
              <w:rPrChange w:id="8006" w:author="Ruijie Xu" w:date="2022-03-10T12:31:00Z">
                <w:rPr>
                  <w:color w:val="000000" w:themeColor="text1"/>
                </w:rPr>
              </w:rPrChange>
            </w:rPr>
            <w:delText>is</w:delText>
          </w:r>
        </w:del>
      </w:ins>
      <w:ins w:id="8007" w:author="Rajeev, Sree" w:date="2022-03-03T11:26:00Z">
        <w:del w:id="8008" w:author="Ruijie Xu" w:date="2022-03-10T12:15:00Z">
          <w:r w:rsidR="00AB0010" w:rsidRPr="002B42A7" w:rsidDel="007F0B36">
            <w:rPr>
              <w:rFonts w:ascii="Times New Roman" w:hAnsi="Times New Roman" w:cs="Times New Roman"/>
              <w:color w:val="000000" w:themeColor="text1"/>
              <w:rPrChange w:id="8009" w:author="Ruijie Xu" w:date="2022-03-10T12:31:00Z">
                <w:rPr>
                  <w:color w:val="000000" w:themeColor="text1"/>
                </w:rPr>
              </w:rPrChange>
            </w:rPr>
            <w:delText xml:space="preserve"> major zoonotic pathogen</w:delText>
          </w:r>
        </w:del>
      </w:ins>
      <w:ins w:id="8010" w:author="Rajeev, Sree" w:date="2022-03-03T11:27:00Z">
        <w:del w:id="8011" w:author="Ruijie Xu" w:date="2022-03-10T12:15:00Z">
          <w:r w:rsidR="00AB0010" w:rsidRPr="002B42A7" w:rsidDel="007F0B36">
            <w:rPr>
              <w:rFonts w:ascii="Times New Roman" w:hAnsi="Times New Roman" w:cs="Times New Roman"/>
              <w:color w:val="000000" w:themeColor="text1"/>
              <w:rPrChange w:id="8012" w:author="Ruijie Xu" w:date="2022-03-10T12:31:00Z">
                <w:rPr>
                  <w:color w:val="000000" w:themeColor="text1"/>
                </w:rPr>
              </w:rPrChange>
            </w:rPr>
            <w:delText xml:space="preserve">. </w:delText>
          </w:r>
        </w:del>
      </w:ins>
      <w:ins w:id="8013" w:author="Rajeev, Sree" w:date="2022-03-03T11:26:00Z">
        <w:del w:id="8014" w:author="Ruijie Xu" w:date="2022-03-10T12:15:00Z">
          <w:r w:rsidR="00AB0010" w:rsidRPr="002B42A7" w:rsidDel="007F0B36">
            <w:rPr>
              <w:rFonts w:ascii="Times New Roman" w:hAnsi="Times New Roman" w:cs="Times New Roman"/>
              <w:color w:val="000000" w:themeColor="text1"/>
              <w:rPrChange w:id="8015" w:author="Ruijie Xu" w:date="2022-03-10T12:31:00Z">
                <w:rPr>
                  <w:color w:val="000000" w:themeColor="text1"/>
                </w:rPr>
              </w:rPrChange>
            </w:rPr>
            <w:delText xml:space="preserve"> </w:delText>
          </w:r>
        </w:del>
        <w:del w:id="8016" w:author="Ruijie Xu" w:date="2022-03-04T11:24:00Z">
          <w:r w:rsidR="00AB0010" w:rsidRPr="002B42A7" w:rsidDel="00B23538">
            <w:rPr>
              <w:rFonts w:ascii="Times New Roman" w:hAnsi="Times New Roman" w:cs="Times New Roman"/>
              <w:color w:val="000000" w:themeColor="text1"/>
              <w:rPrChange w:id="8017" w:author="Ruijie Xu" w:date="2022-03-10T12:31:00Z">
                <w:rPr>
                  <w:color w:val="000000" w:themeColor="text1"/>
                </w:rPr>
              </w:rPrChange>
            </w:rPr>
            <w:delText xml:space="preserve"> </w:delText>
          </w:r>
        </w:del>
      </w:ins>
      <w:ins w:id="8018" w:author="Liliana Salvador" w:date="2022-02-26T19:24:00Z">
        <w:del w:id="8019" w:author="Ruijie Xu" w:date="2022-03-10T12:15:00Z">
          <w:r w:rsidR="00592CFC" w:rsidRPr="002B42A7" w:rsidDel="007F0B36">
            <w:rPr>
              <w:rFonts w:ascii="Times New Roman" w:hAnsi="Times New Roman" w:cs="Times New Roman"/>
              <w:color w:val="000000" w:themeColor="text1"/>
              <w:rPrChange w:id="8020" w:author="Ruijie Xu" w:date="2022-03-10T12:31:00Z">
                <w:rPr>
                  <w:b/>
                  <w:color w:val="000000" w:themeColor="text1"/>
                </w:rPr>
              </w:rPrChange>
            </w:rPr>
            <w:delText>Different software</w:delText>
          </w:r>
        </w:del>
      </w:ins>
    </w:p>
    <w:p w14:paraId="58C78A2C" w14:textId="23D6054A" w:rsidR="00592CFC" w:rsidRPr="002B42A7" w:rsidDel="00B1228A" w:rsidRDefault="00D47D9F">
      <w:pPr>
        <w:spacing w:line="480" w:lineRule="auto"/>
        <w:rPr>
          <w:ins w:id="8021" w:author="Liliana Salvador" w:date="2022-02-26T19:24:00Z"/>
          <w:del w:id="8022" w:author="Rajeev, Sree" w:date="2022-03-03T11:30:00Z"/>
          <w:rFonts w:ascii="Times New Roman" w:hAnsi="Times New Roman" w:cs="Times New Roman"/>
          <w:bCs/>
          <w:color w:val="000000" w:themeColor="text1"/>
          <w:rPrChange w:id="8023" w:author="Ruijie Xu" w:date="2022-03-10T12:31:00Z">
            <w:rPr>
              <w:ins w:id="8024" w:author="Liliana Salvador" w:date="2022-02-26T19:24:00Z"/>
              <w:del w:id="8025" w:author="Rajeev, Sree" w:date="2022-03-03T11:30:00Z"/>
              <w:bCs/>
              <w:color w:val="000000" w:themeColor="text1"/>
            </w:rPr>
          </w:rPrChange>
        </w:rPr>
      </w:pPr>
      <w:del w:id="8026" w:author="Rajeev, Sree" w:date="2022-03-03T11:27:00Z">
        <w:r w:rsidRPr="002B42A7" w:rsidDel="00AB0010">
          <w:rPr>
            <w:rFonts w:ascii="Times New Roman" w:hAnsi="Times New Roman" w:cs="Times New Roman"/>
            <w:bCs/>
            <w:color w:val="000000" w:themeColor="text1"/>
            <w:rPrChange w:id="8027" w:author="Ruijie Xu" w:date="2022-03-10T12:31:00Z">
              <w:rPr>
                <w:bCs/>
                <w:color w:val="000000" w:themeColor="text1"/>
              </w:rPr>
            </w:rPrChange>
          </w:rPr>
          <w:delText xml:space="preserve">With the use of the nine software, </w:delText>
        </w:r>
        <w:r w:rsidRPr="002B42A7" w:rsidDel="00AB0010">
          <w:rPr>
            <w:rFonts w:ascii="Times New Roman" w:hAnsi="Times New Roman" w:cs="Times New Roman"/>
            <w:bCs/>
            <w:iCs/>
            <w:color w:val="000000" w:themeColor="text1"/>
            <w:rPrChange w:id="8028" w:author="Ruijie Xu" w:date="2022-03-10T12:31:00Z">
              <w:rPr>
                <w:bCs/>
                <w:iCs/>
                <w:color w:val="000000" w:themeColor="text1"/>
              </w:rPr>
            </w:rPrChange>
          </w:rPr>
          <w:delText>Leptosp</w:delText>
        </w:r>
      </w:del>
      <w:ins w:id="8029" w:author="Rajeev, Sree" w:date="2022-03-03T11:28:00Z">
        <w:del w:id="8030" w:author="Ruijie Xu" w:date="2022-03-10T12:15:00Z">
          <w:r w:rsidR="00AB0010" w:rsidRPr="002B42A7" w:rsidDel="007F0B36">
            <w:rPr>
              <w:rFonts w:ascii="Times New Roman" w:hAnsi="Times New Roman" w:cs="Times New Roman"/>
              <w:bCs/>
              <w:color w:val="000000" w:themeColor="text1"/>
              <w:rPrChange w:id="8031" w:author="Ruijie Xu" w:date="2022-03-10T12:31:00Z">
                <w:rPr>
                  <w:bCs/>
                  <w:color w:val="000000" w:themeColor="text1"/>
                </w:rPr>
              </w:rPrChange>
            </w:rPr>
            <w:delText>We</w:delText>
          </w:r>
        </w:del>
        <w:del w:id="8032" w:author="Ruijie Xu" w:date="2022-03-04T11:24:00Z">
          <w:r w:rsidR="00AB0010" w:rsidRPr="002B42A7" w:rsidDel="00B23538">
            <w:rPr>
              <w:rFonts w:ascii="Times New Roman" w:hAnsi="Times New Roman" w:cs="Times New Roman"/>
              <w:bCs/>
              <w:color w:val="000000" w:themeColor="text1"/>
              <w:rPrChange w:id="8033" w:author="Ruijie Xu" w:date="2022-03-10T12:31:00Z">
                <w:rPr>
                  <w:bCs/>
                  <w:color w:val="000000" w:themeColor="text1"/>
                </w:rPr>
              </w:rPrChange>
            </w:rPr>
            <w:delText xml:space="preserve"> </w:delText>
          </w:r>
        </w:del>
      </w:ins>
      <w:del w:id="8034" w:author="Ruijie Xu" w:date="2022-03-10T12:15:00Z">
        <w:r w:rsidRPr="002B42A7" w:rsidDel="007F0B36">
          <w:rPr>
            <w:rFonts w:ascii="Times New Roman" w:hAnsi="Times New Roman" w:cs="Times New Roman"/>
            <w:bCs/>
            <w:iCs/>
            <w:color w:val="000000" w:themeColor="text1"/>
            <w:rPrChange w:id="8035" w:author="Ruijie Xu" w:date="2022-03-10T12:31:00Z">
              <w:rPr>
                <w:bCs/>
                <w:iCs/>
                <w:color w:val="000000" w:themeColor="text1"/>
              </w:rPr>
            </w:rPrChange>
          </w:rPr>
          <w:delText>ira</w:delText>
        </w:r>
        <w:r w:rsidRPr="002B42A7" w:rsidDel="007F0B36">
          <w:rPr>
            <w:rFonts w:ascii="Times New Roman" w:hAnsi="Times New Roman" w:cs="Times New Roman"/>
            <w:bCs/>
            <w:color w:val="000000" w:themeColor="text1"/>
            <w:rPrChange w:id="8036" w:author="Ruijie Xu" w:date="2022-03-10T12:31:00Z">
              <w:rPr>
                <w:bCs/>
                <w:color w:val="000000" w:themeColor="text1"/>
              </w:rPr>
            </w:rPrChange>
          </w:rPr>
          <w:delText xml:space="preserve"> was identified </w:delText>
        </w:r>
      </w:del>
      <w:ins w:id="8037" w:author="Rajeev, Sree" w:date="2022-03-03T11:28:00Z">
        <w:r w:rsidR="00AB0010" w:rsidRPr="002B42A7">
          <w:rPr>
            <w:rFonts w:ascii="Times New Roman" w:hAnsi="Times New Roman" w:cs="Times New Roman"/>
            <w:bCs/>
            <w:i/>
            <w:color w:val="000000" w:themeColor="text1"/>
            <w:rPrChange w:id="8038" w:author="Ruijie Xu" w:date="2022-03-10T12:31:00Z">
              <w:rPr>
                <w:bCs/>
                <w:color w:val="000000" w:themeColor="text1"/>
              </w:rPr>
            </w:rPrChange>
          </w:rPr>
          <w:t>Leptospir</w:t>
        </w:r>
        <w:del w:id="8039" w:author="Liliana Salvador" w:date="2022-03-08T20:12:00Z">
          <w:r w:rsidR="00AB0010" w:rsidRPr="002B42A7" w:rsidDel="000D56DE">
            <w:rPr>
              <w:rFonts w:ascii="Times New Roman" w:hAnsi="Times New Roman" w:cs="Times New Roman"/>
              <w:bCs/>
              <w:i/>
              <w:color w:val="000000" w:themeColor="text1"/>
              <w:rPrChange w:id="8040" w:author="Ruijie Xu" w:date="2022-03-10T12:31:00Z">
                <w:rPr>
                  <w:bCs/>
                  <w:color w:val="000000" w:themeColor="text1"/>
                </w:rPr>
              </w:rPrChange>
            </w:rPr>
            <w:delText>r</w:delText>
          </w:r>
        </w:del>
        <w:r w:rsidR="00AB0010" w:rsidRPr="002B42A7">
          <w:rPr>
            <w:rFonts w:ascii="Times New Roman" w:hAnsi="Times New Roman" w:cs="Times New Roman"/>
            <w:bCs/>
            <w:i/>
            <w:color w:val="000000" w:themeColor="text1"/>
            <w:rPrChange w:id="8041" w:author="Ruijie Xu" w:date="2022-03-10T12:31:00Z">
              <w:rPr>
                <w:bCs/>
                <w:color w:val="000000" w:themeColor="text1"/>
              </w:rPr>
            </w:rPrChange>
          </w:rPr>
          <w:t>a</w:t>
        </w:r>
        <w:r w:rsidR="00AB0010" w:rsidRPr="002B42A7">
          <w:rPr>
            <w:rFonts w:ascii="Times New Roman" w:hAnsi="Times New Roman" w:cs="Times New Roman"/>
            <w:bCs/>
            <w:color w:val="000000" w:themeColor="text1"/>
            <w:rPrChange w:id="8042" w:author="Ruijie Xu" w:date="2022-03-10T12:31:00Z">
              <w:rPr>
                <w:bCs/>
                <w:color w:val="000000" w:themeColor="text1"/>
              </w:rPr>
            </w:rPrChange>
          </w:rPr>
          <w:t xml:space="preserve"> </w:t>
        </w:r>
      </w:ins>
      <w:ins w:id="8043" w:author="Ruijie Xu" w:date="2022-03-10T12:15:00Z">
        <w:r w:rsidR="007F0B36" w:rsidRPr="002B42A7">
          <w:rPr>
            <w:rFonts w:ascii="Times New Roman" w:hAnsi="Times New Roman" w:cs="Times New Roman"/>
            <w:bCs/>
            <w:color w:val="000000" w:themeColor="text1"/>
            <w:rPrChange w:id="8044" w:author="Ruijie Xu" w:date="2022-03-10T12:31:00Z">
              <w:rPr>
                <w:bCs/>
                <w:color w:val="000000" w:themeColor="text1"/>
              </w:rPr>
            </w:rPrChange>
          </w:rPr>
          <w:t xml:space="preserve">was </w:t>
        </w:r>
      </w:ins>
      <w:ins w:id="8045" w:author="Ruijie Xu" w:date="2022-03-10T12:16:00Z">
        <w:r w:rsidR="007F0B36" w:rsidRPr="002B42A7">
          <w:rPr>
            <w:rFonts w:ascii="Times New Roman" w:hAnsi="Times New Roman" w:cs="Times New Roman"/>
            <w:bCs/>
            <w:color w:val="000000" w:themeColor="text1"/>
            <w:rPrChange w:id="8046" w:author="Ruijie Xu" w:date="2022-03-10T12:31:00Z">
              <w:rPr>
                <w:bCs/>
                <w:color w:val="000000" w:themeColor="text1"/>
              </w:rPr>
            </w:rPrChange>
          </w:rPr>
          <w:t xml:space="preserve">identified </w:t>
        </w:r>
      </w:ins>
      <w:del w:id="8047" w:author="Ruijie Xu" w:date="2022-03-10T12:16:00Z">
        <w:r w:rsidRPr="002B42A7" w:rsidDel="00522E63">
          <w:rPr>
            <w:rFonts w:ascii="Times New Roman" w:hAnsi="Times New Roman" w:cs="Times New Roman"/>
            <w:bCs/>
            <w:color w:val="000000" w:themeColor="text1"/>
            <w:rPrChange w:id="8048" w:author="Ruijie Xu" w:date="2022-03-10T12:31:00Z">
              <w:rPr>
                <w:bCs/>
                <w:color w:val="000000" w:themeColor="text1"/>
              </w:rPr>
            </w:rPrChange>
          </w:rPr>
          <w:delText>in the three tissues of all four subjects</w:delText>
        </w:r>
      </w:del>
      <w:ins w:id="8049" w:author="Liliana Salvador" w:date="2022-02-26T19:13:00Z">
        <w:del w:id="8050" w:author="Ruijie Xu" w:date="2022-03-10T12:16:00Z">
          <w:r w:rsidR="00E205F0" w:rsidRPr="002B42A7" w:rsidDel="00522E63">
            <w:rPr>
              <w:rFonts w:ascii="Times New Roman" w:hAnsi="Times New Roman" w:cs="Times New Roman"/>
              <w:bCs/>
              <w:color w:val="000000" w:themeColor="text1"/>
              <w:rPrChange w:id="8051" w:author="Ruijie Xu" w:date="2022-03-10T12:31:00Z">
                <w:rPr>
                  <w:bCs/>
                  <w:color w:val="000000" w:themeColor="text1"/>
                </w:rPr>
              </w:rPrChange>
            </w:rPr>
            <w:delText xml:space="preserve"> </w:delText>
          </w:r>
        </w:del>
      </w:ins>
      <w:ins w:id="8052" w:author="Liliana Salvador" w:date="2022-02-26T19:14:00Z">
        <w:r w:rsidR="00E205F0" w:rsidRPr="002B42A7">
          <w:rPr>
            <w:rFonts w:ascii="Times New Roman" w:hAnsi="Times New Roman" w:cs="Times New Roman"/>
            <w:bCs/>
            <w:color w:val="000000" w:themeColor="text1"/>
            <w:rPrChange w:id="8053" w:author="Ruijie Xu" w:date="2022-03-10T12:31:00Z">
              <w:rPr>
                <w:bCs/>
                <w:color w:val="000000" w:themeColor="text1"/>
              </w:rPr>
            </w:rPrChange>
          </w:rPr>
          <w:t>by</w:t>
        </w:r>
      </w:ins>
      <w:ins w:id="8054" w:author="Ruijie Xu" w:date="2022-03-10T12:16:00Z">
        <w:r w:rsidR="00522E63" w:rsidRPr="002B42A7">
          <w:rPr>
            <w:rFonts w:ascii="Times New Roman" w:hAnsi="Times New Roman" w:cs="Times New Roman"/>
            <w:bCs/>
            <w:color w:val="000000" w:themeColor="text1"/>
            <w:rPrChange w:id="8055" w:author="Ruijie Xu" w:date="2022-03-10T12:31:00Z">
              <w:rPr>
                <w:bCs/>
                <w:color w:val="000000" w:themeColor="text1"/>
              </w:rPr>
            </w:rPrChange>
          </w:rPr>
          <w:t xml:space="preserve"> all</w:t>
        </w:r>
      </w:ins>
      <w:ins w:id="8056" w:author="Liliana Salvador" w:date="2022-02-26T19:14:00Z">
        <w:del w:id="8057" w:author="Ruijie Xu" w:date="2022-03-10T12:16:00Z">
          <w:r w:rsidR="00E205F0" w:rsidRPr="002B42A7" w:rsidDel="00522E63">
            <w:rPr>
              <w:rFonts w:ascii="Times New Roman" w:hAnsi="Times New Roman" w:cs="Times New Roman"/>
              <w:bCs/>
              <w:color w:val="000000" w:themeColor="text1"/>
              <w:rPrChange w:id="8058" w:author="Ruijie Xu" w:date="2022-03-10T12:31:00Z">
                <w:rPr>
                  <w:bCs/>
                  <w:color w:val="000000" w:themeColor="text1"/>
                </w:rPr>
              </w:rPrChange>
            </w:rPr>
            <w:delText xml:space="preserve"> the</w:delText>
          </w:r>
        </w:del>
        <w:r w:rsidR="00E205F0" w:rsidRPr="002B42A7">
          <w:rPr>
            <w:rFonts w:ascii="Times New Roman" w:hAnsi="Times New Roman" w:cs="Times New Roman"/>
            <w:bCs/>
            <w:color w:val="000000" w:themeColor="text1"/>
            <w:rPrChange w:id="8059" w:author="Ruijie Xu" w:date="2022-03-10T12:31:00Z">
              <w:rPr>
                <w:bCs/>
                <w:color w:val="000000" w:themeColor="text1"/>
              </w:rPr>
            </w:rPrChange>
          </w:rPr>
          <w:t xml:space="preserve"> nine software</w:t>
        </w:r>
      </w:ins>
      <w:ins w:id="8060" w:author="Ruijie Xu" w:date="2022-03-10T12:16:00Z">
        <w:r w:rsidR="00522E63" w:rsidRPr="002B42A7">
          <w:rPr>
            <w:rFonts w:ascii="Times New Roman" w:hAnsi="Times New Roman" w:cs="Times New Roman"/>
            <w:bCs/>
            <w:color w:val="000000" w:themeColor="text1"/>
            <w:rPrChange w:id="8061" w:author="Ruijie Xu" w:date="2022-03-10T12:31:00Z">
              <w:rPr>
                <w:bCs/>
                <w:color w:val="000000" w:themeColor="text1"/>
              </w:rPr>
            </w:rPrChange>
          </w:rPr>
          <w:t xml:space="preserve"> included in the study</w:t>
        </w:r>
      </w:ins>
      <w:r w:rsidRPr="002B42A7">
        <w:rPr>
          <w:rFonts w:ascii="Times New Roman" w:hAnsi="Times New Roman" w:cs="Times New Roman"/>
          <w:bCs/>
          <w:color w:val="000000" w:themeColor="text1"/>
          <w:rPrChange w:id="8062" w:author="Ruijie Xu" w:date="2022-03-10T12:31:00Z">
            <w:rPr>
              <w:bCs/>
              <w:color w:val="000000" w:themeColor="text1"/>
            </w:rPr>
          </w:rPrChange>
        </w:rPr>
        <w:t xml:space="preserve">, </w:t>
      </w:r>
      <w:del w:id="8063" w:author="Liliana Salvador" w:date="2022-02-26T19:14:00Z">
        <w:r w:rsidRPr="002B42A7" w:rsidDel="00E205F0">
          <w:rPr>
            <w:rFonts w:ascii="Times New Roman" w:hAnsi="Times New Roman" w:cs="Times New Roman"/>
            <w:bCs/>
            <w:color w:val="000000" w:themeColor="text1"/>
            <w:rPrChange w:id="8064" w:author="Ruijie Xu" w:date="2022-03-10T12:31:00Z">
              <w:rPr>
                <w:bCs/>
                <w:color w:val="000000" w:themeColor="text1"/>
              </w:rPr>
            </w:rPrChange>
          </w:rPr>
          <w:delText xml:space="preserve">but </w:delText>
        </w:r>
      </w:del>
      <w:ins w:id="8065" w:author="Liliana Salvador" w:date="2022-02-26T19:14:00Z">
        <w:r w:rsidR="00E205F0" w:rsidRPr="002B42A7">
          <w:rPr>
            <w:rFonts w:ascii="Times New Roman" w:hAnsi="Times New Roman" w:cs="Times New Roman"/>
            <w:bCs/>
            <w:color w:val="000000" w:themeColor="text1"/>
            <w:rPrChange w:id="8066" w:author="Ruijie Xu" w:date="2022-03-10T12:31:00Z">
              <w:rPr>
                <w:bCs/>
                <w:color w:val="000000" w:themeColor="text1"/>
              </w:rPr>
            </w:rPrChange>
          </w:rPr>
          <w:t xml:space="preserve">however, </w:t>
        </w:r>
      </w:ins>
      <w:r w:rsidRPr="002B42A7">
        <w:rPr>
          <w:rFonts w:ascii="Times New Roman" w:hAnsi="Times New Roman" w:cs="Times New Roman"/>
          <w:bCs/>
          <w:color w:val="000000" w:themeColor="text1"/>
          <w:rPrChange w:id="8067" w:author="Ruijie Xu" w:date="2022-03-10T12:31:00Z">
            <w:rPr>
              <w:bCs/>
              <w:color w:val="000000" w:themeColor="text1"/>
            </w:rPr>
          </w:rPrChange>
        </w:rPr>
        <w:t>each software</w:t>
      </w:r>
      <w:del w:id="8068" w:author="Liliana Salvador" w:date="2022-02-26T19:14:00Z">
        <w:r w:rsidRPr="002B42A7" w:rsidDel="00E205F0">
          <w:rPr>
            <w:rFonts w:ascii="Times New Roman" w:hAnsi="Times New Roman" w:cs="Times New Roman"/>
            <w:bCs/>
            <w:color w:val="000000" w:themeColor="text1"/>
            <w:rPrChange w:id="8069" w:author="Ruijie Xu" w:date="2022-03-10T12:31:00Z">
              <w:rPr>
                <w:bCs/>
                <w:color w:val="000000" w:themeColor="text1"/>
              </w:rPr>
            </w:rPrChange>
          </w:rPr>
          <w:delText xml:space="preserve"> has</w:delText>
        </w:r>
      </w:del>
      <w:r w:rsidRPr="002B42A7">
        <w:rPr>
          <w:rFonts w:ascii="Times New Roman" w:hAnsi="Times New Roman" w:cs="Times New Roman"/>
          <w:bCs/>
          <w:color w:val="000000" w:themeColor="text1"/>
          <w:rPrChange w:id="8070" w:author="Ruijie Xu" w:date="2022-03-10T12:31:00Z">
            <w:rPr>
              <w:bCs/>
              <w:color w:val="000000" w:themeColor="text1"/>
            </w:rPr>
          </w:rPrChange>
        </w:rPr>
        <w:t xml:space="preserve"> reported </w:t>
      </w:r>
      <w:r w:rsidRPr="002B42A7">
        <w:rPr>
          <w:rFonts w:ascii="Times New Roman" w:hAnsi="Times New Roman" w:cs="Times New Roman"/>
          <w:bCs/>
          <w:i/>
          <w:iCs/>
          <w:color w:val="000000" w:themeColor="text1"/>
          <w:rPrChange w:id="8071" w:author="Ruijie Xu" w:date="2022-03-10T12:31:00Z">
            <w:rPr>
              <w:bCs/>
              <w:color w:val="000000" w:themeColor="text1"/>
            </w:rPr>
          </w:rPrChange>
        </w:rPr>
        <w:t>Leptospira</w:t>
      </w:r>
      <w:r w:rsidRPr="002B42A7">
        <w:rPr>
          <w:rFonts w:ascii="Times New Roman" w:hAnsi="Times New Roman" w:cs="Times New Roman"/>
          <w:bCs/>
          <w:color w:val="000000" w:themeColor="text1"/>
          <w:rPrChange w:id="8072" w:author="Ruijie Xu" w:date="2022-03-10T12:31:00Z">
            <w:rPr>
              <w:bCs/>
              <w:color w:val="000000" w:themeColor="text1"/>
            </w:rPr>
          </w:rPrChange>
        </w:rPr>
        <w:t xml:space="preserve"> in different samples</w:t>
      </w:r>
      <w:r w:rsidR="003A5584" w:rsidRPr="002B42A7">
        <w:rPr>
          <w:rFonts w:ascii="Times New Roman" w:hAnsi="Times New Roman" w:cs="Times New Roman"/>
          <w:bCs/>
          <w:color w:val="000000" w:themeColor="text1"/>
          <w:rPrChange w:id="8073" w:author="Ruijie Xu" w:date="2022-03-10T12:31:00Z">
            <w:rPr>
              <w:bCs/>
              <w:color w:val="000000" w:themeColor="text1"/>
            </w:rPr>
          </w:rPrChange>
        </w:rPr>
        <w:t xml:space="preserve"> (Table I</w:t>
      </w:r>
      <w:ins w:id="8074" w:author="Ruijie Xu" w:date="2022-02-03T12:38:00Z">
        <w:r w:rsidR="006E787C" w:rsidRPr="002B42A7">
          <w:rPr>
            <w:rFonts w:ascii="Times New Roman" w:hAnsi="Times New Roman" w:cs="Times New Roman"/>
            <w:bCs/>
            <w:color w:val="000000" w:themeColor="text1"/>
            <w:rPrChange w:id="8075" w:author="Ruijie Xu" w:date="2022-03-10T12:31:00Z">
              <w:rPr>
                <w:bCs/>
                <w:color w:val="000000" w:themeColor="text1"/>
              </w:rPr>
            </w:rPrChange>
          </w:rPr>
          <w:t>I</w:t>
        </w:r>
      </w:ins>
      <w:r w:rsidR="003A5584" w:rsidRPr="002B42A7">
        <w:rPr>
          <w:rFonts w:ascii="Times New Roman" w:hAnsi="Times New Roman" w:cs="Times New Roman"/>
          <w:bCs/>
          <w:color w:val="000000" w:themeColor="text1"/>
          <w:rPrChange w:id="8076" w:author="Ruijie Xu" w:date="2022-03-10T12:31:00Z">
            <w:rPr>
              <w:bCs/>
              <w:color w:val="000000" w:themeColor="text1"/>
            </w:rPr>
          </w:rPrChange>
        </w:rPr>
        <w:t>)</w:t>
      </w:r>
      <w:r w:rsidRPr="002B42A7">
        <w:rPr>
          <w:rFonts w:ascii="Times New Roman" w:hAnsi="Times New Roman" w:cs="Times New Roman"/>
          <w:bCs/>
          <w:color w:val="000000" w:themeColor="text1"/>
          <w:rPrChange w:id="8077" w:author="Ruijie Xu" w:date="2022-03-10T12:31:00Z">
            <w:rPr>
              <w:bCs/>
              <w:color w:val="000000" w:themeColor="text1"/>
            </w:rPr>
          </w:rPrChange>
        </w:rPr>
        <w:t xml:space="preserve">. </w:t>
      </w:r>
      <w:r w:rsidR="0004003B" w:rsidRPr="002B42A7">
        <w:rPr>
          <w:rFonts w:ascii="Times New Roman" w:hAnsi="Times New Roman" w:cs="Times New Roman"/>
          <w:bCs/>
          <w:color w:val="000000" w:themeColor="text1"/>
          <w:rPrChange w:id="8078" w:author="Ruijie Xu" w:date="2022-03-10T12:31:00Z">
            <w:rPr>
              <w:bCs/>
              <w:color w:val="000000" w:themeColor="text1"/>
            </w:rPr>
          </w:rPrChange>
        </w:rPr>
        <w:t xml:space="preserve"> Centrifuge </w:t>
      </w:r>
      <w:del w:id="8079" w:author="Liliana Salvador" w:date="2022-03-08T20:12:00Z">
        <w:r w:rsidR="0004003B" w:rsidRPr="002B42A7" w:rsidDel="000D56DE">
          <w:rPr>
            <w:rFonts w:ascii="Times New Roman" w:hAnsi="Times New Roman" w:cs="Times New Roman"/>
            <w:bCs/>
            <w:color w:val="000000" w:themeColor="text1"/>
            <w:rPrChange w:id="8080" w:author="Ruijie Xu" w:date="2022-03-10T12:31:00Z">
              <w:rPr>
                <w:bCs/>
                <w:color w:val="000000" w:themeColor="text1"/>
              </w:rPr>
            </w:rPrChange>
          </w:rPr>
          <w:delText xml:space="preserve">is </w:delText>
        </w:r>
      </w:del>
      <w:ins w:id="8081" w:author="Liliana Salvador" w:date="2022-03-08T20:12:00Z">
        <w:r w:rsidR="000D56DE" w:rsidRPr="002B42A7">
          <w:rPr>
            <w:rFonts w:ascii="Times New Roman" w:hAnsi="Times New Roman" w:cs="Times New Roman"/>
            <w:bCs/>
            <w:color w:val="000000" w:themeColor="text1"/>
            <w:rPrChange w:id="8082" w:author="Ruijie Xu" w:date="2022-03-10T12:31:00Z">
              <w:rPr>
                <w:bCs/>
                <w:color w:val="000000" w:themeColor="text1"/>
              </w:rPr>
            </w:rPrChange>
          </w:rPr>
          <w:t xml:space="preserve">was </w:t>
        </w:r>
      </w:ins>
      <w:r w:rsidR="0004003B" w:rsidRPr="002B42A7">
        <w:rPr>
          <w:rFonts w:ascii="Times New Roman" w:hAnsi="Times New Roman" w:cs="Times New Roman"/>
          <w:bCs/>
          <w:color w:val="000000" w:themeColor="text1"/>
          <w:rPrChange w:id="8083" w:author="Ruijie Xu" w:date="2022-03-10T12:31:00Z">
            <w:rPr>
              <w:bCs/>
              <w:color w:val="000000" w:themeColor="text1"/>
            </w:rPr>
          </w:rPrChange>
        </w:rPr>
        <w:t xml:space="preserve">the only </w:t>
      </w:r>
      <w:del w:id="8084" w:author="Liliana Salvador" w:date="2022-03-08T20:13:00Z">
        <w:r w:rsidR="0004003B" w:rsidRPr="002B42A7" w:rsidDel="000D56DE">
          <w:rPr>
            <w:rFonts w:ascii="Times New Roman" w:hAnsi="Times New Roman" w:cs="Times New Roman"/>
            <w:bCs/>
            <w:color w:val="000000" w:themeColor="text1"/>
            <w:rPrChange w:id="8085" w:author="Ruijie Xu" w:date="2022-03-10T12:31:00Z">
              <w:rPr>
                <w:bCs/>
                <w:color w:val="000000" w:themeColor="text1"/>
              </w:rPr>
            </w:rPrChange>
          </w:rPr>
          <w:delText xml:space="preserve">software </w:delText>
        </w:r>
      </w:del>
      <w:ins w:id="8086" w:author="Liliana Salvador" w:date="2022-03-08T20:13:00Z">
        <w:r w:rsidR="000D56DE" w:rsidRPr="002B42A7">
          <w:rPr>
            <w:rFonts w:ascii="Times New Roman" w:hAnsi="Times New Roman" w:cs="Times New Roman"/>
            <w:bCs/>
            <w:color w:val="000000" w:themeColor="text1"/>
            <w:rPrChange w:id="8087" w:author="Ruijie Xu" w:date="2022-03-10T12:31:00Z">
              <w:rPr>
                <w:bCs/>
                <w:color w:val="000000" w:themeColor="text1"/>
              </w:rPr>
            </w:rPrChange>
          </w:rPr>
          <w:t xml:space="preserve">one </w:t>
        </w:r>
      </w:ins>
      <w:ins w:id="8088" w:author="Liliana Salvador" w:date="2022-02-26T19:14:00Z">
        <w:r w:rsidR="00E205F0" w:rsidRPr="002B42A7">
          <w:rPr>
            <w:rFonts w:ascii="Times New Roman" w:hAnsi="Times New Roman" w:cs="Times New Roman"/>
            <w:bCs/>
            <w:color w:val="000000" w:themeColor="text1"/>
            <w:rPrChange w:id="8089" w:author="Ruijie Xu" w:date="2022-03-10T12:31:00Z">
              <w:rPr>
                <w:bCs/>
                <w:color w:val="000000" w:themeColor="text1"/>
              </w:rPr>
            </w:rPrChange>
          </w:rPr>
          <w:t xml:space="preserve">that </w:t>
        </w:r>
      </w:ins>
      <w:r w:rsidR="0004003B" w:rsidRPr="002B42A7">
        <w:rPr>
          <w:rFonts w:ascii="Times New Roman" w:hAnsi="Times New Roman" w:cs="Times New Roman"/>
          <w:bCs/>
          <w:color w:val="000000" w:themeColor="text1"/>
          <w:rPrChange w:id="8090" w:author="Ruijie Xu" w:date="2022-03-10T12:31:00Z">
            <w:rPr>
              <w:bCs/>
              <w:color w:val="000000" w:themeColor="text1"/>
            </w:rPr>
          </w:rPrChange>
        </w:rPr>
        <w:t xml:space="preserve">reported </w:t>
      </w:r>
      <w:r w:rsidR="0004003B" w:rsidRPr="002B42A7">
        <w:rPr>
          <w:rFonts w:ascii="Times New Roman" w:hAnsi="Times New Roman" w:cs="Times New Roman"/>
          <w:bCs/>
          <w:i/>
          <w:color w:val="000000" w:themeColor="text1"/>
          <w:rPrChange w:id="8091" w:author="Ruijie Xu" w:date="2022-03-10T12:31:00Z">
            <w:rPr>
              <w:bCs/>
              <w:color w:val="000000" w:themeColor="text1"/>
            </w:rPr>
          </w:rPrChange>
        </w:rPr>
        <w:t>Leptospira</w:t>
      </w:r>
      <w:r w:rsidR="0004003B" w:rsidRPr="002B42A7">
        <w:rPr>
          <w:rFonts w:ascii="Times New Roman" w:hAnsi="Times New Roman" w:cs="Times New Roman"/>
          <w:bCs/>
          <w:color w:val="000000" w:themeColor="text1"/>
          <w:rPrChange w:id="8092" w:author="Ruijie Xu" w:date="2022-03-10T12:31:00Z">
            <w:rPr>
              <w:bCs/>
              <w:color w:val="000000" w:themeColor="text1"/>
            </w:rPr>
          </w:rPrChange>
        </w:rPr>
        <w:t xml:space="preserve"> in all </w:t>
      </w:r>
      <w:ins w:id="8093" w:author="Liliana Salvador" w:date="2022-02-26T19:14:00Z">
        <w:r w:rsidR="00E205F0" w:rsidRPr="002B42A7">
          <w:rPr>
            <w:rFonts w:ascii="Times New Roman" w:hAnsi="Times New Roman" w:cs="Times New Roman"/>
            <w:bCs/>
            <w:color w:val="000000" w:themeColor="text1"/>
            <w:rPrChange w:id="8094" w:author="Ruijie Xu" w:date="2022-03-10T12:31:00Z">
              <w:rPr>
                <w:bCs/>
                <w:color w:val="000000" w:themeColor="text1"/>
              </w:rPr>
            </w:rPrChange>
          </w:rPr>
          <w:t xml:space="preserve">of the </w:t>
        </w:r>
      </w:ins>
      <w:r w:rsidR="008477F1" w:rsidRPr="002B42A7">
        <w:rPr>
          <w:rFonts w:ascii="Times New Roman" w:hAnsi="Times New Roman" w:cs="Times New Roman"/>
          <w:bCs/>
          <w:color w:val="000000" w:themeColor="text1"/>
          <w:rPrChange w:id="8095" w:author="Ruijie Xu" w:date="2022-03-10T12:31:00Z">
            <w:rPr>
              <w:bCs/>
              <w:color w:val="000000" w:themeColor="text1"/>
            </w:rPr>
          </w:rPrChange>
        </w:rPr>
        <w:t>12</w:t>
      </w:r>
      <w:r w:rsidR="0004003B" w:rsidRPr="002B42A7">
        <w:rPr>
          <w:rFonts w:ascii="Times New Roman" w:hAnsi="Times New Roman" w:cs="Times New Roman"/>
          <w:bCs/>
          <w:color w:val="000000" w:themeColor="text1"/>
          <w:rPrChange w:id="8096" w:author="Ruijie Xu" w:date="2022-03-10T12:31:00Z">
            <w:rPr>
              <w:bCs/>
              <w:color w:val="000000" w:themeColor="text1"/>
            </w:rPr>
          </w:rPrChange>
        </w:rPr>
        <w:t xml:space="preserve"> </w:t>
      </w:r>
      <w:del w:id="8097" w:author="Ruijie Xu" w:date="2022-03-16T17:04:00Z">
        <w:r w:rsidR="0004003B" w:rsidRPr="004D7819" w:rsidDel="00FE67E6">
          <w:rPr>
            <w:rFonts w:ascii="Times New Roman" w:hAnsi="Times New Roman" w:cs="Times New Roman"/>
            <w:bCs/>
            <w:i/>
            <w:iCs/>
            <w:color w:val="000000" w:themeColor="text1"/>
            <w:rPrChange w:id="8098" w:author="Ruijie Xu" w:date="2022-03-16T16:45:00Z">
              <w:rPr>
                <w:bCs/>
                <w:color w:val="000000" w:themeColor="text1"/>
              </w:rPr>
            </w:rPrChange>
          </w:rPr>
          <w:delText>Rattus</w:delText>
        </w:r>
      </w:del>
      <w:ins w:id="8099" w:author="Ruijie Xu" w:date="2022-03-16T17:04:00Z">
        <w:r w:rsidR="00FE67E6" w:rsidRPr="00FE67E6">
          <w:rPr>
            <w:rFonts w:ascii="Times New Roman" w:hAnsi="Times New Roman" w:cs="Times New Roman"/>
            <w:bCs/>
            <w:i/>
            <w:iCs/>
            <w:color w:val="000000" w:themeColor="text1"/>
          </w:rPr>
          <w:t>Rattus</w:t>
        </w:r>
      </w:ins>
      <w:r w:rsidR="0004003B" w:rsidRPr="002B42A7">
        <w:rPr>
          <w:rFonts w:ascii="Times New Roman" w:hAnsi="Times New Roman" w:cs="Times New Roman"/>
          <w:bCs/>
          <w:color w:val="000000" w:themeColor="text1"/>
          <w:rPrChange w:id="8100" w:author="Ruijie Xu" w:date="2022-03-10T12:31:00Z">
            <w:rPr>
              <w:bCs/>
              <w:color w:val="000000" w:themeColor="text1"/>
            </w:rPr>
          </w:rPrChange>
        </w:rPr>
        <w:t xml:space="preserve"> sample</w:t>
      </w:r>
      <w:ins w:id="8101" w:author="Liliana Salvador" w:date="2022-02-26T19:14:00Z">
        <w:r w:rsidR="00E205F0" w:rsidRPr="002B42A7">
          <w:rPr>
            <w:rFonts w:ascii="Times New Roman" w:hAnsi="Times New Roman" w:cs="Times New Roman"/>
            <w:bCs/>
            <w:color w:val="000000" w:themeColor="text1"/>
            <w:rPrChange w:id="8102" w:author="Ruijie Xu" w:date="2022-03-10T12:31:00Z">
              <w:rPr>
                <w:bCs/>
                <w:color w:val="000000" w:themeColor="text1"/>
              </w:rPr>
            </w:rPrChange>
          </w:rPr>
          <w:t>s</w:t>
        </w:r>
      </w:ins>
      <w:r w:rsidR="003C1945" w:rsidRPr="002B42A7">
        <w:rPr>
          <w:rFonts w:ascii="Times New Roman" w:hAnsi="Times New Roman" w:cs="Times New Roman"/>
          <w:bCs/>
          <w:color w:val="000000" w:themeColor="text1"/>
          <w:rPrChange w:id="8103" w:author="Ruijie Xu" w:date="2022-03-10T12:31:00Z">
            <w:rPr>
              <w:bCs/>
              <w:color w:val="000000" w:themeColor="text1"/>
            </w:rPr>
          </w:rPrChange>
        </w:rPr>
        <w:t xml:space="preserve">, where </w:t>
      </w:r>
      <w:ins w:id="8104" w:author="Ruijie Xu" w:date="2022-02-27T12:40:00Z">
        <w:r w:rsidR="00F06949" w:rsidRPr="002B42A7">
          <w:rPr>
            <w:rFonts w:ascii="Times New Roman" w:hAnsi="Times New Roman" w:cs="Times New Roman"/>
            <w:bCs/>
            <w:color w:val="000000" w:themeColor="text1"/>
            <w:rPrChange w:id="8105" w:author="Ruijie Xu" w:date="2022-03-10T12:31:00Z">
              <w:rPr>
                <w:bCs/>
                <w:color w:val="000000" w:themeColor="text1"/>
              </w:rPr>
            </w:rPrChange>
          </w:rPr>
          <w:t xml:space="preserve">9 </w:t>
        </w:r>
      </w:ins>
      <w:commentRangeStart w:id="8106"/>
      <w:del w:id="8107" w:author="Ruijie Xu" w:date="2022-02-27T12:40:00Z">
        <w:r w:rsidR="008477F1" w:rsidRPr="002B42A7" w:rsidDel="00F06949">
          <w:rPr>
            <w:rFonts w:ascii="Times New Roman" w:hAnsi="Times New Roman" w:cs="Times New Roman"/>
            <w:bCs/>
            <w:color w:val="000000" w:themeColor="text1"/>
            <w:rPrChange w:id="8108" w:author="Ruijie Xu" w:date="2022-03-10T12:31:00Z">
              <w:rPr>
                <w:bCs/>
                <w:color w:val="000000" w:themeColor="text1"/>
              </w:rPr>
            </w:rPrChange>
          </w:rPr>
          <w:delText>8</w:delText>
        </w:r>
        <w:commentRangeEnd w:id="8106"/>
        <w:r w:rsidR="00592CFC" w:rsidRPr="002B42A7" w:rsidDel="00F06949">
          <w:rPr>
            <w:rStyle w:val="CommentReference"/>
            <w:rFonts w:ascii="Times New Roman" w:hAnsi="Times New Roman" w:cs="Times New Roman"/>
            <w:sz w:val="24"/>
            <w:szCs w:val="24"/>
            <w:rPrChange w:id="8109" w:author="Ruijie Xu" w:date="2022-03-10T12:31:00Z">
              <w:rPr>
                <w:rStyle w:val="CommentReference"/>
              </w:rPr>
            </w:rPrChange>
          </w:rPr>
          <w:commentReference w:id="8106"/>
        </w:r>
        <w:r w:rsidR="003C1945" w:rsidRPr="002B42A7" w:rsidDel="00F06949">
          <w:rPr>
            <w:rFonts w:ascii="Times New Roman" w:hAnsi="Times New Roman" w:cs="Times New Roman"/>
            <w:bCs/>
            <w:color w:val="000000" w:themeColor="text1"/>
            <w:rPrChange w:id="8110" w:author="Ruijie Xu" w:date="2022-03-10T12:31:00Z">
              <w:rPr>
                <w:bCs/>
                <w:color w:val="000000" w:themeColor="text1"/>
              </w:rPr>
            </w:rPrChange>
          </w:rPr>
          <w:delText xml:space="preserve"> </w:delText>
        </w:r>
      </w:del>
      <w:r w:rsidR="003C1945" w:rsidRPr="002B42A7">
        <w:rPr>
          <w:rFonts w:ascii="Times New Roman" w:hAnsi="Times New Roman" w:cs="Times New Roman"/>
          <w:bCs/>
          <w:color w:val="000000" w:themeColor="text1"/>
          <w:rPrChange w:id="8111" w:author="Ruijie Xu" w:date="2022-03-10T12:31:00Z">
            <w:rPr>
              <w:bCs/>
              <w:color w:val="000000" w:themeColor="text1"/>
            </w:rPr>
          </w:rPrChange>
        </w:rPr>
        <w:t xml:space="preserve">unique </w:t>
      </w:r>
      <w:r w:rsidR="003C1945" w:rsidRPr="002B42A7">
        <w:rPr>
          <w:rFonts w:ascii="Times New Roman" w:hAnsi="Times New Roman" w:cs="Times New Roman"/>
          <w:bCs/>
          <w:i/>
          <w:iCs/>
          <w:color w:val="000000" w:themeColor="text1"/>
          <w:rPrChange w:id="8112" w:author="Ruijie Xu" w:date="2022-03-10T12:31:00Z">
            <w:rPr>
              <w:bCs/>
              <w:color w:val="000000" w:themeColor="text1"/>
            </w:rPr>
          </w:rPrChange>
        </w:rPr>
        <w:t>Leptospira</w:t>
      </w:r>
      <w:r w:rsidR="003C1945" w:rsidRPr="002B42A7">
        <w:rPr>
          <w:rFonts w:ascii="Times New Roman" w:hAnsi="Times New Roman" w:cs="Times New Roman"/>
          <w:bCs/>
          <w:color w:val="000000" w:themeColor="text1"/>
          <w:rPrChange w:id="8113" w:author="Ruijie Xu" w:date="2022-03-10T12:31:00Z">
            <w:rPr>
              <w:bCs/>
              <w:color w:val="000000" w:themeColor="text1"/>
            </w:rPr>
          </w:rPrChange>
        </w:rPr>
        <w:t xml:space="preserve"> </w:t>
      </w:r>
      <w:del w:id="8114" w:author="Rajeev, Sree" w:date="2022-03-03T11:29:00Z">
        <w:r w:rsidR="003C1945" w:rsidRPr="002B42A7" w:rsidDel="00B1228A">
          <w:rPr>
            <w:rFonts w:ascii="Times New Roman" w:hAnsi="Times New Roman" w:cs="Times New Roman"/>
            <w:bCs/>
            <w:color w:val="000000" w:themeColor="text1"/>
            <w:rPrChange w:id="8115" w:author="Ruijie Xu" w:date="2022-03-10T12:31:00Z">
              <w:rPr>
                <w:bCs/>
                <w:color w:val="000000" w:themeColor="text1"/>
              </w:rPr>
            </w:rPrChange>
          </w:rPr>
          <w:delText xml:space="preserve">species </w:delText>
        </w:r>
      </w:del>
      <w:ins w:id="8116" w:author="Rajeev, Sree" w:date="2022-03-03T11:29:00Z">
        <w:r w:rsidR="00B1228A" w:rsidRPr="002B42A7">
          <w:rPr>
            <w:rFonts w:ascii="Times New Roman" w:hAnsi="Times New Roman" w:cs="Times New Roman"/>
            <w:bCs/>
            <w:color w:val="000000" w:themeColor="text1"/>
            <w:rPrChange w:id="8117" w:author="Ruijie Xu" w:date="2022-03-10T12:31:00Z">
              <w:rPr>
                <w:bCs/>
                <w:color w:val="000000" w:themeColor="text1"/>
              </w:rPr>
            </w:rPrChange>
          </w:rPr>
          <w:t>s</w:t>
        </w:r>
        <w:del w:id="8118" w:author="Liliana Salvador" w:date="2022-03-08T20:14:00Z">
          <w:r w:rsidR="00B1228A" w:rsidRPr="002B42A7" w:rsidDel="00862B74">
            <w:rPr>
              <w:rFonts w:ascii="Times New Roman" w:hAnsi="Times New Roman" w:cs="Times New Roman"/>
              <w:bCs/>
              <w:color w:val="000000" w:themeColor="text1"/>
              <w:rPrChange w:id="8119" w:author="Ruijie Xu" w:date="2022-03-10T12:31:00Z">
                <w:rPr>
                  <w:bCs/>
                  <w:color w:val="000000" w:themeColor="text1"/>
                </w:rPr>
              </w:rPrChange>
            </w:rPr>
            <w:delText>equences</w:delText>
          </w:r>
        </w:del>
      </w:ins>
      <w:ins w:id="8120" w:author="Liliana Salvador" w:date="2022-03-08T20:14:00Z">
        <w:r w:rsidR="00862B74" w:rsidRPr="002B42A7">
          <w:rPr>
            <w:rFonts w:ascii="Times New Roman" w:hAnsi="Times New Roman" w:cs="Times New Roman"/>
            <w:bCs/>
            <w:color w:val="000000" w:themeColor="text1"/>
            <w:rPrChange w:id="8121" w:author="Ruijie Xu" w:date="2022-03-10T12:31:00Z">
              <w:rPr>
                <w:bCs/>
                <w:color w:val="000000" w:themeColor="text1"/>
              </w:rPr>
            </w:rPrChange>
          </w:rPr>
          <w:t>pecies</w:t>
        </w:r>
      </w:ins>
      <w:ins w:id="8122" w:author="Rajeev, Sree" w:date="2022-03-03T11:29:00Z">
        <w:r w:rsidR="00B1228A" w:rsidRPr="002B42A7">
          <w:rPr>
            <w:rFonts w:ascii="Times New Roman" w:hAnsi="Times New Roman" w:cs="Times New Roman"/>
            <w:bCs/>
            <w:color w:val="000000" w:themeColor="text1"/>
            <w:rPrChange w:id="8123" w:author="Ruijie Xu" w:date="2022-03-10T12:31:00Z">
              <w:rPr>
                <w:bCs/>
                <w:color w:val="000000" w:themeColor="text1"/>
              </w:rPr>
            </w:rPrChange>
          </w:rPr>
          <w:t xml:space="preserve"> </w:t>
        </w:r>
      </w:ins>
      <w:del w:id="8124" w:author="Liliana Salvador" w:date="2022-02-26T19:14:00Z">
        <w:r w:rsidR="003C1945" w:rsidRPr="002B42A7" w:rsidDel="00E205F0">
          <w:rPr>
            <w:rFonts w:ascii="Times New Roman" w:hAnsi="Times New Roman" w:cs="Times New Roman"/>
            <w:bCs/>
            <w:color w:val="000000" w:themeColor="text1"/>
            <w:rPrChange w:id="8125" w:author="Ruijie Xu" w:date="2022-03-10T12:31:00Z">
              <w:rPr>
                <w:bCs/>
                <w:color w:val="000000" w:themeColor="text1"/>
              </w:rPr>
            </w:rPrChange>
          </w:rPr>
          <w:delText xml:space="preserve">has been </w:delText>
        </w:r>
      </w:del>
      <w:ins w:id="8126" w:author="Liliana Salvador" w:date="2022-02-26T19:14:00Z">
        <w:r w:rsidR="00E205F0" w:rsidRPr="002B42A7">
          <w:rPr>
            <w:rFonts w:ascii="Times New Roman" w:hAnsi="Times New Roman" w:cs="Times New Roman"/>
            <w:bCs/>
            <w:color w:val="000000" w:themeColor="text1"/>
            <w:rPrChange w:id="8127" w:author="Ruijie Xu" w:date="2022-03-10T12:31:00Z">
              <w:rPr>
                <w:bCs/>
                <w:color w:val="000000" w:themeColor="text1"/>
              </w:rPr>
            </w:rPrChange>
          </w:rPr>
          <w:t>were</w:t>
        </w:r>
      </w:ins>
      <w:ins w:id="8128" w:author="Liliana Salvador" w:date="2022-02-26T19:15:00Z">
        <w:r w:rsidR="00592CFC" w:rsidRPr="002B42A7">
          <w:rPr>
            <w:rFonts w:ascii="Times New Roman" w:hAnsi="Times New Roman" w:cs="Times New Roman"/>
            <w:bCs/>
            <w:color w:val="000000" w:themeColor="text1"/>
            <w:rPrChange w:id="8129" w:author="Ruijie Xu" w:date="2022-03-10T12:31:00Z">
              <w:rPr>
                <w:bCs/>
                <w:color w:val="000000" w:themeColor="text1"/>
              </w:rPr>
            </w:rPrChange>
          </w:rPr>
          <w:t xml:space="preserve"> </w:t>
        </w:r>
      </w:ins>
      <w:r w:rsidR="003C1945" w:rsidRPr="002B42A7">
        <w:rPr>
          <w:rFonts w:ascii="Times New Roman" w:hAnsi="Times New Roman" w:cs="Times New Roman"/>
          <w:bCs/>
          <w:color w:val="000000" w:themeColor="text1"/>
          <w:rPrChange w:id="8130" w:author="Ruijie Xu" w:date="2022-03-10T12:31:00Z">
            <w:rPr>
              <w:bCs/>
              <w:color w:val="000000" w:themeColor="text1"/>
            </w:rPr>
          </w:rPrChange>
        </w:rPr>
        <w:t>identified</w:t>
      </w:r>
      <w:r w:rsidR="00D07276" w:rsidRPr="002B42A7">
        <w:rPr>
          <w:rFonts w:ascii="Times New Roman" w:hAnsi="Times New Roman" w:cs="Times New Roman"/>
          <w:bCs/>
          <w:color w:val="000000" w:themeColor="text1"/>
          <w:rPrChange w:id="8131" w:author="Ruijie Xu" w:date="2022-03-10T12:31:00Z">
            <w:rPr>
              <w:bCs/>
              <w:color w:val="000000" w:themeColor="text1"/>
            </w:rPr>
          </w:rPrChange>
        </w:rPr>
        <w:t xml:space="preserve"> </w:t>
      </w:r>
      <w:bookmarkStart w:id="8132" w:name="OLE_LINK205"/>
      <w:bookmarkStart w:id="8133" w:name="OLE_LINK206"/>
      <w:r w:rsidR="003F2918" w:rsidRPr="002B42A7">
        <w:rPr>
          <w:rFonts w:ascii="Times New Roman" w:hAnsi="Times New Roman" w:cs="Times New Roman"/>
          <w:bCs/>
          <w:color w:val="000000" w:themeColor="text1"/>
          <w:rPrChange w:id="8134" w:author="Ruijie Xu" w:date="2022-03-10T12:31:00Z">
            <w:rPr>
              <w:bCs/>
              <w:color w:val="000000" w:themeColor="text1"/>
            </w:rPr>
          </w:rPrChange>
        </w:rPr>
        <w:t>(8 from the pathogenic group</w:t>
      </w:r>
      <w:ins w:id="8135" w:author="Liliana Salvador" w:date="2022-03-08T20:13:00Z">
        <w:r w:rsidR="000D56DE" w:rsidRPr="002B42A7">
          <w:rPr>
            <w:rFonts w:ascii="Times New Roman" w:hAnsi="Times New Roman" w:cs="Times New Roman"/>
            <w:bCs/>
            <w:color w:val="000000" w:themeColor="text1"/>
            <w:rPrChange w:id="8136" w:author="Ruijie Xu" w:date="2022-03-10T12:31:00Z">
              <w:rPr>
                <w:bCs/>
                <w:color w:val="000000" w:themeColor="text1"/>
              </w:rPr>
            </w:rPrChange>
          </w:rPr>
          <w:t xml:space="preserve"> and </w:t>
        </w:r>
      </w:ins>
      <w:del w:id="8137" w:author="Liliana Salvador" w:date="2022-03-08T20:13:00Z">
        <w:r w:rsidR="003F2918" w:rsidRPr="002B42A7" w:rsidDel="000D56DE">
          <w:rPr>
            <w:rFonts w:ascii="Times New Roman" w:hAnsi="Times New Roman" w:cs="Times New Roman"/>
            <w:bCs/>
            <w:color w:val="000000" w:themeColor="text1"/>
            <w:rPrChange w:id="8138" w:author="Ruijie Xu" w:date="2022-03-10T12:31:00Z">
              <w:rPr>
                <w:bCs/>
                <w:color w:val="000000" w:themeColor="text1"/>
              </w:rPr>
            </w:rPrChange>
          </w:rPr>
          <w:delText xml:space="preserve">, </w:delText>
        </w:r>
      </w:del>
      <w:r w:rsidR="003F2918" w:rsidRPr="002B42A7">
        <w:rPr>
          <w:rFonts w:ascii="Times New Roman" w:hAnsi="Times New Roman" w:cs="Times New Roman"/>
          <w:bCs/>
          <w:color w:val="000000" w:themeColor="text1"/>
          <w:rPrChange w:id="8139" w:author="Ruijie Xu" w:date="2022-03-10T12:31:00Z">
            <w:rPr>
              <w:bCs/>
              <w:color w:val="000000" w:themeColor="text1"/>
            </w:rPr>
          </w:rPrChange>
        </w:rPr>
        <w:t>1 from the saprophytic group)</w:t>
      </w:r>
      <w:bookmarkEnd w:id="8132"/>
      <w:bookmarkEnd w:id="8133"/>
      <w:ins w:id="8140" w:author="Ruijie Xu" w:date="2022-02-03T12:40:00Z">
        <w:r w:rsidR="006E787C" w:rsidRPr="002B42A7">
          <w:rPr>
            <w:rFonts w:ascii="Times New Roman" w:hAnsi="Times New Roman" w:cs="Times New Roman"/>
            <w:bCs/>
            <w:color w:val="000000" w:themeColor="text1"/>
            <w:rPrChange w:id="8141" w:author="Ruijie Xu" w:date="2022-03-10T12:31:00Z">
              <w:rPr>
                <w:bCs/>
                <w:color w:val="000000" w:themeColor="text1"/>
              </w:rPr>
            </w:rPrChange>
          </w:rPr>
          <w:t xml:space="preserve"> </w:t>
        </w:r>
        <w:bookmarkStart w:id="8142" w:name="OLE_LINK241"/>
        <w:bookmarkStart w:id="8143" w:name="OLE_LINK242"/>
        <w:bookmarkStart w:id="8144" w:name="OLE_LINK243"/>
        <w:r w:rsidR="006E787C" w:rsidRPr="002B42A7">
          <w:rPr>
            <w:rFonts w:ascii="Times New Roman" w:hAnsi="Times New Roman" w:cs="Times New Roman"/>
            <w:bCs/>
            <w:color w:val="000000" w:themeColor="text1"/>
            <w:rPrChange w:id="8145" w:author="Ruijie Xu" w:date="2022-03-10T12:31:00Z">
              <w:rPr>
                <w:bCs/>
                <w:color w:val="000000" w:themeColor="text1"/>
              </w:rPr>
            </w:rPrChange>
          </w:rPr>
          <w:t>(Table SIII.1)</w:t>
        </w:r>
      </w:ins>
      <w:r w:rsidR="003C1945" w:rsidRPr="002B42A7">
        <w:rPr>
          <w:rFonts w:ascii="Times New Roman" w:hAnsi="Times New Roman" w:cs="Times New Roman"/>
          <w:bCs/>
          <w:color w:val="000000" w:themeColor="text1"/>
          <w:rPrChange w:id="8146" w:author="Ruijie Xu" w:date="2022-03-10T12:31:00Z">
            <w:rPr>
              <w:bCs/>
              <w:color w:val="000000" w:themeColor="text1"/>
            </w:rPr>
          </w:rPrChange>
        </w:rPr>
        <w:t xml:space="preserve">. </w:t>
      </w:r>
      <w:r w:rsidR="0004003B" w:rsidRPr="002B42A7">
        <w:rPr>
          <w:rFonts w:ascii="Times New Roman" w:hAnsi="Times New Roman" w:cs="Times New Roman"/>
          <w:bCs/>
          <w:color w:val="000000" w:themeColor="text1"/>
          <w:rPrChange w:id="8147" w:author="Ruijie Xu" w:date="2022-03-10T12:31:00Z">
            <w:rPr>
              <w:bCs/>
              <w:color w:val="000000" w:themeColor="text1"/>
            </w:rPr>
          </w:rPrChange>
        </w:rPr>
        <w:t xml:space="preserve"> </w:t>
      </w:r>
      <w:bookmarkEnd w:id="8142"/>
      <w:bookmarkEnd w:id="8143"/>
      <w:bookmarkEnd w:id="8144"/>
      <w:r w:rsidR="008477F1" w:rsidRPr="002B42A7">
        <w:rPr>
          <w:rFonts w:ascii="Times New Roman" w:hAnsi="Times New Roman" w:cs="Times New Roman"/>
          <w:bCs/>
          <w:color w:val="000000" w:themeColor="text1"/>
          <w:rPrChange w:id="8148" w:author="Ruijie Xu" w:date="2022-03-10T12:31:00Z">
            <w:rPr>
              <w:bCs/>
              <w:color w:val="000000" w:themeColor="text1"/>
            </w:rPr>
          </w:rPrChange>
        </w:rPr>
        <w:t xml:space="preserve">Kaiju </w:t>
      </w:r>
      <w:del w:id="8149" w:author="Liliana Salvador" w:date="2022-02-26T19:15:00Z">
        <w:r w:rsidR="008477F1" w:rsidRPr="002B42A7" w:rsidDel="00592CFC">
          <w:rPr>
            <w:rFonts w:ascii="Times New Roman" w:hAnsi="Times New Roman" w:cs="Times New Roman"/>
            <w:bCs/>
            <w:color w:val="000000" w:themeColor="text1"/>
            <w:rPrChange w:id="8150" w:author="Ruijie Xu" w:date="2022-03-10T12:31:00Z">
              <w:rPr>
                <w:bCs/>
                <w:color w:val="000000" w:themeColor="text1"/>
              </w:rPr>
            </w:rPrChange>
          </w:rPr>
          <w:delText xml:space="preserve">has </w:delText>
        </w:r>
      </w:del>
      <w:r w:rsidR="008477F1" w:rsidRPr="002B42A7">
        <w:rPr>
          <w:rFonts w:ascii="Times New Roman" w:hAnsi="Times New Roman" w:cs="Times New Roman"/>
          <w:bCs/>
          <w:color w:val="000000" w:themeColor="text1"/>
          <w:rPrChange w:id="8151" w:author="Ruijie Xu" w:date="2022-03-10T12:31:00Z">
            <w:rPr>
              <w:bCs/>
              <w:color w:val="000000" w:themeColor="text1"/>
            </w:rPr>
          </w:rPrChange>
        </w:rPr>
        <w:t xml:space="preserve">also identified </w:t>
      </w:r>
      <w:r w:rsidR="008477F1" w:rsidRPr="002B42A7">
        <w:rPr>
          <w:rFonts w:ascii="Times New Roman" w:hAnsi="Times New Roman" w:cs="Times New Roman"/>
          <w:bCs/>
          <w:i/>
          <w:color w:val="000000" w:themeColor="text1"/>
          <w:rPrChange w:id="8152" w:author="Ruijie Xu" w:date="2022-03-10T12:31:00Z">
            <w:rPr>
              <w:bCs/>
              <w:color w:val="000000" w:themeColor="text1"/>
            </w:rPr>
          </w:rPrChange>
        </w:rPr>
        <w:t>Leptospira</w:t>
      </w:r>
      <w:r w:rsidR="008477F1" w:rsidRPr="002B42A7">
        <w:rPr>
          <w:rFonts w:ascii="Times New Roman" w:hAnsi="Times New Roman" w:cs="Times New Roman"/>
          <w:bCs/>
          <w:color w:val="000000" w:themeColor="text1"/>
          <w:rPrChange w:id="8153" w:author="Ruijie Xu" w:date="2022-03-10T12:31:00Z">
            <w:rPr>
              <w:bCs/>
              <w:color w:val="000000" w:themeColor="text1"/>
            </w:rPr>
          </w:rPrChange>
        </w:rPr>
        <w:t xml:space="preserve"> from 9 out of 12 samples</w:t>
      </w:r>
      <w:r w:rsidR="00142F3A" w:rsidRPr="002B42A7">
        <w:rPr>
          <w:rFonts w:ascii="Times New Roman" w:hAnsi="Times New Roman" w:cs="Times New Roman"/>
          <w:bCs/>
          <w:color w:val="000000" w:themeColor="text1"/>
          <w:rPrChange w:id="8154" w:author="Ruijie Xu" w:date="2022-03-10T12:31:00Z">
            <w:rPr>
              <w:bCs/>
              <w:color w:val="000000" w:themeColor="text1"/>
            </w:rPr>
          </w:rPrChange>
        </w:rPr>
        <w:t xml:space="preserve"> </w:t>
      </w:r>
      <w:r w:rsidR="008477F1" w:rsidRPr="002B42A7">
        <w:rPr>
          <w:rFonts w:ascii="Times New Roman" w:hAnsi="Times New Roman" w:cs="Times New Roman"/>
          <w:bCs/>
          <w:color w:val="000000" w:themeColor="text1"/>
          <w:rPrChange w:id="8155" w:author="Ruijie Xu" w:date="2022-03-10T12:31:00Z">
            <w:rPr>
              <w:bCs/>
              <w:color w:val="000000" w:themeColor="text1"/>
            </w:rPr>
          </w:rPrChange>
        </w:rPr>
        <w:t>with 8 unique species (7 from the pathogenic group</w:t>
      </w:r>
      <w:ins w:id="8156" w:author="Liliana Salvador" w:date="2022-03-08T20:14:00Z">
        <w:r w:rsidR="00862B74" w:rsidRPr="002B42A7">
          <w:rPr>
            <w:rFonts w:ascii="Times New Roman" w:hAnsi="Times New Roman" w:cs="Times New Roman"/>
            <w:bCs/>
            <w:color w:val="000000" w:themeColor="text1"/>
            <w:rPrChange w:id="8157" w:author="Ruijie Xu" w:date="2022-03-10T12:31:00Z">
              <w:rPr>
                <w:bCs/>
                <w:color w:val="000000" w:themeColor="text1"/>
              </w:rPr>
            </w:rPrChange>
          </w:rPr>
          <w:t xml:space="preserve"> and</w:t>
        </w:r>
      </w:ins>
      <w:del w:id="8158" w:author="Liliana Salvador" w:date="2022-03-08T20:14:00Z">
        <w:r w:rsidR="008477F1" w:rsidRPr="002B42A7" w:rsidDel="00862B74">
          <w:rPr>
            <w:rFonts w:ascii="Times New Roman" w:hAnsi="Times New Roman" w:cs="Times New Roman"/>
            <w:bCs/>
            <w:color w:val="000000" w:themeColor="text1"/>
            <w:rPrChange w:id="8159" w:author="Ruijie Xu" w:date="2022-03-10T12:31:00Z">
              <w:rPr>
                <w:bCs/>
                <w:color w:val="000000" w:themeColor="text1"/>
              </w:rPr>
            </w:rPrChange>
          </w:rPr>
          <w:delText>,</w:delText>
        </w:r>
      </w:del>
      <w:r w:rsidR="008477F1" w:rsidRPr="002B42A7">
        <w:rPr>
          <w:rFonts w:ascii="Times New Roman" w:hAnsi="Times New Roman" w:cs="Times New Roman"/>
          <w:bCs/>
          <w:color w:val="000000" w:themeColor="text1"/>
          <w:rPrChange w:id="8160" w:author="Ruijie Xu" w:date="2022-03-10T12:31:00Z">
            <w:rPr>
              <w:bCs/>
              <w:color w:val="000000" w:themeColor="text1"/>
            </w:rPr>
          </w:rPrChange>
        </w:rPr>
        <w:t xml:space="preserve"> 1 from the saprophytic group)</w:t>
      </w:r>
      <w:ins w:id="8161" w:author="Ruijie Xu" w:date="2022-02-03T12:41:00Z">
        <w:r w:rsidR="006E787C" w:rsidRPr="002B42A7">
          <w:rPr>
            <w:rFonts w:ascii="Times New Roman" w:hAnsi="Times New Roman" w:cs="Times New Roman"/>
            <w:bCs/>
            <w:color w:val="000000" w:themeColor="text1"/>
            <w:rPrChange w:id="8162" w:author="Ruijie Xu" w:date="2022-03-10T12:31:00Z">
              <w:rPr>
                <w:bCs/>
                <w:color w:val="000000" w:themeColor="text1"/>
              </w:rPr>
            </w:rPrChange>
          </w:rPr>
          <w:t xml:space="preserve"> (Table SIII.1).</w:t>
        </w:r>
      </w:ins>
      <w:del w:id="8163" w:author="Ruijie Xu" w:date="2022-02-03T12:41:00Z">
        <w:r w:rsidR="008477F1" w:rsidRPr="002B42A7" w:rsidDel="006E787C">
          <w:rPr>
            <w:rFonts w:ascii="Times New Roman" w:hAnsi="Times New Roman" w:cs="Times New Roman"/>
            <w:bCs/>
            <w:color w:val="000000" w:themeColor="text1"/>
            <w:rPrChange w:id="8164" w:author="Ruijie Xu" w:date="2022-03-10T12:31:00Z">
              <w:rPr>
                <w:bCs/>
                <w:color w:val="000000" w:themeColor="text1"/>
              </w:rPr>
            </w:rPrChange>
          </w:rPr>
          <w:delText>.</w:delText>
        </w:r>
      </w:del>
      <w:r w:rsidR="008477F1" w:rsidRPr="002B42A7">
        <w:rPr>
          <w:rFonts w:ascii="Times New Roman" w:hAnsi="Times New Roman" w:cs="Times New Roman"/>
          <w:bCs/>
          <w:color w:val="000000" w:themeColor="text1"/>
          <w:rPrChange w:id="8165" w:author="Ruijie Xu" w:date="2022-03-10T12:31:00Z">
            <w:rPr>
              <w:bCs/>
              <w:color w:val="000000" w:themeColor="text1"/>
            </w:rPr>
          </w:rPrChange>
        </w:rPr>
        <w:t xml:space="preserve"> </w:t>
      </w:r>
      <w:r w:rsidR="00563D5B" w:rsidRPr="002B42A7">
        <w:rPr>
          <w:rFonts w:ascii="Times New Roman" w:hAnsi="Times New Roman" w:cs="Times New Roman"/>
          <w:bCs/>
          <w:color w:val="000000" w:themeColor="text1"/>
          <w:rPrChange w:id="8166" w:author="Ruijie Xu" w:date="2022-03-10T12:31:00Z">
            <w:rPr>
              <w:bCs/>
              <w:color w:val="000000" w:themeColor="text1"/>
            </w:rPr>
          </w:rPrChange>
        </w:rPr>
        <w:t xml:space="preserve">Kraken2, following Centrifuge and Kaiju, </w:t>
      </w:r>
      <w:del w:id="8167" w:author="Liliana Salvador" w:date="2022-02-26T19:16:00Z">
        <w:r w:rsidR="00563D5B" w:rsidRPr="002B42A7" w:rsidDel="00592CFC">
          <w:rPr>
            <w:rFonts w:ascii="Times New Roman" w:hAnsi="Times New Roman" w:cs="Times New Roman"/>
            <w:bCs/>
            <w:color w:val="000000" w:themeColor="text1"/>
            <w:rPrChange w:id="8168" w:author="Ruijie Xu" w:date="2022-03-10T12:31:00Z">
              <w:rPr>
                <w:bCs/>
                <w:color w:val="000000" w:themeColor="text1"/>
              </w:rPr>
            </w:rPrChange>
          </w:rPr>
          <w:delText xml:space="preserve">has </w:delText>
        </w:r>
      </w:del>
      <w:r w:rsidR="00563D5B" w:rsidRPr="002B42A7">
        <w:rPr>
          <w:rFonts w:ascii="Times New Roman" w:hAnsi="Times New Roman" w:cs="Times New Roman"/>
          <w:bCs/>
          <w:color w:val="000000" w:themeColor="text1"/>
          <w:rPrChange w:id="8169" w:author="Ruijie Xu" w:date="2022-03-10T12:31:00Z">
            <w:rPr>
              <w:bCs/>
              <w:color w:val="000000" w:themeColor="text1"/>
            </w:rPr>
          </w:rPrChange>
        </w:rPr>
        <w:t xml:space="preserve">classified 6 </w:t>
      </w:r>
      <w:r w:rsidR="00563D5B" w:rsidRPr="002B42A7">
        <w:rPr>
          <w:rFonts w:ascii="Times New Roman" w:hAnsi="Times New Roman" w:cs="Times New Roman"/>
          <w:bCs/>
          <w:i/>
          <w:iCs/>
          <w:color w:val="000000" w:themeColor="text1"/>
          <w:rPrChange w:id="8170" w:author="Ruijie Xu" w:date="2022-03-10T12:31:00Z">
            <w:rPr>
              <w:bCs/>
              <w:color w:val="000000" w:themeColor="text1"/>
            </w:rPr>
          </w:rPrChange>
        </w:rPr>
        <w:t>Leptospira</w:t>
      </w:r>
      <w:r w:rsidR="00563D5B" w:rsidRPr="002B42A7">
        <w:rPr>
          <w:rFonts w:ascii="Times New Roman" w:hAnsi="Times New Roman" w:cs="Times New Roman"/>
          <w:bCs/>
          <w:color w:val="000000" w:themeColor="text1"/>
          <w:rPrChange w:id="8171" w:author="Ruijie Xu" w:date="2022-03-10T12:31:00Z">
            <w:rPr>
              <w:bCs/>
              <w:color w:val="000000" w:themeColor="text1"/>
            </w:rPr>
          </w:rPrChange>
        </w:rPr>
        <w:t xml:space="preserve"> in 6 samples with </w:t>
      </w:r>
      <w:r w:rsidR="00DF32A0" w:rsidRPr="002B42A7">
        <w:rPr>
          <w:rFonts w:ascii="Times New Roman" w:hAnsi="Times New Roman" w:cs="Times New Roman"/>
          <w:bCs/>
          <w:color w:val="000000" w:themeColor="text1"/>
          <w:rPrChange w:id="8172" w:author="Ruijie Xu" w:date="2022-03-10T12:31:00Z">
            <w:rPr>
              <w:bCs/>
              <w:color w:val="000000" w:themeColor="text1"/>
            </w:rPr>
          </w:rPrChange>
        </w:rPr>
        <w:t>3 unique species all from the pathogenic group</w:t>
      </w:r>
      <w:ins w:id="8173" w:author="Ruijie Xu" w:date="2022-02-03T12:41:00Z">
        <w:r w:rsidR="006E787C" w:rsidRPr="002B42A7">
          <w:rPr>
            <w:rFonts w:ascii="Times New Roman" w:hAnsi="Times New Roman" w:cs="Times New Roman"/>
            <w:bCs/>
            <w:color w:val="000000" w:themeColor="text1"/>
            <w:rPrChange w:id="8174" w:author="Ruijie Xu" w:date="2022-03-10T12:31:00Z">
              <w:rPr>
                <w:bCs/>
                <w:color w:val="000000" w:themeColor="text1"/>
              </w:rPr>
            </w:rPrChange>
          </w:rPr>
          <w:t xml:space="preserve"> (Table SIII.1)</w:t>
        </w:r>
      </w:ins>
      <w:r w:rsidR="00DF32A0" w:rsidRPr="002B42A7">
        <w:rPr>
          <w:rFonts w:ascii="Times New Roman" w:hAnsi="Times New Roman" w:cs="Times New Roman"/>
          <w:bCs/>
          <w:color w:val="000000" w:themeColor="text1"/>
          <w:rPrChange w:id="8175" w:author="Ruijie Xu" w:date="2022-03-10T12:31:00Z">
            <w:rPr>
              <w:bCs/>
              <w:color w:val="000000" w:themeColor="text1"/>
            </w:rPr>
          </w:rPrChange>
        </w:rPr>
        <w:t xml:space="preserve">. </w:t>
      </w:r>
      <w:r w:rsidR="00E937A4" w:rsidRPr="002B42A7">
        <w:rPr>
          <w:rFonts w:ascii="Times New Roman" w:hAnsi="Times New Roman" w:cs="Times New Roman"/>
          <w:bCs/>
          <w:color w:val="000000" w:themeColor="text1"/>
          <w:rPrChange w:id="8176" w:author="Ruijie Xu" w:date="2022-03-10T12:31:00Z">
            <w:rPr>
              <w:bCs/>
              <w:color w:val="000000" w:themeColor="text1"/>
            </w:rPr>
          </w:rPrChange>
        </w:rPr>
        <w:t xml:space="preserve">Except for Metaphlan3, </w:t>
      </w:r>
      <w:r w:rsidR="00BD72D1" w:rsidRPr="002B42A7">
        <w:rPr>
          <w:rFonts w:ascii="Times New Roman" w:hAnsi="Times New Roman" w:cs="Times New Roman"/>
          <w:bCs/>
          <w:color w:val="000000" w:themeColor="text1"/>
          <w:rPrChange w:id="8177" w:author="Ruijie Xu" w:date="2022-03-10T12:31:00Z">
            <w:rPr>
              <w:bCs/>
              <w:color w:val="000000" w:themeColor="text1"/>
            </w:rPr>
          </w:rPrChange>
        </w:rPr>
        <w:t>a</w:t>
      </w:r>
      <w:r w:rsidR="00E8325F" w:rsidRPr="002B42A7">
        <w:rPr>
          <w:rFonts w:ascii="Times New Roman" w:hAnsi="Times New Roman" w:cs="Times New Roman"/>
          <w:bCs/>
          <w:color w:val="000000" w:themeColor="text1"/>
          <w:rPrChange w:id="8178" w:author="Ruijie Xu" w:date="2022-03-10T12:31:00Z">
            <w:rPr>
              <w:bCs/>
              <w:color w:val="000000" w:themeColor="text1"/>
            </w:rPr>
          </w:rPrChange>
        </w:rPr>
        <w:t xml:space="preserve">ll software </w:t>
      </w:r>
      <w:del w:id="8179" w:author="Liliana Salvador" w:date="2022-02-26T19:16:00Z">
        <w:r w:rsidR="00E8325F" w:rsidRPr="002B42A7" w:rsidDel="00592CFC">
          <w:rPr>
            <w:rFonts w:ascii="Times New Roman" w:hAnsi="Times New Roman" w:cs="Times New Roman"/>
            <w:bCs/>
            <w:color w:val="000000" w:themeColor="text1"/>
            <w:rPrChange w:id="8180" w:author="Ruijie Xu" w:date="2022-03-10T12:31:00Z">
              <w:rPr>
                <w:bCs/>
                <w:color w:val="000000" w:themeColor="text1"/>
              </w:rPr>
            </w:rPrChange>
          </w:rPr>
          <w:delText>has</w:delText>
        </w:r>
        <w:r w:rsidR="00416993" w:rsidRPr="002B42A7" w:rsidDel="00592CFC">
          <w:rPr>
            <w:rFonts w:ascii="Times New Roman" w:hAnsi="Times New Roman" w:cs="Times New Roman"/>
            <w:bCs/>
            <w:color w:val="000000" w:themeColor="text1"/>
            <w:rPrChange w:id="8181" w:author="Ruijie Xu" w:date="2022-03-10T12:31:00Z">
              <w:rPr>
                <w:bCs/>
                <w:color w:val="000000" w:themeColor="text1"/>
              </w:rPr>
            </w:rPrChange>
          </w:rPr>
          <w:delText xml:space="preserve"> </w:delText>
        </w:r>
      </w:del>
      <w:r w:rsidR="00645C23" w:rsidRPr="002B42A7">
        <w:rPr>
          <w:rFonts w:ascii="Times New Roman" w:hAnsi="Times New Roman" w:cs="Times New Roman"/>
          <w:bCs/>
          <w:color w:val="000000" w:themeColor="text1"/>
          <w:rPrChange w:id="8182" w:author="Ruijie Xu" w:date="2022-03-10T12:31:00Z">
            <w:rPr>
              <w:bCs/>
              <w:color w:val="000000" w:themeColor="text1"/>
            </w:rPr>
          </w:rPrChange>
        </w:rPr>
        <w:t xml:space="preserve">identified </w:t>
      </w:r>
      <w:r w:rsidR="00645C23" w:rsidRPr="002B42A7">
        <w:rPr>
          <w:rFonts w:ascii="Times New Roman" w:hAnsi="Times New Roman" w:cs="Times New Roman"/>
          <w:bCs/>
          <w:i/>
          <w:iCs/>
          <w:color w:val="000000" w:themeColor="text1"/>
          <w:rPrChange w:id="8183" w:author="Ruijie Xu" w:date="2022-03-10T12:31:00Z">
            <w:rPr>
              <w:bCs/>
              <w:color w:val="000000" w:themeColor="text1"/>
            </w:rPr>
          </w:rPrChange>
        </w:rPr>
        <w:t>Leptospira</w:t>
      </w:r>
      <w:r w:rsidR="00645C23" w:rsidRPr="002B42A7">
        <w:rPr>
          <w:rFonts w:ascii="Times New Roman" w:hAnsi="Times New Roman" w:cs="Times New Roman"/>
          <w:bCs/>
          <w:color w:val="000000" w:themeColor="text1"/>
          <w:rPrChange w:id="8184" w:author="Ruijie Xu" w:date="2022-03-10T12:31:00Z">
            <w:rPr>
              <w:bCs/>
              <w:color w:val="000000" w:themeColor="text1"/>
            </w:rPr>
          </w:rPrChange>
        </w:rPr>
        <w:t xml:space="preserve"> from </w:t>
      </w:r>
      <w:ins w:id="8185" w:author="Liliana Salvador" w:date="2022-02-26T19:17:00Z">
        <w:r w:rsidR="00592CFC" w:rsidRPr="002B42A7">
          <w:rPr>
            <w:rFonts w:ascii="Times New Roman" w:hAnsi="Times New Roman" w:cs="Times New Roman"/>
            <w:bCs/>
            <w:color w:val="000000" w:themeColor="text1"/>
            <w:rPrChange w:id="8186" w:author="Ruijie Xu" w:date="2022-03-10T12:31:00Z">
              <w:rPr>
                <w:bCs/>
                <w:color w:val="000000" w:themeColor="text1"/>
              </w:rPr>
            </w:rPrChange>
          </w:rPr>
          <w:t>two of the kidney samples (</w:t>
        </w:r>
      </w:ins>
      <w:r w:rsidR="00645C23" w:rsidRPr="002B42A7">
        <w:rPr>
          <w:rFonts w:ascii="Times New Roman" w:hAnsi="Times New Roman" w:cs="Times New Roman"/>
          <w:bCs/>
          <w:color w:val="000000" w:themeColor="text1"/>
          <w:rPrChange w:id="8187" w:author="Ruijie Xu" w:date="2022-03-10T12:31:00Z">
            <w:rPr>
              <w:bCs/>
              <w:color w:val="000000" w:themeColor="text1"/>
            </w:rPr>
          </w:rPrChange>
        </w:rPr>
        <w:t>R22.K and R2</w:t>
      </w:r>
      <w:r w:rsidR="00416993" w:rsidRPr="002B42A7">
        <w:rPr>
          <w:rFonts w:ascii="Times New Roman" w:hAnsi="Times New Roman" w:cs="Times New Roman"/>
          <w:bCs/>
          <w:color w:val="000000" w:themeColor="text1"/>
          <w:rPrChange w:id="8188" w:author="Ruijie Xu" w:date="2022-03-10T12:31:00Z">
            <w:rPr>
              <w:bCs/>
              <w:color w:val="000000" w:themeColor="text1"/>
            </w:rPr>
          </w:rPrChange>
        </w:rPr>
        <w:t>8</w:t>
      </w:r>
      <w:r w:rsidR="00645C23" w:rsidRPr="002B42A7">
        <w:rPr>
          <w:rFonts w:ascii="Times New Roman" w:hAnsi="Times New Roman" w:cs="Times New Roman"/>
          <w:bCs/>
          <w:color w:val="000000" w:themeColor="text1"/>
          <w:rPrChange w:id="8189" w:author="Ruijie Xu" w:date="2022-03-10T12:31:00Z">
            <w:rPr>
              <w:bCs/>
              <w:color w:val="000000" w:themeColor="text1"/>
            </w:rPr>
          </w:rPrChange>
        </w:rPr>
        <w:t>.</w:t>
      </w:r>
      <w:r w:rsidR="00416993" w:rsidRPr="002B42A7">
        <w:rPr>
          <w:rFonts w:ascii="Times New Roman" w:hAnsi="Times New Roman" w:cs="Times New Roman"/>
          <w:bCs/>
          <w:color w:val="000000" w:themeColor="text1"/>
          <w:rPrChange w:id="8190" w:author="Ruijie Xu" w:date="2022-03-10T12:31:00Z">
            <w:rPr>
              <w:bCs/>
              <w:color w:val="000000" w:themeColor="text1"/>
            </w:rPr>
          </w:rPrChange>
        </w:rPr>
        <w:t>K</w:t>
      </w:r>
      <w:ins w:id="8191" w:author="Liliana Salvador" w:date="2022-02-26T19:17:00Z">
        <w:r w:rsidR="00592CFC" w:rsidRPr="002B42A7">
          <w:rPr>
            <w:rFonts w:ascii="Times New Roman" w:hAnsi="Times New Roman" w:cs="Times New Roman"/>
            <w:bCs/>
            <w:color w:val="000000" w:themeColor="text1"/>
            <w:rPrChange w:id="8192" w:author="Ruijie Xu" w:date="2022-03-10T12:31:00Z">
              <w:rPr>
                <w:bCs/>
                <w:color w:val="000000" w:themeColor="text1"/>
              </w:rPr>
            </w:rPrChange>
          </w:rPr>
          <w:t>)</w:t>
        </w:r>
      </w:ins>
      <w:r w:rsidR="00DB434A" w:rsidRPr="002B42A7">
        <w:rPr>
          <w:rFonts w:ascii="Times New Roman" w:hAnsi="Times New Roman" w:cs="Times New Roman"/>
          <w:bCs/>
          <w:color w:val="000000" w:themeColor="text1"/>
          <w:rPrChange w:id="8193" w:author="Ruijie Xu" w:date="2022-03-10T12:31:00Z">
            <w:rPr>
              <w:bCs/>
              <w:color w:val="000000" w:themeColor="text1"/>
            </w:rPr>
          </w:rPrChange>
        </w:rPr>
        <w:t>, which ha</w:t>
      </w:r>
      <w:ins w:id="8194" w:author="Liliana Salvador" w:date="2022-02-26T19:17:00Z">
        <w:r w:rsidR="00592CFC" w:rsidRPr="002B42A7">
          <w:rPr>
            <w:rFonts w:ascii="Times New Roman" w:hAnsi="Times New Roman" w:cs="Times New Roman"/>
            <w:bCs/>
            <w:color w:val="000000" w:themeColor="text1"/>
            <w:rPrChange w:id="8195" w:author="Ruijie Xu" w:date="2022-03-10T12:31:00Z">
              <w:rPr>
                <w:bCs/>
                <w:color w:val="000000" w:themeColor="text1"/>
              </w:rPr>
            </w:rPrChange>
          </w:rPr>
          <w:t>ve on average</w:t>
        </w:r>
      </w:ins>
      <w:del w:id="8196" w:author="Liliana Salvador" w:date="2022-02-26T19:17:00Z">
        <w:r w:rsidR="00DB434A" w:rsidRPr="002B42A7" w:rsidDel="00592CFC">
          <w:rPr>
            <w:rFonts w:ascii="Times New Roman" w:hAnsi="Times New Roman" w:cs="Times New Roman"/>
            <w:bCs/>
            <w:color w:val="000000" w:themeColor="text1"/>
            <w:rPrChange w:id="8197" w:author="Ruijie Xu" w:date="2022-03-10T12:31:00Z">
              <w:rPr>
                <w:bCs/>
                <w:color w:val="000000" w:themeColor="text1"/>
              </w:rPr>
            </w:rPrChange>
          </w:rPr>
          <w:delText>s</w:delText>
        </w:r>
      </w:del>
      <w:r w:rsidR="00DB434A" w:rsidRPr="002B42A7">
        <w:rPr>
          <w:rFonts w:ascii="Times New Roman" w:hAnsi="Times New Roman" w:cs="Times New Roman"/>
          <w:bCs/>
          <w:color w:val="000000" w:themeColor="text1"/>
          <w:rPrChange w:id="8198" w:author="Ruijie Xu" w:date="2022-03-10T12:31:00Z">
            <w:rPr>
              <w:bCs/>
              <w:color w:val="000000" w:themeColor="text1"/>
            </w:rPr>
          </w:rPrChange>
        </w:rPr>
        <w:t xml:space="preserve"> 31 (SD: 3) and 84,344 (SD: 2.2) reads classified under </w:t>
      </w:r>
      <w:r w:rsidR="00DB434A" w:rsidRPr="002B42A7">
        <w:rPr>
          <w:rFonts w:ascii="Times New Roman" w:hAnsi="Times New Roman" w:cs="Times New Roman"/>
          <w:bCs/>
          <w:i/>
          <w:iCs/>
          <w:color w:val="000000" w:themeColor="text1"/>
          <w:rPrChange w:id="8199" w:author="Ruijie Xu" w:date="2022-03-10T12:31:00Z">
            <w:rPr>
              <w:bCs/>
              <w:color w:val="000000" w:themeColor="text1"/>
            </w:rPr>
          </w:rPrChange>
        </w:rPr>
        <w:t>Leptospira</w:t>
      </w:r>
      <w:r w:rsidR="00DB434A" w:rsidRPr="002B42A7">
        <w:rPr>
          <w:rFonts w:ascii="Times New Roman" w:hAnsi="Times New Roman" w:cs="Times New Roman"/>
          <w:bCs/>
          <w:color w:val="000000" w:themeColor="text1"/>
          <w:rPrChange w:id="8200" w:author="Ruijie Xu" w:date="2022-03-10T12:31:00Z">
            <w:rPr>
              <w:bCs/>
              <w:color w:val="000000" w:themeColor="text1"/>
            </w:rPr>
          </w:rPrChange>
        </w:rPr>
        <w:t xml:space="preserve"> </w:t>
      </w:r>
      <w:del w:id="8201" w:author="Liliana Salvador" w:date="2022-02-26T19:17:00Z">
        <w:r w:rsidR="00DB434A" w:rsidRPr="002B42A7" w:rsidDel="00592CFC">
          <w:rPr>
            <w:rFonts w:ascii="Times New Roman" w:hAnsi="Times New Roman" w:cs="Times New Roman"/>
            <w:bCs/>
            <w:color w:val="000000" w:themeColor="text1"/>
            <w:rPrChange w:id="8202" w:author="Ruijie Xu" w:date="2022-03-10T12:31:00Z">
              <w:rPr>
                <w:bCs/>
                <w:color w:val="000000" w:themeColor="text1"/>
              </w:rPr>
            </w:rPrChange>
          </w:rPr>
          <w:delText>on average</w:delText>
        </w:r>
      </w:del>
      <w:ins w:id="8203" w:author="Ruijie Xu" w:date="2022-02-03T12:41:00Z">
        <w:del w:id="8204" w:author="Liliana Salvador" w:date="2022-02-26T19:17:00Z">
          <w:r w:rsidR="006E787C" w:rsidRPr="002B42A7" w:rsidDel="00592CFC">
            <w:rPr>
              <w:rFonts w:ascii="Times New Roman" w:hAnsi="Times New Roman" w:cs="Times New Roman"/>
              <w:bCs/>
              <w:color w:val="000000" w:themeColor="text1"/>
              <w:rPrChange w:id="8205" w:author="Ruijie Xu" w:date="2022-03-10T12:31:00Z">
                <w:rPr>
                  <w:bCs/>
                  <w:color w:val="000000" w:themeColor="text1"/>
                </w:rPr>
              </w:rPrChange>
            </w:rPr>
            <w:delText xml:space="preserve"> </w:delText>
          </w:r>
        </w:del>
        <w:r w:rsidR="006E787C" w:rsidRPr="002B42A7">
          <w:rPr>
            <w:rFonts w:ascii="Times New Roman" w:hAnsi="Times New Roman" w:cs="Times New Roman"/>
            <w:bCs/>
            <w:color w:val="000000" w:themeColor="text1"/>
            <w:rPrChange w:id="8206" w:author="Ruijie Xu" w:date="2022-03-10T12:31:00Z">
              <w:rPr>
                <w:bCs/>
                <w:color w:val="000000" w:themeColor="text1"/>
              </w:rPr>
            </w:rPrChange>
          </w:rPr>
          <w:t>(Table SIII.2)</w:t>
        </w:r>
      </w:ins>
      <w:r w:rsidR="00DB434A" w:rsidRPr="002B42A7">
        <w:rPr>
          <w:rFonts w:ascii="Times New Roman" w:hAnsi="Times New Roman" w:cs="Times New Roman"/>
          <w:bCs/>
          <w:color w:val="000000" w:themeColor="text1"/>
          <w:rPrChange w:id="8207" w:author="Ruijie Xu" w:date="2022-03-10T12:31:00Z">
            <w:rPr>
              <w:bCs/>
              <w:color w:val="000000" w:themeColor="text1"/>
            </w:rPr>
          </w:rPrChange>
        </w:rPr>
        <w:t>, respe</w:t>
      </w:r>
      <w:r w:rsidR="00CE794C" w:rsidRPr="002B42A7">
        <w:rPr>
          <w:rFonts w:ascii="Times New Roman" w:hAnsi="Times New Roman" w:cs="Times New Roman"/>
          <w:bCs/>
          <w:color w:val="000000" w:themeColor="text1"/>
          <w:rPrChange w:id="8208" w:author="Ruijie Xu" w:date="2022-03-10T12:31:00Z">
            <w:rPr>
              <w:bCs/>
              <w:color w:val="000000" w:themeColor="text1"/>
            </w:rPr>
          </w:rPrChange>
        </w:rPr>
        <w:t>c</w:t>
      </w:r>
      <w:r w:rsidR="00DB434A" w:rsidRPr="002B42A7">
        <w:rPr>
          <w:rFonts w:ascii="Times New Roman" w:hAnsi="Times New Roman" w:cs="Times New Roman"/>
          <w:bCs/>
          <w:color w:val="000000" w:themeColor="text1"/>
          <w:rPrChange w:id="8209" w:author="Ruijie Xu" w:date="2022-03-10T12:31:00Z">
            <w:rPr>
              <w:bCs/>
              <w:color w:val="000000" w:themeColor="text1"/>
            </w:rPr>
          </w:rPrChange>
        </w:rPr>
        <w:t>tively</w:t>
      </w:r>
      <w:r w:rsidR="00645C23" w:rsidRPr="002B42A7">
        <w:rPr>
          <w:rFonts w:ascii="Times New Roman" w:hAnsi="Times New Roman" w:cs="Times New Roman"/>
          <w:bCs/>
          <w:color w:val="000000" w:themeColor="text1"/>
          <w:rPrChange w:id="8210" w:author="Ruijie Xu" w:date="2022-03-10T12:31:00Z">
            <w:rPr>
              <w:bCs/>
              <w:color w:val="000000" w:themeColor="text1"/>
            </w:rPr>
          </w:rPrChange>
        </w:rPr>
        <w:t>.</w:t>
      </w:r>
      <w:r w:rsidR="00E8325F" w:rsidRPr="002B42A7">
        <w:rPr>
          <w:rFonts w:ascii="Times New Roman" w:hAnsi="Times New Roman" w:cs="Times New Roman"/>
          <w:bCs/>
          <w:color w:val="000000" w:themeColor="text1"/>
          <w:rPrChange w:id="8211" w:author="Ruijie Xu" w:date="2022-03-10T12:31:00Z">
            <w:rPr>
              <w:bCs/>
              <w:color w:val="000000" w:themeColor="text1"/>
            </w:rPr>
          </w:rPrChange>
        </w:rPr>
        <w:t xml:space="preserve"> </w:t>
      </w:r>
      <w:del w:id="8212" w:author="Ruijie Xu" w:date="2022-02-01T13:44:00Z">
        <w:r w:rsidR="00955866" w:rsidRPr="002B42A7" w:rsidDel="00537B08">
          <w:rPr>
            <w:rFonts w:ascii="Times New Roman" w:hAnsi="Times New Roman" w:cs="Times New Roman"/>
            <w:bCs/>
            <w:color w:val="000000" w:themeColor="text1"/>
            <w:rPrChange w:id="8213" w:author="Ruijie Xu" w:date="2022-03-10T12:31:00Z">
              <w:rPr>
                <w:bCs/>
                <w:color w:val="000000" w:themeColor="text1"/>
              </w:rPr>
            </w:rPrChange>
          </w:rPr>
          <w:delText>Blastn</w:delText>
        </w:r>
      </w:del>
      <w:ins w:id="8214" w:author="Ruijie Xu" w:date="2022-02-01T13:44:00Z">
        <w:r w:rsidR="00537B08" w:rsidRPr="002B42A7">
          <w:rPr>
            <w:rFonts w:ascii="Times New Roman" w:hAnsi="Times New Roman" w:cs="Times New Roman"/>
            <w:bCs/>
            <w:color w:val="000000" w:themeColor="text1"/>
            <w:rPrChange w:id="8215" w:author="Ruijie Xu" w:date="2022-03-10T12:31:00Z">
              <w:rPr>
                <w:bCs/>
                <w:color w:val="000000" w:themeColor="text1"/>
              </w:rPr>
            </w:rPrChange>
          </w:rPr>
          <w:t>BLASTN</w:t>
        </w:r>
      </w:ins>
      <w:ins w:id="8216" w:author="Ruijie Xu" w:date="2022-02-27T12:42:00Z">
        <w:r w:rsidR="0093526E" w:rsidRPr="002B42A7">
          <w:rPr>
            <w:rFonts w:ascii="Times New Roman" w:hAnsi="Times New Roman" w:cs="Times New Roman"/>
            <w:bCs/>
            <w:color w:val="000000" w:themeColor="text1"/>
            <w:rPrChange w:id="8217" w:author="Ruijie Xu" w:date="2022-03-10T12:31:00Z">
              <w:rPr>
                <w:bCs/>
                <w:color w:val="000000" w:themeColor="text1"/>
              </w:rPr>
            </w:rPrChange>
          </w:rPr>
          <w:t>, Centrifuge, Kaiju, Kra</w:t>
        </w:r>
      </w:ins>
      <w:ins w:id="8218" w:author="Ruijie Xu" w:date="2022-02-27T12:43:00Z">
        <w:r w:rsidR="0093526E" w:rsidRPr="002B42A7">
          <w:rPr>
            <w:rFonts w:ascii="Times New Roman" w:hAnsi="Times New Roman" w:cs="Times New Roman"/>
            <w:bCs/>
            <w:color w:val="000000" w:themeColor="text1"/>
            <w:rPrChange w:id="8219" w:author="Ruijie Xu" w:date="2022-03-10T12:31:00Z">
              <w:rPr>
                <w:bCs/>
                <w:color w:val="000000" w:themeColor="text1"/>
              </w:rPr>
            </w:rPrChange>
          </w:rPr>
          <w:t>ken2</w:t>
        </w:r>
      </w:ins>
      <w:r w:rsidR="00955866" w:rsidRPr="002B42A7">
        <w:rPr>
          <w:rFonts w:ascii="Times New Roman" w:hAnsi="Times New Roman" w:cs="Times New Roman"/>
          <w:bCs/>
          <w:color w:val="000000" w:themeColor="text1"/>
          <w:rPrChange w:id="8220" w:author="Ruijie Xu" w:date="2022-03-10T12:31:00Z">
            <w:rPr>
              <w:bCs/>
              <w:color w:val="000000" w:themeColor="text1"/>
            </w:rPr>
          </w:rPrChange>
        </w:rPr>
        <w:t xml:space="preserve"> and CLARK</w:t>
      </w:r>
      <w:r w:rsidR="00BD72D1" w:rsidRPr="002B42A7">
        <w:rPr>
          <w:rFonts w:ascii="Times New Roman" w:hAnsi="Times New Roman" w:cs="Times New Roman"/>
          <w:bCs/>
          <w:color w:val="000000" w:themeColor="text1"/>
          <w:rPrChange w:id="8221" w:author="Ruijie Xu" w:date="2022-03-10T12:31:00Z">
            <w:rPr>
              <w:bCs/>
              <w:color w:val="000000" w:themeColor="text1"/>
            </w:rPr>
          </w:rPrChange>
        </w:rPr>
        <w:t xml:space="preserve"> </w:t>
      </w:r>
      <w:ins w:id="8222" w:author="Ruijie Xu" w:date="2022-02-27T12:43:00Z">
        <w:del w:id="8223" w:author="Liliana Salvador" w:date="2022-03-08T20:14:00Z">
          <w:r w:rsidR="0093526E" w:rsidRPr="002B42A7" w:rsidDel="00862B74">
            <w:rPr>
              <w:rFonts w:ascii="Times New Roman" w:hAnsi="Times New Roman" w:cs="Times New Roman"/>
              <w:bCs/>
              <w:color w:val="000000" w:themeColor="text1"/>
              <w:rPrChange w:id="8224" w:author="Ruijie Xu" w:date="2022-03-10T12:31:00Z">
                <w:rPr>
                  <w:bCs/>
                  <w:color w:val="000000" w:themeColor="text1"/>
                </w:rPr>
              </w:rPrChange>
            </w:rPr>
            <w:delText xml:space="preserve">has all </w:delText>
          </w:r>
        </w:del>
      </w:ins>
      <w:del w:id="8225" w:author="Liliana Salvador" w:date="2022-02-26T19:18:00Z">
        <w:r w:rsidR="00BD72D1" w:rsidRPr="002B42A7" w:rsidDel="00592CFC">
          <w:rPr>
            <w:rFonts w:ascii="Times New Roman" w:hAnsi="Times New Roman" w:cs="Times New Roman"/>
            <w:bCs/>
            <w:color w:val="000000" w:themeColor="text1"/>
            <w:rPrChange w:id="8226" w:author="Ruijie Xu" w:date="2022-03-10T12:31:00Z">
              <w:rPr>
                <w:bCs/>
                <w:color w:val="000000" w:themeColor="text1"/>
              </w:rPr>
            </w:rPrChange>
          </w:rPr>
          <w:delText xml:space="preserve">has </w:delText>
        </w:r>
        <w:r w:rsidR="00955866" w:rsidRPr="002B42A7" w:rsidDel="00592CFC">
          <w:rPr>
            <w:rFonts w:ascii="Times New Roman" w:hAnsi="Times New Roman" w:cs="Times New Roman"/>
            <w:bCs/>
            <w:color w:val="000000" w:themeColor="text1"/>
            <w:rPrChange w:id="8227" w:author="Ruijie Xu" w:date="2022-03-10T12:31:00Z">
              <w:rPr>
                <w:bCs/>
                <w:color w:val="000000" w:themeColor="text1"/>
              </w:rPr>
            </w:rPrChange>
          </w:rPr>
          <w:delText xml:space="preserve">also </w:delText>
        </w:r>
      </w:del>
      <w:r w:rsidR="00955866" w:rsidRPr="002B42A7">
        <w:rPr>
          <w:rFonts w:ascii="Times New Roman" w:hAnsi="Times New Roman" w:cs="Times New Roman"/>
          <w:bCs/>
          <w:color w:val="000000" w:themeColor="text1"/>
          <w:rPrChange w:id="8228" w:author="Ruijie Xu" w:date="2022-03-10T12:31:00Z">
            <w:rPr>
              <w:bCs/>
              <w:color w:val="000000" w:themeColor="text1"/>
            </w:rPr>
          </w:rPrChange>
        </w:rPr>
        <w:t xml:space="preserve">identified </w:t>
      </w:r>
      <w:r w:rsidR="00955866" w:rsidRPr="002B42A7">
        <w:rPr>
          <w:rFonts w:ascii="Times New Roman" w:hAnsi="Times New Roman" w:cs="Times New Roman"/>
          <w:bCs/>
          <w:i/>
          <w:iCs/>
          <w:color w:val="000000" w:themeColor="text1"/>
          <w:rPrChange w:id="8229" w:author="Ruijie Xu" w:date="2022-03-10T12:31:00Z">
            <w:rPr>
              <w:bCs/>
              <w:color w:val="000000" w:themeColor="text1"/>
            </w:rPr>
          </w:rPrChange>
        </w:rPr>
        <w:t>Leptospira</w:t>
      </w:r>
      <w:r w:rsidR="00955866" w:rsidRPr="002B42A7">
        <w:rPr>
          <w:rFonts w:ascii="Times New Roman" w:hAnsi="Times New Roman" w:cs="Times New Roman"/>
          <w:bCs/>
          <w:color w:val="000000" w:themeColor="text1"/>
          <w:rPrChange w:id="8230" w:author="Ruijie Xu" w:date="2022-03-10T12:31:00Z">
            <w:rPr>
              <w:bCs/>
              <w:color w:val="000000" w:themeColor="text1"/>
            </w:rPr>
          </w:rPrChange>
        </w:rPr>
        <w:t xml:space="preserve"> from </w:t>
      </w:r>
      <w:ins w:id="8231" w:author="Liliana Salvador" w:date="2022-02-26T19:18:00Z">
        <w:r w:rsidR="00592CFC" w:rsidRPr="002B42A7">
          <w:rPr>
            <w:rFonts w:ascii="Times New Roman" w:hAnsi="Times New Roman" w:cs="Times New Roman"/>
            <w:bCs/>
            <w:color w:val="000000" w:themeColor="text1"/>
            <w:rPrChange w:id="8232" w:author="Ruijie Xu" w:date="2022-03-10T12:31:00Z">
              <w:rPr>
                <w:bCs/>
                <w:color w:val="000000" w:themeColor="text1"/>
              </w:rPr>
            </w:rPrChange>
          </w:rPr>
          <w:t>a lung sample (</w:t>
        </w:r>
      </w:ins>
      <w:r w:rsidR="00955866" w:rsidRPr="002B42A7">
        <w:rPr>
          <w:rFonts w:ascii="Times New Roman" w:hAnsi="Times New Roman" w:cs="Times New Roman"/>
          <w:bCs/>
          <w:color w:val="000000" w:themeColor="text1"/>
          <w:rPrChange w:id="8233" w:author="Ruijie Xu" w:date="2022-03-10T12:31:00Z">
            <w:rPr>
              <w:bCs/>
              <w:color w:val="000000" w:themeColor="text1"/>
            </w:rPr>
          </w:rPrChange>
        </w:rPr>
        <w:t>R22.L</w:t>
      </w:r>
      <w:ins w:id="8234" w:author="Liliana Salvador" w:date="2022-02-26T19:18:00Z">
        <w:r w:rsidR="00592CFC" w:rsidRPr="002B42A7">
          <w:rPr>
            <w:rFonts w:ascii="Times New Roman" w:hAnsi="Times New Roman" w:cs="Times New Roman"/>
            <w:bCs/>
            <w:color w:val="000000" w:themeColor="text1"/>
            <w:rPrChange w:id="8235" w:author="Ruijie Xu" w:date="2022-03-10T12:31:00Z">
              <w:rPr>
                <w:bCs/>
                <w:color w:val="000000" w:themeColor="text1"/>
              </w:rPr>
            </w:rPrChange>
          </w:rPr>
          <w:t>)</w:t>
        </w:r>
      </w:ins>
      <w:del w:id="8236" w:author="Ruijie Xu" w:date="2022-02-27T12:43:00Z">
        <w:r w:rsidR="00955866" w:rsidRPr="002B42A7" w:rsidDel="0093526E">
          <w:rPr>
            <w:rFonts w:ascii="Times New Roman" w:hAnsi="Times New Roman" w:cs="Times New Roman"/>
            <w:bCs/>
            <w:color w:val="000000" w:themeColor="text1"/>
            <w:rPrChange w:id="8237" w:author="Ruijie Xu" w:date="2022-03-10T12:31:00Z">
              <w:rPr>
                <w:bCs/>
                <w:color w:val="000000" w:themeColor="text1"/>
              </w:rPr>
            </w:rPrChange>
          </w:rPr>
          <w:delText>, which was also identified by Centrifuge, Kaiju, and Kraken2</w:delText>
        </w:r>
      </w:del>
      <w:r w:rsidR="00955866" w:rsidRPr="002B42A7">
        <w:rPr>
          <w:rFonts w:ascii="Times New Roman" w:hAnsi="Times New Roman" w:cs="Times New Roman"/>
          <w:bCs/>
          <w:color w:val="000000" w:themeColor="text1"/>
          <w:rPrChange w:id="8238" w:author="Ruijie Xu" w:date="2022-03-10T12:31:00Z">
            <w:rPr>
              <w:bCs/>
              <w:color w:val="000000" w:themeColor="text1"/>
            </w:rPr>
          </w:rPrChange>
        </w:rPr>
        <w:t xml:space="preserve">. </w:t>
      </w:r>
      <w:r w:rsidR="00645C23" w:rsidRPr="002B42A7">
        <w:rPr>
          <w:rFonts w:ascii="Times New Roman" w:hAnsi="Times New Roman" w:cs="Times New Roman"/>
          <w:bCs/>
          <w:color w:val="000000" w:themeColor="text1"/>
          <w:rPrChange w:id="8239" w:author="Ruijie Xu" w:date="2022-03-10T12:31:00Z">
            <w:rPr>
              <w:bCs/>
              <w:color w:val="000000" w:themeColor="text1"/>
            </w:rPr>
          </w:rPrChange>
        </w:rPr>
        <w:t xml:space="preserve">Metaphlan3 </w:t>
      </w:r>
      <w:del w:id="8240" w:author="Liliana Salvador" w:date="2022-02-26T19:21:00Z">
        <w:r w:rsidR="00645C23" w:rsidRPr="002B42A7" w:rsidDel="00592CFC">
          <w:rPr>
            <w:rFonts w:ascii="Times New Roman" w:hAnsi="Times New Roman" w:cs="Times New Roman"/>
            <w:bCs/>
            <w:color w:val="000000" w:themeColor="text1"/>
            <w:rPrChange w:id="8241" w:author="Ruijie Xu" w:date="2022-03-10T12:31:00Z">
              <w:rPr>
                <w:bCs/>
                <w:color w:val="000000" w:themeColor="text1"/>
              </w:rPr>
            </w:rPrChange>
          </w:rPr>
          <w:delText xml:space="preserve">has </w:delText>
        </w:r>
      </w:del>
      <w:r w:rsidR="00645C23" w:rsidRPr="002B42A7">
        <w:rPr>
          <w:rFonts w:ascii="Times New Roman" w:hAnsi="Times New Roman" w:cs="Times New Roman"/>
          <w:bCs/>
          <w:color w:val="000000" w:themeColor="text1"/>
          <w:rPrChange w:id="8242" w:author="Ruijie Xu" w:date="2022-03-10T12:31:00Z">
            <w:rPr>
              <w:bCs/>
              <w:color w:val="000000" w:themeColor="text1"/>
            </w:rPr>
          </w:rPrChange>
        </w:rPr>
        <w:t xml:space="preserve">only identified </w:t>
      </w:r>
      <w:r w:rsidR="00645C23" w:rsidRPr="002B42A7">
        <w:rPr>
          <w:rFonts w:ascii="Times New Roman" w:hAnsi="Times New Roman" w:cs="Times New Roman"/>
          <w:bCs/>
          <w:i/>
          <w:color w:val="000000" w:themeColor="text1"/>
          <w:rPrChange w:id="8243" w:author="Ruijie Xu" w:date="2022-03-10T12:31:00Z">
            <w:rPr>
              <w:bCs/>
              <w:color w:val="000000" w:themeColor="text1"/>
            </w:rPr>
          </w:rPrChange>
        </w:rPr>
        <w:t>Leptospira</w:t>
      </w:r>
      <w:r w:rsidR="00645C23" w:rsidRPr="002B42A7">
        <w:rPr>
          <w:rFonts w:ascii="Times New Roman" w:hAnsi="Times New Roman" w:cs="Times New Roman"/>
          <w:bCs/>
          <w:color w:val="000000" w:themeColor="text1"/>
          <w:rPrChange w:id="8244" w:author="Ruijie Xu" w:date="2022-03-10T12:31:00Z">
            <w:rPr>
              <w:bCs/>
              <w:color w:val="000000" w:themeColor="text1"/>
            </w:rPr>
          </w:rPrChange>
        </w:rPr>
        <w:t xml:space="preserve"> in</w:t>
      </w:r>
      <w:ins w:id="8245" w:author="Liliana Salvador" w:date="2022-02-26T19:21:00Z">
        <w:r w:rsidR="00592CFC" w:rsidRPr="002B42A7">
          <w:rPr>
            <w:rFonts w:ascii="Times New Roman" w:hAnsi="Times New Roman" w:cs="Times New Roman"/>
            <w:bCs/>
            <w:color w:val="000000" w:themeColor="text1"/>
            <w:rPrChange w:id="8246" w:author="Ruijie Xu" w:date="2022-03-10T12:31:00Z">
              <w:rPr>
                <w:bCs/>
                <w:color w:val="000000" w:themeColor="text1"/>
              </w:rPr>
            </w:rPrChange>
          </w:rPr>
          <w:t xml:space="preserve"> one of the kidney samples</w:t>
        </w:r>
      </w:ins>
      <w:r w:rsidR="00645C23" w:rsidRPr="002B42A7">
        <w:rPr>
          <w:rFonts w:ascii="Times New Roman" w:hAnsi="Times New Roman" w:cs="Times New Roman"/>
          <w:bCs/>
          <w:color w:val="000000" w:themeColor="text1"/>
          <w:rPrChange w:id="8247" w:author="Ruijie Xu" w:date="2022-03-10T12:31:00Z">
            <w:rPr>
              <w:bCs/>
              <w:color w:val="000000" w:themeColor="text1"/>
            </w:rPr>
          </w:rPrChange>
        </w:rPr>
        <w:t xml:space="preserve"> </w:t>
      </w:r>
      <w:ins w:id="8248" w:author="Liliana Salvador" w:date="2022-02-26T19:21:00Z">
        <w:r w:rsidR="00592CFC" w:rsidRPr="002B42A7">
          <w:rPr>
            <w:rFonts w:ascii="Times New Roman" w:hAnsi="Times New Roman" w:cs="Times New Roman"/>
            <w:bCs/>
            <w:color w:val="000000" w:themeColor="text1"/>
            <w:rPrChange w:id="8249" w:author="Ruijie Xu" w:date="2022-03-10T12:31:00Z">
              <w:rPr>
                <w:bCs/>
                <w:color w:val="000000" w:themeColor="text1"/>
              </w:rPr>
            </w:rPrChange>
          </w:rPr>
          <w:t>(</w:t>
        </w:r>
      </w:ins>
      <w:r w:rsidR="00645C23" w:rsidRPr="002B42A7">
        <w:rPr>
          <w:rFonts w:ascii="Times New Roman" w:hAnsi="Times New Roman" w:cs="Times New Roman"/>
          <w:bCs/>
          <w:color w:val="000000" w:themeColor="text1"/>
          <w:rPrChange w:id="8250" w:author="Ruijie Xu" w:date="2022-03-10T12:31:00Z">
            <w:rPr>
              <w:bCs/>
              <w:color w:val="000000" w:themeColor="text1"/>
            </w:rPr>
          </w:rPrChange>
        </w:rPr>
        <w:t>R2</w:t>
      </w:r>
      <w:r w:rsidR="00416993" w:rsidRPr="002B42A7">
        <w:rPr>
          <w:rFonts w:ascii="Times New Roman" w:hAnsi="Times New Roman" w:cs="Times New Roman"/>
          <w:bCs/>
          <w:color w:val="000000" w:themeColor="text1"/>
          <w:rPrChange w:id="8251" w:author="Ruijie Xu" w:date="2022-03-10T12:31:00Z">
            <w:rPr>
              <w:bCs/>
              <w:color w:val="000000" w:themeColor="text1"/>
            </w:rPr>
          </w:rPrChange>
        </w:rPr>
        <w:t>8</w:t>
      </w:r>
      <w:r w:rsidR="00645C23" w:rsidRPr="002B42A7">
        <w:rPr>
          <w:rFonts w:ascii="Times New Roman" w:hAnsi="Times New Roman" w:cs="Times New Roman"/>
          <w:bCs/>
          <w:color w:val="000000" w:themeColor="text1"/>
          <w:rPrChange w:id="8252" w:author="Ruijie Xu" w:date="2022-03-10T12:31:00Z">
            <w:rPr>
              <w:bCs/>
              <w:color w:val="000000" w:themeColor="text1"/>
            </w:rPr>
          </w:rPrChange>
        </w:rPr>
        <w:t>.K</w:t>
      </w:r>
      <w:ins w:id="8253" w:author="Liliana Salvador" w:date="2022-02-26T19:21:00Z">
        <w:r w:rsidR="00592CFC" w:rsidRPr="002B42A7">
          <w:rPr>
            <w:rFonts w:ascii="Times New Roman" w:hAnsi="Times New Roman" w:cs="Times New Roman"/>
            <w:bCs/>
            <w:color w:val="000000" w:themeColor="text1"/>
            <w:rPrChange w:id="8254" w:author="Ruijie Xu" w:date="2022-03-10T12:31:00Z">
              <w:rPr>
                <w:bCs/>
                <w:color w:val="000000" w:themeColor="text1"/>
              </w:rPr>
            </w:rPrChange>
          </w:rPr>
          <w:t>)</w:t>
        </w:r>
      </w:ins>
      <w:r w:rsidR="00E8325F" w:rsidRPr="002B42A7">
        <w:rPr>
          <w:rFonts w:ascii="Times New Roman" w:hAnsi="Times New Roman" w:cs="Times New Roman"/>
          <w:bCs/>
          <w:color w:val="000000" w:themeColor="text1"/>
          <w:rPrChange w:id="8255" w:author="Ruijie Xu" w:date="2022-03-10T12:31:00Z">
            <w:rPr>
              <w:bCs/>
              <w:color w:val="000000" w:themeColor="text1"/>
            </w:rPr>
          </w:rPrChange>
        </w:rPr>
        <w:t>.</w:t>
      </w:r>
      <w:r w:rsidR="00D0654F" w:rsidRPr="002B42A7">
        <w:rPr>
          <w:rFonts w:ascii="Times New Roman" w:hAnsi="Times New Roman" w:cs="Times New Roman"/>
          <w:bCs/>
          <w:color w:val="000000" w:themeColor="text1"/>
          <w:rPrChange w:id="8256" w:author="Ruijie Xu" w:date="2022-03-10T12:31:00Z">
            <w:rPr>
              <w:bCs/>
              <w:color w:val="000000" w:themeColor="text1"/>
            </w:rPr>
          </w:rPrChange>
        </w:rPr>
        <w:t xml:space="preserve"> </w:t>
      </w:r>
      <w:r w:rsidR="00142F3A" w:rsidRPr="002B42A7">
        <w:rPr>
          <w:rFonts w:ascii="Times New Roman" w:hAnsi="Times New Roman" w:cs="Times New Roman"/>
          <w:bCs/>
          <w:color w:val="000000" w:themeColor="text1"/>
          <w:rPrChange w:id="8257" w:author="Ruijie Xu" w:date="2022-03-10T12:31:00Z">
            <w:rPr>
              <w:bCs/>
              <w:color w:val="000000" w:themeColor="text1"/>
            </w:rPr>
          </w:rPrChange>
        </w:rPr>
        <w:t>All samples identified by at least three software ha</w:t>
      </w:r>
      <w:ins w:id="8258" w:author="Liliana Salvador" w:date="2022-03-08T20:15:00Z">
        <w:r w:rsidR="00862B74" w:rsidRPr="002B42A7">
          <w:rPr>
            <w:rFonts w:ascii="Times New Roman" w:hAnsi="Times New Roman" w:cs="Times New Roman"/>
            <w:bCs/>
            <w:color w:val="000000" w:themeColor="text1"/>
            <w:rPrChange w:id="8259" w:author="Ruijie Xu" w:date="2022-03-10T12:31:00Z">
              <w:rPr>
                <w:bCs/>
                <w:color w:val="000000" w:themeColor="text1"/>
              </w:rPr>
            </w:rPrChange>
          </w:rPr>
          <w:t>d</w:t>
        </w:r>
      </w:ins>
      <w:del w:id="8260" w:author="Liliana Salvador" w:date="2022-02-26T19:21:00Z">
        <w:r w:rsidR="00142F3A" w:rsidRPr="002B42A7" w:rsidDel="00592CFC">
          <w:rPr>
            <w:rFonts w:ascii="Times New Roman" w:hAnsi="Times New Roman" w:cs="Times New Roman"/>
            <w:bCs/>
            <w:color w:val="000000" w:themeColor="text1"/>
            <w:rPrChange w:id="8261" w:author="Ruijie Xu" w:date="2022-03-10T12:31:00Z">
              <w:rPr>
                <w:bCs/>
                <w:color w:val="000000" w:themeColor="text1"/>
              </w:rPr>
            </w:rPrChange>
          </w:rPr>
          <w:delText>s</w:delText>
        </w:r>
      </w:del>
      <w:r w:rsidR="00142F3A" w:rsidRPr="002B42A7">
        <w:rPr>
          <w:rFonts w:ascii="Times New Roman" w:hAnsi="Times New Roman" w:cs="Times New Roman"/>
          <w:bCs/>
          <w:color w:val="000000" w:themeColor="text1"/>
          <w:rPrChange w:id="8262" w:author="Ruijie Xu" w:date="2022-03-10T12:31:00Z">
            <w:rPr>
              <w:bCs/>
              <w:color w:val="000000" w:themeColor="text1"/>
            </w:rPr>
          </w:rPrChange>
        </w:rPr>
        <w:t xml:space="preserve"> at least</w:t>
      </w:r>
      <w:ins w:id="8263" w:author="Liliana Salvador" w:date="2022-02-26T19:21:00Z">
        <w:r w:rsidR="00592CFC" w:rsidRPr="002B42A7">
          <w:rPr>
            <w:rFonts w:ascii="Times New Roman" w:hAnsi="Times New Roman" w:cs="Times New Roman"/>
            <w:bCs/>
            <w:color w:val="000000" w:themeColor="text1"/>
            <w:rPrChange w:id="8264" w:author="Ruijie Xu" w:date="2022-03-10T12:31:00Z">
              <w:rPr>
                <w:bCs/>
                <w:color w:val="000000" w:themeColor="text1"/>
              </w:rPr>
            </w:rPrChange>
          </w:rPr>
          <w:t xml:space="preserve"> a total of</w:t>
        </w:r>
      </w:ins>
      <w:r w:rsidR="00142F3A" w:rsidRPr="002B42A7">
        <w:rPr>
          <w:rFonts w:ascii="Times New Roman" w:hAnsi="Times New Roman" w:cs="Times New Roman"/>
          <w:bCs/>
          <w:color w:val="000000" w:themeColor="text1"/>
          <w:rPrChange w:id="8265" w:author="Ruijie Xu" w:date="2022-03-10T12:31:00Z">
            <w:rPr>
              <w:bCs/>
              <w:color w:val="000000" w:themeColor="text1"/>
            </w:rPr>
          </w:rPrChange>
        </w:rPr>
        <w:t xml:space="preserve"> </w:t>
      </w:r>
      <w:r w:rsidR="004F10F4" w:rsidRPr="002B42A7">
        <w:rPr>
          <w:rFonts w:ascii="Times New Roman" w:hAnsi="Times New Roman" w:cs="Times New Roman"/>
          <w:bCs/>
          <w:color w:val="000000" w:themeColor="text1"/>
          <w:rPrChange w:id="8266" w:author="Ruijie Xu" w:date="2022-03-10T12:31:00Z">
            <w:rPr>
              <w:bCs/>
              <w:color w:val="000000" w:themeColor="text1"/>
            </w:rPr>
          </w:rPrChange>
        </w:rPr>
        <w:t xml:space="preserve">30 reads classified under </w:t>
      </w:r>
      <w:r w:rsidR="004F10F4" w:rsidRPr="002B42A7">
        <w:rPr>
          <w:rFonts w:ascii="Times New Roman" w:hAnsi="Times New Roman" w:cs="Times New Roman"/>
          <w:bCs/>
          <w:i/>
          <w:color w:val="000000" w:themeColor="text1"/>
          <w:rPrChange w:id="8267" w:author="Ruijie Xu" w:date="2022-03-10T12:31:00Z">
            <w:rPr>
              <w:bCs/>
              <w:color w:val="000000" w:themeColor="text1"/>
            </w:rPr>
          </w:rPrChange>
        </w:rPr>
        <w:t>Leptospira</w:t>
      </w:r>
      <w:r w:rsidR="004F10F4" w:rsidRPr="002B42A7">
        <w:rPr>
          <w:rFonts w:ascii="Times New Roman" w:hAnsi="Times New Roman" w:cs="Times New Roman"/>
          <w:bCs/>
          <w:color w:val="000000" w:themeColor="text1"/>
          <w:rPrChange w:id="8268" w:author="Ruijie Xu" w:date="2022-03-10T12:31:00Z">
            <w:rPr>
              <w:bCs/>
              <w:color w:val="000000" w:themeColor="text1"/>
            </w:rPr>
          </w:rPrChange>
        </w:rPr>
        <w:t xml:space="preserve"> </w:t>
      </w:r>
      <w:del w:id="8269" w:author="Liliana Salvador" w:date="2022-02-26T19:21:00Z">
        <w:r w:rsidR="004F10F4" w:rsidRPr="002B42A7" w:rsidDel="00592CFC">
          <w:rPr>
            <w:rFonts w:ascii="Times New Roman" w:hAnsi="Times New Roman" w:cs="Times New Roman"/>
            <w:bCs/>
            <w:color w:val="000000" w:themeColor="text1"/>
            <w:rPrChange w:id="8270" w:author="Ruijie Xu" w:date="2022-03-10T12:31:00Z">
              <w:rPr>
                <w:bCs/>
                <w:color w:val="000000" w:themeColor="text1"/>
              </w:rPr>
            </w:rPrChange>
          </w:rPr>
          <w:delText xml:space="preserve">in total </w:delText>
        </w:r>
      </w:del>
      <w:r w:rsidR="004F10F4" w:rsidRPr="002B42A7">
        <w:rPr>
          <w:rFonts w:ascii="Times New Roman" w:hAnsi="Times New Roman" w:cs="Times New Roman"/>
          <w:bCs/>
          <w:color w:val="000000" w:themeColor="text1"/>
          <w:rPrChange w:id="8271" w:author="Ruijie Xu" w:date="2022-03-10T12:31:00Z">
            <w:rPr>
              <w:bCs/>
              <w:color w:val="000000" w:themeColor="text1"/>
            </w:rPr>
          </w:rPrChange>
        </w:rPr>
        <w:t>(Table SIII.</w:t>
      </w:r>
      <w:ins w:id="8272" w:author="Ruijie Xu" w:date="2022-02-03T12:42:00Z">
        <w:r w:rsidR="006E787C" w:rsidRPr="002B42A7">
          <w:rPr>
            <w:rFonts w:ascii="Times New Roman" w:hAnsi="Times New Roman" w:cs="Times New Roman"/>
            <w:bCs/>
            <w:color w:val="000000" w:themeColor="text1"/>
            <w:rPrChange w:id="8273" w:author="Ruijie Xu" w:date="2022-03-10T12:31:00Z">
              <w:rPr>
                <w:bCs/>
                <w:color w:val="000000" w:themeColor="text1"/>
              </w:rPr>
            </w:rPrChange>
          </w:rPr>
          <w:t>2</w:t>
        </w:r>
      </w:ins>
      <w:del w:id="8274" w:author="Ruijie Xu" w:date="2022-02-03T12:42:00Z">
        <w:r w:rsidR="004F10F4" w:rsidRPr="002B42A7" w:rsidDel="006E787C">
          <w:rPr>
            <w:rFonts w:ascii="Times New Roman" w:hAnsi="Times New Roman" w:cs="Times New Roman"/>
            <w:bCs/>
            <w:color w:val="000000" w:themeColor="text1"/>
            <w:rPrChange w:id="8275" w:author="Ruijie Xu" w:date="2022-03-10T12:31:00Z">
              <w:rPr>
                <w:bCs/>
                <w:color w:val="000000" w:themeColor="text1"/>
              </w:rPr>
            </w:rPrChange>
          </w:rPr>
          <w:delText>3</w:delText>
        </w:r>
      </w:del>
      <w:r w:rsidR="004F10F4" w:rsidRPr="002B42A7">
        <w:rPr>
          <w:rFonts w:ascii="Times New Roman" w:hAnsi="Times New Roman" w:cs="Times New Roman"/>
          <w:bCs/>
          <w:color w:val="000000" w:themeColor="text1"/>
          <w:rPrChange w:id="8276" w:author="Ruijie Xu" w:date="2022-03-10T12:31:00Z">
            <w:rPr>
              <w:bCs/>
              <w:color w:val="000000" w:themeColor="text1"/>
            </w:rPr>
          </w:rPrChange>
        </w:rPr>
        <w:t>).</w:t>
      </w:r>
      <w:r w:rsidR="0099483B" w:rsidRPr="002B42A7">
        <w:rPr>
          <w:rFonts w:ascii="Times New Roman" w:hAnsi="Times New Roman" w:cs="Times New Roman"/>
          <w:bCs/>
          <w:color w:val="000000" w:themeColor="text1"/>
          <w:rPrChange w:id="8277" w:author="Ruijie Xu" w:date="2022-03-10T12:31:00Z">
            <w:rPr>
              <w:bCs/>
              <w:color w:val="000000" w:themeColor="text1"/>
            </w:rPr>
          </w:rPrChange>
        </w:rPr>
        <w:t xml:space="preserve"> Samples that were only identified by Kaiju or Centrifuge ha</w:t>
      </w:r>
      <w:ins w:id="8278" w:author="Liliana Salvador" w:date="2022-03-08T20:15:00Z">
        <w:r w:rsidR="0076624A" w:rsidRPr="002B42A7">
          <w:rPr>
            <w:rFonts w:ascii="Times New Roman" w:hAnsi="Times New Roman" w:cs="Times New Roman"/>
            <w:bCs/>
            <w:color w:val="000000" w:themeColor="text1"/>
            <w:rPrChange w:id="8279" w:author="Ruijie Xu" w:date="2022-03-10T12:31:00Z">
              <w:rPr>
                <w:bCs/>
                <w:color w:val="000000" w:themeColor="text1"/>
              </w:rPr>
            </w:rPrChange>
          </w:rPr>
          <w:t>d</w:t>
        </w:r>
      </w:ins>
      <w:ins w:id="8280" w:author="Liliana Salvador" w:date="2022-02-26T19:22:00Z">
        <w:r w:rsidR="00592CFC" w:rsidRPr="002B42A7">
          <w:rPr>
            <w:rFonts w:ascii="Times New Roman" w:hAnsi="Times New Roman" w:cs="Times New Roman"/>
            <w:bCs/>
            <w:color w:val="000000" w:themeColor="text1"/>
            <w:rPrChange w:id="8281" w:author="Ruijie Xu" w:date="2022-03-10T12:31:00Z">
              <w:rPr>
                <w:bCs/>
                <w:color w:val="000000" w:themeColor="text1"/>
              </w:rPr>
            </w:rPrChange>
          </w:rPr>
          <w:t xml:space="preserve"> on average</w:t>
        </w:r>
      </w:ins>
      <w:del w:id="8282" w:author="Liliana Salvador" w:date="2022-02-26T19:22:00Z">
        <w:r w:rsidR="0099483B" w:rsidRPr="002B42A7" w:rsidDel="00592CFC">
          <w:rPr>
            <w:rFonts w:ascii="Times New Roman" w:hAnsi="Times New Roman" w:cs="Times New Roman"/>
            <w:bCs/>
            <w:color w:val="000000" w:themeColor="text1"/>
            <w:rPrChange w:id="8283" w:author="Ruijie Xu" w:date="2022-03-10T12:31:00Z">
              <w:rPr>
                <w:bCs/>
                <w:color w:val="000000" w:themeColor="text1"/>
              </w:rPr>
            </w:rPrChange>
          </w:rPr>
          <w:delText>s</w:delText>
        </w:r>
      </w:del>
      <w:r w:rsidR="0099483B" w:rsidRPr="002B42A7">
        <w:rPr>
          <w:rFonts w:ascii="Times New Roman" w:hAnsi="Times New Roman" w:cs="Times New Roman"/>
          <w:bCs/>
          <w:color w:val="000000" w:themeColor="text1"/>
          <w:rPrChange w:id="8284" w:author="Ruijie Xu" w:date="2022-03-10T12:31:00Z">
            <w:rPr>
              <w:bCs/>
              <w:color w:val="000000" w:themeColor="text1"/>
            </w:rPr>
          </w:rPrChange>
        </w:rPr>
        <w:t xml:space="preserve"> only 2 (R27.K</w:t>
      </w:r>
      <w:r w:rsidR="00A73910" w:rsidRPr="002B42A7">
        <w:rPr>
          <w:rFonts w:ascii="Times New Roman" w:hAnsi="Times New Roman" w:cs="Times New Roman"/>
          <w:bCs/>
          <w:color w:val="000000" w:themeColor="text1"/>
          <w:rPrChange w:id="8285" w:author="Ruijie Xu" w:date="2022-03-10T12:31:00Z">
            <w:rPr>
              <w:bCs/>
              <w:color w:val="000000" w:themeColor="text1"/>
            </w:rPr>
          </w:rPrChange>
        </w:rPr>
        <w:t>, SD: 1</w:t>
      </w:r>
      <w:r w:rsidR="0099483B" w:rsidRPr="002B42A7">
        <w:rPr>
          <w:rFonts w:ascii="Times New Roman" w:hAnsi="Times New Roman" w:cs="Times New Roman"/>
          <w:bCs/>
          <w:color w:val="000000" w:themeColor="text1"/>
          <w:rPrChange w:id="8286" w:author="Ruijie Xu" w:date="2022-03-10T12:31:00Z">
            <w:rPr>
              <w:bCs/>
              <w:color w:val="000000" w:themeColor="text1"/>
            </w:rPr>
          </w:rPrChange>
        </w:rPr>
        <w:t>) to 15 (R26.L</w:t>
      </w:r>
      <w:r w:rsidR="00A73910" w:rsidRPr="002B42A7">
        <w:rPr>
          <w:rFonts w:ascii="Times New Roman" w:hAnsi="Times New Roman" w:cs="Times New Roman"/>
          <w:bCs/>
          <w:color w:val="000000" w:themeColor="text1"/>
          <w:rPrChange w:id="8287" w:author="Ruijie Xu" w:date="2022-03-10T12:31:00Z">
            <w:rPr>
              <w:bCs/>
              <w:color w:val="000000" w:themeColor="text1"/>
            </w:rPr>
          </w:rPrChange>
        </w:rPr>
        <w:t>, SD: 2</w:t>
      </w:r>
      <w:r w:rsidR="0099483B" w:rsidRPr="002B42A7">
        <w:rPr>
          <w:rFonts w:ascii="Times New Roman" w:hAnsi="Times New Roman" w:cs="Times New Roman"/>
          <w:bCs/>
          <w:color w:val="000000" w:themeColor="text1"/>
          <w:rPrChange w:id="8288" w:author="Ruijie Xu" w:date="2022-03-10T12:31:00Z">
            <w:rPr>
              <w:bCs/>
              <w:color w:val="000000" w:themeColor="text1"/>
            </w:rPr>
          </w:rPrChange>
        </w:rPr>
        <w:t xml:space="preserve">) reads classified under </w:t>
      </w:r>
      <w:r w:rsidR="0099483B" w:rsidRPr="002B42A7">
        <w:rPr>
          <w:rFonts w:ascii="Times New Roman" w:hAnsi="Times New Roman" w:cs="Times New Roman"/>
          <w:bCs/>
          <w:i/>
          <w:color w:val="000000" w:themeColor="text1"/>
          <w:rPrChange w:id="8289" w:author="Ruijie Xu" w:date="2022-03-10T12:31:00Z">
            <w:rPr>
              <w:bCs/>
              <w:color w:val="000000" w:themeColor="text1"/>
            </w:rPr>
          </w:rPrChange>
        </w:rPr>
        <w:t xml:space="preserve">Leptospira </w:t>
      </w:r>
      <w:del w:id="8290" w:author="Liliana Salvador" w:date="2022-02-26T19:22:00Z">
        <w:r w:rsidR="0099483B" w:rsidRPr="002B42A7" w:rsidDel="00592CFC">
          <w:rPr>
            <w:rFonts w:ascii="Times New Roman" w:hAnsi="Times New Roman" w:cs="Times New Roman"/>
            <w:bCs/>
            <w:color w:val="000000" w:themeColor="text1"/>
            <w:rPrChange w:id="8291" w:author="Ruijie Xu" w:date="2022-03-10T12:31:00Z">
              <w:rPr>
                <w:bCs/>
                <w:color w:val="000000" w:themeColor="text1"/>
              </w:rPr>
            </w:rPrChange>
          </w:rPr>
          <w:delText>on average</w:delText>
        </w:r>
      </w:del>
      <w:ins w:id="8292" w:author="Ruijie Xu" w:date="2022-02-03T12:42:00Z">
        <w:del w:id="8293" w:author="Liliana Salvador" w:date="2022-02-26T19:22:00Z">
          <w:r w:rsidR="006E787C" w:rsidRPr="002B42A7" w:rsidDel="00592CFC">
            <w:rPr>
              <w:rFonts w:ascii="Times New Roman" w:hAnsi="Times New Roman" w:cs="Times New Roman"/>
              <w:bCs/>
              <w:color w:val="000000" w:themeColor="text1"/>
              <w:rPrChange w:id="8294" w:author="Ruijie Xu" w:date="2022-03-10T12:31:00Z">
                <w:rPr>
                  <w:bCs/>
                  <w:color w:val="000000" w:themeColor="text1"/>
                </w:rPr>
              </w:rPrChange>
            </w:rPr>
            <w:delText xml:space="preserve"> </w:delText>
          </w:r>
        </w:del>
        <w:r w:rsidR="006E787C" w:rsidRPr="002B42A7">
          <w:rPr>
            <w:rFonts w:ascii="Times New Roman" w:hAnsi="Times New Roman" w:cs="Times New Roman"/>
            <w:bCs/>
            <w:color w:val="000000" w:themeColor="text1"/>
            <w:rPrChange w:id="8295" w:author="Ruijie Xu" w:date="2022-03-10T12:31:00Z">
              <w:rPr>
                <w:bCs/>
                <w:color w:val="000000" w:themeColor="text1"/>
              </w:rPr>
            </w:rPrChange>
          </w:rPr>
          <w:t>(Table SIII.2)</w:t>
        </w:r>
      </w:ins>
      <w:r w:rsidR="0099483B" w:rsidRPr="002B42A7">
        <w:rPr>
          <w:rFonts w:ascii="Times New Roman" w:hAnsi="Times New Roman" w:cs="Times New Roman"/>
          <w:bCs/>
          <w:color w:val="000000" w:themeColor="text1"/>
          <w:rPrChange w:id="8296" w:author="Ruijie Xu" w:date="2022-03-10T12:31:00Z">
            <w:rPr>
              <w:bCs/>
              <w:color w:val="000000" w:themeColor="text1"/>
            </w:rPr>
          </w:rPrChange>
        </w:rPr>
        <w:t>.</w:t>
      </w:r>
      <w:r w:rsidR="004F10F4" w:rsidRPr="002B42A7">
        <w:rPr>
          <w:rFonts w:ascii="Times New Roman" w:hAnsi="Times New Roman" w:cs="Times New Roman"/>
          <w:bCs/>
          <w:color w:val="000000" w:themeColor="text1"/>
          <w:rPrChange w:id="8297" w:author="Ruijie Xu" w:date="2022-03-10T12:31:00Z">
            <w:rPr>
              <w:bCs/>
              <w:color w:val="000000" w:themeColor="text1"/>
            </w:rPr>
          </w:rPrChange>
        </w:rPr>
        <w:t xml:space="preserve"> </w:t>
      </w:r>
    </w:p>
    <w:p w14:paraId="41E047C8" w14:textId="77777777" w:rsidR="00592CFC" w:rsidRPr="002B42A7" w:rsidDel="00B1228A" w:rsidRDefault="00592CFC" w:rsidP="00537A4F">
      <w:pPr>
        <w:spacing w:line="480" w:lineRule="auto"/>
        <w:rPr>
          <w:ins w:id="8298" w:author="Liliana Salvador" w:date="2022-02-26T19:24:00Z"/>
          <w:del w:id="8299" w:author="Rajeev, Sree" w:date="2022-03-03T11:30:00Z"/>
          <w:rFonts w:ascii="Times New Roman" w:hAnsi="Times New Roman" w:cs="Times New Roman"/>
          <w:bCs/>
          <w:color w:val="000000" w:themeColor="text1"/>
          <w:rPrChange w:id="8300" w:author="Ruijie Xu" w:date="2022-03-10T12:31:00Z">
            <w:rPr>
              <w:ins w:id="8301" w:author="Liliana Salvador" w:date="2022-02-26T19:24:00Z"/>
              <w:del w:id="8302" w:author="Rajeev, Sree" w:date="2022-03-03T11:30:00Z"/>
              <w:bCs/>
              <w:color w:val="000000" w:themeColor="text1"/>
            </w:rPr>
          </w:rPrChange>
        </w:rPr>
      </w:pPr>
    </w:p>
    <w:p w14:paraId="7DB250FE" w14:textId="05CD688D" w:rsidR="00592CFC" w:rsidRPr="002B42A7" w:rsidDel="00B1228A" w:rsidRDefault="00592CFC" w:rsidP="00537A4F">
      <w:pPr>
        <w:spacing w:line="480" w:lineRule="auto"/>
        <w:rPr>
          <w:ins w:id="8303" w:author="Liliana Salvador" w:date="2022-02-26T19:24:00Z"/>
          <w:del w:id="8304" w:author="Rajeev, Sree" w:date="2022-03-03T11:30:00Z"/>
          <w:rFonts w:ascii="Times New Roman" w:hAnsi="Times New Roman" w:cs="Times New Roman"/>
          <w:bCs/>
          <w:i/>
          <w:color w:val="000000" w:themeColor="text1"/>
          <w:rPrChange w:id="8305" w:author="Ruijie Xu" w:date="2022-03-10T12:31:00Z">
            <w:rPr>
              <w:ins w:id="8306" w:author="Liliana Salvador" w:date="2022-02-26T19:24:00Z"/>
              <w:del w:id="8307" w:author="Rajeev, Sree" w:date="2022-03-03T11:30:00Z"/>
              <w:bCs/>
              <w:color w:val="000000" w:themeColor="text1"/>
            </w:rPr>
          </w:rPrChange>
        </w:rPr>
      </w:pPr>
      <w:ins w:id="8308" w:author="Liliana Salvador" w:date="2022-02-26T19:24:00Z">
        <w:del w:id="8309" w:author="Rajeev, Sree" w:date="2022-03-03T11:30:00Z">
          <w:r w:rsidRPr="002B42A7" w:rsidDel="00B1228A">
            <w:rPr>
              <w:rFonts w:ascii="Times New Roman" w:hAnsi="Times New Roman" w:cs="Times New Roman"/>
              <w:bCs/>
              <w:i/>
              <w:color w:val="000000" w:themeColor="text1"/>
              <w:rPrChange w:id="8310" w:author="Ruijie Xu" w:date="2022-03-10T12:31:00Z">
                <w:rPr>
                  <w:bCs/>
                  <w:color w:val="000000" w:themeColor="text1"/>
                </w:rPr>
              </w:rPrChange>
            </w:rPr>
            <w:delText>Different Kraken2 databases</w:delText>
          </w:r>
        </w:del>
      </w:ins>
    </w:p>
    <w:p w14:paraId="167B58FF" w14:textId="4316A7BC" w:rsidR="005912FB" w:rsidRPr="002B42A7" w:rsidRDefault="00DC6C02" w:rsidP="00537A4F">
      <w:pPr>
        <w:spacing w:line="480" w:lineRule="auto"/>
        <w:rPr>
          <w:rFonts w:ascii="Times New Roman" w:hAnsi="Times New Roman" w:cs="Times New Roman"/>
          <w:bCs/>
          <w:color w:val="000000" w:themeColor="text1"/>
          <w:rPrChange w:id="8311" w:author="Ruijie Xu" w:date="2022-03-10T12:31:00Z">
            <w:rPr>
              <w:bCs/>
              <w:color w:val="000000" w:themeColor="text1"/>
            </w:rPr>
          </w:rPrChange>
        </w:rPr>
      </w:pPr>
      <w:del w:id="8312" w:author="Rajeev, Sree" w:date="2022-03-01T14:15:00Z">
        <w:r w:rsidRPr="002B42A7" w:rsidDel="000A335D">
          <w:rPr>
            <w:rFonts w:ascii="Times New Roman" w:hAnsi="Times New Roman" w:cs="Times New Roman"/>
            <w:bCs/>
            <w:color w:val="000000" w:themeColor="text1"/>
            <w:rPrChange w:id="8313" w:author="Ruijie Xu" w:date="2022-03-10T12:31:00Z">
              <w:rPr>
                <w:bCs/>
                <w:color w:val="000000" w:themeColor="text1"/>
              </w:rPr>
            </w:rPrChange>
          </w:rPr>
          <w:delText xml:space="preserve">In addition to </w:delText>
        </w:r>
      </w:del>
      <w:ins w:id="8314" w:author="Liliana Salvador" w:date="2022-02-26T19:22:00Z">
        <w:del w:id="8315" w:author="Rajeev, Sree" w:date="2022-03-01T14:15:00Z">
          <w:r w:rsidR="00592CFC" w:rsidRPr="002B42A7" w:rsidDel="000A335D">
            <w:rPr>
              <w:rFonts w:ascii="Times New Roman" w:hAnsi="Times New Roman" w:cs="Times New Roman"/>
              <w:bCs/>
              <w:color w:val="000000" w:themeColor="text1"/>
              <w:rPrChange w:id="8316" w:author="Ruijie Xu" w:date="2022-03-10T12:31:00Z">
                <w:rPr>
                  <w:bCs/>
                  <w:color w:val="000000" w:themeColor="text1"/>
                </w:rPr>
              </w:rPrChange>
            </w:rPr>
            <w:delText xml:space="preserve">the </w:delText>
          </w:r>
        </w:del>
      </w:ins>
      <w:del w:id="8317" w:author="Rajeev, Sree" w:date="2022-03-01T14:15:00Z">
        <w:r w:rsidRPr="002B42A7" w:rsidDel="000A335D">
          <w:rPr>
            <w:rFonts w:ascii="Times New Roman" w:hAnsi="Times New Roman" w:cs="Times New Roman"/>
            <w:bCs/>
            <w:color w:val="000000" w:themeColor="text1"/>
            <w:rPrChange w:id="8318" w:author="Ruijie Xu" w:date="2022-03-10T12:31:00Z">
              <w:rPr>
                <w:bCs/>
                <w:color w:val="000000" w:themeColor="text1"/>
              </w:rPr>
            </w:rPrChange>
          </w:rPr>
          <w:delText xml:space="preserve">differences in </w:delText>
        </w:r>
      </w:del>
      <w:r w:rsidRPr="002B42A7">
        <w:rPr>
          <w:rFonts w:ascii="Times New Roman" w:hAnsi="Times New Roman" w:cs="Times New Roman"/>
          <w:bCs/>
          <w:i/>
          <w:color w:val="000000" w:themeColor="text1"/>
          <w:rPrChange w:id="8319" w:author="Ruijie Xu" w:date="2022-03-10T12:31:00Z">
            <w:rPr>
              <w:bCs/>
              <w:color w:val="000000" w:themeColor="text1"/>
            </w:rPr>
          </w:rPrChange>
        </w:rPr>
        <w:t>Leptospira</w:t>
      </w:r>
      <w:r w:rsidRPr="002B42A7">
        <w:rPr>
          <w:rFonts w:ascii="Times New Roman" w:hAnsi="Times New Roman" w:cs="Times New Roman"/>
          <w:bCs/>
          <w:color w:val="000000" w:themeColor="text1"/>
          <w:rPrChange w:id="8320" w:author="Ruijie Xu" w:date="2022-03-10T12:31:00Z">
            <w:rPr>
              <w:bCs/>
              <w:color w:val="000000" w:themeColor="text1"/>
            </w:rPr>
          </w:rPrChange>
        </w:rPr>
        <w:t xml:space="preserve"> </w:t>
      </w:r>
      <w:del w:id="8321" w:author="Liliana Salvador" w:date="2022-02-26T19:22:00Z">
        <w:r w:rsidR="006E6B86" w:rsidRPr="002B42A7" w:rsidDel="00592CFC">
          <w:rPr>
            <w:rFonts w:ascii="Times New Roman" w:hAnsi="Times New Roman" w:cs="Times New Roman"/>
            <w:bCs/>
            <w:color w:val="000000" w:themeColor="text1"/>
            <w:rPrChange w:id="8322" w:author="Ruijie Xu" w:date="2022-03-10T12:31:00Z">
              <w:rPr>
                <w:bCs/>
                <w:color w:val="000000" w:themeColor="text1"/>
              </w:rPr>
            </w:rPrChange>
          </w:rPr>
          <w:delText xml:space="preserve">diagnosis </w:delText>
        </w:r>
      </w:del>
      <w:ins w:id="8323" w:author="Liliana Salvador" w:date="2022-02-26T19:22:00Z">
        <w:r w:rsidR="00592CFC" w:rsidRPr="002B42A7">
          <w:rPr>
            <w:rFonts w:ascii="Times New Roman" w:hAnsi="Times New Roman" w:cs="Times New Roman"/>
            <w:bCs/>
            <w:color w:val="000000" w:themeColor="text1"/>
            <w:rPrChange w:id="8324" w:author="Ruijie Xu" w:date="2022-03-10T12:31:00Z">
              <w:rPr>
                <w:bCs/>
                <w:color w:val="000000" w:themeColor="text1"/>
              </w:rPr>
            </w:rPrChange>
          </w:rPr>
          <w:t xml:space="preserve">detection </w:t>
        </w:r>
      </w:ins>
      <w:del w:id="8325" w:author="Liliana Salvador" w:date="2022-02-26T19:22:00Z">
        <w:r w:rsidRPr="002B42A7" w:rsidDel="00592CFC">
          <w:rPr>
            <w:rFonts w:ascii="Times New Roman" w:hAnsi="Times New Roman" w:cs="Times New Roman"/>
            <w:bCs/>
            <w:color w:val="000000" w:themeColor="text1"/>
            <w:rPrChange w:id="8326" w:author="Ruijie Xu" w:date="2022-03-10T12:31:00Z">
              <w:rPr>
                <w:bCs/>
                <w:color w:val="000000" w:themeColor="text1"/>
              </w:rPr>
            </w:rPrChange>
          </w:rPr>
          <w:delText xml:space="preserve">caused </w:delText>
        </w:r>
      </w:del>
      <w:del w:id="8327" w:author="Rajeev, Sree" w:date="2022-03-01T14:15:00Z">
        <w:r w:rsidRPr="002B42A7" w:rsidDel="000A335D">
          <w:rPr>
            <w:rFonts w:ascii="Times New Roman" w:hAnsi="Times New Roman" w:cs="Times New Roman"/>
            <w:bCs/>
            <w:color w:val="000000" w:themeColor="text1"/>
            <w:rPrChange w:id="8328" w:author="Ruijie Xu" w:date="2022-03-10T12:31:00Z">
              <w:rPr>
                <w:bCs/>
                <w:color w:val="000000" w:themeColor="text1"/>
              </w:rPr>
            </w:rPrChange>
          </w:rPr>
          <w:delText xml:space="preserve">by the use of different software, </w:delText>
        </w:r>
      </w:del>
      <w:ins w:id="8329" w:author="Liliana Salvador" w:date="2022-02-26T19:23:00Z">
        <w:del w:id="8330" w:author="Rajeev, Sree" w:date="2022-03-01T14:15:00Z">
          <w:r w:rsidR="00592CFC" w:rsidRPr="002B42A7" w:rsidDel="000A335D">
            <w:rPr>
              <w:rFonts w:ascii="Times New Roman" w:hAnsi="Times New Roman" w:cs="Times New Roman"/>
              <w:bCs/>
              <w:color w:val="000000" w:themeColor="text1"/>
              <w:rPrChange w:id="8331" w:author="Ruijie Xu" w:date="2022-03-10T12:31:00Z">
                <w:rPr>
                  <w:bCs/>
                  <w:color w:val="000000" w:themeColor="text1"/>
                </w:rPr>
              </w:rPrChange>
            </w:rPr>
            <w:delText xml:space="preserve">the </w:delText>
          </w:r>
        </w:del>
      </w:ins>
      <w:del w:id="8332" w:author="Rajeev, Sree" w:date="2022-03-01T14:15:00Z">
        <w:r w:rsidRPr="002B42A7" w:rsidDel="000A335D">
          <w:rPr>
            <w:rFonts w:ascii="Times New Roman" w:hAnsi="Times New Roman" w:cs="Times New Roman"/>
            <w:bCs/>
            <w:color w:val="000000" w:themeColor="text1"/>
            <w:rPrChange w:id="8333" w:author="Ruijie Xu" w:date="2022-03-10T12:31:00Z">
              <w:rPr>
                <w:bCs/>
                <w:color w:val="000000" w:themeColor="text1"/>
              </w:rPr>
            </w:rPrChange>
          </w:rPr>
          <w:delText xml:space="preserve">diagnosis of </w:delText>
        </w:r>
        <w:r w:rsidRPr="002B42A7" w:rsidDel="000A335D">
          <w:rPr>
            <w:rFonts w:ascii="Times New Roman" w:hAnsi="Times New Roman" w:cs="Times New Roman"/>
            <w:bCs/>
            <w:i/>
            <w:color w:val="000000" w:themeColor="text1"/>
            <w:rPrChange w:id="8334" w:author="Ruijie Xu" w:date="2022-03-10T12:31:00Z">
              <w:rPr>
                <w:bCs/>
                <w:color w:val="000000" w:themeColor="text1"/>
              </w:rPr>
            </w:rPrChange>
          </w:rPr>
          <w:delText>Leptospira</w:delText>
        </w:r>
        <w:r w:rsidRPr="002B42A7" w:rsidDel="000A335D">
          <w:rPr>
            <w:rFonts w:ascii="Times New Roman" w:hAnsi="Times New Roman" w:cs="Times New Roman"/>
            <w:bCs/>
            <w:color w:val="000000" w:themeColor="text1"/>
            <w:rPrChange w:id="8335" w:author="Ruijie Xu" w:date="2022-03-10T12:31:00Z">
              <w:rPr>
                <w:bCs/>
                <w:color w:val="000000" w:themeColor="text1"/>
              </w:rPr>
            </w:rPrChange>
          </w:rPr>
          <w:delText xml:space="preserve"> </w:delText>
        </w:r>
      </w:del>
      <w:r w:rsidRPr="002B42A7">
        <w:rPr>
          <w:rFonts w:ascii="Times New Roman" w:hAnsi="Times New Roman" w:cs="Times New Roman"/>
          <w:bCs/>
          <w:color w:val="000000" w:themeColor="text1"/>
          <w:rPrChange w:id="8336" w:author="Ruijie Xu" w:date="2022-03-10T12:31:00Z">
            <w:rPr>
              <w:bCs/>
              <w:color w:val="000000" w:themeColor="text1"/>
            </w:rPr>
          </w:rPrChange>
        </w:rPr>
        <w:t xml:space="preserve">was </w:t>
      </w:r>
      <w:ins w:id="8337" w:author="Ruijie Xu" w:date="2022-02-27T12:44:00Z">
        <w:r w:rsidR="0093526E" w:rsidRPr="002B42A7">
          <w:rPr>
            <w:rFonts w:ascii="Times New Roman" w:hAnsi="Times New Roman" w:cs="Times New Roman"/>
            <w:bCs/>
            <w:color w:val="000000" w:themeColor="text1"/>
            <w:rPrChange w:id="8338" w:author="Ruijie Xu" w:date="2022-03-10T12:31:00Z">
              <w:rPr>
                <w:bCs/>
                <w:color w:val="000000" w:themeColor="text1"/>
              </w:rPr>
            </w:rPrChange>
          </w:rPr>
          <w:t xml:space="preserve">also </w:t>
        </w:r>
      </w:ins>
      <w:del w:id="8339" w:author="Liliana Salvador" w:date="2022-02-26T19:23:00Z">
        <w:r w:rsidRPr="002B42A7" w:rsidDel="00592CFC">
          <w:rPr>
            <w:rFonts w:ascii="Times New Roman" w:hAnsi="Times New Roman" w:cs="Times New Roman"/>
            <w:bCs/>
            <w:color w:val="000000" w:themeColor="text1"/>
            <w:rPrChange w:id="8340" w:author="Ruijie Xu" w:date="2022-03-10T12:31:00Z">
              <w:rPr>
                <w:bCs/>
                <w:color w:val="000000" w:themeColor="text1"/>
              </w:rPr>
            </w:rPrChange>
          </w:rPr>
          <w:delText xml:space="preserve">different </w:delText>
        </w:r>
      </w:del>
      <w:ins w:id="8341" w:author="Liliana Salvador" w:date="2022-02-26T19:23:00Z">
        <w:r w:rsidR="00592CFC" w:rsidRPr="002B42A7">
          <w:rPr>
            <w:rFonts w:ascii="Times New Roman" w:hAnsi="Times New Roman" w:cs="Times New Roman"/>
            <w:bCs/>
            <w:color w:val="000000" w:themeColor="text1"/>
            <w:rPrChange w:id="8342" w:author="Ruijie Xu" w:date="2022-03-10T12:31:00Z">
              <w:rPr>
                <w:bCs/>
                <w:color w:val="000000" w:themeColor="text1"/>
              </w:rPr>
            </w:rPrChange>
          </w:rPr>
          <w:t xml:space="preserve">dissimilar </w:t>
        </w:r>
      </w:ins>
      <w:r w:rsidRPr="002B42A7">
        <w:rPr>
          <w:rFonts w:ascii="Times New Roman" w:hAnsi="Times New Roman" w:cs="Times New Roman"/>
          <w:bCs/>
          <w:color w:val="000000" w:themeColor="text1"/>
          <w:rPrChange w:id="8343" w:author="Ruijie Xu" w:date="2022-03-10T12:31:00Z">
            <w:rPr>
              <w:bCs/>
              <w:color w:val="000000" w:themeColor="text1"/>
            </w:rPr>
          </w:rPrChange>
        </w:rPr>
        <w:t>when different databases were used for Kraken2’s classification</w:t>
      </w:r>
      <w:r w:rsidR="006E6B86" w:rsidRPr="002B42A7">
        <w:rPr>
          <w:rFonts w:ascii="Times New Roman" w:hAnsi="Times New Roman" w:cs="Times New Roman"/>
          <w:bCs/>
          <w:color w:val="000000" w:themeColor="text1"/>
          <w:rPrChange w:id="8344" w:author="Ruijie Xu" w:date="2022-03-10T12:31:00Z">
            <w:rPr>
              <w:bCs/>
              <w:color w:val="000000" w:themeColor="text1"/>
            </w:rPr>
          </w:rPrChange>
        </w:rPr>
        <w:t xml:space="preserve"> (Table SI</w:t>
      </w:r>
      <w:ins w:id="8345" w:author="Ruijie Xu" w:date="2022-02-03T12:42:00Z">
        <w:r w:rsidR="006E787C" w:rsidRPr="002B42A7">
          <w:rPr>
            <w:rFonts w:ascii="Times New Roman" w:hAnsi="Times New Roman" w:cs="Times New Roman"/>
            <w:bCs/>
            <w:color w:val="000000" w:themeColor="text1"/>
            <w:rPrChange w:id="8346" w:author="Ruijie Xu" w:date="2022-03-10T12:31:00Z">
              <w:rPr>
                <w:bCs/>
                <w:color w:val="000000" w:themeColor="text1"/>
              </w:rPr>
            </w:rPrChange>
          </w:rPr>
          <w:t>V</w:t>
        </w:r>
      </w:ins>
      <w:del w:id="8347" w:author="Ruijie Xu" w:date="2022-02-03T12:42:00Z">
        <w:r w:rsidR="006E6B86" w:rsidRPr="002B42A7" w:rsidDel="006E787C">
          <w:rPr>
            <w:rFonts w:ascii="Times New Roman" w:hAnsi="Times New Roman" w:cs="Times New Roman"/>
            <w:bCs/>
            <w:color w:val="000000" w:themeColor="text1"/>
            <w:rPrChange w:id="8348" w:author="Ruijie Xu" w:date="2022-03-10T12:31:00Z">
              <w:rPr>
                <w:bCs/>
                <w:color w:val="000000" w:themeColor="text1"/>
              </w:rPr>
            </w:rPrChange>
          </w:rPr>
          <w:delText>II</w:delText>
        </w:r>
      </w:del>
      <w:r w:rsidR="006E6B86" w:rsidRPr="002B42A7">
        <w:rPr>
          <w:rFonts w:ascii="Times New Roman" w:hAnsi="Times New Roman" w:cs="Times New Roman"/>
          <w:bCs/>
          <w:color w:val="000000" w:themeColor="text1"/>
          <w:rPrChange w:id="8349" w:author="Ruijie Xu" w:date="2022-03-10T12:31:00Z">
            <w:rPr>
              <w:bCs/>
              <w:color w:val="000000" w:themeColor="text1"/>
            </w:rPr>
          </w:rPrChange>
        </w:rPr>
        <w:t>)</w:t>
      </w:r>
      <w:r w:rsidRPr="002B42A7">
        <w:rPr>
          <w:rFonts w:ascii="Times New Roman" w:hAnsi="Times New Roman" w:cs="Times New Roman"/>
          <w:bCs/>
          <w:color w:val="000000" w:themeColor="text1"/>
          <w:rPrChange w:id="8350" w:author="Ruijie Xu" w:date="2022-03-10T12:31:00Z">
            <w:rPr>
              <w:bCs/>
              <w:color w:val="000000" w:themeColor="text1"/>
            </w:rPr>
          </w:rPrChange>
        </w:rPr>
        <w:t xml:space="preserve">. Kraken2’s analyses with the </w:t>
      </w:r>
      <w:proofErr w:type="spellStart"/>
      <w:r w:rsidRPr="002B42A7">
        <w:rPr>
          <w:rFonts w:ascii="Times New Roman" w:hAnsi="Times New Roman" w:cs="Times New Roman"/>
          <w:bCs/>
          <w:color w:val="000000" w:themeColor="text1"/>
          <w:rPrChange w:id="8351" w:author="Ruijie Xu" w:date="2022-03-10T12:31:00Z">
            <w:rPr>
              <w:bCs/>
              <w:color w:val="000000" w:themeColor="text1"/>
            </w:rPr>
          </w:rPrChange>
        </w:rPr>
        <w:t>maxikraken</w:t>
      </w:r>
      <w:proofErr w:type="spellEnd"/>
      <w:r w:rsidRPr="002B42A7">
        <w:rPr>
          <w:rFonts w:ascii="Times New Roman" w:hAnsi="Times New Roman" w:cs="Times New Roman"/>
          <w:bCs/>
          <w:color w:val="000000" w:themeColor="text1"/>
          <w:rPrChange w:id="8352" w:author="Ruijie Xu" w:date="2022-03-10T12:31:00Z">
            <w:rPr>
              <w:bCs/>
              <w:color w:val="000000" w:themeColor="text1"/>
            </w:rPr>
          </w:rPrChange>
        </w:rPr>
        <w:t xml:space="preserve"> DB</w:t>
      </w:r>
      <w:del w:id="8353" w:author="Liliana Salvador" w:date="2022-02-26T19:24:00Z">
        <w:r w:rsidRPr="002B42A7" w:rsidDel="00592CFC">
          <w:rPr>
            <w:rFonts w:ascii="Times New Roman" w:hAnsi="Times New Roman" w:cs="Times New Roman"/>
            <w:bCs/>
            <w:color w:val="000000" w:themeColor="text1"/>
            <w:rPrChange w:id="8354" w:author="Ruijie Xu" w:date="2022-03-10T12:31:00Z">
              <w:rPr>
                <w:bCs/>
                <w:color w:val="000000" w:themeColor="text1"/>
              </w:rPr>
            </w:rPrChange>
          </w:rPr>
          <w:delText xml:space="preserve"> has</w:delText>
        </w:r>
      </w:del>
      <w:r w:rsidRPr="002B42A7">
        <w:rPr>
          <w:rFonts w:ascii="Times New Roman" w:hAnsi="Times New Roman" w:cs="Times New Roman"/>
          <w:bCs/>
          <w:color w:val="000000" w:themeColor="text1"/>
          <w:rPrChange w:id="8355" w:author="Ruijie Xu" w:date="2022-03-10T12:31:00Z">
            <w:rPr>
              <w:bCs/>
              <w:color w:val="000000" w:themeColor="text1"/>
            </w:rPr>
          </w:rPrChange>
        </w:rPr>
        <w:t xml:space="preserve"> identified </w:t>
      </w:r>
      <w:r w:rsidRPr="002B42A7">
        <w:rPr>
          <w:rFonts w:ascii="Times New Roman" w:hAnsi="Times New Roman" w:cs="Times New Roman"/>
          <w:bCs/>
          <w:i/>
          <w:color w:val="000000" w:themeColor="text1"/>
          <w:rPrChange w:id="8356" w:author="Ruijie Xu" w:date="2022-03-10T12:31:00Z">
            <w:rPr>
              <w:bCs/>
              <w:color w:val="000000" w:themeColor="text1"/>
            </w:rPr>
          </w:rPrChange>
        </w:rPr>
        <w:t>Leptospira</w:t>
      </w:r>
      <w:r w:rsidRPr="002B42A7">
        <w:rPr>
          <w:rFonts w:ascii="Times New Roman" w:hAnsi="Times New Roman" w:cs="Times New Roman"/>
          <w:bCs/>
          <w:color w:val="000000" w:themeColor="text1"/>
          <w:rPrChange w:id="8357" w:author="Ruijie Xu" w:date="2022-03-10T12:31:00Z">
            <w:rPr>
              <w:bCs/>
              <w:color w:val="000000" w:themeColor="text1"/>
            </w:rPr>
          </w:rPrChange>
        </w:rPr>
        <w:t xml:space="preserve"> in all samples, while standard and customized DB</w:t>
      </w:r>
      <w:ins w:id="8358" w:author="Liliana Salvador" w:date="2022-03-08T20:16:00Z">
        <w:r w:rsidR="0076624A" w:rsidRPr="002B42A7">
          <w:rPr>
            <w:rFonts w:ascii="Times New Roman" w:hAnsi="Times New Roman" w:cs="Times New Roman"/>
            <w:bCs/>
            <w:color w:val="000000" w:themeColor="text1"/>
            <w:rPrChange w:id="8359" w:author="Ruijie Xu" w:date="2022-03-10T12:31:00Z">
              <w:rPr>
                <w:bCs/>
                <w:color w:val="000000" w:themeColor="text1"/>
              </w:rPr>
            </w:rPrChange>
          </w:rPr>
          <w:t>s</w:t>
        </w:r>
      </w:ins>
      <w:r w:rsidRPr="002B42A7">
        <w:rPr>
          <w:rFonts w:ascii="Times New Roman" w:hAnsi="Times New Roman" w:cs="Times New Roman"/>
          <w:bCs/>
          <w:color w:val="000000" w:themeColor="text1"/>
          <w:rPrChange w:id="8360" w:author="Ruijie Xu" w:date="2022-03-10T12:31:00Z">
            <w:rPr>
              <w:bCs/>
              <w:color w:val="000000" w:themeColor="text1"/>
            </w:rPr>
          </w:rPrChange>
        </w:rPr>
        <w:t xml:space="preserve"> </w:t>
      </w:r>
      <w:del w:id="8361" w:author="Liliana Salvador" w:date="2022-02-26T19:24:00Z">
        <w:r w:rsidRPr="002B42A7" w:rsidDel="00592CFC">
          <w:rPr>
            <w:rFonts w:ascii="Times New Roman" w:hAnsi="Times New Roman" w:cs="Times New Roman"/>
            <w:bCs/>
            <w:color w:val="000000" w:themeColor="text1"/>
            <w:rPrChange w:id="8362" w:author="Ruijie Xu" w:date="2022-03-10T12:31:00Z">
              <w:rPr>
                <w:bCs/>
                <w:color w:val="000000" w:themeColor="text1"/>
              </w:rPr>
            </w:rPrChange>
          </w:rPr>
          <w:delText xml:space="preserve">has </w:delText>
        </w:r>
      </w:del>
      <w:r w:rsidRPr="002B42A7">
        <w:rPr>
          <w:rFonts w:ascii="Times New Roman" w:hAnsi="Times New Roman" w:cs="Times New Roman"/>
          <w:bCs/>
          <w:color w:val="000000" w:themeColor="text1"/>
          <w:rPrChange w:id="8363" w:author="Ruijie Xu" w:date="2022-03-10T12:31:00Z">
            <w:rPr>
              <w:bCs/>
              <w:color w:val="000000" w:themeColor="text1"/>
            </w:rPr>
          </w:rPrChange>
        </w:rPr>
        <w:t xml:space="preserve">identified </w:t>
      </w:r>
      <w:r w:rsidRPr="002B42A7">
        <w:rPr>
          <w:rFonts w:ascii="Times New Roman" w:hAnsi="Times New Roman" w:cs="Times New Roman"/>
          <w:bCs/>
          <w:i/>
          <w:color w:val="000000" w:themeColor="text1"/>
          <w:rPrChange w:id="8364" w:author="Ruijie Xu" w:date="2022-03-10T12:31:00Z">
            <w:rPr>
              <w:bCs/>
              <w:color w:val="000000" w:themeColor="text1"/>
            </w:rPr>
          </w:rPrChange>
        </w:rPr>
        <w:t>Leptospira</w:t>
      </w:r>
      <w:r w:rsidRPr="002B42A7">
        <w:rPr>
          <w:rFonts w:ascii="Times New Roman" w:hAnsi="Times New Roman" w:cs="Times New Roman"/>
          <w:bCs/>
          <w:color w:val="000000" w:themeColor="text1"/>
          <w:rPrChange w:id="8365" w:author="Ruijie Xu" w:date="2022-03-10T12:31:00Z">
            <w:rPr>
              <w:bCs/>
              <w:color w:val="000000" w:themeColor="text1"/>
            </w:rPr>
          </w:rPrChange>
        </w:rPr>
        <w:t xml:space="preserve"> in two </w:t>
      </w:r>
      <w:ins w:id="8366" w:author="Rajeev, Sree" w:date="2022-03-03T11:30:00Z">
        <w:r w:rsidR="00B1228A" w:rsidRPr="002B42A7">
          <w:rPr>
            <w:rFonts w:ascii="Times New Roman" w:hAnsi="Times New Roman" w:cs="Times New Roman"/>
            <w:bCs/>
            <w:color w:val="000000" w:themeColor="text1"/>
            <w:rPrChange w:id="8367" w:author="Ruijie Xu" w:date="2022-03-10T12:31:00Z">
              <w:rPr>
                <w:bCs/>
                <w:color w:val="000000" w:themeColor="text1"/>
              </w:rPr>
            </w:rPrChange>
          </w:rPr>
          <w:t>l</w:t>
        </w:r>
      </w:ins>
      <w:del w:id="8368" w:author="Rajeev, Sree" w:date="2022-03-03T11:30:00Z">
        <w:r w:rsidRPr="002B42A7" w:rsidDel="00B1228A">
          <w:rPr>
            <w:rFonts w:ascii="Times New Roman" w:hAnsi="Times New Roman" w:cs="Times New Roman"/>
            <w:bCs/>
            <w:color w:val="000000" w:themeColor="text1"/>
            <w:rPrChange w:id="8369" w:author="Ruijie Xu" w:date="2022-03-10T12:31:00Z">
              <w:rPr>
                <w:bCs/>
                <w:color w:val="000000" w:themeColor="text1"/>
              </w:rPr>
            </w:rPrChange>
          </w:rPr>
          <w:delText>L</w:delText>
        </w:r>
      </w:del>
      <w:r w:rsidRPr="002B42A7">
        <w:rPr>
          <w:rFonts w:ascii="Times New Roman" w:hAnsi="Times New Roman" w:cs="Times New Roman"/>
          <w:bCs/>
          <w:color w:val="000000" w:themeColor="text1"/>
          <w:rPrChange w:id="8370" w:author="Ruijie Xu" w:date="2022-03-10T12:31:00Z">
            <w:rPr>
              <w:bCs/>
              <w:color w:val="000000" w:themeColor="text1"/>
            </w:rPr>
          </w:rPrChange>
        </w:rPr>
        <w:t>ung samples (R22.L and R27.L)</w:t>
      </w:r>
      <w:r w:rsidR="00012BED" w:rsidRPr="002B42A7">
        <w:rPr>
          <w:rFonts w:ascii="Times New Roman" w:hAnsi="Times New Roman" w:cs="Times New Roman"/>
          <w:bCs/>
          <w:color w:val="000000" w:themeColor="text1"/>
          <w:rPrChange w:id="8371" w:author="Ruijie Xu" w:date="2022-03-10T12:31:00Z">
            <w:rPr>
              <w:bCs/>
              <w:color w:val="000000" w:themeColor="text1"/>
            </w:rPr>
          </w:rPrChange>
        </w:rPr>
        <w:t xml:space="preserve">. Standard DB </w:t>
      </w:r>
      <w:del w:id="8372" w:author="Liliana Salvador" w:date="2022-02-26T19:25:00Z">
        <w:r w:rsidR="00012BED" w:rsidRPr="002B42A7" w:rsidDel="00592CFC">
          <w:rPr>
            <w:rFonts w:ascii="Times New Roman" w:hAnsi="Times New Roman" w:cs="Times New Roman"/>
            <w:bCs/>
            <w:color w:val="000000" w:themeColor="text1"/>
            <w:rPrChange w:id="8373" w:author="Ruijie Xu" w:date="2022-03-10T12:31:00Z">
              <w:rPr>
                <w:bCs/>
                <w:color w:val="000000" w:themeColor="text1"/>
              </w:rPr>
            </w:rPrChange>
          </w:rPr>
          <w:delText xml:space="preserve">has </w:delText>
        </w:r>
      </w:del>
      <w:r w:rsidR="00012BED" w:rsidRPr="002B42A7">
        <w:rPr>
          <w:rFonts w:ascii="Times New Roman" w:hAnsi="Times New Roman" w:cs="Times New Roman"/>
          <w:bCs/>
          <w:color w:val="000000" w:themeColor="text1"/>
          <w:rPrChange w:id="8374" w:author="Ruijie Xu" w:date="2022-03-10T12:31:00Z">
            <w:rPr>
              <w:bCs/>
              <w:color w:val="000000" w:themeColor="text1"/>
            </w:rPr>
          </w:rPrChange>
        </w:rPr>
        <w:t xml:space="preserve">also identified </w:t>
      </w:r>
      <w:r w:rsidR="00012BED" w:rsidRPr="002B42A7">
        <w:rPr>
          <w:rFonts w:ascii="Times New Roman" w:hAnsi="Times New Roman" w:cs="Times New Roman"/>
          <w:bCs/>
          <w:i/>
          <w:color w:val="000000" w:themeColor="text1"/>
          <w:rPrChange w:id="8375" w:author="Ruijie Xu" w:date="2022-03-10T12:31:00Z">
            <w:rPr>
              <w:bCs/>
              <w:color w:val="000000" w:themeColor="text1"/>
            </w:rPr>
          </w:rPrChange>
        </w:rPr>
        <w:t>Leptospira</w:t>
      </w:r>
      <w:r w:rsidR="00012BED" w:rsidRPr="002B42A7">
        <w:rPr>
          <w:rFonts w:ascii="Times New Roman" w:hAnsi="Times New Roman" w:cs="Times New Roman"/>
          <w:bCs/>
          <w:color w:val="000000" w:themeColor="text1"/>
          <w:rPrChange w:id="8376" w:author="Ruijie Xu" w:date="2022-03-10T12:31:00Z">
            <w:rPr>
              <w:bCs/>
              <w:color w:val="000000" w:themeColor="text1"/>
            </w:rPr>
          </w:rPrChange>
        </w:rPr>
        <w:t xml:space="preserve"> in the three </w:t>
      </w:r>
      <w:ins w:id="8377" w:author="Rajeev, Sree" w:date="2022-03-08T13:06:00Z">
        <w:r w:rsidR="00FD4C25" w:rsidRPr="002B42A7">
          <w:rPr>
            <w:rFonts w:ascii="Times New Roman" w:hAnsi="Times New Roman" w:cs="Times New Roman"/>
            <w:bCs/>
            <w:color w:val="000000" w:themeColor="text1"/>
            <w:rPrChange w:id="8378" w:author="Ruijie Xu" w:date="2022-03-10T12:31:00Z">
              <w:rPr>
                <w:bCs/>
                <w:color w:val="000000" w:themeColor="text1"/>
              </w:rPr>
            </w:rPrChange>
          </w:rPr>
          <w:t>s</w:t>
        </w:r>
      </w:ins>
      <w:del w:id="8379" w:author="Rajeev, Sree" w:date="2022-03-08T13:06:00Z">
        <w:r w:rsidR="00012BED" w:rsidRPr="002B42A7" w:rsidDel="00FD4C25">
          <w:rPr>
            <w:rFonts w:ascii="Times New Roman" w:hAnsi="Times New Roman" w:cs="Times New Roman"/>
            <w:bCs/>
            <w:color w:val="000000" w:themeColor="text1"/>
            <w:rPrChange w:id="8380" w:author="Ruijie Xu" w:date="2022-03-10T12:31:00Z">
              <w:rPr>
                <w:bCs/>
                <w:color w:val="000000" w:themeColor="text1"/>
              </w:rPr>
            </w:rPrChange>
          </w:rPr>
          <w:delText>S</w:delText>
        </w:r>
      </w:del>
      <w:r w:rsidR="00012BED" w:rsidRPr="002B42A7">
        <w:rPr>
          <w:rFonts w:ascii="Times New Roman" w:hAnsi="Times New Roman" w:cs="Times New Roman"/>
          <w:bCs/>
          <w:color w:val="000000" w:themeColor="text1"/>
          <w:rPrChange w:id="8381" w:author="Ruijie Xu" w:date="2022-03-10T12:31:00Z">
            <w:rPr>
              <w:bCs/>
              <w:color w:val="000000" w:themeColor="text1"/>
            </w:rPr>
          </w:rPrChange>
        </w:rPr>
        <w:t>pleen samples (R22.S, R27.S and R28.S).</w:t>
      </w:r>
      <w:r w:rsidRPr="002B42A7">
        <w:rPr>
          <w:rFonts w:ascii="Times New Roman" w:hAnsi="Times New Roman" w:cs="Times New Roman"/>
          <w:bCs/>
          <w:color w:val="000000" w:themeColor="text1"/>
          <w:rPrChange w:id="8382" w:author="Ruijie Xu" w:date="2022-03-10T12:31:00Z">
            <w:rPr>
              <w:bCs/>
              <w:color w:val="000000" w:themeColor="text1"/>
            </w:rPr>
          </w:rPrChange>
        </w:rPr>
        <w:t xml:space="preserve"> </w:t>
      </w:r>
      <w:del w:id="8383" w:author="Rajeev, Sree" w:date="2022-03-01T14:16:00Z">
        <w:r w:rsidR="00C9192C" w:rsidRPr="002B42A7" w:rsidDel="000A335D">
          <w:rPr>
            <w:rFonts w:ascii="Times New Roman" w:hAnsi="Times New Roman" w:cs="Times New Roman"/>
            <w:bCs/>
            <w:color w:val="000000" w:themeColor="text1"/>
            <w:rPrChange w:id="8384" w:author="Ruijie Xu" w:date="2022-03-10T12:31:00Z">
              <w:rPr>
                <w:bCs/>
                <w:color w:val="000000" w:themeColor="text1"/>
              </w:rPr>
            </w:rPrChange>
          </w:rPr>
          <w:delText xml:space="preserve">In addition to the metagenomics approaches, </w:delText>
        </w:r>
        <w:r w:rsidR="003061D9" w:rsidRPr="002B42A7" w:rsidDel="000A335D">
          <w:rPr>
            <w:rFonts w:ascii="Times New Roman" w:hAnsi="Times New Roman" w:cs="Times New Roman"/>
            <w:bCs/>
            <w:color w:val="000000" w:themeColor="text1"/>
            <w:rPrChange w:id="8385" w:author="Ruijie Xu" w:date="2022-03-10T12:31:00Z">
              <w:rPr>
                <w:bCs/>
                <w:color w:val="000000" w:themeColor="text1"/>
              </w:rPr>
            </w:rPrChange>
          </w:rPr>
          <w:delText xml:space="preserve">the diagnosis of </w:delText>
        </w:r>
      </w:del>
      <w:r w:rsidR="003061D9" w:rsidRPr="002B42A7">
        <w:rPr>
          <w:rFonts w:ascii="Times New Roman" w:hAnsi="Times New Roman" w:cs="Times New Roman"/>
          <w:bCs/>
          <w:i/>
          <w:color w:val="000000" w:themeColor="text1"/>
          <w:rPrChange w:id="8386" w:author="Ruijie Xu" w:date="2022-03-10T12:31:00Z">
            <w:rPr>
              <w:bCs/>
              <w:color w:val="000000" w:themeColor="text1"/>
            </w:rPr>
          </w:rPrChange>
        </w:rPr>
        <w:t>Leptospira</w:t>
      </w:r>
      <w:r w:rsidR="003061D9" w:rsidRPr="002B42A7">
        <w:rPr>
          <w:rFonts w:ascii="Times New Roman" w:hAnsi="Times New Roman" w:cs="Times New Roman"/>
          <w:bCs/>
          <w:color w:val="000000" w:themeColor="text1"/>
          <w:rPrChange w:id="8387" w:author="Ruijie Xu" w:date="2022-03-10T12:31:00Z">
            <w:rPr>
              <w:bCs/>
              <w:color w:val="000000" w:themeColor="text1"/>
            </w:rPr>
          </w:rPrChange>
        </w:rPr>
        <w:t xml:space="preserve"> </w:t>
      </w:r>
      <w:ins w:id="8388" w:author="Rajeev, Sree" w:date="2022-03-01T14:16:00Z">
        <w:r w:rsidR="000A335D" w:rsidRPr="002B42A7">
          <w:rPr>
            <w:rFonts w:ascii="Times New Roman" w:hAnsi="Times New Roman" w:cs="Times New Roman"/>
            <w:bCs/>
            <w:color w:val="000000" w:themeColor="text1"/>
            <w:rPrChange w:id="8389" w:author="Ruijie Xu" w:date="2022-03-10T12:31:00Z">
              <w:rPr>
                <w:bCs/>
                <w:color w:val="000000" w:themeColor="text1"/>
              </w:rPr>
            </w:rPrChange>
          </w:rPr>
          <w:lastRenderedPageBreak/>
          <w:t xml:space="preserve">detection </w:t>
        </w:r>
      </w:ins>
      <w:r w:rsidR="00D56F6B" w:rsidRPr="002B42A7">
        <w:rPr>
          <w:rFonts w:ascii="Times New Roman" w:hAnsi="Times New Roman" w:cs="Times New Roman"/>
          <w:bCs/>
          <w:color w:val="000000" w:themeColor="text1"/>
          <w:rPrChange w:id="8390" w:author="Ruijie Xu" w:date="2022-03-10T12:31:00Z">
            <w:rPr>
              <w:bCs/>
              <w:color w:val="000000" w:themeColor="text1"/>
            </w:rPr>
          </w:rPrChange>
        </w:rPr>
        <w:t xml:space="preserve">in the kidney samples </w:t>
      </w:r>
      <w:del w:id="8391" w:author="Rajeev, Sree" w:date="2022-03-01T14:16:00Z">
        <w:r w:rsidR="00C9192C" w:rsidRPr="002B42A7" w:rsidDel="000A335D">
          <w:rPr>
            <w:rFonts w:ascii="Times New Roman" w:hAnsi="Times New Roman" w:cs="Times New Roman"/>
            <w:bCs/>
            <w:color w:val="000000" w:themeColor="text1"/>
            <w:rPrChange w:id="8392" w:author="Ruijie Xu" w:date="2022-03-10T12:31:00Z">
              <w:rPr>
                <w:bCs/>
                <w:color w:val="000000" w:themeColor="text1"/>
              </w:rPr>
            </w:rPrChange>
          </w:rPr>
          <w:delText>was validated</w:delText>
        </w:r>
      </w:del>
      <w:del w:id="8393" w:author="Ruijie Xu" w:date="2022-03-04T11:25:00Z">
        <w:r w:rsidR="00C9192C" w:rsidRPr="002B42A7" w:rsidDel="00B23538">
          <w:rPr>
            <w:rFonts w:ascii="Times New Roman" w:hAnsi="Times New Roman" w:cs="Times New Roman"/>
            <w:bCs/>
            <w:color w:val="000000" w:themeColor="text1"/>
            <w:rPrChange w:id="8394" w:author="Ruijie Xu" w:date="2022-03-10T12:31:00Z">
              <w:rPr>
                <w:bCs/>
                <w:color w:val="000000" w:themeColor="text1"/>
              </w:rPr>
            </w:rPrChange>
          </w:rPr>
          <w:delText xml:space="preserve"> </w:delText>
        </w:r>
      </w:del>
      <w:r w:rsidR="003061D9" w:rsidRPr="002B42A7">
        <w:rPr>
          <w:rFonts w:ascii="Times New Roman" w:hAnsi="Times New Roman" w:cs="Times New Roman"/>
          <w:bCs/>
          <w:color w:val="000000" w:themeColor="text1"/>
          <w:rPrChange w:id="8395" w:author="Ruijie Xu" w:date="2022-03-10T12:31:00Z">
            <w:rPr>
              <w:bCs/>
              <w:color w:val="000000" w:themeColor="text1"/>
            </w:rPr>
          </w:rPrChange>
        </w:rPr>
        <w:t xml:space="preserve">using three traditional methods (PCR/DFA/Culture), </w:t>
      </w:r>
      <w:ins w:id="8396" w:author="Rajeev, Sree" w:date="2022-03-03T11:31:00Z">
        <w:r w:rsidR="00B1228A" w:rsidRPr="002B42A7">
          <w:rPr>
            <w:rFonts w:ascii="Times New Roman" w:hAnsi="Times New Roman" w:cs="Times New Roman"/>
            <w:bCs/>
            <w:color w:val="000000" w:themeColor="text1"/>
            <w:rPrChange w:id="8397" w:author="Ruijie Xu" w:date="2022-03-10T12:31:00Z">
              <w:rPr>
                <w:bCs/>
                <w:color w:val="000000" w:themeColor="text1"/>
              </w:rPr>
            </w:rPrChange>
          </w:rPr>
          <w:t>i</w:t>
        </w:r>
      </w:ins>
      <w:ins w:id="8398" w:author="Rajeev, Sree" w:date="2022-03-01T14:20:00Z">
        <w:del w:id="8399" w:author="Rajeev, Sree" w:date="2022-03-03T11:31:00Z">
          <w:r w:rsidR="000A335D" w:rsidRPr="002B42A7" w:rsidDel="00B1228A">
            <w:rPr>
              <w:rFonts w:ascii="Times New Roman" w:hAnsi="Times New Roman" w:cs="Times New Roman"/>
              <w:bCs/>
              <w:color w:val="000000" w:themeColor="text1"/>
              <w:rPrChange w:id="8400" w:author="Ruijie Xu" w:date="2022-03-10T12:31:00Z">
                <w:rPr>
                  <w:bCs/>
                  <w:color w:val="000000" w:themeColor="text1"/>
                </w:rPr>
              </w:rPrChange>
            </w:rPr>
            <w:delText>I</w:delText>
          </w:r>
        </w:del>
        <w:r w:rsidR="000A335D" w:rsidRPr="002B42A7">
          <w:rPr>
            <w:rFonts w:ascii="Times New Roman" w:hAnsi="Times New Roman" w:cs="Times New Roman"/>
            <w:bCs/>
            <w:color w:val="000000" w:themeColor="text1"/>
            <w:rPrChange w:id="8401" w:author="Ruijie Xu" w:date="2022-03-10T12:31:00Z">
              <w:rPr>
                <w:bCs/>
                <w:color w:val="000000" w:themeColor="text1"/>
              </w:rPr>
            </w:rPrChange>
          </w:rPr>
          <w:t xml:space="preserve">n comparison to the metagenomics </w:t>
        </w:r>
      </w:ins>
      <w:ins w:id="8402" w:author="Rajeev, Sree" w:date="2022-03-01T14:21:00Z">
        <w:r w:rsidR="000A335D" w:rsidRPr="002B42A7">
          <w:rPr>
            <w:rFonts w:ascii="Times New Roman" w:hAnsi="Times New Roman" w:cs="Times New Roman"/>
            <w:bCs/>
            <w:color w:val="000000" w:themeColor="text1"/>
            <w:rPrChange w:id="8403" w:author="Ruijie Xu" w:date="2022-03-10T12:31:00Z">
              <w:rPr>
                <w:bCs/>
                <w:color w:val="000000" w:themeColor="text1"/>
              </w:rPr>
            </w:rPrChange>
          </w:rPr>
          <w:t xml:space="preserve">data is shown in </w:t>
        </w:r>
      </w:ins>
      <w:del w:id="8404" w:author="Rajeev, Sree" w:date="2022-03-01T14:21:00Z">
        <w:r w:rsidR="003061D9" w:rsidRPr="002B42A7" w:rsidDel="000A335D">
          <w:rPr>
            <w:rFonts w:ascii="Times New Roman" w:hAnsi="Times New Roman" w:cs="Times New Roman"/>
            <w:bCs/>
            <w:i/>
            <w:color w:val="000000" w:themeColor="text1"/>
            <w:rPrChange w:id="8405" w:author="Ruijie Xu" w:date="2022-03-10T12:31:00Z">
              <w:rPr>
                <w:bCs/>
                <w:color w:val="000000" w:themeColor="text1"/>
              </w:rPr>
            </w:rPrChange>
          </w:rPr>
          <w:delText>Leptopsira</w:delText>
        </w:r>
        <w:r w:rsidR="003061D9" w:rsidRPr="002B42A7" w:rsidDel="000A335D">
          <w:rPr>
            <w:rFonts w:ascii="Times New Roman" w:hAnsi="Times New Roman" w:cs="Times New Roman"/>
            <w:bCs/>
            <w:color w:val="000000" w:themeColor="text1"/>
            <w:rPrChange w:id="8406" w:author="Ruijie Xu" w:date="2022-03-10T12:31:00Z">
              <w:rPr>
                <w:bCs/>
                <w:color w:val="000000" w:themeColor="text1"/>
              </w:rPr>
            </w:rPrChange>
          </w:rPr>
          <w:delText xml:space="preserve"> was identified in </w:delText>
        </w:r>
      </w:del>
      <w:ins w:id="8407" w:author="Liliana Salvador" w:date="2022-02-26T19:25:00Z">
        <w:del w:id="8408" w:author="Rajeev, Sree" w:date="2022-03-01T14:21:00Z">
          <w:r w:rsidR="00CE098C" w:rsidRPr="002B42A7" w:rsidDel="000A335D">
            <w:rPr>
              <w:rFonts w:ascii="Times New Roman" w:hAnsi="Times New Roman" w:cs="Times New Roman"/>
              <w:bCs/>
              <w:color w:val="000000" w:themeColor="text1"/>
              <w:rPrChange w:id="8409" w:author="Ruijie Xu" w:date="2022-03-10T12:31:00Z">
                <w:rPr>
                  <w:bCs/>
                  <w:color w:val="000000" w:themeColor="text1"/>
                </w:rPr>
              </w:rPrChange>
            </w:rPr>
            <w:delText>two kid</w:delText>
          </w:r>
        </w:del>
      </w:ins>
      <w:ins w:id="8410" w:author="Liliana Salvador" w:date="2022-02-26T19:26:00Z">
        <w:del w:id="8411" w:author="Rajeev, Sree" w:date="2022-03-01T14:21:00Z">
          <w:r w:rsidR="00CE098C" w:rsidRPr="002B42A7" w:rsidDel="000A335D">
            <w:rPr>
              <w:rFonts w:ascii="Times New Roman" w:hAnsi="Times New Roman" w:cs="Times New Roman"/>
              <w:bCs/>
              <w:color w:val="000000" w:themeColor="text1"/>
              <w:rPrChange w:id="8412" w:author="Ruijie Xu" w:date="2022-03-10T12:31:00Z">
                <w:rPr>
                  <w:bCs/>
                  <w:color w:val="000000" w:themeColor="text1"/>
                </w:rPr>
              </w:rPrChange>
            </w:rPr>
            <w:delText xml:space="preserve">ney </w:delText>
          </w:r>
        </w:del>
      </w:ins>
      <w:del w:id="8413" w:author="Rajeev, Sree" w:date="2022-03-01T14:21:00Z">
        <w:r w:rsidR="003061D9" w:rsidRPr="002B42A7" w:rsidDel="000A335D">
          <w:rPr>
            <w:rFonts w:ascii="Times New Roman" w:hAnsi="Times New Roman" w:cs="Times New Roman"/>
            <w:bCs/>
            <w:color w:val="000000" w:themeColor="text1"/>
            <w:rPrChange w:id="8414" w:author="Ruijie Xu" w:date="2022-03-10T12:31:00Z">
              <w:rPr>
                <w:bCs/>
                <w:color w:val="000000" w:themeColor="text1"/>
              </w:rPr>
            </w:rPrChange>
          </w:rPr>
          <w:delText xml:space="preserve">samples </w:delText>
        </w:r>
      </w:del>
      <w:ins w:id="8415" w:author="Liliana Salvador" w:date="2022-02-26T19:26:00Z">
        <w:del w:id="8416" w:author="Rajeev, Sree" w:date="2022-03-01T14:21:00Z">
          <w:r w:rsidR="00CE098C" w:rsidRPr="002B42A7" w:rsidDel="000A335D">
            <w:rPr>
              <w:rFonts w:ascii="Times New Roman" w:hAnsi="Times New Roman" w:cs="Times New Roman"/>
              <w:bCs/>
              <w:color w:val="000000" w:themeColor="text1"/>
              <w:rPrChange w:id="8417" w:author="Ruijie Xu" w:date="2022-03-10T12:31:00Z">
                <w:rPr>
                  <w:bCs/>
                  <w:color w:val="000000" w:themeColor="text1"/>
                </w:rPr>
              </w:rPrChange>
            </w:rPr>
            <w:delText>(</w:delText>
          </w:r>
        </w:del>
      </w:ins>
      <w:del w:id="8418" w:author="Rajeev, Sree" w:date="2022-03-01T14:21:00Z">
        <w:r w:rsidR="003061D9" w:rsidRPr="002B42A7" w:rsidDel="000A335D">
          <w:rPr>
            <w:rFonts w:ascii="Times New Roman" w:hAnsi="Times New Roman" w:cs="Times New Roman"/>
            <w:bCs/>
            <w:color w:val="000000" w:themeColor="text1"/>
            <w:rPrChange w:id="8419" w:author="Ruijie Xu" w:date="2022-03-10T12:31:00Z">
              <w:rPr>
                <w:bCs/>
                <w:color w:val="000000" w:themeColor="text1"/>
              </w:rPr>
            </w:rPrChange>
          </w:rPr>
          <w:delText>R22.K and R28K</w:delText>
        </w:r>
      </w:del>
      <w:ins w:id="8420" w:author="Liliana Salvador" w:date="2022-02-26T19:26:00Z">
        <w:del w:id="8421" w:author="Rajeev, Sree" w:date="2022-03-01T14:21:00Z">
          <w:r w:rsidR="00CE098C" w:rsidRPr="002B42A7" w:rsidDel="000A335D">
            <w:rPr>
              <w:rFonts w:ascii="Times New Roman" w:hAnsi="Times New Roman" w:cs="Times New Roman"/>
              <w:bCs/>
              <w:color w:val="000000" w:themeColor="text1"/>
              <w:rPrChange w:id="8422" w:author="Ruijie Xu" w:date="2022-03-10T12:31:00Z">
                <w:rPr>
                  <w:bCs/>
                  <w:color w:val="000000" w:themeColor="text1"/>
                </w:rPr>
              </w:rPrChange>
            </w:rPr>
            <w:delText>)</w:delText>
          </w:r>
        </w:del>
      </w:ins>
      <w:del w:id="8423" w:author="Rajeev, Sree" w:date="2022-03-01T14:21:00Z">
        <w:r w:rsidR="003061D9" w:rsidRPr="002B42A7" w:rsidDel="000A335D">
          <w:rPr>
            <w:rFonts w:ascii="Times New Roman" w:hAnsi="Times New Roman" w:cs="Times New Roman"/>
            <w:bCs/>
            <w:color w:val="000000" w:themeColor="text1"/>
            <w:rPrChange w:id="8424" w:author="Ruijie Xu" w:date="2022-03-10T12:31:00Z">
              <w:rPr>
                <w:bCs/>
                <w:color w:val="000000" w:themeColor="text1"/>
              </w:rPr>
            </w:rPrChange>
          </w:rPr>
          <w:delText xml:space="preserve"> by all three methods, but only identified by PCR in </w:delText>
        </w:r>
      </w:del>
      <w:ins w:id="8425" w:author="Liliana Salvador" w:date="2022-02-26T19:26:00Z">
        <w:del w:id="8426" w:author="Rajeev, Sree" w:date="2022-03-01T14:21:00Z">
          <w:r w:rsidR="00CE098C" w:rsidRPr="002B42A7" w:rsidDel="000A335D">
            <w:rPr>
              <w:rFonts w:ascii="Times New Roman" w:hAnsi="Times New Roman" w:cs="Times New Roman"/>
              <w:bCs/>
              <w:color w:val="000000" w:themeColor="text1"/>
              <w:rPrChange w:id="8427" w:author="Ruijie Xu" w:date="2022-03-10T12:31:00Z">
                <w:rPr>
                  <w:bCs/>
                  <w:color w:val="000000" w:themeColor="text1"/>
                </w:rPr>
              </w:rPrChange>
            </w:rPr>
            <w:delText xml:space="preserve">the third kidney </w:delText>
          </w:r>
        </w:del>
      </w:ins>
      <w:del w:id="8428" w:author="Rajeev, Sree" w:date="2022-03-01T14:21:00Z">
        <w:r w:rsidR="003061D9" w:rsidRPr="002B42A7" w:rsidDel="000A335D">
          <w:rPr>
            <w:rFonts w:ascii="Times New Roman" w:hAnsi="Times New Roman" w:cs="Times New Roman"/>
            <w:bCs/>
            <w:color w:val="000000" w:themeColor="text1"/>
            <w:rPrChange w:id="8429" w:author="Ruijie Xu" w:date="2022-03-10T12:31:00Z">
              <w:rPr>
                <w:bCs/>
                <w:color w:val="000000" w:themeColor="text1"/>
              </w:rPr>
            </w:rPrChange>
          </w:rPr>
          <w:delText xml:space="preserve">samples </w:delText>
        </w:r>
      </w:del>
      <w:ins w:id="8430" w:author="Liliana Salvador" w:date="2022-02-26T19:26:00Z">
        <w:del w:id="8431" w:author="Rajeev, Sree" w:date="2022-03-01T14:21:00Z">
          <w:r w:rsidR="00CE098C" w:rsidRPr="002B42A7" w:rsidDel="000A335D">
            <w:rPr>
              <w:rFonts w:ascii="Times New Roman" w:hAnsi="Times New Roman" w:cs="Times New Roman"/>
              <w:bCs/>
              <w:color w:val="000000" w:themeColor="text1"/>
              <w:rPrChange w:id="8432" w:author="Ruijie Xu" w:date="2022-03-10T12:31:00Z">
                <w:rPr>
                  <w:bCs/>
                  <w:color w:val="000000" w:themeColor="text1"/>
                </w:rPr>
              </w:rPrChange>
            </w:rPr>
            <w:delText>(</w:delText>
          </w:r>
        </w:del>
      </w:ins>
      <w:del w:id="8433" w:author="Rajeev, Sree" w:date="2022-03-01T14:21:00Z">
        <w:r w:rsidR="003061D9" w:rsidRPr="002B42A7" w:rsidDel="000A335D">
          <w:rPr>
            <w:rFonts w:ascii="Times New Roman" w:hAnsi="Times New Roman" w:cs="Times New Roman"/>
            <w:bCs/>
            <w:color w:val="000000" w:themeColor="text1"/>
            <w:rPrChange w:id="8434" w:author="Ruijie Xu" w:date="2022-03-10T12:31:00Z">
              <w:rPr>
                <w:bCs/>
                <w:color w:val="000000" w:themeColor="text1"/>
              </w:rPr>
            </w:rPrChange>
          </w:rPr>
          <w:delText>R26.K</w:delText>
        </w:r>
      </w:del>
      <w:ins w:id="8435" w:author="Liliana Salvador" w:date="2022-02-26T19:26:00Z">
        <w:del w:id="8436" w:author="Rajeev, Sree" w:date="2022-03-01T14:21:00Z">
          <w:r w:rsidR="00CE098C" w:rsidRPr="002B42A7" w:rsidDel="000A335D">
            <w:rPr>
              <w:rFonts w:ascii="Times New Roman" w:hAnsi="Times New Roman" w:cs="Times New Roman"/>
              <w:bCs/>
              <w:color w:val="000000" w:themeColor="text1"/>
              <w:rPrChange w:id="8437" w:author="Ruijie Xu" w:date="2022-03-10T12:31:00Z">
                <w:rPr>
                  <w:bCs/>
                  <w:color w:val="000000" w:themeColor="text1"/>
                </w:rPr>
              </w:rPrChange>
            </w:rPr>
            <w:delText>)</w:delText>
          </w:r>
        </w:del>
      </w:ins>
      <w:ins w:id="8438" w:author="Ruijie Xu" w:date="2022-02-03T12:43:00Z">
        <w:del w:id="8439" w:author="Rajeev, Sree" w:date="2022-03-01T14:21:00Z">
          <w:r w:rsidR="00C8225D" w:rsidRPr="002B42A7" w:rsidDel="000A335D">
            <w:rPr>
              <w:rFonts w:ascii="Times New Roman" w:hAnsi="Times New Roman" w:cs="Times New Roman"/>
              <w:bCs/>
              <w:color w:val="000000" w:themeColor="text1"/>
              <w:rPrChange w:id="8440" w:author="Ruijie Xu" w:date="2022-03-10T12:31:00Z">
                <w:rPr>
                  <w:bCs/>
                  <w:color w:val="000000" w:themeColor="text1"/>
                </w:rPr>
              </w:rPrChange>
            </w:rPr>
            <w:delText xml:space="preserve"> (</w:delText>
          </w:r>
        </w:del>
        <w:r w:rsidR="00C8225D" w:rsidRPr="002B42A7">
          <w:rPr>
            <w:rFonts w:ascii="Times New Roman" w:hAnsi="Times New Roman" w:cs="Times New Roman"/>
            <w:bCs/>
            <w:color w:val="000000" w:themeColor="text1"/>
            <w:rPrChange w:id="8441" w:author="Ruijie Xu" w:date="2022-03-10T12:31:00Z">
              <w:rPr>
                <w:bCs/>
                <w:color w:val="000000" w:themeColor="text1"/>
              </w:rPr>
            </w:rPrChange>
          </w:rPr>
          <w:t xml:space="preserve">Table </w:t>
        </w:r>
        <w:r w:rsidR="000064A9" w:rsidRPr="002B42A7">
          <w:rPr>
            <w:rFonts w:ascii="Times New Roman" w:hAnsi="Times New Roman" w:cs="Times New Roman"/>
            <w:bCs/>
            <w:color w:val="000000" w:themeColor="text1"/>
            <w:rPrChange w:id="8442" w:author="Ruijie Xu" w:date="2022-03-10T12:31:00Z">
              <w:rPr>
                <w:bCs/>
                <w:color w:val="000000" w:themeColor="text1"/>
              </w:rPr>
            </w:rPrChange>
          </w:rPr>
          <w:t>II</w:t>
        </w:r>
        <w:del w:id="8443" w:author="Rajeev, Sree" w:date="2022-03-01T14:21:00Z">
          <w:r w:rsidR="00C8225D" w:rsidRPr="002B42A7" w:rsidDel="000A335D">
            <w:rPr>
              <w:rFonts w:ascii="Times New Roman" w:hAnsi="Times New Roman" w:cs="Times New Roman"/>
              <w:bCs/>
              <w:color w:val="000000" w:themeColor="text1"/>
              <w:rPrChange w:id="8444" w:author="Ruijie Xu" w:date="2022-03-10T12:31:00Z">
                <w:rPr>
                  <w:bCs/>
                  <w:color w:val="000000" w:themeColor="text1"/>
                </w:rPr>
              </w:rPrChange>
            </w:rPr>
            <w:delText>)</w:delText>
          </w:r>
        </w:del>
      </w:ins>
      <w:r w:rsidR="003061D9" w:rsidRPr="002B42A7">
        <w:rPr>
          <w:rFonts w:ascii="Times New Roman" w:hAnsi="Times New Roman" w:cs="Times New Roman"/>
          <w:bCs/>
          <w:color w:val="000000" w:themeColor="text1"/>
          <w:rPrChange w:id="8445" w:author="Ruijie Xu" w:date="2022-03-10T12:31:00Z">
            <w:rPr>
              <w:bCs/>
              <w:color w:val="000000" w:themeColor="text1"/>
            </w:rPr>
          </w:rPrChange>
        </w:rPr>
        <w:t>.</w:t>
      </w:r>
      <w:r w:rsidRPr="002B42A7">
        <w:rPr>
          <w:rFonts w:ascii="Times New Roman" w:hAnsi="Times New Roman" w:cs="Times New Roman"/>
          <w:bCs/>
          <w:color w:val="000000" w:themeColor="text1"/>
          <w:rPrChange w:id="8446" w:author="Ruijie Xu" w:date="2022-03-10T12:31:00Z">
            <w:rPr>
              <w:bCs/>
              <w:color w:val="000000" w:themeColor="text1"/>
            </w:rPr>
          </w:rPrChange>
        </w:rPr>
        <w:t xml:space="preserve"> </w:t>
      </w:r>
      <w:bookmarkEnd w:id="6002"/>
      <w:bookmarkEnd w:id="6003"/>
    </w:p>
    <w:p w14:paraId="56007A37" w14:textId="77777777" w:rsidR="005912FB" w:rsidRPr="002B42A7" w:rsidRDefault="005912FB" w:rsidP="005912FB">
      <w:pPr>
        <w:spacing w:line="480" w:lineRule="auto"/>
        <w:rPr>
          <w:rFonts w:ascii="Times New Roman" w:hAnsi="Times New Roman" w:cs="Times New Roman"/>
          <w:b/>
          <w:bCs/>
          <w:color w:val="000000" w:themeColor="text1"/>
          <w:rPrChange w:id="8447" w:author="Ruijie Xu" w:date="2022-03-10T12:31:00Z">
            <w:rPr>
              <w:b/>
              <w:bCs/>
              <w:color w:val="000000" w:themeColor="text1"/>
            </w:rPr>
          </w:rPrChange>
        </w:rPr>
      </w:pPr>
    </w:p>
    <w:p w14:paraId="664073F5" w14:textId="4835E0DE" w:rsidR="00C919B3" w:rsidRPr="002B42A7" w:rsidRDefault="00C919B3" w:rsidP="005912FB">
      <w:pPr>
        <w:spacing w:line="480" w:lineRule="auto"/>
        <w:rPr>
          <w:rFonts w:ascii="Times New Roman" w:hAnsi="Times New Roman" w:cs="Times New Roman"/>
          <w:b/>
          <w:bCs/>
          <w:color w:val="000000" w:themeColor="text1"/>
          <w:rPrChange w:id="8448" w:author="Ruijie Xu" w:date="2022-03-10T12:31:00Z">
            <w:rPr>
              <w:b/>
              <w:bCs/>
              <w:color w:val="000000" w:themeColor="text1"/>
            </w:rPr>
          </w:rPrChange>
        </w:rPr>
      </w:pPr>
      <w:r w:rsidRPr="002B42A7">
        <w:rPr>
          <w:rFonts w:ascii="Times New Roman" w:hAnsi="Times New Roman" w:cs="Times New Roman"/>
          <w:b/>
          <w:bCs/>
          <w:color w:val="000000" w:themeColor="text1"/>
          <w:rPrChange w:id="8449" w:author="Ruijie Xu" w:date="2022-03-10T12:31:00Z">
            <w:rPr>
              <w:b/>
              <w:bCs/>
              <w:color w:val="000000" w:themeColor="text1"/>
            </w:rPr>
          </w:rPrChange>
        </w:rPr>
        <w:t>Discussion</w:t>
      </w:r>
    </w:p>
    <w:p w14:paraId="6B9616EE" w14:textId="75D0E8B1" w:rsidR="00234370" w:rsidRPr="002B42A7" w:rsidDel="00E12A12" w:rsidRDefault="00234370" w:rsidP="0046408A">
      <w:pPr>
        <w:spacing w:line="480" w:lineRule="auto"/>
        <w:ind w:right="480" w:firstLine="720"/>
        <w:rPr>
          <w:del w:id="8450" w:author="Rajeev, Sree" w:date="2022-03-02T12:56:00Z"/>
          <w:rFonts w:ascii="Times New Roman" w:hAnsi="Times New Roman" w:cs="Times New Roman"/>
          <w:color w:val="000000" w:themeColor="text1"/>
          <w:rPrChange w:id="8451" w:author="Ruijie Xu" w:date="2022-03-10T12:31:00Z">
            <w:rPr>
              <w:del w:id="8452" w:author="Rajeev, Sree" w:date="2022-03-02T12:56:00Z"/>
              <w:color w:val="000000" w:themeColor="text1"/>
            </w:rPr>
          </w:rPrChange>
        </w:rPr>
      </w:pPr>
      <w:commentRangeStart w:id="8453"/>
      <w:del w:id="8454" w:author="Rajeev, Sree" w:date="2022-03-01T14:23:00Z">
        <w:r w:rsidRPr="002B42A7" w:rsidDel="006241A3">
          <w:rPr>
            <w:rFonts w:ascii="Times New Roman" w:hAnsi="Times New Roman" w:cs="Times New Roman"/>
            <w:color w:val="000000" w:themeColor="text1"/>
            <w:rPrChange w:id="8455" w:author="Ruijie Xu" w:date="2022-03-10T12:31:00Z">
              <w:rPr>
                <w:color w:val="000000" w:themeColor="text1"/>
              </w:rPr>
            </w:rPrChange>
          </w:rPr>
          <w:delText>Profilin</w:delText>
        </w:r>
      </w:del>
      <w:ins w:id="8456" w:author="Ruijie Xu" w:date="2022-02-27T12:49:00Z">
        <w:del w:id="8457" w:author="Rajeev, Sree" w:date="2022-03-01T14:23:00Z">
          <w:r w:rsidR="00095D56" w:rsidRPr="002B42A7" w:rsidDel="006241A3">
            <w:rPr>
              <w:rFonts w:ascii="Times New Roman" w:hAnsi="Times New Roman" w:cs="Times New Roman"/>
              <w:color w:val="000000" w:themeColor="text1"/>
              <w:rPrChange w:id="8458" w:author="Ruijie Xu" w:date="2022-03-10T12:31:00Z">
                <w:rPr>
                  <w:color w:val="000000" w:themeColor="text1"/>
                </w:rPr>
              </w:rPrChange>
            </w:rPr>
            <w:delText>g</w:delText>
          </w:r>
        </w:del>
      </w:ins>
      <w:del w:id="8459" w:author="Rajeev, Sree" w:date="2022-03-01T14:23:00Z">
        <w:r w:rsidRPr="002B42A7" w:rsidDel="006241A3">
          <w:rPr>
            <w:rFonts w:ascii="Times New Roman" w:hAnsi="Times New Roman" w:cs="Times New Roman"/>
            <w:color w:val="000000" w:themeColor="text1"/>
            <w:rPrChange w:id="8460" w:author="Ruijie Xu" w:date="2022-03-10T12:31:00Z">
              <w:rPr>
                <w:color w:val="000000" w:themeColor="text1"/>
              </w:rPr>
            </w:rPrChange>
          </w:rPr>
          <w:delText>g the microbial</w:delText>
        </w:r>
      </w:del>
      <w:ins w:id="8461" w:author="Ruijie Xu" w:date="2022-02-27T12:45:00Z">
        <w:del w:id="8462" w:author="Rajeev, Sree" w:date="2022-03-01T14:23:00Z">
          <w:r w:rsidR="0093526E" w:rsidRPr="002B42A7" w:rsidDel="006241A3">
            <w:rPr>
              <w:rFonts w:ascii="Times New Roman" w:hAnsi="Times New Roman" w:cs="Times New Roman"/>
              <w:color w:val="000000" w:themeColor="text1"/>
              <w:rPrChange w:id="8463" w:author="Ruijie Xu" w:date="2022-03-10T12:31:00Z">
                <w:rPr>
                  <w:color w:val="000000" w:themeColor="text1"/>
                </w:rPr>
              </w:rPrChange>
            </w:rPr>
            <w:delText xml:space="preserve"> coummunities</w:delText>
          </w:r>
        </w:del>
      </w:ins>
      <w:del w:id="8464" w:author="Rajeev, Sree" w:date="2022-03-01T14:23:00Z">
        <w:r w:rsidRPr="002B42A7" w:rsidDel="006241A3">
          <w:rPr>
            <w:rFonts w:ascii="Times New Roman" w:hAnsi="Times New Roman" w:cs="Times New Roman"/>
            <w:color w:val="000000" w:themeColor="text1"/>
            <w:rPrChange w:id="8465" w:author="Ruijie Xu" w:date="2022-03-10T12:31:00Z">
              <w:rPr>
                <w:color w:val="000000" w:themeColor="text1"/>
              </w:rPr>
            </w:rPrChange>
          </w:rPr>
          <w:delText xml:space="preserve"> taxonomie</w:delText>
        </w:r>
      </w:del>
      <w:ins w:id="8466" w:author="Ruijie Xu" w:date="2022-02-27T12:45:00Z">
        <w:del w:id="8467" w:author="Rajeev, Sree" w:date="2022-03-01T14:23:00Z">
          <w:r w:rsidR="0093526E" w:rsidRPr="002B42A7" w:rsidDel="006241A3">
            <w:rPr>
              <w:rFonts w:ascii="Times New Roman" w:hAnsi="Times New Roman" w:cs="Times New Roman"/>
              <w:color w:val="000000" w:themeColor="text1"/>
              <w:rPrChange w:id="8468" w:author="Ruijie Xu" w:date="2022-03-10T12:31:00Z">
                <w:rPr>
                  <w:color w:val="000000" w:themeColor="text1"/>
                </w:rPr>
              </w:rPrChange>
            </w:rPr>
            <w:delText xml:space="preserve"> </w:delText>
          </w:r>
        </w:del>
      </w:ins>
      <w:del w:id="8469" w:author="Rajeev, Sree" w:date="2022-03-01T14:23:00Z">
        <w:r w:rsidRPr="002B42A7" w:rsidDel="006241A3">
          <w:rPr>
            <w:rFonts w:ascii="Times New Roman" w:hAnsi="Times New Roman" w:cs="Times New Roman"/>
            <w:color w:val="000000" w:themeColor="text1"/>
            <w:rPrChange w:id="8470" w:author="Ruijie Xu" w:date="2022-03-10T12:31:00Z">
              <w:rPr>
                <w:color w:val="000000" w:themeColor="text1"/>
              </w:rPr>
            </w:rPrChange>
          </w:rPr>
          <w:delText xml:space="preserve">s from </w:delText>
        </w:r>
        <w:r w:rsidR="00BB44A9" w:rsidRPr="002B42A7" w:rsidDel="006241A3">
          <w:rPr>
            <w:rFonts w:ascii="Times New Roman" w:hAnsi="Times New Roman" w:cs="Times New Roman"/>
            <w:color w:val="000000" w:themeColor="text1"/>
            <w:rPrChange w:id="8471" w:author="Ruijie Xu" w:date="2022-03-10T12:31:00Z">
              <w:rPr>
                <w:color w:val="000000" w:themeColor="text1"/>
              </w:rPr>
            </w:rPrChange>
          </w:rPr>
          <w:delText>biological specimen</w:delText>
        </w:r>
        <w:r w:rsidR="00276C32" w:rsidRPr="002B42A7" w:rsidDel="006241A3">
          <w:rPr>
            <w:rFonts w:ascii="Times New Roman" w:hAnsi="Times New Roman" w:cs="Times New Roman"/>
            <w:color w:val="000000" w:themeColor="text1"/>
            <w:rPrChange w:id="8472" w:author="Ruijie Xu" w:date="2022-03-10T12:31:00Z">
              <w:rPr>
                <w:color w:val="000000" w:themeColor="text1"/>
              </w:rPr>
            </w:rPrChange>
          </w:rPr>
          <w:delText>s</w:delText>
        </w:r>
        <w:r w:rsidRPr="002B42A7" w:rsidDel="006241A3">
          <w:rPr>
            <w:rFonts w:ascii="Times New Roman" w:hAnsi="Times New Roman" w:cs="Times New Roman"/>
            <w:color w:val="000000" w:themeColor="text1"/>
            <w:rPrChange w:id="8473" w:author="Ruijie Xu" w:date="2022-03-10T12:31:00Z">
              <w:rPr>
                <w:color w:val="000000" w:themeColor="text1"/>
              </w:rPr>
            </w:rPrChange>
          </w:rPr>
          <w:delText xml:space="preserve"> </w:delText>
        </w:r>
      </w:del>
      <w:ins w:id="8474" w:author="Ruijie Xu" w:date="2022-02-27T12:46:00Z">
        <w:del w:id="8475" w:author="Rajeev, Sree" w:date="2022-03-01T14:23:00Z">
          <w:r w:rsidR="00095D56" w:rsidRPr="002B42A7" w:rsidDel="006241A3">
            <w:rPr>
              <w:rFonts w:ascii="Times New Roman" w:hAnsi="Times New Roman" w:cs="Times New Roman"/>
              <w:color w:val="000000" w:themeColor="text1"/>
              <w:rPrChange w:id="8476" w:author="Ruijie Xu" w:date="2022-03-10T12:31:00Z">
                <w:rPr>
                  <w:color w:val="000000" w:themeColor="text1"/>
                </w:rPr>
              </w:rPrChange>
            </w:rPr>
            <w:delText xml:space="preserve">using metagenomics sequencing </w:delText>
          </w:r>
        </w:del>
      </w:ins>
      <w:ins w:id="8477" w:author="Ruijie Xu" w:date="2022-02-27T12:48:00Z">
        <w:del w:id="8478" w:author="Rajeev, Sree" w:date="2022-03-01T14:23:00Z">
          <w:r w:rsidR="00095D56" w:rsidRPr="002B42A7" w:rsidDel="006241A3">
            <w:rPr>
              <w:rFonts w:ascii="Times New Roman" w:hAnsi="Times New Roman" w:cs="Times New Roman"/>
              <w:color w:val="000000" w:themeColor="text1"/>
              <w:rPrChange w:id="8479" w:author="Ruijie Xu" w:date="2022-03-10T12:31:00Z">
                <w:rPr>
                  <w:color w:val="000000" w:themeColor="text1"/>
                </w:rPr>
              </w:rPrChange>
            </w:rPr>
            <w:delText xml:space="preserve">increases </w:delText>
          </w:r>
        </w:del>
      </w:ins>
      <w:ins w:id="8480" w:author="Ruijie Xu" w:date="2022-02-27T12:49:00Z">
        <w:del w:id="8481" w:author="Rajeev, Sree" w:date="2022-03-01T14:23:00Z">
          <w:r w:rsidR="00095D56" w:rsidRPr="002B42A7" w:rsidDel="006241A3">
            <w:rPr>
              <w:rFonts w:ascii="Times New Roman" w:hAnsi="Times New Roman" w:cs="Times New Roman"/>
              <w:color w:val="000000" w:themeColor="text1"/>
              <w:rPrChange w:id="8482" w:author="Ruijie Xu" w:date="2022-03-10T12:31:00Z">
                <w:rPr>
                  <w:color w:val="000000" w:themeColor="text1"/>
                </w:rPr>
              </w:rPrChange>
            </w:rPr>
            <w:delText xml:space="preserve">the resolution of  </w:delText>
          </w:r>
        </w:del>
      </w:ins>
      <w:ins w:id="8483" w:author="Ruijie Xu" w:date="2022-02-27T12:48:00Z">
        <w:del w:id="8484" w:author="Rajeev, Sree" w:date="2022-03-01T14:23:00Z">
          <w:r w:rsidR="00095D56" w:rsidRPr="002B42A7" w:rsidDel="006241A3">
            <w:rPr>
              <w:rFonts w:ascii="Times New Roman" w:hAnsi="Times New Roman" w:cs="Times New Roman"/>
              <w:color w:val="000000" w:themeColor="text1"/>
              <w:rPrChange w:id="8485" w:author="Ruijie Xu" w:date="2022-03-10T12:31:00Z">
                <w:rPr>
                  <w:color w:val="000000" w:themeColor="text1"/>
                </w:rPr>
              </w:rPrChange>
            </w:rPr>
            <w:delText>our understanding for the m</w:delText>
          </w:r>
        </w:del>
      </w:ins>
      <w:ins w:id="8486" w:author="Ruijie Xu" w:date="2022-02-27T12:49:00Z">
        <w:del w:id="8487" w:author="Rajeev, Sree" w:date="2022-03-01T14:23:00Z">
          <w:r w:rsidR="00095D56" w:rsidRPr="002B42A7" w:rsidDel="006241A3">
            <w:rPr>
              <w:rFonts w:ascii="Times New Roman" w:hAnsi="Times New Roman" w:cs="Times New Roman"/>
              <w:color w:val="000000" w:themeColor="text1"/>
              <w:rPrChange w:id="8488" w:author="Ruijie Xu" w:date="2022-03-10T12:31:00Z">
                <w:rPr>
                  <w:color w:val="000000" w:themeColor="text1"/>
                </w:rPr>
              </w:rPrChange>
            </w:rPr>
            <w:delText>icrobiome around us</w:delText>
          </w:r>
        </w:del>
      </w:ins>
      <w:del w:id="8489" w:author="Rajeev, Sree" w:date="2022-03-01T14:23:00Z">
        <w:r w:rsidRPr="002B42A7" w:rsidDel="006241A3">
          <w:rPr>
            <w:rFonts w:ascii="Times New Roman" w:hAnsi="Times New Roman" w:cs="Times New Roman"/>
            <w:color w:val="000000" w:themeColor="text1"/>
            <w:rPrChange w:id="8490" w:author="Ruijie Xu" w:date="2022-03-10T12:31:00Z">
              <w:rPr>
                <w:color w:val="000000" w:themeColor="text1"/>
              </w:rPr>
            </w:rPrChange>
          </w:rPr>
          <w:delText>allows a better understanding of the microbi</w:delText>
        </w:r>
        <w:r w:rsidR="00255E5F" w:rsidRPr="002B42A7" w:rsidDel="006241A3">
          <w:rPr>
            <w:rFonts w:ascii="Times New Roman" w:hAnsi="Times New Roman" w:cs="Times New Roman"/>
            <w:color w:val="000000" w:themeColor="text1"/>
            <w:rPrChange w:id="8491" w:author="Ruijie Xu" w:date="2022-03-10T12:31:00Z">
              <w:rPr>
                <w:color w:val="000000" w:themeColor="text1"/>
              </w:rPr>
            </w:rPrChange>
          </w:rPr>
          <w:delText>al communities</w:delText>
        </w:r>
        <w:r w:rsidRPr="002B42A7" w:rsidDel="006241A3">
          <w:rPr>
            <w:rFonts w:ascii="Times New Roman" w:hAnsi="Times New Roman" w:cs="Times New Roman"/>
            <w:color w:val="000000" w:themeColor="text1"/>
            <w:rPrChange w:id="8492" w:author="Ruijie Xu" w:date="2022-03-10T12:31:00Z">
              <w:rPr>
                <w:color w:val="000000" w:themeColor="text1"/>
              </w:rPr>
            </w:rPrChange>
          </w:rPr>
          <w:delText xml:space="preserve"> of </w:delText>
        </w:r>
        <w:r w:rsidR="00315E9F" w:rsidRPr="002B42A7" w:rsidDel="006241A3">
          <w:rPr>
            <w:rFonts w:ascii="Times New Roman" w:hAnsi="Times New Roman" w:cs="Times New Roman"/>
            <w:color w:val="000000" w:themeColor="text1"/>
            <w:rPrChange w:id="8493" w:author="Ruijie Xu" w:date="2022-03-10T12:31:00Z">
              <w:rPr>
                <w:color w:val="000000" w:themeColor="text1"/>
              </w:rPr>
            </w:rPrChange>
          </w:rPr>
          <w:delText xml:space="preserve">the </w:delText>
        </w:r>
        <w:r w:rsidRPr="002B42A7" w:rsidDel="006241A3">
          <w:rPr>
            <w:rFonts w:ascii="Times New Roman" w:hAnsi="Times New Roman" w:cs="Times New Roman"/>
            <w:color w:val="000000" w:themeColor="text1"/>
            <w:rPrChange w:id="8494" w:author="Ruijie Xu" w:date="2022-03-10T12:31:00Z">
              <w:rPr>
                <w:color w:val="000000" w:themeColor="text1"/>
              </w:rPr>
            </w:rPrChange>
          </w:rPr>
          <w:delText xml:space="preserve">samples collected </w:delText>
        </w:r>
        <w:r w:rsidR="00255E5F" w:rsidRPr="002B42A7" w:rsidDel="006241A3">
          <w:rPr>
            <w:rFonts w:ascii="Times New Roman" w:hAnsi="Times New Roman" w:cs="Times New Roman"/>
            <w:color w:val="000000" w:themeColor="text1"/>
            <w:rPrChange w:id="8495" w:author="Ruijie Xu" w:date="2022-03-10T12:31:00Z">
              <w:rPr>
                <w:color w:val="000000" w:themeColor="text1"/>
              </w:rPr>
            </w:rPrChange>
          </w:rPr>
          <w:delText>for different field</w:delText>
        </w:r>
        <w:r w:rsidR="00366132" w:rsidRPr="002B42A7" w:rsidDel="006241A3">
          <w:rPr>
            <w:rFonts w:ascii="Times New Roman" w:hAnsi="Times New Roman" w:cs="Times New Roman"/>
            <w:color w:val="000000" w:themeColor="text1"/>
            <w:rPrChange w:id="8496" w:author="Ruijie Xu" w:date="2022-03-10T12:31:00Z">
              <w:rPr>
                <w:color w:val="000000" w:themeColor="text1"/>
              </w:rPr>
            </w:rPrChange>
          </w:rPr>
          <w:delText>s</w:delText>
        </w:r>
        <w:r w:rsidR="00255E5F" w:rsidRPr="002B42A7" w:rsidDel="006241A3">
          <w:rPr>
            <w:rFonts w:ascii="Times New Roman" w:hAnsi="Times New Roman" w:cs="Times New Roman"/>
            <w:color w:val="000000" w:themeColor="text1"/>
            <w:rPrChange w:id="8497" w:author="Ruijie Xu" w:date="2022-03-10T12:31:00Z">
              <w:rPr>
                <w:color w:val="000000" w:themeColor="text1"/>
              </w:rPr>
            </w:rPrChange>
          </w:rPr>
          <w:delText xml:space="preserve"> of studies </w:delText>
        </w:r>
        <w:commentRangeEnd w:id="8453"/>
        <w:r w:rsidR="00CE098C" w:rsidRPr="002B42A7" w:rsidDel="006241A3">
          <w:rPr>
            <w:rStyle w:val="CommentReference"/>
            <w:rFonts w:ascii="Times New Roman" w:hAnsi="Times New Roman" w:cs="Times New Roman"/>
            <w:sz w:val="24"/>
            <w:szCs w:val="24"/>
            <w:rPrChange w:id="8498" w:author="Ruijie Xu" w:date="2022-03-10T12:31:00Z">
              <w:rPr>
                <w:rStyle w:val="CommentReference"/>
              </w:rPr>
            </w:rPrChange>
          </w:rPr>
          <w:commentReference w:id="8453"/>
        </w:r>
        <w:r w:rsidR="0083285D" w:rsidRPr="002B42A7" w:rsidDel="006241A3">
          <w:rPr>
            <w:rFonts w:ascii="Times New Roman" w:hAnsi="Times New Roman" w:cs="Times New Roman"/>
            <w:color w:val="000000" w:themeColor="text1"/>
            <w:rPrChange w:id="8499" w:author="Ruijie Xu" w:date="2022-03-10T12:31:00Z">
              <w:rPr>
                <w:color w:val="000000" w:themeColor="text1"/>
              </w:rPr>
            </w:rPrChange>
          </w:rPr>
          <w:fldChar w:fldCharType="begin"/>
        </w:r>
        <w:r w:rsidR="004765A2" w:rsidRPr="002B42A7" w:rsidDel="006241A3">
          <w:rPr>
            <w:rFonts w:ascii="Times New Roman" w:hAnsi="Times New Roman" w:cs="Times New Roman"/>
            <w:color w:val="000000" w:themeColor="text1"/>
            <w:rPrChange w:id="8500" w:author="Ruijie Xu" w:date="2022-03-10T12:31:00Z">
              <w:rPr>
                <w:color w:val="000000" w:themeColor="text1"/>
              </w:rPr>
            </w:rPrChange>
          </w:rPr>
          <w:delInstrText xml:space="preserve"> ADDIN ZOTERO_ITEM CSL_CITATION {"citationID":"8YXF4jF8","properties":{"formattedCitation":"(Coyte, Schluter and Foster, 2015; Gilbert and Lynch, 2019)","plainCitation":"(Coyte, Schluter and Foster, 2015; Gilbert and Lynch, 2019)","noteIndex":0},"citationItems":[{"id":"1BY60Z0f/ZqBdtyoB","uris":["http://zotero.org/users/local/YOB362yk/items/NJKU9NXW"],"itemData":{"id":1738,"type":"article-journal","abstract":"The field of human microbiome research has revealed the intimate co-association of humans with diverse communities of microbes in various habitats in the human body, and the necessity of these microbes for the maintenance of human health. Microbial heterogeneity between humans and across spatial and temporal gradients requires multidimensional datasets and a unifying set of theories and statistical tools to analyze the human microbiome and fully realize the potential of this field. Here we consider the utility of community ecology as a framework for the interrogation and interpretation of the human microbiome.","container-title":"Nature Medicine","DOI":"10.1038/s41591-019-0464-9","ISSN":"1546-170X","issue":"6","language":"en","note":"number: 6\npublisher: Nature Publishing Group","page":"884-889","source":"www.nature.com","title":"Community ecology as a framework for human microbiome research","URL":"https://www.nature.com/articles/s41591-019-0464-9","volume":"25","author":[{"family":"Gilbert","given":"Jack A."},{"family":"Lynch","given":"Susan V."}],"accessed":{"date-parts":[["2021",3,26]]},"issued":{"date-parts":[["2019",6]]}}},{"id":"1BY60Z0f/bxjFa2fV","uris":["http://zotero.org/users/local/YOB362yk/items/JM85SIBP"],"itemData":{"id":1742,"type":"article-journal","abstract":"What makes the gut microbiome stable?\nClassically, we think of our microbiome as stable, benign, and cooperative. Recent experimental work is beginning to unpick essential functions that can be attributed to the stable microbiota of humans. To be able to manipulate the microbiome to improve health, we need to understand community structure and composition and we need models to quantify and predict stability. Coyte et al. applied concepts and tools from community ecology to gut microbiome assembly. Independently developed models converged on a surprising answer: A high diversity of species is likely to coexist stably when the system is dominated by competitive, rather than cooperative, interactions.\nScience, this issue p. 663\nThe human gut harbors a large and complex community of beneficial microbes that remain stable over long periods. This stability is considered critical for good health but is poorly understood. Here we develop a body of ecological theory to help us understand microbiome stability. Although cooperating networks of microbes can be efficient, we find that they are often unstable. Counterintuitively, this finding indicates that hosts can benefit from microbial competition when this competition dampens cooperative networks and increases stability. More generally, stability is promoted by limiting positive feedbacks and weakening ecological interactions. We have analyzed host mechanisms for maintaining stability—including immune suppression, spatial structuring, and feeding of community members—and support our key predictions with recent data.\nDiversity and competition are more likely than cooperation to lead to gut microbial community stability.\nDiversity and competition are more likely than cooperation to lead to gut microbial community stability.","container-title":"Science","DOI":"10.1126/science.aad2602","ISSN":"0036-8075, 1095-9203","issue":"6261","language":"en","note":"publisher: American Association for the Advancement of Science\nsection: Report\nPMID: 26542567","page":"663-666","source":"science.sciencemag.org","title":"The ecology of the microbiome: Networks, competition, and stability","title-short":"The ecology of the microbiome","URL":"https://science.sciencemag.org/content/350/6261/663","volume":"350","author":[{"family":"Coyte","given":"Katharine Z."},{"family":"Schluter","given":"Jonas"},{"family":"Foster","given":"Kevin R."}],"accessed":{"date-parts":[["2021",3,26]]},"issued":{"date-parts":[["2015",11,6]]}}}],"schema":"https://github.com/citation-style-language/schema/raw/master/csl-citation.json"} </w:delInstrText>
        </w:r>
        <w:r w:rsidR="0083285D" w:rsidRPr="002B42A7" w:rsidDel="006241A3">
          <w:rPr>
            <w:rFonts w:ascii="Times New Roman" w:hAnsi="Times New Roman" w:cs="Times New Roman"/>
            <w:color w:val="000000" w:themeColor="text1"/>
            <w:rPrChange w:id="8501" w:author="Ruijie Xu" w:date="2022-03-10T12:31:00Z">
              <w:rPr>
                <w:color w:val="000000" w:themeColor="text1"/>
              </w:rPr>
            </w:rPrChange>
          </w:rPr>
          <w:fldChar w:fldCharType="separate"/>
        </w:r>
        <w:r w:rsidR="00447B1E" w:rsidRPr="002B42A7" w:rsidDel="006241A3">
          <w:rPr>
            <w:rFonts w:ascii="Times New Roman" w:hAnsi="Times New Roman" w:cs="Times New Roman"/>
            <w:color w:val="000000"/>
            <w:rPrChange w:id="8502" w:author="Ruijie Xu" w:date="2022-03-10T12:31:00Z">
              <w:rPr>
                <w:color w:val="000000"/>
              </w:rPr>
            </w:rPrChange>
          </w:rPr>
          <w:delText>(Coyte, Schluter and Foster, 2015; Gilbert and Lynch, 2019)</w:delText>
        </w:r>
        <w:r w:rsidR="0083285D" w:rsidRPr="002B42A7" w:rsidDel="006241A3">
          <w:rPr>
            <w:rFonts w:ascii="Times New Roman" w:hAnsi="Times New Roman" w:cs="Times New Roman"/>
            <w:color w:val="000000" w:themeColor="text1"/>
            <w:rPrChange w:id="8503" w:author="Ruijie Xu" w:date="2022-03-10T12:31:00Z">
              <w:rPr>
                <w:color w:val="000000" w:themeColor="text1"/>
              </w:rPr>
            </w:rPrChange>
          </w:rPr>
          <w:fldChar w:fldCharType="end"/>
        </w:r>
        <w:r w:rsidRPr="002B42A7" w:rsidDel="006241A3">
          <w:rPr>
            <w:rFonts w:ascii="Times New Roman" w:hAnsi="Times New Roman" w:cs="Times New Roman"/>
            <w:color w:val="000000" w:themeColor="text1"/>
            <w:rPrChange w:id="8504"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8505" w:author="Ruijie Xu" w:date="2022-03-10T12:31:00Z">
            <w:rPr>
              <w:color w:val="000000" w:themeColor="text1"/>
            </w:rPr>
          </w:rPrChange>
        </w:rPr>
        <w:t xml:space="preserve">The field of metagenomics, developed with the advancement of NGS technologies, allows scientists to build </w:t>
      </w:r>
      <w:r w:rsidR="00366132" w:rsidRPr="002B42A7">
        <w:rPr>
          <w:rFonts w:ascii="Times New Roman" w:hAnsi="Times New Roman" w:cs="Times New Roman"/>
          <w:color w:val="000000" w:themeColor="text1"/>
          <w:rPrChange w:id="8506" w:author="Ruijie Xu" w:date="2022-03-10T12:31:00Z">
            <w:rPr>
              <w:color w:val="000000" w:themeColor="text1"/>
            </w:rPr>
          </w:rPrChange>
        </w:rPr>
        <w:t xml:space="preserve">a </w:t>
      </w:r>
      <w:r w:rsidRPr="002B42A7">
        <w:rPr>
          <w:rFonts w:ascii="Times New Roman" w:hAnsi="Times New Roman" w:cs="Times New Roman"/>
          <w:color w:val="000000" w:themeColor="text1"/>
          <w:rPrChange w:id="8507" w:author="Ruijie Xu" w:date="2022-03-10T12:31:00Z">
            <w:rPr>
              <w:color w:val="000000" w:themeColor="text1"/>
            </w:rPr>
          </w:rPrChange>
        </w:rPr>
        <w:t xml:space="preserve">complete </w:t>
      </w:r>
      <w:r w:rsidR="00447B1E" w:rsidRPr="002B42A7">
        <w:rPr>
          <w:rFonts w:ascii="Times New Roman" w:hAnsi="Times New Roman" w:cs="Times New Roman"/>
          <w:color w:val="000000" w:themeColor="text1"/>
          <w:rPrChange w:id="8508" w:author="Ruijie Xu" w:date="2022-03-10T12:31:00Z">
            <w:rPr>
              <w:color w:val="000000" w:themeColor="text1"/>
            </w:rPr>
          </w:rPrChange>
        </w:rPr>
        <w:t>and discriminatory microbial profile</w:t>
      </w:r>
      <w:r w:rsidR="00276C32" w:rsidRPr="002B42A7">
        <w:rPr>
          <w:rFonts w:ascii="Times New Roman" w:hAnsi="Times New Roman" w:cs="Times New Roman"/>
          <w:color w:val="000000" w:themeColor="text1"/>
          <w:rPrChange w:id="8509" w:author="Ruijie Xu" w:date="2022-03-10T12:31:00Z">
            <w:rPr>
              <w:color w:val="000000" w:themeColor="text1"/>
            </w:rPr>
          </w:rPrChange>
        </w:rPr>
        <w:t xml:space="preserve"> </w:t>
      </w:r>
      <w:r w:rsidR="00447B1E" w:rsidRPr="002B42A7">
        <w:rPr>
          <w:rFonts w:ascii="Times New Roman" w:hAnsi="Times New Roman" w:cs="Times New Roman"/>
          <w:color w:val="000000" w:themeColor="text1"/>
          <w:rPrChange w:id="8510" w:author="Ruijie Xu" w:date="2022-03-10T12:31:00Z">
            <w:rPr>
              <w:color w:val="000000" w:themeColor="text1"/>
            </w:rPr>
          </w:rPrChange>
        </w:rPr>
        <w:t>with</w:t>
      </w:r>
      <w:r w:rsidRPr="002B42A7">
        <w:rPr>
          <w:rFonts w:ascii="Times New Roman" w:hAnsi="Times New Roman" w:cs="Times New Roman"/>
          <w:color w:val="000000" w:themeColor="text1"/>
          <w:rPrChange w:id="8511" w:author="Ruijie Xu" w:date="2022-03-10T12:31:00Z">
            <w:rPr>
              <w:color w:val="000000" w:themeColor="text1"/>
            </w:rPr>
          </w:rPrChange>
        </w:rPr>
        <w:t xml:space="preserve"> virus</w:t>
      </w:r>
      <w:r w:rsidR="00B67F65" w:rsidRPr="002B42A7">
        <w:rPr>
          <w:rFonts w:ascii="Times New Roman" w:hAnsi="Times New Roman" w:cs="Times New Roman"/>
          <w:color w:val="000000" w:themeColor="text1"/>
          <w:rPrChange w:id="8512" w:author="Ruijie Xu" w:date="2022-03-10T12:31:00Z">
            <w:rPr>
              <w:color w:val="000000" w:themeColor="text1"/>
            </w:rPr>
          </w:rPrChange>
        </w:rPr>
        <w:t xml:space="preserve">, </w:t>
      </w:r>
      <w:r w:rsidRPr="002B42A7">
        <w:rPr>
          <w:rFonts w:ascii="Times New Roman" w:hAnsi="Times New Roman" w:cs="Times New Roman"/>
          <w:color w:val="000000" w:themeColor="text1"/>
          <w:rPrChange w:id="8513" w:author="Ruijie Xu" w:date="2022-03-10T12:31:00Z">
            <w:rPr>
              <w:color w:val="000000" w:themeColor="text1"/>
            </w:rPr>
          </w:rPrChange>
        </w:rPr>
        <w:t>archaea</w:t>
      </w:r>
      <w:r w:rsidR="00B67F65" w:rsidRPr="002B42A7">
        <w:rPr>
          <w:rFonts w:ascii="Times New Roman" w:hAnsi="Times New Roman" w:cs="Times New Roman"/>
          <w:color w:val="000000" w:themeColor="text1"/>
          <w:rPrChange w:id="8514" w:author="Ruijie Xu" w:date="2022-03-10T12:31:00Z">
            <w:rPr>
              <w:color w:val="000000" w:themeColor="text1"/>
            </w:rPr>
          </w:rPrChange>
        </w:rPr>
        <w:t>,</w:t>
      </w:r>
      <w:r w:rsidRPr="002B42A7">
        <w:rPr>
          <w:rFonts w:ascii="Times New Roman" w:hAnsi="Times New Roman" w:cs="Times New Roman"/>
          <w:color w:val="000000" w:themeColor="text1"/>
          <w:rPrChange w:id="8515" w:author="Ruijie Xu" w:date="2022-03-10T12:31:00Z">
            <w:rPr>
              <w:color w:val="000000" w:themeColor="text1"/>
            </w:rPr>
          </w:rPrChange>
        </w:rPr>
        <w:t xml:space="preserve"> </w:t>
      </w:r>
      <w:r w:rsidR="00B67F65" w:rsidRPr="002B42A7">
        <w:rPr>
          <w:rFonts w:ascii="Times New Roman" w:hAnsi="Times New Roman" w:cs="Times New Roman"/>
          <w:color w:val="000000" w:themeColor="text1"/>
          <w:rPrChange w:id="8516" w:author="Ruijie Xu" w:date="2022-03-10T12:31:00Z">
            <w:rPr>
              <w:color w:val="000000" w:themeColor="text1"/>
            </w:rPr>
          </w:rPrChange>
        </w:rPr>
        <w:t xml:space="preserve">and </w:t>
      </w:r>
      <w:del w:id="8517" w:author="Ruijie Xu" w:date="2022-03-04T11:26:00Z">
        <w:r w:rsidRPr="002B42A7" w:rsidDel="00B23538">
          <w:rPr>
            <w:rFonts w:ascii="Times New Roman" w:hAnsi="Times New Roman" w:cs="Times New Roman"/>
            <w:color w:val="000000" w:themeColor="text1"/>
            <w:rPrChange w:id="8518"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8519" w:author="Ruijie Xu" w:date="2022-03-10T12:31:00Z">
            <w:rPr>
              <w:color w:val="000000" w:themeColor="text1"/>
            </w:rPr>
          </w:rPrChange>
        </w:rPr>
        <w:t>bacteria taxa</w:t>
      </w:r>
      <w:r w:rsidR="00276C32" w:rsidRPr="002B42A7">
        <w:rPr>
          <w:rFonts w:ascii="Times New Roman" w:hAnsi="Times New Roman" w:cs="Times New Roman"/>
          <w:color w:val="000000" w:themeColor="text1"/>
          <w:rPrChange w:id="8520" w:author="Ruijie Xu" w:date="2022-03-10T12:31:00Z">
            <w:rPr>
              <w:color w:val="000000" w:themeColor="text1"/>
            </w:rPr>
          </w:rPrChange>
        </w:rPr>
        <w:t xml:space="preserve"> </w:t>
      </w:r>
      <w:r w:rsidR="00447B1E" w:rsidRPr="002B42A7">
        <w:rPr>
          <w:rFonts w:ascii="Times New Roman" w:hAnsi="Times New Roman" w:cs="Times New Roman"/>
          <w:color w:val="000000" w:themeColor="text1"/>
          <w:rPrChange w:id="8521" w:author="Ruijie Xu" w:date="2022-03-10T12:31:00Z">
            <w:rPr>
              <w:color w:val="000000" w:themeColor="text1"/>
            </w:rPr>
          </w:rPrChange>
        </w:rPr>
        <w:t>for</w:t>
      </w:r>
      <w:r w:rsidRPr="002B42A7">
        <w:rPr>
          <w:rFonts w:ascii="Times New Roman" w:hAnsi="Times New Roman" w:cs="Times New Roman"/>
          <w:color w:val="000000" w:themeColor="text1"/>
          <w:rPrChange w:id="8522" w:author="Ruijie Xu" w:date="2022-03-10T12:31:00Z">
            <w:rPr>
              <w:color w:val="000000" w:themeColor="text1"/>
            </w:rPr>
          </w:rPrChange>
        </w:rPr>
        <w:t xml:space="preserve"> samples collected from the</w:t>
      </w:r>
      <w:del w:id="8523" w:author="Rajeev, Sree" w:date="2022-03-02T12:55:00Z">
        <w:r w:rsidR="00447B1E" w:rsidRPr="002B42A7" w:rsidDel="00AE548C">
          <w:rPr>
            <w:rFonts w:ascii="Times New Roman" w:hAnsi="Times New Roman" w:cs="Times New Roman"/>
            <w:color w:val="000000" w:themeColor="text1"/>
            <w:rPrChange w:id="8524" w:author="Ruijie Xu" w:date="2022-03-10T12:31:00Z">
              <w:rPr>
                <w:color w:val="000000" w:themeColor="text1"/>
              </w:rPr>
            </w:rPrChange>
          </w:rPr>
          <w:delText>ir</w:delText>
        </w:r>
      </w:del>
      <w:r w:rsidRPr="002B42A7">
        <w:rPr>
          <w:rFonts w:ascii="Times New Roman" w:hAnsi="Times New Roman" w:cs="Times New Roman"/>
          <w:color w:val="000000" w:themeColor="text1"/>
          <w:rPrChange w:id="8525" w:author="Ruijie Xu" w:date="2022-03-10T12:31:00Z">
            <w:rPr>
              <w:color w:val="000000" w:themeColor="text1"/>
            </w:rPr>
          </w:rPrChange>
        </w:rPr>
        <w:t xml:space="preserve"> </w:t>
      </w:r>
      <w:del w:id="8526" w:author="Liliana Salvador" w:date="2022-02-26T19:36:00Z">
        <w:r w:rsidRPr="002B42A7" w:rsidDel="00E90B78">
          <w:rPr>
            <w:rFonts w:ascii="Times New Roman" w:hAnsi="Times New Roman" w:cs="Times New Roman"/>
            <w:color w:val="000000" w:themeColor="text1"/>
            <w:rPrChange w:id="8527" w:author="Ruijie Xu" w:date="2022-03-10T12:31:00Z">
              <w:rPr>
                <w:color w:val="000000" w:themeColor="text1"/>
              </w:rPr>
            </w:rPrChange>
          </w:rPr>
          <w:delText xml:space="preserve">target </w:delText>
        </w:r>
      </w:del>
      <w:ins w:id="8528" w:author="Liliana Salvador" w:date="2022-02-26T19:36:00Z">
        <w:r w:rsidR="00E90B78" w:rsidRPr="002B42A7">
          <w:rPr>
            <w:rFonts w:ascii="Times New Roman" w:hAnsi="Times New Roman" w:cs="Times New Roman"/>
            <w:color w:val="000000" w:themeColor="text1"/>
            <w:rPrChange w:id="8529" w:author="Ruijie Xu" w:date="2022-03-10T12:31:00Z">
              <w:rPr>
                <w:color w:val="000000" w:themeColor="text1"/>
              </w:rPr>
            </w:rPrChange>
          </w:rPr>
          <w:t xml:space="preserve">environments </w:t>
        </w:r>
      </w:ins>
      <w:r w:rsidRPr="002B42A7">
        <w:rPr>
          <w:rFonts w:ascii="Times New Roman" w:hAnsi="Times New Roman" w:cs="Times New Roman"/>
          <w:color w:val="000000" w:themeColor="text1"/>
          <w:rPrChange w:id="8530" w:author="Ruijie Xu" w:date="2022-03-10T12:31:00Z">
            <w:rPr>
              <w:color w:val="000000" w:themeColor="text1"/>
            </w:rPr>
          </w:rPrChange>
        </w:rPr>
        <w:t>of interest</w:t>
      </w:r>
      <w:r w:rsidR="0083285D" w:rsidRPr="002B42A7">
        <w:rPr>
          <w:rFonts w:ascii="Times New Roman" w:hAnsi="Times New Roman" w:cs="Times New Roman"/>
          <w:color w:val="000000" w:themeColor="text1"/>
          <w:rPrChange w:id="8531" w:author="Ruijie Xu" w:date="2022-03-10T12:31:00Z">
            <w:rPr>
              <w:color w:val="000000" w:themeColor="text1"/>
            </w:rPr>
          </w:rPrChange>
        </w:rPr>
        <w:t xml:space="preserve"> </w:t>
      </w:r>
      <w:r w:rsidR="0083285D" w:rsidRPr="002B42A7">
        <w:rPr>
          <w:rFonts w:ascii="Times New Roman" w:hAnsi="Times New Roman" w:cs="Times New Roman"/>
          <w:color w:val="000000" w:themeColor="text1"/>
          <w:rPrChange w:id="8532"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8533" w:author="Ruijie Xu" w:date="2022-03-10T12:31:00Z">
            <w:rPr>
              <w:color w:val="000000" w:themeColor="text1"/>
            </w:rPr>
          </w:rPrChange>
        </w:rPr>
        <w:instrText xml:space="preserve"> ADDIN ZOTERO_ITEM CSL_CITATION {"citationID":"YK6gKwS8","properties":{"formattedCitation":"(Jovel {\\i{}et al.}, 2016)","plainCitation":"(Jovel et al., 2016)","noteIndex":0},"citationItems":[{"id":"1BY60Z0f/xeHHiUKY","uris":["http://zotero.org/users/local/YOB362yk/items/DV27ZRII"],"itemData":{"id":1745,"type":"article-journal","abstract":"The advent of next generation sequencing (NGS) has enabled investigations of the gut microbiome with unprecedented resolution and throughput. This has stimulated the development of sophisticated bioinformatics tools to analyze the massive amounts of data generated. Researchers therefore need a clear understanding of the key concepts required for the design, execution and interpretation of NGS experiments on microbiomes. We conducted a literature review and used our own data to determine which approaches work best. The two main approaches for analyzing the microbiome, 16S ribosomal RNA (rRNA) gene amplicons and shotgun metagenomics, are illustrated with analyses of libraries designed to highlight their strengths and weaknesses. Several methods for taxonomic classification of bacterial sequences are discussed. We present simulations to assess the number of sequences that are required to perform reliable appraisals of bacterial community structure. To the extent that fluctuations in the diversity of gut bacterial populations correlate with health and disease, we emphasize various techniques for the analysis of bacterial communities within samples (α-diversity) and between samples (β-diversity). Finally, we demonstrate techniques to infer the metabolic capabilities of a bacteria community from these 16S and shotgun data.","container-title":"Frontiers in Microbiology","DOI":"10.3389/fmicb.2016.00459","ISSN":"1664-302X","journalAbbreviation":"Front Microbiol","note":"PMID: 27148170\nPMCID: PMC4837688","source":"PubMed Central","title":"Characterization of the Gut Microbiome Using 16S or Shotgun Metagenomics","URL":"https://www.ncbi.nlm.nih.gov/pmc/articles/PMC4837688/","volume":"7","author":[{"family":"Jovel","given":"Juan"},{"family":"Patterson","given":"Jordan"},{"family":"Wang","given":"Weiwei"},{"family":"Hotte","given":"Naomi"},{"family":"O'Keefe","given":"Sandra"},{"family":"Mitchel","given":"Troy"},{"family":"Perry","given":"Troy"},{"family":"Kao","given":"Dina"},{"family":"Mason","given":"Andrew L."},{"family":"Madsen","given":"Karen L."},{"family":"Wong","given":"Gane K.-S."}],"accessed":{"date-parts":[["2021",3,26]]},"issued":{"date-parts":[["2016",4,20]]}}}],"schema":"https://github.com/citation-style-language/schema/raw/master/csl-citation.json"} </w:instrText>
      </w:r>
      <w:r w:rsidR="0083285D" w:rsidRPr="002B42A7">
        <w:rPr>
          <w:rFonts w:ascii="Times New Roman" w:hAnsi="Times New Roman" w:cs="Times New Roman"/>
          <w:color w:val="000000" w:themeColor="text1"/>
          <w:rPrChange w:id="8534" w:author="Ruijie Xu" w:date="2022-03-10T12:31:00Z">
            <w:rPr>
              <w:color w:val="000000" w:themeColor="text1"/>
            </w:rPr>
          </w:rPrChange>
        </w:rPr>
        <w:fldChar w:fldCharType="separate"/>
      </w:r>
      <w:r w:rsidR="00350DBF" w:rsidRPr="002B42A7">
        <w:rPr>
          <w:rFonts w:ascii="Times New Roman" w:hAnsi="Times New Roman" w:cs="Times New Roman"/>
          <w:color w:val="000000"/>
          <w:rPrChange w:id="8535" w:author="Ruijie Xu" w:date="2022-03-10T12:31:00Z">
            <w:rPr>
              <w:color w:val="000000"/>
            </w:rPr>
          </w:rPrChange>
        </w:rPr>
        <w:t xml:space="preserve">(Jovel </w:t>
      </w:r>
      <w:r w:rsidR="00350DBF" w:rsidRPr="002B42A7">
        <w:rPr>
          <w:rFonts w:ascii="Times New Roman" w:hAnsi="Times New Roman" w:cs="Times New Roman"/>
          <w:i/>
          <w:iCs/>
          <w:color w:val="000000"/>
          <w:rPrChange w:id="8536" w:author="Ruijie Xu" w:date="2022-03-10T12:31:00Z">
            <w:rPr>
              <w:i/>
              <w:iCs/>
              <w:color w:val="000000"/>
            </w:rPr>
          </w:rPrChange>
        </w:rPr>
        <w:t>et al.</w:t>
      </w:r>
      <w:r w:rsidR="00350DBF" w:rsidRPr="002B42A7">
        <w:rPr>
          <w:rFonts w:ascii="Times New Roman" w:hAnsi="Times New Roman" w:cs="Times New Roman"/>
          <w:color w:val="000000"/>
          <w:rPrChange w:id="8537" w:author="Ruijie Xu" w:date="2022-03-10T12:31:00Z">
            <w:rPr>
              <w:color w:val="000000"/>
            </w:rPr>
          </w:rPrChange>
        </w:rPr>
        <w:t>, 2016)</w:t>
      </w:r>
      <w:r w:rsidR="0083285D" w:rsidRPr="002B42A7">
        <w:rPr>
          <w:rFonts w:ascii="Times New Roman" w:hAnsi="Times New Roman" w:cs="Times New Roman"/>
          <w:color w:val="000000" w:themeColor="text1"/>
          <w:rPrChange w:id="8538" w:author="Ruijie Xu" w:date="2022-03-10T12:31:00Z">
            <w:rPr>
              <w:color w:val="000000" w:themeColor="text1"/>
            </w:rPr>
          </w:rPrChange>
        </w:rPr>
        <w:fldChar w:fldCharType="end"/>
      </w:r>
      <w:r w:rsidRPr="002B42A7">
        <w:rPr>
          <w:rFonts w:ascii="Times New Roman" w:hAnsi="Times New Roman" w:cs="Times New Roman"/>
          <w:color w:val="000000" w:themeColor="text1"/>
          <w:rPrChange w:id="8539" w:author="Ruijie Xu" w:date="2022-03-10T12:31:00Z">
            <w:rPr>
              <w:color w:val="000000" w:themeColor="text1"/>
            </w:rPr>
          </w:rPrChange>
        </w:rPr>
        <w:t>. These metagenomic profiles can</w:t>
      </w:r>
      <w:ins w:id="8540" w:author="Ruijie Xu" w:date="2022-02-27T12:50:00Z">
        <w:r w:rsidR="008D0D5F" w:rsidRPr="002B42A7">
          <w:rPr>
            <w:rFonts w:ascii="Times New Roman" w:hAnsi="Times New Roman" w:cs="Times New Roman"/>
            <w:color w:val="000000" w:themeColor="text1"/>
            <w:rPrChange w:id="8541" w:author="Ruijie Xu" w:date="2022-03-10T12:31:00Z">
              <w:rPr>
                <w:color w:val="000000" w:themeColor="text1"/>
              </w:rPr>
            </w:rPrChange>
          </w:rPr>
          <w:t xml:space="preserve"> also</w:t>
        </w:r>
      </w:ins>
      <w:r w:rsidRPr="002B42A7">
        <w:rPr>
          <w:rFonts w:ascii="Times New Roman" w:hAnsi="Times New Roman" w:cs="Times New Roman"/>
          <w:color w:val="000000" w:themeColor="text1"/>
          <w:rPrChange w:id="8542" w:author="Ruijie Xu" w:date="2022-03-10T12:31:00Z">
            <w:rPr>
              <w:color w:val="000000" w:themeColor="text1"/>
            </w:rPr>
          </w:rPrChange>
        </w:rPr>
        <w:t xml:space="preserve"> be used to </w:t>
      </w:r>
      <w:r w:rsidR="00FF02F4" w:rsidRPr="002B42A7">
        <w:rPr>
          <w:rFonts w:ascii="Times New Roman" w:hAnsi="Times New Roman" w:cs="Times New Roman"/>
          <w:color w:val="000000" w:themeColor="text1"/>
          <w:rPrChange w:id="8543" w:author="Ruijie Xu" w:date="2022-03-10T12:31:00Z">
            <w:rPr>
              <w:color w:val="000000" w:themeColor="text1"/>
            </w:rPr>
          </w:rPrChange>
        </w:rPr>
        <w:t xml:space="preserve">detect relevant pathogens </w:t>
      </w:r>
      <w:r w:rsidRPr="002B42A7">
        <w:rPr>
          <w:rFonts w:ascii="Times New Roman" w:hAnsi="Times New Roman" w:cs="Times New Roman"/>
          <w:color w:val="000000" w:themeColor="text1"/>
          <w:rPrChange w:id="8544" w:author="Ruijie Xu" w:date="2022-03-10T12:31:00Z">
            <w:rPr>
              <w:color w:val="000000" w:themeColor="text1"/>
            </w:rPr>
          </w:rPrChange>
        </w:rPr>
        <w:t>in clinical</w:t>
      </w:r>
      <w:r w:rsidR="00FF02F4" w:rsidRPr="002B42A7">
        <w:rPr>
          <w:rFonts w:ascii="Times New Roman" w:hAnsi="Times New Roman" w:cs="Times New Roman"/>
          <w:color w:val="000000" w:themeColor="text1"/>
          <w:rPrChange w:id="8545" w:author="Ruijie Xu" w:date="2022-03-10T12:31:00Z">
            <w:rPr>
              <w:color w:val="000000" w:themeColor="text1"/>
            </w:rPr>
          </w:rPrChange>
        </w:rPr>
        <w:t xml:space="preserve"> and epidemiologic</w:t>
      </w:r>
      <w:r w:rsidR="00DB05C7" w:rsidRPr="002B42A7">
        <w:rPr>
          <w:rFonts w:ascii="Times New Roman" w:hAnsi="Times New Roman" w:cs="Times New Roman"/>
          <w:color w:val="000000" w:themeColor="text1"/>
          <w:rPrChange w:id="8546" w:author="Ruijie Xu" w:date="2022-03-10T12:31:00Z">
            <w:rPr>
              <w:color w:val="000000" w:themeColor="text1"/>
            </w:rPr>
          </w:rPrChange>
        </w:rPr>
        <w:t>al</w:t>
      </w:r>
      <w:r w:rsidRPr="002B42A7">
        <w:rPr>
          <w:rFonts w:ascii="Times New Roman" w:hAnsi="Times New Roman" w:cs="Times New Roman"/>
          <w:color w:val="000000" w:themeColor="text1"/>
          <w:rPrChange w:id="8547" w:author="Ruijie Xu" w:date="2022-03-10T12:31:00Z">
            <w:rPr>
              <w:color w:val="000000" w:themeColor="text1"/>
            </w:rPr>
          </w:rPrChange>
        </w:rPr>
        <w:t xml:space="preserve"> </w:t>
      </w:r>
      <w:r w:rsidR="00923730" w:rsidRPr="002B42A7">
        <w:rPr>
          <w:rFonts w:ascii="Times New Roman" w:hAnsi="Times New Roman" w:cs="Times New Roman"/>
          <w:color w:val="000000" w:themeColor="text1"/>
          <w:rPrChange w:id="8548" w:author="Ruijie Xu" w:date="2022-03-10T12:31:00Z">
            <w:rPr>
              <w:color w:val="000000" w:themeColor="text1"/>
            </w:rPr>
          </w:rPrChange>
        </w:rPr>
        <w:t xml:space="preserve">investigations </w:t>
      </w:r>
      <w:r w:rsidR="0083285D" w:rsidRPr="002B42A7">
        <w:rPr>
          <w:rFonts w:ascii="Times New Roman" w:hAnsi="Times New Roman" w:cs="Times New Roman"/>
          <w:color w:val="000000" w:themeColor="text1"/>
          <w:rPrChange w:id="8549"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8550" w:author="Ruijie Xu" w:date="2022-03-10T12:31:00Z">
            <w:rPr>
              <w:color w:val="000000" w:themeColor="text1"/>
            </w:rPr>
          </w:rPrChange>
        </w:rPr>
        <w:instrText xml:space="preserve"> ADDIN ZOTERO_ITEM CSL_CITATION {"citationID":"Qa8msalE","properties":{"formattedCitation":"(Qin {\\i{}et al.}, 2012; Knights, Lassen and Xavier, 2013)","plainCitation":"(Qin et al., 2012; Knights, Lassen and Xavier, 2013)","noteIndex":0},"citationItems":[{"id":"1BY60Z0f/ZbHZ3mbD","uris":["http://zotero.org/users/local/YOB362yk/items/T9BMSHEK"],"itemData":{"id":1748,"type":"article-journal","abstract":"Studies of the genetics underlying inflammatory bowel diseases have increased our understanding of the pathways involved in both ulcerative colitis and Crohn's disease and focused attention on the role of the microbiome in these diseases. Full understanding of pathogenesis will require a comprehensive grasp of the delicate homeostasis between gut bacteria and the human host. In this review, we present current evidence of microbiome-gene interactions in the context of other known risk factors and mechanisms, and describe the next steps necessary to pair genetic variant and microbiome sequencing data from patient cohorts. We discuss the concept of dysbiosis, proposing that the functional composition of the gut microbiome may provide a more consistent definition of dysbiosis and may more readily provide evidence of genome-microbiome interactions in future exploratory studies.","container-title":"Gut","DOI":"10.1136/gutjnl-2012-303954","ISSN":"1468-3288","issue":"10","journalAbbreviation":"Gut","language":"eng","note":"PMID: 24037875\nPMCID: PMC3822528","page":"1505-1510","source":"PubMed","title":"Advances in inflammatory bowel disease pathogenesis: linking host genetics and the microbiome","title-short":"Advances in inflammatory bowel disease pathogenesis","volume":"62","author":[{"family":"Knights","given":"Dan"},{"family":"Lassen","given":"Kara G."},{"family":"Xavier","given":"Ramnik J."}],"issued":{"date-parts":[["2013",10]]}}},{"id":"1BY60Z0f/hKg7Cci8","uris":["http://zotero.org/users/local/YOB362yk/items/3NGSNMB9"],"itemData":{"id":1751,"type":"article-journal","abstract":"Assessment and characterization of gut microbiota has become a major research area in human disease, including type 2 diabetes, the most prevalent endocrine disease worldwide. To carry out analysis on gut microbial content in patients with type 2 diabetes, we developed a protocol for a metagenome-wide association study (MGWAS) and undertook a two-stage MGWAS based on deep shotgun sequencing of the gut microbial DNA from 345 Chinese individuals. We identified and validated approximately 60,000 type-2-diabetes-associated markers and established the concept of a metagenomic linkage group, enabling taxonomic species-level analyses. MGWAS analysis showed that patients with type 2 diabetes were characterized by a moderate degree of gut microbial dysbiosis, a decrease in the abundance of some universal butyrate-producing bacteria and an increase in various opportunistic pathogens, as well as an enrichment of other microbial functions conferring sulphate reduction and oxidative stress resistance. An analysis of 23 additional individuals demonstrated that these gut microbial markers might be useful for classifying type 2 diabetes.","container-title":"Nature","DOI":"10.1038/nature11450","ISSN":"1476-4687","issue":"7418","language":"en","note":"number: 7418\npublisher: Nature Publishing Group","page":"55-60","source":"www.nature.com","title":"A metagenome-wide association study of gut microbiota in type 2 diabetes","URL":"https://www.nature.com/articles/nature11450","volume":"490","author":[{"family":"Qin","given":"Junjie"},{"family":"Li","given":"Yingrui"},{"family":"Cai","given":"Zhiming"},{"family":"Li","given":"Shenghui"},{"family":"Zhu","given":"Jianfeng"},{"family":"Zhang","given":"Fan"},{"family":"Liang","given":"Suisha"},{"family":"Zhang","given":"Wenwei"},{"family":"Guan","given":"Yuanlin"},{"family":"Shen","given":"Dongqian"},{"family":"Peng","given":"Yangqing"},{"family":"Zhang","given":"Dongya"},{"family":"Jie","given":"Zhuye"},{"family":"Wu","given":"Wenxian"},{"family":"Qin","given":"Youwen"},{"family":"Xue","given":"Wenbin"},{"family":"Li","given":"Junhua"},{"family":"Han","given":"Lingchuan"},{"family":"Lu","given":"Donghui"},{"family":"Wu","given":"Peixian"},{"family":"Dai","given":"Yali"},{"family":"Sun","given":"Xiaojuan"},{"family":"Li","given":"Zesong"},{"family":"Tang","given":"Aifa"},{"family":"Zhong","given":"Shilong"},{"family":"Li","given":"Xiaoping"},{"family":"Chen","given":"Weineng"},{"family":"Xu","given":"Ran"},{"family":"Wang","given":"Mingbang"},{"family":"Feng","given":"Qiang"},{"family":"Gong","given":"Meihua"},{"family":"Yu","given":"Jing"},{"family":"Zhang","given":"Yanyan"},{"family":"Zhang","given":"Ming"},{"family":"Hansen","given":"Torben"},{"family":"Sanchez","given":"Gaston"},{"family":"Raes","given":"Jeroen"},{"family":"Falony","given":"Gwen"},{"family":"Okuda","given":"Shujiro"},{"family":"Almeida","given":"Mathieu"},{"family":"LeChatelier","given":"Emmanuelle"},{"family":"Renault","given":"Pierre"},{"family":"Pons","given":"Nicolas"},{"family":"Batto","given":"Jean-Michel"},{"family":"Zhang","given":"Zhaoxi"},{"family":"Chen","given":"Hua"},{"family":"Yang","given":"Ruifu"},{"family":"Zheng","given":"Weimou"},{"family":"Li","given":"Songgang"},{"family":"Yang","given":"Huanming"},{"family":"Wang","given":"Jian"},{"family":"Ehrlich","given":"S. Dusko"},{"family":"Nielsen","given":"Rasmus"},{"family":"Pedersen","given":"Oluf"},{"family":"Kristiansen","given":"Karsten"},{"family":"Wang","given":"Jun"}],"accessed":{"date-parts":[["2021",3,26]]},"issued":{"date-parts":[["2012",10]]}}}],"schema":"https://github.com/citation-style-language/schema/raw/master/csl-citation.json"} </w:instrText>
      </w:r>
      <w:r w:rsidR="0083285D" w:rsidRPr="002B42A7">
        <w:rPr>
          <w:rFonts w:ascii="Times New Roman" w:hAnsi="Times New Roman" w:cs="Times New Roman"/>
          <w:color w:val="000000" w:themeColor="text1"/>
          <w:rPrChange w:id="8551" w:author="Ruijie Xu" w:date="2022-03-10T12:31:00Z">
            <w:rPr>
              <w:color w:val="000000" w:themeColor="text1"/>
            </w:rPr>
          </w:rPrChange>
        </w:rPr>
        <w:fldChar w:fldCharType="separate"/>
      </w:r>
      <w:r w:rsidR="00350DBF" w:rsidRPr="002B42A7">
        <w:rPr>
          <w:rFonts w:ascii="Times New Roman" w:hAnsi="Times New Roman" w:cs="Times New Roman"/>
          <w:color w:val="000000"/>
          <w:rPrChange w:id="8552" w:author="Ruijie Xu" w:date="2022-03-10T12:31:00Z">
            <w:rPr>
              <w:color w:val="000000"/>
            </w:rPr>
          </w:rPrChange>
        </w:rPr>
        <w:t xml:space="preserve">(Qin </w:t>
      </w:r>
      <w:r w:rsidR="00350DBF" w:rsidRPr="002B42A7">
        <w:rPr>
          <w:rFonts w:ascii="Times New Roman" w:hAnsi="Times New Roman" w:cs="Times New Roman"/>
          <w:i/>
          <w:iCs/>
          <w:color w:val="000000"/>
          <w:rPrChange w:id="8553" w:author="Ruijie Xu" w:date="2022-03-10T12:31:00Z">
            <w:rPr>
              <w:i/>
              <w:iCs/>
              <w:color w:val="000000"/>
            </w:rPr>
          </w:rPrChange>
        </w:rPr>
        <w:t>et al.</w:t>
      </w:r>
      <w:r w:rsidR="00350DBF" w:rsidRPr="002B42A7">
        <w:rPr>
          <w:rFonts w:ascii="Times New Roman" w:hAnsi="Times New Roman" w:cs="Times New Roman"/>
          <w:color w:val="000000"/>
          <w:rPrChange w:id="8554" w:author="Ruijie Xu" w:date="2022-03-10T12:31:00Z">
            <w:rPr>
              <w:color w:val="000000"/>
            </w:rPr>
          </w:rPrChange>
        </w:rPr>
        <w:t>, 2012; Knights, Lassen and Xavier, 2013)</w:t>
      </w:r>
      <w:r w:rsidR="0083285D" w:rsidRPr="002B42A7">
        <w:rPr>
          <w:rFonts w:ascii="Times New Roman" w:hAnsi="Times New Roman" w:cs="Times New Roman"/>
          <w:color w:val="000000" w:themeColor="text1"/>
          <w:rPrChange w:id="8555" w:author="Ruijie Xu" w:date="2022-03-10T12:31:00Z">
            <w:rPr>
              <w:color w:val="000000" w:themeColor="text1"/>
            </w:rPr>
          </w:rPrChange>
        </w:rPr>
        <w:fldChar w:fldCharType="end"/>
      </w:r>
      <w:r w:rsidR="0083285D" w:rsidRPr="002B42A7">
        <w:rPr>
          <w:rFonts w:ascii="Times New Roman" w:hAnsi="Times New Roman" w:cs="Times New Roman"/>
          <w:color w:val="000000" w:themeColor="text1"/>
          <w:rPrChange w:id="8556" w:author="Ruijie Xu" w:date="2022-03-10T12:31:00Z">
            <w:rPr>
              <w:color w:val="000000" w:themeColor="text1"/>
            </w:rPr>
          </w:rPrChange>
        </w:rPr>
        <w:t xml:space="preserve"> </w:t>
      </w:r>
      <w:r w:rsidR="00923730" w:rsidRPr="002B42A7">
        <w:rPr>
          <w:rFonts w:ascii="Times New Roman" w:hAnsi="Times New Roman" w:cs="Times New Roman"/>
          <w:color w:val="000000" w:themeColor="text1"/>
          <w:rPrChange w:id="8557" w:author="Ruijie Xu" w:date="2022-03-10T12:31:00Z">
            <w:rPr>
              <w:color w:val="000000" w:themeColor="text1"/>
            </w:rPr>
          </w:rPrChange>
        </w:rPr>
        <w:t xml:space="preserve">and </w:t>
      </w:r>
      <w:r w:rsidRPr="002B42A7">
        <w:rPr>
          <w:rFonts w:ascii="Times New Roman" w:hAnsi="Times New Roman" w:cs="Times New Roman"/>
          <w:color w:val="000000" w:themeColor="text1"/>
          <w:rPrChange w:id="8558" w:author="Ruijie Xu" w:date="2022-03-10T12:31:00Z">
            <w:rPr>
              <w:color w:val="000000" w:themeColor="text1"/>
            </w:rPr>
          </w:rPrChange>
        </w:rPr>
        <w:t xml:space="preserve">to observe the interactions between </w:t>
      </w:r>
      <w:del w:id="8559" w:author="Liliana Salvador" w:date="2022-02-26T19:39:00Z">
        <w:r w:rsidRPr="002B42A7" w:rsidDel="00E90B78">
          <w:rPr>
            <w:rFonts w:ascii="Times New Roman" w:hAnsi="Times New Roman" w:cs="Times New Roman"/>
            <w:color w:val="000000" w:themeColor="text1"/>
            <w:rPrChange w:id="8560" w:author="Ruijie Xu" w:date="2022-03-10T12:31:00Z">
              <w:rPr>
                <w:color w:val="000000" w:themeColor="text1"/>
              </w:rPr>
            </w:rPrChange>
          </w:rPr>
          <w:delText xml:space="preserve">a </w:delText>
        </w:r>
      </w:del>
      <w:r w:rsidRPr="002B42A7">
        <w:rPr>
          <w:rFonts w:ascii="Times New Roman" w:hAnsi="Times New Roman" w:cs="Times New Roman"/>
          <w:color w:val="000000" w:themeColor="text1"/>
          <w:rPrChange w:id="8561" w:author="Ruijie Xu" w:date="2022-03-10T12:31:00Z">
            <w:rPr>
              <w:color w:val="000000" w:themeColor="text1"/>
            </w:rPr>
          </w:rPrChange>
        </w:rPr>
        <w:t>micro-ecosystem</w:t>
      </w:r>
      <w:ins w:id="8562" w:author="Liliana Salvador" w:date="2022-02-26T19:39:00Z">
        <w:r w:rsidR="00E90B78" w:rsidRPr="002B42A7">
          <w:rPr>
            <w:rFonts w:ascii="Times New Roman" w:hAnsi="Times New Roman" w:cs="Times New Roman"/>
            <w:color w:val="000000" w:themeColor="text1"/>
            <w:rPrChange w:id="8563" w:author="Ruijie Xu" w:date="2022-03-10T12:31:00Z">
              <w:rPr>
                <w:color w:val="000000" w:themeColor="text1"/>
              </w:rPr>
            </w:rPrChange>
          </w:rPr>
          <w:t>s</w:t>
        </w:r>
      </w:ins>
      <w:r w:rsidRPr="002B42A7">
        <w:rPr>
          <w:rFonts w:ascii="Times New Roman" w:hAnsi="Times New Roman" w:cs="Times New Roman"/>
          <w:color w:val="000000" w:themeColor="text1"/>
          <w:rPrChange w:id="8564" w:author="Ruijie Xu" w:date="2022-03-10T12:31:00Z">
            <w:rPr>
              <w:color w:val="000000" w:themeColor="text1"/>
            </w:rPr>
          </w:rPrChange>
        </w:rPr>
        <w:t xml:space="preserve"> and </w:t>
      </w:r>
      <w:del w:id="8565" w:author="Liliana Salvador" w:date="2022-02-26T19:39:00Z">
        <w:r w:rsidRPr="002B42A7" w:rsidDel="00E90B78">
          <w:rPr>
            <w:rFonts w:ascii="Times New Roman" w:hAnsi="Times New Roman" w:cs="Times New Roman"/>
            <w:color w:val="000000" w:themeColor="text1"/>
            <w:rPrChange w:id="8566" w:author="Ruijie Xu" w:date="2022-03-10T12:31:00Z">
              <w:rPr>
                <w:color w:val="000000" w:themeColor="text1"/>
              </w:rPr>
            </w:rPrChange>
          </w:rPr>
          <w:delText xml:space="preserve">its </w:delText>
        </w:r>
      </w:del>
      <w:ins w:id="8567" w:author="Liliana Salvador" w:date="2022-02-26T19:39:00Z">
        <w:r w:rsidR="00E90B78" w:rsidRPr="002B42A7">
          <w:rPr>
            <w:rFonts w:ascii="Times New Roman" w:hAnsi="Times New Roman" w:cs="Times New Roman"/>
            <w:color w:val="000000" w:themeColor="text1"/>
            <w:rPrChange w:id="8568" w:author="Ruijie Xu" w:date="2022-03-10T12:31:00Z">
              <w:rPr>
                <w:color w:val="000000" w:themeColor="text1"/>
              </w:rPr>
            </w:rPrChange>
          </w:rPr>
          <w:t xml:space="preserve">their </w:t>
        </w:r>
      </w:ins>
      <w:r w:rsidRPr="002B42A7">
        <w:rPr>
          <w:rFonts w:ascii="Times New Roman" w:hAnsi="Times New Roman" w:cs="Times New Roman"/>
          <w:color w:val="000000" w:themeColor="text1"/>
          <w:rPrChange w:id="8569" w:author="Ruijie Xu" w:date="2022-03-10T12:31:00Z">
            <w:rPr>
              <w:color w:val="000000" w:themeColor="text1"/>
            </w:rPr>
          </w:rPrChange>
        </w:rPr>
        <w:t>changing environment</w:t>
      </w:r>
      <w:ins w:id="8570" w:author="Liliana Salvador" w:date="2022-02-26T19:39:00Z">
        <w:r w:rsidR="00E90B78" w:rsidRPr="002B42A7">
          <w:rPr>
            <w:rFonts w:ascii="Times New Roman" w:hAnsi="Times New Roman" w:cs="Times New Roman"/>
            <w:color w:val="000000" w:themeColor="text1"/>
            <w:rPrChange w:id="8571" w:author="Ruijie Xu" w:date="2022-03-10T12:31:00Z">
              <w:rPr>
                <w:color w:val="000000" w:themeColor="text1"/>
              </w:rPr>
            </w:rPrChange>
          </w:rPr>
          <w:t>s</w:t>
        </w:r>
      </w:ins>
      <w:r w:rsidRPr="002B42A7">
        <w:rPr>
          <w:rFonts w:ascii="Times New Roman" w:hAnsi="Times New Roman" w:cs="Times New Roman"/>
          <w:color w:val="000000" w:themeColor="text1"/>
          <w:rPrChange w:id="8572" w:author="Ruijie Xu" w:date="2022-03-10T12:31:00Z">
            <w:rPr>
              <w:color w:val="000000" w:themeColor="text1"/>
            </w:rPr>
          </w:rPrChange>
        </w:rPr>
        <w:t xml:space="preserve"> </w:t>
      </w:r>
      <w:del w:id="8573" w:author="Liliana Salvador" w:date="2022-02-26T19:39:00Z">
        <w:r w:rsidRPr="002B42A7" w:rsidDel="00E90B78">
          <w:rPr>
            <w:rFonts w:ascii="Times New Roman" w:hAnsi="Times New Roman" w:cs="Times New Roman"/>
            <w:color w:val="000000" w:themeColor="text1"/>
            <w:rPrChange w:id="8574" w:author="Ruijie Xu" w:date="2022-03-10T12:31:00Z">
              <w:rPr>
                <w:color w:val="000000" w:themeColor="text1"/>
              </w:rPr>
            </w:rPrChange>
          </w:rPr>
          <w:delText xml:space="preserve">in </w:delText>
        </w:r>
      </w:del>
      <w:ins w:id="8575" w:author="Ruijie Xu" w:date="2022-01-30T14:05:00Z">
        <w:del w:id="8576" w:author="Liliana Salvador" w:date="2022-02-26T19:37:00Z">
          <w:r w:rsidR="00AF0DC6" w:rsidRPr="002B42A7" w:rsidDel="00E90B78">
            <w:rPr>
              <w:rFonts w:ascii="Times New Roman" w:hAnsi="Times New Roman" w:cs="Times New Roman"/>
              <w:color w:val="000000" w:themeColor="text1"/>
              <w:rPrChange w:id="8577" w:author="Ruijie Xu" w:date="2022-03-10T12:31:00Z">
                <w:rPr>
                  <w:color w:val="000000" w:themeColor="text1"/>
                </w:rPr>
              </w:rPrChange>
            </w:rPr>
            <w:delText xml:space="preserve">the </w:delText>
          </w:r>
        </w:del>
      </w:ins>
      <w:del w:id="8578" w:author="Liliana Salvador" w:date="2022-02-26T19:39:00Z">
        <w:r w:rsidRPr="002B42A7" w:rsidDel="00E90B78">
          <w:rPr>
            <w:rFonts w:ascii="Times New Roman" w:hAnsi="Times New Roman" w:cs="Times New Roman"/>
            <w:color w:val="000000" w:themeColor="text1"/>
            <w:rPrChange w:id="8579" w:author="Ruijie Xu" w:date="2022-03-10T12:31:00Z">
              <w:rPr>
                <w:color w:val="000000" w:themeColor="text1"/>
              </w:rPr>
            </w:rPrChange>
          </w:rPr>
          <w:delText xml:space="preserve">ecological </w:delText>
        </w:r>
        <w:r w:rsidR="00D47B0F" w:rsidRPr="002B42A7" w:rsidDel="00E90B78">
          <w:rPr>
            <w:rFonts w:ascii="Times New Roman" w:hAnsi="Times New Roman" w:cs="Times New Roman"/>
            <w:color w:val="000000" w:themeColor="text1"/>
            <w:rPrChange w:id="8580" w:author="Ruijie Xu" w:date="2022-03-10T12:31:00Z">
              <w:rPr>
                <w:color w:val="000000" w:themeColor="text1"/>
              </w:rPr>
            </w:rPrChange>
          </w:rPr>
          <w:delText xml:space="preserve">contexts </w:delText>
        </w:r>
      </w:del>
      <w:r w:rsidR="0083285D" w:rsidRPr="002B42A7">
        <w:rPr>
          <w:rFonts w:ascii="Times New Roman" w:hAnsi="Times New Roman" w:cs="Times New Roman"/>
          <w:color w:val="000000" w:themeColor="text1"/>
          <w:rPrChange w:id="8581"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8582" w:author="Ruijie Xu" w:date="2022-03-10T12:31:00Z">
            <w:rPr>
              <w:color w:val="000000" w:themeColor="text1"/>
            </w:rPr>
          </w:rPrChange>
        </w:rPr>
        <w:instrText xml:space="preserve"> ADDIN ZOTERO_ITEM CSL_CITATION {"citationID":"o1e2pFST","properties":{"formattedCitation":"(Handley, 2019)","plainCitation":"(Handley, 2019)","noteIndex":0},"citationItems":[{"id":"1BY60Z0f/IpNmQsCG","uris":["http://zotero.org/users/local/YOB362yk/items/YFDMMKQZ"],"itemData":{"id":1755,"type":"article-journal","abstract":"Microorganisms can have a profound and varying effect on the chemical character of environments and, thereby, ecological health. Their capacity to consume or transform contaminants leads to contrasting outcomes, such as the dissipation of nutrient pollution via denitrification, the breakdown of spilled oil, or eutrophication via primary producer overgrowth. Recovering the genomes of organisms directly from the environment is useful to gain insights into resource usage, interspecies collaborations (producers and consumers), and trait acquisition. Microbial data can also be considered alongside the broader biological character of an environment through the co-recovery of eukaryotic DNA. The contributions of individual microorganisms (bacteria, archaea, and protists) to snapshots of ecosystem processes can be determined by integrating genomics with functional methods. This combined approach enables a detailed understanding of how microbial communities drive biogeochemical cycles, and although currently limited by scale, key attributes can be effectively extrapolated with lower-resolution methods to determine wider ecological relevance.","container-title":"mSystems","DOI":"10.1128/mSystems.00153-19","ISSN":"2379-5077","issue":"3","language":"en","note":"publisher: American Society for Microbiology Journals\nsection: Perspective\nPMID: 31164408","source":"msystems.asm.org","title":"Determining Microbial Roles in Ecosystem Function: Redefining Microbial Food Webs and Transcending Kingdom Barriers","title-short":"Determining Microbial Roles in Ecosystem Function","URL":"https://msystems.asm.org/content/4/3/e00153-19","volume":"4","author":[{"family":"Handley","given":"Kim M."}],"accessed":{"date-parts":[["2021",3,26]]},"issued":{"date-parts":[["2019",6,25]]}}}],"schema":"https://github.com/citation-style-language/schema/raw/master/csl-citation.json"} </w:instrText>
      </w:r>
      <w:r w:rsidR="0083285D" w:rsidRPr="002B42A7">
        <w:rPr>
          <w:rFonts w:ascii="Times New Roman" w:hAnsi="Times New Roman" w:cs="Times New Roman"/>
          <w:color w:val="000000" w:themeColor="text1"/>
          <w:rPrChange w:id="8583" w:author="Ruijie Xu" w:date="2022-03-10T12:31:00Z">
            <w:rPr>
              <w:color w:val="000000" w:themeColor="text1"/>
            </w:rPr>
          </w:rPrChange>
        </w:rPr>
        <w:fldChar w:fldCharType="separate"/>
      </w:r>
      <w:r w:rsidR="00350DBF" w:rsidRPr="002B42A7">
        <w:rPr>
          <w:rFonts w:ascii="Times New Roman" w:hAnsi="Times New Roman" w:cs="Times New Roman"/>
          <w:color w:val="000000"/>
          <w:rPrChange w:id="8584" w:author="Ruijie Xu" w:date="2022-03-10T12:31:00Z">
            <w:rPr>
              <w:color w:val="000000"/>
            </w:rPr>
          </w:rPrChange>
        </w:rPr>
        <w:t>(Handley, 2019)</w:t>
      </w:r>
      <w:r w:rsidR="0083285D" w:rsidRPr="002B42A7">
        <w:rPr>
          <w:rFonts w:ascii="Times New Roman" w:hAnsi="Times New Roman" w:cs="Times New Roman"/>
          <w:color w:val="000000" w:themeColor="text1"/>
          <w:rPrChange w:id="8585" w:author="Ruijie Xu" w:date="2022-03-10T12:31:00Z">
            <w:rPr>
              <w:color w:val="000000" w:themeColor="text1"/>
            </w:rPr>
          </w:rPrChange>
        </w:rPr>
        <w:fldChar w:fldCharType="end"/>
      </w:r>
      <w:r w:rsidRPr="002B42A7">
        <w:rPr>
          <w:rFonts w:ascii="Times New Roman" w:hAnsi="Times New Roman" w:cs="Times New Roman"/>
          <w:color w:val="000000" w:themeColor="text1"/>
          <w:rPrChange w:id="8586" w:author="Ruijie Xu" w:date="2022-03-10T12:31:00Z">
            <w:rPr>
              <w:color w:val="000000" w:themeColor="text1"/>
            </w:rPr>
          </w:rPrChange>
        </w:rPr>
        <w:t xml:space="preserve">. </w:t>
      </w:r>
      <w:ins w:id="8587" w:author="Rajeev, Sree" w:date="2022-03-02T12:59:00Z">
        <w:r w:rsidR="00E12A12" w:rsidRPr="002B42A7">
          <w:rPr>
            <w:rFonts w:ascii="Times New Roman" w:hAnsi="Times New Roman" w:cs="Times New Roman"/>
            <w:color w:val="000000" w:themeColor="text1"/>
            <w:rPrChange w:id="8588" w:author="Ruijie Xu" w:date="2022-03-10T12:31:00Z">
              <w:rPr>
                <w:color w:val="000000" w:themeColor="text1"/>
              </w:rPr>
            </w:rPrChange>
          </w:rPr>
          <w:t>R</w:t>
        </w:r>
      </w:ins>
      <w:ins w:id="8589" w:author="Rajeev, Sree" w:date="2022-03-02T13:00:00Z">
        <w:r w:rsidR="00E12A12" w:rsidRPr="002B42A7">
          <w:rPr>
            <w:rFonts w:ascii="Times New Roman" w:hAnsi="Times New Roman" w:cs="Times New Roman"/>
            <w:color w:val="000000" w:themeColor="text1"/>
            <w:rPrChange w:id="8590" w:author="Ruijie Xu" w:date="2022-03-10T12:31:00Z">
              <w:rPr>
                <w:color w:val="000000" w:themeColor="text1"/>
              </w:rPr>
            </w:rPrChange>
          </w:rPr>
          <w:t>esearche</w:t>
        </w:r>
      </w:ins>
      <w:ins w:id="8591" w:author="Rajeev, Sree" w:date="2022-03-02T13:01:00Z">
        <w:r w:rsidR="00E12A12" w:rsidRPr="002B42A7">
          <w:rPr>
            <w:rFonts w:ascii="Times New Roman" w:hAnsi="Times New Roman" w:cs="Times New Roman"/>
            <w:color w:val="000000" w:themeColor="text1"/>
            <w:rPrChange w:id="8592" w:author="Ruijie Xu" w:date="2022-03-10T12:31:00Z">
              <w:rPr>
                <w:color w:val="000000" w:themeColor="text1"/>
              </w:rPr>
            </w:rPrChange>
          </w:rPr>
          <w:t xml:space="preserve">rs </w:t>
        </w:r>
      </w:ins>
      <w:ins w:id="8593" w:author="Rajeev, Sree" w:date="2022-03-02T15:10:00Z">
        <w:r w:rsidR="005334B2" w:rsidRPr="002B42A7">
          <w:rPr>
            <w:rFonts w:ascii="Times New Roman" w:hAnsi="Times New Roman" w:cs="Times New Roman"/>
            <w:color w:val="000000" w:themeColor="text1"/>
            <w:rPrChange w:id="8594" w:author="Ruijie Xu" w:date="2022-03-10T12:31:00Z">
              <w:rPr>
                <w:color w:val="000000" w:themeColor="text1"/>
              </w:rPr>
            </w:rPrChange>
          </w:rPr>
          <w:t>achieve this using a number of bioinformatic analysis</w:t>
        </w:r>
      </w:ins>
      <w:ins w:id="8595" w:author="Rajeev, Sree" w:date="2022-03-02T13:01:00Z">
        <w:r w:rsidR="00E12A12" w:rsidRPr="002B42A7">
          <w:rPr>
            <w:rFonts w:ascii="Times New Roman" w:hAnsi="Times New Roman" w:cs="Times New Roman"/>
            <w:color w:val="000000" w:themeColor="text1"/>
            <w:rPrChange w:id="8596" w:author="Ruijie Xu" w:date="2022-03-10T12:31:00Z">
              <w:rPr>
                <w:color w:val="000000" w:themeColor="text1"/>
              </w:rPr>
            </w:rPrChange>
          </w:rPr>
          <w:t xml:space="preserve"> software and database combination</w:t>
        </w:r>
      </w:ins>
      <w:ins w:id="8597" w:author="Rajeev, Sree" w:date="2022-03-02T15:11:00Z">
        <w:r w:rsidR="001F2BAA" w:rsidRPr="002B42A7">
          <w:rPr>
            <w:rFonts w:ascii="Times New Roman" w:hAnsi="Times New Roman" w:cs="Times New Roman"/>
            <w:color w:val="000000" w:themeColor="text1"/>
            <w:rPrChange w:id="8598" w:author="Ruijie Xu" w:date="2022-03-10T12:31:00Z">
              <w:rPr>
                <w:color w:val="000000" w:themeColor="text1"/>
              </w:rPr>
            </w:rPrChange>
          </w:rPr>
          <w:t xml:space="preserve">s. </w:t>
        </w:r>
      </w:ins>
    </w:p>
    <w:p w14:paraId="77FA915C" w14:textId="6D0DA367" w:rsidR="00234370" w:rsidRPr="002B42A7" w:rsidRDefault="00234370">
      <w:pPr>
        <w:spacing w:line="480" w:lineRule="auto"/>
        <w:ind w:right="480" w:firstLine="720"/>
        <w:rPr>
          <w:rFonts w:ascii="Times New Roman" w:hAnsi="Times New Roman" w:cs="Times New Roman"/>
          <w:color w:val="000000" w:themeColor="text1"/>
          <w:rPrChange w:id="8599" w:author="Ruijie Xu" w:date="2022-03-10T12:31:00Z">
            <w:rPr>
              <w:color w:val="000000" w:themeColor="text1"/>
            </w:rPr>
          </w:rPrChange>
        </w:rPr>
      </w:pPr>
      <w:r w:rsidRPr="002B42A7">
        <w:rPr>
          <w:rFonts w:ascii="Times New Roman" w:hAnsi="Times New Roman" w:cs="Times New Roman"/>
          <w:color w:val="000000" w:themeColor="text1"/>
          <w:rPrChange w:id="8600" w:author="Ruijie Xu" w:date="2022-03-10T12:31:00Z">
            <w:rPr>
              <w:color w:val="000000" w:themeColor="text1"/>
            </w:rPr>
          </w:rPrChange>
        </w:rPr>
        <w:t xml:space="preserve">In this study, </w:t>
      </w:r>
      <w:ins w:id="8601" w:author="Liliana Salvador" w:date="2022-02-26T19:43:00Z">
        <w:r w:rsidR="00E90B78" w:rsidRPr="002B42A7">
          <w:rPr>
            <w:rFonts w:ascii="Times New Roman" w:hAnsi="Times New Roman" w:cs="Times New Roman"/>
            <w:color w:val="000000" w:themeColor="text1"/>
            <w:rPrChange w:id="8602" w:author="Ruijie Xu" w:date="2022-03-10T12:31:00Z">
              <w:rPr>
                <w:color w:val="000000" w:themeColor="text1"/>
              </w:rPr>
            </w:rPrChange>
          </w:rPr>
          <w:t xml:space="preserve">we </w:t>
        </w:r>
        <w:del w:id="8603" w:author="Rajeev, Sree" w:date="2022-03-02T12:56:00Z">
          <w:r w:rsidR="00E90B78" w:rsidRPr="002B42A7" w:rsidDel="00E12A12">
            <w:rPr>
              <w:rFonts w:ascii="Times New Roman" w:hAnsi="Times New Roman" w:cs="Times New Roman"/>
              <w:color w:val="000000" w:themeColor="text1"/>
              <w:rPrChange w:id="8604" w:author="Ruijie Xu" w:date="2022-03-10T12:31:00Z">
                <w:rPr>
                  <w:color w:val="000000" w:themeColor="text1"/>
                </w:rPr>
              </w:rPrChange>
            </w:rPr>
            <w:delText>classified</w:delText>
          </w:r>
        </w:del>
      </w:ins>
      <w:ins w:id="8605" w:author="Rajeev, Sree" w:date="2022-03-02T12:58:00Z">
        <w:r w:rsidR="00E12A12" w:rsidRPr="002B42A7">
          <w:rPr>
            <w:rFonts w:ascii="Times New Roman" w:hAnsi="Times New Roman" w:cs="Times New Roman"/>
            <w:color w:val="000000" w:themeColor="text1"/>
            <w:rPrChange w:id="8606" w:author="Ruijie Xu" w:date="2022-03-10T12:31:00Z">
              <w:rPr>
                <w:color w:val="000000" w:themeColor="text1"/>
              </w:rPr>
            </w:rPrChange>
          </w:rPr>
          <w:t xml:space="preserve">identified differences in </w:t>
        </w:r>
      </w:ins>
      <w:ins w:id="8607" w:author="Liliana Salvador" w:date="2022-02-26T19:43:00Z">
        <w:del w:id="8608" w:author="Ruijie Xu" w:date="2022-03-04T11:26:00Z">
          <w:r w:rsidR="00E90B78" w:rsidRPr="002B42A7" w:rsidDel="00B23538">
            <w:rPr>
              <w:rFonts w:ascii="Times New Roman" w:hAnsi="Times New Roman" w:cs="Times New Roman"/>
              <w:color w:val="000000" w:themeColor="text1"/>
              <w:rPrChange w:id="8609" w:author="Ruijie Xu" w:date="2022-03-10T12:31:00Z">
                <w:rPr>
                  <w:color w:val="000000" w:themeColor="text1"/>
                </w:rPr>
              </w:rPrChange>
            </w:rPr>
            <w:delText xml:space="preserve"> </w:delText>
          </w:r>
        </w:del>
      </w:ins>
      <w:ins w:id="8610" w:author="Liliana Salvador" w:date="2022-02-26T19:39:00Z">
        <w:r w:rsidR="00E90B78" w:rsidRPr="002B42A7">
          <w:rPr>
            <w:rFonts w:ascii="Times New Roman" w:hAnsi="Times New Roman" w:cs="Times New Roman"/>
            <w:color w:val="000000" w:themeColor="text1"/>
            <w:rPrChange w:id="8611" w:author="Ruijie Xu" w:date="2022-03-10T12:31:00Z">
              <w:rPr>
                <w:color w:val="000000" w:themeColor="text1"/>
              </w:rPr>
            </w:rPrChange>
          </w:rPr>
          <w:t xml:space="preserve">the </w:t>
        </w:r>
      </w:ins>
      <w:r w:rsidRPr="002B42A7">
        <w:rPr>
          <w:rFonts w:ascii="Times New Roman" w:hAnsi="Times New Roman" w:cs="Times New Roman"/>
          <w:color w:val="000000" w:themeColor="text1"/>
          <w:rPrChange w:id="8612" w:author="Ruijie Xu" w:date="2022-03-10T12:31:00Z">
            <w:rPr>
              <w:color w:val="000000" w:themeColor="text1"/>
            </w:rPr>
          </w:rPrChange>
        </w:rPr>
        <w:t xml:space="preserve">microbial profiles </w:t>
      </w:r>
      <w:ins w:id="8613" w:author="Rajeev, Sree" w:date="2022-03-02T12:59:00Z">
        <w:r w:rsidR="00E12A12" w:rsidRPr="002B42A7">
          <w:rPr>
            <w:rFonts w:ascii="Times New Roman" w:hAnsi="Times New Roman" w:cs="Times New Roman"/>
            <w:color w:val="000000" w:themeColor="text1"/>
            <w:rPrChange w:id="8614" w:author="Ruijie Xu" w:date="2022-03-10T12:31:00Z">
              <w:rPr>
                <w:color w:val="000000" w:themeColor="text1"/>
              </w:rPr>
            </w:rPrChange>
          </w:rPr>
          <w:t xml:space="preserve">when </w:t>
        </w:r>
      </w:ins>
      <w:del w:id="8615" w:author="Rajeev, Sree" w:date="2022-03-02T12:59:00Z">
        <w:r w:rsidRPr="002B42A7" w:rsidDel="00E12A12">
          <w:rPr>
            <w:rFonts w:ascii="Times New Roman" w:hAnsi="Times New Roman" w:cs="Times New Roman"/>
            <w:color w:val="000000" w:themeColor="text1"/>
            <w:rPrChange w:id="8616" w:author="Ruijie Xu" w:date="2022-03-10T12:31:00Z">
              <w:rPr>
                <w:color w:val="000000" w:themeColor="text1"/>
              </w:rPr>
            </w:rPrChange>
          </w:rPr>
          <w:delText xml:space="preserve">of </w:delText>
        </w:r>
        <w:r w:rsidR="00E91EA3" w:rsidRPr="002B42A7" w:rsidDel="00E12A12">
          <w:rPr>
            <w:rFonts w:ascii="Times New Roman" w:hAnsi="Times New Roman" w:cs="Times New Roman"/>
            <w:color w:val="000000" w:themeColor="text1"/>
            <w:rPrChange w:id="8617" w:author="Ruijie Xu" w:date="2022-03-10T12:31:00Z">
              <w:rPr>
                <w:color w:val="000000" w:themeColor="text1"/>
              </w:rPr>
            </w:rPrChange>
          </w:rPr>
          <w:delText>twelve</w:delText>
        </w:r>
        <w:r w:rsidRPr="002B42A7" w:rsidDel="00E12A12">
          <w:rPr>
            <w:rFonts w:ascii="Times New Roman" w:hAnsi="Times New Roman" w:cs="Times New Roman"/>
            <w:color w:val="000000" w:themeColor="text1"/>
            <w:rPrChange w:id="8618" w:author="Ruijie Xu" w:date="2022-03-10T12:31:00Z">
              <w:rPr>
                <w:color w:val="000000" w:themeColor="text1"/>
              </w:rPr>
            </w:rPrChange>
          </w:rPr>
          <w:delText xml:space="preserve"> samples collected from two rat</w:delText>
        </w:r>
        <w:r w:rsidR="00923730" w:rsidRPr="002B42A7" w:rsidDel="00E12A12">
          <w:rPr>
            <w:rFonts w:ascii="Times New Roman" w:hAnsi="Times New Roman" w:cs="Times New Roman"/>
            <w:color w:val="000000" w:themeColor="text1"/>
            <w:rPrChange w:id="8619" w:author="Ruijie Xu" w:date="2022-03-10T12:31:00Z">
              <w:rPr>
                <w:color w:val="000000" w:themeColor="text1"/>
              </w:rPr>
            </w:rPrChange>
          </w:rPr>
          <w:delText xml:space="preserve"> species</w:delText>
        </w:r>
      </w:del>
      <w:ins w:id="8620" w:author="Liliana Salvador" w:date="2022-02-26T19:39:00Z">
        <w:del w:id="8621" w:author="Rajeev, Sree" w:date="2022-03-02T12:59:00Z">
          <w:r w:rsidR="00E90B78" w:rsidRPr="002B42A7" w:rsidDel="00E12A12">
            <w:rPr>
              <w:rFonts w:ascii="Times New Roman" w:hAnsi="Times New Roman" w:cs="Times New Roman"/>
              <w:color w:val="000000" w:themeColor="text1"/>
              <w:rPrChange w:id="8622" w:author="Ruijie Xu" w:date="2022-03-10T12:31:00Z">
                <w:rPr>
                  <w:color w:val="000000" w:themeColor="text1"/>
                </w:rPr>
              </w:rPrChange>
            </w:rPr>
            <w:delText>four</w:delText>
          </w:r>
        </w:del>
      </w:ins>
      <w:ins w:id="8623" w:author="Ruijie Xu" w:date="2022-01-28T14:00:00Z">
        <w:del w:id="8624" w:author="Rajeev, Sree" w:date="2022-03-02T12:59:00Z">
          <w:r w:rsidR="00FC577E" w:rsidRPr="002B42A7" w:rsidDel="00E12A12">
            <w:rPr>
              <w:rFonts w:ascii="Times New Roman" w:hAnsi="Times New Roman" w:cs="Times New Roman"/>
              <w:color w:val="000000" w:themeColor="text1"/>
              <w:rPrChange w:id="8625" w:author="Ruijie Xu" w:date="2022-03-10T12:31:00Z">
                <w:rPr>
                  <w:color w:val="000000" w:themeColor="text1"/>
                </w:rPr>
              </w:rPrChange>
            </w:rPr>
            <w:delText>4 wild rat subjects</w:delText>
          </w:r>
        </w:del>
      </w:ins>
      <w:del w:id="8626" w:author="Rajeev, Sree" w:date="2022-03-02T12:59:00Z">
        <w:r w:rsidR="00310031" w:rsidRPr="002B42A7" w:rsidDel="00E12A12">
          <w:rPr>
            <w:rFonts w:ascii="Times New Roman" w:hAnsi="Times New Roman" w:cs="Times New Roman"/>
            <w:color w:val="000000" w:themeColor="text1"/>
            <w:rPrChange w:id="8627" w:author="Ruijie Xu" w:date="2022-03-10T12:31:00Z">
              <w:rPr>
                <w:color w:val="000000" w:themeColor="text1"/>
              </w:rPr>
            </w:rPrChange>
          </w:rPr>
          <w:delText xml:space="preserve"> </w:delText>
        </w:r>
        <w:r w:rsidRPr="002B42A7" w:rsidDel="00E12A12">
          <w:rPr>
            <w:rFonts w:ascii="Times New Roman" w:hAnsi="Times New Roman" w:cs="Times New Roman"/>
            <w:color w:val="000000" w:themeColor="text1"/>
            <w:rPrChange w:id="8628" w:author="Ruijie Xu" w:date="2022-03-10T12:31:00Z">
              <w:rPr>
                <w:color w:val="000000" w:themeColor="text1"/>
              </w:rPr>
            </w:rPrChange>
          </w:rPr>
          <w:delText>(</w:delText>
        </w:r>
        <w:r w:rsidRPr="002B42A7" w:rsidDel="00E12A12">
          <w:rPr>
            <w:rFonts w:ascii="Times New Roman" w:hAnsi="Times New Roman" w:cs="Times New Roman"/>
            <w:i/>
            <w:color w:val="000000" w:themeColor="text1"/>
            <w:rPrChange w:id="8629" w:author="Ruijie Xu" w:date="2022-03-10T12:31:00Z">
              <w:rPr>
                <w:i/>
                <w:color w:val="000000" w:themeColor="text1"/>
              </w:rPr>
            </w:rPrChange>
          </w:rPr>
          <w:delText>Rattus rattus</w:delText>
        </w:r>
        <w:r w:rsidRPr="002B42A7" w:rsidDel="00E12A12">
          <w:rPr>
            <w:rFonts w:ascii="Times New Roman" w:hAnsi="Times New Roman" w:cs="Times New Roman"/>
            <w:color w:val="000000" w:themeColor="text1"/>
            <w:rPrChange w:id="8630" w:author="Ruijie Xu" w:date="2022-03-10T12:31:00Z">
              <w:rPr>
                <w:color w:val="000000" w:themeColor="text1"/>
              </w:rPr>
            </w:rPrChange>
          </w:rPr>
          <w:delText xml:space="preserve"> and </w:delText>
        </w:r>
        <w:r w:rsidRPr="002B42A7" w:rsidDel="00E12A12">
          <w:rPr>
            <w:rFonts w:ascii="Times New Roman" w:hAnsi="Times New Roman" w:cs="Times New Roman"/>
            <w:i/>
            <w:color w:val="000000" w:themeColor="text1"/>
            <w:rPrChange w:id="8631" w:author="Ruijie Xu" w:date="2022-03-10T12:31:00Z">
              <w:rPr>
                <w:i/>
                <w:color w:val="000000" w:themeColor="text1"/>
              </w:rPr>
            </w:rPrChange>
          </w:rPr>
          <w:delText>Rattus norvegicus</w:delText>
        </w:r>
        <w:r w:rsidRPr="002B42A7" w:rsidDel="00E12A12">
          <w:rPr>
            <w:rFonts w:ascii="Times New Roman" w:hAnsi="Times New Roman" w:cs="Times New Roman"/>
            <w:color w:val="000000" w:themeColor="text1"/>
            <w:rPrChange w:id="8632" w:author="Ruijie Xu" w:date="2022-03-10T12:31:00Z">
              <w:rPr>
                <w:color w:val="000000" w:themeColor="text1"/>
              </w:rPr>
            </w:rPrChange>
          </w:rPr>
          <w:delText>)</w:delText>
        </w:r>
        <w:r w:rsidR="00F717C1" w:rsidRPr="002B42A7" w:rsidDel="00E12A12">
          <w:rPr>
            <w:rFonts w:ascii="Times New Roman" w:hAnsi="Times New Roman" w:cs="Times New Roman"/>
            <w:color w:val="000000" w:themeColor="text1"/>
            <w:rPrChange w:id="8633" w:author="Ruijie Xu" w:date="2022-03-10T12:31:00Z">
              <w:rPr>
                <w:color w:val="000000" w:themeColor="text1"/>
              </w:rPr>
            </w:rPrChange>
          </w:rPr>
          <w:delText xml:space="preserve"> were classified</w:delText>
        </w:r>
      </w:del>
      <w:del w:id="8634" w:author="Rajeev, Sree" w:date="2022-03-02T12:57:00Z">
        <w:r w:rsidR="003A5F39" w:rsidRPr="002B42A7" w:rsidDel="00E12A12">
          <w:rPr>
            <w:rFonts w:ascii="Times New Roman" w:hAnsi="Times New Roman" w:cs="Times New Roman"/>
            <w:color w:val="000000" w:themeColor="text1"/>
            <w:rPrChange w:id="8635" w:author="Ruijie Xu" w:date="2022-03-10T12:31:00Z">
              <w:rPr>
                <w:color w:val="000000" w:themeColor="text1"/>
              </w:rPr>
            </w:rPrChange>
          </w:rPr>
          <w:delText>.</w:delText>
        </w:r>
      </w:del>
      <w:commentRangeStart w:id="8636"/>
      <w:ins w:id="8637" w:author="Ruijie Xu" w:date="2022-01-28T14:01:00Z">
        <w:del w:id="8638" w:author="Rajeev, Sree" w:date="2022-03-01T14:27:00Z">
          <w:r w:rsidR="00FC577E" w:rsidRPr="002B42A7" w:rsidDel="006241A3">
            <w:rPr>
              <w:rFonts w:ascii="Times New Roman" w:hAnsi="Times New Roman" w:cs="Times New Roman"/>
              <w:color w:val="000000" w:themeColor="text1"/>
              <w:rPrChange w:id="8639" w:author="Ruijie Xu" w:date="2022-03-10T12:31:00Z">
                <w:rPr>
                  <w:color w:val="000000" w:themeColor="text1"/>
                </w:rPr>
              </w:rPrChange>
            </w:rPr>
            <w:delText xml:space="preserve">These rats were captured in the </w:delText>
          </w:r>
        </w:del>
      </w:ins>
      <w:ins w:id="8640" w:author="Ruijie Xu" w:date="2022-01-28T14:02:00Z">
        <w:del w:id="8641" w:author="Rajeev, Sree" w:date="2022-03-01T14:27:00Z">
          <w:r w:rsidR="00FC577E" w:rsidRPr="002B42A7" w:rsidDel="006241A3">
            <w:rPr>
              <w:rFonts w:ascii="Times New Roman" w:hAnsi="Times New Roman" w:cs="Times New Roman"/>
              <w:color w:val="000000" w:themeColor="text1"/>
              <w:rPrChange w:id="8642" w:author="Ruijie Xu" w:date="2022-03-10T12:31:00Z">
                <w:rPr>
                  <w:color w:val="000000" w:themeColor="text1"/>
                </w:rPr>
              </w:rPrChange>
            </w:rPr>
            <w:delText xml:space="preserve">Caribbean island of St.Kitts, and </w:delText>
          </w:r>
        </w:del>
      </w:ins>
      <w:del w:id="8643" w:author="Rajeev, Sree" w:date="2022-03-01T14:27:00Z">
        <w:r w:rsidR="00366132" w:rsidRPr="002B42A7" w:rsidDel="006241A3">
          <w:rPr>
            <w:rFonts w:ascii="Times New Roman" w:hAnsi="Times New Roman" w:cs="Times New Roman"/>
            <w:color w:val="000000" w:themeColor="text1"/>
            <w:rPrChange w:id="8644" w:author="Ruijie Xu" w:date="2022-03-10T12:31:00Z">
              <w:rPr>
                <w:color w:val="000000" w:themeColor="text1"/>
              </w:rPr>
            </w:rPrChange>
          </w:rPr>
          <w:delText xml:space="preserve"> </w:delText>
        </w:r>
        <w:r w:rsidR="00F717C1" w:rsidRPr="002B42A7" w:rsidDel="006241A3">
          <w:rPr>
            <w:rFonts w:ascii="Times New Roman" w:hAnsi="Times New Roman" w:cs="Times New Roman"/>
            <w:color w:val="000000" w:themeColor="text1"/>
            <w:rPrChange w:id="8645" w:author="Ruijie Xu" w:date="2022-03-10T12:31:00Z">
              <w:rPr>
                <w:color w:val="000000" w:themeColor="text1"/>
              </w:rPr>
            </w:rPrChange>
          </w:rPr>
          <w:delText>These two rat species are the major reservoir</w:delText>
        </w:r>
      </w:del>
      <w:ins w:id="8646" w:author="Liliana Salvador" w:date="2022-02-26T19:40:00Z">
        <w:del w:id="8647" w:author="Rajeev, Sree" w:date="2022-03-01T14:27:00Z">
          <w:r w:rsidR="00E90B78" w:rsidRPr="002B42A7" w:rsidDel="006241A3">
            <w:rPr>
              <w:rFonts w:ascii="Times New Roman" w:hAnsi="Times New Roman" w:cs="Times New Roman"/>
              <w:color w:val="000000" w:themeColor="text1"/>
              <w:rPrChange w:id="8648" w:author="Ruijie Xu" w:date="2022-03-10T12:31:00Z">
                <w:rPr>
                  <w:color w:val="000000" w:themeColor="text1"/>
                </w:rPr>
              </w:rPrChange>
            </w:rPr>
            <w:delText xml:space="preserve"> species for </w:delText>
          </w:r>
          <w:r w:rsidR="00E90B78" w:rsidRPr="002B42A7" w:rsidDel="006241A3">
            <w:rPr>
              <w:rFonts w:ascii="Times New Roman" w:hAnsi="Times New Roman" w:cs="Times New Roman"/>
              <w:i/>
              <w:color w:val="000000" w:themeColor="text1"/>
              <w:rPrChange w:id="8649" w:author="Ruijie Xu" w:date="2022-03-10T12:31:00Z">
                <w:rPr>
                  <w:color w:val="000000" w:themeColor="text1"/>
                </w:rPr>
              </w:rPrChange>
            </w:rPr>
            <w:delText>Leptospira</w:delText>
          </w:r>
          <w:r w:rsidR="00E90B78" w:rsidRPr="002B42A7" w:rsidDel="006241A3">
            <w:rPr>
              <w:rFonts w:ascii="Times New Roman" w:hAnsi="Times New Roman" w:cs="Times New Roman"/>
              <w:color w:val="000000" w:themeColor="text1"/>
              <w:rPrChange w:id="8650" w:author="Ruijie Xu" w:date="2022-03-10T12:31:00Z">
                <w:rPr>
                  <w:color w:val="000000" w:themeColor="text1"/>
                </w:rPr>
              </w:rPrChange>
            </w:rPr>
            <w:delText>,</w:delText>
          </w:r>
        </w:del>
      </w:ins>
      <w:del w:id="8651" w:author="Rajeev, Sree" w:date="2022-03-01T14:27:00Z">
        <w:r w:rsidR="00E35960" w:rsidRPr="002B42A7" w:rsidDel="006241A3">
          <w:rPr>
            <w:rFonts w:ascii="Times New Roman" w:hAnsi="Times New Roman" w:cs="Times New Roman"/>
            <w:color w:val="000000" w:themeColor="text1"/>
            <w:rPrChange w:id="8652" w:author="Ruijie Xu" w:date="2022-03-10T12:31:00Z">
              <w:rPr>
                <w:color w:val="000000" w:themeColor="text1"/>
              </w:rPr>
            </w:rPrChange>
          </w:rPr>
          <w:delText>s</w:delText>
        </w:r>
        <w:r w:rsidR="00F717C1" w:rsidRPr="002B42A7" w:rsidDel="006241A3">
          <w:rPr>
            <w:rFonts w:ascii="Times New Roman" w:hAnsi="Times New Roman" w:cs="Times New Roman"/>
            <w:color w:val="000000" w:themeColor="text1"/>
            <w:rPrChange w:id="8653" w:author="Ruijie Xu" w:date="2022-03-10T12:31:00Z">
              <w:rPr>
                <w:color w:val="000000" w:themeColor="text1"/>
              </w:rPr>
            </w:rPrChange>
          </w:rPr>
          <w:delText xml:space="preserve"> </w:delText>
        </w:r>
        <w:r w:rsidR="00E35960" w:rsidRPr="002B42A7" w:rsidDel="006241A3">
          <w:rPr>
            <w:rFonts w:ascii="Times New Roman" w:hAnsi="Times New Roman" w:cs="Times New Roman"/>
            <w:color w:val="000000" w:themeColor="text1"/>
            <w:rPrChange w:id="8654" w:author="Ruijie Xu" w:date="2022-03-10T12:31:00Z">
              <w:rPr>
                <w:color w:val="000000" w:themeColor="text1"/>
              </w:rPr>
            </w:rPrChange>
          </w:rPr>
          <w:delText xml:space="preserve">of </w:delText>
        </w:r>
      </w:del>
      <w:ins w:id="8655" w:author="Ruijie Xu" w:date="2022-01-28T14:03:00Z">
        <w:del w:id="8656" w:author="Rajeev, Sree" w:date="2022-03-01T14:27:00Z">
          <w:r w:rsidR="00FC577E" w:rsidRPr="002B42A7" w:rsidDel="006241A3">
            <w:rPr>
              <w:rFonts w:ascii="Times New Roman" w:hAnsi="Times New Roman" w:cs="Times New Roman"/>
              <w:color w:val="000000" w:themeColor="text1"/>
              <w:rPrChange w:id="8657" w:author="Ruijie Xu" w:date="2022-03-10T12:31:00Z">
                <w:rPr>
                  <w:color w:val="000000" w:themeColor="text1"/>
                </w:rPr>
              </w:rPrChange>
            </w:rPr>
            <w:delText xml:space="preserve">contributing to the </w:delText>
          </w:r>
        </w:del>
      </w:ins>
      <w:ins w:id="8658" w:author="Ruijie Xu" w:date="2022-01-28T14:04:00Z">
        <w:del w:id="8659" w:author="Rajeev, Sree" w:date="2022-03-01T14:27:00Z">
          <w:r w:rsidR="00FC577E" w:rsidRPr="002B42A7" w:rsidDel="006241A3">
            <w:rPr>
              <w:rFonts w:ascii="Times New Roman" w:hAnsi="Times New Roman" w:cs="Times New Roman"/>
              <w:color w:val="000000" w:themeColor="text1"/>
              <w:rPrChange w:id="8660" w:author="Ruijie Xu" w:date="2022-03-10T12:31:00Z">
                <w:rPr>
                  <w:color w:val="000000" w:themeColor="text1"/>
                </w:rPr>
              </w:rPrChange>
            </w:rPr>
            <w:delText xml:space="preserve">transmission </w:delText>
          </w:r>
        </w:del>
      </w:ins>
      <w:ins w:id="8661" w:author="Liliana Salvador" w:date="2022-02-26T19:41:00Z">
        <w:del w:id="8662" w:author="Rajeev, Sree" w:date="2022-03-01T14:27:00Z">
          <w:r w:rsidR="00E90B78" w:rsidRPr="002B42A7" w:rsidDel="006241A3">
            <w:rPr>
              <w:rFonts w:ascii="Times New Roman" w:hAnsi="Times New Roman" w:cs="Times New Roman"/>
              <w:color w:val="000000" w:themeColor="text1"/>
              <w:rPrChange w:id="8663" w:author="Ruijie Xu" w:date="2022-03-10T12:31:00Z">
                <w:rPr>
                  <w:color w:val="000000" w:themeColor="text1"/>
                </w:rPr>
              </w:rPrChange>
            </w:rPr>
            <w:delText xml:space="preserve">and maintenance </w:delText>
          </w:r>
        </w:del>
      </w:ins>
      <w:ins w:id="8664" w:author="Ruijie Xu" w:date="2022-01-28T14:04:00Z">
        <w:del w:id="8665" w:author="Rajeev, Sree" w:date="2022-03-01T14:27:00Z">
          <w:r w:rsidR="00FC577E" w:rsidRPr="002B42A7" w:rsidDel="006241A3">
            <w:rPr>
              <w:rFonts w:ascii="Times New Roman" w:hAnsi="Times New Roman" w:cs="Times New Roman"/>
              <w:color w:val="000000" w:themeColor="text1"/>
              <w:rPrChange w:id="8666" w:author="Ruijie Xu" w:date="2022-03-10T12:31:00Z">
                <w:rPr>
                  <w:color w:val="000000" w:themeColor="text1"/>
                </w:rPr>
              </w:rPrChange>
            </w:rPr>
            <w:delText>of th</w:delText>
          </w:r>
        </w:del>
      </w:ins>
      <w:ins w:id="8667" w:author="Liliana Salvador" w:date="2022-02-26T19:41:00Z">
        <w:del w:id="8668" w:author="Rajeev, Sree" w:date="2022-03-01T14:27:00Z">
          <w:r w:rsidR="00E90B78" w:rsidRPr="002B42A7" w:rsidDel="006241A3">
            <w:rPr>
              <w:rFonts w:ascii="Times New Roman" w:hAnsi="Times New Roman" w:cs="Times New Roman"/>
              <w:color w:val="000000" w:themeColor="text1"/>
              <w:rPrChange w:id="8669" w:author="Ruijie Xu" w:date="2022-03-10T12:31:00Z">
                <w:rPr>
                  <w:color w:val="000000" w:themeColor="text1"/>
                </w:rPr>
              </w:rPrChange>
            </w:rPr>
            <w:delText>is</w:delText>
          </w:r>
        </w:del>
      </w:ins>
      <w:ins w:id="8670" w:author="Ruijie Xu" w:date="2022-01-28T14:04:00Z">
        <w:del w:id="8671" w:author="Rajeev, Sree" w:date="2022-03-01T14:27:00Z">
          <w:r w:rsidR="00FC577E" w:rsidRPr="002B42A7" w:rsidDel="006241A3">
            <w:rPr>
              <w:rFonts w:ascii="Times New Roman" w:hAnsi="Times New Roman" w:cs="Times New Roman"/>
              <w:color w:val="000000" w:themeColor="text1"/>
              <w:rPrChange w:id="8672" w:author="Ruijie Xu" w:date="2022-03-10T12:31:00Z">
                <w:rPr>
                  <w:color w:val="000000" w:themeColor="text1"/>
                </w:rPr>
              </w:rPrChange>
            </w:rPr>
            <w:delText>e</w:delText>
          </w:r>
        </w:del>
      </w:ins>
      <w:ins w:id="8673" w:author="Ruijie Xu" w:date="2022-01-28T14:03:00Z">
        <w:del w:id="8674" w:author="Rajeev, Sree" w:date="2022-03-01T14:27:00Z">
          <w:r w:rsidR="00FC577E" w:rsidRPr="002B42A7" w:rsidDel="006241A3">
            <w:rPr>
              <w:rFonts w:ascii="Times New Roman" w:hAnsi="Times New Roman" w:cs="Times New Roman"/>
              <w:color w:val="000000" w:themeColor="text1"/>
              <w:rPrChange w:id="8675" w:author="Ruijie Xu" w:date="2022-03-10T12:31:00Z">
                <w:rPr>
                  <w:color w:val="000000" w:themeColor="text1"/>
                </w:rPr>
              </w:rPrChange>
            </w:rPr>
            <w:delText xml:space="preserve"> </w:delText>
          </w:r>
        </w:del>
      </w:ins>
      <w:del w:id="8676" w:author="Rajeev, Sree" w:date="2022-03-01T14:27:00Z">
        <w:r w:rsidR="00E35960" w:rsidRPr="002B42A7" w:rsidDel="006241A3">
          <w:rPr>
            <w:rFonts w:ascii="Times New Roman" w:hAnsi="Times New Roman" w:cs="Times New Roman"/>
            <w:color w:val="000000" w:themeColor="text1"/>
            <w:rPrChange w:id="8677" w:author="Ruijie Xu" w:date="2022-03-10T12:31:00Z">
              <w:rPr>
                <w:color w:val="000000" w:themeColor="text1"/>
              </w:rPr>
            </w:rPrChange>
          </w:rPr>
          <w:delText>pathogenic</w:delText>
        </w:r>
        <w:r w:rsidR="00366132" w:rsidRPr="002B42A7" w:rsidDel="006241A3">
          <w:rPr>
            <w:rFonts w:ascii="Times New Roman" w:hAnsi="Times New Roman" w:cs="Times New Roman"/>
            <w:color w:val="000000" w:themeColor="text1"/>
            <w:rPrChange w:id="8678" w:author="Ruijie Xu" w:date="2022-03-10T12:31:00Z">
              <w:rPr>
                <w:color w:val="000000" w:themeColor="text1"/>
              </w:rPr>
            </w:rPrChange>
          </w:rPr>
          <w:delText xml:space="preserve"> </w:delText>
        </w:r>
        <w:r w:rsidR="00366132" w:rsidRPr="002B42A7" w:rsidDel="006241A3">
          <w:rPr>
            <w:rFonts w:ascii="Times New Roman" w:hAnsi="Times New Roman" w:cs="Times New Roman"/>
            <w:color w:val="000000" w:themeColor="text1"/>
            <w:rPrChange w:id="8679" w:author="Ruijie Xu" w:date="2022-03-10T12:31:00Z">
              <w:rPr>
                <w:i/>
                <w:color w:val="000000" w:themeColor="text1"/>
              </w:rPr>
            </w:rPrChange>
          </w:rPr>
          <w:delText>Leptospira</w:delText>
        </w:r>
      </w:del>
      <w:ins w:id="8680" w:author="Ruijie Xu" w:date="2022-02-02T11:02:00Z">
        <w:del w:id="8681" w:author="Rajeev, Sree" w:date="2022-03-01T14:27:00Z">
          <w:r w:rsidR="00463AA7" w:rsidRPr="002B42A7" w:rsidDel="006241A3">
            <w:rPr>
              <w:rFonts w:ascii="Times New Roman" w:hAnsi="Times New Roman" w:cs="Times New Roman"/>
              <w:color w:val="000000" w:themeColor="text1"/>
              <w:rPrChange w:id="8682" w:author="Ruijie Xu" w:date="2022-03-10T12:31:00Z">
                <w:rPr>
                  <w:i/>
                  <w:color w:val="000000" w:themeColor="text1"/>
                </w:rPr>
              </w:rPrChange>
            </w:rPr>
            <w:delText>Leptospira</w:delText>
          </w:r>
        </w:del>
      </w:ins>
      <w:del w:id="8683" w:author="Rajeev, Sree" w:date="2022-03-01T14:27:00Z">
        <w:r w:rsidR="00E35960" w:rsidRPr="002B42A7" w:rsidDel="006241A3">
          <w:rPr>
            <w:rFonts w:ascii="Times New Roman" w:hAnsi="Times New Roman" w:cs="Times New Roman"/>
            <w:color w:val="000000" w:themeColor="text1"/>
            <w:rPrChange w:id="8684" w:author="Ruijie Xu" w:date="2022-03-10T12:31:00Z">
              <w:rPr>
                <w:color w:val="000000" w:themeColor="text1"/>
              </w:rPr>
            </w:rPrChange>
          </w:rPr>
          <w:delText xml:space="preserve"> </w:delText>
        </w:r>
      </w:del>
      <w:ins w:id="8685" w:author="Ruijie Xu" w:date="2022-01-28T14:04:00Z">
        <w:del w:id="8686" w:author="Rajeev, Sree" w:date="2022-03-01T14:27:00Z">
          <w:r w:rsidR="00FC577E" w:rsidRPr="002B42A7" w:rsidDel="006241A3">
            <w:rPr>
              <w:rFonts w:ascii="Times New Roman" w:hAnsi="Times New Roman" w:cs="Times New Roman"/>
              <w:color w:val="000000" w:themeColor="text1"/>
              <w:rPrChange w:id="8687" w:author="Ruijie Xu" w:date="2022-03-10T12:31:00Z">
                <w:rPr>
                  <w:color w:val="000000" w:themeColor="text1"/>
                </w:rPr>
              </w:rPrChange>
            </w:rPr>
            <w:delText>on the Leptospirosis endemic island</w:delText>
          </w:r>
        </w:del>
      </w:ins>
      <w:ins w:id="8688" w:author="Liliana Salvador" w:date="2022-02-26T19:41:00Z">
        <w:del w:id="8689" w:author="Rajeev, Sree" w:date="2022-03-01T14:27:00Z">
          <w:r w:rsidR="00E90B78" w:rsidRPr="002B42A7" w:rsidDel="006241A3">
            <w:rPr>
              <w:rFonts w:ascii="Times New Roman" w:hAnsi="Times New Roman" w:cs="Times New Roman"/>
              <w:color w:val="000000" w:themeColor="text1"/>
              <w:rPrChange w:id="8690" w:author="Ruijie Xu" w:date="2022-03-10T12:31:00Z">
                <w:rPr>
                  <w:i/>
                  <w:color w:val="000000" w:themeColor="text1"/>
                </w:rPr>
              </w:rPrChange>
            </w:rPr>
            <w:delText>bacteria</w:delText>
          </w:r>
          <w:r w:rsidR="00E90B78" w:rsidRPr="002B42A7" w:rsidDel="006241A3">
            <w:rPr>
              <w:rFonts w:ascii="Times New Roman" w:hAnsi="Times New Roman" w:cs="Times New Roman"/>
              <w:color w:val="000000" w:themeColor="text1"/>
              <w:rPrChange w:id="8691" w:author="Ruijie Xu" w:date="2022-03-10T12:31:00Z">
                <w:rPr>
                  <w:color w:val="000000" w:themeColor="text1"/>
                </w:rPr>
              </w:rPrChange>
            </w:rPr>
            <w:delText xml:space="preserve"> </w:delText>
          </w:r>
        </w:del>
        <w:del w:id="8692" w:author="Rajeev, Sree" w:date="2022-03-01T14:24:00Z">
          <w:r w:rsidR="00E90B78" w:rsidRPr="002B42A7" w:rsidDel="006241A3">
            <w:rPr>
              <w:rFonts w:ascii="Times New Roman" w:hAnsi="Times New Roman" w:cs="Times New Roman"/>
              <w:color w:val="000000" w:themeColor="text1"/>
              <w:rPrChange w:id="8693" w:author="Ruijie Xu" w:date="2022-03-10T12:31:00Z">
                <w:rPr>
                  <w:color w:val="000000" w:themeColor="text1"/>
                </w:rPr>
              </w:rPrChange>
            </w:rPr>
            <w:delText>in the island</w:delText>
          </w:r>
        </w:del>
      </w:ins>
      <w:ins w:id="8694" w:author="Ruijie Xu" w:date="2022-01-30T14:05:00Z">
        <w:del w:id="8695" w:author="Rajeev, Sree" w:date="2022-03-01T14:24:00Z">
          <w:r w:rsidR="00AF0DC6" w:rsidRPr="002B42A7" w:rsidDel="006241A3">
            <w:rPr>
              <w:rFonts w:ascii="Times New Roman" w:hAnsi="Times New Roman" w:cs="Times New Roman"/>
              <w:color w:val="000000" w:themeColor="text1"/>
              <w:rPrChange w:id="8696" w:author="Ruijie Xu" w:date="2022-03-10T12:31:00Z">
                <w:rPr>
                  <w:color w:val="000000" w:themeColor="text1"/>
                </w:rPr>
              </w:rPrChange>
            </w:rPr>
            <w:delText xml:space="preserve"> </w:delText>
          </w:r>
        </w:del>
      </w:ins>
      <w:del w:id="8697" w:author="Rajeev, Sree" w:date="2022-03-01T14:27:00Z">
        <w:r w:rsidR="00AF0DC6" w:rsidRPr="002B42A7" w:rsidDel="006241A3">
          <w:rPr>
            <w:rFonts w:ascii="Times New Roman" w:hAnsi="Times New Roman" w:cs="Times New Roman"/>
            <w:color w:val="000000" w:themeColor="text1"/>
            <w:rPrChange w:id="8698" w:author="Ruijie Xu" w:date="2022-03-10T12:31:00Z">
              <w:rPr>
                <w:color w:val="000000" w:themeColor="text1"/>
              </w:rPr>
            </w:rPrChange>
          </w:rPr>
          <w:fldChar w:fldCharType="begin"/>
        </w:r>
        <w:r w:rsidR="004765A2" w:rsidRPr="002B42A7" w:rsidDel="006241A3">
          <w:rPr>
            <w:rFonts w:ascii="Times New Roman" w:hAnsi="Times New Roman" w:cs="Times New Roman"/>
            <w:color w:val="000000" w:themeColor="text1"/>
            <w:rPrChange w:id="8699" w:author="Ruijie Xu" w:date="2022-03-10T12:31:00Z">
              <w:rPr>
                <w:rFonts w:ascii="Calibri" w:hAnsi="Calibri" w:cs="Calibri"/>
                <w:color w:val="000000" w:themeColor="text1"/>
              </w:rPr>
            </w:rPrChange>
          </w:rPr>
          <w:delInstrText xml:space="preserve"> ADDIN ZOTERO_ITEM CSL_CITATION {"citationID":"PAMIrNlN","properties":{"formattedCitation":"(Boey {\\i{}et al.}, 2019)","plainCitation":"(Boey et al., 2019)","noteIndex":0},"citationItems":[{"id":467,"uris":["http://zotero.org/users/8256916/items/GB4T3DN9"],"itemData":{"id":467,"type":"article-journal","abstract":"A pilot seroprevalence study was conducted to document exposure to selected pathogens in wild rats inhabiting the Caribbean island of St. Kitts. Serum samples collected from 22 captured wild rats (Rattus norvegicus and Rattus rattus) were tested for the presence of antibodies to various rodent pathogens using a rat MFI2 serology panel. The samples were positive for cilia-associated respiratory bacillus (13/22; 59.1%), Clostridium piliforme (4/22; 18.2%), Mycoplasma pulmonis (4/22; 18.2%), Pneumocystis carinii (1/22; 4.5%), mouse adenovirus type 2 (16/22; 72.7%), Kilham rat virus (15/22; 68.2%), reovirus type 3 (9/22; 40.9%), rat parvovirus (4/22; 18.2%), rat minute virus (4/22; 18.2%), rat theilovirus (2/22; 9.1%), and infectious diarrhea of infant rats strain of group B rotavirus (rat rotavirus) (1/22; 4.5%). This study provides the first evidence of exposure to various rodent pathogens in wild rats on the island of St. Kitts. Periodic pathogen surveillance in the wild rat population would be beneficial in assessing potential regional zoonotic risks as well as in enhancing the current knowledge when implementing routine animal health monitoring protocols in facilities with laboratory rodent colonies.","DOI":"10.3390/ani9050228","title":"Seroprevalence of Rodent Pathogens in Wild Rats from the Island of St. Kitts, West Indies","URL":"www.mdpi.com/journal/animals","author":[{"family":"Boey","given":"Kenneth"},{"family":"Shiokawa","given":"Kanae"},{"family":"Avsaroglu","given":"Harutyun"},{"family":"Rajeev","given":"Sreekumari"}],"issued":{"date-parts":[["2019"]]}}}],"schema":"https://github.com/citation-style-language/schema/raw/master/csl-citation.json"} </w:delInstrText>
        </w:r>
        <w:r w:rsidR="00AF0DC6" w:rsidRPr="002B42A7" w:rsidDel="006241A3">
          <w:rPr>
            <w:rFonts w:ascii="Times New Roman" w:hAnsi="Times New Roman" w:cs="Times New Roman"/>
            <w:color w:val="000000" w:themeColor="text1"/>
            <w:rPrChange w:id="8700" w:author="Ruijie Xu" w:date="2022-03-10T12:31:00Z">
              <w:rPr>
                <w:color w:val="000000" w:themeColor="text1"/>
              </w:rPr>
            </w:rPrChange>
          </w:rPr>
          <w:fldChar w:fldCharType="separate"/>
        </w:r>
        <w:r w:rsidR="00AF0DC6" w:rsidRPr="002B42A7" w:rsidDel="006241A3">
          <w:rPr>
            <w:rFonts w:ascii="Times New Roman" w:hAnsi="Times New Roman" w:cs="Times New Roman"/>
            <w:color w:val="000000"/>
            <w:rPrChange w:id="8701" w:author="Ruijie Xu" w:date="2022-03-10T12:31:00Z">
              <w:rPr>
                <w:rFonts w:ascii="Calibri" w:cs="Calibri"/>
                <w:color w:val="000000"/>
              </w:rPr>
            </w:rPrChange>
          </w:rPr>
          <w:delText xml:space="preserve">(Boey </w:delText>
        </w:r>
        <w:r w:rsidR="00AF0DC6" w:rsidRPr="002B42A7" w:rsidDel="006241A3">
          <w:rPr>
            <w:rFonts w:ascii="Times New Roman" w:hAnsi="Times New Roman" w:cs="Times New Roman"/>
            <w:i/>
            <w:iCs/>
            <w:color w:val="000000"/>
            <w:rPrChange w:id="8702" w:author="Ruijie Xu" w:date="2022-03-10T12:31:00Z">
              <w:rPr>
                <w:rFonts w:ascii="Calibri" w:cs="Calibri"/>
                <w:i/>
                <w:iCs/>
                <w:color w:val="000000"/>
              </w:rPr>
            </w:rPrChange>
          </w:rPr>
          <w:delText>et al.</w:delText>
        </w:r>
        <w:r w:rsidR="00AF0DC6" w:rsidRPr="002B42A7" w:rsidDel="006241A3">
          <w:rPr>
            <w:rFonts w:ascii="Times New Roman" w:hAnsi="Times New Roman" w:cs="Times New Roman"/>
            <w:color w:val="000000"/>
            <w:rPrChange w:id="8703" w:author="Ruijie Xu" w:date="2022-03-10T12:31:00Z">
              <w:rPr>
                <w:rFonts w:ascii="Calibri" w:cs="Calibri"/>
                <w:color w:val="000000"/>
              </w:rPr>
            </w:rPrChange>
          </w:rPr>
          <w:delText>, 2019)</w:delText>
        </w:r>
        <w:r w:rsidR="00AF0DC6" w:rsidRPr="002B42A7" w:rsidDel="006241A3">
          <w:rPr>
            <w:rFonts w:ascii="Times New Roman" w:hAnsi="Times New Roman" w:cs="Times New Roman"/>
            <w:color w:val="000000" w:themeColor="text1"/>
            <w:rPrChange w:id="8704" w:author="Ruijie Xu" w:date="2022-03-10T12:31:00Z">
              <w:rPr>
                <w:color w:val="000000" w:themeColor="text1"/>
              </w:rPr>
            </w:rPrChange>
          </w:rPr>
          <w:fldChar w:fldCharType="end"/>
        </w:r>
        <w:r w:rsidR="00E35960" w:rsidRPr="002B42A7" w:rsidDel="006241A3">
          <w:rPr>
            <w:rFonts w:ascii="Times New Roman" w:hAnsi="Times New Roman" w:cs="Times New Roman"/>
            <w:color w:val="000000" w:themeColor="text1"/>
            <w:rPrChange w:id="8705" w:author="Ruijie Xu" w:date="2022-03-10T12:31:00Z">
              <w:rPr>
                <w:color w:val="000000" w:themeColor="text1"/>
              </w:rPr>
            </w:rPrChange>
          </w:rPr>
          <w:delText xml:space="preserve">and contribute to </w:delText>
        </w:r>
        <w:r w:rsidR="00366132" w:rsidRPr="002B42A7" w:rsidDel="006241A3">
          <w:rPr>
            <w:rFonts w:ascii="Times New Roman" w:hAnsi="Times New Roman" w:cs="Times New Roman"/>
            <w:color w:val="000000" w:themeColor="text1"/>
            <w:rPrChange w:id="8706" w:author="Ruijie Xu" w:date="2022-03-10T12:31:00Z">
              <w:rPr>
                <w:color w:val="000000" w:themeColor="text1"/>
              </w:rPr>
            </w:rPrChange>
          </w:rPr>
          <w:delText xml:space="preserve">its epidemiology and </w:delText>
        </w:r>
        <w:r w:rsidR="00E35960" w:rsidRPr="002B42A7" w:rsidDel="006241A3">
          <w:rPr>
            <w:rFonts w:ascii="Times New Roman" w:hAnsi="Times New Roman" w:cs="Times New Roman"/>
            <w:color w:val="000000" w:themeColor="text1"/>
            <w:rPrChange w:id="8707" w:author="Ruijie Xu" w:date="2022-03-10T12:31:00Z">
              <w:rPr>
                <w:color w:val="000000" w:themeColor="text1"/>
              </w:rPr>
            </w:rPrChange>
          </w:rPr>
          <w:delText>transmission</w:delText>
        </w:r>
        <w:r w:rsidR="00F717C1" w:rsidRPr="002B42A7" w:rsidDel="006241A3">
          <w:rPr>
            <w:rFonts w:ascii="Times New Roman" w:hAnsi="Times New Roman" w:cs="Times New Roman"/>
            <w:i/>
            <w:iCs/>
            <w:color w:val="000000" w:themeColor="text1"/>
            <w:rPrChange w:id="8708" w:author="Ruijie Xu" w:date="2022-03-10T12:31:00Z">
              <w:rPr>
                <w:i/>
                <w:iCs/>
                <w:color w:val="000000" w:themeColor="text1"/>
              </w:rPr>
            </w:rPrChange>
          </w:rPr>
          <w:delText xml:space="preserve"> </w:delText>
        </w:r>
        <w:r w:rsidR="00F717C1" w:rsidRPr="002B42A7" w:rsidDel="006241A3">
          <w:rPr>
            <w:rFonts w:ascii="Times New Roman" w:hAnsi="Times New Roman" w:cs="Times New Roman"/>
            <w:iCs/>
            <w:color w:val="000000" w:themeColor="text1"/>
            <w:rPrChange w:id="8709" w:author="Ruijie Xu" w:date="2022-03-10T12:31:00Z">
              <w:rPr>
                <w:iCs/>
                <w:color w:val="000000" w:themeColor="text1"/>
              </w:rPr>
            </w:rPrChange>
          </w:rPr>
          <w:delText>to human</w:delText>
        </w:r>
        <w:r w:rsidR="00E35960" w:rsidRPr="002B42A7" w:rsidDel="006241A3">
          <w:rPr>
            <w:rFonts w:ascii="Times New Roman" w:hAnsi="Times New Roman" w:cs="Times New Roman"/>
            <w:iCs/>
            <w:color w:val="000000" w:themeColor="text1"/>
            <w:rPrChange w:id="8710" w:author="Ruijie Xu" w:date="2022-03-10T12:31:00Z">
              <w:rPr>
                <w:iCs/>
                <w:color w:val="000000" w:themeColor="text1"/>
              </w:rPr>
            </w:rPrChange>
          </w:rPr>
          <w:delText>s</w:delText>
        </w:r>
        <w:r w:rsidR="00E35960" w:rsidRPr="002B42A7" w:rsidDel="006241A3">
          <w:rPr>
            <w:rFonts w:ascii="Times New Roman" w:hAnsi="Times New Roman" w:cs="Times New Roman"/>
            <w:color w:val="000000" w:themeColor="text1"/>
            <w:rPrChange w:id="8711" w:author="Ruijie Xu" w:date="2022-03-10T12:31:00Z">
              <w:rPr>
                <w:color w:val="000000" w:themeColor="text1"/>
              </w:rPr>
            </w:rPrChange>
          </w:rPr>
          <w:delText xml:space="preserve"> and animals.</w:delText>
        </w:r>
        <w:r w:rsidR="00F717C1" w:rsidRPr="002B42A7" w:rsidDel="006241A3">
          <w:rPr>
            <w:rFonts w:ascii="Times New Roman" w:hAnsi="Times New Roman" w:cs="Times New Roman"/>
            <w:color w:val="000000" w:themeColor="text1"/>
            <w:rPrChange w:id="8712" w:author="Ruijie Xu" w:date="2022-03-10T12:31:00Z">
              <w:rPr>
                <w:color w:val="000000" w:themeColor="text1"/>
              </w:rPr>
            </w:rPrChange>
          </w:rPr>
          <w:delText xml:space="preserve"> </w:delText>
        </w:r>
        <w:r w:rsidR="00E35960" w:rsidRPr="002B42A7" w:rsidDel="006241A3">
          <w:rPr>
            <w:rFonts w:ascii="Times New Roman" w:hAnsi="Times New Roman" w:cs="Times New Roman"/>
            <w:color w:val="000000" w:themeColor="text1"/>
            <w:rPrChange w:id="8713" w:author="Ruijie Xu" w:date="2022-03-10T12:31:00Z">
              <w:rPr>
                <w:color w:val="000000" w:themeColor="text1"/>
              </w:rPr>
            </w:rPrChange>
          </w:rPr>
          <w:delText xml:space="preserve">Rats harbor </w:delText>
        </w:r>
        <w:r w:rsidR="00E35960" w:rsidRPr="002B42A7" w:rsidDel="006241A3">
          <w:rPr>
            <w:rFonts w:ascii="Times New Roman" w:hAnsi="Times New Roman" w:cs="Times New Roman"/>
            <w:i/>
            <w:color w:val="000000" w:themeColor="text1"/>
            <w:rPrChange w:id="8714" w:author="Ruijie Xu" w:date="2022-03-10T12:31:00Z">
              <w:rPr>
                <w:color w:val="000000" w:themeColor="text1"/>
              </w:rPr>
            </w:rPrChange>
          </w:rPr>
          <w:delText>this bacteria</w:delText>
        </w:r>
      </w:del>
      <w:ins w:id="8715" w:author="Liliana Salvador" w:date="2022-02-26T19:42:00Z">
        <w:del w:id="8716" w:author="Rajeev, Sree" w:date="2022-03-01T14:27:00Z">
          <w:r w:rsidR="00E90B78" w:rsidRPr="002B42A7" w:rsidDel="006241A3">
            <w:rPr>
              <w:rFonts w:ascii="Times New Roman" w:hAnsi="Times New Roman" w:cs="Times New Roman"/>
              <w:i/>
              <w:color w:val="000000" w:themeColor="text1"/>
              <w:rPrChange w:id="8717" w:author="Ruijie Xu" w:date="2022-03-10T12:31:00Z">
                <w:rPr>
                  <w:rFonts w:ascii="Calibri" w:hAnsi="Calibri" w:cs="Calibri"/>
                  <w:color w:val="000000" w:themeColor="text1"/>
                </w:rPr>
              </w:rPrChange>
            </w:rPr>
            <w:delText>Leptospira</w:delText>
          </w:r>
        </w:del>
      </w:ins>
      <w:del w:id="8718" w:author="Rajeev, Sree" w:date="2022-03-01T14:27:00Z">
        <w:r w:rsidR="00E35960" w:rsidRPr="002B42A7" w:rsidDel="006241A3">
          <w:rPr>
            <w:rFonts w:ascii="Times New Roman" w:hAnsi="Times New Roman" w:cs="Times New Roman"/>
            <w:color w:val="000000" w:themeColor="text1"/>
            <w:rPrChange w:id="8719" w:author="Ruijie Xu" w:date="2022-03-10T12:31:00Z">
              <w:rPr>
                <w:color w:val="000000" w:themeColor="text1"/>
              </w:rPr>
            </w:rPrChange>
          </w:rPr>
          <w:delText xml:space="preserve"> in their kidney</w:delText>
        </w:r>
        <w:r w:rsidR="00FA60E2" w:rsidRPr="002B42A7" w:rsidDel="006241A3">
          <w:rPr>
            <w:rFonts w:ascii="Times New Roman" w:hAnsi="Times New Roman" w:cs="Times New Roman"/>
            <w:color w:val="000000" w:themeColor="text1"/>
            <w:rPrChange w:id="8720" w:author="Ruijie Xu" w:date="2022-03-10T12:31:00Z">
              <w:rPr>
                <w:color w:val="000000" w:themeColor="text1"/>
              </w:rPr>
            </w:rPrChange>
          </w:rPr>
          <w:delText>s</w:delText>
        </w:r>
        <w:r w:rsidR="00E35960" w:rsidRPr="002B42A7" w:rsidDel="006241A3">
          <w:rPr>
            <w:rFonts w:ascii="Times New Roman" w:hAnsi="Times New Roman" w:cs="Times New Roman"/>
            <w:color w:val="000000" w:themeColor="text1"/>
            <w:rPrChange w:id="8721" w:author="Ruijie Xu" w:date="2022-03-10T12:31:00Z">
              <w:rPr>
                <w:color w:val="000000" w:themeColor="text1"/>
              </w:rPr>
            </w:rPrChange>
          </w:rPr>
          <w:delText xml:space="preserve"> </w:delText>
        </w:r>
      </w:del>
      <w:ins w:id="8722" w:author="Liliana Salvador" w:date="2022-02-26T19:42:00Z">
        <w:del w:id="8723" w:author="Rajeev, Sree" w:date="2022-03-01T14:27:00Z">
          <w:r w:rsidR="00E90B78" w:rsidRPr="002B42A7" w:rsidDel="006241A3">
            <w:rPr>
              <w:rFonts w:ascii="Times New Roman" w:hAnsi="Times New Roman" w:cs="Times New Roman"/>
              <w:color w:val="000000" w:themeColor="text1"/>
              <w:rPrChange w:id="8724" w:author="Ruijie Xu" w:date="2022-03-10T12:31:00Z">
                <w:rPr>
                  <w:rFonts w:ascii="Calibri" w:hAnsi="Calibri" w:cs="Calibri"/>
                  <w:color w:val="000000" w:themeColor="text1"/>
                </w:rPr>
              </w:rPrChange>
            </w:rPr>
            <w:delText xml:space="preserve">and </w:delText>
          </w:r>
        </w:del>
      </w:ins>
      <w:del w:id="8725" w:author="Rajeev, Sree" w:date="2022-03-01T14:27:00Z">
        <w:r w:rsidR="00E35960" w:rsidRPr="002B42A7" w:rsidDel="006241A3">
          <w:rPr>
            <w:rFonts w:ascii="Times New Roman" w:hAnsi="Times New Roman" w:cs="Times New Roman"/>
            <w:color w:val="000000" w:themeColor="text1"/>
            <w:rPrChange w:id="8726" w:author="Ruijie Xu" w:date="2022-03-10T12:31:00Z">
              <w:rPr>
                <w:color w:val="000000" w:themeColor="text1"/>
              </w:rPr>
            </w:rPrChange>
          </w:rPr>
          <w:delText>and are a</w:delText>
        </w:r>
      </w:del>
      <w:ins w:id="8727" w:author="Ruijie Xu" w:date="2022-01-30T14:10:00Z">
        <w:del w:id="8728" w:author="Rajeev, Sree" w:date="2022-03-01T14:27:00Z">
          <w:r w:rsidR="009923DA" w:rsidRPr="002B42A7" w:rsidDel="006241A3">
            <w:rPr>
              <w:rFonts w:ascii="Times New Roman" w:hAnsi="Times New Roman" w:cs="Times New Roman"/>
              <w:color w:val="000000" w:themeColor="text1"/>
              <w:rPrChange w:id="8729" w:author="Ruijie Xu" w:date="2022-03-10T12:31:00Z">
                <w:rPr>
                  <w:color w:val="000000" w:themeColor="text1"/>
                </w:rPr>
              </w:rPrChange>
            </w:rPr>
            <w:delText>are</w:delText>
          </w:r>
        </w:del>
      </w:ins>
      <w:ins w:id="8730" w:author="Ruijie Xu" w:date="2022-01-28T14:04:00Z">
        <w:del w:id="8731" w:author="Rajeev, Sree" w:date="2022-03-01T14:27:00Z">
          <w:r w:rsidR="00657989" w:rsidRPr="002B42A7" w:rsidDel="006241A3">
            <w:rPr>
              <w:rFonts w:ascii="Times New Roman" w:hAnsi="Times New Roman" w:cs="Times New Roman"/>
              <w:color w:val="000000" w:themeColor="text1"/>
              <w:rPrChange w:id="8732" w:author="Ruijie Xu" w:date="2022-03-10T12:31:00Z">
                <w:rPr>
                  <w:color w:val="000000" w:themeColor="text1"/>
                </w:rPr>
              </w:rPrChange>
            </w:rPr>
            <w:delText xml:space="preserve"> a</w:delText>
          </w:r>
        </w:del>
      </w:ins>
      <w:del w:id="8733" w:author="Rajeev, Sree" w:date="2022-03-01T14:27:00Z">
        <w:r w:rsidR="00E35960" w:rsidRPr="002B42A7" w:rsidDel="006241A3">
          <w:rPr>
            <w:rFonts w:ascii="Times New Roman" w:hAnsi="Times New Roman" w:cs="Times New Roman"/>
            <w:color w:val="000000" w:themeColor="text1"/>
            <w:rPrChange w:id="8734" w:author="Ruijie Xu" w:date="2022-03-10T12:31:00Z">
              <w:rPr>
                <w:color w:val="000000" w:themeColor="text1"/>
              </w:rPr>
            </w:rPrChange>
          </w:rPr>
          <w:delText xml:space="preserve"> </w:delText>
        </w:r>
        <w:r w:rsidR="00366132" w:rsidRPr="002B42A7" w:rsidDel="006241A3">
          <w:rPr>
            <w:rFonts w:ascii="Times New Roman" w:hAnsi="Times New Roman" w:cs="Times New Roman"/>
            <w:color w:val="000000" w:themeColor="text1"/>
            <w:rPrChange w:id="8735" w:author="Ruijie Xu" w:date="2022-03-10T12:31:00Z">
              <w:rPr>
                <w:color w:val="000000" w:themeColor="text1"/>
              </w:rPr>
            </w:rPrChange>
          </w:rPr>
          <w:delText>significant</w:delText>
        </w:r>
        <w:r w:rsidR="00E35960" w:rsidRPr="002B42A7" w:rsidDel="006241A3">
          <w:rPr>
            <w:rFonts w:ascii="Times New Roman" w:hAnsi="Times New Roman" w:cs="Times New Roman"/>
            <w:color w:val="000000" w:themeColor="text1"/>
            <w:rPrChange w:id="8736" w:author="Ruijie Xu" w:date="2022-03-10T12:31:00Z">
              <w:rPr>
                <w:color w:val="000000" w:themeColor="text1"/>
              </w:rPr>
            </w:rPrChange>
          </w:rPr>
          <w:delText xml:space="preserve"> source of environmental contamination</w:delText>
        </w:r>
      </w:del>
      <w:ins w:id="8737" w:author="Ruijie Xu" w:date="2022-01-28T14:05:00Z">
        <w:del w:id="8738" w:author="Rajeev, Sree" w:date="2022-03-01T14:27:00Z">
          <w:r w:rsidR="00657989" w:rsidRPr="002B42A7" w:rsidDel="006241A3">
            <w:rPr>
              <w:rFonts w:ascii="Times New Roman" w:hAnsi="Times New Roman" w:cs="Times New Roman"/>
              <w:color w:val="000000" w:themeColor="text1"/>
              <w:rPrChange w:id="8739" w:author="Ruijie Xu" w:date="2022-03-10T12:31:00Z">
                <w:rPr>
                  <w:color w:val="000000" w:themeColor="text1"/>
                </w:rPr>
              </w:rPrChange>
            </w:rPr>
            <w:delText>s</w:delText>
          </w:r>
        </w:del>
      </w:ins>
      <w:del w:id="8740" w:author="Rajeev, Sree" w:date="2022-03-01T14:27:00Z">
        <w:r w:rsidR="00E35960" w:rsidRPr="002B42A7" w:rsidDel="006241A3">
          <w:rPr>
            <w:rFonts w:ascii="Times New Roman" w:hAnsi="Times New Roman" w:cs="Times New Roman"/>
            <w:color w:val="000000" w:themeColor="text1"/>
            <w:rPrChange w:id="8741" w:author="Ruijie Xu" w:date="2022-03-10T12:31:00Z">
              <w:rPr>
                <w:color w:val="000000" w:themeColor="text1"/>
              </w:rPr>
            </w:rPrChange>
          </w:rPr>
          <w:delText xml:space="preserve"> </w:delText>
        </w:r>
        <w:r w:rsidR="00F717C1" w:rsidRPr="002B42A7" w:rsidDel="006241A3">
          <w:rPr>
            <w:rFonts w:ascii="Times New Roman" w:hAnsi="Times New Roman" w:cs="Times New Roman"/>
            <w:color w:val="000000" w:themeColor="text1"/>
            <w:rPrChange w:id="8742" w:author="Ruijie Xu" w:date="2022-03-10T12:31:00Z">
              <w:rPr>
                <w:color w:val="000000" w:themeColor="text1"/>
              </w:rPr>
            </w:rPrChange>
          </w:rPr>
          <w:delText xml:space="preserve"> </w:delText>
        </w:r>
        <w:r w:rsidR="00F717C1" w:rsidRPr="002B42A7" w:rsidDel="006241A3">
          <w:rPr>
            <w:rFonts w:ascii="Times New Roman" w:hAnsi="Times New Roman" w:cs="Times New Roman"/>
            <w:color w:val="000000" w:themeColor="text1"/>
            <w:rPrChange w:id="8743" w:author="Ruijie Xu" w:date="2022-03-10T12:31:00Z">
              <w:rPr>
                <w:color w:val="000000" w:themeColor="text1"/>
              </w:rPr>
            </w:rPrChange>
          </w:rPr>
          <w:fldChar w:fldCharType="begin"/>
        </w:r>
        <w:r w:rsidR="004765A2" w:rsidRPr="002B42A7" w:rsidDel="006241A3">
          <w:rPr>
            <w:rFonts w:ascii="Times New Roman" w:hAnsi="Times New Roman" w:cs="Times New Roman"/>
            <w:color w:val="000000" w:themeColor="text1"/>
            <w:rPrChange w:id="8744" w:author="Ruijie Xu" w:date="2022-03-10T12:31:00Z">
              <w:rPr>
                <w:rFonts w:ascii="Calibri" w:hAnsi="Calibri" w:cs="Calibri"/>
                <w:color w:val="000000" w:themeColor="text1"/>
              </w:rPr>
            </w:rPrChange>
          </w:rPr>
          <w:delInstrText xml:space="preserve"> ADDIN ZOTERO_ITEM CSL_CITATION {"citationID":"HnFZ2PLA","properties":{"formattedCitation":"(Saito {\\i{}et al.}, 2013; Rawlins {\\i{}et al.}, 2014; Costa {\\i{}et al.}, 2015; Boey, Shiokawa and Rajeev, 2019; Rajeev {\\i{}et al.}, 2020)","plainCitation":"(Saito et al., 2013; Rawlins et al., 2014; Costa et al., 2015; Boey, Shiokawa and Rajeev, 2019; Rajeev et al., 2020)","noteIndex":0},"citationItems":[{"id":2375,"uris":["http://zotero.org/users/8256916/items/YV9MTVFU"],"itemData":{"id":2375,"type":"article-journal","abstract":"There have been few reports on the epidemiological analysis of environmental Leptospira isolates. This is probably because the isolation of leptospires from the environment was usually unsuccessful due to the overgrowth of contaminants and the slow growth of Leptospira. In this study, we collected a total of 88 samples of soil and water from three sites: Metro Manila and Nueva Ecija, Philippines (an area where Leptospira is now endemic), and Fukuoka, Japan (an area where Leptospira was once endemic). We succeeded in isolating Leptospira from 37 samples by using the novel combination of five antimicrobial agents reported in 2011. The frequencies of positive isolation of Leptospira in the Philippines and Japan were 40 and 46%, respectively. For Leptospira-positive samples, five colonies from each sample were isolated and analyzed by pulsed-field gel electrophoresis (PFGE). The isolates from each area showed their respective characteristics in phylogenetic trees based on the PFGE patterns. Some isolates were closely related to each other across borders. Based on 16S rRNA gene-based phylogenetic analysis, four isolates in Fukuoka were identified as a pathogenic species, L. alstonii; however, its virulence had been lost. One isolate from Nueva Ecija was identified as the intermediate pathogenic species Leptospira licerasiae. Most of the isolates from the environment belonged to nonpathogenic Leptospira species. We also investigated the strain variation among the isolates in a puddle over 5 months. We demonstrated, using PFGE analysis, that Leptospira survived in the wet soil on dry days and appeared in the surface water on rainy days. These results showed that the soil could be a reservoir of leptospires in the environment.","container-title":"Applied and Environmental Microbiology","DOI":"10.1128/AEM.02728-12","ISSN":"1098-5336","issue":"2","journalAbbreviation":"Appl Environ Microbiol","language":"eng","note":"PMID: 23144130\nPMCID: PMC3553789","page":"601-609","source":"PubMed","title":"Comparative analysis of Leptospira strains isolated from environmental soil and water in the Philippines and Japan","volume":"79","author":[{"family":"Saito","given":"Mitsumasa"},{"family":"Villanueva","given":"Sharon Y. A. M."},{"family":"Chakraborty","given":"Antara"},{"family":"Miyahara","given":"Satoshi"},{"family":"Segawa","given":"Takaya"},{"family":"Asoh","given":"Tatsuma"},{"family":"Ozuru","given":"Ryo"},{"family":"Gloriani","given":"Nina G."},{"family":"Yanagihara","given":"Yasutake"},{"family":"Yoshida","given":"Shin-ichi"}],"issued":{"date-parts":[["2013",1]]}}},{"id":586,"uris":["http://zotero.org/users/8256916/items/2N2KT9T6"],"itemData":{"id":586,"type":"article-journal","abstract":"Leptospirosis is an important waterborne zoonotic disease caused by pathogenic Leptospira. The pathogen is maintained in a population due to chronic colonization and shedding from renal tubules of domestic and wild animals. Humans and other animals become infected when they come in contact with urine from infected animals, either directly or through urine-contaminated surface water. In this study, we screened environmental water on the island of St. Kitts by using a TaqMan based real time quantitative polymerase chain reaction (qPCR) targeting a pathogen specific leptospiral gene, lipl32. Our results indicate that around one-fifth of tested water sources have detectable leptospiral DNA.","container-title":"International Journal of Environmental Research and Public Health","DOI":"10.3390/ijerph110807953","issue":"8","language":"en","page":"7953–7960","title":"Molecular Detection of Leptospiral DNA in Environmental Water on St. Kitts","URL":"https://www.mdpi.com/1660-4601/11/8/7953","volume":"11","author":[{"family":"Rawlins","given":"Julienne"},{"family":"Portanova","given":"Alexandra"},{"family":"Zuckerman","given":"Ilana"},{"family":"Loftis","given":"Amanda"},{"family":"Ceccato","given":"Pietro"},{"family":"Willingham","given":"Arve Lee"},{"family":"Verma","given":"Ashutosh"}],"accessed":{"date-parts":[["2021",1,22]]},"issued":{"date-parts":[["2014",8]]}}},{"id":104,"uris":["http://zotero.org/users/8256916/items/VKZATBNK"],"itemData":{"id":104,"type":"article-journal","abstract":"Background Leptospirosis, a spirochaetal zoonosis, occurs in diverse epidemiological settings and affects vulnerable populations, such as rural subsistence farmers and urban slum dwellers. Although leptospirosis is a life-threatening disease and recognized as an important cause of pulmonary haemorrhage syndrome, the lack of global estimates for morbidity and mortality has contributed to its neglected disease status. Methodology/Principal Findings We conducted a systematic review of published morbidity and mortality studies and databases to extract information on disease incidence and case fatality ratios. Linear regression and Monte Carlo modelling were used to obtain age and gender-adjusted estimates of disease morbidity for countries and Global Burden of Disease (GBD) and WHO regions. We estimated mortality using models that incorporated age and gender-adjusted disease morbidity and case fatality ratios. The review identified 80 studies on disease incidence from 34 countries that met quality criteria. In certain regions, such as Africa, few quality assured studies were identified. The regression model, which incorporated country-specific variables of population structure, life expectancy at birth, distance from the equator, tropical island, and urbanization, accounted for a significant proportion (R2 = 0.60) of the variation in observed disease incidence. We estimate that there were annually 1.03 million cases (95% CI 434,000–1,750,000) and 58,900 deaths (95% CI 23,800–95,900) due to leptospirosis worldwide. A large proportion of cases (48%, 95% CI 40–61%) and deaths (42%, 95% CI 34–53%) were estimated to occur in adult males with age of 20–49 years. Highest estimates of disease morbidity and mortality were observed in GBD regions of South and Southeast Asia, Oceania, Caribbean, Andean, Central, and Tropical Latin America, and East Sub-Saharan Africa. Conclusions/Significance Leptospirosis is among the leading zoonotic causes of morbidity worldwide and accounts for numbers of deaths, which approach or exceed those for other causes of haemorrhagic fever. Highest morbidity and mortality were estimated to occur in resource-poor countries, which include regions where the burden of leptospirosis has been underappreciated.","container-title":"PLOS Neglected Tropical Diseases","DOI":"10.1371/journal.pntd.0003898","ISSN":"1935-2735","issue":"9","page":"e0003898","title":"Global Morbidity and Mortality of Leptospirosis: A Systematic Review","URL":"http://dx.plos.org/10.1371/journal.pntd.0003898","volume":"9","author":[{"family":"Costa","given":"Federico"},{"family":"Hagan","given":"José E."},{"family":"Calcagno","given":"Juan"},{"family":"Kane","given":"Michael"},{"family":"Torgerson","given":"Paul"},{"family":"Martinez-Silveira","given":"Martha S."},{"family":"Stein","given":"Claudia"},{"family":"Abela-Ridder","given":"Bernadette"},{"family":"Ko","given":"Albert I."}],"editor":[{"family":"Small","given":"Pamela L. C."}],"accessed":{"date-parts":[["2019",4,23]]},"issued":{"date-parts":[["2015",9]]}}},{"id":312,"uris":["http://zotero.org/users/8256916/items/8SAKUSFZ"],"itemData":{"id":312,"type":"article-journal","abstract":"Background The role of rodents in Leptospira epidemiology and transmission is well known worldwide. Rats are known to carry different pathogenic serovars of Leptospira spp. capable of causing disease in humans and animals. Wild rats (Rattus spp.), especially the Norway/brown rat (Rattus norvegicus) and the black rat (R. rattus), are the most important sources of Leptospira infection, as they are abundant in urban and peridomestic environments. In this study, we compiled and summarized available data in the literature on global prevalence of Leptospira exposure and infection in rats, as well as compared the global distribution of Leptospira spp. in rats with respect to prevalence, geographic location, method of detection, diversity of serogroups/serovars, and species of rat. Methods We conducted a thorough literature search using PubMed without restrictions on publication date as well as Google Scholar to manually search for other relevant articles. Abstracts were included if they described data pertaining to Leptospira spp. in rats (Rattus spp.) from any geographic region around the world, including reviews. The data extracted from the articles selected included the author(s), year of publication, geographic location, method(s) of detection used, species of rat(s), sample size, prevalence of Leptospira spp. (overall and within each rat species), and information on species, serogroups, and/or serovars of Leptospira spp. detected. Findings A thorough search on PubMed retrieved 303 titles. After screening the articles for duplicates and inclusion/exclusion criteria, as well as manual inclusion of relevant articles, 145 articles were included in this review. Leptospira prevalence in rats varied considerably based on geographic location, with some reporting zero prevalence in countries such as Madagascar, Tanzania, and the Faroe Islands, and others reporting as high as \\textgreater80% prevalence in studies done in Brazil, India, and the Philippines. The top five countries that were reported based on number of articles include India (n = 13), Malaysia (n = 9), Brazil (n = 8), Thailand (n = 7), and France (n = 6). Methods of detecting or isolating Leptospira spp. also varied among studies. Studies among different Rattus species reported a higher Leptospira prevalence in R. norvegicus. The serovar Icterohaemorrhagiae was the most prevalent serovar reported in Rattus spp. worldwide. Additionally, this literature review provided evidence for Leptospira infection in laboratory rodent colonies within controlled environments, implicating the zoonotic potential to laboratory animal caretakers. Conclusions Reports on global distribution of Leptospira infection in rats varies widely, with considerably high prevalence reported in many countries. This literature review emphasizes the need for enhanced surveillance programs using standardized methods for assessing Leptospira exposure or infection in rats. This review also demonstrated several weaknesses to the current methods of reporting the prevalence of Leptospira spp. in rats worldwide. As such, this necessitates a call for standardized protocols for the testing and reporting of such studies, especially pertaining to the diagnostic methods used. A deeper understanding of the ecology and epidemiology of Leptospira spp. in rats in urban environments is warranted. It is also pertinent for rat control programs to be proposed in conjunction with increased efforts for public awareness and education regarding leptospirosis transmission and prevention.","container-title":"PLOS Neglected Tropical Diseases","DOI":"10.1371/journal.pntd.0007499","ISSN":"1935-2735","issue":"8","page":"e0007499","title":"Leptospira infection in rats: A literature review of global prevalence and distribution","URL":"http://dx.plos.org/10.1371/journal.pntd.0007499","volume":"13","author":[{"family":"Boey","given":"Kenneth"},{"family":"Shiokawa","given":"Kanae"},{"family":"Rajeev","given":"Sreekumari"}],"editor":[{"family":"Day","given":"Nicholas P."}],"accessed":{"date-parts":[["2019",10,7]]},"issued":{"date-parts":[["2019",8]]}}},{"id":"1BY60Z0f/C0o2RZST","uris":["http://zotero.org/users/local/YOB362yk/items/GPJ72UIF"],"itemData":{"id":"y7Rngnif/PtI6PK7d","type":"article-journal","abstract":"In this study, we detected and characterized Leptospira infection and exp osure in rats on the Caribbean island of Saint Kitts for the first time. We detected Leptospira infection in 17/29 (59%), 14/29 (48)%, and 11/29 (38)% of rats by RT-PCR, culture, and immunofluorescence assay, respectively. Whole genome sequencing (WGS) and analysis and serogrouping of 17 Leptospira strains isolated from rats revealed their close relationship with L. interrogans serogroup Icterohaemorrhagiae (n = 10) and L. borgpetersenii serogroup Ballum (n = 7). WGS, serogrouping, and additional PCR tests on rat kidneys confirmed mixed infections with L. interrogans and L. borgpetersenii in the kidneys of three rats. Microscopic agglutination test (MAT) was positive for 25/29 (87%) of the rats tested, and the response was restricted to serovars Icterohaemorrhagiae {24/29(83%)}, Mankarso {4/29(14%)}, Copenhageni {4/29(14%)}, Grippotyphosa {2/29(7%)}, and Wolffi {1/29(3%)}. Interestingly, there was no agglutinating antibody response to serovar Ballum. We observed a similar pattern in the serologic response using Leptospira isolates obtained from this study with each of the rat sera, with strong response to L. interrogans isolates but minimal reactivity to L. borgpetersenii isolates. Our findings suggest the use of multiple complementary diagnostic tests for Leptospira surveillance and diagnosis to improve the accuracy of the data.","container-title":"Animals","DOI":"10.3390/ani10020350","issue":"2","language":"en","note":"number: 2\npublisher: Multidisciplinary Digital Publishing Institute","page":"350","source":"www.mdpi.com","title":"Detection and Characterization of Leptospira Infection and Exposure in Rats on the Caribbean Island of Saint Kitts","URL":"https://www.mdpi.com/2076-2615/10/2/350","volume":"10","author":[{"family":"Rajeev","given":"Sreekumari"},{"family":"Shiokawa","given":"Kanae"},{"family":"Llanes","given":"Alejandro"},{"family":"Rajeev","given":"Malavika"},{"family":"Restrepo","given":"Carlos Mario"},{"family":"Chin","given":"Raymond"},{"family":"Cedeño","given":"Eymi"},{"family":"Ellis","given":"Esteban"}],"accessed":{"date-parts":[["2021",3,2]]},"issued":{"date-parts":[["2020",2]]}}}],"schema":"https://github.com/citation-style-language/schema/raw/master/csl-citation.json"} </w:delInstrText>
        </w:r>
        <w:r w:rsidR="00F717C1" w:rsidRPr="002B42A7" w:rsidDel="006241A3">
          <w:rPr>
            <w:rFonts w:ascii="Times New Roman" w:hAnsi="Times New Roman" w:cs="Times New Roman"/>
            <w:color w:val="000000" w:themeColor="text1"/>
            <w:rPrChange w:id="8745" w:author="Ruijie Xu" w:date="2022-03-10T12:31:00Z">
              <w:rPr>
                <w:color w:val="000000" w:themeColor="text1"/>
              </w:rPr>
            </w:rPrChange>
          </w:rPr>
          <w:fldChar w:fldCharType="separate"/>
        </w:r>
        <w:r w:rsidR="009923DA" w:rsidRPr="002B42A7" w:rsidDel="006241A3">
          <w:rPr>
            <w:rFonts w:ascii="Times New Roman" w:hAnsi="Times New Roman" w:cs="Times New Roman"/>
            <w:color w:val="000000"/>
            <w:rPrChange w:id="8746" w:author="Ruijie Xu" w:date="2022-03-10T12:31:00Z">
              <w:rPr>
                <w:rFonts w:ascii="Calibri" w:cs="Calibri"/>
                <w:color w:val="000000"/>
              </w:rPr>
            </w:rPrChange>
          </w:rPr>
          <w:delText xml:space="preserve">(Saito </w:delText>
        </w:r>
        <w:r w:rsidR="009923DA" w:rsidRPr="002B42A7" w:rsidDel="006241A3">
          <w:rPr>
            <w:rFonts w:ascii="Times New Roman" w:hAnsi="Times New Roman" w:cs="Times New Roman"/>
            <w:i/>
            <w:iCs/>
            <w:color w:val="000000"/>
            <w:rPrChange w:id="8747" w:author="Ruijie Xu" w:date="2022-03-10T12:31:00Z">
              <w:rPr>
                <w:rFonts w:ascii="Calibri" w:cs="Calibri"/>
                <w:i/>
                <w:iCs/>
                <w:color w:val="000000"/>
              </w:rPr>
            </w:rPrChange>
          </w:rPr>
          <w:delText>et al.</w:delText>
        </w:r>
        <w:r w:rsidR="009923DA" w:rsidRPr="002B42A7" w:rsidDel="006241A3">
          <w:rPr>
            <w:rFonts w:ascii="Times New Roman" w:hAnsi="Times New Roman" w:cs="Times New Roman"/>
            <w:color w:val="000000"/>
            <w:rPrChange w:id="8748" w:author="Ruijie Xu" w:date="2022-03-10T12:31:00Z">
              <w:rPr>
                <w:rFonts w:ascii="Calibri" w:cs="Calibri"/>
                <w:color w:val="000000"/>
              </w:rPr>
            </w:rPrChange>
          </w:rPr>
          <w:delText xml:space="preserve">, 2013; Rawlins </w:delText>
        </w:r>
        <w:r w:rsidR="009923DA" w:rsidRPr="002B42A7" w:rsidDel="006241A3">
          <w:rPr>
            <w:rFonts w:ascii="Times New Roman" w:hAnsi="Times New Roman" w:cs="Times New Roman"/>
            <w:i/>
            <w:iCs/>
            <w:color w:val="000000"/>
            <w:rPrChange w:id="8749" w:author="Ruijie Xu" w:date="2022-03-10T12:31:00Z">
              <w:rPr>
                <w:rFonts w:ascii="Calibri" w:cs="Calibri"/>
                <w:i/>
                <w:iCs/>
                <w:color w:val="000000"/>
              </w:rPr>
            </w:rPrChange>
          </w:rPr>
          <w:delText>et al.</w:delText>
        </w:r>
        <w:r w:rsidR="009923DA" w:rsidRPr="002B42A7" w:rsidDel="006241A3">
          <w:rPr>
            <w:rFonts w:ascii="Times New Roman" w:hAnsi="Times New Roman" w:cs="Times New Roman"/>
            <w:color w:val="000000"/>
            <w:rPrChange w:id="8750" w:author="Ruijie Xu" w:date="2022-03-10T12:31:00Z">
              <w:rPr>
                <w:rFonts w:ascii="Calibri" w:cs="Calibri"/>
                <w:color w:val="000000"/>
              </w:rPr>
            </w:rPrChange>
          </w:rPr>
          <w:delText xml:space="preserve">, 2014; Costa </w:delText>
        </w:r>
        <w:r w:rsidR="009923DA" w:rsidRPr="002B42A7" w:rsidDel="006241A3">
          <w:rPr>
            <w:rFonts w:ascii="Times New Roman" w:hAnsi="Times New Roman" w:cs="Times New Roman"/>
            <w:i/>
            <w:iCs/>
            <w:color w:val="000000"/>
            <w:rPrChange w:id="8751" w:author="Ruijie Xu" w:date="2022-03-10T12:31:00Z">
              <w:rPr>
                <w:rFonts w:ascii="Calibri" w:cs="Calibri"/>
                <w:i/>
                <w:iCs/>
                <w:color w:val="000000"/>
              </w:rPr>
            </w:rPrChange>
          </w:rPr>
          <w:delText>et al.</w:delText>
        </w:r>
        <w:r w:rsidR="009923DA" w:rsidRPr="002B42A7" w:rsidDel="006241A3">
          <w:rPr>
            <w:rFonts w:ascii="Times New Roman" w:hAnsi="Times New Roman" w:cs="Times New Roman"/>
            <w:color w:val="000000"/>
            <w:rPrChange w:id="8752" w:author="Ruijie Xu" w:date="2022-03-10T12:31:00Z">
              <w:rPr>
                <w:rFonts w:ascii="Calibri" w:cs="Calibri"/>
                <w:color w:val="000000"/>
              </w:rPr>
            </w:rPrChange>
          </w:rPr>
          <w:delText xml:space="preserve">, 2015; Boey, Shiokawa and Rajeev, 2019; Rajeev </w:delText>
        </w:r>
        <w:r w:rsidR="009923DA" w:rsidRPr="002B42A7" w:rsidDel="006241A3">
          <w:rPr>
            <w:rFonts w:ascii="Times New Roman" w:hAnsi="Times New Roman" w:cs="Times New Roman"/>
            <w:i/>
            <w:iCs/>
            <w:color w:val="000000"/>
            <w:rPrChange w:id="8753" w:author="Ruijie Xu" w:date="2022-03-10T12:31:00Z">
              <w:rPr>
                <w:rFonts w:ascii="Calibri" w:cs="Calibri"/>
                <w:i/>
                <w:iCs/>
                <w:color w:val="000000"/>
              </w:rPr>
            </w:rPrChange>
          </w:rPr>
          <w:delText>et al.</w:delText>
        </w:r>
        <w:r w:rsidR="009923DA" w:rsidRPr="002B42A7" w:rsidDel="006241A3">
          <w:rPr>
            <w:rFonts w:ascii="Times New Roman" w:hAnsi="Times New Roman" w:cs="Times New Roman"/>
            <w:color w:val="000000"/>
            <w:rPrChange w:id="8754" w:author="Ruijie Xu" w:date="2022-03-10T12:31:00Z">
              <w:rPr>
                <w:rFonts w:ascii="Calibri" w:cs="Calibri"/>
                <w:color w:val="000000"/>
              </w:rPr>
            </w:rPrChange>
          </w:rPr>
          <w:delText>, 2020)</w:delText>
        </w:r>
        <w:r w:rsidR="00F717C1" w:rsidRPr="002B42A7" w:rsidDel="006241A3">
          <w:rPr>
            <w:rFonts w:ascii="Times New Roman" w:hAnsi="Times New Roman" w:cs="Times New Roman"/>
            <w:color w:val="000000" w:themeColor="text1"/>
            <w:rPrChange w:id="8755" w:author="Ruijie Xu" w:date="2022-03-10T12:31:00Z">
              <w:rPr>
                <w:color w:val="000000" w:themeColor="text1"/>
              </w:rPr>
            </w:rPrChange>
          </w:rPr>
          <w:fldChar w:fldCharType="end"/>
        </w:r>
        <w:r w:rsidR="00F717C1" w:rsidRPr="002B42A7" w:rsidDel="006241A3">
          <w:rPr>
            <w:rFonts w:ascii="Times New Roman" w:hAnsi="Times New Roman" w:cs="Times New Roman"/>
            <w:color w:val="000000" w:themeColor="text1"/>
            <w:rPrChange w:id="8756" w:author="Ruijie Xu" w:date="2022-03-10T12:31:00Z">
              <w:rPr>
                <w:color w:val="000000" w:themeColor="text1"/>
              </w:rPr>
            </w:rPrChange>
          </w:rPr>
          <w:delText>.</w:delText>
        </w:r>
        <w:commentRangeEnd w:id="8636"/>
        <w:r w:rsidR="00E90B78" w:rsidRPr="002B42A7" w:rsidDel="006241A3">
          <w:rPr>
            <w:rStyle w:val="CommentReference"/>
            <w:rFonts w:ascii="Times New Roman" w:hAnsi="Times New Roman" w:cs="Times New Roman"/>
            <w:sz w:val="24"/>
            <w:szCs w:val="24"/>
            <w:rPrChange w:id="8757" w:author="Ruijie Xu" w:date="2022-03-10T12:31:00Z">
              <w:rPr>
                <w:rStyle w:val="CommentReference"/>
              </w:rPr>
            </w:rPrChange>
          </w:rPr>
          <w:commentReference w:id="8636"/>
        </w:r>
        <w:r w:rsidR="00F717C1" w:rsidRPr="002B42A7" w:rsidDel="006241A3">
          <w:rPr>
            <w:rFonts w:ascii="Times New Roman" w:hAnsi="Times New Roman" w:cs="Times New Roman"/>
            <w:color w:val="000000" w:themeColor="text1"/>
            <w:rPrChange w:id="8758" w:author="Ruijie Xu" w:date="2022-03-10T12:31:00Z">
              <w:rPr>
                <w:color w:val="000000" w:themeColor="text1"/>
              </w:rPr>
            </w:rPrChange>
          </w:rPr>
          <w:delText xml:space="preserve"> </w:delText>
        </w:r>
        <w:r w:rsidR="00FA60E2" w:rsidRPr="002B42A7" w:rsidDel="006241A3">
          <w:rPr>
            <w:rFonts w:ascii="Times New Roman" w:hAnsi="Times New Roman" w:cs="Times New Roman"/>
            <w:color w:val="000000" w:themeColor="text1"/>
            <w:rPrChange w:id="8759" w:author="Ruijie Xu" w:date="2022-03-10T12:31:00Z">
              <w:rPr>
                <w:color w:val="000000" w:themeColor="text1"/>
              </w:rPr>
            </w:rPrChange>
          </w:rPr>
          <w:delText xml:space="preserve"> In addition to kidney samples,  </w:delText>
        </w:r>
        <w:r w:rsidR="00F717C1" w:rsidRPr="002B42A7" w:rsidDel="006241A3">
          <w:rPr>
            <w:rFonts w:ascii="Times New Roman" w:hAnsi="Times New Roman" w:cs="Times New Roman"/>
            <w:color w:val="000000" w:themeColor="text1"/>
            <w:rPrChange w:id="8760" w:author="Ruijie Xu" w:date="2022-03-10T12:31:00Z">
              <w:rPr>
                <w:color w:val="000000" w:themeColor="text1"/>
              </w:rPr>
            </w:rPrChange>
          </w:rPr>
          <w:delText xml:space="preserve">we </w:delText>
        </w:r>
        <w:r w:rsidR="00FA60E2" w:rsidRPr="002B42A7" w:rsidDel="006241A3">
          <w:rPr>
            <w:rFonts w:ascii="Times New Roman" w:hAnsi="Times New Roman" w:cs="Times New Roman"/>
            <w:color w:val="000000" w:themeColor="text1"/>
            <w:rPrChange w:id="8761" w:author="Ruijie Xu" w:date="2022-03-10T12:31:00Z">
              <w:rPr>
                <w:color w:val="000000" w:themeColor="text1"/>
              </w:rPr>
            </w:rPrChange>
          </w:rPr>
          <w:delText xml:space="preserve">also </w:delText>
        </w:r>
        <w:r w:rsidR="00F717C1" w:rsidRPr="002B42A7" w:rsidDel="006241A3">
          <w:rPr>
            <w:rFonts w:ascii="Times New Roman" w:hAnsi="Times New Roman" w:cs="Times New Roman"/>
            <w:color w:val="000000" w:themeColor="text1"/>
            <w:rPrChange w:id="8762" w:author="Ruijie Xu" w:date="2022-03-10T12:31:00Z">
              <w:rPr>
                <w:color w:val="000000" w:themeColor="text1"/>
              </w:rPr>
            </w:rPrChange>
          </w:rPr>
          <w:delText xml:space="preserve">classified the microbial profiles of samples from </w:delText>
        </w:r>
        <w:r w:rsidR="00FA60E2" w:rsidRPr="002B42A7" w:rsidDel="006241A3">
          <w:rPr>
            <w:rFonts w:ascii="Times New Roman" w:hAnsi="Times New Roman" w:cs="Times New Roman"/>
            <w:color w:val="000000" w:themeColor="text1"/>
            <w:rPrChange w:id="8763" w:author="Ruijie Xu" w:date="2022-03-10T12:31:00Z">
              <w:rPr>
                <w:color w:val="000000" w:themeColor="text1"/>
              </w:rPr>
            </w:rPrChange>
          </w:rPr>
          <w:delText>rat</w:delText>
        </w:r>
        <w:r w:rsidR="00F717C1" w:rsidRPr="002B42A7" w:rsidDel="006241A3">
          <w:rPr>
            <w:rFonts w:ascii="Times New Roman" w:hAnsi="Times New Roman" w:cs="Times New Roman"/>
            <w:color w:val="000000" w:themeColor="text1"/>
            <w:rPrChange w:id="8764" w:author="Ruijie Xu" w:date="2022-03-10T12:31:00Z">
              <w:rPr>
                <w:color w:val="000000" w:themeColor="text1"/>
              </w:rPr>
            </w:rPrChange>
          </w:rPr>
          <w:delText xml:space="preserve"> lung</w:delText>
        </w:r>
        <w:r w:rsidR="00FA60E2" w:rsidRPr="002B42A7" w:rsidDel="006241A3">
          <w:rPr>
            <w:rFonts w:ascii="Times New Roman" w:hAnsi="Times New Roman" w:cs="Times New Roman"/>
            <w:color w:val="000000" w:themeColor="text1"/>
            <w:rPrChange w:id="8765" w:author="Ruijie Xu" w:date="2022-03-10T12:31:00Z">
              <w:rPr>
                <w:color w:val="000000" w:themeColor="text1"/>
              </w:rPr>
            </w:rPrChange>
          </w:rPr>
          <w:delText>s</w:delText>
        </w:r>
        <w:r w:rsidR="00F717C1" w:rsidRPr="002B42A7" w:rsidDel="006241A3">
          <w:rPr>
            <w:rFonts w:ascii="Times New Roman" w:hAnsi="Times New Roman" w:cs="Times New Roman"/>
            <w:color w:val="000000" w:themeColor="text1"/>
            <w:rPrChange w:id="8766" w:author="Ruijie Xu" w:date="2022-03-10T12:31:00Z">
              <w:rPr>
                <w:color w:val="000000" w:themeColor="text1"/>
              </w:rPr>
            </w:rPrChange>
          </w:rPr>
          <w:delText xml:space="preserve"> and spleen</w:delText>
        </w:r>
        <w:r w:rsidR="00FA60E2" w:rsidRPr="002B42A7" w:rsidDel="006241A3">
          <w:rPr>
            <w:rFonts w:ascii="Times New Roman" w:hAnsi="Times New Roman" w:cs="Times New Roman"/>
            <w:color w:val="000000" w:themeColor="text1"/>
            <w:rPrChange w:id="8767" w:author="Ruijie Xu" w:date="2022-03-10T12:31:00Z">
              <w:rPr>
                <w:color w:val="000000" w:themeColor="text1"/>
              </w:rPr>
            </w:rPrChange>
          </w:rPr>
          <w:delText>.</w:delText>
        </w:r>
      </w:del>
      <w:del w:id="8768" w:author="Rajeev, Sree" w:date="2022-03-02T12:56:00Z">
        <w:r w:rsidR="00FA60E2" w:rsidRPr="002B42A7" w:rsidDel="00E12A12">
          <w:rPr>
            <w:rFonts w:ascii="Times New Roman" w:hAnsi="Times New Roman" w:cs="Times New Roman"/>
            <w:color w:val="000000" w:themeColor="text1"/>
            <w:rPrChange w:id="8769" w:author="Ruijie Xu" w:date="2022-03-10T12:31:00Z">
              <w:rPr>
                <w:color w:val="000000" w:themeColor="text1"/>
              </w:rPr>
            </w:rPrChange>
          </w:rPr>
          <w:delText xml:space="preserve"> We identified </w:delText>
        </w:r>
      </w:del>
      <w:ins w:id="8770" w:author="Rajeev, Sree" w:date="2022-03-01T14:25:00Z">
        <w:del w:id="8771" w:author="Rajeev, Sree" w:date="2022-03-02T12:56:00Z">
          <w:r w:rsidR="006241A3" w:rsidRPr="002B42A7" w:rsidDel="00E12A12">
            <w:rPr>
              <w:rFonts w:ascii="Times New Roman" w:hAnsi="Times New Roman" w:cs="Times New Roman"/>
              <w:color w:val="000000" w:themeColor="text1"/>
              <w:rPrChange w:id="8772" w:author="Ruijie Xu" w:date="2022-03-10T12:31:00Z">
                <w:rPr>
                  <w:color w:val="000000" w:themeColor="text1"/>
                </w:rPr>
              </w:rPrChange>
            </w:rPr>
            <w:delText xml:space="preserve">characterized </w:delText>
          </w:r>
        </w:del>
      </w:ins>
      <w:del w:id="8773" w:author="Rajeev, Sree" w:date="2022-03-02T12:56:00Z">
        <w:r w:rsidR="003D0213" w:rsidRPr="002B42A7" w:rsidDel="00E12A12">
          <w:rPr>
            <w:rFonts w:ascii="Times New Roman" w:hAnsi="Times New Roman" w:cs="Times New Roman"/>
            <w:color w:val="000000" w:themeColor="text1"/>
            <w:rPrChange w:id="8774" w:author="Ruijie Xu" w:date="2022-03-10T12:31:00Z">
              <w:rPr>
                <w:color w:val="000000" w:themeColor="text1"/>
              </w:rPr>
            </w:rPrChange>
          </w:rPr>
          <w:delText>t</w:delText>
        </w:r>
        <w:r w:rsidR="00F717C1" w:rsidRPr="002B42A7" w:rsidDel="00E12A12">
          <w:rPr>
            <w:rFonts w:ascii="Times New Roman" w:hAnsi="Times New Roman" w:cs="Times New Roman"/>
            <w:color w:val="000000" w:themeColor="text1"/>
            <w:rPrChange w:id="8775" w:author="Ruijie Xu" w:date="2022-03-10T12:31:00Z">
              <w:rPr>
                <w:color w:val="000000" w:themeColor="text1"/>
              </w:rPr>
            </w:rPrChange>
          </w:rPr>
          <w:delText>he microbial profiles</w:delText>
        </w:r>
      </w:del>
      <w:ins w:id="8776" w:author="Rajeev, Sree" w:date="2022-03-01T14:25:00Z">
        <w:del w:id="8777" w:author="Rajeev, Sree" w:date="2022-03-02T12:56:00Z">
          <w:r w:rsidR="006241A3" w:rsidRPr="002B42A7" w:rsidDel="00E12A12">
            <w:rPr>
              <w:rFonts w:ascii="Times New Roman" w:hAnsi="Times New Roman" w:cs="Times New Roman"/>
              <w:color w:val="000000" w:themeColor="text1"/>
              <w:rPrChange w:id="8778" w:author="Ruijie Xu" w:date="2022-03-10T12:31:00Z">
                <w:rPr>
                  <w:color w:val="000000" w:themeColor="text1"/>
                </w:rPr>
              </w:rPrChange>
            </w:rPr>
            <w:delText xml:space="preserve"> </w:delText>
          </w:r>
        </w:del>
      </w:ins>
      <w:ins w:id="8779" w:author="Rajeev, Sree" w:date="2022-03-01T14:26:00Z">
        <w:del w:id="8780" w:author="Rajeev, Sree" w:date="2022-03-02T12:56:00Z">
          <w:r w:rsidR="006241A3" w:rsidRPr="002B42A7" w:rsidDel="00E12A12">
            <w:rPr>
              <w:rFonts w:ascii="Times New Roman" w:hAnsi="Times New Roman" w:cs="Times New Roman"/>
              <w:color w:val="000000" w:themeColor="text1"/>
              <w:rPrChange w:id="8781" w:author="Ruijie Xu" w:date="2022-03-10T12:31:00Z">
                <w:rPr>
                  <w:color w:val="000000" w:themeColor="text1"/>
                </w:rPr>
              </w:rPrChange>
            </w:rPr>
            <w:delText xml:space="preserve"> using</w:delText>
          </w:r>
        </w:del>
        <w:del w:id="8782" w:author="Rajeev, Sree" w:date="2022-03-02T12:57:00Z">
          <w:r w:rsidR="006241A3" w:rsidRPr="002B42A7" w:rsidDel="00E12A12">
            <w:rPr>
              <w:rFonts w:ascii="Times New Roman" w:hAnsi="Times New Roman" w:cs="Times New Roman"/>
              <w:color w:val="000000" w:themeColor="text1"/>
              <w:rPrChange w:id="8783" w:author="Ruijie Xu" w:date="2022-03-10T12:31:00Z">
                <w:rPr>
                  <w:color w:val="000000" w:themeColor="text1"/>
                </w:rPr>
              </w:rPrChange>
            </w:rPr>
            <w:delText xml:space="preserve"> </w:delText>
          </w:r>
        </w:del>
      </w:ins>
      <w:ins w:id="8784" w:author="Rajeev, Sree" w:date="2022-03-01T14:25:00Z">
        <w:del w:id="8785" w:author="Rajeev, Sree" w:date="2022-03-02T12:57:00Z">
          <w:r w:rsidR="006241A3" w:rsidRPr="002B42A7" w:rsidDel="00E12A12">
            <w:rPr>
              <w:rFonts w:ascii="Times New Roman" w:hAnsi="Times New Roman" w:cs="Times New Roman"/>
              <w:color w:val="000000" w:themeColor="text1"/>
              <w:rPrChange w:id="8786" w:author="Ruijie Xu" w:date="2022-03-10T12:31:00Z">
                <w:rPr>
                  <w:color w:val="000000" w:themeColor="text1"/>
                </w:rPr>
              </w:rPrChange>
            </w:rPr>
            <w:delText xml:space="preserve"> </w:delText>
          </w:r>
        </w:del>
      </w:ins>
      <w:del w:id="8787" w:author="Rajeev, Sree" w:date="2022-03-01T14:25:00Z">
        <w:r w:rsidR="00F717C1" w:rsidRPr="002B42A7" w:rsidDel="006241A3">
          <w:rPr>
            <w:rFonts w:ascii="Times New Roman" w:hAnsi="Times New Roman" w:cs="Times New Roman"/>
            <w:color w:val="000000" w:themeColor="text1"/>
            <w:rPrChange w:id="8788" w:author="Ruijie Xu" w:date="2022-03-10T12:31:00Z">
              <w:rPr>
                <w:color w:val="000000" w:themeColor="text1"/>
              </w:rPr>
            </w:rPrChange>
          </w:rPr>
          <w:delText xml:space="preserve"> of these samples</w:delText>
        </w:r>
        <w:r w:rsidR="00B67F65" w:rsidRPr="002B42A7" w:rsidDel="006241A3">
          <w:rPr>
            <w:rFonts w:ascii="Times New Roman" w:hAnsi="Times New Roman" w:cs="Times New Roman"/>
            <w:color w:val="000000" w:themeColor="text1"/>
            <w:rPrChange w:id="8789" w:author="Ruijie Xu" w:date="2022-03-10T12:31:00Z">
              <w:rPr>
                <w:color w:val="000000" w:themeColor="text1"/>
              </w:rPr>
            </w:rPrChange>
          </w:rPr>
          <w:delText>,</w:delText>
        </w:r>
        <w:r w:rsidR="00F717C1" w:rsidRPr="002B42A7" w:rsidDel="006241A3">
          <w:rPr>
            <w:rFonts w:ascii="Times New Roman" w:hAnsi="Times New Roman" w:cs="Times New Roman"/>
            <w:color w:val="000000" w:themeColor="text1"/>
            <w:rPrChange w:id="8790" w:author="Ruijie Xu" w:date="2022-03-10T12:31:00Z">
              <w:rPr>
                <w:color w:val="000000" w:themeColor="text1"/>
              </w:rPr>
            </w:rPrChange>
          </w:rPr>
          <w:delText xml:space="preserve"> </w:delText>
        </w:r>
        <w:r w:rsidR="00B67F65" w:rsidRPr="002B42A7" w:rsidDel="006241A3">
          <w:rPr>
            <w:rFonts w:ascii="Times New Roman" w:hAnsi="Times New Roman" w:cs="Times New Roman"/>
            <w:color w:val="000000" w:themeColor="text1"/>
            <w:rPrChange w:id="8791" w:author="Ruijie Xu" w:date="2022-03-10T12:31:00Z">
              <w:rPr>
                <w:color w:val="000000" w:themeColor="text1"/>
              </w:rPr>
            </w:rPrChange>
          </w:rPr>
          <w:delText>which</w:delText>
        </w:r>
        <w:r w:rsidR="003D0213" w:rsidRPr="002B42A7" w:rsidDel="006241A3">
          <w:rPr>
            <w:rFonts w:ascii="Times New Roman" w:hAnsi="Times New Roman" w:cs="Times New Roman"/>
            <w:color w:val="000000" w:themeColor="text1"/>
            <w:rPrChange w:id="8792" w:author="Ruijie Xu" w:date="2022-03-10T12:31:00Z">
              <w:rPr>
                <w:color w:val="000000" w:themeColor="text1"/>
              </w:rPr>
            </w:rPrChange>
          </w:rPr>
          <w:delText xml:space="preserve"> </w:delText>
        </w:r>
      </w:del>
      <w:ins w:id="8793" w:author="Liliana Salvador" w:date="2022-02-26T19:44:00Z">
        <w:del w:id="8794" w:author="Rajeev, Sree" w:date="2022-03-01T14:25:00Z">
          <w:r w:rsidR="00E90B78" w:rsidRPr="002B42A7" w:rsidDel="006241A3">
            <w:rPr>
              <w:rFonts w:ascii="Times New Roman" w:hAnsi="Times New Roman" w:cs="Times New Roman"/>
              <w:color w:val="000000" w:themeColor="text1"/>
              <w:rPrChange w:id="8795" w:author="Ruijie Xu" w:date="2022-03-10T12:31:00Z">
                <w:rPr>
                  <w:color w:val="000000" w:themeColor="text1"/>
                </w:rPr>
              </w:rPrChange>
            </w:rPr>
            <w:delText xml:space="preserve">might </w:delText>
          </w:r>
        </w:del>
      </w:ins>
      <w:del w:id="8796" w:author="Rajeev, Sree" w:date="2022-03-01T14:25:00Z">
        <w:r w:rsidR="003D0213" w:rsidRPr="002B42A7" w:rsidDel="006241A3">
          <w:rPr>
            <w:rFonts w:ascii="Times New Roman" w:hAnsi="Times New Roman" w:cs="Times New Roman"/>
            <w:color w:val="000000" w:themeColor="text1"/>
            <w:rPrChange w:id="8797" w:author="Ruijie Xu" w:date="2022-03-10T12:31:00Z">
              <w:rPr>
                <w:color w:val="000000" w:themeColor="text1"/>
              </w:rPr>
            </w:rPrChange>
          </w:rPr>
          <w:delText>contain many potential rodent pathogen</w:delText>
        </w:r>
        <w:r w:rsidR="00366132" w:rsidRPr="002B42A7" w:rsidDel="006241A3">
          <w:rPr>
            <w:rFonts w:ascii="Times New Roman" w:hAnsi="Times New Roman" w:cs="Times New Roman"/>
            <w:color w:val="000000" w:themeColor="text1"/>
            <w:rPrChange w:id="8798" w:author="Ruijie Xu" w:date="2022-03-10T12:31:00Z">
              <w:rPr>
                <w:color w:val="000000" w:themeColor="text1"/>
              </w:rPr>
            </w:rPrChange>
          </w:rPr>
          <w:delText xml:space="preserve"> sequences</w:delText>
        </w:r>
        <w:r w:rsidR="00585EA1" w:rsidRPr="002B42A7" w:rsidDel="006241A3">
          <w:rPr>
            <w:rFonts w:ascii="Times New Roman" w:hAnsi="Times New Roman" w:cs="Times New Roman"/>
            <w:color w:val="000000" w:themeColor="text1"/>
            <w:rPrChange w:id="8799" w:author="Ruijie Xu" w:date="2022-03-10T12:31:00Z">
              <w:rPr>
                <w:color w:val="000000" w:themeColor="text1"/>
              </w:rPr>
            </w:rPrChange>
          </w:rPr>
          <w:delText xml:space="preserve">, </w:delText>
        </w:r>
        <w:r w:rsidR="00F717C1" w:rsidRPr="002B42A7" w:rsidDel="006241A3">
          <w:rPr>
            <w:rFonts w:ascii="Times New Roman" w:hAnsi="Times New Roman" w:cs="Times New Roman"/>
            <w:color w:val="000000" w:themeColor="text1"/>
            <w:rPrChange w:id="8800" w:author="Ruijie Xu" w:date="2022-03-10T12:31:00Z">
              <w:rPr>
                <w:color w:val="000000" w:themeColor="text1"/>
              </w:rPr>
            </w:rPrChange>
          </w:rPr>
          <w:delText xml:space="preserve">using </w:delText>
        </w:r>
      </w:del>
      <w:del w:id="8801" w:author="Rajeev, Sree" w:date="2022-03-02T15:11:00Z">
        <w:r w:rsidR="005923C5" w:rsidRPr="002B42A7" w:rsidDel="001F2BAA">
          <w:rPr>
            <w:rFonts w:ascii="Times New Roman" w:hAnsi="Times New Roman" w:cs="Times New Roman"/>
            <w:color w:val="000000" w:themeColor="text1"/>
            <w:rPrChange w:id="8802" w:author="Ruijie Xu" w:date="2022-03-10T12:31:00Z">
              <w:rPr>
                <w:color w:val="000000" w:themeColor="text1"/>
              </w:rPr>
            </w:rPrChange>
          </w:rPr>
          <w:delText xml:space="preserve">nine </w:delText>
        </w:r>
      </w:del>
      <w:r w:rsidR="005923C5" w:rsidRPr="002B42A7">
        <w:rPr>
          <w:rFonts w:ascii="Times New Roman" w:hAnsi="Times New Roman" w:cs="Times New Roman"/>
          <w:color w:val="000000" w:themeColor="text1"/>
          <w:rPrChange w:id="8803" w:author="Ruijie Xu" w:date="2022-03-10T12:31:00Z">
            <w:rPr>
              <w:color w:val="000000" w:themeColor="text1"/>
            </w:rPr>
          </w:rPrChange>
        </w:rPr>
        <w:t>different</w:t>
      </w:r>
      <w:r w:rsidR="00F717C1" w:rsidRPr="002B42A7">
        <w:rPr>
          <w:rFonts w:ascii="Times New Roman" w:hAnsi="Times New Roman" w:cs="Times New Roman"/>
          <w:color w:val="000000" w:themeColor="text1"/>
          <w:rPrChange w:id="8804" w:author="Ruijie Xu" w:date="2022-03-10T12:31:00Z">
            <w:rPr>
              <w:color w:val="000000" w:themeColor="text1"/>
            </w:rPr>
          </w:rPrChange>
        </w:rPr>
        <w:t xml:space="preserve"> </w:t>
      </w:r>
      <w:del w:id="8805" w:author="Rajeev, Sree" w:date="2022-03-02T15:12:00Z">
        <w:r w:rsidR="00F717C1" w:rsidRPr="002B42A7" w:rsidDel="001F2BAA">
          <w:rPr>
            <w:rFonts w:ascii="Times New Roman" w:hAnsi="Times New Roman" w:cs="Times New Roman"/>
            <w:color w:val="000000" w:themeColor="text1"/>
            <w:rPrChange w:id="8806" w:author="Ruijie Xu" w:date="2022-03-10T12:31:00Z">
              <w:rPr>
                <w:color w:val="000000" w:themeColor="text1"/>
              </w:rPr>
            </w:rPrChange>
          </w:rPr>
          <w:delText xml:space="preserve">shotgun </w:delText>
        </w:r>
      </w:del>
      <w:r w:rsidR="00F717C1" w:rsidRPr="002B42A7">
        <w:rPr>
          <w:rFonts w:ascii="Times New Roman" w:hAnsi="Times New Roman" w:cs="Times New Roman"/>
          <w:color w:val="000000" w:themeColor="text1"/>
          <w:rPrChange w:id="8807" w:author="Ruijie Xu" w:date="2022-03-10T12:31:00Z">
            <w:rPr>
              <w:color w:val="000000" w:themeColor="text1"/>
            </w:rPr>
          </w:rPrChange>
        </w:rPr>
        <w:t>metagenom</w:t>
      </w:r>
      <w:ins w:id="8808" w:author="Ruijie Xu" w:date="2022-01-30T14:11:00Z">
        <w:r w:rsidR="009923DA" w:rsidRPr="002B42A7">
          <w:rPr>
            <w:rFonts w:ascii="Times New Roman" w:hAnsi="Times New Roman" w:cs="Times New Roman"/>
            <w:color w:val="000000" w:themeColor="text1"/>
            <w:rPrChange w:id="8809" w:author="Ruijie Xu" w:date="2022-03-10T12:31:00Z">
              <w:rPr>
                <w:color w:val="000000" w:themeColor="text1"/>
              </w:rPr>
            </w:rPrChange>
          </w:rPr>
          <w:t>ics</w:t>
        </w:r>
      </w:ins>
      <w:del w:id="8810" w:author="Ruijie Xu" w:date="2022-01-30T14:11:00Z">
        <w:r w:rsidR="00F717C1" w:rsidRPr="002B42A7" w:rsidDel="009923DA">
          <w:rPr>
            <w:rFonts w:ascii="Times New Roman" w:hAnsi="Times New Roman" w:cs="Times New Roman"/>
            <w:color w:val="000000" w:themeColor="text1"/>
            <w:rPrChange w:id="8811" w:author="Ruijie Xu" w:date="2022-03-10T12:31:00Z">
              <w:rPr>
                <w:color w:val="000000" w:themeColor="text1"/>
              </w:rPr>
            </w:rPrChange>
          </w:rPr>
          <w:delText>e</w:delText>
        </w:r>
      </w:del>
      <w:r w:rsidR="00F717C1" w:rsidRPr="002B42A7">
        <w:rPr>
          <w:rFonts w:ascii="Times New Roman" w:hAnsi="Times New Roman" w:cs="Times New Roman"/>
          <w:color w:val="000000" w:themeColor="text1"/>
          <w:rPrChange w:id="8812" w:author="Ruijie Xu" w:date="2022-03-10T12:31:00Z">
            <w:rPr>
              <w:color w:val="000000" w:themeColor="text1"/>
            </w:rPr>
          </w:rPrChange>
        </w:rPr>
        <w:t xml:space="preserve"> </w:t>
      </w:r>
      <w:del w:id="8813" w:author="Ruijie Xu" w:date="2022-02-27T12:51:00Z">
        <w:r w:rsidR="00F717C1" w:rsidRPr="002B42A7" w:rsidDel="003A1276">
          <w:rPr>
            <w:rFonts w:ascii="Times New Roman" w:hAnsi="Times New Roman" w:cs="Times New Roman"/>
            <w:color w:val="000000" w:themeColor="text1"/>
            <w:rPrChange w:id="8814" w:author="Ruijie Xu" w:date="2022-03-10T12:31:00Z">
              <w:rPr>
                <w:color w:val="000000" w:themeColor="text1"/>
              </w:rPr>
            </w:rPrChange>
          </w:rPr>
          <w:delText xml:space="preserve">sequencing taxonomic </w:delText>
        </w:r>
      </w:del>
      <w:r w:rsidR="00F717C1" w:rsidRPr="002B42A7">
        <w:rPr>
          <w:rFonts w:ascii="Times New Roman" w:hAnsi="Times New Roman" w:cs="Times New Roman"/>
          <w:color w:val="000000" w:themeColor="text1"/>
          <w:rPrChange w:id="8815" w:author="Ruijie Xu" w:date="2022-03-10T12:31:00Z">
            <w:rPr>
              <w:color w:val="000000" w:themeColor="text1"/>
            </w:rPr>
          </w:rPrChange>
        </w:rPr>
        <w:t xml:space="preserve">classification </w:t>
      </w:r>
      <w:r w:rsidR="008524D8" w:rsidRPr="002B42A7">
        <w:rPr>
          <w:rFonts w:ascii="Times New Roman" w:hAnsi="Times New Roman" w:cs="Times New Roman"/>
          <w:color w:val="000000" w:themeColor="text1"/>
          <w:rPrChange w:id="8816" w:author="Ruijie Xu" w:date="2022-03-10T12:31:00Z">
            <w:rPr>
              <w:color w:val="000000" w:themeColor="text1"/>
            </w:rPr>
          </w:rPrChange>
        </w:rPr>
        <w:t>software</w:t>
      </w:r>
      <w:ins w:id="8817" w:author="Rajeev, Sree" w:date="2022-03-02T15:12:00Z">
        <w:r w:rsidR="001F2BAA" w:rsidRPr="002B42A7">
          <w:rPr>
            <w:rFonts w:ascii="Times New Roman" w:hAnsi="Times New Roman" w:cs="Times New Roman"/>
            <w:color w:val="000000" w:themeColor="text1"/>
            <w:rPrChange w:id="8818" w:author="Ruijie Xu" w:date="2022-03-10T12:31:00Z">
              <w:rPr>
                <w:color w:val="000000" w:themeColor="text1"/>
              </w:rPr>
            </w:rPrChange>
          </w:rPr>
          <w:t xml:space="preserve"> were used. </w:t>
        </w:r>
      </w:ins>
      <w:ins w:id="8819" w:author="Rajeev, Sree" w:date="2022-03-01T14:26:00Z">
        <w:del w:id="8820" w:author="Ruijie Xu" w:date="2022-03-04T12:43:00Z">
          <w:r w:rsidR="006241A3" w:rsidRPr="002B42A7" w:rsidDel="00942DE7">
            <w:rPr>
              <w:rFonts w:ascii="Times New Roman" w:hAnsi="Times New Roman" w:cs="Times New Roman"/>
              <w:color w:val="000000" w:themeColor="text1"/>
              <w:rPrChange w:id="8821" w:author="Ruijie Xu" w:date="2022-03-10T12:31:00Z">
                <w:rPr>
                  <w:color w:val="000000" w:themeColor="text1"/>
                </w:rPr>
              </w:rPrChange>
            </w:rPr>
            <w:delText xml:space="preserve"> </w:delText>
          </w:r>
        </w:del>
        <w:del w:id="8822" w:author="Rajeev, Sree" w:date="2022-03-02T12:59:00Z">
          <w:r w:rsidR="006241A3" w:rsidRPr="002B42A7" w:rsidDel="00E12A12">
            <w:rPr>
              <w:rFonts w:ascii="Times New Roman" w:hAnsi="Times New Roman" w:cs="Times New Roman"/>
              <w:color w:val="000000" w:themeColor="text1"/>
              <w:rPrChange w:id="8823" w:author="Ruijie Xu" w:date="2022-03-10T12:31:00Z">
                <w:rPr>
                  <w:color w:val="000000" w:themeColor="text1"/>
                </w:rPr>
              </w:rPrChange>
            </w:rPr>
            <w:delText>and identified the presence of many potential rodent and zoonotic pathogens</w:delText>
          </w:r>
        </w:del>
      </w:ins>
      <w:del w:id="8824" w:author="Rajeev, Sree" w:date="2022-03-02T12:59:00Z">
        <w:r w:rsidR="00F717C1" w:rsidRPr="002B42A7" w:rsidDel="00E12A12">
          <w:rPr>
            <w:rFonts w:ascii="Times New Roman" w:hAnsi="Times New Roman" w:cs="Times New Roman"/>
            <w:color w:val="000000" w:themeColor="text1"/>
            <w:rPrChange w:id="8825" w:author="Ruijie Xu" w:date="2022-03-10T12:31:00Z">
              <w:rPr>
                <w:color w:val="000000" w:themeColor="text1"/>
              </w:rPr>
            </w:rPrChange>
          </w:rPr>
          <w:delText xml:space="preserve">. </w:delText>
        </w:r>
      </w:del>
      <w:ins w:id="8826" w:author="Rajeev, Sree" w:date="2022-03-01T14:27:00Z">
        <w:r w:rsidR="006241A3" w:rsidRPr="002B42A7">
          <w:rPr>
            <w:rFonts w:ascii="Times New Roman" w:hAnsi="Times New Roman" w:cs="Times New Roman"/>
            <w:color w:val="000000" w:themeColor="text1"/>
            <w:rPrChange w:id="8827" w:author="Ruijie Xu" w:date="2022-03-10T12:31:00Z">
              <w:rPr>
                <w:color w:val="000000" w:themeColor="text1"/>
              </w:rPr>
            </w:rPrChange>
          </w:rPr>
          <w:t xml:space="preserve">Our results </w:t>
        </w:r>
      </w:ins>
      <w:ins w:id="8828" w:author="Rajeev, Sree" w:date="2022-03-01T14:28:00Z">
        <w:r w:rsidR="006241A3" w:rsidRPr="002B42A7">
          <w:rPr>
            <w:rFonts w:ascii="Times New Roman" w:hAnsi="Times New Roman" w:cs="Times New Roman"/>
            <w:color w:val="000000" w:themeColor="text1"/>
            <w:rPrChange w:id="8829" w:author="Ruijie Xu" w:date="2022-03-10T12:31:00Z">
              <w:rPr>
                <w:color w:val="000000" w:themeColor="text1"/>
              </w:rPr>
            </w:rPrChange>
          </w:rPr>
          <w:t>show</w:t>
        </w:r>
        <w:del w:id="8830" w:author="Liliana Salvador" w:date="2022-03-08T20:17:00Z">
          <w:r w:rsidR="006241A3" w:rsidRPr="002B42A7" w:rsidDel="003F63F2">
            <w:rPr>
              <w:rFonts w:ascii="Times New Roman" w:hAnsi="Times New Roman" w:cs="Times New Roman"/>
              <w:color w:val="000000" w:themeColor="text1"/>
              <w:rPrChange w:id="8831" w:author="Ruijie Xu" w:date="2022-03-10T12:31:00Z">
                <w:rPr>
                  <w:color w:val="000000" w:themeColor="text1"/>
                </w:rPr>
              </w:rPrChange>
            </w:rPr>
            <w:delText>s</w:delText>
          </w:r>
        </w:del>
        <w:r w:rsidR="006241A3" w:rsidRPr="002B42A7">
          <w:rPr>
            <w:rFonts w:ascii="Times New Roman" w:hAnsi="Times New Roman" w:cs="Times New Roman"/>
            <w:color w:val="000000" w:themeColor="text1"/>
            <w:rPrChange w:id="8832" w:author="Ruijie Xu" w:date="2022-03-10T12:31:00Z">
              <w:rPr>
                <w:color w:val="000000" w:themeColor="text1"/>
              </w:rPr>
            </w:rPrChange>
          </w:rPr>
          <w:t xml:space="preserve"> that there are in fact </w:t>
        </w:r>
      </w:ins>
      <w:del w:id="8833" w:author="Rajeev, Sree" w:date="2022-03-01T14:28:00Z">
        <w:r w:rsidRPr="002B42A7" w:rsidDel="006241A3">
          <w:rPr>
            <w:rFonts w:ascii="Times New Roman" w:hAnsi="Times New Roman" w:cs="Times New Roman"/>
            <w:color w:val="000000" w:themeColor="text1"/>
            <w:rPrChange w:id="8834" w:author="Ruijie Xu" w:date="2022-03-10T12:31:00Z">
              <w:rPr>
                <w:color w:val="000000" w:themeColor="text1"/>
              </w:rPr>
            </w:rPrChange>
          </w:rPr>
          <w:delText>The</w:delText>
        </w:r>
      </w:del>
      <w:del w:id="8835" w:author="Ruijie Xu" w:date="2022-03-04T12:43:00Z">
        <w:r w:rsidRPr="002B42A7" w:rsidDel="00942DE7">
          <w:rPr>
            <w:rFonts w:ascii="Times New Roman" w:hAnsi="Times New Roman" w:cs="Times New Roman"/>
            <w:color w:val="000000" w:themeColor="text1"/>
            <w:rPrChange w:id="8836"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8837" w:author="Ruijie Xu" w:date="2022-03-10T12:31:00Z">
            <w:rPr>
              <w:color w:val="000000" w:themeColor="text1"/>
            </w:rPr>
          </w:rPrChange>
        </w:rPr>
        <w:t xml:space="preserve">differences in the classification outputs </w:t>
      </w:r>
      <w:ins w:id="8838" w:author="Rajeev, Sree" w:date="2022-03-01T14:28:00Z">
        <w:r w:rsidR="006241A3" w:rsidRPr="002B42A7">
          <w:rPr>
            <w:rFonts w:ascii="Times New Roman" w:hAnsi="Times New Roman" w:cs="Times New Roman"/>
            <w:color w:val="000000" w:themeColor="text1"/>
            <w:rPrChange w:id="8839" w:author="Ruijie Xu" w:date="2022-03-10T12:31:00Z">
              <w:rPr>
                <w:color w:val="000000" w:themeColor="text1"/>
              </w:rPr>
            </w:rPrChange>
          </w:rPr>
          <w:t xml:space="preserve">when </w:t>
        </w:r>
      </w:ins>
      <w:del w:id="8840" w:author="Rajeev, Sree" w:date="2022-03-01T14:28:00Z">
        <w:r w:rsidRPr="002B42A7" w:rsidDel="006241A3">
          <w:rPr>
            <w:rFonts w:ascii="Times New Roman" w:hAnsi="Times New Roman" w:cs="Times New Roman"/>
            <w:color w:val="000000" w:themeColor="text1"/>
            <w:rPrChange w:id="8841" w:author="Ruijie Xu" w:date="2022-03-10T12:31:00Z">
              <w:rPr>
                <w:color w:val="000000" w:themeColor="text1"/>
              </w:rPr>
            </w:rPrChange>
          </w:rPr>
          <w:delText xml:space="preserve">were compared and analyzed to address how the use of </w:delText>
        </w:r>
      </w:del>
      <w:r w:rsidRPr="002B42A7">
        <w:rPr>
          <w:rFonts w:ascii="Times New Roman" w:hAnsi="Times New Roman" w:cs="Times New Roman"/>
          <w:color w:val="000000" w:themeColor="text1"/>
          <w:rPrChange w:id="8842" w:author="Ruijie Xu" w:date="2022-03-10T12:31:00Z">
            <w:rPr>
              <w:color w:val="000000" w:themeColor="text1"/>
            </w:rPr>
          </w:rPrChange>
        </w:rPr>
        <w:t xml:space="preserve">different taxonomical profiling </w:t>
      </w:r>
      <w:r w:rsidR="00E91EA3" w:rsidRPr="002B42A7">
        <w:rPr>
          <w:rFonts w:ascii="Times New Roman" w:hAnsi="Times New Roman" w:cs="Times New Roman"/>
          <w:color w:val="000000" w:themeColor="text1"/>
          <w:rPrChange w:id="8843" w:author="Ruijie Xu" w:date="2022-03-10T12:31:00Z">
            <w:rPr>
              <w:color w:val="000000" w:themeColor="text1"/>
            </w:rPr>
          </w:rPrChange>
        </w:rPr>
        <w:t xml:space="preserve">software </w:t>
      </w:r>
      <w:r w:rsidRPr="002B42A7">
        <w:rPr>
          <w:rFonts w:ascii="Times New Roman" w:hAnsi="Times New Roman" w:cs="Times New Roman"/>
          <w:color w:val="000000" w:themeColor="text1"/>
          <w:rPrChange w:id="8844" w:author="Ruijie Xu" w:date="2022-03-10T12:31:00Z">
            <w:rPr>
              <w:color w:val="000000" w:themeColor="text1"/>
            </w:rPr>
          </w:rPrChange>
        </w:rPr>
        <w:t xml:space="preserve">on the same dataset </w:t>
      </w:r>
      <w:ins w:id="8845" w:author="Rajeev, Sree" w:date="2022-03-01T14:28:00Z">
        <w:del w:id="8846" w:author="Ruijie Xu" w:date="2022-03-04T11:26:00Z">
          <w:r w:rsidR="006241A3" w:rsidRPr="002B42A7" w:rsidDel="00B23538">
            <w:rPr>
              <w:rFonts w:ascii="Times New Roman" w:hAnsi="Times New Roman" w:cs="Times New Roman"/>
              <w:color w:val="000000" w:themeColor="text1"/>
              <w:rPrChange w:id="8847" w:author="Ruijie Xu" w:date="2022-03-10T12:31:00Z">
                <w:rPr>
                  <w:color w:val="000000" w:themeColor="text1"/>
                </w:rPr>
              </w:rPrChange>
            </w:rPr>
            <w:delText xml:space="preserve"> </w:delText>
          </w:r>
        </w:del>
        <w:r w:rsidR="006241A3" w:rsidRPr="002B42A7">
          <w:rPr>
            <w:rFonts w:ascii="Times New Roman" w:hAnsi="Times New Roman" w:cs="Times New Roman"/>
            <w:color w:val="000000" w:themeColor="text1"/>
            <w:rPrChange w:id="8848" w:author="Ruijie Xu" w:date="2022-03-10T12:31:00Z">
              <w:rPr>
                <w:color w:val="000000" w:themeColor="text1"/>
              </w:rPr>
            </w:rPrChange>
          </w:rPr>
          <w:t>are used. We concl</w:t>
        </w:r>
      </w:ins>
      <w:ins w:id="8849" w:author="Rajeev, Sree" w:date="2022-03-01T14:29:00Z">
        <w:r w:rsidR="006241A3" w:rsidRPr="002B42A7">
          <w:rPr>
            <w:rFonts w:ascii="Times New Roman" w:hAnsi="Times New Roman" w:cs="Times New Roman"/>
            <w:color w:val="000000" w:themeColor="text1"/>
            <w:rPrChange w:id="8850" w:author="Ruijie Xu" w:date="2022-03-10T12:31:00Z">
              <w:rPr>
                <w:color w:val="000000" w:themeColor="text1"/>
              </w:rPr>
            </w:rPrChange>
          </w:rPr>
          <w:t xml:space="preserve">ude that the selection of methods influences </w:t>
        </w:r>
      </w:ins>
      <w:del w:id="8851" w:author="Rajeev, Sree" w:date="2022-03-01T14:29:00Z">
        <w:r w:rsidRPr="002B42A7" w:rsidDel="006241A3">
          <w:rPr>
            <w:rFonts w:ascii="Times New Roman" w:hAnsi="Times New Roman" w:cs="Times New Roman"/>
            <w:color w:val="000000" w:themeColor="text1"/>
            <w:rPrChange w:id="8852" w:author="Ruijie Xu" w:date="2022-03-10T12:31:00Z">
              <w:rPr>
                <w:color w:val="000000" w:themeColor="text1"/>
              </w:rPr>
            </w:rPrChange>
          </w:rPr>
          <w:delText xml:space="preserve">could </w:delText>
        </w:r>
      </w:del>
      <w:ins w:id="8853" w:author="Ruijie Xu" w:date="2022-01-28T14:05:00Z">
        <w:del w:id="8854" w:author="Rajeev, Sree" w:date="2022-03-01T14:29:00Z">
          <w:r w:rsidR="00466B6D" w:rsidRPr="002B42A7" w:rsidDel="006241A3">
            <w:rPr>
              <w:rFonts w:ascii="Times New Roman" w:hAnsi="Times New Roman" w:cs="Times New Roman"/>
              <w:color w:val="000000" w:themeColor="text1"/>
              <w:rPrChange w:id="8855" w:author="Ruijie Xu" w:date="2022-03-10T12:31:00Z">
                <w:rPr>
                  <w:color w:val="000000" w:themeColor="text1"/>
                </w:rPr>
              </w:rPrChange>
            </w:rPr>
            <w:delText xml:space="preserve">lead to diverged </w:delText>
          </w:r>
          <w:r w:rsidR="00003AC5" w:rsidRPr="002B42A7" w:rsidDel="006241A3">
            <w:rPr>
              <w:rFonts w:ascii="Times New Roman" w:hAnsi="Times New Roman" w:cs="Times New Roman"/>
              <w:color w:val="000000" w:themeColor="text1"/>
              <w:rPrChange w:id="8856" w:author="Ruijie Xu" w:date="2022-03-10T12:31:00Z">
                <w:rPr>
                  <w:color w:val="000000" w:themeColor="text1"/>
                </w:rPr>
              </w:rPrChange>
            </w:rPr>
            <w:delText>d</w:delText>
          </w:r>
        </w:del>
      </w:ins>
      <w:ins w:id="8857" w:author="Ruijie Xu" w:date="2022-01-28T14:06:00Z">
        <w:del w:id="8858" w:author="Rajeev, Sree" w:date="2022-03-01T14:29:00Z">
          <w:r w:rsidR="00003AC5" w:rsidRPr="002B42A7" w:rsidDel="006241A3">
            <w:rPr>
              <w:rFonts w:ascii="Times New Roman" w:hAnsi="Times New Roman" w:cs="Times New Roman"/>
              <w:color w:val="000000" w:themeColor="text1"/>
              <w:rPrChange w:id="8859" w:author="Ruijie Xu" w:date="2022-03-10T12:31:00Z">
                <w:rPr>
                  <w:color w:val="000000" w:themeColor="text1"/>
                </w:rPr>
              </w:rPrChange>
            </w:rPr>
            <w:delText xml:space="preserve">iagnosis in </w:delText>
          </w:r>
        </w:del>
      </w:ins>
      <w:ins w:id="8860" w:author="Ruijie Xu" w:date="2022-02-02T11:02:00Z">
        <w:del w:id="8861" w:author="Rajeev, Sree" w:date="2022-03-01T14:29:00Z">
          <w:r w:rsidR="00463AA7" w:rsidRPr="002B42A7" w:rsidDel="006241A3">
            <w:rPr>
              <w:rFonts w:ascii="Times New Roman" w:hAnsi="Times New Roman" w:cs="Times New Roman"/>
              <w:i/>
              <w:iCs/>
              <w:color w:val="000000" w:themeColor="text1"/>
              <w:rPrChange w:id="8862" w:author="Ruijie Xu" w:date="2022-03-10T12:31:00Z">
                <w:rPr>
                  <w:i/>
                  <w:iCs/>
                  <w:color w:val="000000" w:themeColor="text1"/>
                </w:rPr>
              </w:rPrChange>
            </w:rPr>
            <w:delText>Leptospira</w:delText>
          </w:r>
        </w:del>
      </w:ins>
      <w:ins w:id="8863" w:author="Ruijie Xu" w:date="2022-01-28T14:06:00Z">
        <w:del w:id="8864" w:author="Rajeev, Sree" w:date="2022-03-01T14:29:00Z">
          <w:r w:rsidR="00003AC5" w:rsidRPr="002B42A7" w:rsidDel="006241A3">
            <w:rPr>
              <w:rFonts w:ascii="Times New Roman" w:hAnsi="Times New Roman" w:cs="Times New Roman"/>
              <w:color w:val="000000" w:themeColor="text1"/>
              <w:rPrChange w:id="8865" w:author="Ruijie Xu" w:date="2022-03-10T12:31:00Z">
                <w:rPr>
                  <w:color w:val="000000" w:themeColor="text1"/>
                </w:rPr>
              </w:rPrChange>
            </w:rPr>
            <w:delText xml:space="preserve"> pathogen, and also </w:delText>
          </w:r>
        </w:del>
      </w:ins>
      <w:del w:id="8866" w:author="Rajeev, Sree" w:date="2022-03-01T14:29:00Z">
        <w:r w:rsidRPr="002B42A7" w:rsidDel="006241A3">
          <w:rPr>
            <w:rFonts w:ascii="Times New Roman" w:hAnsi="Times New Roman" w:cs="Times New Roman"/>
            <w:color w:val="000000" w:themeColor="text1"/>
            <w:rPrChange w:id="8867" w:author="Ruijie Xu" w:date="2022-03-10T12:31:00Z">
              <w:rPr>
                <w:color w:val="000000" w:themeColor="text1"/>
              </w:rPr>
            </w:rPrChange>
          </w:rPr>
          <w:delText xml:space="preserve">affect </w:delText>
        </w:r>
      </w:del>
      <w:r w:rsidRPr="002B42A7">
        <w:rPr>
          <w:rFonts w:ascii="Times New Roman" w:hAnsi="Times New Roman" w:cs="Times New Roman"/>
          <w:color w:val="000000" w:themeColor="text1"/>
          <w:rPrChange w:id="8868" w:author="Ruijie Xu" w:date="2022-03-10T12:31:00Z">
            <w:rPr>
              <w:color w:val="000000" w:themeColor="text1"/>
            </w:rPr>
          </w:rPrChange>
        </w:rPr>
        <w:t xml:space="preserve">the results </w:t>
      </w:r>
      <w:r w:rsidR="00585EA1" w:rsidRPr="002B42A7">
        <w:rPr>
          <w:rFonts w:ascii="Times New Roman" w:hAnsi="Times New Roman" w:cs="Times New Roman"/>
          <w:color w:val="000000" w:themeColor="text1"/>
          <w:rPrChange w:id="8869" w:author="Ruijie Xu" w:date="2022-03-10T12:31:00Z">
            <w:rPr>
              <w:color w:val="000000" w:themeColor="text1"/>
            </w:rPr>
          </w:rPrChange>
        </w:rPr>
        <w:t xml:space="preserve">of </w:t>
      </w:r>
      <w:del w:id="8870" w:author="Ruijie Xu" w:date="2022-01-28T14:06:00Z">
        <w:r w:rsidR="00585EA1" w:rsidRPr="002B42A7" w:rsidDel="00E85771">
          <w:rPr>
            <w:rFonts w:ascii="Times New Roman" w:hAnsi="Times New Roman" w:cs="Times New Roman"/>
            <w:color w:val="000000" w:themeColor="text1"/>
            <w:rPrChange w:id="8871" w:author="Ruijie Xu" w:date="2022-03-10T12:31:00Z">
              <w:rPr>
                <w:color w:val="000000" w:themeColor="text1"/>
              </w:rPr>
            </w:rPrChange>
          </w:rPr>
          <w:delText>the analysis</w:delText>
        </w:r>
      </w:del>
      <w:ins w:id="8872" w:author="Ruijie Xu" w:date="2022-01-28T14:06:00Z">
        <w:r w:rsidR="00E85771" w:rsidRPr="002B42A7">
          <w:rPr>
            <w:rFonts w:ascii="Times New Roman" w:hAnsi="Times New Roman" w:cs="Times New Roman"/>
            <w:color w:val="000000" w:themeColor="text1"/>
            <w:rPrChange w:id="8873" w:author="Ruijie Xu" w:date="2022-03-10T12:31:00Z">
              <w:rPr>
                <w:color w:val="000000" w:themeColor="text1"/>
              </w:rPr>
            </w:rPrChange>
          </w:rPr>
          <w:t>microbiome characterization</w:t>
        </w:r>
      </w:ins>
      <w:ins w:id="8874" w:author="Ruijie Xu" w:date="2022-01-30T14:11:00Z">
        <w:r w:rsidR="009923DA" w:rsidRPr="002B42A7">
          <w:rPr>
            <w:rFonts w:ascii="Times New Roman" w:hAnsi="Times New Roman" w:cs="Times New Roman"/>
            <w:color w:val="000000" w:themeColor="text1"/>
            <w:rPrChange w:id="8875" w:author="Ruijie Xu" w:date="2022-03-10T12:31:00Z">
              <w:rPr>
                <w:color w:val="000000" w:themeColor="text1"/>
              </w:rPr>
            </w:rPrChange>
          </w:rPr>
          <w:t xml:space="preserve">, </w:t>
        </w:r>
      </w:ins>
      <w:ins w:id="8876" w:author="Rajeev, Sree" w:date="2022-03-01T14:29:00Z">
        <w:del w:id="8877" w:author="Ruijie Xu" w:date="2022-03-16T16:47:00Z">
          <w:r w:rsidR="006241A3" w:rsidRPr="002B42A7" w:rsidDel="004D7819">
            <w:rPr>
              <w:rFonts w:ascii="Times New Roman" w:hAnsi="Times New Roman" w:cs="Times New Roman"/>
              <w:color w:val="000000" w:themeColor="text1"/>
              <w:rPrChange w:id="8878" w:author="Ruijie Xu" w:date="2022-03-10T12:31:00Z">
                <w:rPr>
                  <w:color w:val="000000" w:themeColor="text1"/>
                </w:rPr>
              </w:rPrChange>
            </w:rPr>
            <w:delText xml:space="preserve"> </w:delText>
          </w:r>
        </w:del>
        <w:r w:rsidR="006241A3" w:rsidRPr="002B42A7">
          <w:rPr>
            <w:rFonts w:ascii="Times New Roman" w:hAnsi="Times New Roman" w:cs="Times New Roman"/>
            <w:color w:val="000000" w:themeColor="text1"/>
            <w:rPrChange w:id="8879" w:author="Ruijie Xu" w:date="2022-03-10T12:31:00Z">
              <w:rPr>
                <w:color w:val="000000" w:themeColor="text1"/>
              </w:rPr>
            </w:rPrChange>
          </w:rPr>
          <w:t xml:space="preserve">and </w:t>
        </w:r>
        <w:bookmarkStart w:id="8880" w:name="OLE_LINK135"/>
        <w:bookmarkStart w:id="8881" w:name="OLE_LINK136"/>
        <w:r w:rsidR="006241A3" w:rsidRPr="002B42A7">
          <w:rPr>
            <w:rFonts w:ascii="Times New Roman" w:hAnsi="Times New Roman" w:cs="Times New Roman"/>
            <w:color w:val="000000" w:themeColor="text1"/>
            <w:rPrChange w:id="8882" w:author="Ruijie Xu" w:date="2022-03-10T12:31:00Z">
              <w:rPr>
                <w:color w:val="000000" w:themeColor="text1"/>
              </w:rPr>
            </w:rPrChange>
          </w:rPr>
          <w:t xml:space="preserve">potentially </w:t>
        </w:r>
      </w:ins>
      <w:ins w:id="8883" w:author="Ruijie Xu" w:date="2022-01-30T14:11:00Z">
        <w:del w:id="8884" w:author="Rajeev, Sree" w:date="2022-03-01T14:29:00Z">
          <w:r w:rsidR="009923DA" w:rsidRPr="002B42A7" w:rsidDel="006241A3">
            <w:rPr>
              <w:rFonts w:ascii="Times New Roman" w:hAnsi="Times New Roman" w:cs="Times New Roman"/>
              <w:color w:val="000000" w:themeColor="text1"/>
              <w:rPrChange w:id="8885" w:author="Ruijie Xu" w:date="2022-03-10T12:31:00Z">
                <w:rPr>
                  <w:color w:val="000000" w:themeColor="text1"/>
                </w:rPr>
              </w:rPrChange>
            </w:rPr>
            <w:delText>which</w:delText>
          </w:r>
        </w:del>
      </w:ins>
      <w:del w:id="8886" w:author="Ruijie Xu" w:date="2022-01-30T14:11:00Z">
        <w:r w:rsidR="00585EA1" w:rsidRPr="002B42A7" w:rsidDel="009923DA">
          <w:rPr>
            <w:rFonts w:ascii="Times New Roman" w:hAnsi="Times New Roman" w:cs="Times New Roman"/>
            <w:color w:val="000000" w:themeColor="text1"/>
            <w:rPrChange w:id="8887" w:author="Ruijie Xu" w:date="2022-03-10T12:31:00Z">
              <w:rPr>
                <w:color w:val="000000" w:themeColor="text1"/>
              </w:rPr>
            </w:rPrChange>
          </w:rPr>
          <w:delText xml:space="preserve"> </w:delText>
        </w:r>
        <w:r w:rsidRPr="002B42A7" w:rsidDel="009923DA">
          <w:rPr>
            <w:rFonts w:ascii="Times New Roman" w:hAnsi="Times New Roman" w:cs="Times New Roman"/>
            <w:color w:val="000000" w:themeColor="text1"/>
            <w:rPrChange w:id="8888" w:author="Ruijie Xu" w:date="2022-03-10T12:31:00Z">
              <w:rPr>
                <w:color w:val="000000" w:themeColor="text1"/>
              </w:rPr>
            </w:rPrChange>
          </w:rPr>
          <w:delText>and</w:delText>
        </w:r>
      </w:del>
      <w:del w:id="8889" w:author="Ruijie Xu" w:date="2022-03-04T12:43:00Z">
        <w:r w:rsidRPr="002B42A7" w:rsidDel="00942DE7">
          <w:rPr>
            <w:rFonts w:ascii="Times New Roman" w:hAnsi="Times New Roman" w:cs="Times New Roman"/>
            <w:color w:val="000000" w:themeColor="text1"/>
            <w:rPrChange w:id="8890" w:author="Ruijie Xu" w:date="2022-03-10T12:31:00Z">
              <w:rPr>
                <w:color w:val="000000" w:themeColor="text1"/>
              </w:rPr>
            </w:rPrChange>
          </w:rPr>
          <w:delText xml:space="preserve"> </w:delText>
        </w:r>
      </w:del>
      <w:ins w:id="8891" w:author="Liliana Salvador" w:date="2022-02-26T19:46:00Z">
        <w:r w:rsidR="004B4B3C" w:rsidRPr="002B42A7">
          <w:rPr>
            <w:rFonts w:ascii="Times New Roman" w:hAnsi="Times New Roman" w:cs="Times New Roman"/>
            <w:color w:val="000000" w:themeColor="text1"/>
            <w:rPrChange w:id="8892" w:author="Ruijie Xu" w:date="2022-03-10T12:31:00Z">
              <w:rPr>
                <w:color w:val="000000" w:themeColor="text1"/>
              </w:rPr>
            </w:rPrChange>
          </w:rPr>
          <w:t xml:space="preserve">could </w:t>
        </w:r>
      </w:ins>
      <w:r w:rsidRPr="002B42A7">
        <w:rPr>
          <w:rFonts w:ascii="Times New Roman" w:hAnsi="Times New Roman" w:cs="Times New Roman"/>
          <w:color w:val="000000" w:themeColor="text1"/>
          <w:rPrChange w:id="8893" w:author="Ruijie Xu" w:date="2022-03-10T12:31:00Z">
            <w:rPr>
              <w:color w:val="000000" w:themeColor="text1"/>
            </w:rPr>
          </w:rPrChange>
        </w:rPr>
        <w:t>lead to different biological conclusion</w:t>
      </w:r>
      <w:r w:rsidR="00585EA1" w:rsidRPr="002B42A7">
        <w:rPr>
          <w:rFonts w:ascii="Times New Roman" w:hAnsi="Times New Roman" w:cs="Times New Roman"/>
          <w:color w:val="000000" w:themeColor="text1"/>
          <w:rPrChange w:id="8894" w:author="Ruijie Xu" w:date="2022-03-10T12:31:00Z">
            <w:rPr>
              <w:color w:val="000000" w:themeColor="text1"/>
            </w:rPr>
          </w:rPrChange>
        </w:rPr>
        <w:t>s</w:t>
      </w:r>
      <w:bookmarkEnd w:id="8880"/>
      <w:bookmarkEnd w:id="8881"/>
      <w:ins w:id="8895" w:author="Rajeev, Sree" w:date="2022-03-02T15:12:00Z">
        <w:r w:rsidR="001F2BAA" w:rsidRPr="002B42A7">
          <w:rPr>
            <w:rFonts w:ascii="Times New Roman" w:hAnsi="Times New Roman" w:cs="Times New Roman"/>
            <w:color w:val="000000" w:themeColor="text1"/>
            <w:rPrChange w:id="8896" w:author="Ruijie Xu" w:date="2022-03-10T12:31:00Z">
              <w:rPr>
                <w:color w:val="000000" w:themeColor="text1"/>
              </w:rPr>
            </w:rPrChange>
          </w:rPr>
          <w:t xml:space="preserve"> </w:t>
        </w:r>
      </w:ins>
      <w:ins w:id="8897" w:author="Ruijie Xu" w:date="2022-01-28T14:06:00Z">
        <w:del w:id="8898" w:author="Rajeev, Sree" w:date="2022-03-02T15:12:00Z">
          <w:r w:rsidR="00E85771" w:rsidRPr="002B42A7" w:rsidDel="001F2BAA">
            <w:rPr>
              <w:rFonts w:ascii="Times New Roman" w:hAnsi="Times New Roman" w:cs="Times New Roman"/>
              <w:color w:val="000000" w:themeColor="text1"/>
              <w:rPrChange w:id="8899" w:author="Ruijie Xu" w:date="2022-03-10T12:31:00Z">
                <w:rPr>
                  <w:color w:val="000000" w:themeColor="text1"/>
                </w:rPr>
              </w:rPrChange>
            </w:rPr>
            <w:delText xml:space="preserve"> in the down</w:delText>
          </w:r>
        </w:del>
      </w:ins>
      <w:ins w:id="8900" w:author="Ruijie Xu" w:date="2022-01-28T14:07:00Z">
        <w:del w:id="8901" w:author="Rajeev, Sree" w:date="2022-03-02T15:12:00Z">
          <w:r w:rsidR="00E85771" w:rsidRPr="002B42A7" w:rsidDel="001F2BAA">
            <w:rPr>
              <w:rFonts w:ascii="Times New Roman" w:hAnsi="Times New Roman" w:cs="Times New Roman"/>
              <w:color w:val="000000" w:themeColor="text1"/>
              <w:rPrChange w:id="8902" w:author="Ruijie Xu" w:date="2022-03-10T12:31:00Z">
                <w:rPr>
                  <w:color w:val="000000" w:themeColor="text1"/>
                </w:rPr>
              </w:rPrChange>
            </w:rPr>
            <w:delText>stream analyses</w:delText>
          </w:r>
        </w:del>
      </w:ins>
      <w:ins w:id="8903" w:author="Rajeev, Sree" w:date="2022-03-01T14:30:00Z">
        <w:del w:id="8904" w:author="Rajeev, Sree" w:date="2022-03-02T15:12:00Z">
          <w:r w:rsidR="006241A3" w:rsidRPr="002B42A7" w:rsidDel="001F2BAA">
            <w:rPr>
              <w:rFonts w:ascii="Times New Roman" w:hAnsi="Times New Roman" w:cs="Times New Roman"/>
              <w:color w:val="000000" w:themeColor="text1"/>
              <w:rPrChange w:id="8905" w:author="Ruijie Xu" w:date="2022-03-10T12:31:00Z">
                <w:rPr>
                  <w:color w:val="000000" w:themeColor="text1"/>
                </w:rPr>
              </w:rPrChange>
            </w:rPr>
            <w:delText xml:space="preserve"> </w:delText>
          </w:r>
        </w:del>
        <w:r w:rsidR="006241A3" w:rsidRPr="002B42A7">
          <w:rPr>
            <w:rFonts w:ascii="Times New Roman" w:hAnsi="Times New Roman" w:cs="Times New Roman"/>
            <w:color w:val="000000" w:themeColor="text1"/>
            <w:rPrChange w:id="8906" w:author="Ruijie Xu" w:date="2022-03-10T12:31:00Z">
              <w:rPr>
                <w:color w:val="000000" w:themeColor="text1"/>
              </w:rPr>
            </w:rPrChange>
          </w:rPr>
          <w:t xml:space="preserve">and misinterpretation </w:t>
        </w:r>
      </w:ins>
      <w:ins w:id="8907" w:author="Rajeev, Sree" w:date="2022-03-01T14:31:00Z">
        <w:r w:rsidR="006241A3" w:rsidRPr="002B42A7">
          <w:rPr>
            <w:rFonts w:ascii="Times New Roman" w:hAnsi="Times New Roman" w:cs="Times New Roman"/>
            <w:color w:val="000000" w:themeColor="text1"/>
            <w:rPrChange w:id="8908" w:author="Ruijie Xu" w:date="2022-03-10T12:31:00Z">
              <w:rPr>
                <w:color w:val="000000" w:themeColor="text1"/>
              </w:rPr>
            </w:rPrChange>
          </w:rPr>
          <w:t xml:space="preserve">of </w:t>
        </w:r>
      </w:ins>
      <w:ins w:id="8909" w:author="Rajeev, Sree" w:date="2022-03-01T14:30:00Z">
        <w:r w:rsidR="006241A3" w:rsidRPr="002B42A7">
          <w:rPr>
            <w:rFonts w:ascii="Times New Roman" w:hAnsi="Times New Roman" w:cs="Times New Roman"/>
            <w:color w:val="000000" w:themeColor="text1"/>
            <w:rPrChange w:id="8910" w:author="Ruijie Xu" w:date="2022-03-10T12:31:00Z">
              <w:rPr>
                <w:color w:val="000000" w:themeColor="text1"/>
              </w:rPr>
            </w:rPrChange>
          </w:rPr>
          <w:t xml:space="preserve">pathogen </w:t>
        </w:r>
      </w:ins>
      <w:ins w:id="8911" w:author="Rajeev, Sree" w:date="2022-03-01T14:31:00Z">
        <w:r w:rsidR="006241A3" w:rsidRPr="002B42A7">
          <w:rPr>
            <w:rFonts w:ascii="Times New Roman" w:hAnsi="Times New Roman" w:cs="Times New Roman"/>
            <w:color w:val="000000" w:themeColor="text1"/>
            <w:rPrChange w:id="8912" w:author="Ruijie Xu" w:date="2022-03-10T12:31:00Z">
              <w:rPr>
                <w:color w:val="000000" w:themeColor="text1"/>
              </w:rPr>
            </w:rPrChange>
          </w:rPr>
          <w:t>presence.</w:t>
        </w:r>
      </w:ins>
      <w:ins w:id="8913" w:author="Liliana Salvador" w:date="2022-02-26T19:46:00Z">
        <w:del w:id="8914" w:author="Rajeev, Sree" w:date="2022-03-01T14:29:00Z">
          <w:r w:rsidR="004B4B3C" w:rsidRPr="002B42A7" w:rsidDel="006241A3">
            <w:rPr>
              <w:rFonts w:ascii="Times New Roman" w:hAnsi="Times New Roman" w:cs="Times New Roman"/>
              <w:color w:val="000000" w:themeColor="text1"/>
              <w:rPrChange w:id="8915" w:author="Ruijie Xu" w:date="2022-03-10T12:31:00Z">
                <w:rPr>
                  <w:color w:val="000000" w:themeColor="text1"/>
                </w:rPr>
              </w:rPrChange>
            </w:rPr>
            <w:delText xml:space="preserve">, </w:delText>
          </w:r>
        </w:del>
      </w:ins>
      <w:ins w:id="8916" w:author="Liliana Salvador" w:date="2022-02-26T19:47:00Z">
        <w:del w:id="8917" w:author="Rajeev, Sree" w:date="2022-03-01T14:29:00Z">
          <w:r w:rsidR="004B4B3C" w:rsidRPr="002B42A7" w:rsidDel="006241A3">
            <w:rPr>
              <w:rFonts w:ascii="Times New Roman" w:hAnsi="Times New Roman" w:cs="Times New Roman"/>
              <w:color w:val="000000" w:themeColor="text1"/>
              <w:rPrChange w:id="8918" w:author="Ruijie Xu" w:date="2022-03-10T12:31:00Z">
                <w:rPr>
                  <w:color w:val="000000" w:themeColor="text1"/>
                </w:rPr>
              </w:rPrChange>
            </w:rPr>
            <w:delText xml:space="preserve">as well as </w:delText>
          </w:r>
        </w:del>
      </w:ins>
      <w:ins w:id="8919" w:author="Liliana Salvador" w:date="2022-02-26T19:46:00Z">
        <w:del w:id="8920" w:author="Rajeev, Sree" w:date="2022-03-01T14:29:00Z">
          <w:r w:rsidR="004B4B3C" w:rsidRPr="002B42A7" w:rsidDel="006241A3">
            <w:rPr>
              <w:rFonts w:ascii="Times New Roman" w:hAnsi="Times New Roman" w:cs="Times New Roman"/>
              <w:color w:val="000000" w:themeColor="text1"/>
              <w:rPrChange w:id="8921" w:author="Ruijie Xu" w:date="2022-03-10T12:31:00Z">
                <w:rPr>
                  <w:color w:val="000000" w:themeColor="text1"/>
                </w:rPr>
              </w:rPrChange>
            </w:rPr>
            <w:delText xml:space="preserve">to divergent diagnosis of the pathogen </w:delText>
          </w:r>
          <w:r w:rsidR="004B4B3C" w:rsidRPr="002B42A7" w:rsidDel="006241A3">
            <w:rPr>
              <w:rFonts w:ascii="Times New Roman" w:hAnsi="Times New Roman" w:cs="Times New Roman"/>
              <w:i/>
              <w:iCs/>
              <w:color w:val="000000" w:themeColor="text1"/>
              <w:rPrChange w:id="8922" w:author="Ruijie Xu" w:date="2022-03-10T12:31:00Z">
                <w:rPr>
                  <w:i/>
                  <w:iCs/>
                  <w:color w:val="000000" w:themeColor="text1"/>
                </w:rPr>
              </w:rPrChange>
            </w:rPr>
            <w:delText>Leptospira</w:delText>
          </w:r>
        </w:del>
      </w:ins>
      <w:del w:id="8923" w:author="Rajeev, Sree" w:date="2022-03-01T14:29:00Z">
        <w:r w:rsidRPr="002B42A7" w:rsidDel="006241A3">
          <w:rPr>
            <w:rFonts w:ascii="Times New Roman" w:hAnsi="Times New Roman" w:cs="Times New Roman"/>
            <w:color w:val="000000" w:themeColor="text1"/>
            <w:rPrChange w:id="8924" w:author="Ruijie Xu" w:date="2022-03-10T12:31:00Z">
              <w:rPr>
                <w:color w:val="000000" w:themeColor="text1"/>
              </w:rPr>
            </w:rPrChange>
          </w:rPr>
          <w:delText>.</w:delText>
        </w:r>
      </w:del>
      <w:del w:id="8925" w:author="Rajeev, Sree" w:date="2022-03-01T14:31:00Z">
        <w:r w:rsidRPr="002B42A7" w:rsidDel="006241A3">
          <w:rPr>
            <w:rFonts w:ascii="Times New Roman" w:hAnsi="Times New Roman" w:cs="Times New Roman"/>
            <w:color w:val="000000" w:themeColor="text1"/>
            <w:rPrChange w:id="8926" w:author="Ruijie Xu" w:date="2022-03-10T12:31:00Z">
              <w:rPr>
                <w:color w:val="000000" w:themeColor="text1"/>
              </w:rPr>
            </w:rPrChange>
          </w:rPr>
          <w:delText xml:space="preserve"> </w:delText>
        </w:r>
      </w:del>
    </w:p>
    <w:p w14:paraId="62A75BA6" w14:textId="072CFA27" w:rsidR="00234370" w:rsidRPr="002B42A7" w:rsidRDefault="006241A3" w:rsidP="0046408A">
      <w:pPr>
        <w:spacing w:line="480" w:lineRule="auto"/>
        <w:ind w:right="480" w:firstLine="720"/>
        <w:rPr>
          <w:ins w:id="8927" w:author="Liliana Salvador" w:date="2022-02-26T19:49:00Z"/>
          <w:rFonts w:ascii="Times New Roman" w:hAnsi="Times New Roman" w:cs="Times New Roman"/>
          <w:color w:val="000000" w:themeColor="text1"/>
          <w:rPrChange w:id="8928" w:author="Ruijie Xu" w:date="2022-03-10T12:31:00Z">
            <w:rPr>
              <w:ins w:id="8929" w:author="Liliana Salvador" w:date="2022-02-26T19:49:00Z"/>
              <w:color w:val="000000" w:themeColor="text1"/>
            </w:rPr>
          </w:rPrChange>
        </w:rPr>
      </w:pPr>
      <w:ins w:id="8930" w:author="Rajeev, Sree" w:date="2022-03-01T14:31:00Z">
        <w:r w:rsidRPr="002B42A7">
          <w:rPr>
            <w:rFonts w:ascii="Times New Roman" w:hAnsi="Times New Roman" w:cs="Times New Roman"/>
            <w:color w:val="000000" w:themeColor="text1"/>
            <w:rPrChange w:id="8931" w:author="Ruijie Xu" w:date="2022-03-10T12:31:00Z">
              <w:rPr>
                <w:color w:val="000000" w:themeColor="text1"/>
              </w:rPr>
            </w:rPrChange>
          </w:rPr>
          <w:t>Our study</w:t>
        </w:r>
      </w:ins>
      <w:ins w:id="8932" w:author="Rajeev, Sree" w:date="2022-03-01T14:32:00Z">
        <w:r w:rsidRPr="002B42A7">
          <w:rPr>
            <w:rFonts w:ascii="Times New Roman" w:hAnsi="Times New Roman" w:cs="Times New Roman"/>
            <w:color w:val="000000" w:themeColor="text1"/>
            <w:rPrChange w:id="8933" w:author="Ruijie Xu" w:date="2022-03-10T12:31:00Z">
              <w:rPr>
                <w:color w:val="000000" w:themeColor="text1"/>
              </w:rPr>
            </w:rPrChange>
          </w:rPr>
          <w:t xml:space="preserve"> u</w:t>
        </w:r>
        <w:del w:id="8934" w:author="Liliana Salvador" w:date="2022-03-09T20:50:00Z">
          <w:r w:rsidRPr="002B42A7" w:rsidDel="00F97AC9">
            <w:rPr>
              <w:rFonts w:ascii="Times New Roman" w:hAnsi="Times New Roman" w:cs="Times New Roman"/>
              <w:color w:val="000000" w:themeColor="text1"/>
              <w:rPrChange w:id="8935" w:author="Ruijie Xu" w:date="2022-03-10T12:31:00Z">
                <w:rPr>
                  <w:color w:val="000000" w:themeColor="text1"/>
                </w:rPr>
              </w:rPrChange>
            </w:rPr>
            <w:delText>tilize</w:delText>
          </w:r>
        </w:del>
      </w:ins>
      <w:ins w:id="8936" w:author="Liliana Salvador" w:date="2022-03-09T20:50:00Z">
        <w:r w:rsidR="00F97AC9" w:rsidRPr="002B42A7">
          <w:rPr>
            <w:rFonts w:ascii="Times New Roman" w:hAnsi="Times New Roman" w:cs="Times New Roman"/>
            <w:color w:val="000000" w:themeColor="text1"/>
            <w:rPrChange w:id="8937" w:author="Ruijie Xu" w:date="2022-03-10T12:31:00Z">
              <w:rPr>
                <w:color w:val="000000" w:themeColor="text1"/>
              </w:rPr>
            </w:rPrChange>
          </w:rPr>
          <w:t>se</w:t>
        </w:r>
      </w:ins>
      <w:ins w:id="8938" w:author="Rajeev, Sree" w:date="2022-03-01T14:32:00Z">
        <w:r w:rsidRPr="002B42A7">
          <w:rPr>
            <w:rFonts w:ascii="Times New Roman" w:hAnsi="Times New Roman" w:cs="Times New Roman"/>
            <w:color w:val="000000" w:themeColor="text1"/>
            <w:rPrChange w:id="8939" w:author="Ruijie Xu" w:date="2022-03-10T12:31:00Z">
              <w:rPr>
                <w:color w:val="000000" w:themeColor="text1"/>
              </w:rPr>
            </w:rPrChange>
          </w:rPr>
          <w:t xml:space="preserve">s </w:t>
        </w:r>
        <w:del w:id="8940" w:author="Liliana Salvador" w:date="2022-03-10T18:57:00Z">
          <w:r w:rsidRPr="002B42A7" w:rsidDel="00565D5E">
            <w:rPr>
              <w:rFonts w:ascii="Times New Roman" w:hAnsi="Times New Roman" w:cs="Times New Roman"/>
              <w:color w:val="000000" w:themeColor="text1"/>
              <w:rPrChange w:id="8941" w:author="Ruijie Xu" w:date="2022-03-10T12:31:00Z">
                <w:rPr>
                  <w:color w:val="000000" w:themeColor="text1"/>
                </w:rPr>
              </w:rPrChange>
            </w:rPr>
            <w:delText>real life</w:delText>
          </w:r>
        </w:del>
      </w:ins>
      <w:ins w:id="8942" w:author="Liliana Salvador" w:date="2022-03-10T18:57:00Z">
        <w:r w:rsidR="00565D5E">
          <w:rPr>
            <w:rFonts w:ascii="Times New Roman" w:hAnsi="Times New Roman" w:cs="Times New Roman"/>
            <w:color w:val="000000" w:themeColor="text1"/>
          </w:rPr>
          <w:t>biological</w:t>
        </w:r>
      </w:ins>
      <w:ins w:id="8943" w:author="Rajeev, Sree" w:date="2022-03-01T14:32:00Z">
        <w:r w:rsidRPr="002B42A7">
          <w:rPr>
            <w:rFonts w:ascii="Times New Roman" w:hAnsi="Times New Roman" w:cs="Times New Roman"/>
            <w:color w:val="000000" w:themeColor="text1"/>
            <w:rPrChange w:id="8944" w:author="Ruijie Xu" w:date="2022-03-10T12:31:00Z">
              <w:rPr>
                <w:color w:val="000000" w:themeColor="text1"/>
              </w:rPr>
            </w:rPrChange>
          </w:rPr>
          <w:t xml:space="preserve"> samples </w:t>
        </w:r>
      </w:ins>
      <w:ins w:id="8945" w:author="Liliana Salvador" w:date="2022-03-10T18:57:00Z">
        <w:r w:rsidR="00565D5E">
          <w:rPr>
            <w:rFonts w:ascii="Times New Roman" w:hAnsi="Times New Roman" w:cs="Times New Roman"/>
            <w:color w:val="000000" w:themeColor="text1"/>
          </w:rPr>
          <w:t xml:space="preserve">extracted from rats </w:t>
        </w:r>
      </w:ins>
      <w:ins w:id="8946" w:author="Rajeev, Sree" w:date="2022-03-01T14:32:00Z">
        <w:r w:rsidRPr="002B42A7">
          <w:rPr>
            <w:rFonts w:ascii="Times New Roman" w:hAnsi="Times New Roman" w:cs="Times New Roman"/>
            <w:color w:val="000000" w:themeColor="text1"/>
            <w:rPrChange w:id="8947" w:author="Ruijie Xu" w:date="2022-03-10T12:31:00Z">
              <w:rPr>
                <w:color w:val="000000" w:themeColor="text1"/>
              </w:rPr>
            </w:rPrChange>
          </w:rPr>
          <w:t xml:space="preserve">and is </w:t>
        </w:r>
      </w:ins>
      <w:ins w:id="8948" w:author="Rajeev, Sree" w:date="2022-03-01T14:31:00Z">
        <w:del w:id="8949" w:author="Rajeev, Sree" w:date="2022-03-03T11:33:00Z">
          <w:r w:rsidRPr="002B42A7" w:rsidDel="00B1228A">
            <w:rPr>
              <w:rFonts w:ascii="Times New Roman" w:hAnsi="Times New Roman" w:cs="Times New Roman"/>
              <w:color w:val="000000" w:themeColor="text1"/>
              <w:rPrChange w:id="8950" w:author="Ruijie Xu" w:date="2022-03-10T12:31:00Z">
                <w:rPr>
                  <w:color w:val="000000" w:themeColor="text1"/>
                </w:rPr>
              </w:rPrChange>
            </w:rPr>
            <w:delText xml:space="preserve"> is</w:delText>
          </w:r>
        </w:del>
        <w:del w:id="8951" w:author="Ruijie Xu" w:date="2022-03-04T11:27:00Z">
          <w:r w:rsidRPr="002B42A7" w:rsidDel="00B23538">
            <w:rPr>
              <w:rFonts w:ascii="Times New Roman" w:hAnsi="Times New Roman" w:cs="Times New Roman"/>
              <w:color w:val="000000" w:themeColor="text1"/>
              <w:rPrChange w:id="8952"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8953" w:author="Ruijie Xu" w:date="2022-03-10T12:31:00Z">
              <w:rPr>
                <w:color w:val="000000" w:themeColor="text1"/>
              </w:rPr>
            </w:rPrChange>
          </w:rPr>
          <w:t>different from p</w:t>
        </w:r>
      </w:ins>
      <w:del w:id="8954" w:author="Rajeev, Sree" w:date="2022-03-01T14:31:00Z">
        <w:r w:rsidR="00234370" w:rsidRPr="002B42A7" w:rsidDel="006241A3">
          <w:rPr>
            <w:rFonts w:ascii="Times New Roman" w:hAnsi="Times New Roman" w:cs="Times New Roman"/>
            <w:color w:val="000000" w:themeColor="text1"/>
            <w:rPrChange w:id="8955" w:author="Ruijie Xu" w:date="2022-03-10T12:31:00Z">
              <w:rPr>
                <w:color w:val="000000" w:themeColor="text1"/>
              </w:rPr>
            </w:rPrChange>
          </w:rPr>
          <w:delText>P</w:delText>
        </w:r>
      </w:del>
      <w:r w:rsidR="00234370" w:rsidRPr="002B42A7">
        <w:rPr>
          <w:rFonts w:ascii="Times New Roman" w:hAnsi="Times New Roman" w:cs="Times New Roman"/>
          <w:color w:val="000000" w:themeColor="text1"/>
          <w:rPrChange w:id="8956" w:author="Ruijie Xu" w:date="2022-03-10T12:31:00Z">
            <w:rPr>
              <w:color w:val="000000" w:themeColor="text1"/>
            </w:rPr>
          </w:rPrChange>
        </w:rPr>
        <w:t xml:space="preserve">revious benchmarking studies </w:t>
      </w:r>
      <w:r w:rsidR="00234370" w:rsidRPr="002B42A7">
        <w:rPr>
          <w:rFonts w:ascii="Times New Roman" w:hAnsi="Times New Roman" w:cs="Times New Roman"/>
          <w:color w:val="000000" w:themeColor="text1"/>
          <w:rPrChange w:id="8957" w:author="Ruijie Xu" w:date="2022-03-10T12:31:00Z">
            <w:rPr>
              <w:color w:val="000000" w:themeColor="text1"/>
            </w:rPr>
          </w:rPrChange>
        </w:rPr>
        <w:fldChar w:fldCharType="begin" w:fldLock="1"/>
      </w:r>
      <w:r w:rsidR="004765A2" w:rsidRPr="002B42A7">
        <w:rPr>
          <w:rFonts w:ascii="Times New Roman" w:hAnsi="Times New Roman" w:cs="Times New Roman"/>
          <w:color w:val="000000" w:themeColor="text1"/>
          <w:rPrChange w:id="8958" w:author="Ruijie Xu" w:date="2022-03-10T12:31:00Z">
            <w:rPr>
              <w:color w:val="000000" w:themeColor="text1"/>
            </w:rPr>
          </w:rPrChange>
        </w:rPr>
        <w:instrText xml:space="preserve"> ADDIN ZOTERO_ITEM CSL_CITATION {"citationID":"iOJ0BwbW","properties":{"formattedCitation":"(Escobar-Zepeda {\\i{}et al.}, 2018; Ye {\\i{}et al.}, 2019)","plainCitation":"(Escobar-Zepeda et al., 2018; Ye et al., 2019)","noteIndex":0},"citationItems":[{"id":"1BY60Z0f/oxdOHePc","uris":["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id":"1BY60Z0f/YjnNwBg0","uris":["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ITEM-2","issue":"1","issued":{"date-parts":[["2018","12","13"]]},"page":"12034","publisher":"Nature Publishing Group","title":"Analysis of sequencing strategies and tools for taxonomic annotation: Defining standards for progressive metagenomics","type":"article-journal","volume":"8"}}],"schema":"https://github.com/citation-style-language/schema/raw/master/csl-citation.json"} </w:instrText>
      </w:r>
      <w:r w:rsidR="00234370" w:rsidRPr="002B42A7">
        <w:rPr>
          <w:rFonts w:ascii="Times New Roman" w:hAnsi="Times New Roman" w:cs="Times New Roman"/>
          <w:color w:val="000000" w:themeColor="text1"/>
          <w:rPrChange w:id="8959" w:author="Ruijie Xu" w:date="2022-03-10T12:31:00Z">
            <w:rPr>
              <w:color w:val="000000" w:themeColor="text1"/>
            </w:rPr>
          </w:rPrChange>
        </w:rPr>
        <w:fldChar w:fldCharType="separate"/>
      </w:r>
      <w:r w:rsidR="00CB52B4" w:rsidRPr="002B42A7">
        <w:rPr>
          <w:rFonts w:ascii="Times New Roman" w:hAnsi="Times New Roman" w:cs="Times New Roman"/>
          <w:color w:val="000000"/>
          <w:rPrChange w:id="8960" w:author="Ruijie Xu" w:date="2022-03-10T12:31:00Z">
            <w:rPr>
              <w:rFonts w:ascii="Calibri" w:cs="Calibri"/>
              <w:color w:val="000000"/>
            </w:rPr>
          </w:rPrChange>
        </w:rPr>
        <w:t xml:space="preserve">(Escobar-Zepeda </w:t>
      </w:r>
      <w:r w:rsidR="00CB52B4" w:rsidRPr="002B42A7">
        <w:rPr>
          <w:rFonts w:ascii="Times New Roman" w:hAnsi="Times New Roman" w:cs="Times New Roman"/>
          <w:i/>
          <w:iCs/>
          <w:color w:val="000000"/>
          <w:rPrChange w:id="8961" w:author="Ruijie Xu" w:date="2022-03-10T12:31:00Z">
            <w:rPr>
              <w:rFonts w:ascii="Calibri" w:cs="Calibri"/>
              <w:i/>
              <w:iCs/>
              <w:color w:val="000000"/>
            </w:rPr>
          </w:rPrChange>
        </w:rPr>
        <w:t>et al.</w:t>
      </w:r>
      <w:r w:rsidR="00CB52B4" w:rsidRPr="002B42A7">
        <w:rPr>
          <w:rFonts w:ascii="Times New Roman" w:hAnsi="Times New Roman" w:cs="Times New Roman"/>
          <w:color w:val="000000"/>
          <w:rPrChange w:id="8962" w:author="Ruijie Xu" w:date="2022-03-10T12:31:00Z">
            <w:rPr>
              <w:rFonts w:ascii="Calibri" w:cs="Calibri"/>
              <w:color w:val="000000"/>
            </w:rPr>
          </w:rPrChange>
        </w:rPr>
        <w:t xml:space="preserve">, 2018; Ye </w:t>
      </w:r>
      <w:r w:rsidR="00CB52B4" w:rsidRPr="002B42A7">
        <w:rPr>
          <w:rFonts w:ascii="Times New Roman" w:hAnsi="Times New Roman" w:cs="Times New Roman"/>
          <w:i/>
          <w:iCs/>
          <w:color w:val="000000"/>
          <w:rPrChange w:id="8963" w:author="Ruijie Xu" w:date="2022-03-10T12:31:00Z">
            <w:rPr>
              <w:rFonts w:ascii="Calibri" w:cs="Calibri"/>
              <w:i/>
              <w:iCs/>
              <w:color w:val="000000"/>
            </w:rPr>
          </w:rPrChange>
        </w:rPr>
        <w:t>et al.</w:t>
      </w:r>
      <w:r w:rsidR="00CB52B4" w:rsidRPr="002B42A7">
        <w:rPr>
          <w:rFonts w:ascii="Times New Roman" w:hAnsi="Times New Roman" w:cs="Times New Roman"/>
          <w:color w:val="000000"/>
          <w:rPrChange w:id="8964" w:author="Ruijie Xu" w:date="2022-03-10T12:31:00Z">
            <w:rPr>
              <w:rFonts w:ascii="Calibri" w:cs="Calibri"/>
              <w:color w:val="000000"/>
            </w:rPr>
          </w:rPrChange>
        </w:rPr>
        <w:t>, 2019)</w:t>
      </w:r>
      <w:r w:rsidR="00234370" w:rsidRPr="002B42A7">
        <w:rPr>
          <w:rFonts w:ascii="Times New Roman" w:hAnsi="Times New Roman" w:cs="Times New Roman"/>
          <w:color w:val="000000" w:themeColor="text1"/>
          <w:rPrChange w:id="8965" w:author="Ruijie Xu" w:date="2022-03-10T12:31:00Z">
            <w:rPr>
              <w:color w:val="000000" w:themeColor="text1"/>
            </w:rPr>
          </w:rPrChange>
        </w:rPr>
        <w:fldChar w:fldCharType="end"/>
      </w:r>
      <w:ins w:id="8966" w:author="Liliana Salvador" w:date="2022-03-16T20:51:00Z">
        <w:r w:rsidR="006D03E3">
          <w:rPr>
            <w:rFonts w:ascii="Times New Roman" w:hAnsi="Times New Roman" w:cs="Times New Roman"/>
            <w:color w:val="000000" w:themeColor="text1"/>
          </w:rPr>
          <w:t>,</w:t>
        </w:r>
      </w:ins>
      <w:r w:rsidR="00234370" w:rsidRPr="002B42A7">
        <w:rPr>
          <w:rFonts w:ascii="Times New Roman" w:hAnsi="Times New Roman" w:cs="Times New Roman"/>
          <w:color w:val="000000" w:themeColor="text1"/>
          <w:rPrChange w:id="8967" w:author="Ruijie Xu" w:date="2022-03-10T12:31:00Z">
            <w:rPr>
              <w:color w:val="000000" w:themeColor="text1"/>
            </w:rPr>
          </w:rPrChange>
        </w:rPr>
        <w:t xml:space="preserve"> </w:t>
      </w:r>
      <w:del w:id="8968" w:author="Rajeev, Sree" w:date="2022-03-01T14:32:00Z">
        <w:r w:rsidR="00234370" w:rsidRPr="002B42A7" w:rsidDel="006241A3">
          <w:rPr>
            <w:rFonts w:ascii="Times New Roman" w:hAnsi="Times New Roman" w:cs="Times New Roman"/>
            <w:color w:val="000000" w:themeColor="text1"/>
            <w:rPrChange w:id="8969" w:author="Ruijie Xu" w:date="2022-03-10T12:31:00Z">
              <w:rPr>
                <w:color w:val="000000" w:themeColor="text1"/>
              </w:rPr>
            </w:rPrChange>
          </w:rPr>
          <w:delText>have performed comprehensive analyses on the</w:delText>
        </w:r>
        <w:r w:rsidR="00585EA1" w:rsidRPr="002B42A7" w:rsidDel="006241A3">
          <w:rPr>
            <w:rFonts w:ascii="Times New Roman" w:hAnsi="Times New Roman" w:cs="Times New Roman"/>
            <w:color w:val="000000" w:themeColor="text1"/>
            <w:rPrChange w:id="8970" w:author="Ruijie Xu" w:date="2022-03-10T12:31:00Z">
              <w:rPr>
                <w:color w:val="000000" w:themeColor="text1"/>
              </w:rPr>
            </w:rPrChange>
          </w:rPr>
          <w:delText>se software</w:delText>
        </w:r>
      </w:del>
      <w:ins w:id="8971" w:author="Ruijie Xu" w:date="2022-01-30T14:12:00Z">
        <w:del w:id="8972" w:author="Rajeev, Sree" w:date="2022-03-01T14:32:00Z">
          <w:r w:rsidR="00851952" w:rsidRPr="002B42A7" w:rsidDel="006241A3">
            <w:rPr>
              <w:rFonts w:ascii="Times New Roman" w:hAnsi="Times New Roman" w:cs="Times New Roman"/>
              <w:color w:val="000000" w:themeColor="text1"/>
              <w:rPrChange w:id="8973" w:author="Ruijie Xu" w:date="2022-03-10T12:31:00Z">
                <w:rPr>
                  <w:color w:val="000000" w:themeColor="text1"/>
                </w:rPr>
              </w:rPrChange>
            </w:rPr>
            <w:delText>’s</w:delText>
          </w:r>
        </w:del>
      </w:ins>
      <w:del w:id="8974" w:author="Rajeev, Sree" w:date="2022-03-01T14:32:00Z">
        <w:r w:rsidR="00585EA1" w:rsidRPr="002B42A7" w:rsidDel="006241A3">
          <w:rPr>
            <w:rFonts w:ascii="Times New Roman" w:hAnsi="Times New Roman" w:cs="Times New Roman"/>
            <w:color w:val="000000" w:themeColor="text1"/>
            <w:rPrChange w:id="8975" w:author="Ruijie Xu" w:date="2022-03-10T12:31:00Z">
              <w:rPr>
                <w:color w:val="000000" w:themeColor="text1"/>
              </w:rPr>
            </w:rPrChange>
          </w:rPr>
          <w:delText xml:space="preserve"> </w:delText>
        </w:r>
        <w:r w:rsidR="00234370" w:rsidRPr="002B42A7" w:rsidDel="006241A3">
          <w:rPr>
            <w:rFonts w:ascii="Times New Roman" w:hAnsi="Times New Roman" w:cs="Times New Roman"/>
            <w:color w:val="000000" w:themeColor="text1"/>
            <w:rPrChange w:id="8976" w:author="Ruijie Xu" w:date="2022-03-10T12:31:00Z">
              <w:rPr>
                <w:color w:val="000000" w:themeColor="text1"/>
              </w:rPr>
            </w:rPrChange>
          </w:rPr>
          <w:delText>speed and performance</w:delText>
        </w:r>
      </w:del>
      <w:ins w:id="8977" w:author="Ruijie Xu" w:date="2022-01-30T14:12:00Z">
        <w:del w:id="8978" w:author="Rajeev, Sree" w:date="2022-03-01T14:32:00Z">
          <w:r w:rsidR="00851952" w:rsidRPr="002B42A7" w:rsidDel="006241A3">
            <w:rPr>
              <w:rFonts w:ascii="Times New Roman" w:hAnsi="Times New Roman" w:cs="Times New Roman"/>
              <w:color w:val="000000" w:themeColor="text1"/>
              <w:rPrChange w:id="8979" w:author="Ruijie Xu" w:date="2022-03-10T12:31:00Z">
                <w:rPr>
                  <w:color w:val="000000" w:themeColor="text1"/>
                </w:rPr>
              </w:rPrChange>
            </w:rPr>
            <w:delText>s</w:delText>
          </w:r>
        </w:del>
      </w:ins>
      <w:del w:id="8980" w:author="Rajeev, Sree" w:date="2022-03-01T14:32:00Z">
        <w:r w:rsidR="00234370" w:rsidRPr="002B42A7" w:rsidDel="006241A3">
          <w:rPr>
            <w:rFonts w:ascii="Times New Roman" w:hAnsi="Times New Roman" w:cs="Times New Roman"/>
            <w:color w:val="000000" w:themeColor="text1"/>
            <w:rPrChange w:id="8981" w:author="Ruijie Xu" w:date="2022-03-10T12:31:00Z">
              <w:rPr>
                <w:color w:val="000000" w:themeColor="text1"/>
              </w:rPr>
            </w:rPrChange>
          </w:rPr>
          <w:delText xml:space="preserve"> (sensitivity, specificity, precision, and accuracy). However, these benchmarks </w:delText>
        </w:r>
      </w:del>
      <w:ins w:id="8982" w:author="Rajeev, Sree" w:date="2022-03-01T14:32:00Z">
        <w:r w:rsidRPr="002B42A7">
          <w:rPr>
            <w:rFonts w:ascii="Times New Roman" w:hAnsi="Times New Roman" w:cs="Times New Roman"/>
            <w:color w:val="000000" w:themeColor="text1"/>
            <w:rPrChange w:id="8983" w:author="Ruijie Xu" w:date="2022-03-10T12:31:00Z">
              <w:rPr>
                <w:color w:val="000000" w:themeColor="text1"/>
              </w:rPr>
            </w:rPrChange>
          </w:rPr>
          <w:t xml:space="preserve">which </w:t>
        </w:r>
      </w:ins>
      <w:del w:id="8984" w:author="Rajeev, Sree" w:date="2022-03-01T14:32:00Z">
        <w:r w:rsidR="00234370" w:rsidRPr="002B42A7" w:rsidDel="006241A3">
          <w:rPr>
            <w:rFonts w:ascii="Times New Roman" w:hAnsi="Times New Roman" w:cs="Times New Roman"/>
            <w:color w:val="000000" w:themeColor="text1"/>
            <w:rPrChange w:id="8985" w:author="Ruijie Xu" w:date="2022-03-10T12:31:00Z">
              <w:rPr>
                <w:color w:val="000000" w:themeColor="text1"/>
              </w:rPr>
            </w:rPrChange>
          </w:rPr>
          <w:delText xml:space="preserve">have been </w:delText>
        </w:r>
        <w:r w:rsidR="00310031" w:rsidRPr="002B42A7" w:rsidDel="006241A3">
          <w:rPr>
            <w:rFonts w:ascii="Times New Roman" w:hAnsi="Times New Roman" w:cs="Times New Roman"/>
            <w:color w:val="000000" w:themeColor="text1"/>
            <w:rPrChange w:id="8986" w:author="Ruijie Xu" w:date="2022-03-10T12:31:00Z">
              <w:rPr>
                <w:color w:val="000000" w:themeColor="text1"/>
              </w:rPr>
            </w:rPrChange>
          </w:rPr>
          <w:delText>g</w:delText>
        </w:r>
        <w:r w:rsidR="004D24F3" w:rsidRPr="002B42A7" w:rsidDel="006241A3">
          <w:rPr>
            <w:rFonts w:ascii="Times New Roman" w:hAnsi="Times New Roman" w:cs="Times New Roman"/>
            <w:color w:val="000000" w:themeColor="text1"/>
            <w:rPrChange w:id="8987" w:author="Ruijie Xu" w:date="2022-03-10T12:31:00Z">
              <w:rPr>
                <w:color w:val="000000" w:themeColor="text1"/>
              </w:rPr>
            </w:rPrChange>
          </w:rPr>
          <w:delText>enerally</w:delText>
        </w:r>
      </w:del>
      <w:del w:id="8988" w:author="Ruijie Xu" w:date="2022-03-04T11:27:00Z">
        <w:r w:rsidR="004D24F3" w:rsidRPr="002B42A7" w:rsidDel="00B23538">
          <w:rPr>
            <w:rFonts w:ascii="Times New Roman" w:hAnsi="Times New Roman" w:cs="Times New Roman"/>
            <w:color w:val="000000" w:themeColor="text1"/>
            <w:rPrChange w:id="8989" w:author="Ruijie Xu" w:date="2022-03-10T12:31:00Z">
              <w:rPr>
                <w:color w:val="000000" w:themeColor="text1"/>
              </w:rPr>
            </w:rPrChange>
          </w:rPr>
          <w:delText xml:space="preserve"> </w:delText>
        </w:r>
      </w:del>
      <w:ins w:id="8990" w:author="Rajeev, Sree" w:date="2022-03-01T14:32:00Z">
        <w:r w:rsidR="0095631F" w:rsidRPr="002B42A7">
          <w:rPr>
            <w:rFonts w:ascii="Times New Roman" w:hAnsi="Times New Roman" w:cs="Times New Roman"/>
            <w:color w:val="000000" w:themeColor="text1"/>
            <w:rPrChange w:id="8991" w:author="Ruijie Xu" w:date="2022-03-10T12:31:00Z">
              <w:rPr>
                <w:color w:val="000000" w:themeColor="text1"/>
              </w:rPr>
            </w:rPrChange>
          </w:rPr>
          <w:t xml:space="preserve">are </w:t>
        </w:r>
      </w:ins>
      <w:r w:rsidR="00234370" w:rsidRPr="002B42A7">
        <w:rPr>
          <w:rFonts w:ascii="Times New Roman" w:hAnsi="Times New Roman" w:cs="Times New Roman"/>
          <w:color w:val="000000" w:themeColor="text1"/>
          <w:rPrChange w:id="8992" w:author="Ruijie Xu" w:date="2022-03-10T12:31:00Z">
            <w:rPr>
              <w:color w:val="000000" w:themeColor="text1"/>
            </w:rPr>
          </w:rPrChange>
        </w:rPr>
        <w:t xml:space="preserve">based on </w:t>
      </w:r>
      <w:r w:rsidR="00234370" w:rsidRPr="002B42A7">
        <w:rPr>
          <w:rFonts w:ascii="Times New Roman" w:hAnsi="Times New Roman" w:cs="Times New Roman"/>
          <w:i/>
          <w:iCs/>
          <w:color w:val="000000" w:themeColor="text1"/>
          <w:rPrChange w:id="8993" w:author="Ruijie Xu" w:date="2022-03-10T12:31:00Z">
            <w:rPr>
              <w:i/>
              <w:iCs/>
              <w:color w:val="000000" w:themeColor="text1"/>
            </w:rPr>
          </w:rPrChange>
        </w:rPr>
        <w:t>in silico</w:t>
      </w:r>
      <w:r w:rsidR="00234370" w:rsidRPr="002B42A7">
        <w:rPr>
          <w:rFonts w:ascii="Times New Roman" w:hAnsi="Times New Roman" w:cs="Times New Roman"/>
          <w:color w:val="000000" w:themeColor="text1"/>
          <w:rPrChange w:id="8994" w:author="Ruijie Xu" w:date="2022-03-10T12:31:00Z">
            <w:rPr>
              <w:color w:val="000000" w:themeColor="text1"/>
            </w:rPr>
          </w:rPrChange>
        </w:rPr>
        <w:t xml:space="preserve"> datasets or with the support of laboratory synthetic samples</w:t>
      </w:r>
      <w:r w:rsidR="004D24F3" w:rsidRPr="002B42A7">
        <w:rPr>
          <w:rFonts w:ascii="Times New Roman" w:hAnsi="Times New Roman" w:cs="Times New Roman"/>
          <w:color w:val="000000" w:themeColor="text1"/>
          <w:rPrChange w:id="8995" w:author="Ruijie Xu" w:date="2022-03-10T12:31:00Z">
            <w:rPr>
              <w:color w:val="000000" w:themeColor="text1"/>
            </w:rPr>
          </w:rPrChange>
        </w:rPr>
        <w:t xml:space="preserve">. </w:t>
      </w:r>
      <w:ins w:id="8996" w:author="Rajeev, Sree" w:date="2022-03-01T14:33:00Z">
        <w:r w:rsidR="0095631F" w:rsidRPr="002B42A7">
          <w:rPr>
            <w:rFonts w:ascii="Times New Roman" w:hAnsi="Times New Roman" w:cs="Times New Roman"/>
            <w:color w:val="000000" w:themeColor="text1"/>
            <w:rPrChange w:id="8997" w:author="Ruijie Xu" w:date="2022-03-10T12:31:00Z">
              <w:rPr>
                <w:color w:val="000000" w:themeColor="text1"/>
              </w:rPr>
            </w:rPrChange>
          </w:rPr>
          <w:t>Our study provide</w:t>
        </w:r>
      </w:ins>
      <w:ins w:id="8998" w:author="Rajeev, Sree" w:date="2022-03-03T11:33:00Z">
        <w:r w:rsidR="00B1228A" w:rsidRPr="002B42A7">
          <w:rPr>
            <w:rFonts w:ascii="Times New Roman" w:hAnsi="Times New Roman" w:cs="Times New Roman"/>
            <w:color w:val="000000" w:themeColor="text1"/>
            <w:rPrChange w:id="8999" w:author="Ruijie Xu" w:date="2022-03-10T12:31:00Z">
              <w:rPr>
                <w:color w:val="000000" w:themeColor="text1"/>
              </w:rPr>
            </w:rPrChange>
          </w:rPr>
          <w:t>s</w:t>
        </w:r>
      </w:ins>
      <w:ins w:id="9000" w:author="Rajeev, Sree" w:date="2022-03-01T14:33:00Z">
        <w:r w:rsidR="0095631F" w:rsidRPr="002B42A7">
          <w:rPr>
            <w:rFonts w:ascii="Times New Roman" w:hAnsi="Times New Roman" w:cs="Times New Roman"/>
            <w:color w:val="000000" w:themeColor="text1"/>
            <w:rPrChange w:id="9001" w:author="Ruijie Xu" w:date="2022-03-10T12:31:00Z">
              <w:rPr>
                <w:color w:val="000000" w:themeColor="text1"/>
              </w:rPr>
            </w:rPrChange>
          </w:rPr>
          <w:t xml:space="preserve"> the evidence of </w:t>
        </w:r>
      </w:ins>
      <w:del w:id="9002" w:author="Rajeev, Sree" w:date="2022-03-01T14:33:00Z">
        <w:r w:rsidR="00234370" w:rsidRPr="002B42A7" w:rsidDel="0095631F">
          <w:rPr>
            <w:rFonts w:ascii="Times New Roman" w:hAnsi="Times New Roman" w:cs="Times New Roman"/>
            <w:color w:val="000000" w:themeColor="text1"/>
            <w:rPrChange w:id="9003" w:author="Ruijie Xu" w:date="2022-03-10T12:31:00Z">
              <w:rPr>
                <w:color w:val="000000" w:themeColor="text1"/>
              </w:rPr>
            </w:rPrChange>
          </w:rPr>
          <w:delText xml:space="preserve">Differences among the microbial taxonomical profiles classified with different tools can be the result of </w:delText>
        </w:r>
      </w:del>
      <w:r w:rsidR="00234370" w:rsidRPr="002B42A7">
        <w:rPr>
          <w:rFonts w:ascii="Times New Roman" w:hAnsi="Times New Roman" w:cs="Times New Roman"/>
          <w:color w:val="000000" w:themeColor="text1"/>
          <w:rPrChange w:id="9004" w:author="Ruijie Xu" w:date="2022-03-10T12:31:00Z">
            <w:rPr>
              <w:color w:val="000000" w:themeColor="text1"/>
            </w:rPr>
          </w:rPrChange>
        </w:rPr>
        <w:t xml:space="preserve">reporting false positive or false negative taxonomies </w:t>
      </w:r>
      <w:ins w:id="9005" w:author="Rajeev, Sree" w:date="2022-03-01T14:34:00Z">
        <w:r w:rsidR="0095631F" w:rsidRPr="002B42A7">
          <w:rPr>
            <w:rFonts w:ascii="Times New Roman" w:hAnsi="Times New Roman" w:cs="Times New Roman"/>
            <w:color w:val="000000" w:themeColor="text1"/>
            <w:rPrChange w:id="9006" w:author="Ruijie Xu" w:date="2022-03-10T12:31:00Z">
              <w:rPr>
                <w:color w:val="000000" w:themeColor="text1"/>
              </w:rPr>
            </w:rPrChange>
          </w:rPr>
          <w:t xml:space="preserve">if appropriate </w:t>
        </w:r>
      </w:ins>
      <w:del w:id="9007" w:author="Rajeev, Sree" w:date="2022-03-01T14:34:00Z">
        <w:r w:rsidR="00234370" w:rsidRPr="002B42A7" w:rsidDel="0095631F">
          <w:rPr>
            <w:rFonts w:ascii="Times New Roman" w:hAnsi="Times New Roman" w:cs="Times New Roman"/>
            <w:color w:val="000000" w:themeColor="text1"/>
            <w:rPrChange w:id="9008" w:author="Ruijie Xu" w:date="2022-03-10T12:31:00Z">
              <w:rPr>
                <w:color w:val="000000" w:themeColor="text1"/>
              </w:rPr>
            </w:rPrChange>
          </w:rPr>
          <w:delText>using different algorithms,</w:delText>
        </w:r>
      </w:del>
      <w:del w:id="9009" w:author="Ruijie Xu" w:date="2022-03-04T11:27:00Z">
        <w:r w:rsidR="00234370" w:rsidRPr="002B42A7" w:rsidDel="00B23538">
          <w:rPr>
            <w:rFonts w:ascii="Times New Roman" w:hAnsi="Times New Roman" w:cs="Times New Roman"/>
            <w:color w:val="000000" w:themeColor="text1"/>
            <w:rPrChange w:id="9010" w:author="Ruijie Xu" w:date="2022-03-10T12:31:00Z">
              <w:rPr>
                <w:color w:val="000000" w:themeColor="text1"/>
              </w:rPr>
            </w:rPrChange>
          </w:rPr>
          <w:delText xml:space="preserve"> </w:delText>
        </w:r>
      </w:del>
      <w:r w:rsidR="00FE5C5D" w:rsidRPr="002B42A7">
        <w:rPr>
          <w:rFonts w:ascii="Times New Roman" w:hAnsi="Times New Roman" w:cs="Times New Roman"/>
          <w:color w:val="000000" w:themeColor="text1"/>
          <w:rPrChange w:id="9011" w:author="Ruijie Xu" w:date="2022-03-10T12:31:00Z">
            <w:rPr>
              <w:color w:val="000000" w:themeColor="text1"/>
            </w:rPr>
          </w:rPrChange>
        </w:rPr>
        <w:t>DB</w:t>
      </w:r>
      <w:r w:rsidR="00234370" w:rsidRPr="002B42A7">
        <w:rPr>
          <w:rFonts w:ascii="Times New Roman" w:hAnsi="Times New Roman" w:cs="Times New Roman"/>
          <w:color w:val="000000" w:themeColor="text1"/>
          <w:rPrChange w:id="9012" w:author="Ruijie Xu" w:date="2022-03-10T12:31:00Z">
            <w:rPr>
              <w:color w:val="000000" w:themeColor="text1"/>
            </w:rPr>
          </w:rPrChange>
        </w:rPr>
        <w:t xml:space="preserve">s, or </w:t>
      </w:r>
      <w:r w:rsidR="00E91EA3" w:rsidRPr="002B42A7">
        <w:rPr>
          <w:rFonts w:ascii="Times New Roman" w:hAnsi="Times New Roman" w:cs="Times New Roman"/>
          <w:color w:val="000000" w:themeColor="text1"/>
          <w:rPrChange w:id="9013" w:author="Ruijie Xu" w:date="2022-03-10T12:31:00Z">
            <w:rPr>
              <w:color w:val="000000" w:themeColor="text1"/>
            </w:rPr>
          </w:rPrChange>
        </w:rPr>
        <w:t>software</w:t>
      </w:r>
      <w:ins w:id="9014" w:author="Rajeev, Sree" w:date="2022-03-01T14:34:00Z">
        <w:r w:rsidR="0095631F" w:rsidRPr="002B42A7">
          <w:rPr>
            <w:rFonts w:ascii="Times New Roman" w:hAnsi="Times New Roman" w:cs="Times New Roman"/>
            <w:color w:val="000000" w:themeColor="text1"/>
            <w:rPrChange w:id="9015" w:author="Ruijie Xu" w:date="2022-03-10T12:31:00Z">
              <w:rPr>
                <w:color w:val="000000" w:themeColor="text1"/>
              </w:rPr>
            </w:rPrChange>
          </w:rPr>
          <w:t xml:space="preserve"> are not used</w:t>
        </w:r>
      </w:ins>
      <w:r w:rsidR="00234370" w:rsidRPr="002B42A7">
        <w:rPr>
          <w:rFonts w:ascii="Times New Roman" w:hAnsi="Times New Roman" w:cs="Times New Roman"/>
          <w:color w:val="000000" w:themeColor="text1"/>
          <w:rPrChange w:id="9016" w:author="Ruijie Xu" w:date="2022-03-10T12:31:00Z">
            <w:rPr>
              <w:color w:val="000000" w:themeColor="text1"/>
            </w:rPr>
          </w:rPrChange>
        </w:rPr>
        <w:t>.</w:t>
      </w:r>
      <w:ins w:id="9017" w:author="Rajeev, Sree" w:date="2022-03-01T14:33:00Z">
        <w:r w:rsidR="0095631F" w:rsidRPr="002B42A7">
          <w:rPr>
            <w:rFonts w:ascii="Times New Roman" w:hAnsi="Times New Roman" w:cs="Times New Roman"/>
            <w:color w:val="000000" w:themeColor="text1"/>
            <w:rPrChange w:id="9018" w:author="Ruijie Xu" w:date="2022-03-10T12:31:00Z">
              <w:rPr>
                <w:color w:val="000000" w:themeColor="text1"/>
              </w:rPr>
            </w:rPrChange>
          </w:rPr>
          <w:t xml:space="preserve"> </w:t>
        </w:r>
      </w:ins>
      <w:ins w:id="9019" w:author="Rajeev, Sree" w:date="2022-03-01T14:34:00Z">
        <w:r w:rsidR="0095631F" w:rsidRPr="002B42A7">
          <w:rPr>
            <w:rFonts w:ascii="Times New Roman" w:hAnsi="Times New Roman" w:cs="Times New Roman"/>
            <w:color w:val="000000" w:themeColor="text1"/>
            <w:rPrChange w:id="9020" w:author="Ruijie Xu" w:date="2022-03-10T12:31:00Z">
              <w:rPr>
                <w:color w:val="000000" w:themeColor="text1"/>
              </w:rPr>
            </w:rPrChange>
          </w:rPr>
          <w:t xml:space="preserve">Although </w:t>
        </w:r>
      </w:ins>
      <w:del w:id="9021" w:author="Rajeev, Sree" w:date="2022-03-01T14:34:00Z">
        <w:r w:rsidR="00234370" w:rsidRPr="002B42A7" w:rsidDel="0095631F">
          <w:rPr>
            <w:rFonts w:ascii="Times New Roman" w:hAnsi="Times New Roman" w:cs="Times New Roman"/>
            <w:color w:val="000000" w:themeColor="text1"/>
            <w:rPrChange w:id="9022" w:author="Ruijie Xu" w:date="2022-03-10T12:31:00Z">
              <w:rPr>
                <w:color w:val="000000" w:themeColor="text1"/>
              </w:rPr>
            </w:rPrChange>
          </w:rPr>
          <w:delText xml:space="preserve"> </w:delText>
        </w:r>
      </w:del>
      <w:ins w:id="9023" w:author="Rajeev, Sree" w:date="2022-03-01T14:35:00Z">
        <w:r w:rsidR="0095631F" w:rsidRPr="002B42A7">
          <w:rPr>
            <w:rFonts w:ascii="Times New Roman" w:hAnsi="Times New Roman" w:cs="Times New Roman"/>
            <w:color w:val="000000" w:themeColor="text1"/>
            <w:rPrChange w:id="9024" w:author="Ruijie Xu" w:date="2022-03-10T12:31:00Z">
              <w:rPr>
                <w:color w:val="000000" w:themeColor="text1"/>
              </w:rPr>
            </w:rPrChange>
          </w:rPr>
          <w:t>t</w:t>
        </w:r>
      </w:ins>
      <w:del w:id="9025" w:author="Rajeev, Sree" w:date="2022-03-01T14:35:00Z">
        <w:r w:rsidR="00234370" w:rsidRPr="002B42A7" w:rsidDel="0095631F">
          <w:rPr>
            <w:rFonts w:ascii="Times New Roman" w:hAnsi="Times New Roman" w:cs="Times New Roman"/>
            <w:color w:val="000000" w:themeColor="text1"/>
            <w:rPrChange w:id="9026" w:author="Ruijie Xu" w:date="2022-03-10T12:31:00Z">
              <w:rPr>
                <w:color w:val="000000" w:themeColor="text1"/>
              </w:rPr>
            </w:rPrChange>
          </w:rPr>
          <w:delText>T</w:delText>
        </w:r>
      </w:del>
      <w:r w:rsidR="00234370" w:rsidRPr="002B42A7">
        <w:rPr>
          <w:rFonts w:ascii="Times New Roman" w:hAnsi="Times New Roman" w:cs="Times New Roman"/>
          <w:color w:val="000000" w:themeColor="text1"/>
          <w:rPrChange w:id="9027" w:author="Ruijie Xu" w:date="2022-03-10T12:31:00Z">
            <w:rPr>
              <w:color w:val="000000" w:themeColor="text1"/>
            </w:rPr>
          </w:rPrChange>
        </w:rPr>
        <w:t xml:space="preserve">hese differences </w:t>
      </w:r>
      <w:del w:id="9028" w:author="Rajeev, Sree" w:date="2022-03-01T14:35:00Z">
        <w:r w:rsidR="00234370" w:rsidRPr="002B42A7" w:rsidDel="0095631F">
          <w:rPr>
            <w:rFonts w:ascii="Times New Roman" w:hAnsi="Times New Roman" w:cs="Times New Roman"/>
            <w:color w:val="000000" w:themeColor="text1"/>
            <w:rPrChange w:id="9029" w:author="Ruijie Xu" w:date="2022-03-10T12:31:00Z">
              <w:rPr>
                <w:color w:val="000000" w:themeColor="text1"/>
              </w:rPr>
            </w:rPrChange>
          </w:rPr>
          <w:delText xml:space="preserve">sometimes </w:delText>
        </w:r>
      </w:del>
      <w:r w:rsidR="00234370" w:rsidRPr="002B42A7">
        <w:rPr>
          <w:rFonts w:ascii="Times New Roman" w:hAnsi="Times New Roman" w:cs="Times New Roman"/>
          <w:color w:val="000000" w:themeColor="text1"/>
          <w:rPrChange w:id="9030" w:author="Ruijie Xu" w:date="2022-03-10T12:31:00Z">
            <w:rPr>
              <w:color w:val="000000" w:themeColor="text1"/>
            </w:rPr>
          </w:rPrChange>
        </w:rPr>
        <w:t xml:space="preserve">seem negligible in </w:t>
      </w:r>
      <w:ins w:id="9031" w:author="Ruijie Xu" w:date="2022-01-30T14:12:00Z">
        <w:r w:rsidR="00851952" w:rsidRPr="002B42A7">
          <w:rPr>
            <w:rFonts w:ascii="Times New Roman" w:hAnsi="Times New Roman" w:cs="Times New Roman"/>
            <w:color w:val="000000" w:themeColor="text1"/>
            <w:rPrChange w:id="9032" w:author="Ruijie Xu" w:date="2022-03-10T12:31:00Z">
              <w:rPr>
                <w:color w:val="000000" w:themeColor="text1"/>
              </w:rPr>
            </w:rPrChange>
          </w:rPr>
          <w:t xml:space="preserve">the </w:t>
        </w:r>
      </w:ins>
      <w:r w:rsidR="00234370" w:rsidRPr="002B42A7">
        <w:rPr>
          <w:rFonts w:ascii="Times New Roman" w:hAnsi="Times New Roman" w:cs="Times New Roman"/>
          <w:color w:val="000000" w:themeColor="text1"/>
          <w:rPrChange w:id="9033" w:author="Ruijie Xu" w:date="2022-03-10T12:31:00Z">
            <w:rPr>
              <w:color w:val="000000" w:themeColor="text1"/>
            </w:rPr>
          </w:rPrChange>
        </w:rPr>
        <w:t>benchmarking studies for tools with similar algorithms</w:t>
      </w:r>
      <w:ins w:id="9034" w:author="Liliana Salvador" w:date="2022-03-08T20:18:00Z">
        <w:r w:rsidR="003F63F2" w:rsidRPr="002B42A7">
          <w:rPr>
            <w:rFonts w:ascii="Times New Roman" w:hAnsi="Times New Roman" w:cs="Times New Roman"/>
            <w:color w:val="000000" w:themeColor="text1"/>
            <w:rPrChange w:id="9035" w:author="Ruijie Xu" w:date="2022-03-10T12:31:00Z">
              <w:rPr>
                <w:color w:val="000000" w:themeColor="text1"/>
              </w:rPr>
            </w:rPrChange>
          </w:rPr>
          <w:t xml:space="preserve">, they </w:t>
        </w:r>
      </w:ins>
      <w:del w:id="9036" w:author="Liliana Salvador" w:date="2022-03-08T20:18:00Z">
        <w:r w:rsidR="00234370" w:rsidRPr="002B42A7" w:rsidDel="003F63F2">
          <w:rPr>
            <w:rFonts w:ascii="Times New Roman" w:hAnsi="Times New Roman" w:cs="Times New Roman"/>
            <w:color w:val="000000" w:themeColor="text1"/>
            <w:rPrChange w:id="9037" w:author="Ruijie Xu" w:date="2022-03-10T12:31:00Z">
              <w:rPr>
                <w:color w:val="000000" w:themeColor="text1"/>
              </w:rPr>
            </w:rPrChange>
          </w:rPr>
          <w:delText xml:space="preserve"> but </w:delText>
        </w:r>
      </w:del>
      <w:r w:rsidR="00234370" w:rsidRPr="002B42A7">
        <w:rPr>
          <w:rFonts w:ascii="Times New Roman" w:hAnsi="Times New Roman" w:cs="Times New Roman"/>
          <w:color w:val="000000" w:themeColor="text1"/>
          <w:rPrChange w:id="9038" w:author="Ruijie Xu" w:date="2022-03-10T12:31:00Z">
            <w:rPr>
              <w:color w:val="000000" w:themeColor="text1"/>
            </w:rPr>
          </w:rPrChange>
        </w:rPr>
        <w:t xml:space="preserve">can lead </w:t>
      </w:r>
      <w:ins w:id="9039" w:author="Liliana Salvador" w:date="2022-02-26T19:48:00Z">
        <w:r w:rsidR="004B4B3C" w:rsidRPr="002B42A7">
          <w:rPr>
            <w:rFonts w:ascii="Times New Roman" w:hAnsi="Times New Roman" w:cs="Times New Roman"/>
            <w:color w:val="000000" w:themeColor="text1"/>
            <w:rPrChange w:id="9040" w:author="Ruijie Xu" w:date="2022-03-10T12:31:00Z">
              <w:rPr>
                <w:color w:val="000000" w:themeColor="text1"/>
              </w:rPr>
            </w:rPrChange>
          </w:rPr>
          <w:t xml:space="preserve">to </w:t>
        </w:r>
      </w:ins>
      <w:ins w:id="9041" w:author="Ruijie Xu" w:date="2022-01-28T14:08:00Z">
        <w:r w:rsidR="00BC2B38" w:rsidRPr="002B42A7">
          <w:rPr>
            <w:rFonts w:ascii="Times New Roman" w:hAnsi="Times New Roman" w:cs="Times New Roman"/>
            <w:color w:val="000000" w:themeColor="text1"/>
            <w:rPrChange w:id="9042" w:author="Ruijie Xu" w:date="2022-03-10T12:31:00Z">
              <w:rPr>
                <w:color w:val="000000" w:themeColor="text1"/>
              </w:rPr>
            </w:rPrChange>
          </w:rPr>
          <w:t>diverging</w:t>
        </w:r>
      </w:ins>
      <w:del w:id="9043" w:author="Ruijie Xu" w:date="2022-01-28T14:08:00Z">
        <w:r w:rsidR="00234370" w:rsidRPr="002B42A7" w:rsidDel="00BC2B38">
          <w:rPr>
            <w:rFonts w:ascii="Times New Roman" w:hAnsi="Times New Roman" w:cs="Times New Roman"/>
            <w:color w:val="000000" w:themeColor="text1"/>
            <w:rPrChange w:id="9044" w:author="Ruijie Xu" w:date="2022-03-10T12:31:00Z">
              <w:rPr>
                <w:color w:val="000000" w:themeColor="text1"/>
              </w:rPr>
            </w:rPrChange>
          </w:rPr>
          <w:delText>to diverging</w:delText>
        </w:r>
      </w:del>
      <w:r w:rsidR="00234370" w:rsidRPr="002B42A7">
        <w:rPr>
          <w:rFonts w:ascii="Times New Roman" w:hAnsi="Times New Roman" w:cs="Times New Roman"/>
          <w:color w:val="000000" w:themeColor="text1"/>
          <w:rPrChange w:id="9045" w:author="Ruijie Xu" w:date="2022-03-10T12:31:00Z">
            <w:rPr>
              <w:color w:val="000000" w:themeColor="text1"/>
            </w:rPr>
          </w:rPrChange>
        </w:rPr>
        <w:t xml:space="preserve"> biological conclusions </w:t>
      </w:r>
      <w:r w:rsidR="00AF0037" w:rsidRPr="002B42A7">
        <w:rPr>
          <w:rFonts w:ascii="Times New Roman" w:hAnsi="Times New Roman" w:cs="Times New Roman"/>
          <w:color w:val="000000" w:themeColor="text1"/>
          <w:rPrChange w:id="9046" w:author="Ruijie Xu" w:date="2022-03-10T12:31:00Z">
            <w:rPr>
              <w:color w:val="000000" w:themeColor="text1"/>
            </w:rPr>
          </w:rPrChange>
        </w:rPr>
        <w:t xml:space="preserve">in the downstream analyses </w:t>
      </w:r>
      <w:r w:rsidR="00234370" w:rsidRPr="002B42A7">
        <w:rPr>
          <w:rFonts w:ascii="Times New Roman" w:hAnsi="Times New Roman" w:cs="Times New Roman"/>
          <w:color w:val="000000" w:themeColor="text1"/>
          <w:rPrChange w:id="9047" w:author="Ruijie Xu" w:date="2022-03-10T12:31:00Z">
            <w:rPr>
              <w:color w:val="000000" w:themeColor="text1"/>
            </w:rPr>
          </w:rPrChange>
        </w:rPr>
        <w:t>depending on the question</w:t>
      </w:r>
      <w:r w:rsidR="00FF02F4" w:rsidRPr="002B42A7">
        <w:rPr>
          <w:rFonts w:ascii="Times New Roman" w:hAnsi="Times New Roman" w:cs="Times New Roman"/>
          <w:color w:val="000000" w:themeColor="text1"/>
          <w:rPrChange w:id="9048" w:author="Ruijie Xu" w:date="2022-03-10T12:31:00Z">
            <w:rPr>
              <w:color w:val="000000" w:themeColor="text1"/>
            </w:rPr>
          </w:rPrChange>
        </w:rPr>
        <w:t>s</w:t>
      </w:r>
      <w:r w:rsidR="00234370" w:rsidRPr="002B42A7">
        <w:rPr>
          <w:rFonts w:ascii="Times New Roman" w:hAnsi="Times New Roman" w:cs="Times New Roman"/>
          <w:color w:val="000000" w:themeColor="text1"/>
          <w:rPrChange w:id="9049" w:author="Ruijie Xu" w:date="2022-03-10T12:31:00Z">
            <w:rPr>
              <w:color w:val="000000" w:themeColor="text1"/>
            </w:rPr>
          </w:rPrChange>
        </w:rPr>
        <w:t xml:space="preserve"> </w:t>
      </w:r>
      <w:r w:rsidR="00E91EA3" w:rsidRPr="002B42A7">
        <w:rPr>
          <w:rFonts w:ascii="Times New Roman" w:hAnsi="Times New Roman" w:cs="Times New Roman"/>
          <w:color w:val="000000" w:themeColor="text1"/>
          <w:rPrChange w:id="9050" w:author="Ruijie Xu" w:date="2022-03-10T12:31:00Z">
            <w:rPr>
              <w:color w:val="000000" w:themeColor="text1"/>
            </w:rPr>
          </w:rPrChange>
        </w:rPr>
        <w:t xml:space="preserve">being </w:t>
      </w:r>
      <w:r w:rsidR="00234370" w:rsidRPr="002B42A7">
        <w:rPr>
          <w:rFonts w:ascii="Times New Roman" w:hAnsi="Times New Roman" w:cs="Times New Roman"/>
          <w:color w:val="000000" w:themeColor="text1"/>
          <w:rPrChange w:id="9051" w:author="Ruijie Xu" w:date="2022-03-10T12:31:00Z">
            <w:rPr>
              <w:color w:val="000000" w:themeColor="text1"/>
            </w:rPr>
          </w:rPrChange>
        </w:rPr>
        <w:lastRenderedPageBreak/>
        <w:t>asked</w:t>
      </w:r>
      <w:r w:rsidR="00E91EA3" w:rsidRPr="002B42A7">
        <w:rPr>
          <w:rFonts w:ascii="Times New Roman" w:hAnsi="Times New Roman" w:cs="Times New Roman"/>
          <w:color w:val="000000" w:themeColor="text1"/>
          <w:rPrChange w:id="9052" w:author="Ruijie Xu" w:date="2022-03-10T12:31:00Z">
            <w:rPr>
              <w:color w:val="000000" w:themeColor="text1"/>
            </w:rPr>
          </w:rPrChange>
        </w:rPr>
        <w:t>.</w:t>
      </w:r>
      <w:r w:rsidR="00AF0037" w:rsidRPr="002B42A7">
        <w:rPr>
          <w:rFonts w:ascii="Times New Roman" w:hAnsi="Times New Roman" w:cs="Times New Roman"/>
          <w:color w:val="000000" w:themeColor="text1"/>
          <w:rPrChange w:id="9053" w:author="Ruijie Xu" w:date="2022-03-10T12:31:00Z">
            <w:rPr>
              <w:color w:val="000000" w:themeColor="text1"/>
            </w:rPr>
          </w:rPrChange>
        </w:rPr>
        <w:t xml:space="preserve"> </w:t>
      </w:r>
      <w:r w:rsidR="00E91EA3" w:rsidRPr="002B42A7">
        <w:rPr>
          <w:rFonts w:ascii="Times New Roman" w:hAnsi="Times New Roman" w:cs="Times New Roman"/>
          <w:color w:val="000000" w:themeColor="text1"/>
          <w:rPrChange w:id="9054" w:author="Ruijie Xu" w:date="2022-03-10T12:31:00Z">
            <w:rPr>
              <w:color w:val="000000" w:themeColor="text1"/>
            </w:rPr>
          </w:rPrChange>
        </w:rPr>
        <w:t>T</w:t>
      </w:r>
      <w:r w:rsidR="00AF0037" w:rsidRPr="002B42A7">
        <w:rPr>
          <w:rFonts w:ascii="Times New Roman" w:hAnsi="Times New Roman" w:cs="Times New Roman"/>
          <w:color w:val="000000" w:themeColor="text1"/>
          <w:rPrChange w:id="9055" w:author="Ruijie Xu" w:date="2022-03-10T12:31:00Z">
            <w:rPr>
              <w:color w:val="000000" w:themeColor="text1"/>
            </w:rPr>
          </w:rPrChange>
        </w:rPr>
        <w:t>he</w:t>
      </w:r>
      <w:ins w:id="9056" w:author="Ruijie Xu" w:date="2022-01-28T14:08:00Z">
        <w:del w:id="9057" w:author="Rajeev, Sree" w:date="2022-03-01T14:35:00Z">
          <w:r w:rsidR="00DA4B29" w:rsidRPr="002B42A7" w:rsidDel="0095631F">
            <w:rPr>
              <w:rFonts w:ascii="Times New Roman" w:hAnsi="Times New Roman" w:cs="Times New Roman"/>
              <w:color w:val="000000" w:themeColor="text1"/>
              <w:rPrChange w:id="9058" w:author="Ruijie Xu" w:date="2022-03-10T12:31:00Z">
                <w:rPr>
                  <w:color w:val="000000" w:themeColor="text1"/>
                </w:rPr>
              </w:rPrChange>
            </w:rPr>
            <w:delText>se</w:delText>
          </w:r>
        </w:del>
      </w:ins>
      <w:r w:rsidR="00AF0037" w:rsidRPr="002B42A7">
        <w:rPr>
          <w:rFonts w:ascii="Times New Roman" w:hAnsi="Times New Roman" w:cs="Times New Roman"/>
          <w:color w:val="000000" w:themeColor="text1"/>
          <w:rPrChange w:id="9059" w:author="Ruijie Xu" w:date="2022-03-10T12:31:00Z">
            <w:rPr>
              <w:color w:val="000000" w:themeColor="text1"/>
            </w:rPr>
          </w:rPrChange>
        </w:rPr>
        <w:t xml:space="preserve"> biases</w:t>
      </w:r>
      <w:r w:rsidR="00E91EA3" w:rsidRPr="002B42A7">
        <w:rPr>
          <w:rFonts w:ascii="Times New Roman" w:hAnsi="Times New Roman" w:cs="Times New Roman"/>
          <w:color w:val="000000" w:themeColor="text1"/>
          <w:rPrChange w:id="9060" w:author="Ruijie Xu" w:date="2022-03-10T12:31:00Z">
            <w:rPr>
              <w:color w:val="000000" w:themeColor="text1"/>
            </w:rPr>
          </w:rPrChange>
        </w:rPr>
        <w:t xml:space="preserve"> </w:t>
      </w:r>
      <w:ins w:id="9061" w:author="Rajeev, Sree" w:date="2022-03-01T14:35:00Z">
        <w:r w:rsidR="0095631F" w:rsidRPr="002B42A7">
          <w:rPr>
            <w:rFonts w:ascii="Times New Roman" w:hAnsi="Times New Roman" w:cs="Times New Roman"/>
            <w:color w:val="000000" w:themeColor="text1"/>
            <w:rPrChange w:id="9062" w:author="Ruijie Xu" w:date="2022-03-10T12:31:00Z">
              <w:rPr>
                <w:color w:val="000000" w:themeColor="text1"/>
              </w:rPr>
            </w:rPrChange>
          </w:rPr>
          <w:t xml:space="preserve">reported </w:t>
        </w:r>
        <w:del w:id="9063" w:author="Ruijie Xu" w:date="2022-03-04T11:27:00Z">
          <w:r w:rsidR="0095631F" w:rsidRPr="002B42A7" w:rsidDel="00B23538">
            <w:rPr>
              <w:rFonts w:ascii="Times New Roman" w:hAnsi="Times New Roman" w:cs="Times New Roman"/>
              <w:color w:val="000000" w:themeColor="text1"/>
              <w:rPrChange w:id="9064" w:author="Ruijie Xu" w:date="2022-03-10T12:31:00Z">
                <w:rPr>
                  <w:color w:val="000000" w:themeColor="text1"/>
                </w:rPr>
              </w:rPrChange>
            </w:rPr>
            <w:delText xml:space="preserve"> </w:delText>
          </w:r>
        </w:del>
      </w:ins>
      <w:del w:id="9065" w:author="Rajeev, Sree" w:date="2022-03-01T14:35:00Z">
        <w:r w:rsidR="00E91EA3" w:rsidRPr="002B42A7" w:rsidDel="0095631F">
          <w:rPr>
            <w:rFonts w:ascii="Times New Roman" w:hAnsi="Times New Roman" w:cs="Times New Roman"/>
            <w:color w:val="000000" w:themeColor="text1"/>
            <w:rPrChange w:id="9066" w:author="Ruijie Xu" w:date="2022-03-10T12:31:00Z">
              <w:rPr>
                <w:color w:val="000000" w:themeColor="text1"/>
              </w:rPr>
            </w:rPrChange>
          </w:rPr>
          <w:delText xml:space="preserve">originated </w:delText>
        </w:r>
        <w:r w:rsidR="00366132" w:rsidRPr="002B42A7" w:rsidDel="0095631F">
          <w:rPr>
            <w:rFonts w:ascii="Times New Roman" w:hAnsi="Times New Roman" w:cs="Times New Roman"/>
            <w:color w:val="000000" w:themeColor="text1"/>
            <w:rPrChange w:id="9067" w:author="Ruijie Xu" w:date="2022-03-10T12:31:00Z">
              <w:rPr>
                <w:color w:val="000000" w:themeColor="text1"/>
              </w:rPr>
            </w:rPrChange>
          </w:rPr>
          <w:delText xml:space="preserve">from </w:delText>
        </w:r>
        <w:r w:rsidR="00E91EA3" w:rsidRPr="002B42A7" w:rsidDel="0095631F">
          <w:rPr>
            <w:rFonts w:ascii="Times New Roman" w:hAnsi="Times New Roman" w:cs="Times New Roman"/>
            <w:color w:val="000000" w:themeColor="text1"/>
            <w:rPrChange w:id="9068" w:author="Ruijie Xu" w:date="2022-03-10T12:31:00Z">
              <w:rPr>
                <w:color w:val="000000" w:themeColor="text1"/>
              </w:rPr>
            </w:rPrChange>
          </w:rPr>
          <w:delText>these analyses</w:delText>
        </w:r>
        <w:r w:rsidR="00AF0037" w:rsidRPr="002B42A7" w:rsidDel="0095631F">
          <w:rPr>
            <w:rFonts w:ascii="Times New Roman" w:hAnsi="Times New Roman" w:cs="Times New Roman"/>
            <w:color w:val="000000" w:themeColor="text1"/>
            <w:rPrChange w:id="9069" w:author="Ruijie Xu" w:date="2022-03-10T12:31:00Z">
              <w:rPr>
                <w:color w:val="000000" w:themeColor="text1"/>
              </w:rPr>
            </w:rPrChange>
          </w:rPr>
          <w:delText xml:space="preserve"> </w:delText>
        </w:r>
      </w:del>
      <w:ins w:id="9070" w:author="Ruijie Xu" w:date="2022-01-28T14:08:00Z">
        <w:del w:id="9071" w:author="Rajeev, Sree" w:date="2022-03-01T14:35:00Z">
          <w:r w:rsidR="00DA4B29" w:rsidRPr="002B42A7" w:rsidDel="0095631F">
            <w:rPr>
              <w:rFonts w:ascii="Times New Roman" w:hAnsi="Times New Roman" w:cs="Times New Roman"/>
              <w:color w:val="000000" w:themeColor="text1"/>
              <w:rPrChange w:id="9072" w:author="Ruijie Xu" w:date="2022-03-10T12:31:00Z">
                <w:rPr>
                  <w:color w:val="000000" w:themeColor="text1"/>
                </w:rPr>
              </w:rPrChange>
            </w:rPr>
            <w:delText>diffe</w:delText>
          </w:r>
        </w:del>
      </w:ins>
      <w:ins w:id="9073" w:author="Ruijie Xu" w:date="2022-01-28T14:11:00Z">
        <w:del w:id="9074" w:author="Rajeev, Sree" w:date="2022-03-01T14:35:00Z">
          <w:r w:rsidR="00F81854" w:rsidRPr="002B42A7" w:rsidDel="0095631F">
            <w:rPr>
              <w:rFonts w:ascii="Times New Roman" w:hAnsi="Times New Roman" w:cs="Times New Roman"/>
              <w:color w:val="000000" w:themeColor="text1"/>
              <w:rPrChange w:id="9075" w:author="Ruijie Xu" w:date="2022-03-10T12:31:00Z">
                <w:rPr>
                  <w:color w:val="000000" w:themeColor="text1"/>
                </w:rPr>
              </w:rPrChange>
            </w:rPr>
            <w:delText>rences</w:delText>
          </w:r>
        </w:del>
      </w:ins>
      <w:ins w:id="9076" w:author="Ruijie Xu" w:date="2022-01-28T14:08:00Z">
        <w:del w:id="9077" w:author="Rajeev, Sree" w:date="2022-03-01T14:35:00Z">
          <w:r w:rsidR="00DA4B29" w:rsidRPr="002B42A7" w:rsidDel="0095631F">
            <w:rPr>
              <w:rFonts w:ascii="Times New Roman" w:hAnsi="Times New Roman" w:cs="Times New Roman"/>
              <w:color w:val="000000" w:themeColor="text1"/>
              <w:rPrChange w:id="9078" w:author="Ruijie Xu" w:date="2022-03-10T12:31:00Z">
                <w:rPr>
                  <w:color w:val="000000" w:themeColor="text1"/>
                </w:rPr>
              </w:rPrChange>
            </w:rPr>
            <w:delText xml:space="preserve"> </w:delText>
          </w:r>
        </w:del>
      </w:ins>
      <w:r w:rsidR="00AF0037" w:rsidRPr="002B42A7">
        <w:rPr>
          <w:rFonts w:ascii="Times New Roman" w:hAnsi="Times New Roman" w:cs="Times New Roman"/>
          <w:color w:val="000000" w:themeColor="text1"/>
          <w:rPrChange w:id="9079" w:author="Ruijie Xu" w:date="2022-03-10T12:31:00Z">
            <w:rPr>
              <w:color w:val="000000" w:themeColor="text1"/>
            </w:rPr>
          </w:rPrChange>
        </w:rPr>
        <w:t>have been understudied</w:t>
      </w:r>
      <w:r w:rsidR="00366132" w:rsidRPr="002B42A7">
        <w:rPr>
          <w:rFonts w:ascii="Times New Roman" w:hAnsi="Times New Roman" w:cs="Times New Roman"/>
          <w:color w:val="000000" w:themeColor="text1"/>
          <w:rPrChange w:id="9080" w:author="Ruijie Xu" w:date="2022-03-10T12:31:00Z">
            <w:rPr>
              <w:color w:val="000000" w:themeColor="text1"/>
            </w:rPr>
          </w:rPrChange>
        </w:rPr>
        <w:t xml:space="preserve">; </w:t>
      </w:r>
      <w:ins w:id="9081" w:author="Rajeev, Sree" w:date="2022-03-01T14:36:00Z">
        <w:r w:rsidR="0095631F" w:rsidRPr="002B42A7">
          <w:rPr>
            <w:rFonts w:ascii="Times New Roman" w:hAnsi="Times New Roman" w:cs="Times New Roman"/>
            <w:color w:val="000000" w:themeColor="text1"/>
            <w:rPrChange w:id="9082" w:author="Ruijie Xu" w:date="2022-03-10T12:31:00Z">
              <w:rPr>
                <w:color w:val="000000" w:themeColor="text1"/>
              </w:rPr>
            </w:rPrChange>
          </w:rPr>
          <w:t xml:space="preserve">and </w:t>
        </w:r>
      </w:ins>
      <w:r w:rsidR="00E91EA3" w:rsidRPr="002B42A7">
        <w:rPr>
          <w:rFonts w:ascii="Times New Roman" w:hAnsi="Times New Roman" w:cs="Times New Roman"/>
          <w:color w:val="000000" w:themeColor="text1"/>
          <w:rPrChange w:id="9083" w:author="Ruijie Xu" w:date="2022-03-10T12:31:00Z">
            <w:rPr>
              <w:color w:val="000000" w:themeColor="text1"/>
            </w:rPr>
          </w:rPrChange>
        </w:rPr>
        <w:t>t</w:t>
      </w:r>
      <w:r w:rsidR="00234370" w:rsidRPr="002B42A7">
        <w:rPr>
          <w:rFonts w:ascii="Times New Roman" w:hAnsi="Times New Roman" w:cs="Times New Roman"/>
          <w:color w:val="000000" w:themeColor="text1"/>
          <w:rPrChange w:id="9084" w:author="Ruijie Xu" w:date="2022-03-10T12:31:00Z">
            <w:rPr>
              <w:color w:val="000000" w:themeColor="text1"/>
            </w:rPr>
          </w:rPrChange>
        </w:rPr>
        <w:t xml:space="preserve">herefore, it is crucial to </w:t>
      </w:r>
      <w:ins w:id="9085" w:author="Ruijie Xu" w:date="2022-01-28T14:11:00Z">
        <w:r w:rsidR="005F4BB6" w:rsidRPr="002B42A7">
          <w:rPr>
            <w:rFonts w:ascii="Times New Roman" w:hAnsi="Times New Roman" w:cs="Times New Roman"/>
            <w:color w:val="000000" w:themeColor="text1"/>
            <w:rPrChange w:id="9086" w:author="Ruijie Xu" w:date="2022-03-10T12:31:00Z">
              <w:rPr>
                <w:color w:val="000000" w:themeColor="text1"/>
              </w:rPr>
            </w:rPrChange>
          </w:rPr>
          <w:t>demonstrate the</w:t>
        </w:r>
      </w:ins>
      <w:ins w:id="9087" w:author="Liliana Salvador" w:date="2022-02-26T19:48:00Z">
        <w:r w:rsidR="004B4B3C" w:rsidRPr="002B42A7">
          <w:rPr>
            <w:rFonts w:ascii="Times New Roman" w:hAnsi="Times New Roman" w:cs="Times New Roman"/>
            <w:color w:val="000000" w:themeColor="text1"/>
            <w:rPrChange w:id="9088" w:author="Ruijie Xu" w:date="2022-03-10T12:31:00Z">
              <w:rPr>
                <w:color w:val="000000" w:themeColor="text1"/>
              </w:rPr>
            </w:rPrChange>
          </w:rPr>
          <w:t xml:space="preserve"> effect of the</w:t>
        </w:r>
      </w:ins>
      <w:ins w:id="9089" w:author="Ruijie Xu" w:date="2022-01-28T14:11:00Z">
        <w:r w:rsidR="005F4BB6" w:rsidRPr="002B42A7">
          <w:rPr>
            <w:rFonts w:ascii="Times New Roman" w:hAnsi="Times New Roman" w:cs="Times New Roman"/>
            <w:color w:val="000000" w:themeColor="text1"/>
            <w:rPrChange w:id="9090" w:author="Ruijie Xu" w:date="2022-03-10T12:31:00Z">
              <w:rPr>
                <w:color w:val="000000" w:themeColor="text1"/>
              </w:rPr>
            </w:rPrChange>
          </w:rPr>
          <w:t xml:space="preserve">se biases with </w:t>
        </w:r>
        <w:del w:id="9091" w:author="Liliana Salvador" w:date="2022-03-16T20:51:00Z">
          <w:r w:rsidR="005F4BB6" w:rsidRPr="002B42A7" w:rsidDel="006D03E3">
            <w:rPr>
              <w:rFonts w:ascii="Times New Roman" w:hAnsi="Times New Roman" w:cs="Times New Roman"/>
              <w:color w:val="000000" w:themeColor="text1"/>
              <w:rPrChange w:id="9092" w:author="Ruijie Xu" w:date="2022-03-10T12:31:00Z">
                <w:rPr>
                  <w:color w:val="000000" w:themeColor="text1"/>
                </w:rPr>
              </w:rPrChange>
            </w:rPr>
            <w:delText xml:space="preserve">real </w:delText>
          </w:r>
        </w:del>
        <w:r w:rsidR="005F4BB6" w:rsidRPr="002B42A7">
          <w:rPr>
            <w:rFonts w:ascii="Times New Roman" w:hAnsi="Times New Roman" w:cs="Times New Roman"/>
            <w:color w:val="000000" w:themeColor="text1"/>
            <w:rPrChange w:id="9093" w:author="Ruijie Xu" w:date="2022-03-10T12:31:00Z">
              <w:rPr>
                <w:color w:val="000000" w:themeColor="text1"/>
              </w:rPr>
            </w:rPrChange>
          </w:rPr>
          <w:t>biological data</w:t>
        </w:r>
      </w:ins>
      <w:ins w:id="9094" w:author="Ruijie Xu" w:date="2022-01-28T14:12:00Z">
        <w:r w:rsidR="00057AD3" w:rsidRPr="002B42A7">
          <w:rPr>
            <w:rFonts w:ascii="Times New Roman" w:hAnsi="Times New Roman" w:cs="Times New Roman"/>
            <w:color w:val="000000" w:themeColor="text1"/>
            <w:rPrChange w:id="9095" w:author="Ruijie Xu" w:date="2022-03-10T12:31:00Z">
              <w:rPr>
                <w:color w:val="000000" w:themeColor="text1"/>
              </w:rPr>
            </w:rPrChange>
          </w:rPr>
          <w:t>,</w:t>
        </w:r>
      </w:ins>
      <w:ins w:id="9096" w:author="Ruijie Xu" w:date="2022-01-28T14:11:00Z">
        <w:r w:rsidR="005F4BB6" w:rsidRPr="002B42A7">
          <w:rPr>
            <w:rFonts w:ascii="Times New Roman" w:hAnsi="Times New Roman" w:cs="Times New Roman"/>
            <w:color w:val="000000" w:themeColor="text1"/>
            <w:rPrChange w:id="9097" w:author="Ruijie Xu" w:date="2022-03-10T12:31:00Z">
              <w:rPr>
                <w:color w:val="000000" w:themeColor="text1"/>
              </w:rPr>
            </w:rPrChange>
          </w:rPr>
          <w:t xml:space="preserve"> to </w:t>
        </w:r>
      </w:ins>
      <w:r w:rsidR="00234370" w:rsidRPr="002B42A7">
        <w:rPr>
          <w:rFonts w:ascii="Times New Roman" w:hAnsi="Times New Roman" w:cs="Times New Roman"/>
          <w:color w:val="000000" w:themeColor="text1"/>
          <w:rPrChange w:id="9098" w:author="Ruijie Xu" w:date="2022-03-10T12:31:00Z">
            <w:rPr>
              <w:color w:val="000000" w:themeColor="text1"/>
            </w:rPr>
          </w:rPrChange>
        </w:rPr>
        <w:t xml:space="preserve">raise awareness </w:t>
      </w:r>
      <w:del w:id="9099" w:author="Rajeev, Sree" w:date="2022-03-01T14:36:00Z">
        <w:r w:rsidR="0031189D" w:rsidRPr="002B42A7" w:rsidDel="0095631F">
          <w:rPr>
            <w:rFonts w:ascii="Times New Roman" w:hAnsi="Times New Roman" w:cs="Times New Roman"/>
            <w:color w:val="000000" w:themeColor="text1"/>
            <w:rPrChange w:id="9100" w:author="Ruijie Xu" w:date="2022-03-10T12:31:00Z">
              <w:rPr>
                <w:color w:val="000000" w:themeColor="text1"/>
              </w:rPr>
            </w:rPrChange>
          </w:rPr>
          <w:delText xml:space="preserve">for </w:delText>
        </w:r>
        <w:r w:rsidR="00D40405" w:rsidRPr="002B42A7" w:rsidDel="0095631F">
          <w:rPr>
            <w:rFonts w:ascii="Times New Roman" w:hAnsi="Times New Roman" w:cs="Times New Roman"/>
            <w:color w:val="000000" w:themeColor="text1"/>
            <w:rPrChange w:id="9101" w:author="Ruijie Xu" w:date="2022-03-10T12:31:00Z">
              <w:rPr>
                <w:color w:val="000000" w:themeColor="text1"/>
              </w:rPr>
            </w:rPrChange>
          </w:rPr>
          <w:delText>their existence</w:delText>
        </w:r>
      </w:del>
      <w:ins w:id="9102" w:author="Ruijie Xu" w:date="2022-01-28T14:12:00Z">
        <w:del w:id="9103" w:author="Rajeev, Sree" w:date="2022-03-01T14:36:00Z">
          <w:r w:rsidR="00B22286" w:rsidRPr="002B42A7" w:rsidDel="0095631F">
            <w:rPr>
              <w:rFonts w:ascii="Times New Roman" w:hAnsi="Times New Roman" w:cs="Times New Roman"/>
              <w:color w:val="000000" w:themeColor="text1"/>
              <w:rPrChange w:id="9104" w:author="Ruijie Xu" w:date="2022-03-10T12:31:00Z">
                <w:rPr>
                  <w:color w:val="000000" w:themeColor="text1"/>
                </w:rPr>
              </w:rPrChange>
            </w:rPr>
            <w:delText>s</w:delText>
          </w:r>
        </w:del>
      </w:ins>
      <w:del w:id="9105" w:author="Rajeev, Sree" w:date="2022-03-01T14:36:00Z">
        <w:r w:rsidR="0031189D" w:rsidRPr="002B42A7" w:rsidDel="0095631F">
          <w:rPr>
            <w:rFonts w:ascii="Times New Roman" w:hAnsi="Times New Roman" w:cs="Times New Roman"/>
            <w:color w:val="000000" w:themeColor="text1"/>
            <w:rPrChange w:id="9106" w:author="Ruijie Xu" w:date="2022-03-10T12:31:00Z">
              <w:rPr>
                <w:color w:val="000000" w:themeColor="text1"/>
              </w:rPr>
            </w:rPrChange>
          </w:rPr>
          <w:delText xml:space="preserve"> </w:delText>
        </w:r>
      </w:del>
      <w:r w:rsidR="00234370" w:rsidRPr="002B42A7">
        <w:rPr>
          <w:rFonts w:ascii="Times New Roman" w:hAnsi="Times New Roman" w:cs="Times New Roman"/>
          <w:color w:val="000000" w:themeColor="text1"/>
          <w:rPrChange w:id="9107" w:author="Ruijie Xu" w:date="2022-03-10T12:31:00Z">
            <w:rPr>
              <w:color w:val="000000" w:themeColor="text1"/>
            </w:rPr>
          </w:rPrChange>
        </w:rPr>
        <w:t xml:space="preserve">and </w:t>
      </w:r>
      <w:del w:id="9108" w:author="Ruijie Xu" w:date="2022-01-28T14:12:00Z">
        <w:r w:rsidR="00D40405" w:rsidRPr="002B42A7" w:rsidDel="00F1531E">
          <w:rPr>
            <w:rFonts w:ascii="Times New Roman" w:hAnsi="Times New Roman" w:cs="Times New Roman"/>
            <w:color w:val="000000" w:themeColor="text1"/>
            <w:rPrChange w:id="9109" w:author="Ruijie Xu" w:date="2022-03-10T12:31:00Z">
              <w:rPr>
                <w:color w:val="000000" w:themeColor="text1"/>
              </w:rPr>
            </w:rPrChange>
          </w:rPr>
          <w:delText xml:space="preserve">for </w:delText>
        </w:r>
      </w:del>
      <w:ins w:id="9110" w:author="Ruijie Xu" w:date="2022-01-28T14:12:00Z">
        <w:del w:id="9111" w:author="Liliana Salvador" w:date="2022-02-26T19:48:00Z">
          <w:r w:rsidR="00F1531E" w:rsidRPr="002B42A7" w:rsidDel="004B4B3C">
            <w:rPr>
              <w:rFonts w:ascii="Times New Roman" w:hAnsi="Times New Roman" w:cs="Times New Roman"/>
              <w:color w:val="000000" w:themeColor="text1"/>
              <w:rPrChange w:id="9112" w:author="Ruijie Xu" w:date="2022-03-10T12:31:00Z">
                <w:rPr>
                  <w:color w:val="000000" w:themeColor="text1"/>
                </w:rPr>
              </w:rPrChange>
            </w:rPr>
            <w:delText xml:space="preserve">to </w:delText>
          </w:r>
        </w:del>
        <w:r w:rsidR="00F1531E" w:rsidRPr="002B42A7">
          <w:rPr>
            <w:rFonts w:ascii="Times New Roman" w:hAnsi="Times New Roman" w:cs="Times New Roman"/>
            <w:color w:val="000000" w:themeColor="text1"/>
            <w:rPrChange w:id="9113" w:author="Ruijie Xu" w:date="2022-03-10T12:31:00Z">
              <w:rPr>
                <w:color w:val="000000" w:themeColor="text1"/>
              </w:rPr>
            </w:rPrChange>
          </w:rPr>
          <w:t>identify the potential</w:t>
        </w:r>
      </w:ins>
      <w:del w:id="9114" w:author="Ruijie Xu" w:date="2022-01-30T14:13:00Z">
        <w:r w:rsidR="00D40405" w:rsidRPr="002B42A7" w:rsidDel="00851952">
          <w:rPr>
            <w:rFonts w:ascii="Times New Roman" w:hAnsi="Times New Roman" w:cs="Times New Roman"/>
            <w:color w:val="000000" w:themeColor="text1"/>
            <w:rPrChange w:id="9115" w:author="Ruijie Xu" w:date="2022-03-10T12:31:00Z">
              <w:rPr>
                <w:color w:val="000000" w:themeColor="text1"/>
              </w:rPr>
            </w:rPrChange>
          </w:rPr>
          <w:delText>the</w:delText>
        </w:r>
      </w:del>
      <w:r w:rsidR="00234370" w:rsidRPr="002B42A7">
        <w:rPr>
          <w:rFonts w:ascii="Times New Roman" w:hAnsi="Times New Roman" w:cs="Times New Roman"/>
          <w:color w:val="000000" w:themeColor="text1"/>
          <w:rPrChange w:id="9116" w:author="Ruijie Xu" w:date="2022-03-10T12:31:00Z">
            <w:rPr>
              <w:color w:val="000000" w:themeColor="text1"/>
            </w:rPr>
          </w:rPrChange>
        </w:rPr>
        <w:t xml:space="preserve"> factors that </w:t>
      </w:r>
      <w:r w:rsidR="00D40405" w:rsidRPr="002B42A7">
        <w:rPr>
          <w:rFonts w:ascii="Times New Roman" w:hAnsi="Times New Roman" w:cs="Times New Roman"/>
          <w:color w:val="000000" w:themeColor="text1"/>
          <w:rPrChange w:id="9117" w:author="Ruijie Xu" w:date="2022-03-10T12:31:00Z">
            <w:rPr>
              <w:color w:val="000000" w:themeColor="text1"/>
            </w:rPr>
          </w:rPrChange>
        </w:rPr>
        <w:t>lead to</w:t>
      </w:r>
      <w:r w:rsidR="00234370" w:rsidRPr="002B42A7">
        <w:rPr>
          <w:rFonts w:ascii="Times New Roman" w:hAnsi="Times New Roman" w:cs="Times New Roman"/>
          <w:color w:val="000000" w:themeColor="text1"/>
          <w:rPrChange w:id="9118" w:author="Ruijie Xu" w:date="2022-03-10T12:31:00Z">
            <w:rPr>
              <w:color w:val="000000" w:themeColor="text1"/>
            </w:rPr>
          </w:rPrChange>
        </w:rPr>
        <w:t xml:space="preserve"> </w:t>
      </w:r>
      <w:ins w:id="9119" w:author="Ruijie Xu" w:date="2022-01-30T14:13:00Z">
        <w:del w:id="9120" w:author="Liliana Salvador" w:date="2022-02-26T19:49:00Z">
          <w:r w:rsidR="00851952" w:rsidRPr="002B42A7" w:rsidDel="004B4B3C">
            <w:rPr>
              <w:rFonts w:ascii="Times New Roman" w:hAnsi="Times New Roman" w:cs="Times New Roman"/>
              <w:color w:val="000000" w:themeColor="text1"/>
              <w:rPrChange w:id="9121" w:author="Ruijie Xu" w:date="2022-03-10T12:31:00Z">
                <w:rPr>
                  <w:color w:val="000000" w:themeColor="text1"/>
                </w:rPr>
              </w:rPrChange>
            </w:rPr>
            <w:delText xml:space="preserve">the </w:delText>
          </w:r>
        </w:del>
      </w:ins>
      <w:del w:id="9122" w:author="Ruijie Xu" w:date="2022-03-16T16:48:00Z">
        <w:r w:rsidR="00234370" w:rsidRPr="002B42A7" w:rsidDel="004D7819">
          <w:rPr>
            <w:rFonts w:ascii="Times New Roman" w:hAnsi="Times New Roman" w:cs="Times New Roman"/>
            <w:color w:val="000000" w:themeColor="text1"/>
            <w:rPrChange w:id="9123" w:author="Ruijie Xu" w:date="2022-03-10T12:31:00Z">
              <w:rPr>
                <w:color w:val="000000" w:themeColor="text1"/>
              </w:rPr>
            </w:rPrChange>
          </w:rPr>
          <w:delText>incorrect</w:delText>
        </w:r>
      </w:del>
      <w:ins w:id="9124" w:author="Ruijie Xu" w:date="2022-03-16T16:48:00Z">
        <w:r w:rsidR="004D7819">
          <w:rPr>
            <w:rFonts w:ascii="Times New Roman" w:hAnsi="Times New Roman" w:cs="Times New Roman"/>
            <w:color w:val="000000" w:themeColor="text1"/>
          </w:rPr>
          <w:t>biased</w:t>
        </w:r>
      </w:ins>
      <w:r w:rsidR="00234370" w:rsidRPr="002B42A7">
        <w:rPr>
          <w:rFonts w:ascii="Times New Roman" w:hAnsi="Times New Roman" w:cs="Times New Roman"/>
          <w:color w:val="000000" w:themeColor="text1"/>
          <w:rPrChange w:id="9125" w:author="Ruijie Xu" w:date="2022-03-10T12:31:00Z">
            <w:rPr>
              <w:color w:val="000000" w:themeColor="text1"/>
            </w:rPr>
          </w:rPrChange>
        </w:rPr>
        <w:t xml:space="preserve"> biological conclusions</w:t>
      </w:r>
      <w:ins w:id="9126" w:author="Ruijie Xu" w:date="2022-01-28T14:12:00Z">
        <w:r w:rsidR="00F1531E" w:rsidRPr="002B42A7">
          <w:rPr>
            <w:rFonts w:ascii="Times New Roman" w:hAnsi="Times New Roman" w:cs="Times New Roman"/>
            <w:color w:val="000000" w:themeColor="text1"/>
            <w:rPrChange w:id="9127" w:author="Ruijie Xu" w:date="2022-03-10T12:31:00Z">
              <w:rPr>
                <w:color w:val="000000" w:themeColor="text1"/>
              </w:rPr>
            </w:rPrChange>
          </w:rPr>
          <w:t xml:space="preserve"> in a metagenomics study</w:t>
        </w:r>
      </w:ins>
      <w:r w:rsidR="00234370" w:rsidRPr="002B42A7">
        <w:rPr>
          <w:rFonts w:ascii="Times New Roman" w:hAnsi="Times New Roman" w:cs="Times New Roman"/>
          <w:color w:val="000000" w:themeColor="text1"/>
          <w:rPrChange w:id="9128" w:author="Ruijie Xu" w:date="2022-03-10T12:31:00Z">
            <w:rPr>
              <w:color w:val="000000" w:themeColor="text1"/>
            </w:rPr>
          </w:rPrChange>
        </w:rPr>
        <w:t xml:space="preserve">. </w:t>
      </w:r>
    </w:p>
    <w:p w14:paraId="13284C90" w14:textId="77777777" w:rsidR="004B4B3C" w:rsidRPr="002B42A7" w:rsidDel="00B1228A" w:rsidRDefault="004B4B3C" w:rsidP="0046408A">
      <w:pPr>
        <w:spacing w:line="480" w:lineRule="auto"/>
        <w:ind w:right="480" w:firstLine="720"/>
        <w:rPr>
          <w:del w:id="9129" w:author="Rajeev, Sree" w:date="2022-03-03T11:35:00Z"/>
          <w:rFonts w:ascii="Times New Roman" w:hAnsi="Times New Roman" w:cs="Times New Roman"/>
          <w:color w:val="000000" w:themeColor="text1"/>
          <w:rPrChange w:id="9130" w:author="Ruijie Xu" w:date="2022-03-10T12:31:00Z">
            <w:rPr>
              <w:del w:id="9131" w:author="Rajeev, Sree" w:date="2022-03-03T11:35:00Z"/>
              <w:color w:val="000000" w:themeColor="text1"/>
            </w:rPr>
          </w:rPrChange>
        </w:rPr>
      </w:pPr>
    </w:p>
    <w:p w14:paraId="43706948" w14:textId="0C9E393A" w:rsidR="00692C29" w:rsidRPr="002B42A7" w:rsidRDefault="00D82CA4" w:rsidP="0046408A">
      <w:pPr>
        <w:spacing w:line="480" w:lineRule="auto"/>
        <w:rPr>
          <w:rFonts w:ascii="Times New Roman" w:hAnsi="Times New Roman" w:cs="Times New Roman"/>
          <w:color w:val="000000" w:themeColor="text1"/>
          <w:rPrChange w:id="9132" w:author="Ruijie Xu" w:date="2022-03-10T12:31:00Z">
            <w:rPr>
              <w:color w:val="000000" w:themeColor="text1"/>
            </w:rPr>
          </w:rPrChange>
        </w:rPr>
      </w:pPr>
      <w:ins w:id="9133" w:author="Ruijie Xu" w:date="2022-01-30T12:36:00Z">
        <w:r w:rsidRPr="002B42A7">
          <w:rPr>
            <w:rFonts w:ascii="Times New Roman" w:hAnsi="Times New Roman" w:cs="Times New Roman"/>
            <w:b/>
            <w:bCs/>
            <w:color w:val="000000" w:themeColor="text1"/>
            <w:rPrChange w:id="9134" w:author="Ruijie Xu" w:date="2022-03-10T12:31:00Z">
              <w:rPr>
                <w:b/>
                <w:bCs/>
                <w:color w:val="000000" w:themeColor="text1"/>
              </w:rPr>
            </w:rPrChange>
          </w:rPr>
          <w:t xml:space="preserve">Biases </w:t>
        </w:r>
      </w:ins>
      <w:ins w:id="9135" w:author="Liliana Salvador" w:date="2022-02-26T19:49:00Z">
        <w:r w:rsidR="004B4B3C" w:rsidRPr="002B42A7">
          <w:rPr>
            <w:rFonts w:ascii="Times New Roman" w:hAnsi="Times New Roman" w:cs="Times New Roman"/>
            <w:b/>
            <w:bCs/>
            <w:color w:val="000000" w:themeColor="text1"/>
            <w:rPrChange w:id="9136" w:author="Ruijie Xu" w:date="2022-03-10T12:31:00Z">
              <w:rPr>
                <w:b/>
                <w:bCs/>
                <w:color w:val="000000" w:themeColor="text1"/>
              </w:rPr>
            </w:rPrChange>
          </w:rPr>
          <w:t>i</w:t>
        </w:r>
      </w:ins>
      <w:ins w:id="9137" w:author="Ruijie Xu" w:date="2022-01-30T12:36:00Z">
        <w:del w:id="9138" w:author="Liliana Salvador" w:date="2022-02-26T19:49:00Z">
          <w:r w:rsidRPr="002B42A7" w:rsidDel="004B4B3C">
            <w:rPr>
              <w:rFonts w:ascii="Times New Roman" w:hAnsi="Times New Roman" w:cs="Times New Roman"/>
              <w:b/>
              <w:bCs/>
              <w:color w:val="000000" w:themeColor="text1"/>
              <w:rPrChange w:id="9139" w:author="Ruijie Xu" w:date="2022-03-10T12:31:00Z">
                <w:rPr>
                  <w:b/>
                  <w:bCs/>
                  <w:color w:val="000000" w:themeColor="text1"/>
                </w:rPr>
              </w:rPrChange>
            </w:rPr>
            <w:delText>I</w:delText>
          </w:r>
        </w:del>
        <w:r w:rsidRPr="002B42A7">
          <w:rPr>
            <w:rFonts w:ascii="Times New Roman" w:hAnsi="Times New Roman" w:cs="Times New Roman"/>
            <w:b/>
            <w:bCs/>
            <w:color w:val="000000" w:themeColor="text1"/>
            <w:rPrChange w:id="9140" w:author="Ruijie Xu" w:date="2022-03-10T12:31:00Z">
              <w:rPr>
                <w:b/>
                <w:bCs/>
                <w:color w:val="000000" w:themeColor="text1"/>
              </w:rPr>
            </w:rPrChange>
          </w:rPr>
          <w:t>ntrod</w:t>
        </w:r>
      </w:ins>
      <w:ins w:id="9141" w:author="Ruijie Xu" w:date="2022-01-30T14:13:00Z">
        <w:r w:rsidR="00851952" w:rsidRPr="002B42A7">
          <w:rPr>
            <w:rFonts w:ascii="Times New Roman" w:hAnsi="Times New Roman" w:cs="Times New Roman"/>
            <w:b/>
            <w:bCs/>
            <w:color w:val="000000" w:themeColor="text1"/>
            <w:rPrChange w:id="9142" w:author="Ruijie Xu" w:date="2022-03-10T12:31:00Z">
              <w:rPr>
                <w:b/>
                <w:bCs/>
                <w:color w:val="000000" w:themeColor="text1"/>
              </w:rPr>
            </w:rPrChange>
          </w:rPr>
          <w:t>u</w:t>
        </w:r>
      </w:ins>
      <w:ins w:id="9143" w:author="Ruijie Xu" w:date="2022-01-30T12:36:00Z">
        <w:r w:rsidRPr="002B42A7">
          <w:rPr>
            <w:rFonts w:ascii="Times New Roman" w:hAnsi="Times New Roman" w:cs="Times New Roman"/>
            <w:b/>
            <w:bCs/>
            <w:color w:val="000000" w:themeColor="text1"/>
            <w:rPrChange w:id="9144" w:author="Ruijie Xu" w:date="2022-03-10T12:31:00Z">
              <w:rPr>
                <w:b/>
                <w:bCs/>
                <w:color w:val="000000" w:themeColor="text1"/>
              </w:rPr>
            </w:rPrChange>
          </w:rPr>
          <w:t xml:space="preserve">ced by DB </w:t>
        </w:r>
      </w:ins>
      <w:ins w:id="9145" w:author="Liliana Salvador" w:date="2022-02-26T19:49:00Z">
        <w:r w:rsidR="004B4B3C" w:rsidRPr="002B42A7">
          <w:rPr>
            <w:rFonts w:ascii="Times New Roman" w:hAnsi="Times New Roman" w:cs="Times New Roman"/>
            <w:b/>
            <w:bCs/>
            <w:color w:val="000000" w:themeColor="text1"/>
            <w:rPrChange w:id="9146" w:author="Ruijie Xu" w:date="2022-03-10T12:31:00Z">
              <w:rPr>
                <w:b/>
                <w:bCs/>
                <w:color w:val="000000" w:themeColor="text1"/>
              </w:rPr>
            </w:rPrChange>
          </w:rPr>
          <w:t>s</w:t>
        </w:r>
      </w:ins>
      <w:ins w:id="9147" w:author="Ruijie Xu" w:date="2022-01-30T12:36:00Z">
        <w:del w:id="9148" w:author="Liliana Salvador" w:date="2022-02-26T19:49:00Z">
          <w:r w:rsidR="00CA0C24" w:rsidRPr="002B42A7" w:rsidDel="004B4B3C">
            <w:rPr>
              <w:rFonts w:ascii="Times New Roman" w:hAnsi="Times New Roman" w:cs="Times New Roman"/>
              <w:b/>
              <w:bCs/>
              <w:color w:val="000000" w:themeColor="text1"/>
              <w:rPrChange w:id="9149" w:author="Ruijie Xu" w:date="2022-03-10T12:31:00Z">
                <w:rPr>
                  <w:b/>
                  <w:bCs/>
                  <w:color w:val="000000" w:themeColor="text1"/>
                </w:rPr>
              </w:rPrChange>
            </w:rPr>
            <w:delText>S</w:delText>
          </w:r>
        </w:del>
        <w:r w:rsidRPr="002B42A7">
          <w:rPr>
            <w:rFonts w:ascii="Times New Roman" w:hAnsi="Times New Roman" w:cs="Times New Roman"/>
            <w:b/>
            <w:bCs/>
            <w:color w:val="000000" w:themeColor="text1"/>
            <w:rPrChange w:id="9150" w:author="Ruijie Xu" w:date="2022-03-10T12:31:00Z">
              <w:rPr>
                <w:b/>
                <w:bCs/>
                <w:color w:val="000000" w:themeColor="text1"/>
              </w:rPr>
            </w:rPrChange>
          </w:rPr>
          <w:t>election</w:t>
        </w:r>
      </w:ins>
      <w:del w:id="9151" w:author="Ruijie Xu" w:date="2022-01-30T12:36:00Z">
        <w:r w:rsidR="00234370" w:rsidRPr="002B42A7" w:rsidDel="00D82CA4">
          <w:rPr>
            <w:rFonts w:ascii="Times New Roman" w:hAnsi="Times New Roman" w:cs="Times New Roman"/>
            <w:b/>
            <w:bCs/>
            <w:color w:val="000000" w:themeColor="text1"/>
            <w:rPrChange w:id="9152" w:author="Ruijie Xu" w:date="2022-03-10T12:31:00Z">
              <w:rPr>
                <w:b/>
                <w:bCs/>
                <w:color w:val="000000" w:themeColor="text1"/>
              </w:rPr>
            </w:rPrChange>
          </w:rPr>
          <w:delText xml:space="preserve">Kraken2 analysis with three different </w:delText>
        </w:r>
        <w:r w:rsidR="00FE5C5D" w:rsidRPr="002B42A7" w:rsidDel="00D82CA4">
          <w:rPr>
            <w:rFonts w:ascii="Times New Roman" w:hAnsi="Times New Roman" w:cs="Times New Roman"/>
            <w:b/>
            <w:bCs/>
            <w:color w:val="000000" w:themeColor="text1"/>
            <w:rPrChange w:id="9153" w:author="Ruijie Xu" w:date="2022-03-10T12:31:00Z">
              <w:rPr>
                <w:b/>
                <w:bCs/>
                <w:color w:val="000000" w:themeColor="text1"/>
              </w:rPr>
            </w:rPrChange>
          </w:rPr>
          <w:delText>DB</w:delText>
        </w:r>
        <w:r w:rsidR="00234370" w:rsidRPr="002B42A7" w:rsidDel="00D82CA4">
          <w:rPr>
            <w:rFonts w:ascii="Times New Roman" w:hAnsi="Times New Roman" w:cs="Times New Roman"/>
            <w:b/>
            <w:bCs/>
            <w:color w:val="000000" w:themeColor="text1"/>
            <w:rPrChange w:id="9154" w:author="Ruijie Xu" w:date="2022-03-10T12:31:00Z">
              <w:rPr>
                <w:b/>
                <w:bCs/>
                <w:color w:val="000000" w:themeColor="text1"/>
              </w:rPr>
            </w:rPrChange>
          </w:rPr>
          <w:delText>s</w:delText>
        </w:r>
      </w:del>
      <w:del w:id="9155" w:author="Liliana Salvador" w:date="2022-03-08T20:18:00Z">
        <w:r w:rsidR="00234370" w:rsidRPr="002B42A7" w:rsidDel="003F63F2">
          <w:rPr>
            <w:rFonts w:ascii="Times New Roman" w:hAnsi="Times New Roman" w:cs="Times New Roman"/>
            <w:color w:val="000000" w:themeColor="text1"/>
            <w:rPrChange w:id="9156" w:author="Ruijie Xu" w:date="2022-03-10T12:31:00Z">
              <w:rPr>
                <w:color w:val="000000" w:themeColor="text1"/>
              </w:rPr>
            </w:rPrChange>
          </w:rPr>
          <w:delText>.</w:delText>
        </w:r>
      </w:del>
      <w:r w:rsidR="00234370" w:rsidRPr="002B42A7">
        <w:rPr>
          <w:rFonts w:ascii="Times New Roman" w:hAnsi="Times New Roman" w:cs="Times New Roman"/>
          <w:color w:val="000000" w:themeColor="text1"/>
          <w:rPrChange w:id="9157" w:author="Ruijie Xu" w:date="2022-03-10T12:31:00Z">
            <w:rPr>
              <w:color w:val="000000" w:themeColor="text1"/>
            </w:rPr>
          </w:rPrChange>
        </w:rPr>
        <w:t xml:space="preserve"> </w:t>
      </w:r>
    </w:p>
    <w:p w14:paraId="1AE4989F" w14:textId="787B72D9" w:rsidR="00ED017A" w:rsidRDefault="00234370" w:rsidP="0046408A">
      <w:pPr>
        <w:spacing w:line="480" w:lineRule="auto"/>
        <w:rPr>
          <w:ins w:id="9158" w:author="Ruijie Xu" w:date="2022-03-11T13:42:00Z"/>
          <w:rFonts w:ascii="Times New Roman" w:hAnsi="Times New Roman" w:cs="Times New Roman"/>
          <w:color w:val="000000" w:themeColor="text1"/>
        </w:rPr>
      </w:pPr>
      <w:del w:id="9159" w:author="Ruijie Xu" w:date="2022-03-10T11:33:00Z">
        <w:r w:rsidRPr="002B42A7" w:rsidDel="00FD2974">
          <w:rPr>
            <w:rFonts w:ascii="Times New Roman" w:hAnsi="Times New Roman" w:cs="Times New Roman"/>
            <w:color w:val="000000" w:themeColor="text1"/>
            <w:rPrChange w:id="9160" w:author="Ruijie Xu" w:date="2022-03-10T12:31:00Z">
              <w:rPr>
                <w:color w:val="000000" w:themeColor="text1"/>
              </w:rPr>
            </w:rPrChange>
          </w:rPr>
          <w:delText xml:space="preserve">Incorrect taxonomical profiling of the collected samples’ microbial community can start from choosing an incorrect </w:delText>
        </w:r>
        <w:r w:rsidR="00FE5C5D" w:rsidRPr="002B42A7" w:rsidDel="00FD2974">
          <w:rPr>
            <w:rFonts w:ascii="Times New Roman" w:hAnsi="Times New Roman" w:cs="Times New Roman"/>
            <w:color w:val="000000" w:themeColor="text1"/>
            <w:rPrChange w:id="9161" w:author="Ruijie Xu" w:date="2022-03-10T12:31:00Z">
              <w:rPr>
                <w:color w:val="000000" w:themeColor="text1"/>
              </w:rPr>
            </w:rPrChange>
          </w:rPr>
          <w:delText>DB</w:delText>
        </w:r>
        <w:r w:rsidRPr="002B42A7" w:rsidDel="00FD2974">
          <w:rPr>
            <w:rFonts w:ascii="Times New Roman" w:hAnsi="Times New Roman" w:cs="Times New Roman"/>
            <w:color w:val="000000" w:themeColor="text1"/>
            <w:rPrChange w:id="9162" w:author="Ruijie Xu" w:date="2022-03-10T12:31:00Z">
              <w:rPr>
                <w:color w:val="000000" w:themeColor="text1"/>
              </w:rPr>
            </w:rPrChange>
          </w:rPr>
          <w:delText xml:space="preserve">. </w:delText>
        </w:r>
      </w:del>
      <w:ins w:id="9163" w:author="Ruijie Xu" w:date="2022-03-16T16:52:00Z">
        <w:r w:rsidR="004D7819">
          <w:rPr>
            <w:rFonts w:ascii="Times New Roman" w:hAnsi="Times New Roman" w:cs="Times New Roman"/>
            <w:color w:val="000000" w:themeColor="text1"/>
          </w:rPr>
          <w:t xml:space="preserve">Most of the current </w:t>
        </w:r>
      </w:ins>
      <w:ins w:id="9164" w:author="Ruijie Xu" w:date="2022-03-16T16:53:00Z">
        <w:r w:rsidR="004D7819">
          <w:rPr>
            <w:rFonts w:ascii="Times New Roman" w:hAnsi="Times New Roman" w:cs="Times New Roman"/>
            <w:color w:val="000000" w:themeColor="text1"/>
          </w:rPr>
          <w:t xml:space="preserve">alignment-free </w:t>
        </w:r>
      </w:ins>
      <w:del w:id="9165" w:author="Ruijie Xu" w:date="2022-03-16T16:52:00Z">
        <w:r w:rsidR="00680F37" w:rsidRPr="002B42A7" w:rsidDel="004D7819">
          <w:rPr>
            <w:rFonts w:ascii="Times New Roman" w:hAnsi="Times New Roman" w:cs="Times New Roman"/>
            <w:color w:val="000000" w:themeColor="text1"/>
            <w:rPrChange w:id="9166" w:author="Ruijie Xu" w:date="2022-03-10T12:31:00Z">
              <w:rPr>
                <w:color w:val="000000" w:themeColor="text1"/>
              </w:rPr>
            </w:rPrChange>
          </w:rPr>
          <w:delText>All c</w:delText>
        </w:r>
        <w:r w:rsidRPr="002B42A7" w:rsidDel="004D7819">
          <w:rPr>
            <w:rFonts w:ascii="Times New Roman" w:hAnsi="Times New Roman" w:cs="Times New Roman"/>
            <w:color w:val="000000" w:themeColor="text1"/>
            <w:rPrChange w:id="9167" w:author="Ruijie Xu" w:date="2022-03-10T12:31:00Z">
              <w:rPr>
                <w:color w:val="000000" w:themeColor="text1"/>
              </w:rPr>
            </w:rPrChange>
          </w:rPr>
          <w:delText xml:space="preserve">urrent taxonomical profiling </w:delText>
        </w:r>
      </w:del>
      <w:r w:rsidR="00D40405" w:rsidRPr="002B42A7">
        <w:rPr>
          <w:rFonts w:ascii="Times New Roman" w:hAnsi="Times New Roman" w:cs="Times New Roman"/>
          <w:color w:val="000000" w:themeColor="text1"/>
          <w:rPrChange w:id="9168" w:author="Ruijie Xu" w:date="2022-03-10T12:31:00Z">
            <w:rPr>
              <w:color w:val="000000" w:themeColor="text1"/>
            </w:rPr>
          </w:rPrChange>
        </w:rPr>
        <w:t xml:space="preserve">software </w:t>
      </w:r>
      <w:proofErr w:type="gramStart"/>
      <w:r w:rsidRPr="002B42A7">
        <w:rPr>
          <w:rFonts w:ascii="Times New Roman" w:hAnsi="Times New Roman" w:cs="Times New Roman"/>
          <w:color w:val="000000" w:themeColor="text1"/>
          <w:rPrChange w:id="9169" w:author="Ruijie Xu" w:date="2022-03-10T12:31:00Z">
            <w:rPr>
              <w:color w:val="000000" w:themeColor="text1"/>
            </w:rPr>
          </w:rPrChange>
        </w:rPr>
        <w:t>require</w:t>
      </w:r>
      <w:proofErr w:type="gramEnd"/>
      <w:del w:id="9170" w:author="Liliana Salvador" w:date="2022-02-26T19:51:00Z">
        <w:r w:rsidR="00366132" w:rsidRPr="002B42A7" w:rsidDel="004B4B3C">
          <w:rPr>
            <w:rFonts w:ascii="Times New Roman" w:hAnsi="Times New Roman" w:cs="Times New Roman"/>
            <w:color w:val="000000" w:themeColor="text1"/>
            <w:rPrChange w:id="9171" w:author="Ruijie Xu" w:date="2022-03-10T12:31:00Z">
              <w:rPr>
                <w:color w:val="000000" w:themeColor="text1"/>
              </w:rPr>
            </w:rPrChange>
          </w:rPr>
          <w:delText>s</w:delText>
        </w:r>
      </w:del>
      <w:r w:rsidRPr="002B42A7">
        <w:rPr>
          <w:rFonts w:ascii="Times New Roman" w:hAnsi="Times New Roman" w:cs="Times New Roman"/>
          <w:color w:val="000000" w:themeColor="text1"/>
          <w:rPrChange w:id="9172" w:author="Ruijie Xu" w:date="2022-03-10T12:31:00Z">
            <w:rPr>
              <w:color w:val="000000" w:themeColor="text1"/>
            </w:rPr>
          </w:rPrChange>
        </w:rPr>
        <w:t xml:space="preserve"> </w:t>
      </w:r>
      <w:r w:rsidR="00366132" w:rsidRPr="002B42A7">
        <w:rPr>
          <w:rFonts w:ascii="Times New Roman" w:hAnsi="Times New Roman" w:cs="Times New Roman"/>
          <w:color w:val="000000" w:themeColor="text1"/>
          <w:rPrChange w:id="9173" w:author="Ruijie Xu" w:date="2022-03-10T12:31:00Z">
            <w:rPr>
              <w:color w:val="000000" w:themeColor="text1"/>
            </w:rPr>
          </w:rPrChange>
        </w:rPr>
        <w:t xml:space="preserve">a </w:t>
      </w:r>
      <w:r w:rsidRPr="002B42A7">
        <w:rPr>
          <w:rFonts w:ascii="Times New Roman" w:hAnsi="Times New Roman" w:cs="Times New Roman"/>
          <w:color w:val="000000" w:themeColor="text1"/>
          <w:rPrChange w:id="9174" w:author="Ruijie Xu" w:date="2022-03-10T12:31:00Z">
            <w:rPr>
              <w:color w:val="000000" w:themeColor="text1"/>
            </w:rPr>
          </w:rPrChange>
        </w:rPr>
        <w:t xml:space="preserve">large number of computational resources for </w:t>
      </w:r>
      <w:r w:rsidR="00FE5C5D" w:rsidRPr="002B42A7">
        <w:rPr>
          <w:rFonts w:ascii="Times New Roman" w:hAnsi="Times New Roman" w:cs="Times New Roman"/>
          <w:color w:val="000000" w:themeColor="text1"/>
          <w:rPrChange w:id="9175" w:author="Ruijie Xu" w:date="2022-03-10T12:31:00Z">
            <w:rPr>
              <w:color w:val="000000" w:themeColor="text1"/>
            </w:rPr>
          </w:rPrChange>
        </w:rPr>
        <w:t>DB</w:t>
      </w:r>
      <w:r w:rsidRPr="002B42A7">
        <w:rPr>
          <w:rFonts w:ascii="Times New Roman" w:hAnsi="Times New Roman" w:cs="Times New Roman"/>
          <w:color w:val="000000" w:themeColor="text1"/>
          <w:rPrChange w:id="9176" w:author="Ruijie Xu" w:date="2022-03-10T12:31:00Z">
            <w:rPr>
              <w:color w:val="000000" w:themeColor="text1"/>
            </w:rPr>
          </w:rPrChange>
        </w:rPr>
        <w:t xml:space="preserve"> building and storage. </w:t>
      </w:r>
      <w:del w:id="9177" w:author="Ruijie Xu" w:date="2022-03-16T16:53:00Z">
        <w:r w:rsidRPr="002B42A7" w:rsidDel="004D7819">
          <w:rPr>
            <w:rFonts w:ascii="Times New Roman" w:hAnsi="Times New Roman" w:cs="Times New Roman"/>
            <w:color w:val="000000" w:themeColor="text1"/>
            <w:rPrChange w:id="9178" w:author="Ruijie Xu" w:date="2022-03-10T12:31:00Z">
              <w:rPr>
                <w:color w:val="000000" w:themeColor="text1"/>
              </w:rPr>
            </w:rPrChange>
          </w:rPr>
          <w:delText xml:space="preserve">Some </w:delText>
        </w:r>
        <w:r w:rsidR="00D40405" w:rsidRPr="002B42A7" w:rsidDel="004D7819">
          <w:rPr>
            <w:rFonts w:ascii="Times New Roman" w:hAnsi="Times New Roman" w:cs="Times New Roman"/>
            <w:color w:val="000000" w:themeColor="text1"/>
            <w:rPrChange w:id="9179" w:author="Ruijie Xu" w:date="2022-03-10T12:31:00Z">
              <w:rPr>
                <w:color w:val="000000" w:themeColor="text1"/>
              </w:rPr>
            </w:rPrChange>
          </w:rPr>
          <w:delText>software</w:delText>
        </w:r>
        <w:r w:rsidRPr="002B42A7" w:rsidDel="004D7819">
          <w:rPr>
            <w:rFonts w:ascii="Times New Roman" w:hAnsi="Times New Roman" w:cs="Times New Roman"/>
            <w:color w:val="000000" w:themeColor="text1"/>
            <w:rPrChange w:id="9180" w:author="Ruijie Xu" w:date="2022-03-10T12:31:00Z">
              <w:rPr>
                <w:color w:val="000000" w:themeColor="text1"/>
              </w:rPr>
            </w:rPrChange>
          </w:rPr>
          <w:delText>, such as</w:delText>
        </w:r>
      </w:del>
      <w:ins w:id="9181" w:author="Ruijie Xu" w:date="2022-03-16T16:53:00Z">
        <w:r w:rsidR="004D7819">
          <w:rPr>
            <w:rFonts w:ascii="Times New Roman" w:hAnsi="Times New Roman" w:cs="Times New Roman"/>
            <w:color w:val="000000" w:themeColor="text1"/>
          </w:rPr>
          <w:t>To allow users with less computational</w:t>
        </w:r>
      </w:ins>
      <w:ins w:id="9182" w:author="Ruijie Xu" w:date="2022-03-16T16:54:00Z">
        <w:r w:rsidR="004D7819">
          <w:rPr>
            <w:rFonts w:ascii="Times New Roman" w:hAnsi="Times New Roman" w:cs="Times New Roman"/>
            <w:color w:val="000000" w:themeColor="text1"/>
          </w:rPr>
          <w:t xml:space="preserve"> resources to perform the analysis,</w:t>
        </w:r>
      </w:ins>
      <w:r w:rsidRPr="002B42A7">
        <w:rPr>
          <w:rFonts w:ascii="Times New Roman" w:hAnsi="Times New Roman" w:cs="Times New Roman"/>
          <w:color w:val="000000" w:themeColor="text1"/>
          <w:rPrChange w:id="9183" w:author="Ruijie Xu" w:date="2022-03-10T12:31:00Z">
            <w:rPr>
              <w:color w:val="000000" w:themeColor="text1"/>
            </w:rPr>
          </w:rPrChange>
        </w:rPr>
        <w:t xml:space="preserve"> Kraken2, provide</w:t>
      </w:r>
      <w:ins w:id="9184" w:author="Liliana Salvador" w:date="2022-03-16T20:52:00Z">
        <w:r w:rsidR="006D03E3">
          <w:rPr>
            <w:rFonts w:ascii="Times New Roman" w:hAnsi="Times New Roman" w:cs="Times New Roman"/>
            <w:color w:val="000000" w:themeColor="text1"/>
          </w:rPr>
          <w:t>s</w:t>
        </w:r>
      </w:ins>
      <w:r w:rsidRPr="002B42A7">
        <w:rPr>
          <w:rFonts w:ascii="Times New Roman" w:hAnsi="Times New Roman" w:cs="Times New Roman"/>
          <w:color w:val="000000" w:themeColor="text1"/>
          <w:rPrChange w:id="9185" w:author="Ruijie Xu" w:date="2022-03-10T12:31:00Z">
            <w:rPr>
              <w:color w:val="000000" w:themeColor="text1"/>
            </w:rPr>
          </w:rPrChange>
        </w:rPr>
        <w:t xml:space="preserve"> an alternative pre</w:t>
      </w:r>
      <w:ins w:id="9186" w:author="Ruijie Xu" w:date="2022-01-28T14:15:00Z">
        <w:r w:rsidR="00571000" w:rsidRPr="002B42A7">
          <w:rPr>
            <w:rFonts w:ascii="Times New Roman" w:hAnsi="Times New Roman" w:cs="Times New Roman"/>
            <w:color w:val="000000" w:themeColor="text1"/>
            <w:rPrChange w:id="9187" w:author="Ruijie Xu" w:date="2022-03-10T12:31:00Z">
              <w:rPr>
                <w:color w:val="000000" w:themeColor="text1"/>
              </w:rPr>
            </w:rPrChange>
          </w:rPr>
          <w:t>-</w:t>
        </w:r>
      </w:ins>
      <w:r w:rsidRPr="002B42A7">
        <w:rPr>
          <w:rFonts w:ascii="Times New Roman" w:hAnsi="Times New Roman" w:cs="Times New Roman"/>
          <w:color w:val="000000" w:themeColor="text1"/>
          <w:rPrChange w:id="9188" w:author="Ruijie Xu" w:date="2022-03-10T12:31:00Z">
            <w:rPr>
              <w:color w:val="000000" w:themeColor="text1"/>
            </w:rPr>
          </w:rPrChange>
        </w:rPr>
        <w:t xml:space="preserve">built </w:t>
      </w:r>
      <w:r w:rsidR="00FE5C5D" w:rsidRPr="002B42A7">
        <w:rPr>
          <w:rFonts w:ascii="Times New Roman" w:hAnsi="Times New Roman" w:cs="Times New Roman"/>
          <w:color w:val="000000" w:themeColor="text1"/>
          <w:rPrChange w:id="9189" w:author="Ruijie Xu" w:date="2022-03-10T12:31:00Z">
            <w:rPr>
              <w:color w:val="000000" w:themeColor="text1"/>
            </w:rPr>
          </w:rPrChange>
        </w:rPr>
        <w:t>DB</w:t>
      </w:r>
      <w:del w:id="9190" w:author="Liliana Salvador" w:date="2022-03-16T20:52:00Z">
        <w:r w:rsidRPr="002B42A7" w:rsidDel="006D03E3">
          <w:rPr>
            <w:rFonts w:ascii="Times New Roman" w:hAnsi="Times New Roman" w:cs="Times New Roman"/>
            <w:color w:val="000000" w:themeColor="text1"/>
            <w:rPrChange w:id="9191" w:author="Ruijie Xu" w:date="2022-03-10T12:31:00Z">
              <w:rPr>
                <w:color w:val="000000" w:themeColor="text1"/>
              </w:rPr>
            </w:rPrChange>
          </w:rPr>
          <w:delText xml:space="preserve"> for users with inefficient computing resources</w:delText>
        </w:r>
      </w:del>
      <w:r w:rsidRPr="002B42A7">
        <w:rPr>
          <w:rFonts w:ascii="Times New Roman" w:hAnsi="Times New Roman" w:cs="Times New Roman"/>
          <w:color w:val="000000" w:themeColor="text1"/>
          <w:rPrChange w:id="9192" w:author="Ruijie Xu" w:date="2022-03-10T12:31:00Z">
            <w:rPr>
              <w:color w:val="000000" w:themeColor="text1"/>
            </w:rPr>
          </w:rPrChange>
        </w:rPr>
        <w:t xml:space="preserve">, which </w:t>
      </w:r>
      <w:del w:id="9193" w:author="Ruijie Xu" w:date="2022-01-28T14:15:00Z">
        <w:r w:rsidRPr="002B42A7" w:rsidDel="00EE39DE">
          <w:rPr>
            <w:rFonts w:ascii="Times New Roman" w:hAnsi="Times New Roman" w:cs="Times New Roman"/>
            <w:color w:val="000000" w:themeColor="text1"/>
            <w:rPrChange w:id="9194" w:author="Ruijie Xu" w:date="2022-03-10T12:31:00Z">
              <w:rPr>
                <w:color w:val="000000" w:themeColor="text1"/>
              </w:rPr>
            </w:rPrChange>
          </w:rPr>
          <w:delText>allow</w:delText>
        </w:r>
        <w:r w:rsidR="00D40405" w:rsidRPr="002B42A7" w:rsidDel="00EE39DE">
          <w:rPr>
            <w:rFonts w:ascii="Times New Roman" w:hAnsi="Times New Roman" w:cs="Times New Roman"/>
            <w:color w:val="000000" w:themeColor="text1"/>
            <w:rPrChange w:id="9195" w:author="Ruijie Xu" w:date="2022-03-10T12:31:00Z">
              <w:rPr>
                <w:color w:val="000000" w:themeColor="text1"/>
              </w:rPr>
            </w:rPrChange>
          </w:rPr>
          <w:delText xml:space="preserve"> for </w:delText>
        </w:r>
        <w:r w:rsidRPr="002B42A7" w:rsidDel="00EE39DE">
          <w:rPr>
            <w:rFonts w:ascii="Times New Roman" w:hAnsi="Times New Roman" w:cs="Times New Roman"/>
            <w:color w:val="000000" w:themeColor="text1"/>
            <w:rPrChange w:id="9196" w:author="Ruijie Xu" w:date="2022-03-10T12:31:00Z">
              <w:rPr>
                <w:color w:val="000000" w:themeColor="text1"/>
              </w:rPr>
            </w:rPrChange>
          </w:rPr>
          <w:delText xml:space="preserve">a </w:delText>
        </w:r>
      </w:del>
      <w:del w:id="9197" w:author="Ruijie Xu" w:date="2022-01-28T14:16:00Z">
        <w:r w:rsidRPr="002B42A7" w:rsidDel="00AE61DD">
          <w:rPr>
            <w:rFonts w:ascii="Times New Roman" w:hAnsi="Times New Roman" w:cs="Times New Roman"/>
            <w:color w:val="000000" w:themeColor="text1"/>
            <w:rPrChange w:id="9198" w:author="Ruijie Xu" w:date="2022-03-10T12:31:00Z">
              <w:rPr>
                <w:color w:val="000000" w:themeColor="text1"/>
              </w:rPr>
            </w:rPrChange>
          </w:rPr>
          <w:delText>down-sampled</w:delText>
        </w:r>
      </w:del>
      <w:ins w:id="9199" w:author="Ruijie Xu" w:date="2022-01-28T14:16:00Z">
        <w:r w:rsidR="00AE61DD" w:rsidRPr="002B42A7">
          <w:rPr>
            <w:rFonts w:ascii="Times New Roman" w:hAnsi="Times New Roman" w:cs="Times New Roman"/>
            <w:color w:val="000000" w:themeColor="text1"/>
            <w:rPrChange w:id="9200" w:author="Ruijie Xu" w:date="2022-03-10T12:31:00Z">
              <w:rPr>
                <w:color w:val="000000" w:themeColor="text1"/>
              </w:rPr>
            </w:rPrChange>
          </w:rPr>
          <w:t>minimize the size of the</w:t>
        </w:r>
      </w:ins>
      <w:r w:rsidRPr="002B42A7">
        <w:rPr>
          <w:rFonts w:ascii="Times New Roman" w:hAnsi="Times New Roman" w:cs="Times New Roman"/>
          <w:color w:val="000000" w:themeColor="text1"/>
          <w:rPrChange w:id="9201" w:author="Ruijie Xu" w:date="2022-03-10T12:31:00Z">
            <w:rPr>
              <w:color w:val="000000" w:themeColor="text1"/>
            </w:rPr>
          </w:rPrChange>
        </w:rPr>
        <w:t xml:space="preserve"> </w:t>
      </w:r>
      <w:r w:rsidR="00FE5C5D" w:rsidRPr="002B42A7">
        <w:rPr>
          <w:rFonts w:ascii="Times New Roman" w:hAnsi="Times New Roman" w:cs="Times New Roman"/>
          <w:color w:val="000000" w:themeColor="text1"/>
          <w:rPrChange w:id="9202" w:author="Ruijie Xu" w:date="2022-03-10T12:31:00Z">
            <w:rPr>
              <w:color w:val="000000" w:themeColor="text1"/>
            </w:rPr>
          </w:rPrChange>
        </w:rPr>
        <w:t>DB</w:t>
      </w:r>
      <w:r w:rsidRPr="002B42A7">
        <w:rPr>
          <w:rFonts w:ascii="Times New Roman" w:hAnsi="Times New Roman" w:cs="Times New Roman"/>
          <w:color w:val="000000" w:themeColor="text1"/>
          <w:rPrChange w:id="9203" w:author="Ruijie Xu" w:date="2022-03-10T12:31:00Z">
            <w:rPr>
              <w:color w:val="000000" w:themeColor="text1"/>
            </w:rPr>
          </w:rPrChange>
        </w:rPr>
        <w:t xml:space="preserve"> to be loaded into a machine with </w:t>
      </w:r>
      <w:del w:id="9204" w:author="Ruijie Xu" w:date="2022-01-28T14:16:00Z">
        <w:r w:rsidRPr="002B42A7" w:rsidDel="00331DC5">
          <w:rPr>
            <w:rFonts w:ascii="Times New Roman" w:hAnsi="Times New Roman" w:cs="Times New Roman"/>
            <w:color w:val="000000" w:themeColor="text1"/>
            <w:rPrChange w:id="9205" w:author="Ruijie Xu" w:date="2022-03-10T12:31:00Z">
              <w:rPr>
                <w:color w:val="000000" w:themeColor="text1"/>
              </w:rPr>
            </w:rPrChange>
          </w:rPr>
          <w:delText>RAM</w:delText>
        </w:r>
      </w:del>
      <w:ins w:id="9206" w:author="Ruijie Xu" w:date="2022-01-28T14:16:00Z">
        <w:r w:rsidR="00331DC5" w:rsidRPr="002B42A7">
          <w:rPr>
            <w:rFonts w:ascii="Times New Roman" w:hAnsi="Times New Roman" w:cs="Times New Roman"/>
            <w:color w:val="000000" w:themeColor="text1"/>
            <w:rPrChange w:id="9207" w:author="Ruijie Xu" w:date="2022-03-10T12:31:00Z">
              <w:rPr>
                <w:color w:val="000000" w:themeColor="text1"/>
              </w:rPr>
            </w:rPrChange>
          </w:rPr>
          <w:t>RAM</w:t>
        </w:r>
      </w:ins>
      <w:del w:id="9208" w:author="Ruijie Xu" w:date="2022-01-28T14:16:00Z">
        <w:r w:rsidRPr="002B42A7" w:rsidDel="00331DC5">
          <w:rPr>
            <w:rFonts w:ascii="Times New Roman" w:hAnsi="Times New Roman" w:cs="Times New Roman"/>
            <w:color w:val="000000" w:themeColor="text1"/>
            <w:rPrChange w:id="9209" w:author="Ruijie Xu" w:date="2022-03-10T12:31:00Z">
              <w:rPr>
                <w:color w:val="000000" w:themeColor="text1"/>
              </w:rPr>
            </w:rPrChange>
          </w:rPr>
          <w:delText xml:space="preserve"> </w:delText>
        </w:r>
      </w:del>
      <w:ins w:id="9210" w:author="Ruijie Xu" w:date="2022-01-28T14:16:00Z">
        <w:r w:rsidR="00331DC5" w:rsidRPr="002B42A7">
          <w:rPr>
            <w:rFonts w:ascii="Times New Roman" w:hAnsi="Times New Roman" w:cs="Times New Roman"/>
            <w:color w:val="000000" w:themeColor="text1"/>
            <w:rPrChange w:id="9211" w:author="Ruijie Xu" w:date="2022-03-10T12:31:00Z">
              <w:rPr>
                <w:color w:val="000000" w:themeColor="text1"/>
              </w:rPr>
            </w:rPrChange>
          </w:rPr>
          <w:t xml:space="preserve"> </w:t>
        </w:r>
      </w:ins>
      <w:r w:rsidRPr="002B42A7">
        <w:rPr>
          <w:rFonts w:ascii="Times New Roman" w:hAnsi="Times New Roman" w:cs="Times New Roman"/>
          <w:color w:val="000000" w:themeColor="text1"/>
          <w:rPrChange w:id="9212" w:author="Ruijie Xu" w:date="2022-03-10T12:31:00Z">
            <w:rPr>
              <w:color w:val="000000" w:themeColor="text1"/>
            </w:rPr>
          </w:rPrChange>
        </w:rPr>
        <w:t>as low as 8 GB</w:t>
      </w:r>
      <w:r w:rsidR="008C68D4" w:rsidRPr="002B42A7">
        <w:rPr>
          <w:rFonts w:ascii="Times New Roman" w:hAnsi="Times New Roman" w:cs="Times New Roman"/>
          <w:color w:val="000000" w:themeColor="text1"/>
          <w:rPrChange w:id="9213" w:author="Ruijie Xu" w:date="2022-03-10T12:31:00Z">
            <w:rPr>
              <w:color w:val="000000" w:themeColor="text1"/>
            </w:rPr>
          </w:rPrChange>
        </w:rPr>
        <w:t xml:space="preserve">. </w:t>
      </w:r>
      <w:del w:id="9214" w:author="Ruijie Xu" w:date="2022-02-27T12:54:00Z">
        <w:r w:rsidRPr="002B42A7" w:rsidDel="003A1276">
          <w:rPr>
            <w:rFonts w:ascii="Times New Roman" w:hAnsi="Times New Roman" w:cs="Times New Roman"/>
            <w:color w:val="000000" w:themeColor="text1"/>
            <w:rPrChange w:id="9215" w:author="Ruijie Xu" w:date="2022-03-10T12:31:00Z">
              <w:rPr>
                <w:color w:val="000000" w:themeColor="text1"/>
              </w:rPr>
            </w:rPrChange>
          </w:rPr>
          <w:delText xml:space="preserve">This </w:delText>
        </w:r>
        <w:r w:rsidR="00FE5C5D" w:rsidRPr="002B42A7" w:rsidDel="003A1276">
          <w:rPr>
            <w:rFonts w:ascii="Times New Roman" w:hAnsi="Times New Roman" w:cs="Times New Roman"/>
            <w:color w:val="000000" w:themeColor="text1"/>
            <w:rPrChange w:id="9216" w:author="Ruijie Xu" w:date="2022-03-10T12:31:00Z">
              <w:rPr>
                <w:color w:val="000000" w:themeColor="text1"/>
              </w:rPr>
            </w:rPrChange>
          </w:rPr>
          <w:delText>DB</w:delText>
        </w:r>
        <w:r w:rsidRPr="002B42A7" w:rsidDel="003A1276">
          <w:rPr>
            <w:rFonts w:ascii="Times New Roman" w:hAnsi="Times New Roman" w:cs="Times New Roman"/>
            <w:color w:val="000000" w:themeColor="text1"/>
            <w:rPrChange w:id="9217" w:author="Ruijie Xu" w:date="2022-03-10T12:31:00Z">
              <w:rPr>
                <w:color w:val="000000" w:themeColor="text1"/>
              </w:rPr>
            </w:rPrChange>
          </w:rPr>
          <w:delText xml:space="preserve"> </w:delText>
        </w:r>
        <w:r w:rsidR="00D40405" w:rsidRPr="002B42A7" w:rsidDel="003A1276">
          <w:rPr>
            <w:rFonts w:ascii="Times New Roman" w:hAnsi="Times New Roman" w:cs="Times New Roman"/>
            <w:color w:val="000000" w:themeColor="text1"/>
            <w:rPrChange w:id="9218" w:author="Ruijie Xu" w:date="2022-03-10T12:31:00Z">
              <w:rPr>
                <w:color w:val="000000" w:themeColor="text1"/>
              </w:rPr>
            </w:rPrChange>
          </w:rPr>
          <w:delText xml:space="preserve">is </w:delText>
        </w:r>
        <w:r w:rsidRPr="002B42A7" w:rsidDel="003A1276">
          <w:rPr>
            <w:rFonts w:ascii="Times New Roman" w:hAnsi="Times New Roman" w:cs="Times New Roman"/>
            <w:color w:val="000000" w:themeColor="text1"/>
            <w:rPrChange w:id="9219" w:author="Ruijie Xu" w:date="2022-03-10T12:31:00Z">
              <w:rPr>
                <w:color w:val="000000" w:themeColor="text1"/>
              </w:rPr>
            </w:rPrChange>
          </w:rPr>
          <w:delText xml:space="preserve">built with all libraries included within the standard Kraken2 </w:delText>
        </w:r>
        <w:r w:rsidR="00FE5C5D" w:rsidRPr="002B42A7" w:rsidDel="003A1276">
          <w:rPr>
            <w:rFonts w:ascii="Times New Roman" w:hAnsi="Times New Roman" w:cs="Times New Roman"/>
            <w:color w:val="000000" w:themeColor="text1"/>
            <w:rPrChange w:id="9220" w:author="Ruijie Xu" w:date="2022-03-10T12:31:00Z">
              <w:rPr>
                <w:color w:val="000000" w:themeColor="text1"/>
              </w:rPr>
            </w:rPrChange>
          </w:rPr>
          <w:delText>DB</w:delText>
        </w:r>
        <w:r w:rsidRPr="002B42A7" w:rsidDel="003A1276">
          <w:rPr>
            <w:rFonts w:ascii="Times New Roman" w:hAnsi="Times New Roman" w:cs="Times New Roman"/>
            <w:color w:val="000000" w:themeColor="text1"/>
            <w:rPrChange w:id="9221" w:author="Ruijie Xu" w:date="2022-03-10T12:31:00Z">
              <w:rPr>
                <w:color w:val="000000" w:themeColor="text1"/>
              </w:rPr>
            </w:rPrChange>
          </w:rPr>
          <w:delText xml:space="preserve">s </w:delText>
        </w:r>
        <w:commentRangeStart w:id="9222"/>
        <w:r w:rsidRPr="002B42A7" w:rsidDel="003A1276">
          <w:rPr>
            <w:rFonts w:ascii="Times New Roman" w:hAnsi="Times New Roman" w:cs="Times New Roman"/>
            <w:color w:val="000000" w:themeColor="text1"/>
            <w:rPrChange w:id="9223" w:author="Ruijie Xu" w:date="2022-03-10T12:31:00Z">
              <w:rPr>
                <w:color w:val="000000" w:themeColor="text1"/>
              </w:rPr>
            </w:rPrChange>
          </w:rPr>
          <w:delText xml:space="preserve">but </w:delText>
        </w:r>
      </w:del>
      <w:ins w:id="9224" w:author="Liliana Salvador" w:date="2022-02-26T19:50:00Z">
        <w:del w:id="9225" w:author="Ruijie Xu" w:date="2022-02-27T12:54:00Z">
          <w:r w:rsidR="004B4B3C" w:rsidRPr="002B42A7" w:rsidDel="003A1276">
            <w:rPr>
              <w:rFonts w:ascii="Times New Roman" w:hAnsi="Times New Roman" w:cs="Times New Roman"/>
              <w:color w:val="000000" w:themeColor="text1"/>
              <w:rPrChange w:id="9226" w:author="Ruijie Xu" w:date="2022-03-10T12:31:00Z">
                <w:rPr>
                  <w:color w:val="000000" w:themeColor="text1"/>
                </w:rPr>
              </w:rPrChange>
            </w:rPr>
            <w:delText xml:space="preserve">it </w:delText>
          </w:r>
        </w:del>
      </w:ins>
      <w:del w:id="9227" w:author="Ruijie Xu" w:date="2022-02-27T12:54:00Z">
        <w:r w:rsidRPr="002B42A7" w:rsidDel="003A1276">
          <w:rPr>
            <w:rFonts w:ascii="Times New Roman" w:hAnsi="Times New Roman" w:cs="Times New Roman"/>
            <w:color w:val="000000" w:themeColor="text1"/>
            <w:rPrChange w:id="9228" w:author="Ruijie Xu" w:date="2022-03-10T12:31:00Z">
              <w:rPr>
                <w:color w:val="000000" w:themeColor="text1"/>
              </w:rPr>
            </w:rPrChange>
          </w:rPr>
          <w:delText xml:space="preserve">down samples </w:delText>
        </w:r>
      </w:del>
      <w:del w:id="9229" w:author="Ruijie Xu" w:date="2022-01-30T14:14:00Z">
        <w:r w:rsidRPr="002B42A7" w:rsidDel="00711005">
          <w:rPr>
            <w:rFonts w:ascii="Times New Roman" w:hAnsi="Times New Roman" w:cs="Times New Roman"/>
            <w:color w:val="000000" w:themeColor="text1"/>
            <w:rPrChange w:id="9230" w:author="Ruijie Xu" w:date="2022-03-10T12:31:00Z">
              <w:rPr>
                <w:color w:val="000000" w:themeColor="text1"/>
              </w:rPr>
            </w:rPrChange>
          </w:rPr>
          <w:delText xml:space="preserve">both </w:delText>
        </w:r>
        <w:r w:rsidR="00AF0037" w:rsidRPr="002B42A7" w:rsidDel="00711005">
          <w:rPr>
            <w:rFonts w:ascii="Times New Roman" w:hAnsi="Times New Roman" w:cs="Times New Roman"/>
            <w:color w:val="000000" w:themeColor="text1"/>
            <w:rPrChange w:id="9231" w:author="Ruijie Xu" w:date="2022-03-10T12:31:00Z">
              <w:rPr>
                <w:color w:val="000000" w:themeColor="text1"/>
              </w:rPr>
            </w:rPrChange>
          </w:rPr>
          <w:delText xml:space="preserve">reference sequences within the </w:delText>
        </w:r>
        <w:r w:rsidR="00FE5C5D" w:rsidRPr="002B42A7" w:rsidDel="00711005">
          <w:rPr>
            <w:rFonts w:ascii="Times New Roman" w:hAnsi="Times New Roman" w:cs="Times New Roman"/>
            <w:color w:val="000000" w:themeColor="text1"/>
            <w:rPrChange w:id="9232" w:author="Ruijie Xu" w:date="2022-03-10T12:31:00Z">
              <w:rPr>
                <w:color w:val="000000" w:themeColor="text1"/>
              </w:rPr>
            </w:rPrChange>
          </w:rPr>
          <w:delText>DB</w:delText>
        </w:r>
        <w:r w:rsidRPr="002B42A7" w:rsidDel="00711005">
          <w:rPr>
            <w:rFonts w:ascii="Times New Roman" w:hAnsi="Times New Roman" w:cs="Times New Roman"/>
            <w:color w:val="000000" w:themeColor="text1"/>
            <w:rPrChange w:id="9233" w:author="Ruijie Xu" w:date="2022-03-10T12:31:00Z">
              <w:rPr>
                <w:color w:val="000000" w:themeColor="text1"/>
              </w:rPr>
            </w:rPrChange>
          </w:rPr>
          <w:delText>s and query</w:delText>
        </w:r>
      </w:del>
      <w:del w:id="9234" w:author="Ruijie Xu" w:date="2022-02-27T12:54:00Z">
        <w:r w:rsidRPr="002B42A7" w:rsidDel="003A1276">
          <w:rPr>
            <w:rFonts w:ascii="Times New Roman" w:hAnsi="Times New Roman" w:cs="Times New Roman"/>
            <w:color w:val="000000" w:themeColor="text1"/>
            <w:rPrChange w:id="9235" w:author="Ruijie Xu" w:date="2022-03-10T12:31:00Z">
              <w:rPr>
                <w:color w:val="000000" w:themeColor="text1"/>
              </w:rPr>
            </w:rPrChange>
          </w:rPr>
          <w:delText xml:space="preserve"> sequences using a hash function</w:delText>
        </w:r>
        <w:commentRangeEnd w:id="9222"/>
        <w:r w:rsidR="004B4B3C" w:rsidRPr="002B42A7" w:rsidDel="003A1276">
          <w:rPr>
            <w:rStyle w:val="CommentReference"/>
            <w:rFonts w:ascii="Times New Roman" w:hAnsi="Times New Roman" w:cs="Times New Roman"/>
            <w:sz w:val="24"/>
            <w:szCs w:val="24"/>
            <w:rPrChange w:id="9236" w:author="Ruijie Xu" w:date="2022-03-10T12:31:00Z">
              <w:rPr>
                <w:rStyle w:val="CommentReference"/>
              </w:rPr>
            </w:rPrChange>
          </w:rPr>
          <w:commentReference w:id="9222"/>
        </w:r>
        <w:r w:rsidRPr="002B42A7" w:rsidDel="003A1276">
          <w:rPr>
            <w:rFonts w:ascii="Times New Roman" w:hAnsi="Times New Roman" w:cs="Times New Roman"/>
            <w:color w:val="000000" w:themeColor="text1"/>
            <w:rPrChange w:id="9237" w:author="Ruijie Xu" w:date="2022-03-10T12:31:00Z">
              <w:rPr>
                <w:color w:val="000000" w:themeColor="text1"/>
              </w:rPr>
            </w:rPrChange>
          </w:rPr>
          <w:delText xml:space="preserve">. </w:delText>
        </w:r>
      </w:del>
      <w:r w:rsidR="00E31C9C" w:rsidRPr="002B42A7">
        <w:rPr>
          <w:rFonts w:ascii="Times New Roman" w:hAnsi="Times New Roman" w:cs="Times New Roman"/>
          <w:color w:val="000000" w:themeColor="text1"/>
          <w:rPrChange w:id="9238" w:author="Ruijie Xu" w:date="2022-03-10T12:31:00Z">
            <w:rPr>
              <w:color w:val="000000" w:themeColor="text1"/>
            </w:rPr>
          </w:rPrChange>
        </w:rPr>
        <w:t xml:space="preserve">There </w:t>
      </w:r>
      <w:del w:id="9239" w:author="Liliana Salvador" w:date="2022-03-08T20:19:00Z">
        <w:r w:rsidR="00E31C9C" w:rsidRPr="002B42A7" w:rsidDel="003F63F2">
          <w:rPr>
            <w:rFonts w:ascii="Times New Roman" w:hAnsi="Times New Roman" w:cs="Times New Roman"/>
            <w:color w:val="000000" w:themeColor="text1"/>
            <w:rPrChange w:id="9240" w:author="Ruijie Xu" w:date="2022-03-10T12:31:00Z">
              <w:rPr>
                <w:color w:val="000000" w:themeColor="text1"/>
              </w:rPr>
            </w:rPrChange>
          </w:rPr>
          <w:delText xml:space="preserve">were </w:delText>
        </w:r>
      </w:del>
      <w:ins w:id="9241" w:author="Liliana Salvador" w:date="2022-03-08T20:19:00Z">
        <w:r w:rsidR="003F63F2" w:rsidRPr="002B42A7">
          <w:rPr>
            <w:rFonts w:ascii="Times New Roman" w:hAnsi="Times New Roman" w:cs="Times New Roman"/>
            <w:color w:val="000000" w:themeColor="text1"/>
            <w:rPrChange w:id="9242" w:author="Ruijie Xu" w:date="2022-03-10T12:31:00Z">
              <w:rPr>
                <w:color w:val="000000" w:themeColor="text1"/>
              </w:rPr>
            </w:rPrChange>
          </w:rPr>
          <w:t xml:space="preserve">are </w:t>
        </w:r>
      </w:ins>
      <w:r w:rsidR="00E31C9C" w:rsidRPr="002B42A7">
        <w:rPr>
          <w:rFonts w:ascii="Times New Roman" w:hAnsi="Times New Roman" w:cs="Times New Roman"/>
          <w:color w:val="000000" w:themeColor="text1"/>
          <w:rPrChange w:id="9243" w:author="Ruijie Xu" w:date="2022-03-10T12:31:00Z">
            <w:rPr>
              <w:color w:val="000000" w:themeColor="text1"/>
            </w:rPr>
          </w:rPrChange>
        </w:rPr>
        <w:t>also multiple versions of Kraken2’s DBs provided by the science community that can be easily downloaded</w:t>
      </w:r>
      <w:ins w:id="9244" w:author="Ruijie Xu" w:date="2022-01-28T14:16:00Z">
        <w:r w:rsidR="00E11384" w:rsidRPr="002B42A7">
          <w:rPr>
            <w:rFonts w:ascii="Times New Roman" w:hAnsi="Times New Roman" w:cs="Times New Roman"/>
            <w:color w:val="000000" w:themeColor="text1"/>
            <w:rPrChange w:id="9245" w:author="Ruijie Xu" w:date="2022-03-10T12:31:00Z">
              <w:rPr>
                <w:color w:val="000000" w:themeColor="text1"/>
              </w:rPr>
            </w:rPrChange>
          </w:rPr>
          <w:t xml:space="preserve"> and </w:t>
        </w:r>
        <w:r w:rsidR="00743BDB" w:rsidRPr="002B42A7">
          <w:rPr>
            <w:rFonts w:ascii="Times New Roman" w:hAnsi="Times New Roman" w:cs="Times New Roman"/>
            <w:color w:val="000000" w:themeColor="text1"/>
            <w:rPrChange w:id="9246" w:author="Ruijie Xu" w:date="2022-03-10T12:31:00Z">
              <w:rPr>
                <w:color w:val="000000" w:themeColor="text1"/>
              </w:rPr>
            </w:rPrChange>
          </w:rPr>
          <w:t>updated freq</w:t>
        </w:r>
      </w:ins>
      <w:ins w:id="9247" w:author="Ruijie Xu" w:date="2022-01-28T14:17:00Z">
        <w:r w:rsidR="00743BDB" w:rsidRPr="002B42A7">
          <w:rPr>
            <w:rFonts w:ascii="Times New Roman" w:hAnsi="Times New Roman" w:cs="Times New Roman"/>
            <w:color w:val="000000" w:themeColor="text1"/>
            <w:rPrChange w:id="9248" w:author="Ruijie Xu" w:date="2022-03-10T12:31:00Z">
              <w:rPr>
                <w:color w:val="000000" w:themeColor="text1"/>
              </w:rPr>
            </w:rPrChange>
          </w:rPr>
          <w:t>uently</w:t>
        </w:r>
      </w:ins>
      <w:r w:rsidR="00E31C9C" w:rsidRPr="002B42A7">
        <w:rPr>
          <w:rFonts w:ascii="Times New Roman" w:hAnsi="Times New Roman" w:cs="Times New Roman"/>
          <w:color w:val="000000" w:themeColor="text1"/>
          <w:rPrChange w:id="9249" w:author="Ruijie Xu" w:date="2022-03-10T12:31:00Z">
            <w:rPr>
              <w:color w:val="000000" w:themeColor="text1"/>
            </w:rPr>
          </w:rPrChange>
        </w:rPr>
        <w:t xml:space="preserve">. For example, </w:t>
      </w:r>
      <w:ins w:id="9250" w:author="Ruijie Xu" w:date="2022-01-28T14:17:00Z">
        <w:r w:rsidR="00361AB1" w:rsidRPr="002B42A7">
          <w:rPr>
            <w:rFonts w:ascii="Times New Roman" w:hAnsi="Times New Roman" w:cs="Times New Roman"/>
            <w:color w:val="000000" w:themeColor="text1"/>
            <w:rPrChange w:id="9251" w:author="Ruijie Xu" w:date="2022-03-10T12:31:00Z">
              <w:rPr>
                <w:color w:val="000000" w:themeColor="text1"/>
              </w:rPr>
            </w:rPrChange>
          </w:rPr>
          <w:t xml:space="preserve">the </w:t>
        </w:r>
      </w:ins>
      <w:ins w:id="9252" w:author="Ruijie Xu" w:date="2022-01-28T14:18:00Z">
        <w:r w:rsidR="00361AB1" w:rsidRPr="002B42A7">
          <w:rPr>
            <w:rFonts w:ascii="Times New Roman" w:hAnsi="Times New Roman" w:cs="Times New Roman"/>
            <w:color w:val="000000" w:themeColor="text1"/>
            <w:rPrChange w:id="9253" w:author="Ruijie Xu" w:date="2022-03-10T12:31:00Z">
              <w:rPr>
                <w:color w:val="000000" w:themeColor="text1"/>
              </w:rPr>
            </w:rPrChange>
          </w:rPr>
          <w:t>Langmead lab buil</w:t>
        </w:r>
      </w:ins>
      <w:ins w:id="9254" w:author="Ruijie Xu" w:date="2022-01-30T14:15:00Z">
        <w:r w:rsidR="00711005" w:rsidRPr="002B42A7">
          <w:rPr>
            <w:rFonts w:ascii="Times New Roman" w:hAnsi="Times New Roman" w:cs="Times New Roman"/>
            <w:color w:val="000000" w:themeColor="text1"/>
            <w:rPrChange w:id="9255" w:author="Ruijie Xu" w:date="2022-03-10T12:31:00Z">
              <w:rPr>
                <w:color w:val="000000" w:themeColor="text1"/>
              </w:rPr>
            </w:rPrChange>
          </w:rPr>
          <w:t>ds</w:t>
        </w:r>
      </w:ins>
      <w:ins w:id="9256" w:author="Ruijie Xu" w:date="2022-01-28T14:19:00Z">
        <w:r w:rsidR="00361AB1" w:rsidRPr="002B42A7">
          <w:rPr>
            <w:rFonts w:ascii="Times New Roman" w:hAnsi="Times New Roman" w:cs="Times New Roman"/>
            <w:color w:val="000000" w:themeColor="text1"/>
            <w:rPrChange w:id="9257" w:author="Ruijie Xu" w:date="2022-03-10T12:31:00Z">
              <w:rPr>
                <w:color w:val="000000" w:themeColor="text1"/>
              </w:rPr>
            </w:rPrChange>
          </w:rPr>
          <w:t xml:space="preserve"> </w:t>
        </w:r>
      </w:ins>
      <w:ins w:id="9258" w:author="Ruijie Xu" w:date="2022-01-28T14:18:00Z">
        <w:r w:rsidR="00361AB1" w:rsidRPr="002B42A7">
          <w:rPr>
            <w:rFonts w:ascii="Times New Roman" w:hAnsi="Times New Roman" w:cs="Times New Roman"/>
            <w:color w:val="000000" w:themeColor="text1"/>
            <w:rPrChange w:id="9259" w:author="Ruijie Xu" w:date="2022-03-10T12:31:00Z">
              <w:rPr>
                <w:color w:val="000000" w:themeColor="text1"/>
              </w:rPr>
            </w:rPrChange>
          </w:rPr>
          <w:t xml:space="preserve">the most recent version of Kraken2’s standard </w:t>
        </w:r>
      </w:ins>
      <w:ins w:id="9260" w:author="Ruijie Xu" w:date="2022-03-04T12:45:00Z">
        <w:r w:rsidR="00942DE7" w:rsidRPr="002B42A7">
          <w:rPr>
            <w:rFonts w:ascii="Times New Roman" w:hAnsi="Times New Roman" w:cs="Times New Roman"/>
            <w:color w:val="000000" w:themeColor="text1"/>
            <w:rPrChange w:id="9261" w:author="Ruijie Xu" w:date="2022-03-10T12:31:00Z">
              <w:rPr>
                <w:color w:val="000000" w:themeColor="text1"/>
              </w:rPr>
            </w:rPrChange>
          </w:rPr>
          <w:t>DB</w:t>
        </w:r>
      </w:ins>
      <w:ins w:id="9262" w:author="Ruijie Xu" w:date="2022-01-28T14:18:00Z">
        <w:r w:rsidR="00361AB1" w:rsidRPr="002B42A7">
          <w:rPr>
            <w:rFonts w:ascii="Times New Roman" w:hAnsi="Times New Roman" w:cs="Times New Roman"/>
            <w:color w:val="000000" w:themeColor="text1"/>
            <w:rPrChange w:id="9263" w:author="Ruijie Xu" w:date="2022-03-10T12:31:00Z">
              <w:rPr>
                <w:color w:val="000000" w:themeColor="text1"/>
              </w:rPr>
            </w:rPrChange>
          </w:rPr>
          <w:t xml:space="preserve"> </w:t>
        </w:r>
      </w:ins>
      <w:ins w:id="9264" w:author="Ruijie Xu" w:date="2022-01-28T14:19:00Z">
        <w:r w:rsidR="00361AB1" w:rsidRPr="002B42A7">
          <w:rPr>
            <w:rFonts w:ascii="Times New Roman" w:hAnsi="Times New Roman" w:cs="Times New Roman"/>
            <w:color w:val="000000" w:themeColor="text1"/>
            <w:rPrChange w:id="9265" w:author="Ruijie Xu" w:date="2022-03-10T12:31:00Z">
              <w:rPr>
                <w:color w:val="000000" w:themeColor="text1"/>
              </w:rPr>
            </w:rPrChange>
          </w:rPr>
          <w:t xml:space="preserve">based on NCBI’s </w:t>
        </w:r>
        <w:proofErr w:type="spellStart"/>
        <w:r w:rsidR="00361AB1" w:rsidRPr="002B42A7">
          <w:rPr>
            <w:rFonts w:ascii="Times New Roman" w:hAnsi="Times New Roman" w:cs="Times New Roman"/>
            <w:color w:val="000000" w:themeColor="text1"/>
            <w:rPrChange w:id="9266" w:author="Ruijie Xu" w:date="2022-03-10T12:31:00Z">
              <w:rPr>
                <w:color w:val="000000" w:themeColor="text1"/>
              </w:rPr>
            </w:rPrChange>
          </w:rPr>
          <w:t>RefSeq</w:t>
        </w:r>
        <w:proofErr w:type="spellEnd"/>
        <w:r w:rsidR="00361AB1" w:rsidRPr="002B42A7">
          <w:rPr>
            <w:rFonts w:ascii="Times New Roman" w:hAnsi="Times New Roman" w:cs="Times New Roman"/>
            <w:color w:val="000000" w:themeColor="text1"/>
            <w:rPrChange w:id="9267" w:author="Ruijie Xu" w:date="2022-03-10T12:31:00Z">
              <w:rPr>
                <w:color w:val="000000" w:themeColor="text1"/>
              </w:rPr>
            </w:rPrChange>
          </w:rPr>
          <w:t xml:space="preserve"> library </w:t>
        </w:r>
      </w:ins>
      <w:ins w:id="9268" w:author="Ruijie Xu" w:date="2022-01-28T14:20:00Z">
        <w:r w:rsidR="00361AB1" w:rsidRPr="002B42A7">
          <w:rPr>
            <w:rFonts w:ascii="Times New Roman" w:hAnsi="Times New Roman" w:cs="Times New Roman"/>
            <w:color w:val="000000" w:themeColor="text1"/>
            <w:rPrChange w:id="9269" w:author="Ruijie Xu" w:date="2022-03-10T12:31:00Z">
              <w:rPr>
                <w:color w:val="000000" w:themeColor="text1"/>
              </w:rPr>
            </w:rPrChange>
          </w:rPr>
          <w:t xml:space="preserve">routinely. In addition, the Loman lab </w:t>
        </w:r>
      </w:ins>
      <w:ins w:id="9270" w:author="Ruijie Xu" w:date="2022-01-28T14:22:00Z">
        <w:r w:rsidR="00D42670" w:rsidRPr="002B42A7">
          <w:rPr>
            <w:rFonts w:ascii="Times New Roman" w:hAnsi="Times New Roman" w:cs="Times New Roman"/>
            <w:color w:val="000000" w:themeColor="text1"/>
            <w:rPrChange w:id="9271" w:author="Ruijie Xu" w:date="2022-03-10T12:31:00Z">
              <w:rPr>
                <w:color w:val="000000" w:themeColor="text1"/>
              </w:rPr>
            </w:rPrChange>
          </w:rPr>
          <w:t xml:space="preserve">has </w:t>
        </w:r>
      </w:ins>
      <w:ins w:id="9272" w:author="Ruijie Xu" w:date="2022-01-28T14:20:00Z">
        <w:r w:rsidR="00361AB1" w:rsidRPr="002B42A7">
          <w:rPr>
            <w:rFonts w:ascii="Times New Roman" w:hAnsi="Times New Roman" w:cs="Times New Roman"/>
            <w:color w:val="000000" w:themeColor="text1"/>
            <w:rPrChange w:id="9273" w:author="Ruijie Xu" w:date="2022-03-10T12:31:00Z">
              <w:rPr>
                <w:color w:val="000000" w:themeColor="text1"/>
              </w:rPr>
            </w:rPrChange>
          </w:rPr>
          <w:t>buil</w:t>
        </w:r>
      </w:ins>
      <w:ins w:id="9274" w:author="Ruijie Xu" w:date="2022-01-28T14:21:00Z">
        <w:r w:rsidR="00D42670" w:rsidRPr="002B42A7">
          <w:rPr>
            <w:rFonts w:ascii="Times New Roman" w:hAnsi="Times New Roman" w:cs="Times New Roman"/>
            <w:color w:val="000000" w:themeColor="text1"/>
            <w:rPrChange w:id="9275" w:author="Ruijie Xu" w:date="2022-03-10T12:31:00Z">
              <w:rPr>
                <w:color w:val="000000" w:themeColor="text1"/>
              </w:rPr>
            </w:rPrChange>
          </w:rPr>
          <w:t>t</w:t>
        </w:r>
      </w:ins>
      <w:ins w:id="9276" w:author="Ruijie Xu" w:date="2022-01-28T14:20:00Z">
        <w:r w:rsidR="00361AB1" w:rsidRPr="002B42A7">
          <w:rPr>
            <w:rFonts w:ascii="Times New Roman" w:hAnsi="Times New Roman" w:cs="Times New Roman"/>
            <w:color w:val="000000" w:themeColor="text1"/>
            <w:rPrChange w:id="9277" w:author="Ruijie Xu" w:date="2022-03-10T12:31:00Z">
              <w:rPr>
                <w:color w:val="000000" w:themeColor="text1"/>
              </w:rPr>
            </w:rPrChange>
          </w:rPr>
          <w:t xml:space="preserve"> </w:t>
        </w:r>
      </w:ins>
      <w:ins w:id="9278" w:author="Ruijie Xu" w:date="2022-01-28T14:22:00Z">
        <w:r w:rsidR="00CA640D" w:rsidRPr="002B42A7">
          <w:rPr>
            <w:rFonts w:ascii="Times New Roman" w:hAnsi="Times New Roman" w:cs="Times New Roman"/>
            <w:color w:val="000000" w:themeColor="text1"/>
            <w:rPrChange w:id="9279" w:author="Ruijie Xu" w:date="2022-03-10T12:31:00Z">
              <w:rPr>
                <w:color w:val="000000" w:themeColor="text1"/>
              </w:rPr>
            </w:rPrChange>
          </w:rPr>
          <w:t xml:space="preserve">a </w:t>
        </w:r>
      </w:ins>
      <w:ins w:id="9280" w:author="Ruijie Xu" w:date="2022-01-28T14:20:00Z">
        <w:r w:rsidR="00361AB1" w:rsidRPr="002B42A7">
          <w:rPr>
            <w:rFonts w:ascii="Times New Roman" w:hAnsi="Times New Roman" w:cs="Times New Roman"/>
            <w:color w:val="000000" w:themeColor="text1"/>
            <w:rPrChange w:id="9281" w:author="Ruijie Xu" w:date="2022-03-10T12:31:00Z">
              <w:rPr>
                <w:color w:val="000000" w:themeColor="text1"/>
              </w:rPr>
            </w:rPrChange>
          </w:rPr>
          <w:t>Kraken2</w:t>
        </w:r>
      </w:ins>
      <w:ins w:id="9282" w:author="Ruijie Xu" w:date="2022-01-28T14:22:00Z">
        <w:r w:rsidR="00CA640D" w:rsidRPr="002B42A7">
          <w:rPr>
            <w:rFonts w:ascii="Times New Roman" w:hAnsi="Times New Roman" w:cs="Times New Roman"/>
            <w:color w:val="000000" w:themeColor="text1"/>
            <w:rPrChange w:id="9283" w:author="Ruijie Xu" w:date="2022-03-10T12:31:00Z">
              <w:rPr>
                <w:color w:val="000000" w:themeColor="text1"/>
              </w:rPr>
            </w:rPrChange>
          </w:rPr>
          <w:t xml:space="preserve"> DB</w:t>
        </w:r>
      </w:ins>
      <w:ins w:id="9284" w:author="Ruijie Xu" w:date="2022-01-28T14:20:00Z">
        <w:r w:rsidR="00361AB1" w:rsidRPr="002B42A7">
          <w:rPr>
            <w:rFonts w:ascii="Times New Roman" w:hAnsi="Times New Roman" w:cs="Times New Roman"/>
            <w:color w:val="000000" w:themeColor="text1"/>
            <w:rPrChange w:id="9285" w:author="Ruijie Xu" w:date="2022-03-10T12:31:00Z">
              <w:rPr>
                <w:color w:val="000000" w:themeColor="text1"/>
              </w:rPr>
            </w:rPrChange>
          </w:rPr>
          <w:t xml:space="preserve"> w</w:t>
        </w:r>
      </w:ins>
      <w:ins w:id="9286" w:author="Ruijie Xu" w:date="2022-01-28T14:21:00Z">
        <w:r w:rsidR="00361AB1" w:rsidRPr="002B42A7">
          <w:rPr>
            <w:rFonts w:ascii="Times New Roman" w:hAnsi="Times New Roman" w:cs="Times New Roman"/>
            <w:color w:val="000000" w:themeColor="text1"/>
            <w:rPrChange w:id="9287" w:author="Ruijie Xu" w:date="2022-03-10T12:31:00Z">
              <w:rPr>
                <w:color w:val="000000" w:themeColor="text1"/>
              </w:rPr>
            </w:rPrChange>
          </w:rPr>
          <w:t xml:space="preserve">ith the inclusion of </w:t>
        </w:r>
        <w:del w:id="9288" w:author="Liliana Salvador" w:date="2022-02-26T19:53:00Z">
          <w:r w:rsidR="00361AB1" w:rsidRPr="002B42A7" w:rsidDel="004B4B3C">
            <w:rPr>
              <w:rFonts w:ascii="Times New Roman" w:hAnsi="Times New Roman" w:cs="Times New Roman"/>
              <w:color w:val="000000" w:themeColor="text1"/>
              <w:rPrChange w:id="9289" w:author="Ruijie Xu" w:date="2022-03-10T12:31:00Z">
                <w:rPr>
                  <w:color w:val="000000" w:themeColor="text1"/>
                </w:rPr>
              </w:rPrChange>
            </w:rPr>
            <w:delText xml:space="preserve">the </w:delText>
          </w:r>
        </w:del>
        <w:r w:rsidR="00361AB1" w:rsidRPr="002B42A7">
          <w:rPr>
            <w:rFonts w:ascii="Times New Roman" w:hAnsi="Times New Roman" w:cs="Times New Roman"/>
            <w:color w:val="000000" w:themeColor="text1"/>
            <w:rPrChange w:id="9290" w:author="Ruijie Xu" w:date="2022-03-10T12:31:00Z">
              <w:rPr>
                <w:color w:val="000000" w:themeColor="text1"/>
              </w:rPr>
            </w:rPrChange>
          </w:rPr>
          <w:t xml:space="preserve">draft genomes that were not included in the </w:t>
        </w:r>
        <w:proofErr w:type="spellStart"/>
        <w:r w:rsidR="00361AB1" w:rsidRPr="002B42A7">
          <w:rPr>
            <w:rFonts w:ascii="Times New Roman" w:hAnsi="Times New Roman" w:cs="Times New Roman"/>
            <w:color w:val="000000" w:themeColor="text1"/>
            <w:rPrChange w:id="9291" w:author="Ruijie Xu" w:date="2022-03-10T12:31:00Z">
              <w:rPr>
                <w:color w:val="000000" w:themeColor="text1"/>
              </w:rPr>
            </w:rPrChange>
          </w:rPr>
          <w:t>Refseq</w:t>
        </w:r>
        <w:proofErr w:type="spellEnd"/>
        <w:r w:rsidR="00361AB1" w:rsidRPr="002B42A7">
          <w:rPr>
            <w:rFonts w:ascii="Times New Roman" w:hAnsi="Times New Roman" w:cs="Times New Roman"/>
            <w:color w:val="000000" w:themeColor="text1"/>
            <w:rPrChange w:id="9292" w:author="Ruijie Xu" w:date="2022-03-10T12:31:00Z">
              <w:rPr>
                <w:color w:val="000000" w:themeColor="text1"/>
              </w:rPr>
            </w:rPrChange>
          </w:rPr>
          <w:t xml:space="preserve"> library.</w:t>
        </w:r>
      </w:ins>
      <w:ins w:id="9293" w:author="Ruijie Xu" w:date="2022-01-28T14:17:00Z">
        <w:r w:rsidR="00361AB1" w:rsidRPr="002B42A7">
          <w:rPr>
            <w:rFonts w:ascii="Times New Roman" w:hAnsi="Times New Roman" w:cs="Times New Roman"/>
            <w:color w:val="000000" w:themeColor="text1"/>
            <w:rPrChange w:id="9294" w:author="Ruijie Xu" w:date="2022-03-10T12:31:00Z">
              <w:rPr>
                <w:color w:val="000000" w:themeColor="text1"/>
              </w:rPr>
            </w:rPrChange>
          </w:rPr>
          <w:t xml:space="preserve"> </w:t>
        </w:r>
      </w:ins>
      <w:ins w:id="9295" w:author="Ruijie Xu" w:date="2022-01-28T14:22:00Z">
        <w:r w:rsidR="00580E1E" w:rsidRPr="002B42A7">
          <w:rPr>
            <w:rFonts w:ascii="Times New Roman" w:hAnsi="Times New Roman" w:cs="Times New Roman"/>
            <w:color w:val="000000" w:themeColor="text1"/>
            <w:rPrChange w:id="9296" w:author="Ruijie Xu" w:date="2022-03-10T12:31:00Z">
              <w:rPr>
                <w:color w:val="000000" w:themeColor="text1"/>
              </w:rPr>
            </w:rPrChange>
          </w:rPr>
          <w:t xml:space="preserve">Both of these two Kraken2 </w:t>
        </w:r>
        <w:del w:id="9297" w:author="Liliana Salvador" w:date="2022-02-26T19:53:00Z">
          <w:r w:rsidR="00580E1E" w:rsidRPr="002B42A7" w:rsidDel="004B4B3C">
            <w:rPr>
              <w:rFonts w:ascii="Times New Roman" w:hAnsi="Times New Roman" w:cs="Times New Roman"/>
              <w:color w:val="000000" w:themeColor="text1"/>
              <w:rPrChange w:id="9298" w:author="Ruijie Xu" w:date="2022-03-10T12:31:00Z">
                <w:rPr>
                  <w:color w:val="000000" w:themeColor="text1"/>
                </w:rPr>
              </w:rPrChange>
            </w:rPr>
            <w:delText>database</w:delText>
          </w:r>
        </w:del>
      </w:ins>
      <w:ins w:id="9299" w:author="Liliana Salvador" w:date="2022-02-26T19:53:00Z">
        <w:r w:rsidR="004B4B3C" w:rsidRPr="002B42A7">
          <w:rPr>
            <w:rFonts w:ascii="Times New Roman" w:hAnsi="Times New Roman" w:cs="Times New Roman"/>
            <w:color w:val="000000" w:themeColor="text1"/>
            <w:rPrChange w:id="9300" w:author="Ruijie Xu" w:date="2022-03-10T12:31:00Z">
              <w:rPr>
                <w:color w:val="000000" w:themeColor="text1"/>
              </w:rPr>
            </w:rPrChange>
          </w:rPr>
          <w:t>DBs</w:t>
        </w:r>
      </w:ins>
      <w:ins w:id="9301" w:author="Ruijie Xu" w:date="2022-01-28T14:22:00Z">
        <w:r w:rsidR="00580E1E" w:rsidRPr="002B42A7">
          <w:rPr>
            <w:rFonts w:ascii="Times New Roman" w:hAnsi="Times New Roman" w:cs="Times New Roman"/>
            <w:color w:val="000000" w:themeColor="text1"/>
            <w:rPrChange w:id="9302" w:author="Ruijie Xu" w:date="2022-03-10T12:31:00Z">
              <w:rPr>
                <w:color w:val="000000" w:themeColor="text1"/>
              </w:rPr>
            </w:rPrChange>
          </w:rPr>
          <w:t xml:space="preserve"> </w:t>
        </w:r>
        <w:del w:id="9303" w:author="Liliana Salvador" w:date="2022-02-26T19:53:00Z">
          <w:r w:rsidR="00580E1E" w:rsidRPr="002B42A7" w:rsidDel="004B4B3C">
            <w:rPr>
              <w:rFonts w:ascii="Times New Roman" w:hAnsi="Times New Roman" w:cs="Times New Roman"/>
              <w:color w:val="000000" w:themeColor="text1"/>
              <w:rPrChange w:id="9304" w:author="Ruijie Xu" w:date="2022-03-10T12:31:00Z">
                <w:rPr>
                  <w:color w:val="000000" w:themeColor="text1"/>
                </w:rPr>
              </w:rPrChange>
            </w:rPr>
            <w:delText>were</w:delText>
          </w:r>
        </w:del>
      </w:ins>
      <w:ins w:id="9305" w:author="Liliana Salvador" w:date="2022-02-26T19:53:00Z">
        <w:r w:rsidR="004B4B3C" w:rsidRPr="002B42A7">
          <w:rPr>
            <w:rFonts w:ascii="Times New Roman" w:hAnsi="Times New Roman" w:cs="Times New Roman"/>
            <w:color w:val="000000" w:themeColor="text1"/>
            <w:rPrChange w:id="9306" w:author="Ruijie Xu" w:date="2022-03-10T12:31:00Z">
              <w:rPr>
                <w:color w:val="000000" w:themeColor="text1"/>
              </w:rPr>
            </w:rPrChange>
          </w:rPr>
          <w:t>are</w:t>
        </w:r>
      </w:ins>
      <w:ins w:id="9307" w:author="Ruijie Xu" w:date="2022-01-28T14:22:00Z">
        <w:r w:rsidR="00580E1E" w:rsidRPr="002B42A7">
          <w:rPr>
            <w:rFonts w:ascii="Times New Roman" w:hAnsi="Times New Roman" w:cs="Times New Roman"/>
            <w:color w:val="000000" w:themeColor="text1"/>
            <w:rPrChange w:id="9308" w:author="Ruijie Xu" w:date="2022-03-10T12:31:00Z">
              <w:rPr>
                <w:color w:val="000000" w:themeColor="text1"/>
              </w:rPr>
            </w:rPrChange>
          </w:rPr>
          <w:t xml:space="preserve"> </w:t>
        </w:r>
      </w:ins>
      <w:ins w:id="9309" w:author="Liliana Salvador" w:date="2022-02-26T19:53:00Z">
        <w:r w:rsidR="004B4B3C" w:rsidRPr="002B42A7">
          <w:rPr>
            <w:rFonts w:ascii="Times New Roman" w:hAnsi="Times New Roman" w:cs="Times New Roman"/>
            <w:color w:val="000000" w:themeColor="text1"/>
            <w:rPrChange w:id="9310" w:author="Ruijie Xu" w:date="2022-03-10T12:31:00Z">
              <w:rPr>
                <w:color w:val="000000" w:themeColor="text1"/>
              </w:rPr>
            </w:rPrChange>
          </w:rPr>
          <w:t xml:space="preserve">freely </w:t>
        </w:r>
      </w:ins>
      <w:ins w:id="9311" w:author="Ruijie Xu" w:date="2022-01-28T14:22:00Z">
        <w:r w:rsidR="00580E1E" w:rsidRPr="002B42A7">
          <w:rPr>
            <w:rFonts w:ascii="Times New Roman" w:hAnsi="Times New Roman" w:cs="Times New Roman"/>
            <w:color w:val="000000" w:themeColor="text1"/>
            <w:rPrChange w:id="9312" w:author="Ruijie Xu" w:date="2022-03-10T12:31:00Z">
              <w:rPr>
                <w:color w:val="000000" w:themeColor="text1"/>
              </w:rPr>
            </w:rPrChange>
          </w:rPr>
          <w:t>available</w:t>
        </w:r>
        <w:del w:id="9313" w:author="Liliana Salvador" w:date="2022-02-26T19:53:00Z">
          <w:r w:rsidR="00580E1E" w:rsidRPr="002B42A7" w:rsidDel="004B4B3C">
            <w:rPr>
              <w:rFonts w:ascii="Times New Roman" w:hAnsi="Times New Roman" w:cs="Times New Roman"/>
              <w:color w:val="000000" w:themeColor="text1"/>
              <w:rPrChange w:id="9314" w:author="Ruijie Xu" w:date="2022-03-10T12:31:00Z">
                <w:rPr>
                  <w:color w:val="000000" w:themeColor="text1"/>
                </w:rPr>
              </w:rPrChange>
            </w:rPr>
            <w:delText xml:space="preserve">freely </w:delText>
          </w:r>
        </w:del>
        <w:del w:id="9315" w:author="Rajeev, Sree" w:date="2022-03-03T11:36:00Z">
          <w:r w:rsidR="00580E1E" w:rsidRPr="002B42A7" w:rsidDel="00B1228A">
            <w:rPr>
              <w:rFonts w:ascii="Times New Roman" w:hAnsi="Times New Roman" w:cs="Times New Roman"/>
              <w:color w:val="000000" w:themeColor="text1"/>
              <w:rPrChange w:id="9316" w:author="Ruijie Xu" w:date="2022-03-10T12:31:00Z">
                <w:rPr>
                  <w:color w:val="000000" w:themeColor="text1"/>
                </w:rPr>
              </w:rPrChange>
            </w:rPr>
            <w:delText>to use</w:delText>
          </w:r>
        </w:del>
        <w:r w:rsidR="00580E1E" w:rsidRPr="002B42A7">
          <w:rPr>
            <w:rFonts w:ascii="Times New Roman" w:hAnsi="Times New Roman" w:cs="Times New Roman"/>
            <w:color w:val="000000" w:themeColor="text1"/>
            <w:rPrChange w:id="9317" w:author="Ruijie Xu" w:date="2022-03-10T12:31:00Z">
              <w:rPr>
                <w:color w:val="000000" w:themeColor="text1"/>
              </w:rPr>
            </w:rPrChange>
          </w:rPr>
          <w:t xml:space="preserve"> </w:t>
        </w:r>
      </w:ins>
      <w:ins w:id="9318" w:author="Rajeev, Sree" w:date="2022-03-03T11:36:00Z">
        <w:del w:id="9319" w:author="Ruijie Xu" w:date="2022-03-11T13:41:00Z">
          <w:r w:rsidR="00B1228A" w:rsidRPr="002B42A7" w:rsidDel="00ED017A">
            <w:rPr>
              <w:rFonts w:ascii="Times New Roman" w:hAnsi="Times New Roman" w:cs="Times New Roman"/>
              <w:color w:val="000000" w:themeColor="text1"/>
              <w:rPrChange w:id="9320" w:author="Ruijie Xu" w:date="2022-03-10T12:31:00Z">
                <w:rPr>
                  <w:color w:val="000000" w:themeColor="text1"/>
                </w:rPr>
              </w:rPrChange>
            </w:rPr>
            <w:delText>and</w:delText>
          </w:r>
        </w:del>
      </w:ins>
      <w:ins w:id="9321" w:author="Ruijie Xu" w:date="2022-03-11T13:41:00Z">
        <w:r w:rsidR="00ED017A" w:rsidRPr="00ED017A">
          <w:rPr>
            <w:rFonts w:ascii="Times New Roman" w:hAnsi="Times New Roman" w:cs="Times New Roman"/>
            <w:color w:val="000000" w:themeColor="text1"/>
          </w:rPr>
          <w:t>online and</w:t>
        </w:r>
      </w:ins>
      <w:ins w:id="9322" w:author="Rajeev, Sree" w:date="2022-03-03T11:36:00Z">
        <w:r w:rsidR="00B1228A" w:rsidRPr="002B42A7">
          <w:rPr>
            <w:rFonts w:ascii="Times New Roman" w:hAnsi="Times New Roman" w:cs="Times New Roman"/>
            <w:color w:val="000000" w:themeColor="text1"/>
            <w:rPrChange w:id="9323" w:author="Ruijie Xu" w:date="2022-03-10T12:31:00Z">
              <w:rPr>
                <w:color w:val="000000" w:themeColor="text1"/>
              </w:rPr>
            </w:rPrChange>
          </w:rPr>
          <w:t xml:space="preserve"> minimize</w:t>
        </w:r>
        <w:del w:id="9324" w:author="Liliana Salvador" w:date="2022-03-08T20:20:00Z">
          <w:r w:rsidR="00B1228A" w:rsidRPr="002B42A7" w:rsidDel="003F63F2">
            <w:rPr>
              <w:rFonts w:ascii="Times New Roman" w:hAnsi="Times New Roman" w:cs="Times New Roman"/>
              <w:color w:val="000000" w:themeColor="text1"/>
              <w:rPrChange w:id="9325" w:author="Ruijie Xu" w:date="2022-03-10T12:31:00Z">
                <w:rPr>
                  <w:color w:val="000000" w:themeColor="text1"/>
                </w:rPr>
              </w:rPrChange>
            </w:rPr>
            <w:delText>s</w:delText>
          </w:r>
        </w:del>
        <w:r w:rsidR="00B1228A" w:rsidRPr="002B42A7">
          <w:rPr>
            <w:rFonts w:ascii="Times New Roman" w:hAnsi="Times New Roman" w:cs="Times New Roman"/>
            <w:color w:val="000000" w:themeColor="text1"/>
            <w:rPrChange w:id="9326" w:author="Ruijie Xu" w:date="2022-03-10T12:31:00Z">
              <w:rPr>
                <w:color w:val="000000" w:themeColor="text1"/>
              </w:rPr>
            </w:rPrChange>
          </w:rPr>
          <w:t xml:space="preserve"> </w:t>
        </w:r>
      </w:ins>
      <w:ins w:id="9327" w:author="Ruijie Xu" w:date="2022-01-28T14:23:00Z">
        <w:del w:id="9328" w:author="Liliana Salvador" w:date="2022-02-26T19:53:00Z">
          <w:r w:rsidR="00580E1E" w:rsidRPr="002B42A7" w:rsidDel="004B4B3C">
            <w:rPr>
              <w:rFonts w:ascii="Times New Roman" w:hAnsi="Times New Roman" w:cs="Times New Roman"/>
              <w:color w:val="000000" w:themeColor="text1"/>
              <w:rPrChange w:id="9329" w:author="Ruijie Xu" w:date="2022-03-10T12:31:00Z">
                <w:rPr>
                  <w:color w:val="000000" w:themeColor="text1"/>
                </w:rPr>
              </w:rPrChange>
            </w:rPr>
            <w:delText xml:space="preserve">and </w:delText>
          </w:r>
        </w:del>
        <w:del w:id="9330" w:author="Rajeev, Sree" w:date="2022-03-03T11:36:00Z">
          <w:r w:rsidR="00580E1E" w:rsidRPr="002B42A7" w:rsidDel="00B1228A">
            <w:rPr>
              <w:rFonts w:ascii="Times New Roman" w:hAnsi="Times New Roman" w:cs="Times New Roman"/>
              <w:color w:val="000000" w:themeColor="text1"/>
              <w:rPrChange w:id="9331" w:author="Ruijie Xu" w:date="2022-03-10T12:31:00Z">
                <w:rPr>
                  <w:color w:val="000000" w:themeColor="text1"/>
                </w:rPr>
              </w:rPrChange>
            </w:rPr>
            <w:delText xml:space="preserve">replacing </w:delText>
          </w:r>
        </w:del>
        <w:r w:rsidR="00580E1E" w:rsidRPr="002B42A7">
          <w:rPr>
            <w:rFonts w:ascii="Times New Roman" w:hAnsi="Times New Roman" w:cs="Times New Roman"/>
            <w:color w:val="000000" w:themeColor="text1"/>
            <w:rPrChange w:id="9332" w:author="Ruijie Xu" w:date="2022-03-10T12:31:00Z">
              <w:rPr>
                <w:color w:val="000000" w:themeColor="text1"/>
              </w:rPr>
            </w:rPrChange>
          </w:rPr>
          <w:t xml:space="preserve">the workload of building a database from scratch. However, all three </w:t>
        </w:r>
      </w:ins>
      <w:ins w:id="9333" w:author="Ruijie Xu" w:date="2022-03-04T12:46:00Z">
        <w:r w:rsidR="00942DE7" w:rsidRPr="002B42A7">
          <w:rPr>
            <w:rFonts w:ascii="Times New Roman" w:hAnsi="Times New Roman" w:cs="Times New Roman"/>
            <w:color w:val="000000" w:themeColor="text1"/>
            <w:rPrChange w:id="9334" w:author="Ruijie Xu" w:date="2022-03-10T12:31:00Z">
              <w:rPr>
                <w:color w:val="000000" w:themeColor="text1"/>
              </w:rPr>
            </w:rPrChange>
          </w:rPr>
          <w:t>DB</w:t>
        </w:r>
      </w:ins>
      <w:ins w:id="9335" w:author="Ruijie Xu" w:date="2022-01-28T14:23:00Z">
        <w:r w:rsidR="00580E1E" w:rsidRPr="002B42A7">
          <w:rPr>
            <w:rFonts w:ascii="Times New Roman" w:hAnsi="Times New Roman" w:cs="Times New Roman"/>
            <w:color w:val="000000" w:themeColor="text1"/>
            <w:rPrChange w:id="9336" w:author="Ruijie Xu" w:date="2022-03-10T12:31:00Z">
              <w:rPr>
                <w:color w:val="000000" w:themeColor="text1"/>
              </w:rPr>
            </w:rPrChange>
          </w:rPr>
          <w:t>s mentioned above</w:t>
        </w:r>
        <w:del w:id="9337" w:author="Liliana Salvador" w:date="2022-02-26T19:54:00Z">
          <w:r w:rsidR="00580E1E" w:rsidRPr="002B42A7" w:rsidDel="004B4B3C">
            <w:rPr>
              <w:rFonts w:ascii="Times New Roman" w:hAnsi="Times New Roman" w:cs="Times New Roman"/>
              <w:color w:val="000000" w:themeColor="text1"/>
              <w:rPrChange w:id="9338" w:author="Ruijie Xu" w:date="2022-03-10T12:31:00Z">
                <w:rPr>
                  <w:color w:val="000000" w:themeColor="text1"/>
                </w:rPr>
              </w:rPrChange>
            </w:rPr>
            <w:delText xml:space="preserve"> has</w:delText>
          </w:r>
        </w:del>
        <w:r w:rsidR="00580E1E" w:rsidRPr="002B42A7">
          <w:rPr>
            <w:rFonts w:ascii="Times New Roman" w:hAnsi="Times New Roman" w:cs="Times New Roman"/>
            <w:color w:val="000000" w:themeColor="text1"/>
            <w:rPrChange w:id="9339" w:author="Ruijie Xu" w:date="2022-03-10T12:31:00Z">
              <w:rPr>
                <w:color w:val="000000" w:themeColor="text1"/>
              </w:rPr>
            </w:rPrChange>
          </w:rPr>
          <w:t xml:space="preserve"> </w:t>
        </w:r>
      </w:ins>
      <w:ins w:id="9340" w:author="Ruijie Xu" w:date="2022-03-16T16:50:00Z">
        <w:r w:rsidR="004D7819">
          <w:rPr>
            <w:rFonts w:ascii="Times New Roman" w:hAnsi="Times New Roman" w:cs="Times New Roman"/>
            <w:color w:val="000000" w:themeColor="text1"/>
          </w:rPr>
          <w:t>did</w:t>
        </w:r>
      </w:ins>
      <w:ins w:id="9341" w:author="Liliana Salvador" w:date="2022-03-16T20:53:00Z">
        <w:r w:rsidR="00DB2785">
          <w:rPr>
            <w:rFonts w:ascii="Times New Roman" w:hAnsi="Times New Roman" w:cs="Times New Roman"/>
            <w:color w:val="000000" w:themeColor="text1"/>
          </w:rPr>
          <w:t xml:space="preserve"> </w:t>
        </w:r>
      </w:ins>
      <w:ins w:id="9342" w:author="Ruijie Xu" w:date="2022-03-16T16:50:00Z">
        <w:r w:rsidR="004D7819">
          <w:rPr>
            <w:rFonts w:ascii="Times New Roman" w:hAnsi="Times New Roman" w:cs="Times New Roman"/>
            <w:color w:val="000000" w:themeColor="text1"/>
          </w:rPr>
          <w:t>n</w:t>
        </w:r>
      </w:ins>
      <w:ins w:id="9343" w:author="Liliana Salvador" w:date="2022-03-16T20:53:00Z">
        <w:r w:rsidR="00DB2785">
          <w:rPr>
            <w:rFonts w:ascii="Times New Roman" w:hAnsi="Times New Roman" w:cs="Times New Roman"/>
            <w:color w:val="000000" w:themeColor="text1"/>
          </w:rPr>
          <w:t>o</w:t>
        </w:r>
      </w:ins>
      <w:ins w:id="9344" w:author="Ruijie Xu" w:date="2022-03-16T16:50:00Z">
        <w:del w:id="9345" w:author="Liliana Salvador" w:date="2022-03-16T20:53:00Z">
          <w:r w:rsidR="004D7819" w:rsidDel="00DB2785">
            <w:rPr>
              <w:rFonts w:ascii="Times New Roman" w:hAnsi="Times New Roman" w:cs="Times New Roman"/>
              <w:color w:val="000000" w:themeColor="text1"/>
            </w:rPr>
            <w:delText>’</w:delText>
          </w:r>
        </w:del>
        <w:r w:rsidR="004D7819">
          <w:rPr>
            <w:rFonts w:ascii="Times New Roman" w:hAnsi="Times New Roman" w:cs="Times New Roman"/>
            <w:color w:val="000000" w:themeColor="text1"/>
          </w:rPr>
          <w:t xml:space="preserve">t include a reference genome for </w:t>
        </w:r>
      </w:ins>
      <w:ins w:id="9346" w:author="Ruijie Xu" w:date="2022-03-16T17:04:00Z">
        <w:r w:rsidR="00FE67E6" w:rsidRPr="00FE67E6">
          <w:rPr>
            <w:rFonts w:ascii="Times New Roman" w:hAnsi="Times New Roman" w:cs="Times New Roman"/>
            <w:i/>
            <w:iCs/>
            <w:color w:val="000000" w:themeColor="text1"/>
          </w:rPr>
          <w:t>Rattus</w:t>
        </w:r>
      </w:ins>
      <w:ins w:id="9347" w:author="Ruijie Xu" w:date="2022-03-16T16:50:00Z">
        <w:r w:rsidR="004D7819">
          <w:rPr>
            <w:rFonts w:ascii="Times New Roman" w:hAnsi="Times New Roman" w:cs="Times New Roman"/>
            <w:color w:val="000000" w:themeColor="text1"/>
          </w:rPr>
          <w:t>, which is the host of our dataset</w:t>
        </w:r>
      </w:ins>
      <w:ins w:id="9348" w:author="Liliana Salvador" w:date="2022-02-26T19:54:00Z">
        <w:del w:id="9349" w:author="Ruijie Xu" w:date="2022-03-16T16:50:00Z">
          <w:r w:rsidR="004B4B3C" w:rsidRPr="002B42A7" w:rsidDel="004D7819">
            <w:rPr>
              <w:rFonts w:ascii="Times New Roman" w:hAnsi="Times New Roman" w:cs="Times New Roman"/>
              <w:color w:val="000000" w:themeColor="text1"/>
              <w:rPrChange w:id="9350" w:author="Ruijie Xu" w:date="2022-03-10T12:31:00Z">
                <w:rPr>
                  <w:color w:val="000000" w:themeColor="text1"/>
                </w:rPr>
              </w:rPrChange>
            </w:rPr>
            <w:delText>the is</w:delText>
          </w:r>
        </w:del>
      </w:ins>
      <w:ins w:id="9351" w:author="Ruijie Xu" w:date="2022-01-28T14:24:00Z">
        <w:r w:rsidR="00580E1E" w:rsidRPr="002B42A7">
          <w:rPr>
            <w:rFonts w:ascii="Times New Roman" w:hAnsi="Times New Roman" w:cs="Times New Roman"/>
            <w:color w:val="000000" w:themeColor="text1"/>
            <w:rPrChange w:id="9352" w:author="Ruijie Xu" w:date="2022-03-10T12:31:00Z">
              <w:rPr>
                <w:color w:val="000000" w:themeColor="text1"/>
              </w:rPr>
            </w:rPrChange>
          </w:rPr>
          <w:t xml:space="preserve">. </w:t>
        </w:r>
      </w:ins>
      <w:ins w:id="9353" w:author="Ruijie Xu" w:date="2022-01-28T14:25:00Z">
        <w:r w:rsidR="00580E1E" w:rsidRPr="002B42A7">
          <w:rPr>
            <w:rFonts w:ascii="Times New Roman" w:hAnsi="Times New Roman" w:cs="Times New Roman"/>
            <w:color w:val="000000" w:themeColor="text1"/>
            <w:rPrChange w:id="9354" w:author="Ruijie Xu" w:date="2022-03-10T12:31:00Z">
              <w:rPr>
                <w:color w:val="000000" w:themeColor="text1"/>
              </w:rPr>
            </w:rPrChange>
          </w:rPr>
          <w:t xml:space="preserve">The biases introduced from host genomes included in the </w:t>
        </w:r>
        <w:del w:id="9355" w:author="Liliana Salvador" w:date="2022-02-26T19:54:00Z">
          <w:r w:rsidR="00580E1E" w:rsidRPr="002B42A7" w:rsidDel="004B4B3C">
            <w:rPr>
              <w:rFonts w:ascii="Times New Roman" w:hAnsi="Times New Roman" w:cs="Times New Roman"/>
              <w:color w:val="000000" w:themeColor="text1"/>
              <w:rPrChange w:id="9356" w:author="Ruijie Xu" w:date="2022-03-10T12:31:00Z">
                <w:rPr>
                  <w:color w:val="000000" w:themeColor="text1"/>
                </w:rPr>
              </w:rPrChange>
            </w:rPr>
            <w:delText>database</w:delText>
          </w:r>
        </w:del>
      </w:ins>
      <w:ins w:id="9357" w:author="Liliana Salvador" w:date="2022-02-26T19:54:00Z">
        <w:r w:rsidR="004B4B3C" w:rsidRPr="002B42A7">
          <w:rPr>
            <w:rFonts w:ascii="Times New Roman" w:hAnsi="Times New Roman" w:cs="Times New Roman"/>
            <w:color w:val="000000" w:themeColor="text1"/>
            <w:rPrChange w:id="9358" w:author="Ruijie Xu" w:date="2022-03-10T12:31:00Z">
              <w:rPr>
                <w:color w:val="000000" w:themeColor="text1"/>
              </w:rPr>
            </w:rPrChange>
          </w:rPr>
          <w:t>DB</w:t>
        </w:r>
      </w:ins>
      <w:ins w:id="9359" w:author="Ruijie Xu" w:date="2022-01-28T14:25:00Z">
        <w:r w:rsidR="00580E1E" w:rsidRPr="002B42A7">
          <w:rPr>
            <w:rFonts w:ascii="Times New Roman" w:hAnsi="Times New Roman" w:cs="Times New Roman"/>
            <w:color w:val="000000" w:themeColor="text1"/>
            <w:rPrChange w:id="9360" w:author="Ruijie Xu" w:date="2022-03-10T12:31:00Z">
              <w:rPr>
                <w:color w:val="000000" w:themeColor="text1"/>
              </w:rPr>
            </w:rPrChange>
          </w:rPr>
          <w:t xml:space="preserve"> for metagenomics analysis ha</w:t>
        </w:r>
      </w:ins>
      <w:ins w:id="9361" w:author="Liliana Salvador" w:date="2022-02-26T19:54:00Z">
        <w:r w:rsidR="004B4B3C" w:rsidRPr="002B42A7">
          <w:rPr>
            <w:rFonts w:ascii="Times New Roman" w:hAnsi="Times New Roman" w:cs="Times New Roman"/>
            <w:color w:val="000000" w:themeColor="text1"/>
            <w:rPrChange w:id="9362" w:author="Ruijie Xu" w:date="2022-03-10T12:31:00Z">
              <w:rPr>
                <w:color w:val="000000" w:themeColor="text1"/>
              </w:rPr>
            </w:rPrChange>
          </w:rPr>
          <w:t>ve</w:t>
        </w:r>
      </w:ins>
      <w:ins w:id="9363" w:author="Ruijie Xu" w:date="2022-01-28T14:25:00Z">
        <w:del w:id="9364" w:author="Liliana Salvador" w:date="2022-02-26T19:54:00Z">
          <w:r w:rsidR="00580E1E" w:rsidRPr="002B42A7" w:rsidDel="004B4B3C">
            <w:rPr>
              <w:rFonts w:ascii="Times New Roman" w:hAnsi="Times New Roman" w:cs="Times New Roman"/>
              <w:color w:val="000000" w:themeColor="text1"/>
              <w:rPrChange w:id="9365" w:author="Ruijie Xu" w:date="2022-03-10T12:31:00Z">
                <w:rPr>
                  <w:color w:val="000000" w:themeColor="text1"/>
                </w:rPr>
              </w:rPrChange>
            </w:rPr>
            <w:delText>s</w:delText>
          </w:r>
        </w:del>
        <w:r w:rsidR="00580E1E" w:rsidRPr="002B42A7">
          <w:rPr>
            <w:rFonts w:ascii="Times New Roman" w:hAnsi="Times New Roman" w:cs="Times New Roman"/>
            <w:color w:val="000000" w:themeColor="text1"/>
            <w:rPrChange w:id="9366" w:author="Ruijie Xu" w:date="2022-03-10T12:31:00Z">
              <w:rPr>
                <w:color w:val="000000" w:themeColor="text1"/>
              </w:rPr>
            </w:rPrChange>
          </w:rPr>
          <w:t xml:space="preserve"> been address</w:t>
        </w:r>
      </w:ins>
      <w:ins w:id="9367" w:author="Ruijie Xu" w:date="2022-03-04T12:46:00Z">
        <w:r w:rsidR="00942DE7" w:rsidRPr="002B42A7">
          <w:rPr>
            <w:rFonts w:ascii="Times New Roman" w:hAnsi="Times New Roman" w:cs="Times New Roman"/>
            <w:color w:val="000000" w:themeColor="text1"/>
            <w:rPrChange w:id="9368" w:author="Ruijie Xu" w:date="2022-03-10T12:31:00Z">
              <w:rPr>
                <w:color w:val="000000" w:themeColor="text1"/>
              </w:rPr>
            </w:rPrChange>
          </w:rPr>
          <w:t>ed</w:t>
        </w:r>
      </w:ins>
      <w:ins w:id="9369" w:author="Ruijie Xu" w:date="2022-01-28T14:25:00Z">
        <w:r w:rsidR="00580E1E" w:rsidRPr="002B42A7">
          <w:rPr>
            <w:rFonts w:ascii="Times New Roman" w:hAnsi="Times New Roman" w:cs="Times New Roman"/>
            <w:color w:val="000000" w:themeColor="text1"/>
            <w:rPrChange w:id="9370" w:author="Ruijie Xu" w:date="2022-03-10T12:31:00Z">
              <w:rPr>
                <w:color w:val="000000" w:themeColor="text1"/>
              </w:rPr>
            </w:rPrChange>
          </w:rPr>
          <w:t xml:space="preserve"> previously</w:t>
        </w:r>
      </w:ins>
      <w:ins w:id="9371" w:author="Ruijie Xu" w:date="2022-01-28T14:26:00Z">
        <w:r w:rsidR="00580E1E" w:rsidRPr="002B42A7">
          <w:rPr>
            <w:rFonts w:ascii="Times New Roman" w:hAnsi="Times New Roman" w:cs="Times New Roman"/>
            <w:color w:val="000000" w:themeColor="text1"/>
            <w:rPrChange w:id="9372" w:author="Ruijie Xu" w:date="2022-03-10T12:31:00Z">
              <w:rPr>
                <w:color w:val="000000" w:themeColor="text1"/>
              </w:rPr>
            </w:rPrChange>
          </w:rPr>
          <w:t xml:space="preserve"> </w:t>
        </w:r>
      </w:ins>
      <w:ins w:id="9373" w:author="Ruijie Xu" w:date="2022-01-28T14:36:00Z">
        <w:r w:rsidR="005E1269" w:rsidRPr="002B42A7">
          <w:rPr>
            <w:rFonts w:ascii="Times New Roman" w:hAnsi="Times New Roman" w:cs="Times New Roman"/>
            <w:color w:val="000000" w:themeColor="text1"/>
            <w:rPrChange w:id="9374" w:author="Ruijie Xu" w:date="2022-03-10T12:31:00Z">
              <w:rPr>
                <w:color w:val="000000" w:themeColor="text1"/>
              </w:rPr>
            </w:rPrChange>
          </w:rPr>
          <w:fldChar w:fldCharType="begin"/>
        </w:r>
      </w:ins>
      <w:r w:rsidR="004765A2" w:rsidRPr="002B42A7">
        <w:rPr>
          <w:rFonts w:ascii="Times New Roman" w:hAnsi="Times New Roman" w:cs="Times New Roman"/>
          <w:color w:val="000000" w:themeColor="text1"/>
          <w:rPrChange w:id="9375" w:author="Ruijie Xu" w:date="2022-03-10T12:31:00Z">
            <w:rPr>
              <w:color w:val="000000" w:themeColor="text1"/>
            </w:rPr>
          </w:rPrChange>
        </w:rPr>
        <w:instrText xml:space="preserve"> ADDIN ZOTERO_ITEM CSL_CITATION {"citationID":"o3yQWZkx","properties":{"formattedCitation":"(Pereira-Marques {\\i{}et al.}, 2019)","plainCitation":"(Pereira-Marques et al., 2019)","noteIndex":0},"citationItems":[{"id":"1BY60Z0f/S2bX6AX3","uris":["http://zotero.org/users/local/YOB362yk/items/E9KC5QJH"],"itemData":{"id":1735,"type":"article-journal","abstract":"The amount of host DNA poses a major challenge to metagenome analysis. However, there is no guidance on the levels of host DNA, nor on the depth of sequencing needed to acquire meaningful information from whole metagenome sequencing (WMS). Here, we evaluated the impact of a wide range of amounts of host DNA and sequencing depths on microbiome taxonomic profiling using WMS. Synthetic samples with increasing levels of host DNA were created by spiking DNA of a mock bacterial community, with DNA from a mouse-derived cell line. Taxonomic analysis revealed that increasing proportions of host DNA led to decreased sensitivity in detecting very low and low abundant species. Reduction of sequencing depth had major impact on the sensitivity of WMS for profiling samples with 90% host DNA, increasing the number of undetected species. Finally, analysis of simulated datasets with fixed depth of 10 million reads confirmed that microbiome profiling becomes more inaccurate as the level of host DNA increases in a sample. In conclusion, samples with high amounts of host DNA coupled with reduced sequencing depths, decrease WMS coverage for characterization of the microbiome. This study highlights the importance of carefully considering these aspects in the design of WMS experiments to maximize microbiome analyses.","container-title":"Frontiers in Microbiology","DOI":"10.3389/fmicb.2019.01277","ISSN":"1664-302X","journalAbbreviation":"Front Microbiol","note":"PMID: 31244801\nPMCID: PMC6581681","source":"PubMed Central","title":"Impact of Host DNA and Sequencing Depth on the Taxonomic Resolution of Whole Metagenome Sequencing for Microbiome Analysis","URL":"https://www.ncbi.nlm.nih.gov/pmc/articles/PMC6581681/","volume":"10","author":[{"family":"Pereira-Marques","given":"Joana"},{"family":"Hout","given":"Anne"},{"family":"Ferreira","given":"Rui M."},{"family":"Weber","given":"Michiel"},{"family":"Pinto-Ribeiro","given":"Ines"},{"family":"Doorn","given":"Leen-Jan","non-dropping-particle":"van"},{"family":"Knetsch","given":"Cornelis Willem"},{"family":"Figueiredo","given":"Ceu"}],"accessed":{"date-parts":[["2021",3,26]]},"issued":{"date-parts":[["2019",6,12]]}}}],"schema":"https://github.com/citation-style-language/schema/raw/master/csl-citation.json"} </w:instrText>
      </w:r>
      <w:ins w:id="9376" w:author="Ruijie Xu" w:date="2022-01-28T14:36:00Z">
        <w:r w:rsidR="005E1269" w:rsidRPr="002B42A7">
          <w:rPr>
            <w:rFonts w:ascii="Times New Roman" w:hAnsi="Times New Roman" w:cs="Times New Roman"/>
            <w:color w:val="000000" w:themeColor="text1"/>
            <w:rPrChange w:id="9377" w:author="Ruijie Xu" w:date="2022-03-10T12:31:00Z">
              <w:rPr>
                <w:color w:val="000000" w:themeColor="text1"/>
              </w:rPr>
            </w:rPrChange>
          </w:rPr>
          <w:fldChar w:fldCharType="separate"/>
        </w:r>
        <w:r w:rsidR="005E1269" w:rsidRPr="002B42A7">
          <w:rPr>
            <w:rFonts w:ascii="Times New Roman" w:hAnsi="Times New Roman" w:cs="Times New Roman"/>
            <w:color w:val="000000"/>
            <w:rPrChange w:id="9378" w:author="Ruijie Xu" w:date="2022-03-10T12:31:00Z">
              <w:rPr>
                <w:color w:val="000000"/>
              </w:rPr>
            </w:rPrChange>
          </w:rPr>
          <w:t xml:space="preserve">(Pereira-Marques </w:t>
        </w:r>
        <w:r w:rsidR="005E1269" w:rsidRPr="002B42A7">
          <w:rPr>
            <w:rFonts w:ascii="Times New Roman" w:hAnsi="Times New Roman" w:cs="Times New Roman"/>
            <w:i/>
            <w:iCs/>
            <w:color w:val="000000"/>
            <w:rPrChange w:id="9379" w:author="Ruijie Xu" w:date="2022-03-10T12:31:00Z">
              <w:rPr>
                <w:i/>
                <w:iCs/>
                <w:color w:val="000000"/>
              </w:rPr>
            </w:rPrChange>
          </w:rPr>
          <w:t>et al.</w:t>
        </w:r>
        <w:r w:rsidR="005E1269" w:rsidRPr="002B42A7">
          <w:rPr>
            <w:rFonts w:ascii="Times New Roman" w:hAnsi="Times New Roman" w:cs="Times New Roman"/>
            <w:color w:val="000000"/>
            <w:rPrChange w:id="9380" w:author="Ruijie Xu" w:date="2022-03-10T12:31:00Z">
              <w:rPr>
                <w:color w:val="000000"/>
              </w:rPr>
            </w:rPrChange>
          </w:rPr>
          <w:t>, 2019)</w:t>
        </w:r>
        <w:r w:rsidR="005E1269" w:rsidRPr="002B42A7">
          <w:rPr>
            <w:rFonts w:ascii="Times New Roman" w:hAnsi="Times New Roman" w:cs="Times New Roman"/>
            <w:color w:val="000000" w:themeColor="text1"/>
            <w:rPrChange w:id="9381" w:author="Ruijie Xu" w:date="2022-03-10T12:31:00Z">
              <w:rPr>
                <w:color w:val="000000" w:themeColor="text1"/>
              </w:rPr>
            </w:rPrChange>
          </w:rPr>
          <w:fldChar w:fldCharType="end"/>
        </w:r>
        <w:r w:rsidR="005E1269" w:rsidRPr="002B42A7">
          <w:rPr>
            <w:rFonts w:ascii="Times New Roman" w:hAnsi="Times New Roman" w:cs="Times New Roman"/>
            <w:color w:val="000000" w:themeColor="text1"/>
            <w:rPrChange w:id="9382" w:author="Ruijie Xu" w:date="2022-03-10T12:31:00Z">
              <w:rPr>
                <w:color w:val="000000" w:themeColor="text1"/>
              </w:rPr>
            </w:rPrChange>
          </w:rPr>
          <w:t>.</w:t>
        </w:r>
      </w:ins>
      <w:ins w:id="9383" w:author="Ruijie Xu" w:date="2022-01-28T14:26:00Z">
        <w:r w:rsidR="00580E1E" w:rsidRPr="002B42A7">
          <w:rPr>
            <w:rFonts w:ascii="Times New Roman" w:hAnsi="Times New Roman" w:cs="Times New Roman"/>
            <w:color w:val="000000" w:themeColor="text1"/>
            <w:rPrChange w:id="9384" w:author="Ruijie Xu" w:date="2022-03-10T12:31:00Z">
              <w:rPr>
                <w:color w:val="000000" w:themeColor="text1"/>
              </w:rPr>
            </w:rPrChange>
          </w:rPr>
          <w:t xml:space="preserve"> </w:t>
        </w:r>
        <w:del w:id="9385" w:author="Rajeev, Sree" w:date="2022-03-03T11:37:00Z">
          <w:r w:rsidR="00580E1E" w:rsidRPr="002B42A7" w:rsidDel="00B1228A">
            <w:rPr>
              <w:rFonts w:ascii="Times New Roman" w:hAnsi="Times New Roman" w:cs="Times New Roman"/>
              <w:color w:val="000000" w:themeColor="text1"/>
              <w:rPrChange w:id="9386" w:author="Ruijie Xu" w:date="2022-03-10T12:31:00Z">
                <w:rPr>
                  <w:color w:val="000000" w:themeColor="text1"/>
                </w:rPr>
              </w:rPrChange>
            </w:rPr>
            <w:delText>Therefore, we have built</w:delText>
          </w:r>
        </w:del>
      </w:ins>
      <w:ins w:id="9387" w:author="Rajeev, Sree" w:date="2022-03-03T11:37:00Z">
        <w:del w:id="9388" w:author="Ruijie Xu" w:date="2022-03-11T13:42:00Z">
          <w:r w:rsidR="00B1228A" w:rsidRPr="002B42A7" w:rsidDel="00ED017A">
            <w:rPr>
              <w:rFonts w:ascii="Times New Roman" w:hAnsi="Times New Roman" w:cs="Times New Roman"/>
              <w:color w:val="000000" w:themeColor="text1"/>
              <w:rPrChange w:id="9389" w:author="Ruijie Xu" w:date="2022-03-10T12:31:00Z">
                <w:rPr>
                  <w:color w:val="000000" w:themeColor="text1"/>
                </w:rPr>
              </w:rPrChange>
            </w:rPr>
            <w:delText xml:space="preserve">Building </w:delText>
          </w:r>
        </w:del>
      </w:ins>
      <w:ins w:id="9390" w:author="Ruijie Xu" w:date="2022-03-11T13:42:00Z">
        <w:r w:rsidR="00ED017A" w:rsidRPr="00ED017A">
          <w:rPr>
            <w:rFonts w:ascii="Times New Roman" w:hAnsi="Times New Roman" w:cs="Times New Roman"/>
            <w:color w:val="000000" w:themeColor="text1"/>
          </w:rPr>
          <w:t>Building a</w:t>
        </w:r>
      </w:ins>
      <w:ins w:id="9391" w:author="Ruijie Xu" w:date="2022-01-28T14:26:00Z">
        <w:r w:rsidR="00580E1E" w:rsidRPr="002B42A7">
          <w:rPr>
            <w:rFonts w:ascii="Times New Roman" w:hAnsi="Times New Roman" w:cs="Times New Roman"/>
            <w:color w:val="000000" w:themeColor="text1"/>
            <w:rPrChange w:id="9392" w:author="Ruijie Xu" w:date="2022-03-10T12:31:00Z">
              <w:rPr>
                <w:color w:val="000000" w:themeColor="text1"/>
              </w:rPr>
            </w:rPrChange>
          </w:rPr>
          <w:t xml:space="preserve"> separate </w:t>
        </w:r>
        <w:del w:id="9393" w:author="Liliana Salvador" w:date="2022-02-26T19:55:00Z">
          <w:r w:rsidR="00580E1E" w:rsidRPr="002B42A7" w:rsidDel="004B4B3C">
            <w:rPr>
              <w:rFonts w:ascii="Times New Roman" w:hAnsi="Times New Roman" w:cs="Times New Roman"/>
              <w:color w:val="000000" w:themeColor="text1"/>
              <w:rPrChange w:id="9394" w:author="Ruijie Xu" w:date="2022-03-10T12:31:00Z">
                <w:rPr>
                  <w:color w:val="000000" w:themeColor="text1"/>
                </w:rPr>
              </w:rPrChange>
            </w:rPr>
            <w:delText>database</w:delText>
          </w:r>
        </w:del>
      </w:ins>
      <w:ins w:id="9395" w:author="Liliana Salvador" w:date="2022-02-26T19:55:00Z">
        <w:r w:rsidR="004B4B3C" w:rsidRPr="002B42A7">
          <w:rPr>
            <w:rFonts w:ascii="Times New Roman" w:hAnsi="Times New Roman" w:cs="Times New Roman"/>
            <w:color w:val="000000" w:themeColor="text1"/>
            <w:rPrChange w:id="9396" w:author="Ruijie Xu" w:date="2022-03-10T12:31:00Z">
              <w:rPr>
                <w:color w:val="000000" w:themeColor="text1"/>
              </w:rPr>
            </w:rPrChange>
          </w:rPr>
          <w:t>DB</w:t>
        </w:r>
      </w:ins>
      <w:ins w:id="9397" w:author="Ruijie Xu" w:date="2022-01-28T14:26:00Z">
        <w:r w:rsidR="00580E1E" w:rsidRPr="002B42A7">
          <w:rPr>
            <w:rFonts w:ascii="Times New Roman" w:hAnsi="Times New Roman" w:cs="Times New Roman"/>
            <w:color w:val="000000" w:themeColor="text1"/>
            <w:rPrChange w:id="9398" w:author="Ruijie Xu" w:date="2022-03-10T12:31:00Z">
              <w:rPr>
                <w:color w:val="000000" w:themeColor="text1"/>
              </w:rPr>
            </w:rPrChange>
          </w:rPr>
          <w:t xml:space="preserve"> </w:t>
        </w:r>
      </w:ins>
      <w:ins w:id="9399" w:author="Liliana Salvador" w:date="2022-02-26T19:55:00Z">
        <w:r w:rsidR="004B4B3C" w:rsidRPr="002B42A7">
          <w:rPr>
            <w:rFonts w:ascii="Times New Roman" w:hAnsi="Times New Roman" w:cs="Times New Roman"/>
            <w:color w:val="000000" w:themeColor="text1"/>
            <w:rPrChange w:id="9400" w:author="Ruijie Xu" w:date="2022-03-10T12:31:00Z">
              <w:rPr>
                <w:color w:val="000000" w:themeColor="text1"/>
              </w:rPr>
            </w:rPrChange>
          </w:rPr>
          <w:t xml:space="preserve">(customized database for our dataset) </w:t>
        </w:r>
      </w:ins>
      <w:ins w:id="9401" w:author="Ruijie Xu" w:date="2022-01-28T14:26:00Z">
        <w:r w:rsidR="00580E1E" w:rsidRPr="002B42A7">
          <w:rPr>
            <w:rFonts w:ascii="Times New Roman" w:hAnsi="Times New Roman" w:cs="Times New Roman"/>
            <w:color w:val="000000" w:themeColor="text1"/>
            <w:rPrChange w:id="9402" w:author="Ruijie Xu" w:date="2022-03-10T12:31:00Z">
              <w:rPr>
                <w:color w:val="000000" w:themeColor="text1"/>
              </w:rPr>
            </w:rPrChange>
          </w:rPr>
          <w:t xml:space="preserve">with the inclusion of the two </w:t>
        </w:r>
      </w:ins>
      <w:ins w:id="9403" w:author="Ruijie Xu" w:date="2022-03-16T17:04:00Z">
        <w:r w:rsidR="00FE67E6" w:rsidRPr="00FE67E6">
          <w:rPr>
            <w:rFonts w:ascii="Times New Roman" w:hAnsi="Times New Roman" w:cs="Times New Roman"/>
            <w:i/>
            <w:color w:val="000000" w:themeColor="text1"/>
          </w:rPr>
          <w:t>Rattus</w:t>
        </w:r>
      </w:ins>
      <w:ins w:id="9404" w:author="Ruijie Xu" w:date="2022-01-28T14:27:00Z">
        <w:r w:rsidR="00580E1E" w:rsidRPr="002B42A7">
          <w:rPr>
            <w:rFonts w:ascii="Times New Roman" w:hAnsi="Times New Roman" w:cs="Times New Roman"/>
            <w:color w:val="000000" w:themeColor="text1"/>
            <w:rPrChange w:id="9405" w:author="Ruijie Xu" w:date="2022-03-10T12:31:00Z">
              <w:rPr>
                <w:color w:val="000000" w:themeColor="text1"/>
              </w:rPr>
            </w:rPrChange>
          </w:rPr>
          <w:t xml:space="preserve"> hosts genomes</w:t>
        </w:r>
      </w:ins>
      <w:ins w:id="9406" w:author="Ruijie Xu" w:date="2022-01-28T14:28:00Z">
        <w:r w:rsidR="00501658" w:rsidRPr="002B42A7">
          <w:rPr>
            <w:rFonts w:ascii="Times New Roman" w:hAnsi="Times New Roman" w:cs="Times New Roman"/>
            <w:color w:val="000000" w:themeColor="text1"/>
            <w:rPrChange w:id="9407" w:author="Ruijie Xu" w:date="2022-03-10T12:31:00Z">
              <w:rPr>
                <w:color w:val="000000" w:themeColor="text1"/>
              </w:rPr>
            </w:rPrChange>
          </w:rPr>
          <w:t xml:space="preserve"> on top of the standard </w:t>
        </w:r>
      </w:ins>
      <w:ins w:id="9408" w:author="Liliana Salvador" w:date="2022-02-26T19:55:00Z">
        <w:r w:rsidR="004B4B3C" w:rsidRPr="002B42A7">
          <w:rPr>
            <w:rFonts w:ascii="Times New Roman" w:hAnsi="Times New Roman" w:cs="Times New Roman"/>
            <w:color w:val="000000" w:themeColor="text1"/>
            <w:rPrChange w:id="9409" w:author="Ruijie Xu" w:date="2022-03-10T12:31:00Z">
              <w:rPr>
                <w:color w:val="000000" w:themeColor="text1"/>
              </w:rPr>
            </w:rPrChange>
          </w:rPr>
          <w:t>DB</w:t>
        </w:r>
      </w:ins>
      <w:ins w:id="9410" w:author="Rajeev, Sree" w:date="2022-03-03T11:37:00Z">
        <w:r w:rsidR="00B1228A" w:rsidRPr="002B42A7">
          <w:rPr>
            <w:rFonts w:ascii="Times New Roman" w:hAnsi="Times New Roman" w:cs="Times New Roman"/>
            <w:color w:val="000000" w:themeColor="text1"/>
            <w:rPrChange w:id="9411" w:author="Ruijie Xu" w:date="2022-03-10T12:31:00Z">
              <w:rPr>
                <w:color w:val="000000" w:themeColor="text1"/>
              </w:rPr>
            </w:rPrChange>
          </w:rPr>
          <w:t xml:space="preserve"> corrected this issue</w:t>
        </w:r>
      </w:ins>
      <w:ins w:id="9412" w:author="Ruijie Xu" w:date="2022-01-28T14:28:00Z">
        <w:del w:id="9413" w:author="Liliana Salvador" w:date="2022-02-26T19:55:00Z">
          <w:r w:rsidR="00501658" w:rsidRPr="002B42A7" w:rsidDel="004B4B3C">
            <w:rPr>
              <w:rFonts w:ascii="Times New Roman" w:hAnsi="Times New Roman" w:cs="Times New Roman"/>
              <w:color w:val="000000" w:themeColor="text1"/>
              <w:rPrChange w:id="9414" w:author="Ruijie Xu" w:date="2022-03-10T12:31:00Z">
                <w:rPr>
                  <w:color w:val="000000" w:themeColor="text1"/>
                </w:rPr>
              </w:rPrChange>
            </w:rPr>
            <w:delText>database</w:delText>
          </w:r>
        </w:del>
      </w:ins>
      <w:ins w:id="9415" w:author="Ruijie Xu" w:date="2022-01-28T14:27:00Z">
        <w:del w:id="9416" w:author="Liliana Salvador" w:date="2022-02-26T19:55:00Z">
          <w:r w:rsidR="00501658" w:rsidRPr="002B42A7" w:rsidDel="004B4B3C">
            <w:rPr>
              <w:rFonts w:ascii="Times New Roman" w:hAnsi="Times New Roman" w:cs="Times New Roman"/>
              <w:color w:val="000000" w:themeColor="text1"/>
              <w:rPrChange w:id="9417" w:author="Ruijie Xu" w:date="2022-03-10T12:31:00Z">
                <w:rPr>
                  <w:color w:val="000000" w:themeColor="text1"/>
                </w:rPr>
              </w:rPrChange>
            </w:rPr>
            <w:delText xml:space="preserve"> as the customized database for our dataset</w:delText>
          </w:r>
        </w:del>
        <w:r w:rsidR="00501658" w:rsidRPr="002B42A7">
          <w:rPr>
            <w:rFonts w:ascii="Times New Roman" w:hAnsi="Times New Roman" w:cs="Times New Roman"/>
            <w:color w:val="000000" w:themeColor="text1"/>
            <w:rPrChange w:id="9418" w:author="Ruijie Xu" w:date="2022-03-10T12:31:00Z">
              <w:rPr>
                <w:color w:val="000000" w:themeColor="text1"/>
              </w:rPr>
            </w:rPrChange>
          </w:rPr>
          <w:t>.</w:t>
        </w:r>
      </w:ins>
      <w:ins w:id="9419" w:author="Ruijie Xu" w:date="2022-03-11T13:43:00Z">
        <w:r w:rsidR="00ED017A">
          <w:rPr>
            <w:rFonts w:ascii="Times New Roman" w:hAnsi="Times New Roman" w:cs="Times New Roman"/>
            <w:color w:val="000000" w:themeColor="text1"/>
          </w:rPr>
          <w:t xml:space="preserve"> </w:t>
        </w:r>
        <w:r w:rsidR="00AC44E6" w:rsidRPr="008744CA">
          <w:rPr>
            <w:rFonts w:ascii="Times New Roman" w:hAnsi="Times New Roman" w:cs="Times New Roman"/>
            <w:color w:val="000000" w:themeColor="text1"/>
            <w:highlight w:val="yellow"/>
            <w:rPrChange w:id="9420" w:author="Ruijie Xu" w:date="2022-03-11T13:50:00Z">
              <w:rPr>
                <w:rFonts w:ascii="Times New Roman" w:hAnsi="Times New Roman" w:cs="Times New Roman"/>
                <w:color w:val="000000" w:themeColor="text1"/>
              </w:rPr>
            </w:rPrChange>
          </w:rPr>
          <w:t xml:space="preserve">In our analyses with different DBs, </w:t>
        </w:r>
      </w:ins>
      <w:ins w:id="9421" w:author="Ruijie Xu" w:date="2022-03-11T13:44:00Z">
        <w:r w:rsidR="00AC44E6" w:rsidRPr="008744CA">
          <w:rPr>
            <w:rFonts w:ascii="Times New Roman" w:hAnsi="Times New Roman" w:cs="Times New Roman"/>
            <w:color w:val="000000" w:themeColor="text1"/>
            <w:highlight w:val="yellow"/>
            <w:rPrChange w:id="9422" w:author="Ruijie Xu" w:date="2022-03-11T13:50:00Z">
              <w:rPr>
                <w:rFonts w:ascii="Times New Roman" w:hAnsi="Times New Roman" w:cs="Times New Roman"/>
                <w:color w:val="000000" w:themeColor="text1"/>
              </w:rPr>
            </w:rPrChange>
          </w:rPr>
          <w:t xml:space="preserve">although </w:t>
        </w:r>
      </w:ins>
      <w:ins w:id="9423" w:author="Liliana Salvador" w:date="2022-03-16T20:54:00Z">
        <w:r w:rsidR="001C6940">
          <w:rPr>
            <w:rFonts w:ascii="Times New Roman" w:hAnsi="Times New Roman" w:cs="Times New Roman"/>
            <w:color w:val="000000" w:themeColor="text1"/>
            <w:highlight w:val="yellow"/>
          </w:rPr>
          <w:t xml:space="preserve">the </w:t>
        </w:r>
      </w:ins>
      <w:ins w:id="9424" w:author="Ruijie Xu" w:date="2022-03-11T13:44:00Z">
        <w:r w:rsidR="00AC44E6" w:rsidRPr="008744CA">
          <w:rPr>
            <w:rFonts w:ascii="Times New Roman" w:hAnsi="Times New Roman" w:cs="Times New Roman"/>
            <w:color w:val="000000" w:themeColor="text1"/>
            <w:highlight w:val="yellow"/>
            <w:rPrChange w:id="9425" w:author="Ruijie Xu" w:date="2022-03-11T13:50:00Z">
              <w:rPr>
                <w:rFonts w:ascii="Times New Roman" w:hAnsi="Times New Roman" w:cs="Times New Roman"/>
                <w:color w:val="000000" w:themeColor="text1"/>
              </w:rPr>
            </w:rPrChange>
          </w:rPr>
          <w:t xml:space="preserve">inclusion of the </w:t>
        </w:r>
      </w:ins>
      <w:ins w:id="9426" w:author="Ruijie Xu" w:date="2022-03-16T17:04:00Z">
        <w:r w:rsidR="00FE67E6" w:rsidRPr="00FE67E6">
          <w:rPr>
            <w:rFonts w:ascii="Times New Roman" w:hAnsi="Times New Roman" w:cs="Times New Roman"/>
            <w:i/>
            <w:color w:val="000000" w:themeColor="text1"/>
          </w:rPr>
          <w:t>Rattus</w:t>
        </w:r>
      </w:ins>
      <w:ins w:id="9427" w:author="Ruijie Xu" w:date="2022-03-11T13:46:00Z">
        <w:r w:rsidR="00AC44E6" w:rsidRPr="008744CA">
          <w:rPr>
            <w:rFonts w:ascii="Times New Roman" w:hAnsi="Times New Roman" w:cs="Times New Roman"/>
            <w:color w:val="000000" w:themeColor="text1"/>
            <w:highlight w:val="yellow"/>
            <w:rPrChange w:id="9428" w:author="Ruijie Xu" w:date="2022-03-11T13:50:00Z">
              <w:rPr>
                <w:rFonts w:ascii="Times New Roman" w:hAnsi="Times New Roman" w:cs="Times New Roman"/>
                <w:color w:val="000000" w:themeColor="text1"/>
              </w:rPr>
            </w:rPrChange>
          </w:rPr>
          <w:t xml:space="preserve"> </w:t>
        </w:r>
      </w:ins>
      <w:ins w:id="9429" w:author="Ruijie Xu" w:date="2022-03-11T13:44:00Z">
        <w:r w:rsidR="00AC44E6" w:rsidRPr="008744CA">
          <w:rPr>
            <w:rFonts w:ascii="Times New Roman" w:hAnsi="Times New Roman" w:cs="Times New Roman"/>
            <w:color w:val="000000" w:themeColor="text1"/>
            <w:highlight w:val="yellow"/>
            <w:rPrChange w:id="9430" w:author="Ruijie Xu" w:date="2022-03-11T13:50:00Z">
              <w:rPr>
                <w:rFonts w:ascii="Times New Roman" w:hAnsi="Times New Roman" w:cs="Times New Roman"/>
                <w:color w:val="000000" w:themeColor="text1"/>
              </w:rPr>
            </w:rPrChange>
          </w:rPr>
          <w:t>host genome</w:t>
        </w:r>
      </w:ins>
      <w:ins w:id="9431" w:author="Ruijie Xu" w:date="2022-03-11T13:46:00Z">
        <w:r w:rsidR="00AC44E6" w:rsidRPr="008744CA">
          <w:rPr>
            <w:rFonts w:ascii="Times New Roman" w:hAnsi="Times New Roman" w:cs="Times New Roman"/>
            <w:color w:val="000000" w:themeColor="text1"/>
            <w:highlight w:val="yellow"/>
            <w:rPrChange w:id="9432" w:author="Ruijie Xu" w:date="2022-03-11T13:50:00Z">
              <w:rPr>
                <w:rFonts w:ascii="Times New Roman" w:hAnsi="Times New Roman" w:cs="Times New Roman"/>
                <w:color w:val="000000" w:themeColor="text1"/>
              </w:rPr>
            </w:rPrChange>
          </w:rPr>
          <w:t>s</w:t>
        </w:r>
      </w:ins>
      <w:ins w:id="9433" w:author="Ruijie Xu" w:date="2022-03-11T13:44:00Z">
        <w:r w:rsidR="00AC44E6" w:rsidRPr="008744CA">
          <w:rPr>
            <w:rFonts w:ascii="Times New Roman" w:hAnsi="Times New Roman" w:cs="Times New Roman"/>
            <w:color w:val="000000" w:themeColor="text1"/>
            <w:highlight w:val="yellow"/>
            <w:rPrChange w:id="9434" w:author="Ruijie Xu" w:date="2022-03-11T13:50:00Z">
              <w:rPr>
                <w:rFonts w:ascii="Times New Roman" w:hAnsi="Times New Roman" w:cs="Times New Roman"/>
                <w:color w:val="000000" w:themeColor="text1"/>
              </w:rPr>
            </w:rPrChange>
          </w:rPr>
          <w:t xml:space="preserve"> d</w:t>
        </w:r>
        <w:del w:id="9435" w:author="Liliana Salvador" w:date="2022-03-16T20:56:00Z">
          <w:r w:rsidR="00AC44E6" w:rsidRPr="008744CA" w:rsidDel="001C6940">
            <w:rPr>
              <w:rFonts w:ascii="Times New Roman" w:hAnsi="Times New Roman" w:cs="Times New Roman"/>
              <w:color w:val="000000" w:themeColor="text1"/>
              <w:highlight w:val="yellow"/>
              <w:rPrChange w:id="9436" w:author="Ruijie Xu" w:date="2022-03-11T13:50:00Z">
                <w:rPr>
                  <w:rFonts w:ascii="Times New Roman" w:hAnsi="Times New Roman" w:cs="Times New Roman"/>
                  <w:color w:val="000000" w:themeColor="text1"/>
                </w:rPr>
              </w:rPrChange>
            </w:rPr>
            <w:delText>oes</w:delText>
          </w:r>
        </w:del>
      </w:ins>
      <w:ins w:id="9437" w:author="Liliana Salvador" w:date="2022-03-16T20:56:00Z">
        <w:r w:rsidR="001C6940">
          <w:rPr>
            <w:rFonts w:ascii="Times New Roman" w:hAnsi="Times New Roman" w:cs="Times New Roman"/>
            <w:color w:val="000000" w:themeColor="text1"/>
            <w:highlight w:val="yellow"/>
          </w:rPr>
          <w:t>id</w:t>
        </w:r>
      </w:ins>
      <w:ins w:id="9438" w:author="Ruijie Xu" w:date="2022-03-11T13:44:00Z">
        <w:r w:rsidR="00AC44E6" w:rsidRPr="008744CA">
          <w:rPr>
            <w:rFonts w:ascii="Times New Roman" w:hAnsi="Times New Roman" w:cs="Times New Roman"/>
            <w:color w:val="000000" w:themeColor="text1"/>
            <w:highlight w:val="yellow"/>
            <w:rPrChange w:id="9439" w:author="Ruijie Xu" w:date="2022-03-11T13:50:00Z">
              <w:rPr>
                <w:rFonts w:ascii="Times New Roman" w:hAnsi="Times New Roman" w:cs="Times New Roman"/>
                <w:color w:val="000000" w:themeColor="text1"/>
              </w:rPr>
            </w:rPrChange>
          </w:rPr>
          <w:t xml:space="preserve"> </w:t>
        </w:r>
      </w:ins>
      <w:ins w:id="9440" w:author="Ruijie Xu" w:date="2022-03-11T14:11:00Z">
        <w:r w:rsidR="00A1322E">
          <w:rPr>
            <w:rFonts w:ascii="Times New Roman" w:hAnsi="Times New Roman" w:cs="Times New Roman"/>
            <w:color w:val="000000" w:themeColor="text1"/>
            <w:highlight w:val="yellow"/>
          </w:rPr>
          <w:t xml:space="preserve">slightly </w:t>
        </w:r>
      </w:ins>
      <w:ins w:id="9441" w:author="Ruijie Xu" w:date="2022-03-11T13:44:00Z">
        <w:r w:rsidR="00AC44E6" w:rsidRPr="008744CA">
          <w:rPr>
            <w:rFonts w:ascii="Times New Roman" w:hAnsi="Times New Roman" w:cs="Times New Roman"/>
            <w:color w:val="000000" w:themeColor="text1"/>
            <w:highlight w:val="yellow"/>
            <w:rPrChange w:id="9442" w:author="Ruijie Xu" w:date="2022-03-11T13:50:00Z">
              <w:rPr>
                <w:rFonts w:ascii="Times New Roman" w:hAnsi="Times New Roman" w:cs="Times New Roman"/>
                <w:color w:val="000000" w:themeColor="text1"/>
              </w:rPr>
            </w:rPrChange>
          </w:rPr>
          <w:t>impact the resulting microbial profiles classified from th</w:t>
        </w:r>
      </w:ins>
      <w:ins w:id="9443" w:author="Ruijie Xu" w:date="2022-03-11T13:45:00Z">
        <w:r w:rsidR="00AC44E6" w:rsidRPr="008744CA">
          <w:rPr>
            <w:rFonts w:ascii="Times New Roman" w:hAnsi="Times New Roman" w:cs="Times New Roman"/>
            <w:color w:val="000000" w:themeColor="text1"/>
            <w:highlight w:val="yellow"/>
            <w:rPrChange w:id="9444" w:author="Ruijie Xu" w:date="2022-03-11T13:50:00Z">
              <w:rPr>
                <w:rFonts w:ascii="Times New Roman" w:hAnsi="Times New Roman" w:cs="Times New Roman"/>
                <w:color w:val="000000" w:themeColor="text1"/>
              </w:rPr>
            </w:rPrChange>
          </w:rPr>
          <w:t xml:space="preserve">e </w:t>
        </w:r>
      </w:ins>
      <w:ins w:id="9445" w:author="Ruijie Xu" w:date="2022-03-16T17:04:00Z">
        <w:r w:rsidR="00FE67E6" w:rsidRPr="00FE67E6">
          <w:rPr>
            <w:rFonts w:ascii="Times New Roman" w:hAnsi="Times New Roman" w:cs="Times New Roman"/>
            <w:i/>
            <w:color w:val="000000" w:themeColor="text1"/>
          </w:rPr>
          <w:t>Rattus</w:t>
        </w:r>
      </w:ins>
      <w:ins w:id="9446" w:author="Ruijie Xu" w:date="2022-03-11T13:45:00Z">
        <w:r w:rsidR="00AC44E6" w:rsidRPr="008744CA">
          <w:rPr>
            <w:rFonts w:ascii="Times New Roman" w:hAnsi="Times New Roman" w:cs="Times New Roman"/>
            <w:color w:val="000000" w:themeColor="text1"/>
            <w:highlight w:val="yellow"/>
            <w:rPrChange w:id="9447" w:author="Ruijie Xu" w:date="2022-03-11T13:50:00Z">
              <w:rPr>
                <w:rFonts w:ascii="Times New Roman" w:hAnsi="Times New Roman" w:cs="Times New Roman"/>
                <w:color w:val="000000" w:themeColor="text1"/>
              </w:rPr>
            </w:rPrChange>
          </w:rPr>
          <w:t xml:space="preserve"> samples, the discrepancies</w:t>
        </w:r>
      </w:ins>
      <w:ins w:id="9448" w:author="Ruijie Xu" w:date="2022-03-11T13:46:00Z">
        <w:r w:rsidR="00AC44E6" w:rsidRPr="008744CA">
          <w:rPr>
            <w:rFonts w:ascii="Times New Roman" w:hAnsi="Times New Roman" w:cs="Times New Roman"/>
            <w:color w:val="000000" w:themeColor="text1"/>
            <w:highlight w:val="yellow"/>
            <w:rPrChange w:id="9449" w:author="Ruijie Xu" w:date="2022-03-11T13:50:00Z">
              <w:rPr>
                <w:rFonts w:ascii="Times New Roman" w:hAnsi="Times New Roman" w:cs="Times New Roman"/>
                <w:color w:val="000000" w:themeColor="text1"/>
              </w:rPr>
            </w:rPrChange>
          </w:rPr>
          <w:t xml:space="preserve"> between the standard DB</w:t>
        </w:r>
        <w:del w:id="9450" w:author="Liliana Salvador" w:date="2022-03-16T20:57:00Z">
          <w:r w:rsidR="00AC44E6" w:rsidRPr="008744CA" w:rsidDel="001C6940">
            <w:rPr>
              <w:rFonts w:ascii="Times New Roman" w:hAnsi="Times New Roman" w:cs="Times New Roman"/>
              <w:color w:val="000000" w:themeColor="text1"/>
              <w:highlight w:val="yellow"/>
              <w:rPrChange w:id="9451" w:author="Ruijie Xu" w:date="2022-03-11T13:50:00Z">
                <w:rPr>
                  <w:rFonts w:ascii="Times New Roman" w:hAnsi="Times New Roman" w:cs="Times New Roman"/>
                  <w:color w:val="000000" w:themeColor="text1"/>
                </w:rPr>
              </w:rPrChange>
            </w:rPr>
            <w:delText>s</w:delText>
          </w:r>
        </w:del>
        <w:r w:rsidR="00AC44E6" w:rsidRPr="008744CA">
          <w:rPr>
            <w:rFonts w:ascii="Times New Roman" w:hAnsi="Times New Roman" w:cs="Times New Roman"/>
            <w:color w:val="000000" w:themeColor="text1"/>
            <w:highlight w:val="yellow"/>
            <w:rPrChange w:id="9452" w:author="Ruijie Xu" w:date="2022-03-11T13:50:00Z">
              <w:rPr>
                <w:rFonts w:ascii="Times New Roman" w:hAnsi="Times New Roman" w:cs="Times New Roman"/>
                <w:color w:val="000000" w:themeColor="text1"/>
              </w:rPr>
            </w:rPrChange>
          </w:rPr>
          <w:t xml:space="preserve"> </w:t>
        </w:r>
      </w:ins>
      <w:ins w:id="9453" w:author="Ruijie Xu" w:date="2022-03-11T14:11:00Z">
        <w:r w:rsidR="00A1322E">
          <w:rPr>
            <w:rFonts w:ascii="Times New Roman" w:hAnsi="Times New Roman" w:cs="Times New Roman"/>
            <w:color w:val="000000" w:themeColor="text1"/>
            <w:highlight w:val="yellow"/>
          </w:rPr>
          <w:t xml:space="preserve">built </w:t>
        </w:r>
      </w:ins>
      <w:ins w:id="9454" w:author="Ruijie Xu" w:date="2022-03-11T13:46:00Z">
        <w:r w:rsidR="00AC44E6" w:rsidRPr="008744CA">
          <w:rPr>
            <w:rFonts w:ascii="Times New Roman" w:hAnsi="Times New Roman" w:cs="Times New Roman"/>
            <w:color w:val="000000" w:themeColor="text1"/>
            <w:highlight w:val="yellow"/>
            <w:rPrChange w:id="9455" w:author="Ruijie Xu" w:date="2022-03-11T13:50:00Z">
              <w:rPr>
                <w:rFonts w:ascii="Times New Roman" w:hAnsi="Times New Roman" w:cs="Times New Roman"/>
                <w:color w:val="000000" w:themeColor="text1"/>
              </w:rPr>
            </w:rPrChange>
          </w:rPr>
          <w:t>with</w:t>
        </w:r>
      </w:ins>
      <w:ins w:id="9456" w:author="Ruijie Xu" w:date="2022-03-11T13:47:00Z">
        <w:r w:rsidR="00AC44E6" w:rsidRPr="008744CA">
          <w:rPr>
            <w:rFonts w:ascii="Times New Roman" w:hAnsi="Times New Roman" w:cs="Times New Roman"/>
            <w:color w:val="000000" w:themeColor="text1"/>
            <w:highlight w:val="yellow"/>
            <w:rPrChange w:id="9457" w:author="Ruijie Xu" w:date="2022-03-11T13:50:00Z">
              <w:rPr>
                <w:rFonts w:ascii="Times New Roman" w:hAnsi="Times New Roman" w:cs="Times New Roman"/>
                <w:color w:val="000000" w:themeColor="text1"/>
              </w:rPr>
            </w:rPrChange>
          </w:rPr>
          <w:t xml:space="preserve"> human genome and </w:t>
        </w:r>
      </w:ins>
      <w:ins w:id="9458" w:author="Liliana Salvador" w:date="2022-03-16T20:57:00Z">
        <w:r w:rsidR="001C6940">
          <w:rPr>
            <w:rFonts w:ascii="Times New Roman" w:hAnsi="Times New Roman" w:cs="Times New Roman"/>
            <w:color w:val="000000" w:themeColor="text1"/>
            <w:highlight w:val="yellow"/>
          </w:rPr>
          <w:t xml:space="preserve">the </w:t>
        </w:r>
      </w:ins>
      <w:ins w:id="9459" w:author="Ruijie Xu" w:date="2022-03-11T13:47:00Z">
        <w:r w:rsidR="00AC44E6" w:rsidRPr="008744CA">
          <w:rPr>
            <w:rFonts w:ascii="Times New Roman" w:hAnsi="Times New Roman" w:cs="Times New Roman"/>
            <w:color w:val="000000" w:themeColor="text1"/>
            <w:highlight w:val="yellow"/>
            <w:rPrChange w:id="9460" w:author="Ruijie Xu" w:date="2022-03-11T13:50:00Z">
              <w:rPr>
                <w:rFonts w:ascii="Times New Roman" w:hAnsi="Times New Roman" w:cs="Times New Roman"/>
                <w:color w:val="000000" w:themeColor="text1"/>
              </w:rPr>
            </w:rPrChange>
          </w:rPr>
          <w:t>customized DB</w:t>
        </w:r>
        <w:del w:id="9461" w:author="Liliana Salvador" w:date="2022-03-16T20:57:00Z">
          <w:r w:rsidR="00AC44E6" w:rsidRPr="008744CA" w:rsidDel="001C6940">
            <w:rPr>
              <w:rFonts w:ascii="Times New Roman" w:hAnsi="Times New Roman" w:cs="Times New Roman"/>
              <w:color w:val="000000" w:themeColor="text1"/>
              <w:highlight w:val="yellow"/>
              <w:rPrChange w:id="9462" w:author="Ruijie Xu" w:date="2022-03-11T13:50:00Z">
                <w:rPr>
                  <w:rFonts w:ascii="Times New Roman" w:hAnsi="Times New Roman" w:cs="Times New Roman"/>
                  <w:color w:val="000000" w:themeColor="text1"/>
                </w:rPr>
              </w:rPrChange>
            </w:rPr>
            <w:delText>s</w:delText>
          </w:r>
        </w:del>
        <w:r w:rsidR="00AC44E6" w:rsidRPr="008744CA">
          <w:rPr>
            <w:rFonts w:ascii="Times New Roman" w:hAnsi="Times New Roman" w:cs="Times New Roman"/>
            <w:color w:val="000000" w:themeColor="text1"/>
            <w:highlight w:val="yellow"/>
            <w:rPrChange w:id="9463" w:author="Ruijie Xu" w:date="2022-03-11T13:50:00Z">
              <w:rPr>
                <w:rFonts w:ascii="Times New Roman" w:hAnsi="Times New Roman" w:cs="Times New Roman"/>
                <w:color w:val="000000" w:themeColor="text1"/>
              </w:rPr>
            </w:rPrChange>
          </w:rPr>
          <w:t xml:space="preserve"> </w:t>
        </w:r>
      </w:ins>
      <w:ins w:id="9464" w:author="Ruijie Xu" w:date="2022-03-11T14:11:00Z">
        <w:r w:rsidR="00A1322E">
          <w:rPr>
            <w:rFonts w:ascii="Times New Roman" w:hAnsi="Times New Roman" w:cs="Times New Roman"/>
            <w:color w:val="000000" w:themeColor="text1"/>
            <w:highlight w:val="yellow"/>
          </w:rPr>
          <w:t xml:space="preserve">built </w:t>
        </w:r>
      </w:ins>
      <w:ins w:id="9465" w:author="Ruijie Xu" w:date="2022-03-11T13:47:00Z">
        <w:r w:rsidR="00AC44E6" w:rsidRPr="008744CA">
          <w:rPr>
            <w:rFonts w:ascii="Times New Roman" w:hAnsi="Times New Roman" w:cs="Times New Roman"/>
            <w:color w:val="000000" w:themeColor="text1"/>
            <w:highlight w:val="yellow"/>
            <w:rPrChange w:id="9466" w:author="Ruijie Xu" w:date="2022-03-11T13:50:00Z">
              <w:rPr>
                <w:rFonts w:ascii="Times New Roman" w:hAnsi="Times New Roman" w:cs="Times New Roman"/>
                <w:color w:val="000000" w:themeColor="text1"/>
              </w:rPr>
            </w:rPrChange>
          </w:rPr>
          <w:t>with</w:t>
        </w:r>
        <w:r w:rsidR="00AC44E6" w:rsidRPr="004D7819">
          <w:rPr>
            <w:rFonts w:ascii="Times New Roman" w:hAnsi="Times New Roman" w:cs="Times New Roman"/>
            <w:i/>
            <w:iCs/>
            <w:color w:val="000000" w:themeColor="text1"/>
            <w:highlight w:val="yellow"/>
            <w:rPrChange w:id="9467" w:author="Ruijie Xu" w:date="2022-03-16T16:51:00Z">
              <w:rPr>
                <w:rFonts w:ascii="Times New Roman" w:hAnsi="Times New Roman" w:cs="Times New Roman"/>
                <w:color w:val="000000" w:themeColor="text1"/>
              </w:rPr>
            </w:rPrChange>
          </w:rPr>
          <w:t xml:space="preserve"> </w:t>
        </w:r>
      </w:ins>
      <w:ins w:id="9468" w:author="Ruijie Xu" w:date="2022-03-16T17:04:00Z">
        <w:r w:rsidR="00FE67E6" w:rsidRPr="00FE67E6">
          <w:rPr>
            <w:rFonts w:ascii="Times New Roman" w:hAnsi="Times New Roman" w:cs="Times New Roman"/>
            <w:i/>
            <w:iCs/>
            <w:color w:val="000000" w:themeColor="text1"/>
          </w:rPr>
          <w:t>Rattus</w:t>
        </w:r>
      </w:ins>
      <w:ins w:id="9469" w:author="Ruijie Xu" w:date="2022-03-11T13:47:00Z">
        <w:r w:rsidR="00AC44E6" w:rsidRPr="008744CA">
          <w:rPr>
            <w:rFonts w:ascii="Times New Roman" w:hAnsi="Times New Roman" w:cs="Times New Roman"/>
            <w:color w:val="000000" w:themeColor="text1"/>
            <w:highlight w:val="yellow"/>
            <w:rPrChange w:id="9470" w:author="Ruijie Xu" w:date="2022-03-11T13:50:00Z">
              <w:rPr>
                <w:rFonts w:ascii="Times New Roman" w:hAnsi="Times New Roman" w:cs="Times New Roman"/>
                <w:color w:val="000000" w:themeColor="text1"/>
              </w:rPr>
            </w:rPrChange>
          </w:rPr>
          <w:t xml:space="preserve"> genomes</w:t>
        </w:r>
      </w:ins>
      <w:ins w:id="9471" w:author="Ruijie Xu" w:date="2022-03-11T13:45:00Z">
        <w:r w:rsidR="00AC44E6" w:rsidRPr="008744CA">
          <w:rPr>
            <w:rFonts w:ascii="Times New Roman" w:hAnsi="Times New Roman" w:cs="Times New Roman"/>
            <w:color w:val="000000" w:themeColor="text1"/>
            <w:highlight w:val="yellow"/>
            <w:rPrChange w:id="9472" w:author="Ruijie Xu" w:date="2022-03-11T13:50:00Z">
              <w:rPr>
                <w:rFonts w:ascii="Times New Roman" w:hAnsi="Times New Roman" w:cs="Times New Roman"/>
                <w:color w:val="000000" w:themeColor="text1"/>
              </w:rPr>
            </w:rPrChange>
          </w:rPr>
          <w:t xml:space="preserve"> were found to be </w:t>
        </w:r>
      </w:ins>
      <w:ins w:id="9473" w:author="Liliana Salvador" w:date="2022-03-16T20:57:00Z">
        <w:r w:rsidR="001C6940">
          <w:rPr>
            <w:rFonts w:ascii="Times New Roman" w:hAnsi="Times New Roman" w:cs="Times New Roman"/>
            <w:color w:val="000000" w:themeColor="text1"/>
            <w:highlight w:val="yellow"/>
          </w:rPr>
          <w:t xml:space="preserve">the </w:t>
        </w:r>
      </w:ins>
      <w:ins w:id="9474" w:author="Ruijie Xu" w:date="2022-03-11T13:45:00Z">
        <w:r w:rsidR="00AC44E6" w:rsidRPr="008744CA">
          <w:rPr>
            <w:rFonts w:ascii="Times New Roman" w:hAnsi="Times New Roman" w:cs="Times New Roman"/>
            <w:color w:val="000000" w:themeColor="text1"/>
            <w:highlight w:val="yellow"/>
            <w:rPrChange w:id="9475" w:author="Ruijie Xu" w:date="2022-03-11T13:50:00Z">
              <w:rPr>
                <w:rFonts w:ascii="Times New Roman" w:hAnsi="Times New Roman" w:cs="Times New Roman"/>
                <w:color w:val="000000" w:themeColor="text1"/>
              </w:rPr>
            </w:rPrChange>
          </w:rPr>
          <w:t xml:space="preserve">least among </w:t>
        </w:r>
      </w:ins>
      <w:ins w:id="9476" w:author="Ruijie Xu" w:date="2022-03-11T13:46:00Z">
        <w:r w:rsidR="00AC44E6" w:rsidRPr="008744CA">
          <w:rPr>
            <w:rFonts w:ascii="Times New Roman" w:hAnsi="Times New Roman" w:cs="Times New Roman"/>
            <w:color w:val="000000" w:themeColor="text1"/>
            <w:highlight w:val="yellow"/>
            <w:rPrChange w:id="9477" w:author="Ruijie Xu" w:date="2022-03-11T13:50:00Z">
              <w:rPr>
                <w:rFonts w:ascii="Times New Roman" w:hAnsi="Times New Roman" w:cs="Times New Roman"/>
                <w:color w:val="000000" w:themeColor="text1"/>
              </w:rPr>
            </w:rPrChange>
          </w:rPr>
          <w:t xml:space="preserve">the classification profiles </w:t>
        </w:r>
        <w:del w:id="9478" w:author="Liliana Salvador" w:date="2022-03-16T20:57:00Z">
          <w:r w:rsidR="00AC44E6" w:rsidRPr="008744CA" w:rsidDel="001C6940">
            <w:rPr>
              <w:rFonts w:ascii="Times New Roman" w:hAnsi="Times New Roman" w:cs="Times New Roman"/>
              <w:color w:val="000000" w:themeColor="text1"/>
              <w:highlight w:val="yellow"/>
              <w:rPrChange w:id="9479" w:author="Ruijie Xu" w:date="2022-03-11T13:50:00Z">
                <w:rPr>
                  <w:rFonts w:ascii="Times New Roman" w:hAnsi="Times New Roman" w:cs="Times New Roman"/>
                  <w:color w:val="000000" w:themeColor="text1"/>
                </w:rPr>
              </w:rPrChange>
            </w:rPr>
            <w:delText xml:space="preserve">classified </w:delText>
          </w:r>
        </w:del>
        <w:r w:rsidR="00AC44E6" w:rsidRPr="008744CA">
          <w:rPr>
            <w:rFonts w:ascii="Times New Roman" w:hAnsi="Times New Roman" w:cs="Times New Roman"/>
            <w:color w:val="000000" w:themeColor="text1"/>
            <w:highlight w:val="yellow"/>
            <w:rPrChange w:id="9480" w:author="Ruijie Xu" w:date="2022-03-11T13:50:00Z">
              <w:rPr>
                <w:rFonts w:ascii="Times New Roman" w:hAnsi="Times New Roman" w:cs="Times New Roman"/>
                <w:color w:val="000000" w:themeColor="text1"/>
              </w:rPr>
            </w:rPrChange>
          </w:rPr>
          <w:t xml:space="preserve">by the four different </w:t>
        </w:r>
        <w:proofErr w:type="spellStart"/>
        <w:r w:rsidR="00AC44E6" w:rsidRPr="008744CA">
          <w:rPr>
            <w:rFonts w:ascii="Times New Roman" w:hAnsi="Times New Roman" w:cs="Times New Roman"/>
            <w:color w:val="000000" w:themeColor="text1"/>
            <w:highlight w:val="yellow"/>
            <w:rPrChange w:id="9481" w:author="Ruijie Xu" w:date="2022-03-11T13:50:00Z">
              <w:rPr>
                <w:rFonts w:ascii="Times New Roman" w:hAnsi="Times New Roman" w:cs="Times New Roman"/>
                <w:color w:val="000000" w:themeColor="text1"/>
              </w:rPr>
            </w:rPrChange>
          </w:rPr>
          <w:t>DBs</w:t>
        </w:r>
      </w:ins>
      <w:ins w:id="9482" w:author="Ruijie Xu" w:date="2022-03-11T13:53:00Z">
        <w:r w:rsidR="008744CA">
          <w:rPr>
            <w:rFonts w:ascii="Times New Roman" w:hAnsi="Times New Roman" w:cs="Times New Roman"/>
            <w:color w:val="000000" w:themeColor="text1"/>
            <w:highlight w:val="yellow"/>
          </w:rPr>
          <w:t>.</w:t>
        </w:r>
        <w:proofErr w:type="spellEnd"/>
        <w:r w:rsidR="008744CA">
          <w:rPr>
            <w:rFonts w:ascii="Times New Roman" w:hAnsi="Times New Roman" w:cs="Times New Roman"/>
            <w:color w:val="000000" w:themeColor="text1"/>
            <w:highlight w:val="yellow"/>
          </w:rPr>
          <w:t xml:space="preserve"> The </w:t>
        </w:r>
      </w:ins>
      <w:ins w:id="9483" w:author="Ruijie Xu" w:date="2022-03-11T13:48:00Z">
        <w:r w:rsidR="00AC44E6" w:rsidRPr="008744CA">
          <w:rPr>
            <w:rFonts w:ascii="Times New Roman" w:hAnsi="Times New Roman" w:cs="Times New Roman"/>
            <w:color w:val="000000" w:themeColor="text1"/>
            <w:highlight w:val="yellow"/>
            <w:rPrChange w:id="9484" w:author="Ruijie Xu" w:date="2022-03-11T13:50:00Z">
              <w:rPr>
                <w:rFonts w:ascii="Times New Roman" w:hAnsi="Times New Roman" w:cs="Times New Roman"/>
                <w:color w:val="000000" w:themeColor="text1"/>
              </w:rPr>
            </w:rPrChange>
          </w:rPr>
          <w:t>microbial profile</w:t>
        </w:r>
      </w:ins>
      <w:ins w:id="9485" w:author="Liliana Salvador" w:date="2022-03-16T20:57:00Z">
        <w:r w:rsidR="001C6940">
          <w:rPr>
            <w:rFonts w:ascii="Times New Roman" w:hAnsi="Times New Roman" w:cs="Times New Roman"/>
            <w:color w:val="000000" w:themeColor="text1"/>
            <w:highlight w:val="yellow"/>
          </w:rPr>
          <w:t>s</w:t>
        </w:r>
      </w:ins>
      <w:ins w:id="9486" w:author="Ruijie Xu" w:date="2022-03-11T13:48:00Z">
        <w:r w:rsidR="00AC44E6" w:rsidRPr="008744CA">
          <w:rPr>
            <w:rFonts w:ascii="Times New Roman" w:hAnsi="Times New Roman" w:cs="Times New Roman"/>
            <w:color w:val="000000" w:themeColor="text1"/>
            <w:highlight w:val="yellow"/>
            <w:rPrChange w:id="9487" w:author="Ruijie Xu" w:date="2022-03-11T13:50:00Z">
              <w:rPr>
                <w:rFonts w:ascii="Times New Roman" w:hAnsi="Times New Roman" w:cs="Times New Roman"/>
                <w:color w:val="000000" w:themeColor="text1"/>
              </w:rPr>
            </w:rPrChange>
          </w:rPr>
          <w:t xml:space="preserve"> </w:t>
        </w:r>
        <w:r w:rsidR="008744CA" w:rsidRPr="008744CA">
          <w:rPr>
            <w:rFonts w:ascii="Times New Roman" w:hAnsi="Times New Roman" w:cs="Times New Roman"/>
            <w:color w:val="000000" w:themeColor="text1"/>
            <w:highlight w:val="yellow"/>
            <w:rPrChange w:id="9488" w:author="Ruijie Xu" w:date="2022-03-11T13:50:00Z">
              <w:rPr>
                <w:rFonts w:ascii="Times New Roman" w:hAnsi="Times New Roman" w:cs="Times New Roman"/>
                <w:color w:val="000000" w:themeColor="text1"/>
              </w:rPr>
            </w:rPrChange>
          </w:rPr>
          <w:t xml:space="preserve">classified using </w:t>
        </w:r>
      </w:ins>
      <w:proofErr w:type="spellStart"/>
      <w:ins w:id="9489" w:author="Ruijie Xu" w:date="2022-03-11T13:51:00Z">
        <w:r w:rsidR="008744CA">
          <w:rPr>
            <w:rFonts w:ascii="Times New Roman" w:hAnsi="Times New Roman" w:cs="Times New Roman"/>
            <w:color w:val="000000" w:themeColor="text1"/>
            <w:highlight w:val="yellow"/>
          </w:rPr>
          <w:t>minikraken</w:t>
        </w:r>
        <w:proofErr w:type="spellEnd"/>
        <w:r w:rsidR="008744CA">
          <w:rPr>
            <w:rFonts w:ascii="Times New Roman" w:hAnsi="Times New Roman" w:cs="Times New Roman"/>
            <w:color w:val="000000" w:themeColor="text1"/>
            <w:highlight w:val="yellow"/>
          </w:rPr>
          <w:t xml:space="preserve"> and </w:t>
        </w:r>
      </w:ins>
      <w:proofErr w:type="spellStart"/>
      <w:ins w:id="9490" w:author="Ruijie Xu" w:date="2022-03-11T13:48:00Z">
        <w:r w:rsidR="008744CA" w:rsidRPr="008744CA">
          <w:rPr>
            <w:rFonts w:ascii="Times New Roman" w:hAnsi="Times New Roman" w:cs="Times New Roman"/>
            <w:color w:val="000000" w:themeColor="text1"/>
            <w:highlight w:val="yellow"/>
            <w:rPrChange w:id="9491" w:author="Ruijie Xu" w:date="2022-03-11T13:50:00Z">
              <w:rPr>
                <w:rFonts w:ascii="Times New Roman" w:hAnsi="Times New Roman" w:cs="Times New Roman"/>
                <w:color w:val="000000" w:themeColor="text1"/>
              </w:rPr>
            </w:rPrChange>
          </w:rPr>
          <w:t>maxikraken</w:t>
        </w:r>
        <w:proofErr w:type="spellEnd"/>
        <w:r w:rsidR="008744CA" w:rsidRPr="008744CA">
          <w:rPr>
            <w:rFonts w:ascii="Times New Roman" w:hAnsi="Times New Roman" w:cs="Times New Roman"/>
            <w:color w:val="000000" w:themeColor="text1"/>
            <w:highlight w:val="yellow"/>
            <w:rPrChange w:id="9492" w:author="Ruijie Xu" w:date="2022-03-11T13:50:00Z">
              <w:rPr>
                <w:rFonts w:ascii="Times New Roman" w:hAnsi="Times New Roman" w:cs="Times New Roman"/>
                <w:color w:val="000000" w:themeColor="text1"/>
              </w:rPr>
            </w:rPrChange>
          </w:rPr>
          <w:t xml:space="preserve"> DB</w:t>
        </w:r>
      </w:ins>
      <w:ins w:id="9493" w:author="Ruijie Xu" w:date="2022-03-11T13:51:00Z">
        <w:r w:rsidR="008744CA">
          <w:rPr>
            <w:rFonts w:ascii="Times New Roman" w:hAnsi="Times New Roman" w:cs="Times New Roman"/>
            <w:color w:val="000000" w:themeColor="text1"/>
            <w:highlight w:val="yellow"/>
          </w:rPr>
          <w:t>s</w:t>
        </w:r>
      </w:ins>
      <w:ins w:id="9494" w:author="Ruijie Xu" w:date="2022-03-11T13:48:00Z">
        <w:r w:rsidR="008744CA" w:rsidRPr="008744CA">
          <w:rPr>
            <w:rFonts w:ascii="Times New Roman" w:hAnsi="Times New Roman" w:cs="Times New Roman"/>
            <w:color w:val="000000" w:themeColor="text1"/>
            <w:highlight w:val="yellow"/>
            <w:rPrChange w:id="9495" w:author="Ruijie Xu" w:date="2022-03-11T13:50:00Z">
              <w:rPr>
                <w:rFonts w:ascii="Times New Roman" w:hAnsi="Times New Roman" w:cs="Times New Roman"/>
                <w:color w:val="000000" w:themeColor="text1"/>
              </w:rPr>
            </w:rPrChange>
          </w:rPr>
          <w:t xml:space="preserve"> </w:t>
        </w:r>
      </w:ins>
      <w:ins w:id="9496" w:author="Ruijie Xu" w:date="2022-03-11T13:51:00Z">
        <w:r w:rsidR="008744CA">
          <w:rPr>
            <w:rFonts w:ascii="Times New Roman" w:hAnsi="Times New Roman" w:cs="Times New Roman"/>
            <w:color w:val="000000" w:themeColor="text1"/>
            <w:highlight w:val="yellow"/>
          </w:rPr>
          <w:t xml:space="preserve">are </w:t>
        </w:r>
        <w:del w:id="9497" w:author="Liliana Salvador" w:date="2022-03-16T20:58:00Z">
          <w:r w:rsidR="008744CA" w:rsidDel="001C6940">
            <w:rPr>
              <w:rFonts w:ascii="Times New Roman" w:hAnsi="Times New Roman" w:cs="Times New Roman"/>
              <w:color w:val="000000" w:themeColor="text1"/>
              <w:highlight w:val="yellow"/>
            </w:rPr>
            <w:delText xml:space="preserve">more </w:delText>
          </w:r>
        </w:del>
        <w:r w:rsidR="008744CA">
          <w:rPr>
            <w:rFonts w:ascii="Times New Roman" w:hAnsi="Times New Roman" w:cs="Times New Roman"/>
            <w:color w:val="000000" w:themeColor="text1"/>
            <w:highlight w:val="yellow"/>
          </w:rPr>
          <w:t xml:space="preserve">different from </w:t>
        </w:r>
      </w:ins>
      <w:ins w:id="9498" w:author="Ruijie Xu" w:date="2022-03-11T13:52:00Z">
        <w:r w:rsidR="008744CA">
          <w:rPr>
            <w:rFonts w:ascii="Times New Roman" w:hAnsi="Times New Roman" w:cs="Times New Roman"/>
            <w:color w:val="000000" w:themeColor="text1"/>
            <w:highlight w:val="yellow"/>
          </w:rPr>
          <w:t xml:space="preserve">the classifications of standard and </w:t>
        </w:r>
        <w:r w:rsidR="008744CA">
          <w:rPr>
            <w:rFonts w:ascii="Times New Roman" w:hAnsi="Times New Roman" w:cs="Times New Roman"/>
            <w:color w:val="000000" w:themeColor="text1"/>
            <w:highlight w:val="yellow"/>
          </w:rPr>
          <w:lastRenderedPageBreak/>
          <w:t xml:space="preserve">customized </w:t>
        </w:r>
        <w:proofErr w:type="spellStart"/>
        <w:r w:rsidR="008744CA">
          <w:rPr>
            <w:rFonts w:ascii="Times New Roman" w:hAnsi="Times New Roman" w:cs="Times New Roman"/>
            <w:color w:val="000000" w:themeColor="text1"/>
            <w:highlight w:val="yellow"/>
          </w:rPr>
          <w:t>DBs</w:t>
        </w:r>
      </w:ins>
      <w:ins w:id="9499" w:author="Ruijie Xu" w:date="2022-03-11T13:50:00Z">
        <w:r w:rsidR="008744CA" w:rsidRPr="008744CA">
          <w:rPr>
            <w:rFonts w:ascii="Times New Roman" w:hAnsi="Times New Roman" w:cs="Times New Roman"/>
            <w:color w:val="000000" w:themeColor="text1"/>
            <w:highlight w:val="yellow"/>
            <w:rPrChange w:id="9500" w:author="Ruijie Xu" w:date="2022-03-11T13:50:00Z">
              <w:rPr>
                <w:rFonts w:ascii="Times New Roman" w:hAnsi="Times New Roman" w:cs="Times New Roman"/>
                <w:color w:val="000000" w:themeColor="text1"/>
              </w:rPr>
            </w:rPrChange>
          </w:rPr>
          <w:t>.</w:t>
        </w:r>
      </w:ins>
      <w:proofErr w:type="spellEnd"/>
      <w:ins w:id="9501" w:author="Ruijie Xu" w:date="2022-03-11T13:53:00Z">
        <w:r w:rsidR="000645E4">
          <w:rPr>
            <w:rFonts w:ascii="Times New Roman" w:hAnsi="Times New Roman" w:cs="Times New Roman"/>
            <w:color w:val="000000" w:themeColor="text1"/>
          </w:rPr>
          <w:t xml:space="preserve"> </w:t>
        </w:r>
        <w:r w:rsidR="000645E4" w:rsidRPr="003C152C">
          <w:rPr>
            <w:rFonts w:ascii="Times New Roman" w:hAnsi="Times New Roman" w:cs="Times New Roman"/>
            <w:color w:val="000000" w:themeColor="text1"/>
            <w:highlight w:val="yellow"/>
            <w:rPrChange w:id="9502" w:author="Ruijie Xu" w:date="2022-03-11T14:07:00Z">
              <w:rPr>
                <w:rFonts w:ascii="Times New Roman" w:hAnsi="Times New Roman" w:cs="Times New Roman"/>
                <w:color w:val="000000" w:themeColor="text1"/>
              </w:rPr>
            </w:rPrChange>
          </w:rPr>
          <w:t xml:space="preserve">The </w:t>
        </w:r>
      </w:ins>
      <w:proofErr w:type="spellStart"/>
      <w:ins w:id="9503" w:author="Ruijie Xu" w:date="2022-03-11T13:55:00Z">
        <w:r w:rsidR="000645E4" w:rsidRPr="003C152C">
          <w:rPr>
            <w:rFonts w:ascii="Times New Roman" w:hAnsi="Times New Roman" w:cs="Times New Roman"/>
            <w:color w:val="000000" w:themeColor="text1"/>
            <w:highlight w:val="yellow"/>
            <w:rPrChange w:id="9504" w:author="Ruijie Xu" w:date="2022-03-11T14:07:00Z">
              <w:rPr>
                <w:rFonts w:ascii="Times New Roman" w:hAnsi="Times New Roman" w:cs="Times New Roman"/>
                <w:color w:val="000000" w:themeColor="text1"/>
              </w:rPr>
            </w:rPrChange>
          </w:rPr>
          <w:t>minikraken</w:t>
        </w:r>
        <w:proofErr w:type="spellEnd"/>
        <w:r w:rsidR="000645E4" w:rsidRPr="003C152C">
          <w:rPr>
            <w:rFonts w:ascii="Times New Roman" w:hAnsi="Times New Roman" w:cs="Times New Roman"/>
            <w:color w:val="000000" w:themeColor="text1"/>
            <w:highlight w:val="yellow"/>
            <w:rPrChange w:id="9505" w:author="Ruijie Xu" w:date="2022-03-11T14:07:00Z">
              <w:rPr>
                <w:rFonts w:ascii="Times New Roman" w:hAnsi="Times New Roman" w:cs="Times New Roman"/>
                <w:color w:val="000000" w:themeColor="text1"/>
              </w:rPr>
            </w:rPrChange>
          </w:rPr>
          <w:t xml:space="preserve"> DB</w:t>
        </w:r>
      </w:ins>
      <w:ins w:id="9506" w:author="Ruijie Xu" w:date="2022-03-11T14:04:00Z">
        <w:r w:rsidR="00694D1F" w:rsidRPr="003C152C">
          <w:rPr>
            <w:rFonts w:ascii="Times New Roman" w:hAnsi="Times New Roman" w:cs="Times New Roman"/>
            <w:color w:val="000000" w:themeColor="text1"/>
            <w:highlight w:val="yellow"/>
            <w:rPrChange w:id="9507" w:author="Ruijie Xu" w:date="2022-03-11T14:07:00Z">
              <w:rPr>
                <w:rFonts w:ascii="Times New Roman" w:hAnsi="Times New Roman" w:cs="Times New Roman"/>
                <w:color w:val="000000" w:themeColor="text1"/>
              </w:rPr>
            </w:rPrChange>
          </w:rPr>
          <w:t xml:space="preserve">, which </w:t>
        </w:r>
      </w:ins>
      <w:ins w:id="9508" w:author="Ruijie Xu" w:date="2022-03-11T14:05:00Z">
        <w:r w:rsidR="00F168F9" w:rsidRPr="003C152C">
          <w:rPr>
            <w:rFonts w:ascii="Times New Roman" w:hAnsi="Times New Roman" w:cs="Times New Roman"/>
            <w:color w:val="000000" w:themeColor="text1"/>
            <w:highlight w:val="yellow"/>
            <w:rPrChange w:id="9509" w:author="Ruijie Xu" w:date="2022-03-11T14:07:00Z">
              <w:rPr>
                <w:rFonts w:ascii="Times New Roman" w:hAnsi="Times New Roman" w:cs="Times New Roman"/>
                <w:color w:val="000000" w:themeColor="text1"/>
              </w:rPr>
            </w:rPrChange>
          </w:rPr>
          <w:t xml:space="preserve">is a </w:t>
        </w:r>
      </w:ins>
      <w:proofErr w:type="spellStart"/>
      <w:ins w:id="9510" w:author="Ruijie Xu" w:date="2022-03-11T14:12:00Z">
        <w:r w:rsidR="00A1322E" w:rsidRPr="00A1322E">
          <w:rPr>
            <w:rFonts w:ascii="Times New Roman" w:hAnsi="Times New Roman" w:cs="Times New Roman"/>
            <w:color w:val="000000" w:themeColor="text1"/>
            <w:highlight w:val="yellow"/>
          </w:rPr>
          <w:t>down</w:t>
        </w:r>
        <w:del w:id="9511" w:author="Liliana Salvador" w:date="2022-03-16T20:59:00Z">
          <w:r w:rsidR="00A1322E" w:rsidRPr="00A1322E" w:rsidDel="001C6940">
            <w:rPr>
              <w:rFonts w:ascii="Times New Roman" w:hAnsi="Times New Roman" w:cs="Times New Roman"/>
              <w:color w:val="000000" w:themeColor="text1"/>
              <w:highlight w:val="yellow"/>
            </w:rPr>
            <w:delText xml:space="preserve"> </w:delText>
          </w:r>
        </w:del>
        <w:r w:rsidR="00A1322E" w:rsidRPr="00A1322E">
          <w:rPr>
            <w:rFonts w:ascii="Times New Roman" w:hAnsi="Times New Roman" w:cs="Times New Roman"/>
            <w:color w:val="000000" w:themeColor="text1"/>
            <w:highlight w:val="yellow"/>
          </w:rPr>
          <w:t>sampled</w:t>
        </w:r>
      </w:ins>
      <w:proofErr w:type="spellEnd"/>
      <w:ins w:id="9512" w:author="Ruijie Xu" w:date="2022-03-11T14:05:00Z">
        <w:r w:rsidR="00F168F9" w:rsidRPr="003C152C">
          <w:rPr>
            <w:rFonts w:ascii="Times New Roman" w:hAnsi="Times New Roman" w:cs="Times New Roman"/>
            <w:color w:val="000000" w:themeColor="text1"/>
            <w:highlight w:val="yellow"/>
            <w:rPrChange w:id="9513" w:author="Ruijie Xu" w:date="2022-03-11T14:07:00Z">
              <w:rPr>
                <w:rFonts w:ascii="Times New Roman" w:hAnsi="Times New Roman" w:cs="Times New Roman"/>
                <w:color w:val="000000" w:themeColor="text1"/>
              </w:rPr>
            </w:rPrChange>
          </w:rPr>
          <w:t xml:space="preserve"> DB from the standard DB</w:t>
        </w:r>
        <w:del w:id="9514" w:author="Liliana Salvador" w:date="2022-03-16T20:59:00Z">
          <w:r w:rsidR="00F168F9" w:rsidRPr="003C152C" w:rsidDel="001C6940">
            <w:rPr>
              <w:rFonts w:ascii="Times New Roman" w:hAnsi="Times New Roman" w:cs="Times New Roman"/>
              <w:color w:val="000000" w:themeColor="text1"/>
              <w:highlight w:val="yellow"/>
              <w:rPrChange w:id="9515" w:author="Ruijie Xu" w:date="2022-03-11T14:07:00Z">
                <w:rPr>
                  <w:rFonts w:ascii="Times New Roman" w:hAnsi="Times New Roman" w:cs="Times New Roman"/>
                  <w:color w:val="000000" w:themeColor="text1"/>
                </w:rPr>
              </w:rPrChange>
            </w:rPr>
            <w:delText>s</w:delText>
          </w:r>
        </w:del>
        <w:r w:rsidR="00F168F9" w:rsidRPr="003C152C">
          <w:rPr>
            <w:rFonts w:ascii="Times New Roman" w:hAnsi="Times New Roman" w:cs="Times New Roman"/>
            <w:color w:val="000000" w:themeColor="text1"/>
            <w:highlight w:val="yellow"/>
            <w:rPrChange w:id="9516" w:author="Ruijie Xu" w:date="2022-03-11T14:07:00Z">
              <w:rPr>
                <w:rFonts w:ascii="Times New Roman" w:hAnsi="Times New Roman" w:cs="Times New Roman"/>
                <w:color w:val="000000" w:themeColor="text1"/>
              </w:rPr>
            </w:rPrChange>
          </w:rPr>
          <w:t>,</w:t>
        </w:r>
      </w:ins>
      <w:ins w:id="9517" w:author="Ruijie Xu" w:date="2022-03-11T13:55:00Z">
        <w:r w:rsidR="000645E4" w:rsidRPr="003C152C">
          <w:rPr>
            <w:rFonts w:ascii="Times New Roman" w:hAnsi="Times New Roman" w:cs="Times New Roman"/>
            <w:color w:val="000000" w:themeColor="text1"/>
            <w:highlight w:val="yellow"/>
            <w:rPrChange w:id="9518" w:author="Ruijie Xu" w:date="2022-03-11T14:07:00Z">
              <w:rPr>
                <w:rFonts w:ascii="Times New Roman" w:hAnsi="Times New Roman" w:cs="Times New Roman"/>
                <w:color w:val="000000" w:themeColor="text1"/>
              </w:rPr>
            </w:rPrChange>
          </w:rPr>
          <w:t xml:space="preserve"> </w:t>
        </w:r>
      </w:ins>
      <w:ins w:id="9519" w:author="Ruijie Xu" w:date="2022-03-11T13:56:00Z">
        <w:r w:rsidR="000645E4" w:rsidRPr="003C152C">
          <w:rPr>
            <w:rFonts w:ascii="Times New Roman" w:hAnsi="Times New Roman" w:cs="Times New Roman"/>
            <w:color w:val="000000" w:themeColor="text1"/>
            <w:highlight w:val="yellow"/>
            <w:rPrChange w:id="9520" w:author="Ruijie Xu" w:date="2022-03-11T14:07:00Z">
              <w:rPr>
                <w:rFonts w:ascii="Times New Roman" w:hAnsi="Times New Roman" w:cs="Times New Roman"/>
                <w:color w:val="000000" w:themeColor="text1"/>
              </w:rPr>
            </w:rPrChange>
          </w:rPr>
          <w:t>classified around</w:t>
        </w:r>
      </w:ins>
      <w:ins w:id="9521" w:author="Ruijie Xu" w:date="2022-03-11T13:57:00Z">
        <w:r w:rsidR="000645E4" w:rsidRPr="003C152C">
          <w:rPr>
            <w:rFonts w:ascii="Times New Roman" w:hAnsi="Times New Roman" w:cs="Times New Roman"/>
            <w:color w:val="000000" w:themeColor="text1"/>
            <w:highlight w:val="yellow"/>
            <w:rPrChange w:id="9522" w:author="Ruijie Xu" w:date="2022-03-11T14:07:00Z">
              <w:rPr>
                <w:rFonts w:ascii="Times New Roman" w:hAnsi="Times New Roman" w:cs="Times New Roman"/>
                <w:color w:val="000000" w:themeColor="text1"/>
              </w:rPr>
            </w:rPrChange>
          </w:rPr>
          <w:t xml:space="preserve"> only</w:t>
        </w:r>
      </w:ins>
      <w:ins w:id="9523" w:author="Ruijie Xu" w:date="2022-03-11T13:56:00Z">
        <w:r w:rsidR="000645E4" w:rsidRPr="003C152C">
          <w:rPr>
            <w:rFonts w:ascii="Times New Roman" w:hAnsi="Times New Roman" w:cs="Times New Roman"/>
            <w:color w:val="000000" w:themeColor="text1"/>
            <w:highlight w:val="yellow"/>
            <w:rPrChange w:id="9524" w:author="Ruijie Xu" w:date="2022-03-11T14:07:00Z">
              <w:rPr>
                <w:rFonts w:ascii="Times New Roman" w:hAnsi="Times New Roman" w:cs="Times New Roman"/>
                <w:color w:val="000000" w:themeColor="text1"/>
              </w:rPr>
            </w:rPrChange>
          </w:rPr>
          <w:t xml:space="preserve"> half </w:t>
        </w:r>
      </w:ins>
      <w:ins w:id="9525" w:author="Liliana Salvador" w:date="2022-03-16T20:55:00Z">
        <w:r w:rsidR="001C6940">
          <w:rPr>
            <w:rFonts w:ascii="Times New Roman" w:hAnsi="Times New Roman" w:cs="Times New Roman"/>
            <w:color w:val="000000" w:themeColor="text1"/>
            <w:highlight w:val="yellow"/>
          </w:rPr>
          <w:t xml:space="preserve">of the </w:t>
        </w:r>
      </w:ins>
      <w:ins w:id="9526" w:author="Ruijie Xu" w:date="2022-03-11T13:56:00Z">
        <w:r w:rsidR="000645E4" w:rsidRPr="003C152C">
          <w:rPr>
            <w:rFonts w:ascii="Times New Roman" w:hAnsi="Times New Roman" w:cs="Times New Roman"/>
            <w:color w:val="000000" w:themeColor="text1"/>
            <w:highlight w:val="yellow"/>
            <w:rPrChange w:id="9527" w:author="Ruijie Xu" w:date="2022-03-11T14:07:00Z">
              <w:rPr>
                <w:rFonts w:ascii="Times New Roman" w:hAnsi="Times New Roman" w:cs="Times New Roman"/>
                <w:color w:val="000000" w:themeColor="text1"/>
              </w:rPr>
            </w:rPrChange>
          </w:rPr>
          <w:t xml:space="preserve">number of reads from the </w:t>
        </w:r>
      </w:ins>
      <w:ins w:id="9528" w:author="Ruijie Xu" w:date="2022-03-16T17:04:00Z">
        <w:r w:rsidR="00FE67E6" w:rsidRPr="00FE67E6">
          <w:rPr>
            <w:rFonts w:ascii="Times New Roman" w:hAnsi="Times New Roman" w:cs="Times New Roman"/>
            <w:i/>
            <w:color w:val="000000" w:themeColor="text1"/>
          </w:rPr>
          <w:t>Rattus</w:t>
        </w:r>
      </w:ins>
      <w:ins w:id="9529" w:author="Ruijie Xu" w:date="2022-03-11T13:56:00Z">
        <w:r w:rsidR="000645E4" w:rsidRPr="003C152C">
          <w:rPr>
            <w:rFonts w:ascii="Times New Roman" w:hAnsi="Times New Roman" w:cs="Times New Roman"/>
            <w:color w:val="000000" w:themeColor="text1"/>
            <w:highlight w:val="yellow"/>
            <w:rPrChange w:id="9530" w:author="Ruijie Xu" w:date="2022-03-11T14:07:00Z">
              <w:rPr>
                <w:rFonts w:ascii="Times New Roman" w:hAnsi="Times New Roman" w:cs="Times New Roman"/>
                <w:color w:val="000000" w:themeColor="text1"/>
              </w:rPr>
            </w:rPrChange>
          </w:rPr>
          <w:t xml:space="preserve"> dataset </w:t>
        </w:r>
      </w:ins>
      <w:ins w:id="9531" w:author="Liliana Salvador" w:date="2022-03-16T20:59:00Z">
        <w:r w:rsidR="001C6940">
          <w:rPr>
            <w:rFonts w:ascii="Times New Roman" w:hAnsi="Times New Roman" w:cs="Times New Roman"/>
            <w:color w:val="000000" w:themeColor="text1"/>
            <w:highlight w:val="yellow"/>
          </w:rPr>
          <w:t xml:space="preserve">when </w:t>
        </w:r>
      </w:ins>
      <w:ins w:id="9532" w:author="Ruijie Xu" w:date="2022-03-11T13:57:00Z">
        <w:del w:id="9533" w:author="Liliana Salvador" w:date="2022-03-16T20:59:00Z">
          <w:r w:rsidR="000645E4" w:rsidRPr="003C152C" w:rsidDel="001C6940">
            <w:rPr>
              <w:rFonts w:ascii="Times New Roman" w:hAnsi="Times New Roman" w:cs="Times New Roman"/>
              <w:color w:val="000000" w:themeColor="text1"/>
              <w:highlight w:val="yellow"/>
              <w:rPrChange w:id="9534" w:author="Ruijie Xu" w:date="2022-03-11T14:07:00Z">
                <w:rPr>
                  <w:rFonts w:ascii="Times New Roman" w:hAnsi="Times New Roman" w:cs="Times New Roman"/>
                  <w:color w:val="000000" w:themeColor="text1"/>
                </w:rPr>
              </w:rPrChange>
            </w:rPr>
            <w:delText>as</w:delText>
          </w:r>
        </w:del>
      </w:ins>
      <w:ins w:id="9535" w:author="Liliana Salvador" w:date="2022-03-16T20:59:00Z">
        <w:r w:rsidR="001C6940">
          <w:rPr>
            <w:rFonts w:ascii="Times New Roman" w:hAnsi="Times New Roman" w:cs="Times New Roman"/>
            <w:color w:val="000000" w:themeColor="text1"/>
            <w:highlight w:val="yellow"/>
          </w:rPr>
          <w:t>compared to</w:t>
        </w:r>
      </w:ins>
      <w:ins w:id="9536" w:author="Ruijie Xu" w:date="2022-03-11T13:57:00Z">
        <w:r w:rsidR="000645E4" w:rsidRPr="003C152C">
          <w:rPr>
            <w:rFonts w:ascii="Times New Roman" w:hAnsi="Times New Roman" w:cs="Times New Roman"/>
            <w:color w:val="000000" w:themeColor="text1"/>
            <w:highlight w:val="yellow"/>
            <w:rPrChange w:id="9537" w:author="Ruijie Xu" w:date="2022-03-11T14:07:00Z">
              <w:rPr>
                <w:rFonts w:ascii="Times New Roman" w:hAnsi="Times New Roman" w:cs="Times New Roman"/>
                <w:color w:val="000000" w:themeColor="text1"/>
              </w:rPr>
            </w:rPrChange>
          </w:rPr>
          <w:t xml:space="preserve"> the classifications of </w:t>
        </w:r>
      </w:ins>
      <w:ins w:id="9538" w:author="Liliana Salvador" w:date="2022-03-16T20:55:00Z">
        <w:r w:rsidR="001C6940">
          <w:rPr>
            <w:rFonts w:ascii="Times New Roman" w:hAnsi="Times New Roman" w:cs="Times New Roman"/>
            <w:color w:val="000000" w:themeColor="text1"/>
            <w:highlight w:val="yellow"/>
          </w:rPr>
          <w:t xml:space="preserve">the </w:t>
        </w:r>
      </w:ins>
      <w:ins w:id="9539" w:author="Ruijie Xu" w:date="2022-03-11T13:56:00Z">
        <w:r w:rsidR="000645E4" w:rsidRPr="003C152C">
          <w:rPr>
            <w:rFonts w:ascii="Times New Roman" w:hAnsi="Times New Roman" w:cs="Times New Roman"/>
            <w:color w:val="000000" w:themeColor="text1"/>
            <w:highlight w:val="yellow"/>
            <w:rPrChange w:id="9540" w:author="Ruijie Xu" w:date="2022-03-11T14:07:00Z">
              <w:rPr>
                <w:rFonts w:ascii="Times New Roman" w:hAnsi="Times New Roman" w:cs="Times New Roman"/>
                <w:color w:val="000000" w:themeColor="text1"/>
              </w:rPr>
            </w:rPrChange>
          </w:rPr>
          <w:t xml:space="preserve">other three </w:t>
        </w:r>
      </w:ins>
      <w:ins w:id="9541" w:author="Ruijie Xu" w:date="2022-03-11T14:00:00Z">
        <w:r w:rsidR="00694D1F" w:rsidRPr="003C152C">
          <w:rPr>
            <w:rFonts w:ascii="Times New Roman" w:hAnsi="Times New Roman" w:cs="Times New Roman"/>
            <w:color w:val="000000" w:themeColor="text1"/>
            <w:highlight w:val="yellow"/>
            <w:rPrChange w:id="9542" w:author="Ruijie Xu" w:date="2022-03-11T14:07:00Z">
              <w:rPr>
                <w:rFonts w:ascii="Times New Roman" w:hAnsi="Times New Roman" w:cs="Times New Roman"/>
                <w:color w:val="000000" w:themeColor="text1"/>
              </w:rPr>
            </w:rPrChange>
          </w:rPr>
          <w:t>DBs</w:t>
        </w:r>
      </w:ins>
      <w:ins w:id="9543" w:author="Liliana Salvador" w:date="2022-03-16T20:55:00Z">
        <w:r w:rsidR="001C6940">
          <w:rPr>
            <w:rFonts w:ascii="Times New Roman" w:hAnsi="Times New Roman" w:cs="Times New Roman"/>
            <w:color w:val="000000" w:themeColor="text1"/>
            <w:highlight w:val="yellow"/>
          </w:rPr>
          <w:t>,</w:t>
        </w:r>
      </w:ins>
      <w:ins w:id="9544" w:author="Ruijie Xu" w:date="2022-03-11T14:00:00Z">
        <w:r w:rsidR="00694D1F" w:rsidRPr="003C152C">
          <w:rPr>
            <w:rFonts w:ascii="Times New Roman" w:hAnsi="Times New Roman" w:cs="Times New Roman"/>
            <w:color w:val="000000" w:themeColor="text1"/>
            <w:highlight w:val="yellow"/>
            <w:rPrChange w:id="9545" w:author="Ruijie Xu" w:date="2022-03-11T14:07:00Z">
              <w:rPr>
                <w:rFonts w:ascii="Times New Roman" w:hAnsi="Times New Roman" w:cs="Times New Roman"/>
                <w:color w:val="000000" w:themeColor="text1"/>
              </w:rPr>
            </w:rPrChange>
          </w:rPr>
          <w:t xml:space="preserve"> and</w:t>
        </w:r>
      </w:ins>
      <w:ins w:id="9546" w:author="Ruijie Xu" w:date="2022-03-11T13:57:00Z">
        <w:r w:rsidR="000645E4" w:rsidRPr="003C152C">
          <w:rPr>
            <w:rFonts w:ascii="Times New Roman" w:hAnsi="Times New Roman" w:cs="Times New Roman"/>
            <w:color w:val="000000" w:themeColor="text1"/>
            <w:highlight w:val="yellow"/>
            <w:rPrChange w:id="9547" w:author="Ruijie Xu" w:date="2022-03-11T14:07:00Z">
              <w:rPr>
                <w:rFonts w:ascii="Times New Roman" w:hAnsi="Times New Roman" w:cs="Times New Roman"/>
                <w:color w:val="000000" w:themeColor="text1"/>
              </w:rPr>
            </w:rPrChange>
          </w:rPr>
          <w:t xml:space="preserve"> were </w:t>
        </w:r>
      </w:ins>
      <w:ins w:id="9548" w:author="Ruijie Xu" w:date="2022-03-11T13:58:00Z">
        <w:r w:rsidR="000645E4" w:rsidRPr="003C152C">
          <w:rPr>
            <w:rFonts w:ascii="Times New Roman" w:hAnsi="Times New Roman" w:cs="Times New Roman"/>
            <w:color w:val="000000" w:themeColor="text1"/>
            <w:highlight w:val="yellow"/>
            <w:rPrChange w:id="9549" w:author="Ruijie Xu" w:date="2022-03-11T14:07:00Z">
              <w:rPr>
                <w:rFonts w:ascii="Times New Roman" w:hAnsi="Times New Roman" w:cs="Times New Roman"/>
                <w:color w:val="000000" w:themeColor="text1"/>
              </w:rPr>
            </w:rPrChange>
          </w:rPr>
          <w:t>found not capable of classify</w:t>
        </w:r>
      </w:ins>
      <w:ins w:id="9550" w:author="Liliana Salvador" w:date="2022-03-16T20:55:00Z">
        <w:r w:rsidR="001C6940">
          <w:rPr>
            <w:rFonts w:ascii="Times New Roman" w:hAnsi="Times New Roman" w:cs="Times New Roman"/>
            <w:color w:val="000000" w:themeColor="text1"/>
            <w:highlight w:val="yellow"/>
          </w:rPr>
          <w:t>ing</w:t>
        </w:r>
      </w:ins>
      <w:ins w:id="9551" w:author="Ruijie Xu" w:date="2022-03-11T13:58:00Z">
        <w:r w:rsidR="000645E4" w:rsidRPr="003C152C">
          <w:rPr>
            <w:rFonts w:ascii="Times New Roman" w:hAnsi="Times New Roman" w:cs="Times New Roman"/>
            <w:color w:val="000000" w:themeColor="text1"/>
            <w:highlight w:val="yellow"/>
            <w:rPrChange w:id="9552" w:author="Ruijie Xu" w:date="2022-03-11T14:07:00Z">
              <w:rPr>
                <w:rFonts w:ascii="Times New Roman" w:hAnsi="Times New Roman" w:cs="Times New Roman"/>
                <w:color w:val="000000" w:themeColor="text1"/>
              </w:rPr>
            </w:rPrChange>
          </w:rPr>
          <w:t xml:space="preserve"> some of the most abundant microbial taxa present in the samples. In contrast, </w:t>
        </w:r>
      </w:ins>
      <w:ins w:id="9553" w:author="Ruijie Xu" w:date="2022-03-11T14:12:00Z">
        <w:r w:rsidR="00A1322E">
          <w:rPr>
            <w:rFonts w:ascii="Times New Roman" w:hAnsi="Times New Roman" w:cs="Times New Roman"/>
            <w:color w:val="000000" w:themeColor="text1"/>
            <w:highlight w:val="yellow"/>
          </w:rPr>
          <w:t xml:space="preserve">the </w:t>
        </w:r>
      </w:ins>
      <w:proofErr w:type="spellStart"/>
      <w:ins w:id="9554" w:author="Ruijie Xu" w:date="2022-03-11T13:58:00Z">
        <w:r w:rsidR="000645E4" w:rsidRPr="003C152C">
          <w:rPr>
            <w:rFonts w:ascii="Times New Roman" w:hAnsi="Times New Roman" w:cs="Times New Roman"/>
            <w:color w:val="000000" w:themeColor="text1"/>
            <w:highlight w:val="yellow"/>
            <w:rPrChange w:id="9555" w:author="Ruijie Xu" w:date="2022-03-11T14:07:00Z">
              <w:rPr>
                <w:rFonts w:ascii="Times New Roman" w:hAnsi="Times New Roman" w:cs="Times New Roman"/>
                <w:color w:val="000000" w:themeColor="text1"/>
              </w:rPr>
            </w:rPrChange>
          </w:rPr>
          <w:t>maxikrake</w:t>
        </w:r>
      </w:ins>
      <w:ins w:id="9556" w:author="Ruijie Xu" w:date="2022-03-11T13:59:00Z">
        <w:r w:rsidR="000645E4" w:rsidRPr="003C152C">
          <w:rPr>
            <w:rFonts w:ascii="Times New Roman" w:hAnsi="Times New Roman" w:cs="Times New Roman"/>
            <w:color w:val="000000" w:themeColor="text1"/>
            <w:highlight w:val="yellow"/>
            <w:rPrChange w:id="9557" w:author="Ruijie Xu" w:date="2022-03-11T14:07:00Z">
              <w:rPr>
                <w:rFonts w:ascii="Times New Roman" w:hAnsi="Times New Roman" w:cs="Times New Roman"/>
                <w:color w:val="000000" w:themeColor="text1"/>
              </w:rPr>
            </w:rPrChange>
          </w:rPr>
          <w:t>n</w:t>
        </w:r>
        <w:proofErr w:type="spellEnd"/>
        <w:r w:rsidR="000645E4" w:rsidRPr="003C152C">
          <w:rPr>
            <w:rFonts w:ascii="Times New Roman" w:hAnsi="Times New Roman" w:cs="Times New Roman"/>
            <w:color w:val="000000" w:themeColor="text1"/>
            <w:highlight w:val="yellow"/>
            <w:rPrChange w:id="9558" w:author="Ruijie Xu" w:date="2022-03-11T14:07:00Z">
              <w:rPr>
                <w:rFonts w:ascii="Times New Roman" w:hAnsi="Times New Roman" w:cs="Times New Roman"/>
                <w:color w:val="000000" w:themeColor="text1"/>
              </w:rPr>
            </w:rPrChange>
          </w:rPr>
          <w:t xml:space="preserve"> DB</w:t>
        </w:r>
      </w:ins>
      <w:ins w:id="9559" w:author="Ruijie Xu" w:date="2022-03-11T14:05:00Z">
        <w:r w:rsidR="00F168F9" w:rsidRPr="003C152C">
          <w:rPr>
            <w:rFonts w:ascii="Times New Roman" w:hAnsi="Times New Roman" w:cs="Times New Roman"/>
            <w:color w:val="000000" w:themeColor="text1"/>
            <w:highlight w:val="yellow"/>
            <w:rPrChange w:id="9560" w:author="Ruijie Xu" w:date="2022-03-11T14:07:00Z">
              <w:rPr>
                <w:rFonts w:ascii="Times New Roman" w:hAnsi="Times New Roman" w:cs="Times New Roman"/>
                <w:color w:val="000000" w:themeColor="text1"/>
              </w:rPr>
            </w:rPrChange>
          </w:rPr>
          <w:t xml:space="preserve"> built with both </w:t>
        </w:r>
      </w:ins>
      <w:ins w:id="9561" w:author="Ruijie Xu" w:date="2022-03-11T14:06:00Z">
        <w:r w:rsidR="00F168F9" w:rsidRPr="003C152C">
          <w:rPr>
            <w:rFonts w:ascii="Times New Roman" w:hAnsi="Times New Roman" w:cs="Times New Roman"/>
            <w:color w:val="000000" w:themeColor="text1"/>
            <w:highlight w:val="yellow"/>
            <w:rPrChange w:id="9562" w:author="Ruijie Xu" w:date="2022-03-11T14:07:00Z">
              <w:rPr>
                <w:rFonts w:ascii="Times New Roman" w:hAnsi="Times New Roman" w:cs="Times New Roman"/>
                <w:color w:val="000000" w:themeColor="text1"/>
              </w:rPr>
            </w:rPrChange>
          </w:rPr>
          <w:t xml:space="preserve">complete and draft </w:t>
        </w:r>
      </w:ins>
      <w:ins w:id="9563" w:author="Ruijie Xu" w:date="2022-03-11T14:13:00Z">
        <w:r w:rsidR="00A1322E">
          <w:rPr>
            <w:rFonts w:ascii="Times New Roman" w:hAnsi="Times New Roman" w:cs="Times New Roman"/>
            <w:color w:val="000000" w:themeColor="text1"/>
            <w:highlight w:val="yellow"/>
          </w:rPr>
          <w:t xml:space="preserve">microbial </w:t>
        </w:r>
      </w:ins>
      <w:ins w:id="9564" w:author="Ruijie Xu" w:date="2022-03-11T14:06:00Z">
        <w:r w:rsidR="00F168F9" w:rsidRPr="003C152C">
          <w:rPr>
            <w:rFonts w:ascii="Times New Roman" w:hAnsi="Times New Roman" w:cs="Times New Roman"/>
            <w:color w:val="000000" w:themeColor="text1"/>
            <w:highlight w:val="yellow"/>
            <w:rPrChange w:id="9565" w:author="Ruijie Xu" w:date="2022-03-11T14:07:00Z">
              <w:rPr>
                <w:rFonts w:ascii="Times New Roman" w:hAnsi="Times New Roman" w:cs="Times New Roman"/>
                <w:color w:val="000000" w:themeColor="text1"/>
              </w:rPr>
            </w:rPrChange>
          </w:rPr>
          <w:t>genomes</w:t>
        </w:r>
      </w:ins>
      <w:ins w:id="9566" w:author="Ruijie Xu" w:date="2022-03-11T13:59:00Z">
        <w:r w:rsidR="000645E4" w:rsidRPr="003C152C">
          <w:rPr>
            <w:rFonts w:ascii="Times New Roman" w:hAnsi="Times New Roman" w:cs="Times New Roman"/>
            <w:color w:val="000000" w:themeColor="text1"/>
            <w:highlight w:val="yellow"/>
            <w:rPrChange w:id="9567" w:author="Ruijie Xu" w:date="2022-03-11T14:07:00Z">
              <w:rPr>
                <w:rFonts w:ascii="Times New Roman" w:hAnsi="Times New Roman" w:cs="Times New Roman"/>
                <w:color w:val="000000" w:themeColor="text1"/>
              </w:rPr>
            </w:rPrChange>
          </w:rPr>
          <w:t xml:space="preserve"> classified </w:t>
        </w:r>
      </w:ins>
      <w:ins w:id="9568" w:author="Ruijie Xu" w:date="2022-03-11T14:01:00Z">
        <w:r w:rsidR="00694D1F" w:rsidRPr="003C152C">
          <w:rPr>
            <w:rFonts w:ascii="Times New Roman" w:hAnsi="Times New Roman" w:cs="Times New Roman"/>
            <w:color w:val="000000" w:themeColor="text1"/>
            <w:highlight w:val="yellow"/>
            <w:rPrChange w:id="9569" w:author="Ruijie Xu" w:date="2022-03-11T14:07:00Z">
              <w:rPr>
                <w:rFonts w:ascii="Times New Roman" w:hAnsi="Times New Roman" w:cs="Times New Roman"/>
                <w:color w:val="000000" w:themeColor="text1"/>
              </w:rPr>
            </w:rPrChange>
          </w:rPr>
          <w:t xml:space="preserve">the </w:t>
        </w:r>
        <w:del w:id="9570" w:author="Liliana Salvador" w:date="2022-03-16T20:59:00Z">
          <w:r w:rsidR="00694D1F" w:rsidRPr="003C152C" w:rsidDel="001C6940">
            <w:rPr>
              <w:rFonts w:ascii="Times New Roman" w:hAnsi="Times New Roman" w:cs="Times New Roman"/>
              <w:color w:val="000000" w:themeColor="text1"/>
              <w:highlight w:val="yellow"/>
              <w:rPrChange w:id="9571" w:author="Ruijie Xu" w:date="2022-03-11T14:07:00Z">
                <w:rPr>
                  <w:rFonts w:ascii="Times New Roman" w:hAnsi="Times New Roman" w:cs="Times New Roman"/>
                  <w:color w:val="000000" w:themeColor="text1"/>
                </w:rPr>
              </w:rPrChange>
            </w:rPr>
            <w:delText>greatest</w:delText>
          </w:r>
        </w:del>
      </w:ins>
      <w:ins w:id="9572" w:author="Liliana Salvador" w:date="2022-03-16T20:59:00Z">
        <w:r w:rsidR="001C6940">
          <w:rPr>
            <w:rFonts w:ascii="Times New Roman" w:hAnsi="Times New Roman" w:cs="Times New Roman"/>
            <w:color w:val="000000" w:themeColor="text1"/>
            <w:highlight w:val="yellow"/>
          </w:rPr>
          <w:t>highest</w:t>
        </w:r>
      </w:ins>
      <w:ins w:id="9573" w:author="Ruijie Xu" w:date="2022-03-11T13:59:00Z">
        <w:r w:rsidR="000645E4" w:rsidRPr="003C152C">
          <w:rPr>
            <w:rFonts w:ascii="Times New Roman" w:hAnsi="Times New Roman" w:cs="Times New Roman"/>
            <w:color w:val="000000" w:themeColor="text1"/>
            <w:highlight w:val="yellow"/>
            <w:rPrChange w:id="9574" w:author="Ruijie Xu" w:date="2022-03-11T14:07:00Z">
              <w:rPr>
                <w:rFonts w:ascii="Times New Roman" w:hAnsi="Times New Roman" w:cs="Times New Roman"/>
                <w:color w:val="000000" w:themeColor="text1"/>
              </w:rPr>
            </w:rPrChange>
          </w:rPr>
          <w:t xml:space="preserve"> number of reads out of the </w:t>
        </w:r>
      </w:ins>
      <w:ins w:id="9575" w:author="Ruijie Xu" w:date="2022-03-16T17:04:00Z">
        <w:r w:rsidR="00FE67E6" w:rsidRPr="00FE67E6">
          <w:rPr>
            <w:rFonts w:ascii="Times New Roman" w:hAnsi="Times New Roman" w:cs="Times New Roman"/>
            <w:i/>
            <w:color w:val="000000" w:themeColor="text1"/>
          </w:rPr>
          <w:t>Rattus</w:t>
        </w:r>
      </w:ins>
      <w:ins w:id="9576" w:author="Ruijie Xu" w:date="2022-03-11T13:59:00Z">
        <w:r w:rsidR="000645E4" w:rsidRPr="003C152C">
          <w:rPr>
            <w:rFonts w:ascii="Times New Roman" w:hAnsi="Times New Roman" w:cs="Times New Roman"/>
            <w:color w:val="000000" w:themeColor="text1"/>
            <w:highlight w:val="yellow"/>
            <w:rPrChange w:id="9577" w:author="Ruijie Xu" w:date="2022-03-11T14:07:00Z">
              <w:rPr>
                <w:rFonts w:ascii="Times New Roman" w:hAnsi="Times New Roman" w:cs="Times New Roman"/>
                <w:color w:val="000000" w:themeColor="text1"/>
              </w:rPr>
            </w:rPrChange>
          </w:rPr>
          <w:t xml:space="preserve"> dataset</w:t>
        </w:r>
        <w:r w:rsidR="00694D1F" w:rsidRPr="003C152C">
          <w:rPr>
            <w:rFonts w:ascii="Times New Roman" w:hAnsi="Times New Roman" w:cs="Times New Roman"/>
            <w:color w:val="000000" w:themeColor="text1"/>
            <w:highlight w:val="yellow"/>
            <w:rPrChange w:id="9578" w:author="Ruijie Xu" w:date="2022-03-11T14:07:00Z">
              <w:rPr>
                <w:rFonts w:ascii="Times New Roman" w:hAnsi="Times New Roman" w:cs="Times New Roman"/>
                <w:color w:val="000000" w:themeColor="text1"/>
              </w:rPr>
            </w:rPrChange>
          </w:rPr>
          <w:t xml:space="preserve"> and </w:t>
        </w:r>
        <w:del w:id="9579" w:author="Liliana Salvador" w:date="2022-03-16T21:00:00Z">
          <w:r w:rsidR="00694D1F" w:rsidRPr="003C152C" w:rsidDel="001C6940">
            <w:rPr>
              <w:rFonts w:ascii="Times New Roman" w:hAnsi="Times New Roman" w:cs="Times New Roman"/>
              <w:color w:val="000000" w:themeColor="text1"/>
              <w:highlight w:val="yellow"/>
              <w:rPrChange w:id="9580" w:author="Ruijie Xu" w:date="2022-03-11T14:07:00Z">
                <w:rPr>
                  <w:rFonts w:ascii="Times New Roman" w:hAnsi="Times New Roman" w:cs="Times New Roman"/>
                  <w:color w:val="000000" w:themeColor="text1"/>
                </w:rPr>
              </w:rPrChange>
            </w:rPr>
            <w:delText>has</w:delText>
          </w:r>
        </w:del>
        <w:r w:rsidR="00694D1F" w:rsidRPr="003C152C">
          <w:rPr>
            <w:rFonts w:ascii="Times New Roman" w:hAnsi="Times New Roman" w:cs="Times New Roman"/>
            <w:color w:val="000000" w:themeColor="text1"/>
            <w:highlight w:val="yellow"/>
            <w:rPrChange w:id="9581" w:author="Ruijie Xu" w:date="2022-03-11T14:07:00Z">
              <w:rPr>
                <w:rFonts w:ascii="Times New Roman" w:hAnsi="Times New Roman" w:cs="Times New Roman"/>
                <w:color w:val="000000" w:themeColor="text1"/>
              </w:rPr>
            </w:rPrChange>
          </w:rPr>
          <w:t xml:space="preserve"> identified </w:t>
        </w:r>
        <w:del w:id="9582" w:author="Liliana Salvador" w:date="2022-03-16T21:00:00Z">
          <w:r w:rsidR="00694D1F" w:rsidRPr="003C152C" w:rsidDel="001C6940">
            <w:rPr>
              <w:rFonts w:ascii="Times New Roman" w:hAnsi="Times New Roman" w:cs="Times New Roman"/>
              <w:color w:val="000000" w:themeColor="text1"/>
              <w:highlight w:val="yellow"/>
              <w:rPrChange w:id="9583" w:author="Ruijie Xu" w:date="2022-03-11T14:07:00Z">
                <w:rPr>
                  <w:rFonts w:ascii="Times New Roman" w:hAnsi="Times New Roman" w:cs="Times New Roman"/>
                  <w:color w:val="000000" w:themeColor="text1"/>
                </w:rPr>
              </w:rPrChange>
            </w:rPr>
            <w:delText xml:space="preserve">some of the </w:delText>
          </w:r>
        </w:del>
        <w:r w:rsidR="00694D1F" w:rsidRPr="003C152C">
          <w:rPr>
            <w:rFonts w:ascii="Times New Roman" w:hAnsi="Times New Roman" w:cs="Times New Roman"/>
            <w:color w:val="000000" w:themeColor="text1"/>
            <w:highlight w:val="yellow"/>
            <w:rPrChange w:id="9584" w:author="Ruijie Xu" w:date="2022-03-11T14:07:00Z">
              <w:rPr>
                <w:rFonts w:ascii="Times New Roman" w:hAnsi="Times New Roman" w:cs="Times New Roman"/>
                <w:color w:val="000000" w:themeColor="text1"/>
              </w:rPr>
            </w:rPrChange>
          </w:rPr>
          <w:t xml:space="preserve">microbial taxa </w:t>
        </w:r>
      </w:ins>
      <w:ins w:id="9585" w:author="Ruijie Xu" w:date="2022-03-11T14:00:00Z">
        <w:r w:rsidR="00694D1F" w:rsidRPr="003C152C">
          <w:rPr>
            <w:rFonts w:ascii="Times New Roman" w:hAnsi="Times New Roman" w:cs="Times New Roman"/>
            <w:color w:val="000000" w:themeColor="text1"/>
            <w:highlight w:val="yellow"/>
            <w:rPrChange w:id="9586" w:author="Ruijie Xu" w:date="2022-03-11T14:07:00Z">
              <w:rPr>
                <w:rFonts w:ascii="Times New Roman" w:hAnsi="Times New Roman" w:cs="Times New Roman"/>
                <w:color w:val="000000" w:themeColor="text1"/>
              </w:rPr>
            </w:rPrChange>
          </w:rPr>
          <w:t xml:space="preserve">in the samples that were not classified </w:t>
        </w:r>
      </w:ins>
      <w:ins w:id="9587" w:author="Ruijie Xu" w:date="2022-03-11T14:06:00Z">
        <w:r w:rsidR="00F168F9" w:rsidRPr="003C152C">
          <w:rPr>
            <w:rFonts w:ascii="Times New Roman" w:hAnsi="Times New Roman" w:cs="Times New Roman"/>
            <w:color w:val="000000" w:themeColor="text1"/>
            <w:highlight w:val="yellow"/>
            <w:rPrChange w:id="9588" w:author="Ruijie Xu" w:date="2022-03-11T14:07:00Z">
              <w:rPr>
                <w:rFonts w:ascii="Times New Roman" w:hAnsi="Times New Roman" w:cs="Times New Roman"/>
                <w:color w:val="000000" w:themeColor="text1"/>
              </w:rPr>
            </w:rPrChange>
          </w:rPr>
          <w:t xml:space="preserve">with the </w:t>
        </w:r>
        <w:del w:id="9589" w:author="Liliana Salvador" w:date="2022-03-16T21:00:00Z">
          <w:r w:rsidR="00F168F9" w:rsidRPr="003C152C" w:rsidDel="001C6940">
            <w:rPr>
              <w:rFonts w:ascii="Times New Roman" w:hAnsi="Times New Roman" w:cs="Times New Roman"/>
              <w:color w:val="000000" w:themeColor="text1"/>
              <w:highlight w:val="yellow"/>
              <w:rPrChange w:id="9590" w:author="Ruijie Xu" w:date="2022-03-11T14:07:00Z">
                <w:rPr>
                  <w:rFonts w:ascii="Times New Roman" w:hAnsi="Times New Roman" w:cs="Times New Roman"/>
                  <w:color w:val="000000" w:themeColor="text1"/>
                </w:rPr>
              </w:rPrChange>
            </w:rPr>
            <w:delText>use of</w:delText>
          </w:r>
        </w:del>
      </w:ins>
      <w:ins w:id="9591" w:author="Ruijie Xu" w:date="2022-03-11T14:00:00Z">
        <w:del w:id="9592" w:author="Liliana Salvador" w:date="2022-03-16T21:00:00Z">
          <w:r w:rsidR="00694D1F" w:rsidRPr="003C152C" w:rsidDel="001C6940">
            <w:rPr>
              <w:rFonts w:ascii="Times New Roman" w:hAnsi="Times New Roman" w:cs="Times New Roman"/>
              <w:color w:val="000000" w:themeColor="text1"/>
              <w:highlight w:val="yellow"/>
              <w:rPrChange w:id="9593" w:author="Ruijie Xu" w:date="2022-03-11T14:07:00Z">
                <w:rPr>
                  <w:rFonts w:ascii="Times New Roman" w:hAnsi="Times New Roman" w:cs="Times New Roman"/>
                  <w:color w:val="000000" w:themeColor="text1"/>
                </w:rPr>
              </w:rPrChange>
            </w:rPr>
            <w:delText xml:space="preserve"> </w:delText>
          </w:r>
        </w:del>
        <w:r w:rsidR="00694D1F" w:rsidRPr="003C152C">
          <w:rPr>
            <w:rFonts w:ascii="Times New Roman" w:hAnsi="Times New Roman" w:cs="Times New Roman"/>
            <w:color w:val="000000" w:themeColor="text1"/>
            <w:highlight w:val="yellow"/>
            <w:rPrChange w:id="9594" w:author="Ruijie Xu" w:date="2022-03-11T14:07:00Z">
              <w:rPr>
                <w:rFonts w:ascii="Times New Roman" w:hAnsi="Times New Roman" w:cs="Times New Roman"/>
                <w:color w:val="000000" w:themeColor="text1"/>
              </w:rPr>
            </w:rPrChange>
          </w:rPr>
          <w:t>other DBs</w:t>
        </w:r>
      </w:ins>
      <w:ins w:id="9595" w:author="Ruijie Xu" w:date="2022-03-11T14:01:00Z">
        <w:r w:rsidR="00694D1F" w:rsidRPr="003C152C">
          <w:rPr>
            <w:rFonts w:ascii="Times New Roman" w:hAnsi="Times New Roman" w:cs="Times New Roman"/>
            <w:color w:val="000000" w:themeColor="text1"/>
            <w:highlight w:val="yellow"/>
            <w:rPrChange w:id="9596" w:author="Ruijie Xu" w:date="2022-03-11T14:07:00Z">
              <w:rPr>
                <w:rFonts w:ascii="Times New Roman" w:hAnsi="Times New Roman" w:cs="Times New Roman"/>
                <w:color w:val="000000" w:themeColor="text1"/>
              </w:rPr>
            </w:rPrChange>
          </w:rPr>
          <w:t xml:space="preserve">, especially in Bacteria and </w:t>
        </w:r>
      </w:ins>
      <w:ins w:id="9597" w:author="Ruijie Xu" w:date="2022-03-11T14:02:00Z">
        <w:r w:rsidR="00694D1F" w:rsidRPr="003C152C">
          <w:rPr>
            <w:rFonts w:ascii="Times New Roman" w:hAnsi="Times New Roman" w:cs="Times New Roman"/>
            <w:color w:val="000000" w:themeColor="text1"/>
            <w:highlight w:val="yellow"/>
            <w:rPrChange w:id="9598" w:author="Ruijie Xu" w:date="2022-03-11T14:07:00Z">
              <w:rPr>
                <w:rFonts w:ascii="Times New Roman" w:hAnsi="Times New Roman" w:cs="Times New Roman"/>
                <w:color w:val="000000" w:themeColor="text1"/>
              </w:rPr>
            </w:rPrChange>
          </w:rPr>
          <w:t>Archaea’s classification</w:t>
        </w:r>
      </w:ins>
      <w:ins w:id="9599" w:author="Liliana Salvador" w:date="2022-03-16T21:00:00Z">
        <w:r w:rsidR="001C6940">
          <w:rPr>
            <w:rFonts w:ascii="Times New Roman" w:hAnsi="Times New Roman" w:cs="Times New Roman"/>
            <w:color w:val="000000" w:themeColor="text1"/>
            <w:highlight w:val="yellow"/>
          </w:rPr>
          <w:t>s</w:t>
        </w:r>
      </w:ins>
      <w:ins w:id="9600" w:author="Ruijie Xu" w:date="2022-03-11T14:02:00Z">
        <w:r w:rsidR="00694D1F" w:rsidRPr="003C152C">
          <w:rPr>
            <w:rFonts w:ascii="Times New Roman" w:hAnsi="Times New Roman" w:cs="Times New Roman"/>
            <w:color w:val="000000" w:themeColor="text1"/>
            <w:highlight w:val="yellow"/>
            <w:rPrChange w:id="9601" w:author="Ruijie Xu" w:date="2022-03-11T14:07:00Z">
              <w:rPr>
                <w:rFonts w:ascii="Times New Roman" w:hAnsi="Times New Roman" w:cs="Times New Roman"/>
                <w:color w:val="000000" w:themeColor="text1"/>
              </w:rPr>
            </w:rPrChange>
          </w:rPr>
          <w:t xml:space="preserve">. </w:t>
        </w:r>
      </w:ins>
      <w:ins w:id="9602" w:author="Ruijie Xu" w:date="2022-03-16T15:04:00Z">
        <w:r w:rsidR="00DF14C1">
          <w:rPr>
            <w:rFonts w:ascii="Times New Roman" w:hAnsi="Times New Roman" w:cs="Times New Roman"/>
            <w:color w:val="000000" w:themeColor="text1"/>
            <w:highlight w:val="yellow"/>
          </w:rPr>
          <w:t>Moreover, t</w:t>
        </w:r>
      </w:ins>
      <w:ins w:id="9603" w:author="Ruijie Xu" w:date="2022-03-11T16:07:00Z">
        <w:r w:rsidR="006759E1">
          <w:rPr>
            <w:rFonts w:ascii="Times New Roman" w:hAnsi="Times New Roman" w:cs="Times New Roman"/>
            <w:color w:val="000000" w:themeColor="text1"/>
            <w:highlight w:val="yellow"/>
          </w:rPr>
          <w:t xml:space="preserve">he </w:t>
        </w:r>
        <w:proofErr w:type="spellStart"/>
        <w:r w:rsidR="006759E1">
          <w:rPr>
            <w:rFonts w:ascii="Times New Roman" w:hAnsi="Times New Roman" w:cs="Times New Roman"/>
            <w:color w:val="000000" w:themeColor="text1"/>
            <w:highlight w:val="yellow"/>
          </w:rPr>
          <w:t>maxikraken</w:t>
        </w:r>
        <w:proofErr w:type="spellEnd"/>
        <w:r w:rsidR="006759E1">
          <w:rPr>
            <w:rFonts w:ascii="Times New Roman" w:hAnsi="Times New Roman" w:cs="Times New Roman"/>
            <w:color w:val="000000" w:themeColor="text1"/>
            <w:highlight w:val="yellow"/>
          </w:rPr>
          <w:t xml:space="preserve"> DB, with the inclusion of other </w:t>
        </w:r>
        <w:proofErr w:type="spellStart"/>
        <w:r w:rsidR="006759E1">
          <w:rPr>
            <w:rFonts w:ascii="Times New Roman" w:hAnsi="Times New Roman" w:cs="Times New Roman"/>
            <w:color w:val="000000" w:themeColor="text1"/>
            <w:highlight w:val="yellow"/>
          </w:rPr>
          <w:t>Eukaryota</w:t>
        </w:r>
        <w:proofErr w:type="spellEnd"/>
        <w:r w:rsidR="006759E1">
          <w:rPr>
            <w:rFonts w:ascii="Times New Roman" w:hAnsi="Times New Roman" w:cs="Times New Roman"/>
            <w:color w:val="000000" w:themeColor="text1"/>
            <w:highlight w:val="yellow"/>
          </w:rPr>
          <w:t xml:space="preserve"> genomes in addition to </w:t>
        </w:r>
      </w:ins>
      <w:ins w:id="9604" w:author="Liliana Salvador" w:date="2022-03-16T21:00:00Z">
        <w:r w:rsidR="001C6940">
          <w:rPr>
            <w:rFonts w:ascii="Times New Roman" w:hAnsi="Times New Roman" w:cs="Times New Roman"/>
            <w:color w:val="000000" w:themeColor="text1"/>
            <w:highlight w:val="yellow"/>
          </w:rPr>
          <w:t xml:space="preserve">the </w:t>
        </w:r>
      </w:ins>
      <w:ins w:id="9605" w:author="Ruijie Xu" w:date="2022-03-11T16:07:00Z">
        <w:r w:rsidR="006759E1">
          <w:rPr>
            <w:rFonts w:ascii="Times New Roman" w:hAnsi="Times New Roman" w:cs="Times New Roman"/>
            <w:color w:val="000000" w:themeColor="text1"/>
            <w:highlight w:val="yellow"/>
          </w:rPr>
          <w:t xml:space="preserve">human and </w:t>
        </w:r>
      </w:ins>
      <w:ins w:id="9606" w:author="Liliana Salvador" w:date="2022-03-16T21:00:00Z">
        <w:r w:rsidR="001C6940">
          <w:rPr>
            <w:rFonts w:ascii="Times New Roman" w:hAnsi="Times New Roman" w:cs="Times New Roman"/>
            <w:color w:val="000000" w:themeColor="text1"/>
            <w:highlight w:val="yellow"/>
          </w:rPr>
          <w:t xml:space="preserve">the </w:t>
        </w:r>
      </w:ins>
      <w:ins w:id="9607" w:author="Ruijie Xu" w:date="2022-03-16T17:04:00Z">
        <w:r w:rsidR="00FE67E6" w:rsidRPr="00FE67E6">
          <w:rPr>
            <w:rFonts w:ascii="Times New Roman" w:hAnsi="Times New Roman" w:cs="Times New Roman"/>
            <w:i/>
            <w:iCs/>
            <w:color w:val="000000" w:themeColor="text1"/>
          </w:rPr>
          <w:t>Rattus</w:t>
        </w:r>
      </w:ins>
      <w:ins w:id="9608" w:author="Ruijie Xu" w:date="2022-03-11T16:07:00Z">
        <w:r w:rsidR="006759E1">
          <w:rPr>
            <w:rFonts w:ascii="Times New Roman" w:hAnsi="Times New Roman" w:cs="Times New Roman"/>
            <w:color w:val="000000" w:themeColor="text1"/>
            <w:highlight w:val="yellow"/>
          </w:rPr>
          <w:t xml:space="preserve"> genome</w:t>
        </w:r>
      </w:ins>
      <w:ins w:id="9609" w:author="Liliana Salvador" w:date="2022-03-16T21:00:00Z">
        <w:r w:rsidR="001C6940">
          <w:rPr>
            <w:rFonts w:ascii="Times New Roman" w:hAnsi="Times New Roman" w:cs="Times New Roman"/>
            <w:color w:val="000000" w:themeColor="text1"/>
            <w:highlight w:val="yellow"/>
          </w:rPr>
          <w:t>s</w:t>
        </w:r>
      </w:ins>
      <w:ins w:id="9610" w:author="Ruijie Xu" w:date="2022-03-11T16:07:00Z">
        <w:r w:rsidR="006759E1">
          <w:rPr>
            <w:rFonts w:ascii="Times New Roman" w:hAnsi="Times New Roman" w:cs="Times New Roman"/>
            <w:color w:val="000000" w:themeColor="text1"/>
            <w:highlight w:val="yellow"/>
          </w:rPr>
          <w:t xml:space="preserve">, </w:t>
        </w:r>
      </w:ins>
      <w:ins w:id="9611" w:author="Ruijie Xu" w:date="2022-03-11T16:08:00Z">
        <w:r w:rsidR="006759E1">
          <w:rPr>
            <w:rFonts w:ascii="Times New Roman" w:hAnsi="Times New Roman" w:cs="Times New Roman"/>
            <w:color w:val="000000" w:themeColor="text1"/>
            <w:highlight w:val="yellow"/>
          </w:rPr>
          <w:t>also classified the presence of fungi</w:t>
        </w:r>
      </w:ins>
      <w:ins w:id="9612" w:author="Liliana Salvador" w:date="2022-03-16T21:01:00Z">
        <w:r w:rsidR="001C6940">
          <w:rPr>
            <w:rFonts w:ascii="Times New Roman" w:hAnsi="Times New Roman" w:cs="Times New Roman"/>
            <w:color w:val="000000" w:themeColor="text1"/>
            <w:highlight w:val="yellow"/>
          </w:rPr>
          <w:t xml:space="preserve">, </w:t>
        </w:r>
      </w:ins>
      <w:ins w:id="9613" w:author="Ruijie Xu" w:date="2022-03-11T16:08:00Z">
        <w:del w:id="9614" w:author="Liliana Salvador" w:date="2022-03-16T21:01:00Z">
          <w:r w:rsidR="006759E1" w:rsidDel="001C6940">
            <w:rPr>
              <w:rFonts w:ascii="Times New Roman" w:hAnsi="Times New Roman" w:cs="Times New Roman"/>
              <w:color w:val="000000" w:themeColor="text1"/>
              <w:highlight w:val="yellow"/>
            </w:rPr>
            <w:delText xml:space="preserve"> and </w:delText>
          </w:r>
        </w:del>
        <w:r w:rsidR="006759E1">
          <w:rPr>
            <w:rFonts w:ascii="Times New Roman" w:hAnsi="Times New Roman" w:cs="Times New Roman"/>
            <w:color w:val="000000" w:themeColor="text1"/>
            <w:highlight w:val="yellow"/>
          </w:rPr>
          <w:t xml:space="preserve">parasites and other Eukaryotic taxa from the </w:t>
        </w:r>
      </w:ins>
      <w:ins w:id="9615" w:author="Ruijie Xu" w:date="2022-03-16T17:04:00Z">
        <w:r w:rsidR="00FE67E6" w:rsidRPr="00FE67E6">
          <w:rPr>
            <w:rFonts w:ascii="Times New Roman" w:hAnsi="Times New Roman" w:cs="Times New Roman"/>
            <w:i/>
            <w:color w:val="000000" w:themeColor="text1"/>
          </w:rPr>
          <w:t>Rattus</w:t>
        </w:r>
      </w:ins>
      <w:ins w:id="9616" w:author="Ruijie Xu" w:date="2022-03-11T16:08:00Z">
        <w:r w:rsidR="006759E1">
          <w:rPr>
            <w:rFonts w:ascii="Times New Roman" w:hAnsi="Times New Roman" w:cs="Times New Roman"/>
            <w:color w:val="000000" w:themeColor="text1"/>
            <w:highlight w:val="yellow"/>
          </w:rPr>
          <w:t xml:space="preserve"> dataset. </w:t>
        </w:r>
      </w:ins>
      <w:ins w:id="9617" w:author="Ruijie Xu" w:date="2022-03-11T14:02:00Z">
        <w:r w:rsidR="00694D1F" w:rsidRPr="003C152C">
          <w:rPr>
            <w:rFonts w:ascii="Times New Roman" w:hAnsi="Times New Roman" w:cs="Times New Roman"/>
            <w:color w:val="000000" w:themeColor="text1"/>
            <w:highlight w:val="yellow"/>
            <w:rPrChange w:id="9618" w:author="Ruijie Xu" w:date="2022-03-11T14:07:00Z">
              <w:rPr>
                <w:rFonts w:ascii="Times New Roman" w:hAnsi="Times New Roman" w:cs="Times New Roman"/>
                <w:color w:val="000000" w:themeColor="text1"/>
              </w:rPr>
            </w:rPrChange>
          </w:rPr>
          <w:t xml:space="preserve">However, both of </w:t>
        </w:r>
        <w:proofErr w:type="spellStart"/>
        <w:r w:rsidR="00694D1F" w:rsidRPr="003C152C">
          <w:rPr>
            <w:rFonts w:ascii="Times New Roman" w:hAnsi="Times New Roman" w:cs="Times New Roman"/>
            <w:color w:val="000000" w:themeColor="text1"/>
            <w:highlight w:val="yellow"/>
            <w:rPrChange w:id="9619" w:author="Ruijie Xu" w:date="2022-03-11T14:07:00Z">
              <w:rPr>
                <w:rFonts w:ascii="Times New Roman" w:hAnsi="Times New Roman" w:cs="Times New Roman"/>
                <w:color w:val="000000" w:themeColor="text1"/>
              </w:rPr>
            </w:rPrChange>
          </w:rPr>
          <w:t>minikraken</w:t>
        </w:r>
        <w:proofErr w:type="spellEnd"/>
        <w:r w:rsidR="00694D1F" w:rsidRPr="003C152C">
          <w:rPr>
            <w:rFonts w:ascii="Times New Roman" w:hAnsi="Times New Roman" w:cs="Times New Roman"/>
            <w:color w:val="000000" w:themeColor="text1"/>
            <w:highlight w:val="yellow"/>
            <w:rPrChange w:id="9620" w:author="Ruijie Xu" w:date="2022-03-11T14:07:00Z">
              <w:rPr>
                <w:rFonts w:ascii="Times New Roman" w:hAnsi="Times New Roman" w:cs="Times New Roman"/>
                <w:color w:val="000000" w:themeColor="text1"/>
              </w:rPr>
            </w:rPrChange>
          </w:rPr>
          <w:t xml:space="preserve"> </w:t>
        </w:r>
        <w:del w:id="9621" w:author="Liliana Salvador" w:date="2022-03-16T21:01:00Z">
          <w:r w:rsidR="00694D1F" w:rsidRPr="003C152C" w:rsidDel="001C6940">
            <w:rPr>
              <w:rFonts w:ascii="Times New Roman" w:hAnsi="Times New Roman" w:cs="Times New Roman"/>
              <w:color w:val="000000" w:themeColor="text1"/>
              <w:highlight w:val="yellow"/>
              <w:rPrChange w:id="9622" w:author="Ruijie Xu" w:date="2022-03-11T14:07:00Z">
                <w:rPr>
                  <w:rFonts w:ascii="Times New Roman" w:hAnsi="Times New Roman" w:cs="Times New Roman"/>
                  <w:color w:val="000000" w:themeColor="text1"/>
                </w:rPr>
              </w:rPrChange>
            </w:rPr>
            <w:delText xml:space="preserve">DB </w:delText>
          </w:r>
        </w:del>
        <w:r w:rsidR="00694D1F" w:rsidRPr="003C152C">
          <w:rPr>
            <w:rFonts w:ascii="Times New Roman" w:hAnsi="Times New Roman" w:cs="Times New Roman"/>
            <w:color w:val="000000" w:themeColor="text1"/>
            <w:highlight w:val="yellow"/>
            <w:rPrChange w:id="9623" w:author="Ruijie Xu" w:date="2022-03-11T14:07:00Z">
              <w:rPr>
                <w:rFonts w:ascii="Times New Roman" w:hAnsi="Times New Roman" w:cs="Times New Roman"/>
                <w:color w:val="000000" w:themeColor="text1"/>
              </w:rPr>
            </w:rPrChange>
          </w:rPr>
          <w:t xml:space="preserve">and </w:t>
        </w:r>
        <w:proofErr w:type="spellStart"/>
        <w:r w:rsidR="00694D1F" w:rsidRPr="003C152C">
          <w:rPr>
            <w:rFonts w:ascii="Times New Roman" w:hAnsi="Times New Roman" w:cs="Times New Roman"/>
            <w:color w:val="000000" w:themeColor="text1"/>
            <w:highlight w:val="yellow"/>
            <w:rPrChange w:id="9624" w:author="Ruijie Xu" w:date="2022-03-11T14:07:00Z">
              <w:rPr>
                <w:rFonts w:ascii="Times New Roman" w:hAnsi="Times New Roman" w:cs="Times New Roman"/>
                <w:color w:val="000000" w:themeColor="text1"/>
              </w:rPr>
            </w:rPrChange>
          </w:rPr>
          <w:t>maxiraken</w:t>
        </w:r>
      </w:ins>
      <w:proofErr w:type="spellEnd"/>
      <w:ins w:id="9625" w:author="Ruijie Xu" w:date="2022-03-11T14:03:00Z">
        <w:r w:rsidR="00694D1F" w:rsidRPr="003C152C">
          <w:rPr>
            <w:rFonts w:ascii="Times New Roman" w:hAnsi="Times New Roman" w:cs="Times New Roman"/>
            <w:color w:val="000000" w:themeColor="text1"/>
            <w:highlight w:val="yellow"/>
            <w:rPrChange w:id="9626" w:author="Ruijie Xu" w:date="2022-03-11T14:07:00Z">
              <w:rPr>
                <w:rFonts w:ascii="Times New Roman" w:hAnsi="Times New Roman" w:cs="Times New Roman"/>
                <w:color w:val="000000" w:themeColor="text1"/>
              </w:rPr>
            </w:rPrChange>
          </w:rPr>
          <w:t xml:space="preserve"> DB</w:t>
        </w:r>
      </w:ins>
      <w:ins w:id="9627" w:author="Liliana Salvador" w:date="2022-03-16T21:01:00Z">
        <w:r w:rsidR="001C6940">
          <w:rPr>
            <w:rFonts w:ascii="Times New Roman" w:hAnsi="Times New Roman" w:cs="Times New Roman"/>
            <w:color w:val="000000" w:themeColor="text1"/>
            <w:highlight w:val="yellow"/>
          </w:rPr>
          <w:t>s</w:t>
        </w:r>
      </w:ins>
      <w:ins w:id="9628" w:author="Ruijie Xu" w:date="2022-03-11T14:03:00Z">
        <w:r w:rsidR="00694D1F" w:rsidRPr="003C152C">
          <w:rPr>
            <w:rFonts w:ascii="Times New Roman" w:hAnsi="Times New Roman" w:cs="Times New Roman"/>
            <w:color w:val="000000" w:themeColor="text1"/>
            <w:highlight w:val="yellow"/>
            <w:rPrChange w:id="9629" w:author="Ruijie Xu" w:date="2022-03-11T14:07:00Z">
              <w:rPr>
                <w:rFonts w:ascii="Times New Roman" w:hAnsi="Times New Roman" w:cs="Times New Roman"/>
                <w:color w:val="000000" w:themeColor="text1"/>
              </w:rPr>
            </w:rPrChange>
          </w:rPr>
          <w:t xml:space="preserve"> were less sensitive in Viruses classifications compare</w:t>
        </w:r>
      </w:ins>
      <w:ins w:id="9630" w:author="Liliana Salvador" w:date="2022-03-16T21:01:00Z">
        <w:r w:rsidR="001C6940">
          <w:rPr>
            <w:rFonts w:ascii="Times New Roman" w:hAnsi="Times New Roman" w:cs="Times New Roman"/>
            <w:color w:val="000000" w:themeColor="text1"/>
            <w:highlight w:val="yellow"/>
          </w:rPr>
          <w:t>d</w:t>
        </w:r>
      </w:ins>
      <w:ins w:id="9631" w:author="Ruijie Xu" w:date="2022-03-11T14:03:00Z">
        <w:r w:rsidR="00694D1F" w:rsidRPr="003C152C">
          <w:rPr>
            <w:rFonts w:ascii="Times New Roman" w:hAnsi="Times New Roman" w:cs="Times New Roman"/>
            <w:color w:val="000000" w:themeColor="text1"/>
            <w:highlight w:val="yellow"/>
            <w:rPrChange w:id="9632" w:author="Ruijie Xu" w:date="2022-03-11T14:07:00Z">
              <w:rPr>
                <w:rFonts w:ascii="Times New Roman" w:hAnsi="Times New Roman" w:cs="Times New Roman"/>
                <w:color w:val="000000" w:themeColor="text1"/>
              </w:rPr>
            </w:rPrChange>
          </w:rPr>
          <w:t xml:space="preserve"> to </w:t>
        </w:r>
        <w:del w:id="9633" w:author="Liliana Salvador" w:date="2022-03-16T21:01:00Z">
          <w:r w:rsidR="00694D1F" w:rsidRPr="003C152C" w:rsidDel="001C6940">
            <w:rPr>
              <w:rFonts w:ascii="Times New Roman" w:hAnsi="Times New Roman" w:cs="Times New Roman"/>
              <w:color w:val="000000" w:themeColor="text1"/>
              <w:highlight w:val="yellow"/>
              <w:rPrChange w:id="9634" w:author="Ruijie Xu" w:date="2022-03-11T14:07:00Z">
                <w:rPr>
                  <w:rFonts w:ascii="Times New Roman" w:hAnsi="Times New Roman" w:cs="Times New Roman"/>
                  <w:color w:val="000000" w:themeColor="text1"/>
                </w:rPr>
              </w:rPrChange>
            </w:rPr>
            <w:delText>that of</w:delText>
          </w:r>
        </w:del>
      </w:ins>
      <w:ins w:id="9635" w:author="Liliana Salvador" w:date="2022-03-16T21:01:00Z">
        <w:r w:rsidR="001C6940">
          <w:rPr>
            <w:rFonts w:ascii="Times New Roman" w:hAnsi="Times New Roman" w:cs="Times New Roman"/>
            <w:color w:val="000000" w:themeColor="text1"/>
            <w:highlight w:val="yellow"/>
          </w:rPr>
          <w:t>the</w:t>
        </w:r>
      </w:ins>
      <w:ins w:id="9636" w:author="Ruijie Xu" w:date="2022-03-11T14:03:00Z">
        <w:r w:rsidR="00694D1F" w:rsidRPr="003C152C">
          <w:rPr>
            <w:rFonts w:ascii="Times New Roman" w:hAnsi="Times New Roman" w:cs="Times New Roman"/>
            <w:color w:val="000000" w:themeColor="text1"/>
            <w:highlight w:val="yellow"/>
            <w:rPrChange w:id="9637" w:author="Ruijie Xu" w:date="2022-03-11T14:07:00Z">
              <w:rPr>
                <w:rFonts w:ascii="Times New Roman" w:hAnsi="Times New Roman" w:cs="Times New Roman"/>
                <w:color w:val="000000" w:themeColor="text1"/>
              </w:rPr>
            </w:rPrChange>
          </w:rPr>
          <w:t xml:space="preserve"> standard and customized </w:t>
        </w:r>
        <w:proofErr w:type="spellStart"/>
        <w:r w:rsidR="00694D1F" w:rsidRPr="003C152C">
          <w:rPr>
            <w:rFonts w:ascii="Times New Roman" w:hAnsi="Times New Roman" w:cs="Times New Roman"/>
            <w:color w:val="000000" w:themeColor="text1"/>
            <w:highlight w:val="yellow"/>
            <w:rPrChange w:id="9638" w:author="Ruijie Xu" w:date="2022-03-11T14:07:00Z">
              <w:rPr>
                <w:rFonts w:ascii="Times New Roman" w:hAnsi="Times New Roman" w:cs="Times New Roman"/>
                <w:color w:val="000000" w:themeColor="text1"/>
              </w:rPr>
            </w:rPrChange>
          </w:rPr>
          <w:t>DBs.</w:t>
        </w:r>
        <w:proofErr w:type="spellEnd"/>
        <w:r w:rsidR="00694D1F">
          <w:rPr>
            <w:rFonts w:ascii="Times New Roman" w:hAnsi="Times New Roman" w:cs="Times New Roman"/>
            <w:color w:val="000000" w:themeColor="text1"/>
          </w:rPr>
          <w:t xml:space="preserve"> </w:t>
        </w:r>
      </w:ins>
    </w:p>
    <w:p w14:paraId="7C42C7BA" w14:textId="05D67BD6" w:rsidR="00234370" w:rsidRPr="002B42A7" w:rsidDel="003E13CF" w:rsidRDefault="00231F8D" w:rsidP="00271EA9">
      <w:pPr>
        <w:spacing w:line="480" w:lineRule="auto"/>
        <w:rPr>
          <w:del w:id="9639" w:author="Ruijie Xu" w:date="2022-01-28T14:47:00Z"/>
          <w:rFonts w:ascii="Times New Roman" w:hAnsi="Times New Roman" w:cs="Times New Roman"/>
          <w:color w:val="000000" w:themeColor="text1"/>
          <w:rPrChange w:id="9640" w:author="Ruijie Xu" w:date="2022-03-10T12:31:00Z">
            <w:rPr>
              <w:del w:id="9641" w:author="Ruijie Xu" w:date="2022-01-28T14:47:00Z"/>
              <w:color w:val="000000" w:themeColor="text1"/>
            </w:rPr>
          </w:rPrChange>
        </w:rPr>
      </w:pPr>
      <w:ins w:id="9642" w:author="Ruijie Xu" w:date="2022-01-28T14:30:00Z">
        <w:r w:rsidRPr="002B42A7">
          <w:rPr>
            <w:rFonts w:ascii="Times New Roman" w:hAnsi="Times New Roman" w:cs="Times New Roman"/>
            <w:color w:val="000000" w:themeColor="text1"/>
            <w:rPrChange w:id="9643" w:author="Ruijie Xu" w:date="2022-03-10T12:31:00Z">
              <w:rPr>
                <w:color w:val="000000" w:themeColor="text1"/>
              </w:rPr>
            </w:rPrChange>
          </w:rPr>
          <w:t xml:space="preserve">We found that although the number of reads classified </w:t>
        </w:r>
      </w:ins>
      <w:ins w:id="9644" w:author="Ruijie Xu" w:date="2022-01-30T14:16:00Z">
        <w:r w:rsidR="00711005" w:rsidRPr="002B42A7">
          <w:rPr>
            <w:rFonts w:ascii="Times New Roman" w:hAnsi="Times New Roman" w:cs="Times New Roman"/>
            <w:color w:val="000000" w:themeColor="text1"/>
            <w:rPrChange w:id="9645" w:author="Ruijie Xu" w:date="2022-03-10T12:31:00Z">
              <w:rPr>
                <w:color w:val="000000" w:themeColor="text1"/>
              </w:rPr>
            </w:rPrChange>
          </w:rPr>
          <w:t xml:space="preserve">using different </w:t>
        </w:r>
        <w:del w:id="9646" w:author="Liliana Salvador" w:date="2022-02-26T19:55:00Z">
          <w:r w:rsidR="00711005" w:rsidRPr="002B42A7" w:rsidDel="003E13CF">
            <w:rPr>
              <w:rFonts w:ascii="Times New Roman" w:hAnsi="Times New Roman" w:cs="Times New Roman"/>
              <w:color w:val="000000" w:themeColor="text1"/>
              <w:rPrChange w:id="9647" w:author="Ruijie Xu" w:date="2022-03-10T12:31:00Z">
                <w:rPr>
                  <w:color w:val="000000" w:themeColor="text1"/>
                </w:rPr>
              </w:rPrChange>
            </w:rPr>
            <w:delText>databases</w:delText>
          </w:r>
        </w:del>
      </w:ins>
      <w:ins w:id="9648" w:author="Liliana Salvador" w:date="2022-02-26T19:55:00Z">
        <w:r w:rsidR="003E13CF" w:rsidRPr="002B42A7">
          <w:rPr>
            <w:rFonts w:ascii="Times New Roman" w:hAnsi="Times New Roman" w:cs="Times New Roman"/>
            <w:color w:val="000000" w:themeColor="text1"/>
            <w:rPrChange w:id="9649" w:author="Ruijie Xu" w:date="2022-03-10T12:31:00Z">
              <w:rPr>
                <w:color w:val="000000" w:themeColor="text1"/>
              </w:rPr>
            </w:rPrChange>
          </w:rPr>
          <w:t>DBs</w:t>
        </w:r>
      </w:ins>
      <w:ins w:id="9650" w:author="Ruijie Xu" w:date="2022-01-30T14:16:00Z">
        <w:r w:rsidR="00711005" w:rsidRPr="002B42A7">
          <w:rPr>
            <w:rFonts w:ascii="Times New Roman" w:hAnsi="Times New Roman" w:cs="Times New Roman"/>
            <w:color w:val="000000" w:themeColor="text1"/>
            <w:rPrChange w:id="9651" w:author="Ruijie Xu" w:date="2022-03-10T12:31:00Z">
              <w:rPr>
                <w:color w:val="000000" w:themeColor="text1"/>
              </w:rPr>
            </w:rPrChange>
          </w:rPr>
          <w:t xml:space="preserve"> </w:t>
        </w:r>
      </w:ins>
      <w:ins w:id="9652" w:author="Ruijie Xu" w:date="2022-01-28T14:31:00Z">
        <w:r w:rsidRPr="002B42A7">
          <w:rPr>
            <w:rFonts w:ascii="Times New Roman" w:hAnsi="Times New Roman" w:cs="Times New Roman"/>
            <w:color w:val="000000" w:themeColor="text1"/>
            <w:rPrChange w:id="9653" w:author="Ruijie Xu" w:date="2022-03-10T12:31:00Z">
              <w:rPr>
                <w:color w:val="000000" w:themeColor="text1"/>
              </w:rPr>
            </w:rPrChange>
          </w:rPr>
          <w:t>differ</w:t>
        </w:r>
      </w:ins>
      <w:ins w:id="9654" w:author="Liliana Salvador" w:date="2022-03-16T21:01:00Z">
        <w:r w:rsidR="001C6940">
          <w:rPr>
            <w:rFonts w:ascii="Times New Roman" w:hAnsi="Times New Roman" w:cs="Times New Roman"/>
            <w:color w:val="000000" w:themeColor="text1"/>
          </w:rPr>
          <w:t>ed</w:t>
        </w:r>
      </w:ins>
      <w:ins w:id="9655" w:author="Ruijie Xu" w:date="2022-01-28T14:31:00Z">
        <w:del w:id="9656" w:author="Liliana Salvador" w:date="2022-02-26T19:55:00Z">
          <w:r w:rsidRPr="002B42A7" w:rsidDel="003E13CF">
            <w:rPr>
              <w:rFonts w:ascii="Times New Roman" w:hAnsi="Times New Roman" w:cs="Times New Roman"/>
              <w:color w:val="000000" w:themeColor="text1"/>
              <w:rPrChange w:id="9657" w:author="Ruijie Xu" w:date="2022-03-10T12:31:00Z">
                <w:rPr>
                  <w:color w:val="000000" w:themeColor="text1"/>
                </w:rPr>
              </w:rPrChange>
            </w:rPr>
            <w:delText>ent</w:delText>
          </w:r>
        </w:del>
        <w:r w:rsidRPr="002B42A7">
          <w:rPr>
            <w:rFonts w:ascii="Times New Roman" w:hAnsi="Times New Roman" w:cs="Times New Roman"/>
            <w:color w:val="000000" w:themeColor="text1"/>
            <w:rPrChange w:id="9658" w:author="Ruijie Xu" w:date="2022-03-10T12:31:00Z">
              <w:rPr>
                <w:color w:val="000000" w:themeColor="text1"/>
              </w:rPr>
            </w:rPrChange>
          </w:rPr>
          <w:t xml:space="preserve"> significantly</w:t>
        </w:r>
      </w:ins>
      <w:ins w:id="9659" w:author="Liliana Salvador" w:date="2022-02-26T19:55:00Z">
        <w:r w:rsidR="003E13CF" w:rsidRPr="002B42A7">
          <w:rPr>
            <w:rFonts w:ascii="Times New Roman" w:hAnsi="Times New Roman" w:cs="Times New Roman"/>
            <w:color w:val="000000" w:themeColor="text1"/>
            <w:rPrChange w:id="9660" w:author="Ruijie Xu" w:date="2022-03-10T12:31:00Z">
              <w:rPr>
                <w:color w:val="000000" w:themeColor="text1"/>
              </w:rPr>
            </w:rPrChange>
          </w:rPr>
          <w:t xml:space="preserve"> </w:t>
        </w:r>
      </w:ins>
      <w:ins w:id="9661" w:author="Liliana Salvador" w:date="2022-02-26T19:56:00Z">
        <w:r w:rsidR="003E13CF" w:rsidRPr="002B42A7">
          <w:rPr>
            <w:rFonts w:ascii="Times New Roman" w:hAnsi="Times New Roman" w:cs="Times New Roman"/>
            <w:color w:val="000000" w:themeColor="text1"/>
            <w:rPrChange w:id="9662" w:author="Ruijie Xu" w:date="2022-03-10T12:31:00Z">
              <w:rPr>
                <w:color w:val="000000" w:themeColor="text1"/>
              </w:rPr>
            </w:rPrChange>
          </w:rPr>
          <w:t>from each other</w:t>
        </w:r>
      </w:ins>
      <w:ins w:id="9663" w:author="Ruijie Xu" w:date="2022-01-28T14:31:00Z">
        <w:r w:rsidRPr="002B42A7">
          <w:rPr>
            <w:rFonts w:ascii="Times New Roman" w:hAnsi="Times New Roman" w:cs="Times New Roman"/>
            <w:color w:val="000000" w:themeColor="text1"/>
            <w:rPrChange w:id="9664" w:author="Ruijie Xu" w:date="2022-03-10T12:31:00Z">
              <w:rPr>
                <w:color w:val="000000" w:themeColor="text1"/>
              </w:rPr>
            </w:rPrChange>
          </w:rPr>
          <w:t xml:space="preserve">, the </w:t>
        </w:r>
      </w:ins>
      <w:ins w:id="9665" w:author="Ruijie Xu" w:date="2022-01-28T14:39:00Z">
        <w:r w:rsidR="00041873" w:rsidRPr="002B42A7">
          <w:rPr>
            <w:rFonts w:ascii="Times New Roman" w:hAnsi="Times New Roman" w:cs="Times New Roman"/>
            <w:color w:val="000000" w:themeColor="text1"/>
            <w:rPrChange w:id="9666" w:author="Ruijie Xu" w:date="2022-03-10T12:31:00Z">
              <w:rPr>
                <w:color w:val="000000" w:themeColor="text1"/>
              </w:rPr>
            </w:rPrChange>
          </w:rPr>
          <w:t>characterization</w:t>
        </w:r>
      </w:ins>
      <w:ins w:id="9667" w:author="Ruijie Xu" w:date="2022-01-28T14:32:00Z">
        <w:r w:rsidRPr="002B42A7">
          <w:rPr>
            <w:rFonts w:ascii="Times New Roman" w:hAnsi="Times New Roman" w:cs="Times New Roman"/>
            <w:color w:val="000000" w:themeColor="text1"/>
            <w:rPrChange w:id="9668" w:author="Ruijie Xu" w:date="2022-03-10T12:31:00Z">
              <w:rPr>
                <w:color w:val="000000" w:themeColor="text1"/>
              </w:rPr>
            </w:rPrChange>
          </w:rPr>
          <w:t xml:space="preserve"> of each sample’s microbial communities</w:t>
        </w:r>
        <w:r w:rsidR="002C6C2D" w:rsidRPr="002B42A7">
          <w:rPr>
            <w:rFonts w:ascii="Times New Roman" w:hAnsi="Times New Roman" w:cs="Times New Roman"/>
            <w:color w:val="000000" w:themeColor="text1"/>
            <w:rPrChange w:id="9669" w:author="Ruijie Xu" w:date="2022-03-10T12:31:00Z">
              <w:rPr>
                <w:color w:val="000000" w:themeColor="text1"/>
              </w:rPr>
            </w:rPrChange>
          </w:rPr>
          <w:t xml:space="preserve"> </w:t>
        </w:r>
      </w:ins>
      <w:ins w:id="9670" w:author="Ruijie Xu" w:date="2022-01-28T14:39:00Z">
        <w:del w:id="9671" w:author="Liliana Salvador" w:date="2022-02-26T19:56:00Z">
          <w:r w:rsidR="003E2F03" w:rsidRPr="002B42A7" w:rsidDel="003E13CF">
            <w:rPr>
              <w:rFonts w:ascii="Times New Roman" w:hAnsi="Times New Roman" w:cs="Times New Roman"/>
              <w:color w:val="000000" w:themeColor="text1"/>
              <w:rPrChange w:id="9672" w:author="Ruijie Xu" w:date="2022-03-10T12:31:00Z">
                <w:rPr>
                  <w:color w:val="000000" w:themeColor="text1"/>
                </w:rPr>
              </w:rPrChange>
            </w:rPr>
            <w:delText>won’t</w:delText>
          </w:r>
        </w:del>
      </w:ins>
      <w:ins w:id="9673" w:author="Liliana Salvador" w:date="2022-03-08T20:20:00Z">
        <w:r w:rsidR="003F63F2" w:rsidRPr="002B42A7">
          <w:rPr>
            <w:rFonts w:ascii="Times New Roman" w:hAnsi="Times New Roman" w:cs="Times New Roman"/>
            <w:color w:val="000000" w:themeColor="text1"/>
            <w:rPrChange w:id="9674" w:author="Ruijie Xu" w:date="2022-03-10T12:31:00Z">
              <w:rPr>
                <w:color w:val="000000" w:themeColor="text1"/>
              </w:rPr>
            </w:rPrChange>
          </w:rPr>
          <w:t>was</w:t>
        </w:r>
      </w:ins>
      <w:ins w:id="9675" w:author="Liliana Salvador" w:date="2022-03-08T20:21:00Z">
        <w:r w:rsidR="003F63F2" w:rsidRPr="002B42A7">
          <w:rPr>
            <w:rFonts w:ascii="Times New Roman" w:hAnsi="Times New Roman" w:cs="Times New Roman"/>
            <w:color w:val="000000" w:themeColor="text1"/>
            <w:rPrChange w:id="9676" w:author="Ruijie Xu" w:date="2022-03-10T12:31:00Z">
              <w:rPr>
                <w:color w:val="000000" w:themeColor="text1"/>
              </w:rPr>
            </w:rPrChange>
          </w:rPr>
          <w:t xml:space="preserve"> </w:t>
        </w:r>
      </w:ins>
      <w:ins w:id="9677" w:author="Liliana Salvador" w:date="2022-02-26T19:56:00Z">
        <w:r w:rsidR="003E13CF" w:rsidRPr="002B42A7">
          <w:rPr>
            <w:rFonts w:ascii="Times New Roman" w:hAnsi="Times New Roman" w:cs="Times New Roman"/>
            <w:color w:val="000000" w:themeColor="text1"/>
            <w:rPrChange w:id="9678" w:author="Ruijie Xu" w:date="2022-03-10T12:31:00Z">
              <w:rPr>
                <w:color w:val="000000" w:themeColor="text1"/>
              </w:rPr>
            </w:rPrChange>
          </w:rPr>
          <w:t>not</w:t>
        </w:r>
      </w:ins>
      <w:ins w:id="9679" w:author="Ruijie Xu" w:date="2022-01-28T14:39:00Z">
        <w:r w:rsidR="003E2F03" w:rsidRPr="002B42A7">
          <w:rPr>
            <w:rFonts w:ascii="Times New Roman" w:hAnsi="Times New Roman" w:cs="Times New Roman"/>
            <w:color w:val="000000" w:themeColor="text1"/>
            <w:rPrChange w:id="9680" w:author="Ruijie Xu" w:date="2022-03-10T12:31:00Z">
              <w:rPr>
                <w:color w:val="000000" w:themeColor="text1"/>
              </w:rPr>
            </w:rPrChange>
          </w:rPr>
          <w:t xml:space="preserve"> </w:t>
        </w:r>
        <w:del w:id="9681" w:author="Liliana Salvador" w:date="2022-03-08T20:21:00Z">
          <w:r w:rsidR="003E2F03" w:rsidRPr="002B42A7" w:rsidDel="003F63F2">
            <w:rPr>
              <w:rFonts w:ascii="Times New Roman" w:hAnsi="Times New Roman" w:cs="Times New Roman"/>
              <w:color w:val="000000" w:themeColor="text1"/>
              <w:rPrChange w:id="9682" w:author="Ruijie Xu" w:date="2022-03-10T12:31:00Z">
                <w:rPr>
                  <w:color w:val="000000" w:themeColor="text1"/>
                </w:rPr>
              </w:rPrChange>
            </w:rPr>
            <w:delText xml:space="preserve">be </w:delText>
          </w:r>
        </w:del>
        <w:r w:rsidR="003E2F03" w:rsidRPr="002B42A7">
          <w:rPr>
            <w:rFonts w:ascii="Times New Roman" w:hAnsi="Times New Roman" w:cs="Times New Roman"/>
            <w:color w:val="000000" w:themeColor="text1"/>
            <w:rPrChange w:id="9683" w:author="Ruijie Xu" w:date="2022-03-10T12:31:00Z">
              <w:rPr>
                <w:color w:val="000000" w:themeColor="text1"/>
              </w:rPr>
            </w:rPrChange>
          </w:rPr>
          <w:t xml:space="preserve">largely biased </w:t>
        </w:r>
      </w:ins>
      <w:ins w:id="9684" w:author="Liliana Salvador" w:date="2022-02-26T19:56:00Z">
        <w:del w:id="9685" w:author="Ruijie Xu" w:date="2022-03-11T13:42:00Z">
          <w:r w:rsidR="003E13CF" w:rsidRPr="002B42A7" w:rsidDel="00ED017A">
            <w:rPr>
              <w:rFonts w:ascii="Times New Roman" w:hAnsi="Times New Roman" w:cs="Times New Roman"/>
              <w:color w:val="000000" w:themeColor="text1"/>
              <w:rPrChange w:id="9686" w:author="Ruijie Xu" w:date="2022-03-10T12:31:00Z">
                <w:rPr>
                  <w:color w:val="000000" w:themeColor="text1"/>
                </w:rPr>
              </w:rPrChange>
            </w:rPr>
            <w:delText>of</w:delText>
          </w:r>
        </w:del>
      </w:ins>
      <w:ins w:id="9687" w:author="Ruijie Xu" w:date="2022-03-11T13:42:00Z">
        <w:r w:rsidR="00ED017A" w:rsidRPr="00ED017A">
          <w:rPr>
            <w:rFonts w:ascii="Times New Roman" w:hAnsi="Times New Roman" w:cs="Times New Roman"/>
            <w:color w:val="000000" w:themeColor="text1"/>
          </w:rPr>
          <w:t>using</w:t>
        </w:r>
      </w:ins>
      <w:ins w:id="9688" w:author="Liliana Salvador" w:date="2022-02-26T19:56:00Z">
        <w:r w:rsidR="003E13CF" w:rsidRPr="002B42A7">
          <w:rPr>
            <w:rFonts w:ascii="Times New Roman" w:hAnsi="Times New Roman" w:cs="Times New Roman"/>
            <w:color w:val="000000" w:themeColor="text1"/>
            <w:rPrChange w:id="9689" w:author="Ruijie Xu" w:date="2022-03-10T12:31:00Z">
              <w:rPr>
                <w:color w:val="000000" w:themeColor="text1"/>
              </w:rPr>
            </w:rPrChange>
          </w:rPr>
          <w:t xml:space="preserve"> </w:t>
        </w:r>
      </w:ins>
      <w:ins w:id="9690" w:author="Ruijie Xu" w:date="2022-01-28T14:33:00Z">
        <w:r w:rsidR="002C6C2D" w:rsidRPr="002B42A7">
          <w:rPr>
            <w:rFonts w:ascii="Times New Roman" w:hAnsi="Times New Roman" w:cs="Times New Roman"/>
            <w:color w:val="000000" w:themeColor="text1"/>
            <w:rPrChange w:id="9691" w:author="Ruijie Xu" w:date="2022-03-10T12:31:00Z">
              <w:rPr>
                <w:color w:val="000000" w:themeColor="text1"/>
              </w:rPr>
            </w:rPrChange>
          </w:rPr>
          <w:t xml:space="preserve">different </w:t>
        </w:r>
        <w:del w:id="9692" w:author="Liliana Salvador" w:date="2022-02-26T19:56:00Z">
          <w:r w:rsidR="002C6C2D" w:rsidRPr="002B42A7" w:rsidDel="003E13CF">
            <w:rPr>
              <w:rFonts w:ascii="Times New Roman" w:hAnsi="Times New Roman" w:cs="Times New Roman"/>
              <w:color w:val="000000" w:themeColor="text1"/>
              <w:rPrChange w:id="9693" w:author="Ruijie Xu" w:date="2022-03-10T12:31:00Z">
                <w:rPr>
                  <w:color w:val="000000" w:themeColor="text1"/>
                </w:rPr>
              </w:rPrChange>
            </w:rPr>
            <w:delText>databases</w:delText>
          </w:r>
        </w:del>
      </w:ins>
      <w:proofErr w:type="spellStart"/>
      <w:ins w:id="9694" w:author="Liliana Salvador" w:date="2022-02-26T19:56:00Z">
        <w:r w:rsidR="003E13CF" w:rsidRPr="002B42A7">
          <w:rPr>
            <w:rFonts w:ascii="Times New Roman" w:hAnsi="Times New Roman" w:cs="Times New Roman"/>
            <w:color w:val="000000" w:themeColor="text1"/>
            <w:rPrChange w:id="9695" w:author="Ruijie Xu" w:date="2022-03-10T12:31:00Z">
              <w:rPr>
                <w:color w:val="000000" w:themeColor="text1"/>
              </w:rPr>
            </w:rPrChange>
          </w:rPr>
          <w:t>DBs</w:t>
        </w:r>
      </w:ins>
      <w:ins w:id="9696" w:author="Ruijie Xu" w:date="2022-01-28T14:33:00Z">
        <w:r w:rsidR="002C6C2D" w:rsidRPr="002B42A7">
          <w:rPr>
            <w:rFonts w:ascii="Times New Roman" w:hAnsi="Times New Roman" w:cs="Times New Roman"/>
            <w:color w:val="000000" w:themeColor="text1"/>
            <w:rPrChange w:id="9697" w:author="Ruijie Xu" w:date="2022-03-10T12:31:00Z">
              <w:rPr>
                <w:color w:val="000000" w:themeColor="text1"/>
              </w:rPr>
            </w:rPrChange>
          </w:rPr>
          <w:t>.</w:t>
        </w:r>
        <w:proofErr w:type="spellEnd"/>
        <w:r w:rsidR="002C6C2D" w:rsidRPr="002B42A7">
          <w:rPr>
            <w:rFonts w:ascii="Times New Roman" w:hAnsi="Times New Roman" w:cs="Times New Roman"/>
            <w:color w:val="000000" w:themeColor="text1"/>
            <w:rPrChange w:id="9698" w:author="Ruijie Xu" w:date="2022-03-10T12:31:00Z">
              <w:rPr>
                <w:color w:val="000000" w:themeColor="text1"/>
              </w:rPr>
            </w:rPrChange>
          </w:rPr>
          <w:t xml:space="preserve"> </w:t>
        </w:r>
      </w:ins>
      <w:ins w:id="9699" w:author="Ruijie Xu" w:date="2022-01-28T14:39:00Z">
        <w:r w:rsidR="00346254" w:rsidRPr="002B42A7">
          <w:rPr>
            <w:rFonts w:ascii="Times New Roman" w:hAnsi="Times New Roman" w:cs="Times New Roman"/>
            <w:color w:val="000000" w:themeColor="text1"/>
            <w:rPrChange w:id="9700" w:author="Ruijie Xu" w:date="2022-03-10T12:31:00Z">
              <w:rPr>
                <w:color w:val="000000" w:themeColor="text1"/>
              </w:rPr>
            </w:rPrChange>
          </w:rPr>
          <w:t>I</w:t>
        </w:r>
      </w:ins>
      <w:ins w:id="9701" w:author="Ruijie Xu" w:date="2022-01-28T14:40:00Z">
        <w:r w:rsidR="00346254" w:rsidRPr="002B42A7">
          <w:rPr>
            <w:rFonts w:ascii="Times New Roman" w:hAnsi="Times New Roman" w:cs="Times New Roman"/>
            <w:color w:val="000000" w:themeColor="text1"/>
            <w:rPrChange w:id="9702" w:author="Ruijie Xu" w:date="2022-03-10T12:31:00Z">
              <w:rPr>
                <w:color w:val="000000" w:themeColor="text1"/>
              </w:rPr>
            </w:rPrChange>
          </w:rPr>
          <w:t>n our analyses, o</w:t>
        </w:r>
      </w:ins>
      <w:ins w:id="9703" w:author="Ruijie Xu" w:date="2022-01-28T14:33:00Z">
        <w:r w:rsidR="002C6C2D" w:rsidRPr="002B42A7">
          <w:rPr>
            <w:rFonts w:ascii="Times New Roman" w:hAnsi="Times New Roman" w:cs="Times New Roman"/>
            <w:color w:val="000000" w:themeColor="text1"/>
            <w:rPrChange w:id="9704" w:author="Ruijie Xu" w:date="2022-03-10T12:31:00Z">
              <w:rPr>
                <w:color w:val="000000" w:themeColor="text1"/>
              </w:rPr>
            </w:rPrChange>
          </w:rPr>
          <w:t xml:space="preserve">nly the </w:t>
        </w:r>
      </w:ins>
      <w:ins w:id="9705" w:author="Ruijie Xu" w:date="2022-01-28T14:40:00Z">
        <w:r w:rsidR="00346254" w:rsidRPr="002B42A7">
          <w:rPr>
            <w:rFonts w:ascii="Times New Roman" w:hAnsi="Times New Roman" w:cs="Times New Roman"/>
            <w:color w:val="000000" w:themeColor="text1"/>
            <w:rPrChange w:id="9706" w:author="Ruijie Xu" w:date="2022-03-10T12:31:00Z">
              <w:rPr>
                <w:color w:val="000000" w:themeColor="text1"/>
              </w:rPr>
            </w:rPrChange>
          </w:rPr>
          <w:t>richnes</w:t>
        </w:r>
      </w:ins>
      <w:ins w:id="9707" w:author="Liliana Salvador" w:date="2022-03-16T21:01:00Z">
        <w:r w:rsidR="001C6940">
          <w:rPr>
            <w:rFonts w:ascii="Times New Roman" w:hAnsi="Times New Roman" w:cs="Times New Roman"/>
            <w:color w:val="000000" w:themeColor="text1"/>
          </w:rPr>
          <w:t>s</w:t>
        </w:r>
      </w:ins>
      <w:ins w:id="9708" w:author="Ruijie Xu" w:date="2022-01-28T14:40:00Z">
        <w:del w:id="9709" w:author="Liliana Salvador" w:date="2022-03-16T21:01:00Z">
          <w:r w:rsidR="00346254" w:rsidRPr="002B42A7" w:rsidDel="001C6940">
            <w:rPr>
              <w:rFonts w:ascii="Times New Roman" w:hAnsi="Times New Roman" w:cs="Times New Roman"/>
              <w:color w:val="000000" w:themeColor="text1"/>
              <w:rPrChange w:id="9710" w:author="Ruijie Xu" w:date="2022-03-10T12:31:00Z">
                <w:rPr>
                  <w:color w:val="000000" w:themeColor="text1"/>
                </w:rPr>
              </w:rPrChange>
            </w:rPr>
            <w:delText>s</w:delText>
          </w:r>
          <w:r w:rsidR="009F32C2" w:rsidRPr="002B42A7" w:rsidDel="001C6940">
            <w:rPr>
              <w:rFonts w:ascii="Times New Roman" w:hAnsi="Times New Roman" w:cs="Times New Roman"/>
              <w:color w:val="000000" w:themeColor="text1"/>
              <w:rPrChange w:id="9711" w:author="Ruijie Xu" w:date="2022-03-10T12:31:00Z">
                <w:rPr>
                  <w:color w:val="000000" w:themeColor="text1"/>
                </w:rPr>
              </w:rPrChange>
            </w:rPr>
            <w:delText>es</w:delText>
          </w:r>
        </w:del>
        <w:r w:rsidR="009F32C2" w:rsidRPr="002B42A7">
          <w:rPr>
            <w:rFonts w:ascii="Times New Roman" w:hAnsi="Times New Roman" w:cs="Times New Roman"/>
            <w:color w:val="000000" w:themeColor="text1"/>
            <w:rPrChange w:id="9712" w:author="Ruijie Xu" w:date="2022-03-10T12:31:00Z">
              <w:rPr>
                <w:color w:val="000000" w:themeColor="text1"/>
              </w:rPr>
            </w:rPrChange>
          </w:rPr>
          <w:t xml:space="preserve"> of the samples</w:t>
        </w:r>
        <w:r w:rsidR="00346254" w:rsidRPr="002B42A7">
          <w:rPr>
            <w:rFonts w:ascii="Times New Roman" w:hAnsi="Times New Roman" w:cs="Times New Roman"/>
            <w:color w:val="000000" w:themeColor="text1"/>
            <w:rPrChange w:id="9713" w:author="Ruijie Xu" w:date="2022-03-10T12:31:00Z">
              <w:rPr>
                <w:color w:val="000000" w:themeColor="text1"/>
              </w:rPr>
            </w:rPrChange>
          </w:rPr>
          <w:t xml:space="preserve"> (</w:t>
        </w:r>
      </w:ins>
      <w:ins w:id="9714" w:author="Ruijie Xu" w:date="2022-01-28T14:33:00Z">
        <w:r w:rsidR="002C6C2D" w:rsidRPr="002B42A7">
          <w:rPr>
            <w:rFonts w:ascii="Times New Roman" w:hAnsi="Times New Roman" w:cs="Times New Roman"/>
            <w:color w:val="000000" w:themeColor="text1"/>
            <w:rPrChange w:id="9715" w:author="Ruijie Xu" w:date="2022-03-10T12:31:00Z">
              <w:rPr>
                <w:color w:val="000000" w:themeColor="text1"/>
              </w:rPr>
            </w:rPrChange>
          </w:rPr>
          <w:t>Shannon ind</w:t>
        </w:r>
      </w:ins>
      <w:ins w:id="9716" w:author="Ruijie Xu" w:date="2022-02-27T12:55:00Z">
        <w:r w:rsidR="003A1276" w:rsidRPr="002B42A7">
          <w:rPr>
            <w:rFonts w:ascii="Times New Roman" w:hAnsi="Times New Roman" w:cs="Times New Roman"/>
            <w:color w:val="000000" w:themeColor="text1"/>
            <w:rPrChange w:id="9717" w:author="Ruijie Xu" w:date="2022-03-10T12:31:00Z">
              <w:rPr>
                <w:color w:val="000000" w:themeColor="text1"/>
              </w:rPr>
            </w:rPrChange>
          </w:rPr>
          <w:t>ices</w:t>
        </w:r>
      </w:ins>
      <w:ins w:id="9718" w:author="Liliana Salvador" w:date="2022-02-26T19:56:00Z">
        <w:del w:id="9719" w:author="Ruijie Xu" w:date="2022-02-27T12:55:00Z">
          <w:r w:rsidR="003E13CF" w:rsidRPr="002B42A7" w:rsidDel="003A1276">
            <w:rPr>
              <w:rFonts w:ascii="Times New Roman" w:hAnsi="Times New Roman" w:cs="Times New Roman"/>
              <w:color w:val="000000" w:themeColor="text1"/>
              <w:rPrChange w:id="9720" w:author="Ruijie Xu" w:date="2022-03-10T12:31:00Z">
                <w:rPr>
                  <w:color w:val="000000" w:themeColor="text1"/>
                </w:rPr>
              </w:rPrChange>
            </w:rPr>
            <w:delText>exes</w:delText>
          </w:r>
        </w:del>
      </w:ins>
      <w:ins w:id="9721" w:author="Ruijie Xu" w:date="2022-01-28T14:33:00Z">
        <w:del w:id="9722" w:author="Liliana Salvador" w:date="2022-02-26T19:56:00Z">
          <w:r w:rsidR="002C6C2D" w:rsidRPr="002B42A7" w:rsidDel="003E13CF">
            <w:rPr>
              <w:rFonts w:ascii="Times New Roman" w:hAnsi="Times New Roman" w:cs="Times New Roman"/>
              <w:color w:val="000000" w:themeColor="text1"/>
              <w:rPrChange w:id="9723" w:author="Ruijie Xu" w:date="2022-03-10T12:31:00Z">
                <w:rPr>
                  <w:color w:val="000000" w:themeColor="text1"/>
                </w:rPr>
              </w:rPrChange>
            </w:rPr>
            <w:delText>ices</w:delText>
          </w:r>
        </w:del>
      </w:ins>
      <w:ins w:id="9724" w:author="Ruijie Xu" w:date="2022-01-28T14:40:00Z">
        <w:r w:rsidR="00346254" w:rsidRPr="002B42A7">
          <w:rPr>
            <w:rFonts w:ascii="Times New Roman" w:hAnsi="Times New Roman" w:cs="Times New Roman"/>
            <w:color w:val="000000" w:themeColor="text1"/>
            <w:rPrChange w:id="9725" w:author="Ruijie Xu" w:date="2022-03-10T12:31:00Z">
              <w:rPr>
                <w:color w:val="000000" w:themeColor="text1"/>
              </w:rPr>
            </w:rPrChange>
          </w:rPr>
          <w:t>)</w:t>
        </w:r>
      </w:ins>
      <w:ins w:id="9726" w:author="Ruijie Xu" w:date="2022-02-11T09:36:00Z">
        <w:r w:rsidR="00AE3AD8" w:rsidRPr="002B42A7">
          <w:rPr>
            <w:rFonts w:ascii="Times New Roman" w:hAnsi="Times New Roman" w:cs="Times New Roman"/>
            <w:color w:val="000000" w:themeColor="text1"/>
            <w:rPrChange w:id="9727" w:author="Ruijie Xu" w:date="2022-03-10T12:31:00Z">
              <w:rPr>
                <w:color w:val="000000" w:themeColor="text1"/>
              </w:rPr>
            </w:rPrChange>
          </w:rPr>
          <w:t>, which accounts for the rare species within the community</w:t>
        </w:r>
      </w:ins>
      <w:ins w:id="9728" w:author="Liliana Salvador" w:date="2022-03-16T21:02:00Z">
        <w:r w:rsidR="001C6940">
          <w:rPr>
            <w:rFonts w:ascii="Times New Roman" w:hAnsi="Times New Roman" w:cs="Times New Roman"/>
            <w:color w:val="000000" w:themeColor="text1"/>
          </w:rPr>
          <w:t>,</w:t>
        </w:r>
      </w:ins>
      <w:ins w:id="9729" w:author="Ruijie Xu" w:date="2022-02-11T09:36:00Z">
        <w:del w:id="9730" w:author="Liliana Salvador" w:date="2022-03-08T20:21:00Z">
          <w:r w:rsidR="00AE3AD8" w:rsidRPr="002B42A7" w:rsidDel="003F63F2">
            <w:rPr>
              <w:rFonts w:ascii="Times New Roman" w:hAnsi="Times New Roman" w:cs="Times New Roman"/>
              <w:color w:val="000000" w:themeColor="text1"/>
              <w:rPrChange w:id="9731" w:author="Ruijie Xu" w:date="2022-03-10T12:31:00Z">
                <w:rPr>
                  <w:color w:val="000000" w:themeColor="text1"/>
                </w:rPr>
              </w:rPrChange>
            </w:rPr>
            <w:delText>,</w:delText>
          </w:r>
        </w:del>
      </w:ins>
      <w:ins w:id="9732" w:author="Ruijie Xu" w:date="2022-01-28T14:33:00Z">
        <w:r w:rsidR="002C6C2D" w:rsidRPr="002B42A7">
          <w:rPr>
            <w:rFonts w:ascii="Times New Roman" w:hAnsi="Times New Roman" w:cs="Times New Roman"/>
            <w:color w:val="000000" w:themeColor="text1"/>
            <w:rPrChange w:id="9733" w:author="Ruijie Xu" w:date="2022-03-10T12:31:00Z">
              <w:rPr>
                <w:color w:val="000000" w:themeColor="text1"/>
              </w:rPr>
            </w:rPrChange>
          </w:rPr>
          <w:t xml:space="preserve"> obtained from </w:t>
        </w:r>
      </w:ins>
      <w:ins w:id="9734" w:author="Ruijie Xu" w:date="2022-01-28T14:40:00Z">
        <w:r w:rsidR="00441098" w:rsidRPr="002B42A7">
          <w:rPr>
            <w:rFonts w:ascii="Times New Roman" w:hAnsi="Times New Roman" w:cs="Times New Roman"/>
            <w:color w:val="000000" w:themeColor="text1"/>
            <w:rPrChange w:id="9735" w:author="Ruijie Xu" w:date="2022-03-10T12:31:00Z">
              <w:rPr>
                <w:color w:val="000000" w:themeColor="text1"/>
              </w:rPr>
            </w:rPrChange>
          </w:rPr>
          <w:t xml:space="preserve">the </w:t>
        </w:r>
      </w:ins>
      <w:proofErr w:type="spellStart"/>
      <w:ins w:id="9736" w:author="Ruijie Xu" w:date="2022-01-28T14:33:00Z">
        <w:r w:rsidR="002C6C2D" w:rsidRPr="002B42A7">
          <w:rPr>
            <w:rFonts w:ascii="Times New Roman" w:hAnsi="Times New Roman" w:cs="Times New Roman"/>
            <w:color w:val="000000" w:themeColor="text1"/>
            <w:rPrChange w:id="9737" w:author="Ruijie Xu" w:date="2022-03-10T12:31:00Z">
              <w:rPr>
                <w:color w:val="000000" w:themeColor="text1"/>
              </w:rPr>
            </w:rPrChange>
          </w:rPr>
          <w:t>mini</w:t>
        </w:r>
      </w:ins>
      <w:ins w:id="9738" w:author="Ruijie Xu" w:date="2022-03-16T16:55:00Z">
        <w:r w:rsidR="004D7819">
          <w:rPr>
            <w:rFonts w:ascii="Times New Roman" w:hAnsi="Times New Roman" w:cs="Times New Roman"/>
            <w:color w:val="000000" w:themeColor="text1"/>
          </w:rPr>
          <w:t>k</w:t>
        </w:r>
      </w:ins>
      <w:ins w:id="9739" w:author="Ruijie Xu" w:date="2022-01-28T14:33:00Z">
        <w:r w:rsidR="002C6C2D" w:rsidRPr="002B42A7">
          <w:rPr>
            <w:rFonts w:ascii="Times New Roman" w:hAnsi="Times New Roman" w:cs="Times New Roman"/>
            <w:color w:val="000000" w:themeColor="text1"/>
            <w:rPrChange w:id="9740" w:author="Ruijie Xu" w:date="2022-03-10T12:31:00Z">
              <w:rPr>
                <w:color w:val="000000" w:themeColor="text1"/>
              </w:rPr>
            </w:rPrChange>
          </w:rPr>
          <w:t>raken</w:t>
        </w:r>
        <w:proofErr w:type="spellEnd"/>
        <w:r w:rsidR="002C6C2D" w:rsidRPr="002B42A7">
          <w:rPr>
            <w:rFonts w:ascii="Times New Roman" w:hAnsi="Times New Roman" w:cs="Times New Roman"/>
            <w:color w:val="000000" w:themeColor="text1"/>
            <w:rPrChange w:id="9741" w:author="Ruijie Xu" w:date="2022-03-10T12:31:00Z">
              <w:rPr>
                <w:color w:val="000000" w:themeColor="text1"/>
              </w:rPr>
            </w:rPrChange>
          </w:rPr>
          <w:t xml:space="preserve"> DB</w:t>
        </w:r>
      </w:ins>
      <w:ins w:id="9742" w:author="Liliana Salvador" w:date="2022-03-08T20:21:00Z">
        <w:r w:rsidR="003F63F2" w:rsidRPr="002B42A7">
          <w:rPr>
            <w:rFonts w:ascii="Times New Roman" w:hAnsi="Times New Roman" w:cs="Times New Roman"/>
            <w:color w:val="000000" w:themeColor="text1"/>
            <w:rPrChange w:id="9743" w:author="Ruijie Xu" w:date="2022-03-10T12:31:00Z">
              <w:rPr>
                <w:color w:val="000000" w:themeColor="text1"/>
              </w:rPr>
            </w:rPrChange>
          </w:rPr>
          <w:t>,</w:t>
        </w:r>
      </w:ins>
      <w:ins w:id="9744" w:author="Ruijie Xu" w:date="2022-01-28T14:33:00Z">
        <w:r w:rsidR="002C6C2D" w:rsidRPr="002B42A7">
          <w:rPr>
            <w:rFonts w:ascii="Times New Roman" w:hAnsi="Times New Roman" w:cs="Times New Roman"/>
            <w:color w:val="000000" w:themeColor="text1"/>
            <w:rPrChange w:id="9745" w:author="Ruijie Xu" w:date="2022-03-10T12:31:00Z">
              <w:rPr>
                <w:color w:val="000000" w:themeColor="text1"/>
              </w:rPr>
            </w:rPrChange>
          </w:rPr>
          <w:t xml:space="preserve"> w</w:t>
        </w:r>
        <w:del w:id="9746" w:author="Liliana Salvador" w:date="2022-03-16T21:02:00Z">
          <w:r w:rsidR="002C6C2D" w:rsidRPr="002B42A7" w:rsidDel="001C6940">
            <w:rPr>
              <w:rFonts w:ascii="Times New Roman" w:hAnsi="Times New Roman" w:cs="Times New Roman"/>
              <w:color w:val="000000" w:themeColor="text1"/>
              <w:rPrChange w:id="9747" w:author="Ruijie Xu" w:date="2022-03-10T12:31:00Z">
                <w:rPr>
                  <w:color w:val="000000" w:themeColor="text1"/>
                </w:rPr>
              </w:rPrChange>
            </w:rPr>
            <w:delText>ere</w:delText>
          </w:r>
        </w:del>
      </w:ins>
      <w:ins w:id="9748" w:author="Liliana Salvador" w:date="2022-03-16T21:02:00Z">
        <w:r w:rsidR="001C6940">
          <w:rPr>
            <w:rFonts w:ascii="Times New Roman" w:hAnsi="Times New Roman" w:cs="Times New Roman"/>
            <w:color w:val="000000" w:themeColor="text1"/>
          </w:rPr>
          <w:t>as</w:t>
        </w:r>
      </w:ins>
      <w:ins w:id="9749" w:author="Ruijie Xu" w:date="2022-01-28T14:33:00Z">
        <w:r w:rsidR="002C6C2D" w:rsidRPr="002B42A7">
          <w:rPr>
            <w:rFonts w:ascii="Times New Roman" w:hAnsi="Times New Roman" w:cs="Times New Roman"/>
            <w:color w:val="000000" w:themeColor="text1"/>
            <w:rPrChange w:id="9750" w:author="Ruijie Xu" w:date="2022-03-10T12:31:00Z">
              <w:rPr>
                <w:color w:val="000000" w:themeColor="text1"/>
              </w:rPr>
            </w:rPrChange>
          </w:rPr>
          <w:t xml:space="preserve"> </w:t>
        </w:r>
        <w:del w:id="9751" w:author="Liliana Salvador" w:date="2022-02-26T19:56:00Z">
          <w:r w:rsidR="002C6C2D" w:rsidRPr="002B42A7" w:rsidDel="003E13CF">
            <w:rPr>
              <w:rFonts w:ascii="Times New Roman" w:hAnsi="Times New Roman" w:cs="Times New Roman"/>
              <w:color w:val="000000" w:themeColor="text1"/>
              <w:rPrChange w:id="9752" w:author="Ruijie Xu" w:date="2022-03-10T12:31:00Z">
                <w:rPr>
                  <w:color w:val="000000" w:themeColor="text1"/>
                </w:rPr>
              </w:rPrChange>
            </w:rPr>
            <w:delText xml:space="preserve">different </w:delText>
          </w:r>
        </w:del>
        <w:r w:rsidR="002C6C2D" w:rsidRPr="002B42A7">
          <w:rPr>
            <w:rFonts w:ascii="Times New Roman" w:hAnsi="Times New Roman" w:cs="Times New Roman"/>
            <w:color w:val="000000" w:themeColor="text1"/>
            <w:rPrChange w:id="9753" w:author="Ruijie Xu" w:date="2022-03-10T12:31:00Z">
              <w:rPr>
                <w:color w:val="000000" w:themeColor="text1"/>
              </w:rPr>
            </w:rPrChange>
          </w:rPr>
          <w:t xml:space="preserve">significantly </w:t>
        </w:r>
      </w:ins>
      <w:ins w:id="9754" w:author="Liliana Salvador" w:date="2022-02-26T19:56:00Z">
        <w:r w:rsidR="003E13CF" w:rsidRPr="002B42A7">
          <w:rPr>
            <w:rFonts w:ascii="Times New Roman" w:hAnsi="Times New Roman" w:cs="Times New Roman"/>
            <w:color w:val="000000" w:themeColor="text1"/>
            <w:rPrChange w:id="9755" w:author="Ruijie Xu" w:date="2022-03-10T12:31:00Z">
              <w:rPr>
                <w:color w:val="000000" w:themeColor="text1"/>
              </w:rPr>
            </w:rPrChange>
          </w:rPr>
          <w:t xml:space="preserve">different </w:t>
        </w:r>
      </w:ins>
      <w:ins w:id="9756" w:author="Ruijie Xu" w:date="2022-01-28T14:33:00Z">
        <w:del w:id="9757" w:author="Liliana Salvador" w:date="2022-02-26T19:57:00Z">
          <w:r w:rsidR="002C6C2D" w:rsidRPr="002B42A7" w:rsidDel="003E13CF">
            <w:rPr>
              <w:rFonts w:ascii="Times New Roman" w:hAnsi="Times New Roman" w:cs="Times New Roman"/>
              <w:color w:val="000000" w:themeColor="text1"/>
              <w:rPrChange w:id="9758" w:author="Ruijie Xu" w:date="2022-03-10T12:31:00Z">
                <w:rPr>
                  <w:color w:val="000000" w:themeColor="text1"/>
                </w:rPr>
              </w:rPrChange>
            </w:rPr>
            <w:delText>with that of other</w:delText>
          </w:r>
        </w:del>
      </w:ins>
      <w:ins w:id="9759" w:author="Liliana Salvador" w:date="2022-03-16T21:02:00Z">
        <w:r w:rsidR="001C6940">
          <w:rPr>
            <w:rFonts w:ascii="Times New Roman" w:hAnsi="Times New Roman" w:cs="Times New Roman"/>
            <w:color w:val="000000" w:themeColor="text1"/>
          </w:rPr>
          <w:t>from</w:t>
        </w:r>
      </w:ins>
      <w:ins w:id="9760" w:author="Liliana Salvador" w:date="2022-02-26T19:57:00Z">
        <w:r w:rsidR="003E13CF" w:rsidRPr="002B42A7">
          <w:rPr>
            <w:rFonts w:ascii="Times New Roman" w:hAnsi="Times New Roman" w:cs="Times New Roman"/>
            <w:color w:val="000000" w:themeColor="text1"/>
            <w:rPrChange w:id="9761" w:author="Ruijie Xu" w:date="2022-03-10T12:31:00Z">
              <w:rPr>
                <w:color w:val="000000" w:themeColor="text1"/>
              </w:rPr>
            </w:rPrChange>
          </w:rPr>
          <w:t xml:space="preserve"> </w:t>
        </w:r>
      </w:ins>
      <w:ins w:id="9762" w:author="Ruijie Xu" w:date="2022-03-04T12:47:00Z">
        <w:r w:rsidR="00942DE7" w:rsidRPr="002B42A7">
          <w:rPr>
            <w:rFonts w:ascii="Times New Roman" w:hAnsi="Times New Roman" w:cs="Times New Roman"/>
            <w:color w:val="000000" w:themeColor="text1"/>
            <w:rPrChange w:id="9763" w:author="Ruijie Xu" w:date="2022-03-10T12:31:00Z">
              <w:rPr>
                <w:color w:val="000000" w:themeColor="text1"/>
              </w:rPr>
            </w:rPrChange>
          </w:rPr>
          <w:t xml:space="preserve">the richness characterized by </w:t>
        </w:r>
      </w:ins>
      <w:ins w:id="9764" w:author="Liliana Salvador" w:date="2022-02-26T19:57:00Z">
        <w:r w:rsidR="003E13CF" w:rsidRPr="002B42A7">
          <w:rPr>
            <w:rFonts w:ascii="Times New Roman" w:hAnsi="Times New Roman" w:cs="Times New Roman"/>
            <w:color w:val="000000" w:themeColor="text1"/>
            <w:rPrChange w:id="9765" w:author="Ruijie Xu" w:date="2022-03-10T12:31:00Z">
              <w:rPr>
                <w:color w:val="000000" w:themeColor="text1"/>
              </w:rPr>
            </w:rPrChange>
          </w:rPr>
          <w:t>other</w:t>
        </w:r>
      </w:ins>
      <w:ins w:id="9766" w:author="Ruijie Xu" w:date="2022-01-28T14:33:00Z">
        <w:r w:rsidR="002C6C2D" w:rsidRPr="002B42A7">
          <w:rPr>
            <w:rFonts w:ascii="Times New Roman" w:hAnsi="Times New Roman" w:cs="Times New Roman"/>
            <w:color w:val="000000" w:themeColor="text1"/>
            <w:rPrChange w:id="9767" w:author="Ruijie Xu" w:date="2022-03-10T12:31:00Z">
              <w:rPr>
                <w:color w:val="000000" w:themeColor="text1"/>
              </w:rPr>
            </w:rPrChange>
          </w:rPr>
          <w:t xml:space="preserve"> </w:t>
        </w:r>
      </w:ins>
      <w:proofErr w:type="spellStart"/>
      <w:ins w:id="9768" w:author="Ruijie Xu" w:date="2022-02-27T12:55:00Z">
        <w:r w:rsidR="003A1276" w:rsidRPr="002B42A7">
          <w:rPr>
            <w:rFonts w:ascii="Times New Roman" w:hAnsi="Times New Roman" w:cs="Times New Roman"/>
            <w:color w:val="000000" w:themeColor="text1"/>
            <w:rPrChange w:id="9769" w:author="Ruijie Xu" w:date="2022-03-10T12:31:00Z">
              <w:rPr>
                <w:color w:val="000000" w:themeColor="text1"/>
              </w:rPr>
            </w:rPrChange>
          </w:rPr>
          <w:t>DB</w:t>
        </w:r>
      </w:ins>
      <w:ins w:id="9770" w:author="Ruijie Xu" w:date="2022-03-04T12:47:00Z">
        <w:r w:rsidR="00942DE7" w:rsidRPr="002B42A7">
          <w:rPr>
            <w:rFonts w:ascii="Times New Roman" w:hAnsi="Times New Roman" w:cs="Times New Roman"/>
            <w:color w:val="000000" w:themeColor="text1"/>
            <w:rPrChange w:id="9771" w:author="Ruijie Xu" w:date="2022-03-10T12:31:00Z">
              <w:rPr>
                <w:color w:val="000000" w:themeColor="text1"/>
              </w:rPr>
            </w:rPrChange>
          </w:rPr>
          <w:t>s</w:t>
        </w:r>
      </w:ins>
      <w:ins w:id="9772" w:author="Ruijie Xu" w:date="2022-01-28T14:34:00Z">
        <w:r w:rsidR="002C6C2D" w:rsidRPr="002B42A7">
          <w:rPr>
            <w:rFonts w:ascii="Times New Roman" w:hAnsi="Times New Roman" w:cs="Times New Roman"/>
            <w:color w:val="000000" w:themeColor="text1"/>
            <w:rPrChange w:id="9773" w:author="Ruijie Xu" w:date="2022-03-10T12:31:00Z">
              <w:rPr>
                <w:color w:val="000000" w:themeColor="text1"/>
              </w:rPr>
            </w:rPrChange>
          </w:rPr>
          <w:t>.</w:t>
        </w:r>
        <w:proofErr w:type="spellEnd"/>
        <w:r w:rsidR="002C6C2D" w:rsidRPr="002B42A7">
          <w:rPr>
            <w:rFonts w:ascii="Times New Roman" w:hAnsi="Times New Roman" w:cs="Times New Roman"/>
            <w:color w:val="000000" w:themeColor="text1"/>
            <w:rPrChange w:id="9774" w:author="Ruijie Xu" w:date="2022-03-10T12:31:00Z">
              <w:rPr>
                <w:color w:val="000000" w:themeColor="text1"/>
              </w:rPr>
            </w:rPrChange>
          </w:rPr>
          <w:t xml:space="preserve"> </w:t>
        </w:r>
      </w:ins>
      <w:ins w:id="9775" w:author="Ruijie Xu" w:date="2022-02-11T09:37:00Z">
        <w:r w:rsidR="00D0170E" w:rsidRPr="002B42A7">
          <w:rPr>
            <w:rFonts w:ascii="Times New Roman" w:hAnsi="Times New Roman" w:cs="Times New Roman"/>
            <w:color w:val="000000" w:themeColor="text1"/>
            <w:rPrChange w:id="9776" w:author="Ruijie Xu" w:date="2022-03-10T12:31:00Z">
              <w:rPr>
                <w:color w:val="000000" w:themeColor="text1"/>
              </w:rPr>
            </w:rPrChange>
          </w:rPr>
          <w:t>On the other hand, t</w:t>
        </w:r>
      </w:ins>
      <w:ins w:id="9777" w:author="Ruijie Xu" w:date="2022-01-28T14:34:00Z">
        <w:r w:rsidR="002C6C2D" w:rsidRPr="002B42A7">
          <w:rPr>
            <w:rFonts w:ascii="Times New Roman" w:hAnsi="Times New Roman" w:cs="Times New Roman"/>
            <w:color w:val="000000" w:themeColor="text1"/>
            <w:rPrChange w:id="9778" w:author="Ruijie Xu" w:date="2022-03-10T12:31:00Z">
              <w:rPr>
                <w:color w:val="000000" w:themeColor="text1"/>
              </w:rPr>
            </w:rPrChange>
          </w:rPr>
          <w:t xml:space="preserve">he </w:t>
        </w:r>
      </w:ins>
      <w:ins w:id="9779" w:author="Ruijie Xu" w:date="2022-02-11T09:26:00Z">
        <w:del w:id="9780" w:author="Liliana Salvador" w:date="2022-03-16T21:02:00Z">
          <w:r w:rsidR="00770C48" w:rsidRPr="002B42A7" w:rsidDel="001C6940">
            <w:rPr>
              <w:rFonts w:ascii="Times New Roman" w:hAnsi="Times New Roman" w:cs="Times New Roman"/>
              <w:color w:val="000000" w:themeColor="text1"/>
              <w:rPrChange w:id="9781" w:author="Ruijie Xu" w:date="2022-03-10T12:31:00Z">
                <w:rPr>
                  <w:color w:val="000000" w:themeColor="text1"/>
                </w:rPr>
              </w:rPrChange>
            </w:rPr>
            <w:delText>evene</w:delText>
          </w:r>
        </w:del>
      </w:ins>
      <w:ins w:id="9782" w:author="Ruijie Xu" w:date="2022-02-11T09:27:00Z">
        <w:del w:id="9783" w:author="Liliana Salvador" w:date="2022-03-16T21:02:00Z">
          <w:r w:rsidR="00770C48" w:rsidRPr="002B42A7" w:rsidDel="001C6940">
            <w:rPr>
              <w:rFonts w:ascii="Times New Roman" w:hAnsi="Times New Roman" w:cs="Times New Roman"/>
              <w:color w:val="000000" w:themeColor="text1"/>
              <w:rPrChange w:id="9784" w:author="Ruijie Xu" w:date="2022-03-10T12:31:00Z">
                <w:rPr>
                  <w:color w:val="000000" w:themeColor="text1"/>
                </w:rPr>
              </w:rPrChange>
            </w:rPr>
            <w:delText>ss</w:delText>
          </w:r>
        </w:del>
      </w:ins>
      <w:ins w:id="9785" w:author="Liliana Salvador" w:date="2022-03-16T21:02:00Z">
        <w:r w:rsidR="001C6940" w:rsidRPr="001C6940">
          <w:rPr>
            <w:rFonts w:ascii="Times New Roman" w:hAnsi="Times New Roman" w:cs="Times New Roman"/>
            <w:color w:val="000000" w:themeColor="text1"/>
          </w:rPr>
          <w:t>evenness</w:t>
        </w:r>
      </w:ins>
      <w:ins w:id="9786" w:author="Ruijie Xu" w:date="2022-02-11T09:27:00Z">
        <w:r w:rsidR="00770C48" w:rsidRPr="002B42A7">
          <w:rPr>
            <w:rFonts w:ascii="Times New Roman" w:hAnsi="Times New Roman" w:cs="Times New Roman"/>
            <w:color w:val="000000" w:themeColor="text1"/>
            <w:rPrChange w:id="9787" w:author="Ruijie Xu" w:date="2022-03-10T12:31:00Z">
              <w:rPr>
                <w:color w:val="000000" w:themeColor="text1"/>
              </w:rPr>
            </w:rPrChange>
          </w:rPr>
          <w:t xml:space="preserve"> of each sample</w:t>
        </w:r>
      </w:ins>
      <w:ins w:id="9788" w:author="Liliana Salvador" w:date="2022-02-26T19:57:00Z">
        <w:r w:rsidR="003E13CF" w:rsidRPr="002B42A7">
          <w:rPr>
            <w:rFonts w:ascii="Times New Roman" w:hAnsi="Times New Roman" w:cs="Times New Roman"/>
            <w:color w:val="000000" w:themeColor="text1"/>
            <w:rPrChange w:id="9789" w:author="Ruijie Xu" w:date="2022-03-10T12:31:00Z">
              <w:rPr>
                <w:color w:val="000000" w:themeColor="text1"/>
              </w:rPr>
            </w:rPrChange>
          </w:rPr>
          <w:t>’</w:t>
        </w:r>
      </w:ins>
      <w:ins w:id="9790" w:author="Ruijie Xu" w:date="2022-02-11T09:27:00Z">
        <w:r w:rsidR="00770C48" w:rsidRPr="002B42A7">
          <w:rPr>
            <w:rFonts w:ascii="Times New Roman" w:hAnsi="Times New Roman" w:cs="Times New Roman"/>
            <w:color w:val="000000" w:themeColor="text1"/>
            <w:rPrChange w:id="9791" w:author="Ruijie Xu" w:date="2022-03-10T12:31:00Z">
              <w:rPr>
                <w:color w:val="000000" w:themeColor="text1"/>
              </w:rPr>
            </w:rPrChange>
          </w:rPr>
          <w:t>s</w:t>
        </w:r>
        <w:del w:id="9792" w:author="Liliana Salvador" w:date="2022-02-26T19:57:00Z">
          <w:r w:rsidR="00770C48" w:rsidRPr="002B42A7" w:rsidDel="003E13CF">
            <w:rPr>
              <w:rFonts w:ascii="Times New Roman" w:hAnsi="Times New Roman" w:cs="Times New Roman"/>
              <w:color w:val="000000" w:themeColor="text1"/>
              <w:rPrChange w:id="9793" w:author="Ruijie Xu" w:date="2022-03-10T12:31:00Z">
                <w:rPr>
                  <w:color w:val="000000" w:themeColor="text1"/>
                </w:rPr>
              </w:rPrChange>
            </w:rPr>
            <w:delText>’</w:delText>
          </w:r>
        </w:del>
        <w:r w:rsidR="00770C48" w:rsidRPr="002B42A7">
          <w:rPr>
            <w:rFonts w:ascii="Times New Roman" w:hAnsi="Times New Roman" w:cs="Times New Roman"/>
            <w:color w:val="000000" w:themeColor="text1"/>
            <w:rPrChange w:id="9794" w:author="Ruijie Xu" w:date="2022-03-10T12:31:00Z">
              <w:rPr>
                <w:color w:val="000000" w:themeColor="text1"/>
              </w:rPr>
            </w:rPrChange>
          </w:rPr>
          <w:t xml:space="preserve"> microbial community </w:t>
        </w:r>
      </w:ins>
      <w:ins w:id="9795" w:author="Ruijie Xu" w:date="2022-02-11T09:25:00Z">
        <w:r w:rsidR="00B45467" w:rsidRPr="002B42A7">
          <w:rPr>
            <w:rFonts w:ascii="Times New Roman" w:hAnsi="Times New Roman" w:cs="Times New Roman"/>
            <w:color w:val="000000" w:themeColor="text1"/>
            <w:rPrChange w:id="9796" w:author="Ruijie Xu" w:date="2022-03-10T12:31:00Z">
              <w:rPr>
                <w:color w:val="000000" w:themeColor="text1"/>
              </w:rPr>
            </w:rPrChange>
          </w:rPr>
          <w:t>measured</w:t>
        </w:r>
      </w:ins>
      <w:ins w:id="9797" w:author="Ruijie Xu" w:date="2022-01-28T14:40:00Z">
        <w:r w:rsidR="00ED79D7" w:rsidRPr="002B42A7">
          <w:rPr>
            <w:rFonts w:ascii="Times New Roman" w:hAnsi="Times New Roman" w:cs="Times New Roman"/>
            <w:color w:val="000000" w:themeColor="text1"/>
            <w:rPrChange w:id="9798" w:author="Ruijie Xu" w:date="2022-03-10T12:31:00Z">
              <w:rPr>
                <w:color w:val="000000" w:themeColor="text1"/>
              </w:rPr>
            </w:rPrChange>
          </w:rPr>
          <w:t xml:space="preserve"> </w:t>
        </w:r>
      </w:ins>
      <w:ins w:id="9799" w:author="Ruijie Xu" w:date="2022-02-11T09:26:00Z">
        <w:r w:rsidR="00B45467" w:rsidRPr="002B42A7">
          <w:rPr>
            <w:rFonts w:ascii="Times New Roman" w:hAnsi="Times New Roman" w:cs="Times New Roman"/>
            <w:color w:val="000000" w:themeColor="text1"/>
            <w:rPrChange w:id="9800" w:author="Ruijie Xu" w:date="2022-03-10T12:31:00Z">
              <w:rPr>
                <w:color w:val="000000" w:themeColor="text1"/>
              </w:rPr>
            </w:rPrChange>
          </w:rPr>
          <w:t xml:space="preserve">with </w:t>
        </w:r>
      </w:ins>
      <w:ins w:id="9801" w:author="Ruijie Xu" w:date="2022-02-27T12:55:00Z">
        <w:r w:rsidR="003A1276" w:rsidRPr="002B42A7">
          <w:rPr>
            <w:rFonts w:ascii="Times New Roman" w:hAnsi="Times New Roman" w:cs="Times New Roman"/>
            <w:color w:val="000000" w:themeColor="text1"/>
            <w:rPrChange w:id="9802" w:author="Ruijie Xu" w:date="2022-03-10T12:31:00Z">
              <w:rPr>
                <w:color w:val="000000" w:themeColor="text1"/>
              </w:rPr>
            </w:rPrChange>
          </w:rPr>
          <w:t xml:space="preserve">the </w:t>
        </w:r>
      </w:ins>
      <w:ins w:id="9803" w:author="Ruijie Xu" w:date="2022-02-11T09:26:00Z">
        <w:r w:rsidR="00B45467" w:rsidRPr="002B42A7">
          <w:rPr>
            <w:rFonts w:ascii="Times New Roman" w:hAnsi="Times New Roman" w:cs="Times New Roman"/>
            <w:color w:val="000000" w:themeColor="text1"/>
            <w:rPrChange w:id="9804" w:author="Ruijie Xu" w:date="2022-03-10T12:31:00Z">
              <w:rPr>
                <w:color w:val="000000" w:themeColor="text1"/>
              </w:rPr>
            </w:rPrChange>
          </w:rPr>
          <w:t>Simpso</w:t>
        </w:r>
      </w:ins>
      <w:ins w:id="9805" w:author="Ruijie Xu" w:date="2022-02-27T12:55:00Z">
        <w:r w:rsidR="003A1276" w:rsidRPr="002B42A7">
          <w:rPr>
            <w:rFonts w:ascii="Times New Roman" w:hAnsi="Times New Roman" w:cs="Times New Roman"/>
            <w:color w:val="000000" w:themeColor="text1"/>
            <w:rPrChange w:id="9806" w:author="Ruijie Xu" w:date="2022-03-10T12:31:00Z">
              <w:rPr>
                <w:color w:val="000000" w:themeColor="text1"/>
              </w:rPr>
            </w:rPrChange>
          </w:rPr>
          <w:t>n</w:t>
        </w:r>
      </w:ins>
      <w:ins w:id="9807" w:author="Ruijie Xu" w:date="2022-02-11T09:26:00Z">
        <w:r w:rsidR="00B45467" w:rsidRPr="002B42A7">
          <w:rPr>
            <w:rFonts w:ascii="Times New Roman" w:hAnsi="Times New Roman" w:cs="Times New Roman"/>
            <w:color w:val="000000" w:themeColor="text1"/>
            <w:rPrChange w:id="9808" w:author="Ruijie Xu" w:date="2022-03-10T12:31:00Z">
              <w:rPr>
                <w:color w:val="000000" w:themeColor="text1"/>
              </w:rPr>
            </w:rPrChange>
          </w:rPr>
          <w:t xml:space="preserve"> ind</w:t>
        </w:r>
      </w:ins>
      <w:ins w:id="9809" w:author="Ruijie Xu" w:date="2022-02-27T12:56:00Z">
        <w:r w:rsidR="003A1276" w:rsidRPr="002B42A7">
          <w:rPr>
            <w:rFonts w:ascii="Times New Roman" w:hAnsi="Times New Roman" w:cs="Times New Roman"/>
            <w:color w:val="000000" w:themeColor="text1"/>
            <w:rPrChange w:id="9810" w:author="Ruijie Xu" w:date="2022-03-10T12:31:00Z">
              <w:rPr>
                <w:color w:val="000000" w:themeColor="text1"/>
              </w:rPr>
            </w:rPrChange>
          </w:rPr>
          <w:t>ices</w:t>
        </w:r>
      </w:ins>
      <w:ins w:id="9811" w:author="Ruijie Xu" w:date="2022-02-11T09:26:00Z">
        <w:r w:rsidR="00B45467" w:rsidRPr="002B42A7">
          <w:rPr>
            <w:rFonts w:ascii="Times New Roman" w:hAnsi="Times New Roman" w:cs="Times New Roman"/>
            <w:color w:val="000000" w:themeColor="text1"/>
            <w:rPrChange w:id="9812" w:author="Ruijie Xu" w:date="2022-03-10T12:31:00Z">
              <w:rPr>
                <w:color w:val="000000" w:themeColor="text1"/>
              </w:rPr>
            </w:rPrChange>
          </w:rPr>
          <w:t xml:space="preserve"> </w:t>
        </w:r>
      </w:ins>
      <w:ins w:id="9813" w:author="Ruijie Xu" w:date="2022-01-28T14:34:00Z">
        <w:r w:rsidR="002C6C2D" w:rsidRPr="002B42A7">
          <w:rPr>
            <w:rFonts w:ascii="Times New Roman" w:hAnsi="Times New Roman" w:cs="Times New Roman"/>
            <w:color w:val="000000" w:themeColor="text1"/>
            <w:rPrChange w:id="9814" w:author="Ruijie Xu" w:date="2022-03-10T12:31:00Z">
              <w:rPr>
                <w:color w:val="000000" w:themeColor="text1"/>
              </w:rPr>
            </w:rPrChange>
          </w:rPr>
          <w:t>w</w:t>
        </w:r>
      </w:ins>
      <w:ins w:id="9815" w:author="Ruijie Xu" w:date="2022-02-27T12:56:00Z">
        <w:del w:id="9816" w:author="Liliana Salvador" w:date="2022-03-08T20:22:00Z">
          <w:r w:rsidR="003A1276" w:rsidRPr="002B42A7" w:rsidDel="00685BA9">
            <w:rPr>
              <w:rFonts w:ascii="Times New Roman" w:hAnsi="Times New Roman" w:cs="Times New Roman"/>
              <w:color w:val="000000" w:themeColor="text1"/>
              <w:rPrChange w:id="9817" w:author="Ruijie Xu" w:date="2022-03-10T12:31:00Z">
                <w:rPr>
                  <w:color w:val="000000" w:themeColor="text1"/>
                </w:rPr>
              </w:rPrChange>
            </w:rPr>
            <w:delText>ere</w:delText>
          </w:r>
        </w:del>
      </w:ins>
      <w:ins w:id="9818" w:author="Liliana Salvador" w:date="2022-03-08T20:22:00Z">
        <w:r w:rsidR="00685BA9" w:rsidRPr="002B42A7">
          <w:rPr>
            <w:rFonts w:ascii="Times New Roman" w:hAnsi="Times New Roman" w:cs="Times New Roman"/>
            <w:color w:val="000000" w:themeColor="text1"/>
            <w:rPrChange w:id="9819" w:author="Ruijie Xu" w:date="2022-03-10T12:31:00Z">
              <w:rPr>
                <w:color w:val="000000" w:themeColor="text1"/>
              </w:rPr>
            </w:rPrChange>
          </w:rPr>
          <w:t>as</w:t>
        </w:r>
      </w:ins>
      <w:ins w:id="9820" w:author="Liliana Salvador" w:date="2022-02-26T19:57:00Z">
        <w:del w:id="9821" w:author="Ruijie Xu" w:date="2022-02-27T12:56:00Z">
          <w:r w:rsidR="003E13CF" w:rsidRPr="002B42A7" w:rsidDel="003A1276">
            <w:rPr>
              <w:rFonts w:ascii="Times New Roman" w:hAnsi="Times New Roman" w:cs="Times New Roman"/>
              <w:color w:val="000000" w:themeColor="text1"/>
              <w:rPrChange w:id="9822" w:author="Ruijie Xu" w:date="2022-03-10T12:31:00Z">
                <w:rPr>
                  <w:color w:val="000000" w:themeColor="text1"/>
                </w:rPr>
              </w:rPrChange>
            </w:rPr>
            <w:delText>as</w:delText>
          </w:r>
        </w:del>
      </w:ins>
      <w:ins w:id="9823" w:author="Ruijie Xu" w:date="2022-01-28T14:34:00Z">
        <w:del w:id="9824" w:author="Liliana Salvador" w:date="2022-02-26T19:57:00Z">
          <w:r w:rsidR="002C6C2D" w:rsidRPr="002B42A7" w:rsidDel="003E13CF">
            <w:rPr>
              <w:rFonts w:ascii="Times New Roman" w:hAnsi="Times New Roman" w:cs="Times New Roman"/>
              <w:color w:val="000000" w:themeColor="text1"/>
              <w:rPrChange w:id="9825" w:author="Ruijie Xu" w:date="2022-03-10T12:31:00Z">
                <w:rPr>
                  <w:color w:val="000000" w:themeColor="text1"/>
                </w:rPr>
              </w:rPrChange>
            </w:rPr>
            <w:delText>ere</w:delText>
          </w:r>
        </w:del>
        <w:r w:rsidR="002C6C2D" w:rsidRPr="002B42A7">
          <w:rPr>
            <w:rFonts w:ascii="Times New Roman" w:hAnsi="Times New Roman" w:cs="Times New Roman"/>
            <w:color w:val="000000" w:themeColor="text1"/>
            <w:rPrChange w:id="9826" w:author="Ruijie Xu" w:date="2022-03-10T12:31:00Z">
              <w:rPr>
                <w:color w:val="000000" w:themeColor="text1"/>
              </w:rPr>
            </w:rPrChange>
          </w:rPr>
          <w:t xml:space="preserve"> </w:t>
        </w:r>
      </w:ins>
      <w:ins w:id="9827" w:author="Ruijie Xu" w:date="2022-01-28T14:35:00Z">
        <w:r w:rsidR="002C6C2D" w:rsidRPr="002B42A7">
          <w:rPr>
            <w:rFonts w:ascii="Times New Roman" w:hAnsi="Times New Roman" w:cs="Times New Roman"/>
            <w:color w:val="000000" w:themeColor="text1"/>
            <w:rPrChange w:id="9828" w:author="Ruijie Xu" w:date="2022-03-10T12:31:00Z">
              <w:rPr>
                <w:color w:val="000000" w:themeColor="text1"/>
              </w:rPr>
            </w:rPrChange>
          </w:rPr>
          <w:t xml:space="preserve">mostly consistent across </w:t>
        </w:r>
      </w:ins>
      <w:ins w:id="9829" w:author="Liliana Salvador" w:date="2022-03-16T21:03:00Z">
        <w:r w:rsidR="001C6940">
          <w:rPr>
            <w:rFonts w:ascii="Times New Roman" w:hAnsi="Times New Roman" w:cs="Times New Roman"/>
            <w:color w:val="000000" w:themeColor="text1"/>
          </w:rPr>
          <w:t>all</w:t>
        </w:r>
      </w:ins>
      <w:ins w:id="9830" w:author="Ruijie Xu" w:date="2022-01-28T14:35:00Z">
        <w:del w:id="9831" w:author="Liliana Salvador" w:date="2022-03-16T21:03:00Z">
          <w:r w:rsidR="002C6C2D" w:rsidRPr="002B42A7" w:rsidDel="001C6940">
            <w:rPr>
              <w:rFonts w:ascii="Times New Roman" w:hAnsi="Times New Roman" w:cs="Times New Roman"/>
              <w:color w:val="000000" w:themeColor="text1"/>
              <w:rPrChange w:id="9832" w:author="Ruijie Xu" w:date="2022-03-10T12:31:00Z">
                <w:rPr>
                  <w:color w:val="000000" w:themeColor="text1"/>
                </w:rPr>
              </w:rPrChange>
            </w:rPr>
            <w:delText xml:space="preserve">classifications </w:delText>
          </w:r>
        </w:del>
        <w:del w:id="9833" w:author="Liliana Salvador" w:date="2022-02-26T19:58:00Z">
          <w:r w:rsidR="002C6C2D" w:rsidRPr="002B42A7" w:rsidDel="003E13CF">
            <w:rPr>
              <w:rFonts w:ascii="Times New Roman" w:hAnsi="Times New Roman" w:cs="Times New Roman"/>
              <w:color w:val="000000" w:themeColor="text1"/>
              <w:rPrChange w:id="9834" w:author="Ruijie Xu" w:date="2022-03-10T12:31:00Z">
                <w:rPr>
                  <w:color w:val="000000" w:themeColor="text1"/>
                </w:rPr>
              </w:rPrChange>
            </w:rPr>
            <w:delText>of</w:delText>
          </w:r>
        </w:del>
        <w:del w:id="9835" w:author="Liliana Salvador" w:date="2022-03-16T21:03:00Z">
          <w:r w:rsidR="002C6C2D" w:rsidRPr="002B42A7" w:rsidDel="001C6940">
            <w:rPr>
              <w:rFonts w:ascii="Times New Roman" w:hAnsi="Times New Roman" w:cs="Times New Roman"/>
              <w:color w:val="000000" w:themeColor="text1"/>
              <w:rPrChange w:id="9836" w:author="Ruijie Xu" w:date="2022-03-10T12:31:00Z">
                <w:rPr>
                  <w:color w:val="000000" w:themeColor="text1"/>
                </w:rPr>
              </w:rPrChange>
            </w:rPr>
            <w:delText xml:space="preserve"> different</w:delText>
          </w:r>
        </w:del>
        <w:r w:rsidR="002C6C2D" w:rsidRPr="002B42A7">
          <w:rPr>
            <w:rFonts w:ascii="Times New Roman" w:hAnsi="Times New Roman" w:cs="Times New Roman"/>
            <w:color w:val="000000" w:themeColor="text1"/>
            <w:rPrChange w:id="9837" w:author="Ruijie Xu" w:date="2022-03-10T12:31:00Z">
              <w:rPr>
                <w:color w:val="000000" w:themeColor="text1"/>
              </w:rPr>
            </w:rPrChange>
          </w:rPr>
          <w:t xml:space="preserve"> </w:t>
        </w:r>
        <w:proofErr w:type="spellStart"/>
        <w:r w:rsidR="002C6C2D" w:rsidRPr="002B42A7">
          <w:rPr>
            <w:rFonts w:ascii="Times New Roman" w:hAnsi="Times New Roman" w:cs="Times New Roman"/>
            <w:color w:val="000000" w:themeColor="text1"/>
            <w:rPrChange w:id="9838" w:author="Ruijie Xu" w:date="2022-03-10T12:31:00Z">
              <w:rPr>
                <w:color w:val="000000" w:themeColor="text1"/>
              </w:rPr>
            </w:rPrChange>
          </w:rPr>
          <w:t>DBs</w:t>
        </w:r>
      </w:ins>
      <w:ins w:id="9839" w:author="Ruijie Xu" w:date="2022-01-28T14:36:00Z">
        <w:r w:rsidR="002C6C2D" w:rsidRPr="002B42A7">
          <w:rPr>
            <w:rFonts w:ascii="Times New Roman" w:hAnsi="Times New Roman" w:cs="Times New Roman"/>
            <w:color w:val="000000" w:themeColor="text1"/>
            <w:rPrChange w:id="9840" w:author="Ruijie Xu" w:date="2022-03-10T12:31:00Z">
              <w:rPr>
                <w:color w:val="000000" w:themeColor="text1"/>
              </w:rPr>
            </w:rPrChange>
          </w:rPr>
          <w:t>.</w:t>
        </w:r>
      </w:ins>
      <w:proofErr w:type="spellEnd"/>
      <w:ins w:id="9841" w:author="Ruijie Xu" w:date="2022-01-28T14:38:00Z">
        <w:r w:rsidR="00041873" w:rsidRPr="002B42A7">
          <w:rPr>
            <w:rFonts w:ascii="Times New Roman" w:hAnsi="Times New Roman" w:cs="Times New Roman"/>
            <w:color w:val="000000" w:themeColor="text1"/>
            <w:rPrChange w:id="9842" w:author="Ruijie Xu" w:date="2022-03-10T12:31:00Z">
              <w:rPr>
                <w:color w:val="000000" w:themeColor="text1"/>
              </w:rPr>
            </w:rPrChange>
          </w:rPr>
          <w:t xml:space="preserve"> </w:t>
        </w:r>
      </w:ins>
      <w:ins w:id="9843" w:author="Ruijie Xu" w:date="2022-02-02T13:40:00Z">
        <w:r w:rsidR="008D59B2" w:rsidRPr="002B42A7">
          <w:rPr>
            <w:rFonts w:ascii="Times New Roman" w:hAnsi="Times New Roman" w:cs="Times New Roman"/>
            <w:color w:val="000000" w:themeColor="text1"/>
            <w:rPrChange w:id="9844" w:author="Ruijie Xu" w:date="2022-03-10T12:31:00Z">
              <w:rPr>
                <w:color w:val="000000" w:themeColor="text1"/>
              </w:rPr>
            </w:rPrChange>
          </w:rPr>
          <w:t>For microbial communitie</w:t>
        </w:r>
        <w:del w:id="9845" w:author="Liliana Salvador" w:date="2022-02-26T19:58:00Z">
          <w:r w:rsidR="008D59B2" w:rsidRPr="002B42A7" w:rsidDel="003E13CF">
            <w:rPr>
              <w:rFonts w:ascii="Times New Roman" w:hAnsi="Times New Roman" w:cs="Times New Roman"/>
              <w:color w:val="000000" w:themeColor="text1"/>
              <w:rPrChange w:id="9846" w:author="Ruijie Xu" w:date="2022-03-10T12:31:00Z">
                <w:rPr>
                  <w:color w:val="000000" w:themeColor="text1"/>
                </w:rPr>
              </w:rPrChange>
            </w:rPr>
            <w:delText>i</w:delText>
          </w:r>
        </w:del>
        <w:r w:rsidR="008D59B2" w:rsidRPr="002B42A7">
          <w:rPr>
            <w:rFonts w:ascii="Times New Roman" w:hAnsi="Times New Roman" w:cs="Times New Roman"/>
            <w:color w:val="000000" w:themeColor="text1"/>
            <w:rPrChange w:id="9847" w:author="Ruijie Xu" w:date="2022-03-10T12:31:00Z">
              <w:rPr>
                <w:color w:val="000000" w:themeColor="text1"/>
              </w:rPr>
            </w:rPrChange>
          </w:rPr>
          <w:t>s between sample</w:t>
        </w:r>
      </w:ins>
      <w:ins w:id="9848" w:author="Ruijie Xu" w:date="2022-02-02T13:41:00Z">
        <w:r w:rsidR="008D59B2" w:rsidRPr="002B42A7">
          <w:rPr>
            <w:rFonts w:ascii="Times New Roman" w:hAnsi="Times New Roman" w:cs="Times New Roman"/>
            <w:color w:val="000000" w:themeColor="text1"/>
            <w:rPrChange w:id="9849" w:author="Ruijie Xu" w:date="2022-03-10T12:31:00Z">
              <w:rPr>
                <w:color w:val="000000" w:themeColor="text1"/>
              </w:rPr>
            </w:rPrChange>
          </w:rPr>
          <w:t>s</w:t>
        </w:r>
      </w:ins>
      <w:ins w:id="9850" w:author="Ruijie Xu" w:date="2022-01-28T14:44:00Z">
        <w:r w:rsidR="00290E6E" w:rsidRPr="002B42A7">
          <w:rPr>
            <w:rFonts w:ascii="Times New Roman" w:hAnsi="Times New Roman" w:cs="Times New Roman"/>
            <w:color w:val="000000" w:themeColor="text1"/>
            <w:rPrChange w:id="9851" w:author="Ruijie Xu" w:date="2022-03-10T12:31:00Z">
              <w:rPr>
                <w:color w:val="000000" w:themeColor="text1"/>
              </w:rPr>
            </w:rPrChange>
          </w:rPr>
          <w:t>, we found that only the</w:t>
        </w:r>
      </w:ins>
      <w:ins w:id="9852" w:author="Ruijie Xu" w:date="2022-02-27T12:56:00Z">
        <w:r w:rsidR="003A1276" w:rsidRPr="002B42A7">
          <w:rPr>
            <w:rFonts w:ascii="Times New Roman" w:hAnsi="Times New Roman" w:cs="Times New Roman"/>
            <w:color w:val="000000" w:themeColor="text1"/>
            <w:rPrChange w:id="9853" w:author="Ruijie Xu" w:date="2022-03-10T12:31:00Z">
              <w:rPr>
                <w:color w:val="000000" w:themeColor="text1"/>
              </w:rPr>
            </w:rPrChange>
          </w:rPr>
          <w:t xml:space="preserve"> </w:t>
        </w:r>
      </w:ins>
      <w:ins w:id="9854" w:author="Ruijie Xu" w:date="2022-01-28T14:44:00Z">
        <w:r w:rsidR="00290E6E" w:rsidRPr="002B42A7">
          <w:rPr>
            <w:rFonts w:ascii="Times New Roman" w:hAnsi="Times New Roman" w:cs="Times New Roman"/>
            <w:color w:val="000000" w:themeColor="text1"/>
            <w:rPrChange w:id="9855" w:author="Ruijie Xu" w:date="2022-03-10T12:31:00Z">
              <w:rPr>
                <w:color w:val="000000" w:themeColor="text1"/>
              </w:rPr>
            </w:rPrChange>
          </w:rPr>
          <w:t>clusters des</w:t>
        </w:r>
      </w:ins>
      <w:ins w:id="9856" w:author="Ruijie Xu" w:date="2022-01-28T14:45:00Z">
        <w:r w:rsidR="00290E6E" w:rsidRPr="002B42A7">
          <w:rPr>
            <w:rFonts w:ascii="Times New Roman" w:hAnsi="Times New Roman" w:cs="Times New Roman"/>
            <w:color w:val="000000" w:themeColor="text1"/>
            <w:rPrChange w:id="9857" w:author="Ruijie Xu" w:date="2022-03-10T12:31:00Z">
              <w:rPr>
                <w:color w:val="000000" w:themeColor="text1"/>
              </w:rPr>
            </w:rPrChange>
          </w:rPr>
          <w:t>cr</w:t>
        </w:r>
      </w:ins>
      <w:ins w:id="9858" w:author="Liliana Salvador" w:date="2022-02-26T19:58:00Z">
        <w:r w:rsidR="003E13CF" w:rsidRPr="002B42A7">
          <w:rPr>
            <w:rFonts w:ascii="Times New Roman" w:hAnsi="Times New Roman" w:cs="Times New Roman"/>
            <w:color w:val="000000" w:themeColor="text1"/>
            <w:rPrChange w:id="9859" w:author="Ruijie Xu" w:date="2022-03-10T12:31:00Z">
              <w:rPr>
                <w:color w:val="000000" w:themeColor="text1"/>
              </w:rPr>
            </w:rPrChange>
          </w:rPr>
          <w:t>i</w:t>
        </w:r>
      </w:ins>
      <w:ins w:id="9860" w:author="Ruijie Xu" w:date="2022-01-28T14:45:00Z">
        <w:r w:rsidR="00290E6E" w:rsidRPr="002B42A7">
          <w:rPr>
            <w:rFonts w:ascii="Times New Roman" w:hAnsi="Times New Roman" w:cs="Times New Roman"/>
            <w:color w:val="000000" w:themeColor="text1"/>
            <w:rPrChange w:id="9861" w:author="Ruijie Xu" w:date="2022-03-10T12:31:00Z">
              <w:rPr>
                <w:color w:val="000000" w:themeColor="text1"/>
              </w:rPr>
            </w:rPrChange>
          </w:rPr>
          <w:t xml:space="preserve">bing the </w:t>
        </w:r>
      </w:ins>
      <w:ins w:id="9862" w:author="Ruijie Xu" w:date="2022-01-30T14:17:00Z">
        <w:r w:rsidR="00711005" w:rsidRPr="002B42A7">
          <w:rPr>
            <w:rFonts w:ascii="Times New Roman" w:hAnsi="Times New Roman" w:cs="Times New Roman"/>
            <w:color w:val="000000" w:themeColor="text1"/>
            <w:rPrChange w:id="9863" w:author="Ruijie Xu" w:date="2022-03-10T12:31:00Z">
              <w:rPr>
                <w:color w:val="000000" w:themeColor="text1"/>
              </w:rPr>
            </w:rPrChange>
          </w:rPr>
          <w:t>most distincti</w:t>
        </w:r>
      </w:ins>
      <w:ins w:id="9864" w:author="Ruijie Xu" w:date="2022-01-30T14:18:00Z">
        <w:r w:rsidR="00711005" w:rsidRPr="002B42A7">
          <w:rPr>
            <w:rFonts w:ascii="Times New Roman" w:hAnsi="Times New Roman" w:cs="Times New Roman"/>
            <w:color w:val="000000" w:themeColor="text1"/>
            <w:rPrChange w:id="9865" w:author="Ruijie Xu" w:date="2022-03-10T12:31:00Z">
              <w:rPr>
                <w:color w:val="000000" w:themeColor="text1"/>
              </w:rPr>
            </w:rPrChange>
          </w:rPr>
          <w:t xml:space="preserve">ve </w:t>
        </w:r>
      </w:ins>
      <w:ins w:id="9866" w:author="Ruijie Xu" w:date="2022-01-28T14:44:00Z">
        <w:r w:rsidR="00290E6E" w:rsidRPr="002B42A7">
          <w:rPr>
            <w:rFonts w:ascii="Times New Roman" w:hAnsi="Times New Roman" w:cs="Times New Roman"/>
            <w:color w:val="000000" w:themeColor="text1"/>
            <w:rPrChange w:id="9867" w:author="Ruijie Xu" w:date="2022-03-10T12:31:00Z">
              <w:rPr>
                <w:color w:val="000000" w:themeColor="text1"/>
              </w:rPr>
            </w:rPrChange>
          </w:rPr>
          <w:t xml:space="preserve">relationships between samples </w:t>
        </w:r>
      </w:ins>
      <w:ins w:id="9868" w:author="Ruijie Xu" w:date="2022-01-28T14:45:00Z">
        <w:r w:rsidR="00290E6E" w:rsidRPr="002B42A7">
          <w:rPr>
            <w:rFonts w:ascii="Times New Roman" w:hAnsi="Times New Roman" w:cs="Times New Roman"/>
            <w:color w:val="000000" w:themeColor="text1"/>
            <w:rPrChange w:id="9869" w:author="Ruijie Xu" w:date="2022-03-10T12:31:00Z">
              <w:rPr>
                <w:color w:val="000000" w:themeColor="text1"/>
              </w:rPr>
            </w:rPrChange>
          </w:rPr>
          <w:t xml:space="preserve">were consistent across the classifications of all </w:t>
        </w:r>
        <w:proofErr w:type="spellStart"/>
        <w:r w:rsidR="00290E6E" w:rsidRPr="002B42A7">
          <w:rPr>
            <w:rFonts w:ascii="Times New Roman" w:hAnsi="Times New Roman" w:cs="Times New Roman"/>
            <w:color w:val="000000" w:themeColor="text1"/>
            <w:rPrChange w:id="9870" w:author="Ruijie Xu" w:date="2022-03-10T12:31:00Z">
              <w:rPr>
                <w:color w:val="000000" w:themeColor="text1"/>
              </w:rPr>
            </w:rPrChange>
          </w:rPr>
          <w:t>DBs.</w:t>
        </w:r>
        <w:proofErr w:type="spellEnd"/>
        <w:r w:rsidR="00290E6E" w:rsidRPr="002B42A7">
          <w:rPr>
            <w:rFonts w:ascii="Times New Roman" w:hAnsi="Times New Roman" w:cs="Times New Roman"/>
            <w:color w:val="000000" w:themeColor="text1"/>
            <w:rPrChange w:id="9871" w:author="Ruijie Xu" w:date="2022-03-10T12:31:00Z">
              <w:rPr>
                <w:color w:val="000000" w:themeColor="text1"/>
              </w:rPr>
            </w:rPrChange>
          </w:rPr>
          <w:t xml:space="preserve"> </w:t>
        </w:r>
      </w:ins>
      <w:ins w:id="9872" w:author="Ruijie Xu" w:date="2022-01-28T14:46:00Z">
        <w:r w:rsidR="00290E6E" w:rsidRPr="002B42A7">
          <w:rPr>
            <w:rFonts w:ascii="Times New Roman" w:hAnsi="Times New Roman" w:cs="Times New Roman"/>
            <w:color w:val="000000" w:themeColor="text1"/>
            <w:rPrChange w:id="9873" w:author="Ruijie Xu" w:date="2022-03-10T12:31:00Z">
              <w:rPr>
                <w:color w:val="000000" w:themeColor="text1"/>
              </w:rPr>
            </w:rPrChange>
          </w:rPr>
          <w:t>Sophis</w:t>
        </w:r>
      </w:ins>
      <w:ins w:id="9874" w:author="Liliana Salvador" w:date="2022-02-26T19:58:00Z">
        <w:r w:rsidR="003E13CF" w:rsidRPr="002B42A7">
          <w:rPr>
            <w:rFonts w:ascii="Times New Roman" w:hAnsi="Times New Roman" w:cs="Times New Roman"/>
            <w:color w:val="000000" w:themeColor="text1"/>
            <w:rPrChange w:id="9875" w:author="Ruijie Xu" w:date="2022-03-10T12:31:00Z">
              <w:rPr>
                <w:color w:val="000000" w:themeColor="text1"/>
              </w:rPr>
            </w:rPrChange>
          </w:rPr>
          <w:t>ti</w:t>
        </w:r>
      </w:ins>
      <w:ins w:id="9876" w:author="Ruijie Xu" w:date="2022-01-28T14:46:00Z">
        <w:r w:rsidR="00290E6E" w:rsidRPr="002B42A7">
          <w:rPr>
            <w:rFonts w:ascii="Times New Roman" w:hAnsi="Times New Roman" w:cs="Times New Roman"/>
            <w:color w:val="000000" w:themeColor="text1"/>
            <w:rPrChange w:id="9877" w:author="Ruijie Xu" w:date="2022-03-10T12:31:00Z">
              <w:rPr>
                <w:color w:val="000000" w:themeColor="text1"/>
              </w:rPr>
            </w:rPrChange>
          </w:rPr>
          <w:t xml:space="preserve">cated relationships between samples were altered by </w:t>
        </w:r>
      </w:ins>
      <w:ins w:id="9878" w:author="Ruijie Xu" w:date="2022-01-28T14:47:00Z">
        <w:r w:rsidR="00290E6E" w:rsidRPr="002B42A7">
          <w:rPr>
            <w:rFonts w:ascii="Times New Roman" w:hAnsi="Times New Roman" w:cs="Times New Roman"/>
            <w:color w:val="000000" w:themeColor="text1"/>
            <w:rPrChange w:id="9879" w:author="Ruijie Xu" w:date="2022-03-10T12:31:00Z">
              <w:rPr>
                <w:color w:val="000000" w:themeColor="text1"/>
              </w:rPr>
            </w:rPrChange>
          </w:rPr>
          <w:t xml:space="preserve">the biases introduced from DB selection. </w:t>
        </w:r>
      </w:ins>
      <w:del w:id="9880" w:author="Ruijie Xu" w:date="2022-01-28T14:26:00Z">
        <w:r w:rsidR="00234370" w:rsidRPr="002B42A7" w:rsidDel="00580E1E">
          <w:rPr>
            <w:rFonts w:ascii="Times New Roman" w:hAnsi="Times New Roman" w:cs="Times New Roman"/>
            <w:color w:val="000000" w:themeColor="text1"/>
            <w:rPrChange w:id="9881" w:author="Ruijie Xu" w:date="2022-03-10T12:31:00Z">
              <w:rPr>
                <w:color w:val="000000" w:themeColor="text1"/>
              </w:rPr>
            </w:rPrChange>
          </w:rPr>
          <w:delText xml:space="preserve">This option replaces six </w:delText>
        </w:r>
        <w:r w:rsidR="00FE5C5D" w:rsidRPr="002B42A7" w:rsidDel="00580E1E">
          <w:rPr>
            <w:rFonts w:ascii="Times New Roman" w:hAnsi="Times New Roman" w:cs="Times New Roman"/>
            <w:color w:val="000000" w:themeColor="text1"/>
            <w:rPrChange w:id="9882" w:author="Ruijie Xu" w:date="2022-03-10T12:31:00Z">
              <w:rPr>
                <w:color w:val="000000" w:themeColor="text1"/>
              </w:rPr>
            </w:rPrChange>
          </w:rPr>
          <w:delText>DB</w:delText>
        </w:r>
        <w:r w:rsidR="00234370" w:rsidRPr="002B42A7" w:rsidDel="00580E1E">
          <w:rPr>
            <w:rFonts w:ascii="Times New Roman" w:hAnsi="Times New Roman" w:cs="Times New Roman"/>
            <w:color w:val="000000" w:themeColor="text1"/>
            <w:rPrChange w:id="9883" w:author="Ruijie Xu" w:date="2022-03-10T12:31:00Z">
              <w:rPr>
                <w:color w:val="000000" w:themeColor="text1"/>
              </w:rPr>
            </w:rPrChange>
          </w:rPr>
          <w:delText xml:space="preserve"> building commands by directly downloading five different RefSeq libraries (bacterial, viral, archaeal, human, and UniVec_Core)) as well as NCBI’s taxonomic information into the standard </w:delText>
        </w:r>
        <w:r w:rsidR="00FE5C5D" w:rsidRPr="002B42A7" w:rsidDel="00580E1E">
          <w:rPr>
            <w:rFonts w:ascii="Times New Roman" w:hAnsi="Times New Roman" w:cs="Times New Roman"/>
            <w:color w:val="000000" w:themeColor="text1"/>
            <w:rPrChange w:id="9884" w:author="Ruijie Xu" w:date="2022-03-10T12:31:00Z">
              <w:rPr>
                <w:color w:val="000000" w:themeColor="text1"/>
              </w:rPr>
            </w:rPrChange>
          </w:rPr>
          <w:delText>DB</w:delText>
        </w:r>
        <w:r w:rsidR="00234370" w:rsidRPr="002B42A7" w:rsidDel="00580E1E">
          <w:rPr>
            <w:rFonts w:ascii="Times New Roman" w:hAnsi="Times New Roman" w:cs="Times New Roman"/>
            <w:color w:val="000000" w:themeColor="text1"/>
            <w:rPrChange w:id="9885" w:author="Ruijie Xu" w:date="2022-03-10T12:31:00Z">
              <w:rPr>
                <w:color w:val="000000" w:themeColor="text1"/>
              </w:rPr>
            </w:rPrChange>
          </w:rPr>
          <w:delText xml:space="preserve">. </w:delText>
        </w:r>
      </w:del>
      <w:del w:id="9886" w:author="Ruijie Xu" w:date="2022-01-28T14:36:00Z">
        <w:r w:rsidR="00234370" w:rsidRPr="002B42A7" w:rsidDel="005E1269">
          <w:rPr>
            <w:rFonts w:ascii="Times New Roman" w:hAnsi="Times New Roman" w:cs="Times New Roman"/>
            <w:color w:val="000000" w:themeColor="text1"/>
            <w:rPrChange w:id="9887" w:author="Ruijie Xu" w:date="2022-03-10T12:31:00Z">
              <w:rPr>
                <w:color w:val="000000" w:themeColor="text1"/>
              </w:rPr>
            </w:rPrChange>
          </w:rPr>
          <w:delText xml:space="preserve">However, the discrepancies between microbial profiles classified with these efficient and convenient alternative options and the profiles classified with the customized built </w:delText>
        </w:r>
        <w:r w:rsidR="00D40405" w:rsidRPr="002B42A7" w:rsidDel="005E1269">
          <w:rPr>
            <w:rFonts w:ascii="Times New Roman" w:hAnsi="Times New Roman" w:cs="Times New Roman"/>
            <w:color w:val="000000" w:themeColor="text1"/>
            <w:rPrChange w:id="9888" w:author="Ruijie Xu" w:date="2022-03-10T12:31:00Z">
              <w:rPr>
                <w:color w:val="000000" w:themeColor="text1"/>
              </w:rPr>
            </w:rPrChange>
          </w:rPr>
          <w:delText xml:space="preserve">DB </w:delText>
        </w:r>
        <w:r w:rsidR="00234370" w:rsidRPr="002B42A7" w:rsidDel="005E1269">
          <w:rPr>
            <w:rFonts w:ascii="Times New Roman" w:hAnsi="Times New Roman" w:cs="Times New Roman"/>
            <w:color w:val="000000" w:themeColor="text1"/>
            <w:rPrChange w:id="9889" w:author="Ruijie Xu" w:date="2022-03-10T12:31:00Z">
              <w:rPr>
                <w:color w:val="000000" w:themeColor="text1"/>
              </w:rPr>
            </w:rPrChange>
          </w:rPr>
          <w:delText xml:space="preserve">with the inclusion of the Refseq genomes of the known host (customized </w:delText>
        </w:r>
        <w:r w:rsidR="00FE5C5D" w:rsidRPr="002B42A7" w:rsidDel="005E1269">
          <w:rPr>
            <w:rFonts w:ascii="Times New Roman" w:hAnsi="Times New Roman" w:cs="Times New Roman"/>
            <w:color w:val="000000" w:themeColor="text1"/>
            <w:rPrChange w:id="9890" w:author="Ruijie Xu" w:date="2022-03-10T12:31:00Z">
              <w:rPr>
                <w:color w:val="000000" w:themeColor="text1"/>
              </w:rPr>
            </w:rPrChange>
          </w:rPr>
          <w:delText>DB</w:delText>
        </w:r>
        <w:r w:rsidR="00234370" w:rsidRPr="002B42A7" w:rsidDel="005E1269">
          <w:rPr>
            <w:rFonts w:ascii="Times New Roman" w:hAnsi="Times New Roman" w:cs="Times New Roman"/>
            <w:color w:val="000000" w:themeColor="text1"/>
            <w:rPrChange w:id="9891" w:author="Ruijie Xu" w:date="2022-03-10T12:31:00Z">
              <w:rPr>
                <w:color w:val="000000" w:themeColor="text1"/>
              </w:rPr>
            </w:rPrChange>
          </w:rPr>
          <w:delText>) are large</w:delText>
        </w:r>
        <w:r w:rsidR="003A41A8" w:rsidRPr="002B42A7" w:rsidDel="005E1269">
          <w:rPr>
            <w:rFonts w:ascii="Times New Roman" w:hAnsi="Times New Roman" w:cs="Times New Roman"/>
            <w:color w:val="000000" w:themeColor="text1"/>
            <w:rPrChange w:id="9892" w:author="Ruijie Xu" w:date="2022-03-10T12:31:00Z">
              <w:rPr>
                <w:color w:val="000000" w:themeColor="text1"/>
              </w:rPr>
            </w:rPrChange>
          </w:rPr>
          <w:delText>, which supports research findings of a recent publication</w:delText>
        </w:r>
        <w:r w:rsidR="00600A49" w:rsidRPr="002B42A7" w:rsidDel="005E1269">
          <w:rPr>
            <w:rFonts w:ascii="Times New Roman" w:hAnsi="Times New Roman" w:cs="Times New Roman"/>
            <w:color w:val="000000" w:themeColor="text1"/>
            <w:rPrChange w:id="9893" w:author="Ruijie Xu" w:date="2022-03-10T12:31:00Z">
              <w:rPr>
                <w:color w:val="000000" w:themeColor="text1"/>
              </w:rPr>
            </w:rPrChange>
          </w:rPr>
          <w:delText xml:space="preserve"> </w:delText>
        </w:r>
        <w:bookmarkStart w:id="9894" w:name="OLE_LINK207"/>
        <w:bookmarkStart w:id="9895" w:name="OLE_LINK208"/>
        <w:r w:rsidR="00600A49" w:rsidRPr="002B42A7" w:rsidDel="005E1269">
          <w:rPr>
            <w:rFonts w:ascii="Times New Roman" w:hAnsi="Times New Roman" w:cs="Times New Roman"/>
            <w:color w:val="000000" w:themeColor="text1"/>
            <w:rPrChange w:id="9896" w:author="Ruijie Xu" w:date="2022-03-10T12:31:00Z">
              <w:rPr>
                <w:color w:val="000000" w:themeColor="text1"/>
              </w:rPr>
            </w:rPrChange>
          </w:rPr>
          <w:fldChar w:fldCharType="begin"/>
        </w:r>
        <w:r w:rsidR="00350DBF" w:rsidRPr="002B42A7" w:rsidDel="005E1269">
          <w:rPr>
            <w:rFonts w:ascii="Times New Roman" w:hAnsi="Times New Roman" w:cs="Times New Roman"/>
            <w:color w:val="000000" w:themeColor="text1"/>
            <w:rPrChange w:id="9897" w:author="Ruijie Xu" w:date="2022-03-10T12:31:00Z">
              <w:rPr>
                <w:color w:val="000000" w:themeColor="text1"/>
              </w:rPr>
            </w:rPrChange>
          </w:rPr>
          <w:delInstrText xml:space="preserve"> ADDIN ZOTERO_ITEM CSL_CITATION {"citationID":"o3yQWZkx","properties":{"formattedCitation":"(Pereira-Marques {\\i{}et al.}, 2019)","plainCitation":"(Pereira-Marques et al., 2019)","noteIndex":0},"citationItems":[{"id":"NQbUksdo/VK4USTne","uris":["http://zotero.org/users/local/YOB362yk/items/E9KC5QJH"],"uri":["http://zotero.org/users/local/YOB362yk/items/E9KC5QJH"],"itemData":{"id":1735,"type":"article-journal","abstract":"The amount of host DNA poses a major challenge to metagenome analysis. However, there is no guidance on the levels of host DNA, nor on the depth of sequencing needed to acquire meaningful information from whole metagenome sequencing (WMS). Here, we evaluated the impact of a wide range of amounts of host DNA and sequencing depths on microbiome taxonomic profiling using WMS. Synthetic samples with increasing levels of host DNA were created by spiking DNA of a mock bacterial community, with DNA from a mouse-derived cell line. Taxonomic analysis revealed that increasing proportions of host DNA led to decreased sensitivity in detecting very low and low abundant species. Reduction of sequencing depth had major impact on the sensitivity of WMS for profiling samples with 90% host DNA, increasing the number of undetected species. Finally, analysis of simulated datasets with fixed depth of 10 million reads confirmed that microbiome profiling becomes more inaccurate as the level of host DNA increases in a sample. In conclusion, samples with high amounts of host DNA coupled with reduced sequencing depths, decrease WMS coverage for characterization of the microbiome. This study highlights the importance of carefully considering these aspects in the design of WMS experiments to maximize microbiome analyses.","container-title":"Frontiers in Microbiology","DOI":"10.3389/fmicb.2019.01277","ISSN":"1664-302X","journalAbbreviation":"Front Microbiol","note":"PMID: 31244801\nPMCID: PMC6581681","source":"PubMed Central","title":"Impact of Host DNA and Sequencing Depth on the Taxonomic Resolution of Whole Metagenome Sequencing for Microbiome Analysis","URL":"https://www.ncbi.nlm.nih.gov/pmc/articles/PMC6581681/","volume":"10","author":[{"family":"Pereira-Marques","given":"Joana"},{"family":"Hout","given":"Anne"},{"family":"Ferreira","given":"Rui M."},{"family":"Weber","given":"Michiel"},{"family":"Pinto-Ribeiro","given":"Ines"},{"family":"Doorn","given":"Leen-Jan","non-dropping-particle":"van"},{"family":"Knetsch","given":"Cornelis Willem"},{"family":"Figueiredo","given":"Ceu"}],"accessed":{"date-parts":[["2021",3,26]]},"issued":{"date-parts":[["2019",6,12]]}}}],"schema":"https://github.com/citation-style-language/schema/raw/master/csl-citation.json"} </w:delInstrText>
        </w:r>
        <w:r w:rsidR="00600A49" w:rsidRPr="002B42A7" w:rsidDel="005E1269">
          <w:rPr>
            <w:rFonts w:ascii="Times New Roman" w:hAnsi="Times New Roman" w:cs="Times New Roman"/>
            <w:color w:val="000000" w:themeColor="text1"/>
            <w:rPrChange w:id="9898" w:author="Ruijie Xu" w:date="2022-03-10T12:31:00Z">
              <w:rPr>
                <w:color w:val="000000" w:themeColor="text1"/>
              </w:rPr>
            </w:rPrChange>
          </w:rPr>
          <w:fldChar w:fldCharType="separate"/>
        </w:r>
        <w:r w:rsidR="00350DBF" w:rsidRPr="002B42A7" w:rsidDel="005E1269">
          <w:rPr>
            <w:rFonts w:ascii="Times New Roman" w:hAnsi="Times New Roman" w:cs="Times New Roman"/>
            <w:color w:val="000000"/>
            <w:rPrChange w:id="9899" w:author="Ruijie Xu" w:date="2022-03-10T12:31:00Z">
              <w:rPr>
                <w:color w:val="000000"/>
              </w:rPr>
            </w:rPrChange>
          </w:rPr>
          <w:delText xml:space="preserve">(Pereira-Marques </w:delText>
        </w:r>
        <w:r w:rsidR="00350DBF" w:rsidRPr="002B42A7" w:rsidDel="005E1269">
          <w:rPr>
            <w:rFonts w:ascii="Times New Roman" w:hAnsi="Times New Roman" w:cs="Times New Roman"/>
            <w:i/>
            <w:iCs/>
            <w:color w:val="000000"/>
            <w:rPrChange w:id="9900" w:author="Ruijie Xu" w:date="2022-03-10T12:31:00Z">
              <w:rPr>
                <w:i/>
                <w:iCs/>
                <w:color w:val="000000"/>
              </w:rPr>
            </w:rPrChange>
          </w:rPr>
          <w:delText>et al.</w:delText>
        </w:r>
        <w:r w:rsidR="00350DBF" w:rsidRPr="002B42A7" w:rsidDel="005E1269">
          <w:rPr>
            <w:rFonts w:ascii="Times New Roman" w:hAnsi="Times New Roman" w:cs="Times New Roman"/>
            <w:color w:val="000000"/>
            <w:rPrChange w:id="9901" w:author="Ruijie Xu" w:date="2022-03-10T12:31:00Z">
              <w:rPr>
                <w:color w:val="000000"/>
              </w:rPr>
            </w:rPrChange>
          </w:rPr>
          <w:delText>, 2019)</w:delText>
        </w:r>
        <w:r w:rsidR="00600A49" w:rsidRPr="002B42A7" w:rsidDel="005E1269">
          <w:rPr>
            <w:rFonts w:ascii="Times New Roman" w:hAnsi="Times New Roman" w:cs="Times New Roman"/>
            <w:color w:val="000000" w:themeColor="text1"/>
            <w:rPrChange w:id="9902" w:author="Ruijie Xu" w:date="2022-03-10T12:31:00Z">
              <w:rPr>
                <w:color w:val="000000" w:themeColor="text1"/>
              </w:rPr>
            </w:rPrChange>
          </w:rPr>
          <w:fldChar w:fldCharType="end"/>
        </w:r>
        <w:r w:rsidR="00600A49" w:rsidRPr="002B42A7" w:rsidDel="005E1269">
          <w:rPr>
            <w:rFonts w:ascii="Times New Roman" w:hAnsi="Times New Roman" w:cs="Times New Roman"/>
            <w:color w:val="000000" w:themeColor="text1"/>
            <w:rPrChange w:id="9903" w:author="Ruijie Xu" w:date="2022-03-10T12:31:00Z">
              <w:rPr>
                <w:color w:val="000000" w:themeColor="text1"/>
              </w:rPr>
            </w:rPrChange>
          </w:rPr>
          <w:delText xml:space="preserve">. </w:delText>
        </w:r>
      </w:del>
      <w:bookmarkEnd w:id="9894"/>
      <w:bookmarkEnd w:id="9895"/>
    </w:p>
    <w:p w14:paraId="19B6D191" w14:textId="77777777" w:rsidR="003E13CF" w:rsidRPr="002B42A7" w:rsidRDefault="003E13CF" w:rsidP="0046408A">
      <w:pPr>
        <w:spacing w:line="480" w:lineRule="auto"/>
        <w:rPr>
          <w:ins w:id="9904" w:author="Liliana Salvador" w:date="2022-02-26T19:58:00Z"/>
          <w:rFonts w:ascii="Times New Roman" w:hAnsi="Times New Roman" w:cs="Times New Roman"/>
          <w:color w:val="000000" w:themeColor="text1"/>
          <w:rPrChange w:id="9905" w:author="Ruijie Xu" w:date="2022-03-10T12:31:00Z">
            <w:rPr>
              <w:ins w:id="9906" w:author="Liliana Salvador" w:date="2022-02-26T19:58:00Z"/>
              <w:color w:val="000000" w:themeColor="text1"/>
            </w:rPr>
          </w:rPrChange>
        </w:rPr>
      </w:pPr>
    </w:p>
    <w:p w14:paraId="28F52D9F" w14:textId="192C6FFF" w:rsidR="00234370" w:rsidRPr="002B42A7" w:rsidDel="00DF6582" w:rsidRDefault="00234370" w:rsidP="0046408A">
      <w:pPr>
        <w:spacing w:line="480" w:lineRule="auto"/>
        <w:ind w:firstLine="720"/>
        <w:rPr>
          <w:del w:id="9907" w:author="Ruijie Xu" w:date="2022-01-28T14:47:00Z"/>
          <w:rFonts w:ascii="Times New Roman" w:hAnsi="Times New Roman" w:cs="Times New Roman"/>
          <w:color w:val="000000" w:themeColor="text1"/>
          <w:rPrChange w:id="9908" w:author="Ruijie Xu" w:date="2022-03-10T12:31:00Z">
            <w:rPr>
              <w:del w:id="9909" w:author="Ruijie Xu" w:date="2022-01-28T14:47:00Z"/>
              <w:color w:val="000000" w:themeColor="text1"/>
            </w:rPr>
          </w:rPrChange>
        </w:rPr>
      </w:pPr>
      <w:del w:id="9910" w:author="Ruijie Xu" w:date="2022-01-28T14:47:00Z">
        <w:r w:rsidRPr="002B42A7" w:rsidDel="00DF6582">
          <w:rPr>
            <w:rFonts w:ascii="Times New Roman" w:hAnsi="Times New Roman" w:cs="Times New Roman"/>
            <w:color w:val="000000" w:themeColor="text1"/>
            <w:rPrChange w:id="9911" w:author="Ruijie Xu" w:date="2022-03-10T12:31:00Z">
              <w:rPr>
                <w:color w:val="000000" w:themeColor="text1"/>
              </w:rPr>
            </w:rPrChange>
          </w:rPr>
          <w:delText xml:space="preserve">The comparisons among the microbial profiles classified by different Kraken2 </w:delText>
        </w:r>
        <w:r w:rsidR="00FE5C5D" w:rsidRPr="002B42A7" w:rsidDel="00DF6582">
          <w:rPr>
            <w:rFonts w:ascii="Times New Roman" w:hAnsi="Times New Roman" w:cs="Times New Roman"/>
            <w:color w:val="000000" w:themeColor="text1"/>
            <w:rPrChange w:id="9912" w:author="Ruijie Xu" w:date="2022-03-10T12:31:00Z">
              <w:rPr>
                <w:color w:val="000000" w:themeColor="text1"/>
              </w:rPr>
            </w:rPrChange>
          </w:rPr>
          <w:delText>DB</w:delText>
        </w:r>
        <w:r w:rsidRPr="002B42A7" w:rsidDel="00DF6582">
          <w:rPr>
            <w:rFonts w:ascii="Times New Roman" w:hAnsi="Times New Roman" w:cs="Times New Roman"/>
            <w:color w:val="000000" w:themeColor="text1"/>
            <w:rPrChange w:id="9913" w:author="Ruijie Xu" w:date="2022-03-10T12:31:00Z">
              <w:rPr>
                <w:color w:val="000000" w:themeColor="text1"/>
              </w:rPr>
            </w:rPrChange>
          </w:rPr>
          <w:delText xml:space="preserve">s have not only shown the importance of choosing the right </w:delText>
        </w:r>
        <w:r w:rsidR="00FE5C5D" w:rsidRPr="002B42A7" w:rsidDel="00DF6582">
          <w:rPr>
            <w:rFonts w:ascii="Times New Roman" w:hAnsi="Times New Roman" w:cs="Times New Roman"/>
            <w:color w:val="000000" w:themeColor="text1"/>
            <w:rPrChange w:id="9914" w:author="Ruijie Xu" w:date="2022-03-10T12:31:00Z">
              <w:rPr>
                <w:color w:val="000000" w:themeColor="text1"/>
              </w:rPr>
            </w:rPrChange>
          </w:rPr>
          <w:delText>DB</w:delText>
        </w:r>
        <w:r w:rsidRPr="002B42A7" w:rsidDel="00DF6582">
          <w:rPr>
            <w:rFonts w:ascii="Times New Roman" w:hAnsi="Times New Roman" w:cs="Times New Roman"/>
            <w:color w:val="000000" w:themeColor="text1"/>
            <w:rPrChange w:id="9915" w:author="Ruijie Xu" w:date="2022-03-10T12:31:00Z">
              <w:rPr>
                <w:color w:val="000000" w:themeColor="text1"/>
              </w:rPr>
            </w:rPrChange>
          </w:rPr>
          <w:delText xml:space="preserve"> for taxonomical analysis but also emphasized the importance of including as many genomes of the known taxonomies into the </w:delText>
        </w:r>
        <w:r w:rsidR="00FE5C5D" w:rsidRPr="002B42A7" w:rsidDel="00DF6582">
          <w:rPr>
            <w:rFonts w:ascii="Times New Roman" w:hAnsi="Times New Roman" w:cs="Times New Roman"/>
            <w:color w:val="000000" w:themeColor="text1"/>
            <w:rPrChange w:id="9916" w:author="Ruijie Xu" w:date="2022-03-10T12:31:00Z">
              <w:rPr>
                <w:color w:val="000000" w:themeColor="text1"/>
              </w:rPr>
            </w:rPrChange>
          </w:rPr>
          <w:delText>DB</w:delText>
        </w:r>
        <w:r w:rsidRPr="002B42A7" w:rsidDel="00DF6582">
          <w:rPr>
            <w:rFonts w:ascii="Times New Roman" w:hAnsi="Times New Roman" w:cs="Times New Roman"/>
            <w:color w:val="000000" w:themeColor="text1"/>
            <w:rPrChange w:id="9917" w:author="Ruijie Xu" w:date="2022-03-10T12:31:00Z">
              <w:rPr>
                <w:color w:val="000000" w:themeColor="text1"/>
              </w:rPr>
            </w:rPrChange>
          </w:rPr>
          <w:delText xml:space="preserve"> as possible</w:delText>
        </w:r>
        <w:r w:rsidR="00366132" w:rsidRPr="002B42A7" w:rsidDel="00DF6582">
          <w:rPr>
            <w:rFonts w:ascii="Times New Roman" w:hAnsi="Times New Roman" w:cs="Times New Roman"/>
            <w:color w:val="000000" w:themeColor="text1"/>
            <w:rPrChange w:id="9918" w:author="Ruijie Xu" w:date="2022-03-10T12:31:00Z">
              <w:rPr>
                <w:color w:val="000000" w:themeColor="text1"/>
              </w:rPr>
            </w:rPrChange>
          </w:rPr>
          <w:delText xml:space="preserve">; </w:delText>
        </w:r>
        <w:r w:rsidRPr="002B42A7" w:rsidDel="00DF6582">
          <w:rPr>
            <w:rFonts w:ascii="Times New Roman" w:hAnsi="Times New Roman" w:cs="Times New Roman"/>
            <w:color w:val="000000" w:themeColor="text1"/>
            <w:rPrChange w:id="9919" w:author="Ruijie Xu" w:date="2022-03-10T12:31:00Z">
              <w:rPr>
                <w:color w:val="000000" w:themeColor="text1"/>
              </w:rPr>
            </w:rPrChange>
          </w:rPr>
          <w:delText xml:space="preserve">otherwise, </w:delText>
        </w:r>
        <w:r w:rsidR="00D40405" w:rsidRPr="002B42A7" w:rsidDel="00DF6582">
          <w:rPr>
            <w:rFonts w:ascii="Times New Roman" w:hAnsi="Times New Roman" w:cs="Times New Roman"/>
            <w:color w:val="000000" w:themeColor="text1"/>
            <w:rPrChange w:id="9920" w:author="Ruijie Xu" w:date="2022-03-10T12:31:00Z">
              <w:rPr>
                <w:color w:val="000000" w:themeColor="text1"/>
              </w:rPr>
            </w:rPrChange>
          </w:rPr>
          <w:delText xml:space="preserve">the </w:delText>
        </w:r>
        <w:r w:rsidRPr="002B42A7" w:rsidDel="00DF6582">
          <w:rPr>
            <w:rFonts w:ascii="Times New Roman" w:hAnsi="Times New Roman" w:cs="Times New Roman"/>
            <w:color w:val="000000" w:themeColor="text1"/>
            <w:rPrChange w:id="9921" w:author="Ruijie Xu" w:date="2022-03-10T12:31:00Z">
              <w:rPr>
                <w:color w:val="000000" w:themeColor="text1"/>
              </w:rPr>
            </w:rPrChange>
          </w:rPr>
          <w:delText xml:space="preserve">classification results could be greatly altered due to the missing genomes, leading to potentially misleading biological conclusions. </w:delText>
        </w:r>
      </w:del>
    </w:p>
    <w:p w14:paraId="21E28F2F" w14:textId="77777777" w:rsidR="005912FB" w:rsidRPr="002B42A7" w:rsidDel="00B1228A" w:rsidRDefault="005912FB" w:rsidP="00271EA9">
      <w:pPr>
        <w:spacing w:line="480" w:lineRule="auto"/>
        <w:rPr>
          <w:del w:id="9922" w:author="Rajeev, Sree" w:date="2022-03-03T11:38:00Z"/>
          <w:rFonts w:ascii="Times New Roman" w:hAnsi="Times New Roman" w:cs="Times New Roman"/>
          <w:b/>
          <w:bCs/>
          <w:color w:val="000000" w:themeColor="text1"/>
          <w:rPrChange w:id="9923" w:author="Ruijie Xu" w:date="2022-03-10T12:31:00Z">
            <w:rPr>
              <w:del w:id="9924" w:author="Rajeev, Sree" w:date="2022-03-03T11:38:00Z"/>
              <w:b/>
              <w:bCs/>
              <w:color w:val="000000" w:themeColor="text1"/>
            </w:rPr>
          </w:rPrChange>
        </w:rPr>
      </w:pPr>
    </w:p>
    <w:p w14:paraId="25BF079E" w14:textId="771AA7CB" w:rsidR="00B26496" w:rsidRPr="002B42A7" w:rsidRDefault="00B26496" w:rsidP="00271EA9">
      <w:pPr>
        <w:spacing w:line="480" w:lineRule="auto"/>
        <w:rPr>
          <w:ins w:id="9925" w:author="Ruijie Xu" w:date="2022-01-30T12:35:00Z"/>
          <w:rFonts w:ascii="Times New Roman" w:hAnsi="Times New Roman" w:cs="Times New Roman"/>
          <w:b/>
          <w:bCs/>
          <w:color w:val="000000" w:themeColor="text1"/>
          <w:rPrChange w:id="9926" w:author="Ruijie Xu" w:date="2022-03-10T12:31:00Z">
            <w:rPr>
              <w:ins w:id="9927" w:author="Ruijie Xu" w:date="2022-01-30T12:35:00Z"/>
              <w:color w:val="000000" w:themeColor="text1"/>
            </w:rPr>
          </w:rPrChange>
        </w:rPr>
      </w:pPr>
      <w:ins w:id="9928" w:author="Ruijie Xu" w:date="2022-01-30T12:35:00Z">
        <w:r w:rsidRPr="002B42A7">
          <w:rPr>
            <w:rFonts w:ascii="Times New Roman" w:hAnsi="Times New Roman" w:cs="Times New Roman"/>
            <w:b/>
            <w:bCs/>
            <w:color w:val="000000" w:themeColor="text1"/>
            <w:rPrChange w:id="9929" w:author="Ruijie Xu" w:date="2022-03-10T12:31:00Z">
              <w:rPr>
                <w:color w:val="000000" w:themeColor="text1"/>
              </w:rPr>
            </w:rPrChange>
          </w:rPr>
          <w:t xml:space="preserve">Resources </w:t>
        </w:r>
      </w:ins>
      <w:ins w:id="9930" w:author="Liliana Salvador" w:date="2022-02-26T19:58:00Z">
        <w:r w:rsidR="003E13CF" w:rsidRPr="002B42A7">
          <w:rPr>
            <w:rFonts w:ascii="Times New Roman" w:hAnsi="Times New Roman" w:cs="Times New Roman"/>
            <w:b/>
            <w:bCs/>
            <w:color w:val="000000" w:themeColor="text1"/>
            <w:rPrChange w:id="9931" w:author="Ruijie Xu" w:date="2022-03-10T12:31:00Z">
              <w:rPr>
                <w:b/>
                <w:bCs/>
                <w:color w:val="000000" w:themeColor="text1"/>
              </w:rPr>
            </w:rPrChange>
          </w:rPr>
          <w:t>r</w:t>
        </w:r>
      </w:ins>
      <w:ins w:id="9932" w:author="Ruijie Xu" w:date="2022-01-30T12:35:00Z">
        <w:del w:id="9933" w:author="Liliana Salvador" w:date="2022-02-26T19:58:00Z">
          <w:r w:rsidRPr="002B42A7" w:rsidDel="003E13CF">
            <w:rPr>
              <w:rFonts w:ascii="Times New Roman" w:hAnsi="Times New Roman" w:cs="Times New Roman"/>
              <w:b/>
              <w:bCs/>
              <w:color w:val="000000" w:themeColor="text1"/>
              <w:rPrChange w:id="9934" w:author="Ruijie Xu" w:date="2022-03-10T12:31:00Z">
                <w:rPr>
                  <w:color w:val="000000" w:themeColor="text1"/>
                </w:rPr>
              </w:rPrChange>
            </w:rPr>
            <w:delText>R</w:delText>
          </w:r>
        </w:del>
        <w:r w:rsidRPr="002B42A7">
          <w:rPr>
            <w:rFonts w:ascii="Times New Roman" w:hAnsi="Times New Roman" w:cs="Times New Roman"/>
            <w:b/>
            <w:bCs/>
            <w:color w:val="000000" w:themeColor="text1"/>
            <w:rPrChange w:id="9935" w:author="Ruijie Xu" w:date="2022-03-10T12:31:00Z">
              <w:rPr>
                <w:color w:val="000000" w:themeColor="text1"/>
              </w:rPr>
            </w:rPrChange>
          </w:rPr>
          <w:t xml:space="preserve">equired to </w:t>
        </w:r>
      </w:ins>
      <w:ins w:id="9936" w:author="Liliana Salvador" w:date="2022-02-26T19:58:00Z">
        <w:r w:rsidR="003E13CF" w:rsidRPr="002B42A7">
          <w:rPr>
            <w:rFonts w:ascii="Times New Roman" w:hAnsi="Times New Roman" w:cs="Times New Roman"/>
            <w:b/>
            <w:bCs/>
            <w:color w:val="000000" w:themeColor="text1"/>
            <w:rPrChange w:id="9937" w:author="Ruijie Xu" w:date="2022-03-10T12:31:00Z">
              <w:rPr>
                <w:b/>
                <w:bCs/>
                <w:color w:val="000000" w:themeColor="text1"/>
              </w:rPr>
            </w:rPrChange>
          </w:rPr>
          <w:t>u</w:t>
        </w:r>
      </w:ins>
      <w:ins w:id="9938" w:author="Ruijie Xu" w:date="2022-01-30T12:35:00Z">
        <w:del w:id="9939" w:author="Liliana Salvador" w:date="2022-02-26T19:58:00Z">
          <w:r w:rsidRPr="002B42A7" w:rsidDel="003E13CF">
            <w:rPr>
              <w:rFonts w:ascii="Times New Roman" w:hAnsi="Times New Roman" w:cs="Times New Roman"/>
              <w:b/>
              <w:bCs/>
              <w:color w:val="000000" w:themeColor="text1"/>
              <w:rPrChange w:id="9940" w:author="Ruijie Xu" w:date="2022-03-10T12:31:00Z">
                <w:rPr>
                  <w:color w:val="000000" w:themeColor="text1"/>
                </w:rPr>
              </w:rPrChange>
            </w:rPr>
            <w:delText>U</w:delText>
          </w:r>
        </w:del>
        <w:r w:rsidRPr="002B42A7">
          <w:rPr>
            <w:rFonts w:ascii="Times New Roman" w:hAnsi="Times New Roman" w:cs="Times New Roman"/>
            <w:b/>
            <w:bCs/>
            <w:color w:val="000000" w:themeColor="text1"/>
            <w:rPrChange w:id="9941" w:author="Ruijie Xu" w:date="2022-03-10T12:31:00Z">
              <w:rPr>
                <w:color w:val="000000" w:themeColor="text1"/>
              </w:rPr>
            </w:rPrChange>
          </w:rPr>
          <w:t xml:space="preserve">se </w:t>
        </w:r>
      </w:ins>
      <w:ins w:id="9942" w:author="Liliana Salvador" w:date="2022-02-26T19:58:00Z">
        <w:r w:rsidR="003E13CF" w:rsidRPr="002B42A7">
          <w:rPr>
            <w:rFonts w:ascii="Times New Roman" w:hAnsi="Times New Roman" w:cs="Times New Roman"/>
            <w:b/>
            <w:bCs/>
            <w:color w:val="000000" w:themeColor="text1"/>
            <w:rPrChange w:id="9943" w:author="Ruijie Xu" w:date="2022-03-10T12:31:00Z">
              <w:rPr>
                <w:b/>
                <w:bCs/>
                <w:color w:val="000000" w:themeColor="text1"/>
              </w:rPr>
            </w:rPrChange>
          </w:rPr>
          <w:t>d</w:t>
        </w:r>
      </w:ins>
      <w:ins w:id="9944" w:author="Ruijie Xu" w:date="2022-01-30T12:35:00Z">
        <w:del w:id="9945" w:author="Liliana Salvador" w:date="2022-02-26T19:58:00Z">
          <w:r w:rsidRPr="002B42A7" w:rsidDel="003E13CF">
            <w:rPr>
              <w:rFonts w:ascii="Times New Roman" w:hAnsi="Times New Roman" w:cs="Times New Roman"/>
              <w:b/>
              <w:bCs/>
              <w:color w:val="000000" w:themeColor="text1"/>
              <w:rPrChange w:id="9946" w:author="Ruijie Xu" w:date="2022-03-10T12:31:00Z">
                <w:rPr>
                  <w:color w:val="000000" w:themeColor="text1"/>
                </w:rPr>
              </w:rPrChange>
            </w:rPr>
            <w:delText>D</w:delText>
          </w:r>
        </w:del>
        <w:r w:rsidRPr="002B42A7">
          <w:rPr>
            <w:rFonts w:ascii="Times New Roman" w:hAnsi="Times New Roman" w:cs="Times New Roman"/>
            <w:b/>
            <w:bCs/>
            <w:color w:val="000000" w:themeColor="text1"/>
            <w:rPrChange w:id="9947" w:author="Ruijie Xu" w:date="2022-03-10T12:31:00Z">
              <w:rPr>
                <w:color w:val="000000" w:themeColor="text1"/>
              </w:rPr>
            </w:rPrChange>
          </w:rPr>
          <w:t xml:space="preserve">ifferent </w:t>
        </w:r>
      </w:ins>
      <w:ins w:id="9948" w:author="Liliana Salvador" w:date="2022-02-26T19:58:00Z">
        <w:r w:rsidR="003E13CF" w:rsidRPr="002B42A7">
          <w:rPr>
            <w:rFonts w:ascii="Times New Roman" w:hAnsi="Times New Roman" w:cs="Times New Roman"/>
            <w:b/>
            <w:bCs/>
            <w:color w:val="000000" w:themeColor="text1"/>
            <w:rPrChange w:id="9949" w:author="Ruijie Xu" w:date="2022-03-10T12:31:00Z">
              <w:rPr>
                <w:b/>
                <w:bCs/>
                <w:color w:val="000000" w:themeColor="text1"/>
              </w:rPr>
            </w:rPrChange>
          </w:rPr>
          <w:t>s</w:t>
        </w:r>
      </w:ins>
      <w:ins w:id="9950" w:author="Ruijie Xu" w:date="2022-01-30T12:36:00Z">
        <w:del w:id="9951" w:author="Liliana Salvador" w:date="2022-02-26T19:58:00Z">
          <w:r w:rsidRPr="002B42A7" w:rsidDel="003E13CF">
            <w:rPr>
              <w:rFonts w:ascii="Times New Roman" w:hAnsi="Times New Roman" w:cs="Times New Roman"/>
              <w:b/>
              <w:bCs/>
              <w:color w:val="000000" w:themeColor="text1"/>
              <w:rPrChange w:id="9952" w:author="Ruijie Xu" w:date="2022-03-10T12:31:00Z">
                <w:rPr>
                  <w:color w:val="000000" w:themeColor="text1"/>
                </w:rPr>
              </w:rPrChange>
            </w:rPr>
            <w:delText>S</w:delText>
          </w:r>
        </w:del>
        <w:r w:rsidRPr="002B42A7">
          <w:rPr>
            <w:rFonts w:ascii="Times New Roman" w:hAnsi="Times New Roman" w:cs="Times New Roman"/>
            <w:b/>
            <w:bCs/>
            <w:color w:val="000000" w:themeColor="text1"/>
            <w:rPrChange w:id="9953" w:author="Ruijie Xu" w:date="2022-03-10T12:31:00Z">
              <w:rPr>
                <w:color w:val="000000" w:themeColor="text1"/>
              </w:rPr>
            </w:rPrChange>
          </w:rPr>
          <w:t>oftware</w:t>
        </w:r>
      </w:ins>
    </w:p>
    <w:p w14:paraId="2517E80D" w14:textId="459D7C00" w:rsidR="00234370" w:rsidRPr="002B42A7" w:rsidRDefault="006A2765" w:rsidP="00271EA9">
      <w:pPr>
        <w:spacing w:line="480" w:lineRule="auto"/>
        <w:rPr>
          <w:ins w:id="9954" w:author="Ruijie Xu" w:date="2022-01-28T15:46:00Z"/>
          <w:rFonts w:ascii="Times New Roman" w:hAnsi="Times New Roman" w:cs="Times New Roman"/>
          <w:color w:val="000000" w:themeColor="text1"/>
          <w:rPrChange w:id="9955" w:author="Ruijie Xu" w:date="2022-03-10T12:31:00Z">
            <w:rPr>
              <w:ins w:id="9956" w:author="Ruijie Xu" w:date="2022-01-28T15:46:00Z"/>
              <w:color w:val="000000" w:themeColor="text1"/>
            </w:rPr>
          </w:rPrChange>
        </w:rPr>
      </w:pPr>
      <w:bookmarkStart w:id="9957" w:name="OLE_LINK39"/>
      <w:bookmarkStart w:id="9958" w:name="OLE_LINK40"/>
      <w:bookmarkStart w:id="9959" w:name="OLE_LINK105"/>
      <w:ins w:id="9960" w:author="Ruijie Xu" w:date="2022-01-28T14:52:00Z">
        <w:del w:id="9961" w:author="Liliana Salvador" w:date="2022-02-26T19:59:00Z">
          <w:r w:rsidRPr="002B42A7" w:rsidDel="001C0737">
            <w:rPr>
              <w:rFonts w:ascii="Times New Roman" w:hAnsi="Times New Roman" w:cs="Times New Roman"/>
              <w:color w:val="000000" w:themeColor="text1"/>
              <w:rPrChange w:id="9962" w:author="Ruijie Xu" w:date="2022-03-10T12:31:00Z">
                <w:rPr>
                  <w:b/>
                  <w:bCs/>
                  <w:color w:val="000000" w:themeColor="text1"/>
                </w:rPr>
              </w:rPrChange>
            </w:rPr>
            <w:delText>The m</w:delText>
          </w:r>
        </w:del>
        <w:del w:id="9963" w:author="Liliana Salvador" w:date="2022-03-16T21:05:00Z">
          <w:r w:rsidRPr="002B42A7" w:rsidDel="005615CF">
            <w:rPr>
              <w:rFonts w:ascii="Times New Roman" w:hAnsi="Times New Roman" w:cs="Times New Roman"/>
              <w:color w:val="000000" w:themeColor="text1"/>
              <w:rPrChange w:id="9964" w:author="Ruijie Xu" w:date="2022-03-10T12:31:00Z">
                <w:rPr>
                  <w:b/>
                  <w:bCs/>
                  <w:color w:val="000000" w:themeColor="text1"/>
                </w:rPr>
              </w:rPrChange>
            </w:rPr>
            <w:delText>etagenomics software can be classified into two different categories, alignment-based and alignment</w:delText>
          </w:r>
        </w:del>
      </w:ins>
      <w:ins w:id="9965" w:author="Ruijie Xu" w:date="2022-01-30T14:18:00Z">
        <w:del w:id="9966" w:author="Liliana Salvador" w:date="2022-03-16T21:05:00Z">
          <w:r w:rsidR="00711005" w:rsidRPr="002B42A7" w:rsidDel="005615CF">
            <w:rPr>
              <w:rFonts w:ascii="Times New Roman" w:hAnsi="Times New Roman" w:cs="Times New Roman"/>
              <w:color w:val="000000" w:themeColor="text1"/>
              <w:rPrChange w:id="9967" w:author="Ruijie Xu" w:date="2022-03-10T12:31:00Z">
                <w:rPr>
                  <w:color w:val="000000" w:themeColor="text1"/>
                </w:rPr>
              </w:rPrChange>
            </w:rPr>
            <w:delText>-</w:delText>
          </w:r>
        </w:del>
      </w:ins>
      <w:ins w:id="9968" w:author="Ruijie Xu" w:date="2022-01-28T14:52:00Z">
        <w:del w:id="9969" w:author="Liliana Salvador" w:date="2022-03-16T21:05:00Z">
          <w:r w:rsidRPr="002B42A7" w:rsidDel="005615CF">
            <w:rPr>
              <w:rFonts w:ascii="Times New Roman" w:hAnsi="Times New Roman" w:cs="Times New Roman"/>
              <w:color w:val="000000" w:themeColor="text1"/>
              <w:rPrChange w:id="9970" w:author="Ruijie Xu" w:date="2022-03-10T12:31:00Z">
                <w:rPr>
                  <w:b/>
                  <w:bCs/>
                  <w:color w:val="000000" w:themeColor="text1"/>
                </w:rPr>
              </w:rPrChange>
            </w:rPr>
            <w:delText xml:space="preserve">free. The </w:delText>
          </w:r>
        </w:del>
      </w:ins>
      <w:ins w:id="9971" w:author="Ruijie Xu" w:date="2022-03-11T14:10:00Z">
        <w:del w:id="9972" w:author="Liliana Salvador" w:date="2022-03-16T21:05:00Z">
          <w:r w:rsidR="00A1322E" w:rsidRPr="00A1322E" w:rsidDel="005615CF">
            <w:rPr>
              <w:rFonts w:ascii="Times New Roman" w:hAnsi="Times New Roman" w:cs="Times New Roman"/>
              <w:color w:val="000000" w:themeColor="text1"/>
            </w:rPr>
            <w:delText>alignment-based</w:delText>
          </w:r>
        </w:del>
      </w:ins>
      <w:ins w:id="9973" w:author="Ruijie Xu" w:date="2022-02-02T13:42:00Z">
        <w:del w:id="9974" w:author="Liliana Salvador" w:date="2022-03-16T21:05:00Z">
          <w:r w:rsidR="00576784" w:rsidRPr="002B42A7" w:rsidDel="005615CF">
            <w:rPr>
              <w:rFonts w:ascii="Times New Roman" w:hAnsi="Times New Roman" w:cs="Times New Roman"/>
              <w:color w:val="000000" w:themeColor="text1"/>
              <w:rPrChange w:id="9975" w:author="Ruijie Xu" w:date="2022-03-10T12:31:00Z">
                <w:rPr>
                  <w:color w:val="000000" w:themeColor="text1"/>
                </w:rPr>
              </w:rPrChange>
            </w:rPr>
            <w:delText xml:space="preserve"> software, suffers gre</w:delText>
          </w:r>
        </w:del>
      </w:ins>
      <w:ins w:id="9976" w:author="Ruijie Xu" w:date="2022-02-02T13:43:00Z">
        <w:del w:id="9977" w:author="Liliana Salvador" w:date="2022-03-16T21:05:00Z">
          <w:r w:rsidR="00576784" w:rsidRPr="002B42A7" w:rsidDel="005615CF">
            <w:rPr>
              <w:rFonts w:ascii="Times New Roman" w:hAnsi="Times New Roman" w:cs="Times New Roman"/>
              <w:color w:val="000000" w:themeColor="text1"/>
              <w:rPrChange w:id="9978" w:author="Ruijie Xu" w:date="2022-03-10T12:31:00Z">
                <w:rPr>
                  <w:color w:val="000000" w:themeColor="text1"/>
                </w:rPr>
              </w:rPrChange>
            </w:rPr>
            <w:delText>atly from</w:delText>
          </w:r>
        </w:del>
        <w:del w:id="9979" w:author="Liliana Salvador" w:date="2022-02-26T19:59:00Z">
          <w:r w:rsidR="00576784" w:rsidRPr="002B42A7" w:rsidDel="001C0737">
            <w:rPr>
              <w:rFonts w:ascii="Times New Roman" w:hAnsi="Times New Roman" w:cs="Times New Roman"/>
              <w:color w:val="000000" w:themeColor="text1"/>
              <w:rPrChange w:id="9980" w:author="Ruijie Xu" w:date="2022-03-10T12:31:00Z">
                <w:rPr>
                  <w:color w:val="000000" w:themeColor="text1"/>
                </w:rPr>
              </w:rPrChange>
            </w:rPr>
            <w:delText xml:space="preserve"> the</w:delText>
          </w:r>
        </w:del>
        <w:del w:id="9981" w:author="Liliana Salvador" w:date="2022-03-16T21:05:00Z">
          <w:r w:rsidR="00576784" w:rsidRPr="002B42A7" w:rsidDel="005615CF">
            <w:rPr>
              <w:rFonts w:ascii="Times New Roman" w:hAnsi="Times New Roman" w:cs="Times New Roman"/>
              <w:color w:val="000000" w:themeColor="text1"/>
              <w:rPrChange w:id="9982" w:author="Ruijie Xu" w:date="2022-03-10T12:31:00Z">
                <w:rPr>
                  <w:color w:val="000000" w:themeColor="text1"/>
                </w:rPr>
              </w:rPrChange>
            </w:rPr>
            <w:delText xml:space="preserve"> slow speed and the large resources, </w:delText>
          </w:r>
        </w:del>
        <w:del w:id="9983" w:author="Liliana Salvador" w:date="2022-03-08T20:23:00Z">
          <w:r w:rsidR="00576784" w:rsidRPr="002B42A7" w:rsidDel="00685BA9">
            <w:rPr>
              <w:rFonts w:ascii="Times New Roman" w:hAnsi="Times New Roman" w:cs="Times New Roman"/>
              <w:color w:val="000000" w:themeColor="text1"/>
              <w:rPrChange w:id="9984" w:author="Ruijie Xu" w:date="2022-03-10T12:31:00Z">
                <w:rPr>
                  <w:color w:val="000000" w:themeColor="text1"/>
                </w:rPr>
              </w:rPrChange>
            </w:rPr>
            <w:delText>were</w:delText>
          </w:r>
        </w:del>
        <w:del w:id="9985" w:author="Liliana Salvador" w:date="2022-03-16T21:05:00Z">
          <w:r w:rsidR="00576784" w:rsidRPr="002B42A7" w:rsidDel="005615CF">
            <w:rPr>
              <w:rFonts w:ascii="Times New Roman" w:hAnsi="Times New Roman" w:cs="Times New Roman"/>
              <w:color w:val="000000" w:themeColor="text1"/>
              <w:rPrChange w:id="9986" w:author="Ruijie Xu" w:date="2022-03-10T12:31:00Z">
                <w:rPr>
                  <w:color w:val="000000" w:themeColor="text1"/>
                </w:rPr>
              </w:rPrChange>
            </w:rPr>
            <w:delText xml:space="preserve"> generally thought high</w:delText>
          </w:r>
        </w:del>
        <w:del w:id="9987" w:author="Liliana Salvador" w:date="2022-02-26T20:00:00Z">
          <w:r w:rsidR="00576784" w:rsidRPr="002B42A7" w:rsidDel="001C0737">
            <w:rPr>
              <w:rFonts w:ascii="Times New Roman" w:hAnsi="Times New Roman" w:cs="Times New Roman"/>
              <w:color w:val="000000" w:themeColor="text1"/>
              <w:rPrChange w:id="9988" w:author="Ruijie Xu" w:date="2022-03-10T12:31:00Z">
                <w:rPr>
                  <w:color w:val="000000" w:themeColor="text1"/>
                </w:rPr>
              </w:rPrChange>
            </w:rPr>
            <w:delText>er in</w:delText>
          </w:r>
        </w:del>
        <w:del w:id="9989" w:author="Liliana Salvador" w:date="2022-03-16T21:05:00Z">
          <w:r w:rsidR="00576784" w:rsidRPr="002B42A7" w:rsidDel="005615CF">
            <w:rPr>
              <w:rFonts w:ascii="Times New Roman" w:hAnsi="Times New Roman" w:cs="Times New Roman"/>
              <w:color w:val="000000" w:themeColor="text1"/>
              <w:rPrChange w:id="9990" w:author="Ruijie Xu" w:date="2022-03-10T12:31:00Z">
                <w:rPr>
                  <w:color w:val="000000" w:themeColor="text1"/>
                </w:rPr>
              </w:rPrChange>
            </w:rPr>
            <w:delText xml:space="preserve"> sensitivity</w:delText>
          </w:r>
        </w:del>
      </w:ins>
      <w:ins w:id="9991" w:author="Ruijie Xu" w:date="2022-01-28T14:58:00Z">
        <w:del w:id="9992" w:author="Liliana Salvador" w:date="2022-03-16T21:05:00Z">
          <w:r w:rsidR="00F722E8" w:rsidRPr="002B42A7" w:rsidDel="005615CF">
            <w:rPr>
              <w:rFonts w:ascii="Times New Roman" w:hAnsi="Times New Roman" w:cs="Times New Roman"/>
              <w:color w:val="000000" w:themeColor="text1"/>
              <w:rPrChange w:id="9993" w:author="Ruijie Xu" w:date="2022-03-10T12:31:00Z">
                <w:rPr>
                  <w:b/>
                  <w:bCs/>
                  <w:color w:val="000000" w:themeColor="text1"/>
                </w:rPr>
              </w:rPrChange>
            </w:rPr>
            <w:delText xml:space="preserve">. </w:delText>
          </w:r>
        </w:del>
      </w:ins>
      <w:ins w:id="9994" w:author="Ruijie Xu" w:date="2022-02-02T13:44:00Z">
        <w:del w:id="9995" w:author="Liliana Salvador" w:date="2022-03-16T21:05:00Z">
          <w:r w:rsidR="00576784" w:rsidRPr="002B42A7" w:rsidDel="005615CF">
            <w:rPr>
              <w:rFonts w:ascii="Times New Roman" w:hAnsi="Times New Roman" w:cs="Times New Roman"/>
              <w:color w:val="000000" w:themeColor="text1"/>
              <w:rPrChange w:id="9996" w:author="Ruijie Xu" w:date="2022-03-10T12:31:00Z">
                <w:rPr>
                  <w:color w:val="000000" w:themeColor="text1"/>
                </w:rPr>
              </w:rPrChange>
            </w:rPr>
            <w:delText xml:space="preserve">On the other hand, the </w:delText>
          </w:r>
        </w:del>
      </w:ins>
      <w:ins w:id="9997" w:author="Ruijie Xu" w:date="2022-01-28T15:00:00Z">
        <w:del w:id="9998" w:author="Liliana Salvador" w:date="2022-03-16T21:05:00Z">
          <w:r w:rsidR="005565FD" w:rsidRPr="002B42A7" w:rsidDel="005615CF">
            <w:rPr>
              <w:rFonts w:ascii="Times New Roman" w:hAnsi="Times New Roman" w:cs="Times New Roman"/>
              <w:color w:val="000000" w:themeColor="text1"/>
              <w:rPrChange w:id="9999" w:author="Ruijie Xu" w:date="2022-03-10T12:31:00Z">
                <w:rPr>
                  <w:b/>
                  <w:bCs/>
                  <w:color w:val="000000" w:themeColor="text1"/>
                </w:rPr>
              </w:rPrChange>
            </w:rPr>
            <w:delText>ali</w:delText>
          </w:r>
        </w:del>
      </w:ins>
      <w:ins w:id="10000" w:author="Ruijie Xu" w:date="2022-01-28T15:01:00Z">
        <w:del w:id="10001" w:author="Liliana Salvador" w:date="2022-03-16T21:05:00Z">
          <w:r w:rsidR="005565FD" w:rsidRPr="002B42A7" w:rsidDel="005615CF">
            <w:rPr>
              <w:rFonts w:ascii="Times New Roman" w:hAnsi="Times New Roman" w:cs="Times New Roman"/>
              <w:color w:val="000000" w:themeColor="text1"/>
              <w:rPrChange w:id="10002" w:author="Ruijie Xu" w:date="2022-03-10T12:31:00Z">
                <w:rPr>
                  <w:b/>
                  <w:bCs/>
                  <w:color w:val="000000" w:themeColor="text1"/>
                </w:rPr>
              </w:rPrChange>
            </w:rPr>
            <w:delText>gnment-free</w:delText>
          </w:r>
        </w:del>
      </w:ins>
      <w:ins w:id="10003" w:author="Ruijie Xu" w:date="2022-02-02T13:44:00Z">
        <w:del w:id="10004" w:author="Liliana Salvador" w:date="2022-03-16T21:05:00Z">
          <w:r w:rsidR="00576784" w:rsidRPr="002B42A7" w:rsidDel="005615CF">
            <w:rPr>
              <w:rFonts w:ascii="Times New Roman" w:hAnsi="Times New Roman" w:cs="Times New Roman"/>
              <w:color w:val="000000" w:themeColor="text1"/>
              <w:rPrChange w:id="10005" w:author="Ruijie Xu" w:date="2022-03-10T12:31:00Z">
                <w:rPr>
                  <w:color w:val="000000" w:themeColor="text1"/>
                </w:rPr>
              </w:rPrChange>
            </w:rPr>
            <w:delText xml:space="preserve"> software </w:delText>
          </w:r>
        </w:del>
      </w:ins>
      <w:ins w:id="10006" w:author="Ruijie Xu" w:date="2022-03-10T10:19:00Z">
        <w:del w:id="10007" w:author="Liliana Salvador" w:date="2022-03-16T21:05:00Z">
          <w:r w:rsidR="007A62C5" w:rsidRPr="002B42A7" w:rsidDel="005615CF">
            <w:rPr>
              <w:rFonts w:ascii="Times New Roman" w:hAnsi="Times New Roman" w:cs="Times New Roman"/>
              <w:color w:val="000000" w:themeColor="text1"/>
              <w:rPrChange w:id="10008" w:author="Ruijie Xu" w:date="2022-03-10T12:31:00Z">
                <w:rPr>
                  <w:color w:val="000000" w:themeColor="text1"/>
                </w:rPr>
              </w:rPrChange>
            </w:rPr>
            <w:delText>uses</w:delText>
          </w:r>
        </w:del>
      </w:ins>
      <w:ins w:id="10009" w:author="Ruijie Xu" w:date="2022-02-02T13:44:00Z">
        <w:del w:id="10010" w:author="Liliana Salvador" w:date="2022-02-26T20:00:00Z">
          <w:r w:rsidR="00576784" w:rsidRPr="002B42A7" w:rsidDel="001C0737">
            <w:rPr>
              <w:rFonts w:ascii="Times New Roman" w:hAnsi="Times New Roman" w:cs="Times New Roman"/>
              <w:color w:val="000000" w:themeColor="text1"/>
              <w:rPrChange w:id="10011" w:author="Ruijie Xu" w:date="2022-03-10T12:31:00Z">
                <w:rPr>
                  <w:color w:val="000000" w:themeColor="text1"/>
                </w:rPr>
              </w:rPrChange>
            </w:rPr>
            <w:delText>s</w:delText>
          </w:r>
        </w:del>
        <w:del w:id="10012" w:author="Liliana Salvador" w:date="2022-03-16T21:05:00Z">
          <w:r w:rsidR="00576784" w:rsidRPr="002B42A7" w:rsidDel="005615CF">
            <w:rPr>
              <w:rFonts w:ascii="Times New Roman" w:hAnsi="Times New Roman" w:cs="Times New Roman"/>
              <w:color w:val="000000" w:themeColor="text1"/>
              <w:rPrChange w:id="10013" w:author="Ruijie Xu" w:date="2022-03-10T12:31:00Z">
                <w:rPr>
                  <w:color w:val="000000" w:themeColor="text1"/>
                </w:rPr>
              </w:rPrChange>
            </w:rPr>
            <w:delText xml:space="preserve"> relatively</w:delText>
          </w:r>
        </w:del>
      </w:ins>
      <w:ins w:id="10014" w:author="Ruijie Xu" w:date="2022-01-28T15:01:00Z">
        <w:del w:id="10015" w:author="Liliana Salvador" w:date="2022-03-16T21:05:00Z">
          <w:r w:rsidR="005565FD" w:rsidRPr="002B42A7" w:rsidDel="005615CF">
            <w:rPr>
              <w:rFonts w:ascii="Times New Roman" w:hAnsi="Times New Roman" w:cs="Times New Roman"/>
              <w:color w:val="000000" w:themeColor="text1"/>
              <w:rPrChange w:id="10016" w:author="Ruijie Xu" w:date="2022-03-10T12:31:00Z">
                <w:rPr>
                  <w:b/>
                  <w:bCs/>
                  <w:color w:val="000000" w:themeColor="text1"/>
                </w:rPr>
              </w:rPrChange>
            </w:rPr>
            <w:delText xml:space="preserve"> </w:delText>
          </w:r>
        </w:del>
      </w:ins>
      <w:ins w:id="10017" w:author="Ruijie Xu" w:date="2022-02-02T13:44:00Z">
        <w:del w:id="10018" w:author="Liliana Salvador" w:date="2022-03-16T21:05:00Z">
          <w:r w:rsidR="00576784" w:rsidRPr="002B42A7" w:rsidDel="005615CF">
            <w:rPr>
              <w:rFonts w:ascii="Times New Roman" w:hAnsi="Times New Roman" w:cs="Times New Roman"/>
              <w:color w:val="000000" w:themeColor="text1"/>
              <w:rPrChange w:id="10019" w:author="Ruijie Xu" w:date="2022-03-10T12:31:00Z">
                <w:rPr>
                  <w:color w:val="000000" w:themeColor="text1"/>
                </w:rPr>
              </w:rPrChange>
            </w:rPr>
            <w:delText>small</w:delText>
          </w:r>
        </w:del>
        <w:del w:id="10020" w:author="Liliana Salvador" w:date="2022-02-26T20:01:00Z">
          <w:r w:rsidR="00576784" w:rsidRPr="002B42A7" w:rsidDel="001C0737">
            <w:rPr>
              <w:rFonts w:ascii="Times New Roman" w:hAnsi="Times New Roman" w:cs="Times New Roman"/>
              <w:color w:val="000000" w:themeColor="text1"/>
              <w:rPrChange w:id="10021" w:author="Ruijie Xu" w:date="2022-03-10T12:31:00Z">
                <w:rPr>
                  <w:color w:val="000000" w:themeColor="text1"/>
                </w:rPr>
              </w:rPrChange>
            </w:rPr>
            <w:delText>er</w:delText>
          </w:r>
        </w:del>
        <w:del w:id="10022" w:author="Liliana Salvador" w:date="2022-03-16T21:05:00Z">
          <w:r w:rsidR="00576784" w:rsidRPr="002B42A7" w:rsidDel="005615CF">
            <w:rPr>
              <w:rFonts w:ascii="Times New Roman" w:hAnsi="Times New Roman" w:cs="Times New Roman"/>
              <w:color w:val="000000" w:themeColor="text1"/>
              <w:rPrChange w:id="10023" w:author="Ruijie Xu" w:date="2022-03-10T12:31:00Z">
                <w:rPr>
                  <w:color w:val="000000" w:themeColor="text1"/>
                </w:rPr>
              </w:rPrChange>
            </w:rPr>
            <w:delText xml:space="preserve"> </w:delText>
          </w:r>
        </w:del>
      </w:ins>
      <w:ins w:id="10024" w:author="Ruijie Xu" w:date="2022-01-28T15:01:00Z">
        <w:del w:id="10025" w:author="Liliana Salvador" w:date="2022-03-16T21:05:00Z">
          <w:r w:rsidR="005565FD" w:rsidRPr="002B42A7" w:rsidDel="005615CF">
            <w:rPr>
              <w:rFonts w:ascii="Times New Roman" w:hAnsi="Times New Roman" w:cs="Times New Roman"/>
              <w:color w:val="000000" w:themeColor="text1"/>
              <w:rPrChange w:id="10026" w:author="Ruijie Xu" w:date="2022-03-10T12:31:00Z">
                <w:rPr>
                  <w:b/>
                  <w:bCs/>
                  <w:color w:val="000000" w:themeColor="text1"/>
                </w:rPr>
              </w:rPrChange>
            </w:rPr>
            <w:delText xml:space="preserve">computational resources and </w:delText>
          </w:r>
        </w:del>
      </w:ins>
      <w:ins w:id="10027" w:author="Ruijie Xu" w:date="2022-02-02T13:45:00Z">
        <w:del w:id="10028" w:author="Liliana Salvador" w:date="2022-02-26T20:01:00Z">
          <w:r w:rsidR="00576784" w:rsidRPr="002B42A7" w:rsidDel="001C0737">
            <w:rPr>
              <w:rFonts w:ascii="Times New Roman" w:hAnsi="Times New Roman" w:cs="Times New Roman"/>
              <w:color w:val="000000" w:themeColor="text1"/>
              <w:rPrChange w:id="10029" w:author="Ruijie Xu" w:date="2022-03-10T12:31:00Z">
                <w:rPr>
                  <w:color w:val="000000" w:themeColor="text1"/>
                </w:rPr>
              </w:rPrChange>
            </w:rPr>
            <w:delText xml:space="preserve">improve </w:delText>
          </w:r>
        </w:del>
        <w:del w:id="10030" w:author="Liliana Salvador" w:date="2022-03-16T21:05:00Z">
          <w:r w:rsidR="00576784" w:rsidRPr="002B42A7" w:rsidDel="005615CF">
            <w:rPr>
              <w:rFonts w:ascii="Times New Roman" w:hAnsi="Times New Roman" w:cs="Times New Roman"/>
              <w:color w:val="000000" w:themeColor="text1"/>
              <w:rPrChange w:id="10031" w:author="Ruijie Xu" w:date="2022-03-10T12:31:00Z">
                <w:rPr>
                  <w:color w:val="000000" w:themeColor="text1"/>
                </w:rPr>
              </w:rPrChange>
            </w:rPr>
            <w:delText>significant</w:delText>
          </w:r>
        </w:del>
        <w:del w:id="10032" w:author="Liliana Salvador" w:date="2022-02-26T20:01:00Z">
          <w:r w:rsidR="00576784" w:rsidRPr="002B42A7" w:rsidDel="001C0737">
            <w:rPr>
              <w:rFonts w:ascii="Times New Roman" w:hAnsi="Times New Roman" w:cs="Times New Roman"/>
              <w:color w:val="000000" w:themeColor="text1"/>
              <w:rPrChange w:id="10033" w:author="Ruijie Xu" w:date="2022-03-10T12:31:00Z">
                <w:rPr>
                  <w:color w:val="000000" w:themeColor="text1"/>
                </w:rPr>
              </w:rPrChange>
            </w:rPr>
            <w:delText>ly</w:delText>
          </w:r>
        </w:del>
        <w:del w:id="10034" w:author="Liliana Salvador" w:date="2022-03-16T21:05:00Z">
          <w:r w:rsidR="00576784" w:rsidRPr="002B42A7" w:rsidDel="005615CF">
            <w:rPr>
              <w:rFonts w:ascii="Times New Roman" w:hAnsi="Times New Roman" w:cs="Times New Roman"/>
              <w:color w:val="000000" w:themeColor="text1"/>
              <w:rPrChange w:id="10035" w:author="Ruijie Xu" w:date="2022-03-10T12:31:00Z">
                <w:rPr>
                  <w:color w:val="000000" w:themeColor="text1"/>
                </w:rPr>
              </w:rPrChange>
            </w:rPr>
            <w:delText xml:space="preserve"> in speed of the analysis</w:delText>
          </w:r>
        </w:del>
      </w:ins>
      <w:ins w:id="10036" w:author="Ruijie Xu" w:date="2022-01-28T15:01:00Z">
        <w:del w:id="10037" w:author="Liliana Salvador" w:date="2022-03-16T21:05:00Z">
          <w:r w:rsidR="005565FD" w:rsidRPr="002B42A7" w:rsidDel="005615CF">
            <w:rPr>
              <w:rFonts w:ascii="Times New Roman" w:hAnsi="Times New Roman" w:cs="Times New Roman"/>
              <w:color w:val="000000" w:themeColor="text1"/>
              <w:rPrChange w:id="10038" w:author="Ruijie Xu" w:date="2022-03-10T12:31:00Z">
                <w:rPr>
                  <w:b/>
                  <w:bCs/>
                  <w:color w:val="000000" w:themeColor="text1"/>
                </w:rPr>
              </w:rPrChange>
            </w:rPr>
            <w:delText>.</w:delText>
          </w:r>
        </w:del>
      </w:ins>
      <w:ins w:id="10039" w:author="Ruijie Xu" w:date="2022-01-28T15:03:00Z">
        <w:del w:id="10040" w:author="Liliana Salvador" w:date="2022-03-16T21:05:00Z">
          <w:r w:rsidR="00023F7A" w:rsidRPr="002B42A7" w:rsidDel="005615CF">
            <w:rPr>
              <w:rFonts w:ascii="Times New Roman" w:hAnsi="Times New Roman" w:cs="Times New Roman"/>
              <w:b/>
              <w:bCs/>
              <w:color w:val="000000" w:themeColor="text1"/>
              <w:rPrChange w:id="10041" w:author="Ruijie Xu" w:date="2022-03-10T12:31:00Z">
                <w:rPr>
                  <w:b/>
                  <w:bCs/>
                  <w:color w:val="000000" w:themeColor="text1"/>
                </w:rPr>
              </w:rPrChange>
            </w:rPr>
            <w:delText xml:space="preserve"> </w:delText>
          </w:r>
        </w:del>
        <w:r w:rsidR="00023F7A" w:rsidRPr="002B42A7">
          <w:rPr>
            <w:rFonts w:ascii="Times New Roman" w:hAnsi="Times New Roman" w:cs="Times New Roman"/>
            <w:color w:val="000000" w:themeColor="text1"/>
            <w:rPrChange w:id="10042" w:author="Ruijie Xu" w:date="2022-03-10T12:31:00Z">
              <w:rPr>
                <w:color w:val="000000" w:themeColor="text1"/>
              </w:rPr>
            </w:rPrChange>
          </w:rPr>
          <w:t xml:space="preserve">In our </w:t>
        </w:r>
      </w:ins>
      <w:ins w:id="10043" w:author="Ruijie Xu" w:date="2022-02-02T13:45:00Z">
        <w:r w:rsidR="00576784" w:rsidRPr="002B42A7">
          <w:rPr>
            <w:rFonts w:ascii="Times New Roman" w:hAnsi="Times New Roman" w:cs="Times New Roman"/>
            <w:color w:val="000000" w:themeColor="text1"/>
            <w:rPrChange w:id="10044" w:author="Ruijie Xu" w:date="2022-03-10T12:31:00Z">
              <w:rPr>
                <w:color w:val="000000" w:themeColor="text1"/>
              </w:rPr>
            </w:rPrChange>
          </w:rPr>
          <w:t>study</w:t>
        </w:r>
      </w:ins>
      <w:ins w:id="10045" w:author="Ruijie Xu" w:date="2022-01-28T15:03:00Z">
        <w:r w:rsidR="00023F7A" w:rsidRPr="002B42A7">
          <w:rPr>
            <w:rFonts w:ascii="Times New Roman" w:hAnsi="Times New Roman" w:cs="Times New Roman"/>
            <w:color w:val="000000" w:themeColor="text1"/>
            <w:rPrChange w:id="10046" w:author="Ruijie Xu" w:date="2022-03-10T12:31:00Z">
              <w:rPr>
                <w:color w:val="000000" w:themeColor="text1"/>
              </w:rPr>
            </w:rPrChange>
          </w:rPr>
          <w:t xml:space="preserve">, </w:t>
        </w:r>
      </w:ins>
      <w:ins w:id="10047" w:author="Ruijie Xu" w:date="2022-02-27T12:58:00Z">
        <w:r w:rsidR="00AB7A08" w:rsidRPr="002B42A7">
          <w:rPr>
            <w:rFonts w:ascii="Times New Roman" w:hAnsi="Times New Roman" w:cs="Times New Roman"/>
            <w:color w:val="000000" w:themeColor="text1"/>
            <w:rPrChange w:id="10048" w:author="Ruijie Xu" w:date="2022-03-10T12:31:00Z">
              <w:rPr>
                <w:color w:val="000000" w:themeColor="text1"/>
              </w:rPr>
            </w:rPrChange>
          </w:rPr>
          <w:t xml:space="preserve">the two alignment-based software, </w:t>
        </w:r>
      </w:ins>
      <w:ins w:id="10049" w:author="Ruijie Xu" w:date="2022-02-01T13:44:00Z">
        <w:r w:rsidR="00537B08" w:rsidRPr="002B42A7">
          <w:rPr>
            <w:rFonts w:ascii="Times New Roman" w:hAnsi="Times New Roman" w:cs="Times New Roman"/>
            <w:color w:val="000000" w:themeColor="text1"/>
            <w:rPrChange w:id="10050" w:author="Ruijie Xu" w:date="2022-03-10T12:31:00Z">
              <w:rPr>
                <w:color w:val="000000" w:themeColor="text1"/>
              </w:rPr>
            </w:rPrChange>
          </w:rPr>
          <w:t>BLASTN</w:t>
        </w:r>
      </w:ins>
      <w:ins w:id="10051" w:author="Ruijie Xu" w:date="2022-01-28T15:03:00Z">
        <w:r w:rsidR="00023F7A" w:rsidRPr="002B42A7">
          <w:rPr>
            <w:rFonts w:ascii="Times New Roman" w:hAnsi="Times New Roman" w:cs="Times New Roman"/>
            <w:color w:val="000000" w:themeColor="text1"/>
            <w:rPrChange w:id="10052" w:author="Ruijie Xu" w:date="2022-03-10T12:31:00Z">
              <w:rPr>
                <w:color w:val="000000" w:themeColor="text1"/>
              </w:rPr>
            </w:rPrChange>
          </w:rPr>
          <w:t xml:space="preserve"> and Diamond, were the two most time </w:t>
        </w:r>
        <w:del w:id="10053" w:author="Liliana Salvador" w:date="2022-02-26T20:02:00Z">
          <w:r w:rsidR="00023F7A" w:rsidRPr="002B42A7" w:rsidDel="001C0737">
            <w:rPr>
              <w:rFonts w:ascii="Times New Roman" w:hAnsi="Times New Roman" w:cs="Times New Roman"/>
              <w:color w:val="000000" w:themeColor="text1"/>
              <w:rPrChange w:id="10054" w:author="Ruijie Xu" w:date="2022-03-10T12:31:00Z">
                <w:rPr>
                  <w:color w:val="000000" w:themeColor="text1"/>
                </w:rPr>
              </w:rPrChange>
            </w:rPr>
            <w:delText>expensive</w:delText>
          </w:r>
        </w:del>
      </w:ins>
      <w:ins w:id="10055" w:author="Liliana Salvador" w:date="2022-02-26T20:02:00Z">
        <w:r w:rsidR="001C0737" w:rsidRPr="002B42A7">
          <w:rPr>
            <w:rFonts w:ascii="Times New Roman" w:hAnsi="Times New Roman" w:cs="Times New Roman"/>
            <w:color w:val="000000" w:themeColor="text1"/>
            <w:rPrChange w:id="10056" w:author="Ruijie Xu" w:date="2022-03-10T12:31:00Z">
              <w:rPr>
                <w:color w:val="000000" w:themeColor="text1"/>
              </w:rPr>
            </w:rPrChange>
          </w:rPr>
          <w:t>intensive</w:t>
        </w:r>
      </w:ins>
      <w:ins w:id="10057" w:author="Ruijie Xu" w:date="2022-01-28T15:04:00Z">
        <w:r w:rsidR="00023F7A" w:rsidRPr="002B42A7">
          <w:rPr>
            <w:rFonts w:ascii="Times New Roman" w:hAnsi="Times New Roman" w:cs="Times New Roman"/>
            <w:color w:val="000000" w:themeColor="text1"/>
            <w:rPrChange w:id="10058" w:author="Ruijie Xu" w:date="2022-03-10T12:31:00Z">
              <w:rPr>
                <w:color w:val="000000" w:themeColor="text1"/>
              </w:rPr>
            </w:rPrChange>
          </w:rPr>
          <w:t xml:space="preserve"> software</w:t>
        </w:r>
        <w:del w:id="10059" w:author="Liliana Salvador" w:date="2022-02-26T20:02:00Z">
          <w:r w:rsidR="00023F7A" w:rsidRPr="002B42A7" w:rsidDel="001C0737">
            <w:rPr>
              <w:rFonts w:ascii="Times New Roman" w:hAnsi="Times New Roman" w:cs="Times New Roman"/>
              <w:color w:val="000000" w:themeColor="text1"/>
              <w:rPrChange w:id="10060" w:author="Ruijie Xu" w:date="2022-03-10T12:31:00Z">
                <w:rPr>
                  <w:color w:val="000000" w:themeColor="text1"/>
                </w:rPr>
              </w:rPrChange>
            </w:rPr>
            <w:delText xml:space="preserve"> out of all software</w:delText>
          </w:r>
        </w:del>
        <w:r w:rsidR="00023F7A" w:rsidRPr="002B42A7">
          <w:rPr>
            <w:rFonts w:ascii="Times New Roman" w:hAnsi="Times New Roman" w:cs="Times New Roman"/>
            <w:color w:val="000000" w:themeColor="text1"/>
            <w:rPrChange w:id="10061" w:author="Ruijie Xu" w:date="2022-03-10T12:31:00Z">
              <w:rPr>
                <w:color w:val="000000" w:themeColor="text1"/>
              </w:rPr>
            </w:rPrChange>
          </w:rPr>
          <w:t>. The</w:t>
        </w:r>
        <w:del w:id="10062" w:author="Liliana Salvador" w:date="2022-02-26T20:02:00Z">
          <w:r w:rsidR="00023F7A" w:rsidRPr="002B42A7" w:rsidDel="001C0737">
            <w:rPr>
              <w:rFonts w:ascii="Times New Roman" w:hAnsi="Times New Roman" w:cs="Times New Roman"/>
              <w:color w:val="000000" w:themeColor="text1"/>
              <w:rPrChange w:id="10063" w:author="Ruijie Xu" w:date="2022-03-10T12:31:00Z">
                <w:rPr>
                  <w:color w:val="000000" w:themeColor="text1"/>
                </w:rPr>
              </w:rPrChange>
            </w:rPr>
            <w:delText xml:space="preserve">se two software </w:delText>
          </w:r>
        </w:del>
      </w:ins>
      <w:ins w:id="10064" w:author="Liliana Salvador" w:date="2022-02-26T20:02:00Z">
        <w:r w:rsidR="001C0737" w:rsidRPr="002B42A7">
          <w:rPr>
            <w:rFonts w:ascii="Times New Roman" w:hAnsi="Times New Roman" w:cs="Times New Roman"/>
            <w:color w:val="000000" w:themeColor="text1"/>
            <w:rPrChange w:id="10065" w:author="Ruijie Xu" w:date="2022-03-10T12:31:00Z">
              <w:rPr>
                <w:color w:val="000000" w:themeColor="text1"/>
              </w:rPr>
            </w:rPrChange>
          </w:rPr>
          <w:t xml:space="preserve">y </w:t>
        </w:r>
      </w:ins>
      <w:ins w:id="10066" w:author="Ruijie Xu" w:date="2022-01-28T15:04:00Z">
        <w:r w:rsidR="00023F7A" w:rsidRPr="002B42A7">
          <w:rPr>
            <w:rFonts w:ascii="Times New Roman" w:hAnsi="Times New Roman" w:cs="Times New Roman"/>
            <w:color w:val="000000" w:themeColor="text1"/>
            <w:rPrChange w:id="10067" w:author="Ruijie Xu" w:date="2022-03-10T12:31:00Z">
              <w:rPr>
                <w:color w:val="000000" w:themeColor="text1"/>
              </w:rPr>
            </w:rPrChange>
          </w:rPr>
          <w:t xml:space="preserve">took </w:t>
        </w:r>
      </w:ins>
      <w:ins w:id="10068" w:author="Liliana Salvador" w:date="2022-02-26T20:02:00Z">
        <w:r w:rsidR="001C0737" w:rsidRPr="002B42A7">
          <w:rPr>
            <w:rFonts w:ascii="Times New Roman" w:hAnsi="Times New Roman" w:cs="Times New Roman"/>
            <w:color w:val="000000" w:themeColor="text1"/>
            <w:rPrChange w:id="10069" w:author="Ruijie Xu" w:date="2022-03-10T12:31:00Z">
              <w:rPr>
                <w:color w:val="000000" w:themeColor="text1"/>
              </w:rPr>
            </w:rPrChange>
          </w:rPr>
          <w:t>two</w:t>
        </w:r>
      </w:ins>
      <w:ins w:id="10070" w:author="Ruijie Xu" w:date="2022-01-28T15:04:00Z">
        <w:del w:id="10071" w:author="Liliana Salvador" w:date="2022-02-26T20:02:00Z">
          <w:r w:rsidR="00023F7A" w:rsidRPr="002B42A7" w:rsidDel="001C0737">
            <w:rPr>
              <w:rFonts w:ascii="Times New Roman" w:hAnsi="Times New Roman" w:cs="Times New Roman"/>
              <w:color w:val="000000" w:themeColor="text1"/>
              <w:rPrChange w:id="10072" w:author="Ruijie Xu" w:date="2022-03-10T12:31:00Z">
                <w:rPr>
                  <w:color w:val="000000" w:themeColor="text1"/>
                </w:rPr>
              </w:rPrChange>
            </w:rPr>
            <w:delText>2</w:delText>
          </w:r>
        </w:del>
        <w:r w:rsidR="00023F7A" w:rsidRPr="002B42A7">
          <w:rPr>
            <w:rFonts w:ascii="Times New Roman" w:hAnsi="Times New Roman" w:cs="Times New Roman"/>
            <w:color w:val="000000" w:themeColor="text1"/>
            <w:rPrChange w:id="10073" w:author="Ruijie Xu" w:date="2022-03-10T12:31:00Z">
              <w:rPr>
                <w:color w:val="000000" w:themeColor="text1"/>
              </w:rPr>
            </w:rPrChange>
          </w:rPr>
          <w:t xml:space="preserve"> </w:t>
        </w:r>
        <w:del w:id="10074" w:author="Liliana Salvador" w:date="2022-02-26T20:02:00Z">
          <w:r w:rsidR="00FC7384" w:rsidRPr="002B42A7" w:rsidDel="001C0737">
            <w:rPr>
              <w:rFonts w:ascii="Times New Roman" w:hAnsi="Times New Roman" w:cs="Times New Roman"/>
              <w:color w:val="000000" w:themeColor="text1"/>
              <w:rPrChange w:id="10075" w:author="Ruijie Xu" w:date="2022-03-10T12:31:00Z">
                <w:rPr>
                  <w:color w:val="000000" w:themeColor="text1"/>
                </w:rPr>
              </w:rPrChange>
            </w:rPr>
            <w:delText>h</w:delText>
          </w:r>
        </w:del>
      </w:ins>
      <w:ins w:id="10076" w:author="Ruijie Xu" w:date="2022-01-28T15:05:00Z">
        <w:del w:id="10077" w:author="Liliana Salvador" w:date="2022-02-26T20:02:00Z">
          <w:r w:rsidR="00FC7384" w:rsidRPr="002B42A7" w:rsidDel="001C0737">
            <w:rPr>
              <w:rFonts w:ascii="Times New Roman" w:hAnsi="Times New Roman" w:cs="Times New Roman"/>
              <w:color w:val="000000" w:themeColor="text1"/>
              <w:rPrChange w:id="10078" w:author="Ruijie Xu" w:date="2022-03-10T12:31:00Z">
                <w:rPr>
                  <w:color w:val="000000" w:themeColor="text1"/>
                </w:rPr>
              </w:rPrChange>
            </w:rPr>
            <w:delText>ours</w:delText>
          </w:r>
        </w:del>
      </w:ins>
      <w:ins w:id="10079" w:author="Ruijie Xu" w:date="2022-01-28T15:04:00Z">
        <w:del w:id="10080" w:author="Liliana Salvador" w:date="2022-02-26T20:02:00Z">
          <w:r w:rsidR="00FC7384" w:rsidRPr="002B42A7" w:rsidDel="001C0737">
            <w:rPr>
              <w:rFonts w:ascii="Times New Roman" w:hAnsi="Times New Roman" w:cs="Times New Roman"/>
              <w:color w:val="000000" w:themeColor="text1"/>
              <w:rPrChange w:id="10081" w:author="Ruijie Xu" w:date="2022-03-10T12:31:00Z">
                <w:rPr>
                  <w:color w:val="000000" w:themeColor="text1"/>
                </w:rPr>
              </w:rPrChange>
            </w:rPr>
            <w:delText xml:space="preserve"> </w:delText>
          </w:r>
        </w:del>
        <w:r w:rsidR="00023F7A" w:rsidRPr="002B42A7">
          <w:rPr>
            <w:rFonts w:ascii="Times New Roman" w:hAnsi="Times New Roman" w:cs="Times New Roman"/>
            <w:color w:val="000000" w:themeColor="text1"/>
            <w:rPrChange w:id="10082" w:author="Ruijie Xu" w:date="2022-03-10T12:31:00Z">
              <w:rPr>
                <w:color w:val="000000" w:themeColor="text1"/>
              </w:rPr>
            </w:rPrChange>
          </w:rPr>
          <w:t xml:space="preserve">and </w:t>
        </w:r>
      </w:ins>
      <w:ins w:id="10083" w:author="Liliana Salvador" w:date="2022-02-26T20:02:00Z">
        <w:r w:rsidR="001C0737" w:rsidRPr="002B42A7">
          <w:rPr>
            <w:rFonts w:ascii="Times New Roman" w:hAnsi="Times New Roman" w:cs="Times New Roman"/>
            <w:color w:val="000000" w:themeColor="text1"/>
            <w:rPrChange w:id="10084" w:author="Ruijie Xu" w:date="2022-03-10T12:31:00Z">
              <w:rPr>
                <w:color w:val="000000" w:themeColor="text1"/>
              </w:rPr>
            </w:rPrChange>
          </w:rPr>
          <w:t>five</w:t>
        </w:r>
      </w:ins>
      <w:ins w:id="10085" w:author="Ruijie Xu" w:date="2022-01-28T15:04:00Z">
        <w:del w:id="10086" w:author="Liliana Salvador" w:date="2022-02-26T20:02:00Z">
          <w:r w:rsidR="00FC7384" w:rsidRPr="002B42A7" w:rsidDel="001C0737">
            <w:rPr>
              <w:rFonts w:ascii="Times New Roman" w:hAnsi="Times New Roman" w:cs="Times New Roman"/>
              <w:color w:val="000000" w:themeColor="text1"/>
              <w:rPrChange w:id="10087" w:author="Ruijie Xu" w:date="2022-03-10T12:31:00Z">
                <w:rPr>
                  <w:color w:val="000000" w:themeColor="text1"/>
                </w:rPr>
              </w:rPrChange>
            </w:rPr>
            <w:delText>5</w:delText>
          </w:r>
        </w:del>
      </w:ins>
      <w:ins w:id="10088" w:author="Ruijie Xu" w:date="2022-01-28T15:05:00Z">
        <w:r w:rsidR="00FC7384" w:rsidRPr="002B42A7">
          <w:rPr>
            <w:rFonts w:ascii="Times New Roman" w:hAnsi="Times New Roman" w:cs="Times New Roman"/>
            <w:color w:val="000000" w:themeColor="text1"/>
            <w:rPrChange w:id="10089" w:author="Ruijie Xu" w:date="2022-03-10T12:31:00Z">
              <w:rPr>
                <w:color w:val="000000" w:themeColor="text1"/>
              </w:rPr>
            </w:rPrChange>
          </w:rPr>
          <w:t xml:space="preserve"> hours</w:t>
        </w:r>
      </w:ins>
      <w:ins w:id="10090" w:author="Liliana Salvador" w:date="2022-02-26T20:02:00Z">
        <w:r w:rsidR="001C0737" w:rsidRPr="002B42A7">
          <w:rPr>
            <w:rFonts w:ascii="Times New Roman" w:hAnsi="Times New Roman" w:cs="Times New Roman"/>
            <w:color w:val="000000" w:themeColor="text1"/>
            <w:rPrChange w:id="10091" w:author="Ruijie Xu" w:date="2022-03-10T12:31:00Z">
              <w:rPr>
                <w:color w:val="000000" w:themeColor="text1"/>
              </w:rPr>
            </w:rPrChange>
          </w:rPr>
          <w:t>, respectively,</w:t>
        </w:r>
      </w:ins>
      <w:ins w:id="10092" w:author="Ruijie Xu" w:date="2022-01-28T15:05:00Z">
        <w:r w:rsidR="00FC7384" w:rsidRPr="002B42A7">
          <w:rPr>
            <w:rFonts w:ascii="Times New Roman" w:hAnsi="Times New Roman" w:cs="Times New Roman"/>
            <w:color w:val="000000" w:themeColor="text1"/>
            <w:rPrChange w:id="10093" w:author="Ruijie Xu" w:date="2022-03-10T12:31:00Z">
              <w:rPr>
                <w:color w:val="000000" w:themeColor="text1"/>
              </w:rPr>
            </w:rPrChange>
          </w:rPr>
          <w:t xml:space="preserve"> on average to complete the analysis for one sample, while o</w:t>
        </w:r>
      </w:ins>
      <w:ins w:id="10094" w:author="Ruijie Xu" w:date="2022-01-28T15:06:00Z">
        <w:r w:rsidR="00FC7384" w:rsidRPr="002B42A7">
          <w:rPr>
            <w:rFonts w:ascii="Times New Roman" w:hAnsi="Times New Roman" w:cs="Times New Roman"/>
            <w:color w:val="000000" w:themeColor="text1"/>
            <w:rPrChange w:id="10095" w:author="Ruijie Xu" w:date="2022-03-10T12:31:00Z">
              <w:rPr>
                <w:color w:val="000000" w:themeColor="text1"/>
              </w:rPr>
            </w:rPrChange>
          </w:rPr>
          <w:t xml:space="preserve">ther software took </w:t>
        </w:r>
      </w:ins>
      <w:bookmarkStart w:id="10096" w:name="OLE_LINK235"/>
      <w:bookmarkStart w:id="10097" w:name="OLE_LINK236"/>
      <w:ins w:id="10098" w:author="Ruijie Xu" w:date="2022-02-02T13:46:00Z">
        <w:r w:rsidR="00576784" w:rsidRPr="002B42A7">
          <w:rPr>
            <w:rFonts w:ascii="Times New Roman" w:hAnsi="Times New Roman" w:cs="Times New Roman"/>
            <w:color w:val="000000" w:themeColor="text1"/>
            <w:rPrChange w:id="10099" w:author="Ruijie Xu" w:date="2022-03-10T12:31:00Z">
              <w:rPr>
                <w:color w:val="000000" w:themeColor="text1"/>
              </w:rPr>
            </w:rPrChange>
          </w:rPr>
          <w:t xml:space="preserve">at most </w:t>
        </w:r>
      </w:ins>
      <w:ins w:id="10100" w:author="Liliana Salvador" w:date="2022-02-26T20:03:00Z">
        <w:r w:rsidR="001C0737" w:rsidRPr="002B42A7">
          <w:rPr>
            <w:rFonts w:ascii="Times New Roman" w:hAnsi="Times New Roman" w:cs="Times New Roman"/>
            <w:color w:val="000000" w:themeColor="text1"/>
            <w:rPrChange w:id="10101" w:author="Ruijie Xu" w:date="2022-03-10T12:31:00Z">
              <w:rPr>
                <w:color w:val="000000" w:themeColor="text1"/>
              </w:rPr>
            </w:rPrChange>
          </w:rPr>
          <w:t>three</w:t>
        </w:r>
      </w:ins>
      <w:ins w:id="10102" w:author="Ruijie Xu" w:date="2022-02-02T13:46:00Z">
        <w:del w:id="10103" w:author="Liliana Salvador" w:date="2022-02-26T20:03:00Z">
          <w:r w:rsidR="00576784" w:rsidRPr="002B42A7" w:rsidDel="001C0737">
            <w:rPr>
              <w:rFonts w:ascii="Times New Roman" w:hAnsi="Times New Roman" w:cs="Times New Roman"/>
              <w:color w:val="000000" w:themeColor="text1"/>
              <w:rPrChange w:id="10104" w:author="Ruijie Xu" w:date="2022-03-10T12:31:00Z">
                <w:rPr>
                  <w:color w:val="000000" w:themeColor="text1"/>
                </w:rPr>
              </w:rPrChange>
            </w:rPr>
            <w:delText>3</w:delText>
          </w:r>
        </w:del>
        <w:r w:rsidR="00576784" w:rsidRPr="002B42A7">
          <w:rPr>
            <w:rFonts w:ascii="Times New Roman" w:hAnsi="Times New Roman" w:cs="Times New Roman"/>
            <w:color w:val="000000" w:themeColor="text1"/>
            <w:rPrChange w:id="10105" w:author="Ruijie Xu" w:date="2022-03-10T12:31:00Z">
              <w:rPr>
                <w:color w:val="000000" w:themeColor="text1"/>
              </w:rPr>
            </w:rPrChange>
          </w:rPr>
          <w:t xml:space="preserve"> </w:t>
        </w:r>
      </w:ins>
      <w:bookmarkEnd w:id="10096"/>
      <w:bookmarkEnd w:id="10097"/>
      <w:ins w:id="10106" w:author="Ruijie Xu" w:date="2022-01-28T15:06:00Z">
        <w:r w:rsidR="00FC7384" w:rsidRPr="002B42A7">
          <w:rPr>
            <w:rFonts w:ascii="Times New Roman" w:hAnsi="Times New Roman" w:cs="Times New Roman"/>
            <w:color w:val="000000" w:themeColor="text1"/>
            <w:rPrChange w:id="10107" w:author="Ruijie Xu" w:date="2022-03-10T12:31:00Z">
              <w:rPr>
                <w:color w:val="000000" w:themeColor="text1"/>
              </w:rPr>
            </w:rPrChange>
          </w:rPr>
          <w:t xml:space="preserve">minutes for </w:t>
        </w:r>
        <w:del w:id="10108" w:author="Liliana Salvador" w:date="2022-02-26T20:03:00Z">
          <w:r w:rsidR="00FC7384" w:rsidRPr="002B42A7" w:rsidDel="001C0737">
            <w:rPr>
              <w:rFonts w:ascii="Times New Roman" w:hAnsi="Times New Roman" w:cs="Times New Roman"/>
              <w:color w:val="000000" w:themeColor="text1"/>
              <w:rPrChange w:id="10109" w:author="Ruijie Xu" w:date="2022-03-10T12:31:00Z">
                <w:rPr>
                  <w:color w:val="000000" w:themeColor="text1"/>
                </w:rPr>
              </w:rPrChange>
            </w:rPr>
            <w:delText xml:space="preserve">doing </w:delText>
          </w:r>
        </w:del>
        <w:r w:rsidR="00FC7384" w:rsidRPr="002B42A7">
          <w:rPr>
            <w:rFonts w:ascii="Times New Roman" w:hAnsi="Times New Roman" w:cs="Times New Roman"/>
            <w:color w:val="000000" w:themeColor="text1"/>
            <w:rPrChange w:id="10110" w:author="Ruijie Xu" w:date="2022-03-10T12:31:00Z">
              <w:rPr>
                <w:color w:val="000000" w:themeColor="text1"/>
              </w:rPr>
            </w:rPrChange>
          </w:rPr>
          <w:t xml:space="preserve">the same </w:t>
        </w:r>
        <w:r w:rsidR="00FC7384" w:rsidRPr="002B42A7">
          <w:rPr>
            <w:rFonts w:ascii="Times New Roman" w:hAnsi="Times New Roman" w:cs="Times New Roman"/>
            <w:color w:val="000000" w:themeColor="text1"/>
            <w:rPrChange w:id="10111" w:author="Ruijie Xu" w:date="2022-03-10T12:31:00Z">
              <w:rPr>
                <w:color w:val="000000" w:themeColor="text1"/>
              </w:rPr>
            </w:rPrChange>
          </w:rPr>
          <w:lastRenderedPageBreak/>
          <w:t xml:space="preserve">task. </w:t>
        </w:r>
        <w:del w:id="10112" w:author="Liliana Salvador" w:date="2022-02-26T20:03:00Z">
          <w:r w:rsidR="00FC7384" w:rsidRPr="002B42A7" w:rsidDel="001C0737">
            <w:rPr>
              <w:rFonts w:ascii="Times New Roman" w:hAnsi="Times New Roman" w:cs="Times New Roman"/>
              <w:color w:val="000000" w:themeColor="text1"/>
              <w:rPrChange w:id="10113" w:author="Ruijie Xu" w:date="2022-03-10T12:31:00Z">
                <w:rPr>
                  <w:color w:val="000000" w:themeColor="text1"/>
                </w:rPr>
              </w:rPrChange>
            </w:rPr>
            <w:delText>However, t</w:delText>
          </w:r>
        </w:del>
      </w:ins>
      <w:ins w:id="10114" w:author="Liliana Salvador" w:date="2022-02-26T20:03:00Z">
        <w:r w:rsidR="001C0737" w:rsidRPr="002B42A7">
          <w:rPr>
            <w:rFonts w:ascii="Times New Roman" w:hAnsi="Times New Roman" w:cs="Times New Roman"/>
            <w:color w:val="000000" w:themeColor="text1"/>
            <w:rPrChange w:id="10115" w:author="Ruijie Xu" w:date="2022-03-10T12:31:00Z">
              <w:rPr>
                <w:color w:val="000000" w:themeColor="text1"/>
              </w:rPr>
            </w:rPrChange>
          </w:rPr>
          <w:t>T</w:t>
        </w:r>
      </w:ins>
      <w:ins w:id="10116" w:author="Ruijie Xu" w:date="2022-01-28T15:06:00Z">
        <w:r w:rsidR="00FC7384" w:rsidRPr="002B42A7">
          <w:rPr>
            <w:rFonts w:ascii="Times New Roman" w:hAnsi="Times New Roman" w:cs="Times New Roman"/>
            <w:color w:val="000000" w:themeColor="text1"/>
            <w:rPrChange w:id="10117" w:author="Ruijie Xu" w:date="2022-03-10T12:31:00Z">
              <w:rPr>
                <w:color w:val="000000" w:themeColor="text1"/>
              </w:rPr>
            </w:rPrChange>
          </w:rPr>
          <w:t xml:space="preserve">he time and </w:t>
        </w:r>
      </w:ins>
      <w:ins w:id="10118" w:author="Ruijie Xu" w:date="2022-01-28T15:07:00Z">
        <w:r w:rsidR="00FC7384" w:rsidRPr="002B42A7">
          <w:rPr>
            <w:rFonts w:ascii="Times New Roman" w:hAnsi="Times New Roman" w:cs="Times New Roman"/>
            <w:color w:val="000000" w:themeColor="text1"/>
            <w:rPrChange w:id="10119" w:author="Ruijie Xu" w:date="2022-03-10T12:31:00Z">
              <w:rPr>
                <w:color w:val="000000" w:themeColor="text1"/>
              </w:rPr>
            </w:rPrChange>
          </w:rPr>
          <w:t xml:space="preserve">resources required to </w:t>
        </w:r>
      </w:ins>
      <w:ins w:id="10120" w:author="Ruijie Xu" w:date="2022-01-28T15:06:00Z">
        <w:r w:rsidR="00FC7384" w:rsidRPr="002B42A7">
          <w:rPr>
            <w:rFonts w:ascii="Times New Roman" w:hAnsi="Times New Roman" w:cs="Times New Roman"/>
            <w:color w:val="000000" w:themeColor="text1"/>
            <w:rPrChange w:id="10121" w:author="Ruijie Xu" w:date="2022-03-10T12:31:00Z">
              <w:rPr>
                <w:color w:val="000000" w:themeColor="text1"/>
              </w:rPr>
            </w:rPrChange>
          </w:rPr>
          <w:t>build</w:t>
        </w:r>
      </w:ins>
      <w:ins w:id="10122" w:author="Ruijie Xu" w:date="2022-01-28T15:07:00Z">
        <w:r w:rsidR="00FC7384" w:rsidRPr="002B42A7">
          <w:rPr>
            <w:rFonts w:ascii="Times New Roman" w:hAnsi="Times New Roman" w:cs="Times New Roman"/>
            <w:color w:val="000000" w:themeColor="text1"/>
            <w:rPrChange w:id="10123" w:author="Ruijie Xu" w:date="2022-03-10T12:31:00Z">
              <w:rPr>
                <w:color w:val="000000" w:themeColor="text1"/>
              </w:rPr>
            </w:rPrChange>
          </w:rPr>
          <w:t xml:space="preserve"> the DBs</w:t>
        </w:r>
      </w:ins>
      <w:ins w:id="10124" w:author="Ruijie Xu" w:date="2022-01-28T15:06:00Z">
        <w:r w:rsidR="00FC7384" w:rsidRPr="002B42A7">
          <w:rPr>
            <w:rFonts w:ascii="Times New Roman" w:hAnsi="Times New Roman" w:cs="Times New Roman"/>
            <w:color w:val="000000" w:themeColor="text1"/>
            <w:rPrChange w:id="10125" w:author="Ruijie Xu" w:date="2022-03-10T12:31:00Z">
              <w:rPr>
                <w:color w:val="000000" w:themeColor="text1"/>
              </w:rPr>
            </w:rPrChange>
          </w:rPr>
          <w:t xml:space="preserve"> </w:t>
        </w:r>
      </w:ins>
      <w:ins w:id="10126" w:author="Liliana Salvador" w:date="2022-02-26T20:04:00Z">
        <w:r w:rsidR="001C0737" w:rsidRPr="002B42A7">
          <w:rPr>
            <w:rFonts w:ascii="Times New Roman" w:hAnsi="Times New Roman" w:cs="Times New Roman"/>
            <w:color w:val="000000" w:themeColor="text1"/>
            <w:rPrChange w:id="10127" w:author="Ruijie Xu" w:date="2022-03-10T12:31:00Z">
              <w:rPr>
                <w:color w:val="000000" w:themeColor="text1"/>
              </w:rPr>
            </w:rPrChange>
          </w:rPr>
          <w:t>for</w:t>
        </w:r>
      </w:ins>
      <w:ins w:id="10128" w:author="Ruijie Xu" w:date="2022-01-28T15:06:00Z">
        <w:del w:id="10129" w:author="Liliana Salvador" w:date="2022-02-26T20:03:00Z">
          <w:r w:rsidR="00FC7384" w:rsidRPr="002B42A7" w:rsidDel="001C0737">
            <w:rPr>
              <w:rFonts w:ascii="Times New Roman" w:hAnsi="Times New Roman" w:cs="Times New Roman"/>
              <w:color w:val="000000" w:themeColor="text1"/>
              <w:rPrChange w:id="10130" w:author="Ruijie Xu" w:date="2022-03-10T12:31:00Z">
                <w:rPr>
                  <w:color w:val="000000" w:themeColor="text1"/>
                </w:rPr>
              </w:rPrChange>
            </w:rPr>
            <w:delText>of</w:delText>
          </w:r>
        </w:del>
      </w:ins>
      <w:ins w:id="10131" w:author="Ruijie Xu" w:date="2022-01-28T15:07:00Z">
        <w:r w:rsidR="00FC7384" w:rsidRPr="002B42A7">
          <w:rPr>
            <w:rFonts w:ascii="Times New Roman" w:hAnsi="Times New Roman" w:cs="Times New Roman"/>
            <w:color w:val="000000" w:themeColor="text1"/>
            <w:rPrChange w:id="10132" w:author="Ruijie Xu" w:date="2022-03-10T12:31:00Z">
              <w:rPr>
                <w:color w:val="000000" w:themeColor="text1"/>
              </w:rPr>
            </w:rPrChange>
          </w:rPr>
          <w:t xml:space="preserve"> the</w:t>
        </w:r>
      </w:ins>
      <w:ins w:id="10133" w:author="Ruijie Xu" w:date="2022-01-28T15:06:00Z">
        <w:r w:rsidR="00FC7384" w:rsidRPr="002B42A7">
          <w:rPr>
            <w:rFonts w:ascii="Times New Roman" w:hAnsi="Times New Roman" w:cs="Times New Roman"/>
            <w:color w:val="000000" w:themeColor="text1"/>
            <w:rPrChange w:id="10134" w:author="Ruijie Xu" w:date="2022-03-10T12:31:00Z">
              <w:rPr>
                <w:color w:val="000000" w:themeColor="text1"/>
              </w:rPr>
            </w:rPrChange>
          </w:rPr>
          <w:t xml:space="preserve"> alignment-free </w:t>
        </w:r>
      </w:ins>
      <w:ins w:id="10135" w:author="Ruijie Xu" w:date="2022-01-28T15:07:00Z">
        <w:r w:rsidR="00FC7384" w:rsidRPr="002B42A7">
          <w:rPr>
            <w:rFonts w:ascii="Times New Roman" w:hAnsi="Times New Roman" w:cs="Times New Roman"/>
            <w:color w:val="000000" w:themeColor="text1"/>
            <w:rPrChange w:id="10136" w:author="Ruijie Xu" w:date="2022-03-10T12:31:00Z">
              <w:rPr>
                <w:color w:val="000000" w:themeColor="text1"/>
              </w:rPr>
            </w:rPrChange>
          </w:rPr>
          <w:t>software became the trade-off for the speed of the analysis itself. For example, the buil</w:t>
        </w:r>
      </w:ins>
      <w:ins w:id="10137" w:author="Ruijie Xu" w:date="2022-01-28T15:08:00Z">
        <w:r w:rsidR="00FC7384" w:rsidRPr="002B42A7">
          <w:rPr>
            <w:rFonts w:ascii="Times New Roman" w:hAnsi="Times New Roman" w:cs="Times New Roman"/>
            <w:color w:val="000000" w:themeColor="text1"/>
            <w:rPrChange w:id="10138" w:author="Ruijie Xu" w:date="2022-03-10T12:31:00Z">
              <w:rPr>
                <w:color w:val="000000" w:themeColor="text1"/>
              </w:rPr>
            </w:rPrChange>
          </w:rPr>
          <w:t xml:space="preserve">ding of CLARK’s </w:t>
        </w:r>
        <w:del w:id="10139" w:author="Liliana Salvador" w:date="2022-02-26T20:04:00Z">
          <w:r w:rsidR="00FC7384" w:rsidRPr="002B42A7" w:rsidDel="001C0737">
            <w:rPr>
              <w:rFonts w:ascii="Times New Roman" w:hAnsi="Times New Roman" w:cs="Times New Roman"/>
              <w:color w:val="000000" w:themeColor="text1"/>
              <w:rPrChange w:id="10140" w:author="Ruijie Xu" w:date="2022-03-10T12:31:00Z">
                <w:rPr>
                  <w:color w:val="000000" w:themeColor="text1"/>
                </w:rPr>
              </w:rPrChange>
            </w:rPr>
            <w:delText>database</w:delText>
          </w:r>
        </w:del>
      </w:ins>
      <w:ins w:id="10141" w:author="Liliana Salvador" w:date="2022-02-26T20:04:00Z">
        <w:r w:rsidR="001C0737" w:rsidRPr="002B42A7">
          <w:rPr>
            <w:rFonts w:ascii="Times New Roman" w:hAnsi="Times New Roman" w:cs="Times New Roman"/>
            <w:color w:val="000000" w:themeColor="text1"/>
            <w:rPrChange w:id="10142" w:author="Ruijie Xu" w:date="2022-03-10T12:31:00Z">
              <w:rPr>
                <w:color w:val="000000" w:themeColor="text1"/>
              </w:rPr>
            </w:rPrChange>
          </w:rPr>
          <w:t>DB</w:t>
        </w:r>
      </w:ins>
      <w:ins w:id="10143" w:author="Ruijie Xu" w:date="2022-01-28T15:08:00Z">
        <w:r w:rsidR="00FC7384" w:rsidRPr="002B42A7">
          <w:rPr>
            <w:rFonts w:ascii="Times New Roman" w:hAnsi="Times New Roman" w:cs="Times New Roman"/>
            <w:color w:val="000000" w:themeColor="text1"/>
            <w:rPrChange w:id="10144" w:author="Ruijie Xu" w:date="2022-03-10T12:31:00Z">
              <w:rPr>
                <w:color w:val="000000" w:themeColor="text1"/>
              </w:rPr>
            </w:rPrChange>
          </w:rPr>
          <w:t xml:space="preserve"> took almost </w:t>
        </w:r>
      </w:ins>
      <w:ins w:id="10145" w:author="Liliana Salvador" w:date="2022-02-26T20:04:00Z">
        <w:r w:rsidR="001C0737" w:rsidRPr="002B42A7">
          <w:rPr>
            <w:rFonts w:ascii="Times New Roman" w:hAnsi="Times New Roman" w:cs="Times New Roman"/>
            <w:color w:val="000000" w:themeColor="text1"/>
            <w:rPrChange w:id="10146" w:author="Ruijie Xu" w:date="2022-03-10T12:31:00Z">
              <w:rPr>
                <w:color w:val="000000" w:themeColor="text1"/>
              </w:rPr>
            </w:rPrChange>
          </w:rPr>
          <w:t>two</w:t>
        </w:r>
      </w:ins>
      <w:ins w:id="10147" w:author="Ruijie Xu" w:date="2022-01-28T15:09:00Z">
        <w:del w:id="10148" w:author="Liliana Salvador" w:date="2022-02-26T20:04:00Z">
          <w:r w:rsidR="00FC7384" w:rsidRPr="002B42A7" w:rsidDel="001C0737">
            <w:rPr>
              <w:rFonts w:ascii="Times New Roman" w:hAnsi="Times New Roman" w:cs="Times New Roman"/>
              <w:color w:val="000000" w:themeColor="text1"/>
              <w:rPrChange w:id="10149" w:author="Ruijie Xu" w:date="2022-03-10T12:31:00Z">
                <w:rPr>
                  <w:color w:val="000000" w:themeColor="text1"/>
                </w:rPr>
              </w:rPrChange>
            </w:rPr>
            <w:delText>2</w:delText>
          </w:r>
        </w:del>
        <w:r w:rsidR="00FC7384" w:rsidRPr="002B42A7">
          <w:rPr>
            <w:rFonts w:ascii="Times New Roman" w:hAnsi="Times New Roman" w:cs="Times New Roman"/>
            <w:color w:val="000000" w:themeColor="text1"/>
            <w:rPrChange w:id="10150" w:author="Ruijie Xu" w:date="2022-03-10T12:31:00Z">
              <w:rPr>
                <w:color w:val="000000" w:themeColor="text1"/>
              </w:rPr>
            </w:rPrChange>
          </w:rPr>
          <w:t xml:space="preserve"> days with 400 GBs of memory used. For</w:t>
        </w:r>
      </w:ins>
      <w:ins w:id="10151" w:author="Liliana Salvador" w:date="2022-02-26T20:04:00Z">
        <w:r w:rsidR="001C0737" w:rsidRPr="002B42A7">
          <w:rPr>
            <w:rFonts w:ascii="Times New Roman" w:hAnsi="Times New Roman" w:cs="Times New Roman"/>
            <w:color w:val="000000" w:themeColor="text1"/>
            <w:rPrChange w:id="10152" w:author="Ruijie Xu" w:date="2022-03-10T12:31:00Z">
              <w:rPr>
                <w:color w:val="000000" w:themeColor="text1"/>
              </w:rPr>
            </w:rPrChange>
          </w:rPr>
          <w:t>t</w:t>
        </w:r>
      </w:ins>
      <w:ins w:id="10153" w:author="Ruijie Xu" w:date="2022-01-28T15:09:00Z">
        <w:r w:rsidR="00FC7384" w:rsidRPr="002B42A7">
          <w:rPr>
            <w:rFonts w:ascii="Times New Roman" w:hAnsi="Times New Roman" w:cs="Times New Roman"/>
            <w:color w:val="000000" w:themeColor="text1"/>
            <w:rPrChange w:id="10154" w:author="Ruijie Xu" w:date="2022-03-10T12:31:00Z">
              <w:rPr>
                <w:color w:val="000000" w:themeColor="text1"/>
              </w:rPr>
            </w:rPrChange>
          </w:rPr>
          <w:t xml:space="preserve">unately, most of the software included in our study </w:t>
        </w:r>
        <w:r w:rsidR="00CD7AB6" w:rsidRPr="002B42A7">
          <w:rPr>
            <w:rFonts w:ascii="Times New Roman" w:hAnsi="Times New Roman" w:cs="Times New Roman"/>
            <w:color w:val="000000" w:themeColor="text1"/>
            <w:rPrChange w:id="10155" w:author="Ruijie Xu" w:date="2022-03-10T12:31:00Z">
              <w:rPr>
                <w:color w:val="000000" w:themeColor="text1"/>
              </w:rPr>
            </w:rPrChange>
          </w:rPr>
          <w:t>ha</w:t>
        </w:r>
      </w:ins>
      <w:ins w:id="10156" w:author="Liliana Salvador" w:date="2022-02-26T20:04:00Z">
        <w:r w:rsidR="001C0737" w:rsidRPr="002B42A7">
          <w:rPr>
            <w:rFonts w:ascii="Times New Roman" w:hAnsi="Times New Roman" w:cs="Times New Roman"/>
            <w:color w:val="000000" w:themeColor="text1"/>
            <w:rPrChange w:id="10157" w:author="Ruijie Xu" w:date="2022-03-10T12:31:00Z">
              <w:rPr>
                <w:color w:val="000000" w:themeColor="text1"/>
              </w:rPr>
            </w:rPrChange>
          </w:rPr>
          <w:t>ve</w:t>
        </w:r>
      </w:ins>
      <w:ins w:id="10158" w:author="Ruijie Xu" w:date="2022-01-28T15:09:00Z">
        <w:del w:id="10159" w:author="Liliana Salvador" w:date="2022-02-26T20:04:00Z">
          <w:r w:rsidR="00CD7AB6" w:rsidRPr="002B42A7" w:rsidDel="001C0737">
            <w:rPr>
              <w:rFonts w:ascii="Times New Roman" w:hAnsi="Times New Roman" w:cs="Times New Roman"/>
              <w:color w:val="000000" w:themeColor="text1"/>
              <w:rPrChange w:id="10160" w:author="Ruijie Xu" w:date="2022-03-10T12:31:00Z">
                <w:rPr>
                  <w:color w:val="000000" w:themeColor="text1"/>
                </w:rPr>
              </w:rPrChange>
            </w:rPr>
            <w:delText>s</w:delText>
          </w:r>
        </w:del>
        <w:r w:rsidR="00CD7AB6" w:rsidRPr="002B42A7">
          <w:rPr>
            <w:rFonts w:ascii="Times New Roman" w:hAnsi="Times New Roman" w:cs="Times New Roman"/>
            <w:color w:val="000000" w:themeColor="text1"/>
            <w:rPrChange w:id="10161" w:author="Ruijie Xu" w:date="2022-03-10T12:31:00Z">
              <w:rPr>
                <w:color w:val="000000" w:themeColor="text1"/>
              </w:rPr>
            </w:rPrChange>
          </w:rPr>
          <w:t xml:space="preserve"> pr</w:t>
        </w:r>
      </w:ins>
      <w:ins w:id="10162" w:author="Ruijie Xu" w:date="2022-01-28T15:10:00Z">
        <w:r w:rsidR="00CD7AB6" w:rsidRPr="002B42A7">
          <w:rPr>
            <w:rFonts w:ascii="Times New Roman" w:hAnsi="Times New Roman" w:cs="Times New Roman"/>
            <w:color w:val="000000" w:themeColor="text1"/>
            <w:rPrChange w:id="10163" w:author="Ruijie Xu" w:date="2022-03-10T12:31:00Z">
              <w:rPr>
                <w:color w:val="000000" w:themeColor="text1"/>
              </w:rPr>
            </w:rPrChange>
          </w:rPr>
          <w:t>e-built DBs distributed with the release of the software</w:t>
        </w:r>
      </w:ins>
      <w:ins w:id="10164" w:author="Ruijie Xu" w:date="2022-01-28T15:35:00Z">
        <w:r w:rsidR="00B20DDB" w:rsidRPr="002B42A7">
          <w:rPr>
            <w:rFonts w:ascii="Times New Roman" w:hAnsi="Times New Roman" w:cs="Times New Roman"/>
            <w:color w:val="000000" w:themeColor="text1"/>
            <w:rPrChange w:id="10165" w:author="Ruijie Xu" w:date="2022-03-10T12:31:00Z">
              <w:rPr>
                <w:color w:val="000000" w:themeColor="text1"/>
              </w:rPr>
            </w:rPrChange>
          </w:rPr>
          <w:t xml:space="preserve"> (except for CLARK, CLARK-s, Diamond, and Kaiju)</w:t>
        </w:r>
      </w:ins>
      <w:ins w:id="10166" w:author="Ruijie Xu" w:date="2022-01-28T15:36:00Z">
        <w:r w:rsidR="00212623" w:rsidRPr="002B42A7">
          <w:rPr>
            <w:rFonts w:ascii="Times New Roman" w:hAnsi="Times New Roman" w:cs="Times New Roman"/>
            <w:color w:val="000000" w:themeColor="text1"/>
            <w:rPrChange w:id="10167" w:author="Ruijie Xu" w:date="2022-03-10T12:31:00Z">
              <w:rPr>
                <w:color w:val="000000" w:themeColor="text1"/>
              </w:rPr>
            </w:rPrChange>
          </w:rPr>
          <w:t>.</w:t>
        </w:r>
      </w:ins>
      <w:ins w:id="10168" w:author="Ruijie Xu" w:date="2022-01-28T15:10:00Z">
        <w:r w:rsidR="00CD7AB6" w:rsidRPr="002B42A7">
          <w:rPr>
            <w:rFonts w:ascii="Times New Roman" w:hAnsi="Times New Roman" w:cs="Times New Roman"/>
            <w:color w:val="000000" w:themeColor="text1"/>
            <w:rPrChange w:id="10169" w:author="Ruijie Xu" w:date="2022-03-10T12:31:00Z">
              <w:rPr>
                <w:color w:val="000000" w:themeColor="text1"/>
              </w:rPr>
            </w:rPrChange>
          </w:rPr>
          <w:t xml:space="preserve"> However, if the analysis requires the identification of taxa </w:t>
        </w:r>
      </w:ins>
      <w:ins w:id="10170" w:author="Ruijie Xu" w:date="2022-01-28T15:11:00Z">
        <w:r w:rsidR="00CD7AB6" w:rsidRPr="002B42A7">
          <w:rPr>
            <w:rFonts w:ascii="Times New Roman" w:hAnsi="Times New Roman" w:cs="Times New Roman"/>
            <w:color w:val="000000" w:themeColor="text1"/>
            <w:rPrChange w:id="10171" w:author="Ruijie Xu" w:date="2022-03-10T12:31:00Z">
              <w:rPr>
                <w:color w:val="000000" w:themeColor="text1"/>
              </w:rPr>
            </w:rPrChange>
          </w:rPr>
          <w:t>that are not included in these pre-</w:t>
        </w:r>
        <w:proofErr w:type="spellStart"/>
        <w:r w:rsidR="00CD7AB6" w:rsidRPr="002B42A7">
          <w:rPr>
            <w:rFonts w:ascii="Times New Roman" w:hAnsi="Times New Roman" w:cs="Times New Roman"/>
            <w:color w:val="000000" w:themeColor="text1"/>
            <w:rPrChange w:id="10172" w:author="Ruijie Xu" w:date="2022-03-10T12:31:00Z">
              <w:rPr>
                <w:color w:val="000000" w:themeColor="text1"/>
              </w:rPr>
            </w:rPrChange>
          </w:rPr>
          <w:t>buil</w:t>
        </w:r>
      </w:ins>
      <w:ins w:id="10173" w:author="Liliana Salvador" w:date="2022-03-16T21:06:00Z">
        <w:r w:rsidR="005615CF">
          <w:rPr>
            <w:rFonts w:ascii="Times New Roman" w:hAnsi="Times New Roman" w:cs="Times New Roman"/>
            <w:color w:val="000000" w:themeColor="text1"/>
          </w:rPr>
          <w:t>t</w:t>
        </w:r>
      </w:ins>
      <w:ins w:id="10174" w:author="Ruijie Xu" w:date="2022-01-28T15:11:00Z">
        <w:del w:id="10175" w:author="Liliana Salvador" w:date="2022-03-16T21:06:00Z">
          <w:r w:rsidR="00CD7AB6" w:rsidRPr="002B42A7" w:rsidDel="005615CF">
            <w:rPr>
              <w:rFonts w:ascii="Times New Roman" w:hAnsi="Times New Roman" w:cs="Times New Roman"/>
              <w:color w:val="000000" w:themeColor="text1"/>
              <w:rPrChange w:id="10176" w:author="Ruijie Xu" w:date="2022-03-10T12:31:00Z">
                <w:rPr>
                  <w:color w:val="000000" w:themeColor="text1"/>
                </w:rPr>
              </w:rPrChange>
            </w:rPr>
            <w:delText>i</w:delText>
          </w:r>
        </w:del>
        <w:r w:rsidR="00CD7AB6" w:rsidRPr="002B42A7">
          <w:rPr>
            <w:rFonts w:ascii="Times New Roman" w:hAnsi="Times New Roman" w:cs="Times New Roman"/>
            <w:color w:val="000000" w:themeColor="text1"/>
            <w:rPrChange w:id="10177" w:author="Ruijie Xu" w:date="2022-03-10T12:31:00Z">
              <w:rPr>
                <w:color w:val="000000" w:themeColor="text1"/>
              </w:rPr>
            </w:rPrChange>
          </w:rPr>
          <w:t>t</w:t>
        </w:r>
        <w:proofErr w:type="spellEnd"/>
        <w:r w:rsidR="00CD7AB6" w:rsidRPr="002B42A7">
          <w:rPr>
            <w:rFonts w:ascii="Times New Roman" w:hAnsi="Times New Roman" w:cs="Times New Roman"/>
            <w:color w:val="000000" w:themeColor="text1"/>
            <w:rPrChange w:id="10178" w:author="Ruijie Xu" w:date="2022-03-10T12:31:00Z">
              <w:rPr>
                <w:color w:val="000000" w:themeColor="text1"/>
              </w:rPr>
            </w:rPrChange>
          </w:rPr>
          <w:t xml:space="preserve"> DBs, the time and resources added to the metagenomics profiling analysis will increase significantly. </w:t>
        </w:r>
      </w:ins>
      <w:del w:id="10179" w:author="Ruijie Xu" w:date="2022-01-28T14:49:00Z">
        <w:r w:rsidR="00234370" w:rsidRPr="002B42A7" w:rsidDel="004314BA">
          <w:rPr>
            <w:rFonts w:ascii="Times New Roman" w:hAnsi="Times New Roman" w:cs="Times New Roman"/>
            <w:b/>
            <w:bCs/>
            <w:color w:val="000000" w:themeColor="text1"/>
            <w:rPrChange w:id="10180" w:author="Ruijie Xu" w:date="2022-03-10T12:31:00Z">
              <w:rPr>
                <w:b/>
                <w:bCs/>
                <w:color w:val="000000" w:themeColor="text1"/>
              </w:rPr>
            </w:rPrChange>
          </w:rPr>
          <w:delText xml:space="preserve">Kraken2 vs. CLARK vs. </w:delText>
        </w:r>
        <w:r w:rsidR="00587076" w:rsidRPr="002B42A7" w:rsidDel="004314BA">
          <w:rPr>
            <w:rFonts w:ascii="Times New Roman" w:hAnsi="Times New Roman" w:cs="Times New Roman"/>
            <w:b/>
            <w:bCs/>
            <w:color w:val="000000" w:themeColor="text1"/>
            <w:rPrChange w:id="10181" w:author="Ruijie Xu" w:date="2022-03-10T12:31:00Z">
              <w:rPr>
                <w:b/>
                <w:bCs/>
                <w:color w:val="000000" w:themeColor="text1"/>
              </w:rPr>
            </w:rPrChange>
          </w:rPr>
          <w:delText>CLARK-s</w:delText>
        </w:r>
        <w:r w:rsidR="00234370" w:rsidRPr="002B42A7" w:rsidDel="004314BA">
          <w:rPr>
            <w:rFonts w:ascii="Times New Roman" w:hAnsi="Times New Roman" w:cs="Times New Roman"/>
            <w:color w:val="000000" w:themeColor="text1"/>
            <w:rPrChange w:id="10182" w:author="Ruijie Xu" w:date="2022-03-10T12:31:00Z">
              <w:rPr>
                <w:color w:val="000000" w:themeColor="text1"/>
              </w:rPr>
            </w:rPrChange>
          </w:rPr>
          <w:delText xml:space="preserve">. </w:delText>
        </w:r>
        <w:r w:rsidR="00D40405" w:rsidRPr="002B42A7" w:rsidDel="004314BA">
          <w:rPr>
            <w:rFonts w:ascii="Times New Roman" w:hAnsi="Times New Roman" w:cs="Times New Roman"/>
            <w:color w:val="000000" w:themeColor="text1"/>
            <w:rPrChange w:id="10183" w:author="Ruijie Xu" w:date="2022-03-10T12:31:00Z">
              <w:rPr>
                <w:color w:val="000000" w:themeColor="text1"/>
              </w:rPr>
            </w:rPrChange>
          </w:rPr>
          <w:delText>T</w:delText>
        </w:r>
      </w:del>
      <w:del w:id="10184" w:author="Ruijie Xu" w:date="2022-01-28T14:48:00Z">
        <w:r w:rsidR="00D40405" w:rsidRPr="002B42A7" w:rsidDel="004314BA">
          <w:rPr>
            <w:rFonts w:ascii="Times New Roman" w:hAnsi="Times New Roman" w:cs="Times New Roman"/>
            <w:color w:val="000000" w:themeColor="text1"/>
            <w:rPrChange w:id="10185" w:author="Ruijie Xu" w:date="2022-03-10T12:31:00Z">
              <w:rPr>
                <w:color w:val="000000" w:themeColor="text1"/>
              </w:rPr>
            </w:rPrChange>
          </w:rPr>
          <w:delText xml:space="preserve">he </w:delText>
        </w:r>
        <w:r w:rsidR="00234370" w:rsidRPr="002B42A7" w:rsidDel="004314BA">
          <w:rPr>
            <w:rFonts w:ascii="Times New Roman" w:hAnsi="Times New Roman" w:cs="Times New Roman"/>
            <w:color w:val="000000" w:themeColor="text1"/>
            <w:rPrChange w:id="10186" w:author="Ruijie Xu" w:date="2022-03-10T12:31:00Z">
              <w:rPr>
                <w:color w:val="000000" w:themeColor="text1"/>
              </w:rPr>
            </w:rPrChange>
          </w:rPr>
          <w:delText xml:space="preserve">performances of </w:delText>
        </w:r>
      </w:del>
      <w:del w:id="10187" w:author="Ruijie Xu" w:date="2022-01-28T14:47:00Z">
        <w:r w:rsidR="00234370" w:rsidRPr="002B42A7" w:rsidDel="00DF6582">
          <w:rPr>
            <w:rFonts w:ascii="Times New Roman" w:hAnsi="Times New Roman" w:cs="Times New Roman"/>
            <w:color w:val="000000" w:themeColor="text1"/>
            <w:rPrChange w:id="10188" w:author="Ruijie Xu" w:date="2022-03-10T12:31:00Z">
              <w:rPr>
                <w:color w:val="000000" w:themeColor="text1"/>
              </w:rPr>
            </w:rPrChange>
          </w:rPr>
          <w:delText xml:space="preserve">Kraken2, CLARK, and </w:delText>
        </w:r>
        <w:r w:rsidR="00587076" w:rsidRPr="002B42A7" w:rsidDel="00DF6582">
          <w:rPr>
            <w:rFonts w:ascii="Times New Roman" w:hAnsi="Times New Roman" w:cs="Times New Roman"/>
            <w:color w:val="000000" w:themeColor="text1"/>
            <w:rPrChange w:id="10189" w:author="Ruijie Xu" w:date="2022-03-10T12:31:00Z">
              <w:rPr>
                <w:color w:val="000000" w:themeColor="text1"/>
              </w:rPr>
            </w:rPrChange>
          </w:rPr>
          <w:delText>CLARK-s</w:delText>
        </w:r>
        <w:r w:rsidR="00234370" w:rsidRPr="002B42A7" w:rsidDel="00DF6582">
          <w:rPr>
            <w:rFonts w:ascii="Times New Roman" w:hAnsi="Times New Roman" w:cs="Times New Roman"/>
            <w:color w:val="000000" w:themeColor="text1"/>
            <w:rPrChange w:id="10190" w:author="Ruijie Xu" w:date="2022-03-10T12:31:00Z">
              <w:rPr>
                <w:color w:val="000000" w:themeColor="text1"/>
              </w:rPr>
            </w:rPrChange>
          </w:rPr>
          <w:delText xml:space="preserve"> </w:delText>
        </w:r>
      </w:del>
      <w:del w:id="10191" w:author="Ruijie Xu" w:date="2022-01-28T14:48:00Z">
        <w:r w:rsidR="00234370" w:rsidRPr="002B42A7" w:rsidDel="004314BA">
          <w:rPr>
            <w:rFonts w:ascii="Times New Roman" w:hAnsi="Times New Roman" w:cs="Times New Roman"/>
            <w:color w:val="000000" w:themeColor="text1"/>
            <w:rPrChange w:id="10192" w:author="Ruijie Xu" w:date="2022-03-10T12:31:00Z">
              <w:rPr>
                <w:color w:val="000000" w:themeColor="text1"/>
              </w:rPr>
            </w:rPrChange>
          </w:rPr>
          <w:delText xml:space="preserve">have been evaluated </w:delText>
        </w:r>
        <w:r w:rsidR="00D40405" w:rsidRPr="002B42A7" w:rsidDel="004314BA">
          <w:rPr>
            <w:rFonts w:ascii="Times New Roman" w:hAnsi="Times New Roman" w:cs="Times New Roman"/>
            <w:color w:val="000000" w:themeColor="text1"/>
            <w:rPrChange w:id="10193" w:author="Ruijie Xu" w:date="2022-03-10T12:31:00Z">
              <w:rPr>
                <w:color w:val="000000" w:themeColor="text1"/>
              </w:rPr>
            </w:rPrChange>
          </w:rPr>
          <w:delText xml:space="preserve">in a previous benchmark study </w:delText>
        </w:r>
        <w:r w:rsidR="00234370" w:rsidRPr="002B42A7" w:rsidDel="004314BA">
          <w:rPr>
            <w:rFonts w:ascii="Times New Roman" w:hAnsi="Times New Roman" w:cs="Times New Roman"/>
            <w:color w:val="000000" w:themeColor="text1"/>
            <w:rPrChange w:id="10194" w:author="Ruijie Xu" w:date="2022-03-10T12:31:00Z">
              <w:rPr>
                <w:color w:val="000000" w:themeColor="text1"/>
              </w:rPr>
            </w:rPrChange>
          </w:rPr>
          <w:fldChar w:fldCharType="begin" w:fldLock="1"/>
        </w:r>
        <w:r w:rsidR="00350DBF" w:rsidRPr="002B42A7" w:rsidDel="004314BA">
          <w:rPr>
            <w:rFonts w:ascii="Times New Roman" w:hAnsi="Times New Roman" w:cs="Times New Roman"/>
            <w:color w:val="000000" w:themeColor="text1"/>
            <w:rPrChange w:id="10195" w:author="Ruijie Xu" w:date="2022-03-10T12:31:00Z">
              <w:rPr>
                <w:color w:val="000000" w:themeColor="text1"/>
              </w:rPr>
            </w:rPrChange>
          </w:rPr>
          <w:delInstrText xml:space="preserve"> ADDIN ZOTERO_ITEM CSL_CITATION {"citationID":"yTzEo2K9","properties":{"formattedCitation":"(Ye {\\i{}et al.}, 2019a)","plainCitation":"(Ye et al., 2019a)","noteIndex":0},"citationItems":[{"id":"NQbUksdo/6JL8WJTg","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schema":"https://github.com/citation-style-language/schema/raw/master/csl-citation.json"} </w:delInstrText>
        </w:r>
        <w:r w:rsidR="00234370" w:rsidRPr="002B42A7" w:rsidDel="004314BA">
          <w:rPr>
            <w:rFonts w:ascii="Times New Roman" w:hAnsi="Times New Roman" w:cs="Times New Roman"/>
            <w:color w:val="000000" w:themeColor="text1"/>
            <w:rPrChange w:id="10196" w:author="Ruijie Xu" w:date="2022-03-10T12:31:00Z">
              <w:rPr>
                <w:color w:val="000000" w:themeColor="text1"/>
              </w:rPr>
            </w:rPrChange>
          </w:rPr>
          <w:fldChar w:fldCharType="separate"/>
        </w:r>
        <w:r w:rsidR="00350DBF" w:rsidRPr="002B42A7" w:rsidDel="004314BA">
          <w:rPr>
            <w:rFonts w:ascii="Times New Roman" w:hAnsi="Times New Roman" w:cs="Times New Roman"/>
            <w:color w:val="000000"/>
            <w:rPrChange w:id="10197" w:author="Ruijie Xu" w:date="2022-03-10T12:31:00Z">
              <w:rPr>
                <w:color w:val="000000"/>
              </w:rPr>
            </w:rPrChange>
          </w:rPr>
          <w:delText xml:space="preserve">(Ye </w:delText>
        </w:r>
        <w:r w:rsidR="00350DBF" w:rsidRPr="002B42A7" w:rsidDel="004314BA">
          <w:rPr>
            <w:rFonts w:ascii="Times New Roman" w:hAnsi="Times New Roman" w:cs="Times New Roman"/>
            <w:i/>
            <w:iCs/>
            <w:color w:val="000000"/>
            <w:rPrChange w:id="10198" w:author="Ruijie Xu" w:date="2022-03-10T12:31:00Z">
              <w:rPr>
                <w:i/>
                <w:iCs/>
                <w:color w:val="000000"/>
              </w:rPr>
            </w:rPrChange>
          </w:rPr>
          <w:delText>et al.</w:delText>
        </w:r>
        <w:r w:rsidR="00350DBF" w:rsidRPr="002B42A7" w:rsidDel="004314BA">
          <w:rPr>
            <w:rFonts w:ascii="Times New Roman" w:hAnsi="Times New Roman" w:cs="Times New Roman"/>
            <w:color w:val="000000"/>
            <w:rPrChange w:id="10199" w:author="Ruijie Xu" w:date="2022-03-10T12:31:00Z">
              <w:rPr>
                <w:color w:val="000000"/>
              </w:rPr>
            </w:rPrChange>
          </w:rPr>
          <w:delText>, 2019a)</w:delText>
        </w:r>
        <w:r w:rsidR="00234370" w:rsidRPr="002B42A7" w:rsidDel="004314BA">
          <w:rPr>
            <w:rFonts w:ascii="Times New Roman" w:hAnsi="Times New Roman" w:cs="Times New Roman"/>
            <w:color w:val="000000" w:themeColor="text1"/>
            <w:rPrChange w:id="10200" w:author="Ruijie Xu" w:date="2022-03-10T12:31:00Z">
              <w:rPr>
                <w:color w:val="000000" w:themeColor="text1"/>
              </w:rPr>
            </w:rPrChange>
          </w:rPr>
          <w:fldChar w:fldCharType="end"/>
        </w:r>
        <w:r w:rsidR="00234370" w:rsidRPr="002B42A7" w:rsidDel="004314BA">
          <w:rPr>
            <w:rFonts w:ascii="Times New Roman" w:hAnsi="Times New Roman" w:cs="Times New Roman"/>
            <w:color w:val="000000" w:themeColor="text1"/>
            <w:rPrChange w:id="10201" w:author="Ruijie Xu" w:date="2022-03-10T12:31:00Z">
              <w:rPr>
                <w:color w:val="000000" w:themeColor="text1"/>
              </w:rPr>
            </w:rPrChange>
          </w:rPr>
          <w:delText xml:space="preserve">. The three </w:delText>
        </w:r>
        <w:r w:rsidR="008524D8" w:rsidRPr="002B42A7" w:rsidDel="004314BA">
          <w:rPr>
            <w:rFonts w:ascii="Times New Roman" w:hAnsi="Times New Roman" w:cs="Times New Roman"/>
            <w:color w:val="000000" w:themeColor="text1"/>
            <w:rPrChange w:id="10202" w:author="Ruijie Xu" w:date="2022-03-10T12:31:00Z">
              <w:rPr>
                <w:color w:val="000000" w:themeColor="text1"/>
              </w:rPr>
            </w:rPrChange>
          </w:rPr>
          <w:delText>software</w:delText>
        </w:r>
        <w:r w:rsidR="00234370" w:rsidRPr="002B42A7" w:rsidDel="004314BA">
          <w:rPr>
            <w:rFonts w:ascii="Times New Roman" w:hAnsi="Times New Roman" w:cs="Times New Roman"/>
            <w:color w:val="000000" w:themeColor="text1"/>
            <w:rPrChange w:id="10203" w:author="Ruijie Xu" w:date="2022-03-10T12:31:00Z">
              <w:rPr>
                <w:color w:val="000000" w:themeColor="text1"/>
              </w:rPr>
            </w:rPrChange>
          </w:rPr>
          <w:delText xml:space="preserve"> </w:delText>
        </w:r>
        <w:r w:rsidR="00D40405" w:rsidRPr="002B42A7" w:rsidDel="004314BA">
          <w:rPr>
            <w:rFonts w:ascii="Times New Roman" w:hAnsi="Times New Roman" w:cs="Times New Roman"/>
            <w:color w:val="000000" w:themeColor="text1"/>
            <w:rPrChange w:id="10204" w:author="Ruijie Xu" w:date="2022-03-10T12:31:00Z">
              <w:rPr>
                <w:color w:val="000000" w:themeColor="text1"/>
              </w:rPr>
            </w:rPrChange>
          </w:rPr>
          <w:delText>are</w:delText>
        </w:r>
        <w:r w:rsidR="00234370" w:rsidRPr="002B42A7" w:rsidDel="004314BA">
          <w:rPr>
            <w:rFonts w:ascii="Times New Roman" w:hAnsi="Times New Roman" w:cs="Times New Roman"/>
            <w:color w:val="000000" w:themeColor="text1"/>
            <w:rPrChange w:id="10205" w:author="Ruijie Xu" w:date="2022-03-10T12:31:00Z">
              <w:rPr>
                <w:color w:val="000000" w:themeColor="text1"/>
              </w:rPr>
            </w:rPrChange>
          </w:rPr>
          <w:delText xml:space="preserve"> built based on k-mer spectra </w:delText>
        </w:r>
        <w:r w:rsidR="00FE5C5D" w:rsidRPr="002B42A7" w:rsidDel="004314BA">
          <w:rPr>
            <w:rFonts w:ascii="Times New Roman" w:hAnsi="Times New Roman" w:cs="Times New Roman"/>
            <w:color w:val="000000" w:themeColor="text1"/>
            <w:rPrChange w:id="10206" w:author="Ruijie Xu" w:date="2022-03-10T12:31:00Z">
              <w:rPr>
                <w:color w:val="000000" w:themeColor="text1"/>
              </w:rPr>
            </w:rPrChange>
          </w:rPr>
          <w:delText>DB</w:delText>
        </w:r>
        <w:r w:rsidR="00234370" w:rsidRPr="002B42A7" w:rsidDel="004314BA">
          <w:rPr>
            <w:rFonts w:ascii="Times New Roman" w:hAnsi="Times New Roman" w:cs="Times New Roman"/>
            <w:color w:val="000000" w:themeColor="text1"/>
            <w:rPrChange w:id="10207" w:author="Ruijie Xu" w:date="2022-03-10T12:31:00Z">
              <w:rPr>
                <w:color w:val="000000" w:themeColor="text1"/>
              </w:rPr>
            </w:rPrChange>
          </w:rPr>
          <w:delText xml:space="preserve">s, while the </w:delText>
        </w:r>
        <w:r w:rsidR="00FE5C5D" w:rsidRPr="002B42A7" w:rsidDel="004314BA">
          <w:rPr>
            <w:rFonts w:ascii="Times New Roman" w:hAnsi="Times New Roman" w:cs="Times New Roman"/>
            <w:color w:val="000000" w:themeColor="text1"/>
            <w:rPrChange w:id="10208" w:author="Ruijie Xu" w:date="2022-03-10T12:31:00Z">
              <w:rPr>
                <w:color w:val="000000" w:themeColor="text1"/>
              </w:rPr>
            </w:rPrChange>
          </w:rPr>
          <w:delText>DB</w:delText>
        </w:r>
        <w:r w:rsidR="00234370" w:rsidRPr="002B42A7" w:rsidDel="004314BA">
          <w:rPr>
            <w:rFonts w:ascii="Times New Roman" w:hAnsi="Times New Roman" w:cs="Times New Roman"/>
            <w:color w:val="000000" w:themeColor="text1"/>
            <w:rPrChange w:id="10209" w:author="Ruijie Xu" w:date="2022-03-10T12:31:00Z">
              <w:rPr>
                <w:color w:val="000000" w:themeColor="text1"/>
              </w:rPr>
            </w:rPrChange>
          </w:rPr>
          <w:delText xml:space="preserve"> of </w:delText>
        </w:r>
        <w:r w:rsidR="00587076" w:rsidRPr="002B42A7" w:rsidDel="004314BA">
          <w:rPr>
            <w:rFonts w:ascii="Times New Roman" w:hAnsi="Times New Roman" w:cs="Times New Roman"/>
            <w:color w:val="000000" w:themeColor="text1"/>
            <w:rPrChange w:id="10210" w:author="Ruijie Xu" w:date="2022-03-10T12:31:00Z">
              <w:rPr>
                <w:color w:val="000000" w:themeColor="text1"/>
              </w:rPr>
            </w:rPrChange>
          </w:rPr>
          <w:delText>CLARK-s</w:delText>
        </w:r>
        <w:r w:rsidR="00234370" w:rsidRPr="002B42A7" w:rsidDel="004314BA">
          <w:rPr>
            <w:rFonts w:ascii="Times New Roman" w:hAnsi="Times New Roman" w:cs="Times New Roman"/>
            <w:color w:val="000000" w:themeColor="text1"/>
            <w:rPrChange w:id="10211" w:author="Ruijie Xu" w:date="2022-03-10T12:31:00Z">
              <w:rPr>
                <w:color w:val="000000" w:themeColor="text1"/>
              </w:rPr>
            </w:rPrChange>
          </w:rPr>
          <w:delText xml:space="preserve"> is built upon the </w:delText>
        </w:r>
        <w:r w:rsidR="00FE5C5D" w:rsidRPr="002B42A7" w:rsidDel="004314BA">
          <w:rPr>
            <w:rFonts w:ascii="Times New Roman" w:hAnsi="Times New Roman" w:cs="Times New Roman"/>
            <w:color w:val="000000" w:themeColor="text1"/>
            <w:rPrChange w:id="10212" w:author="Ruijie Xu" w:date="2022-03-10T12:31:00Z">
              <w:rPr>
                <w:color w:val="000000" w:themeColor="text1"/>
              </w:rPr>
            </w:rPrChange>
          </w:rPr>
          <w:delText>DB</w:delText>
        </w:r>
        <w:r w:rsidR="00234370" w:rsidRPr="002B42A7" w:rsidDel="004314BA">
          <w:rPr>
            <w:rFonts w:ascii="Times New Roman" w:hAnsi="Times New Roman" w:cs="Times New Roman"/>
            <w:color w:val="000000" w:themeColor="text1"/>
            <w:rPrChange w:id="10213" w:author="Ruijie Xu" w:date="2022-03-10T12:31:00Z">
              <w:rPr>
                <w:color w:val="000000" w:themeColor="text1"/>
              </w:rPr>
            </w:rPrChange>
          </w:rPr>
          <w:delText xml:space="preserve"> for CLARK with the spaced k-mers to increase the accuracy. The time and storage required for building the </w:delText>
        </w:r>
        <w:r w:rsidR="00FE5C5D" w:rsidRPr="002B42A7" w:rsidDel="004314BA">
          <w:rPr>
            <w:rFonts w:ascii="Times New Roman" w:hAnsi="Times New Roman" w:cs="Times New Roman"/>
            <w:color w:val="000000" w:themeColor="text1"/>
            <w:rPrChange w:id="10214" w:author="Ruijie Xu" w:date="2022-03-10T12:31:00Z">
              <w:rPr>
                <w:color w:val="000000" w:themeColor="text1"/>
              </w:rPr>
            </w:rPrChange>
          </w:rPr>
          <w:delText>DB</w:delText>
        </w:r>
        <w:r w:rsidR="00234370" w:rsidRPr="002B42A7" w:rsidDel="004314BA">
          <w:rPr>
            <w:rFonts w:ascii="Times New Roman" w:hAnsi="Times New Roman" w:cs="Times New Roman"/>
            <w:color w:val="000000" w:themeColor="text1"/>
            <w:rPrChange w:id="10215" w:author="Ruijie Xu" w:date="2022-03-10T12:31:00Z">
              <w:rPr>
                <w:color w:val="000000" w:themeColor="text1"/>
              </w:rPr>
            </w:rPrChange>
          </w:rPr>
          <w:delText xml:space="preserve">s of the three </w:delText>
        </w:r>
        <w:r w:rsidR="008524D8" w:rsidRPr="002B42A7" w:rsidDel="004314BA">
          <w:rPr>
            <w:rFonts w:ascii="Times New Roman" w:hAnsi="Times New Roman" w:cs="Times New Roman"/>
            <w:color w:val="000000" w:themeColor="text1"/>
            <w:rPrChange w:id="10216" w:author="Ruijie Xu" w:date="2022-03-10T12:31:00Z">
              <w:rPr>
                <w:color w:val="000000" w:themeColor="text1"/>
              </w:rPr>
            </w:rPrChange>
          </w:rPr>
          <w:delText>software</w:delText>
        </w:r>
        <w:r w:rsidR="00234370" w:rsidRPr="002B42A7" w:rsidDel="004314BA">
          <w:rPr>
            <w:rFonts w:ascii="Times New Roman" w:hAnsi="Times New Roman" w:cs="Times New Roman"/>
            <w:color w:val="000000" w:themeColor="text1"/>
            <w:rPrChange w:id="10217" w:author="Ruijie Xu" w:date="2022-03-10T12:31:00Z">
              <w:rPr>
                <w:color w:val="000000" w:themeColor="text1"/>
              </w:rPr>
            </w:rPrChange>
          </w:rPr>
          <w:delText xml:space="preserve"> are around the same</w:delText>
        </w:r>
        <w:r w:rsidR="00325E83" w:rsidRPr="002B42A7" w:rsidDel="004314BA">
          <w:rPr>
            <w:rFonts w:ascii="Times New Roman" w:hAnsi="Times New Roman" w:cs="Times New Roman"/>
            <w:color w:val="000000" w:themeColor="text1"/>
            <w:rPrChange w:id="10218" w:author="Ruijie Xu" w:date="2022-03-10T12:31:00Z">
              <w:rPr>
                <w:color w:val="000000" w:themeColor="text1"/>
              </w:rPr>
            </w:rPrChange>
          </w:rPr>
          <w:delText>, while</w:delText>
        </w:r>
        <w:r w:rsidR="00234370" w:rsidRPr="002B42A7" w:rsidDel="004314BA">
          <w:rPr>
            <w:rFonts w:ascii="Times New Roman" w:hAnsi="Times New Roman" w:cs="Times New Roman"/>
            <w:color w:val="000000" w:themeColor="text1"/>
            <w:rPrChange w:id="10219" w:author="Ruijie Xu" w:date="2022-03-10T12:31:00Z">
              <w:rPr>
                <w:color w:val="000000" w:themeColor="text1"/>
              </w:rPr>
            </w:rPrChange>
          </w:rPr>
          <w:delText xml:space="preserve"> </w:delText>
        </w:r>
        <w:r w:rsidR="00587076" w:rsidRPr="002B42A7" w:rsidDel="004314BA">
          <w:rPr>
            <w:rFonts w:ascii="Times New Roman" w:hAnsi="Times New Roman" w:cs="Times New Roman"/>
            <w:color w:val="000000" w:themeColor="text1"/>
            <w:rPrChange w:id="10220" w:author="Ruijie Xu" w:date="2022-03-10T12:31:00Z">
              <w:rPr>
                <w:color w:val="000000" w:themeColor="text1"/>
              </w:rPr>
            </w:rPrChange>
          </w:rPr>
          <w:delText>CLARK-s</w:delText>
        </w:r>
        <w:r w:rsidR="00234370" w:rsidRPr="002B42A7" w:rsidDel="004314BA">
          <w:rPr>
            <w:rFonts w:ascii="Times New Roman" w:hAnsi="Times New Roman" w:cs="Times New Roman"/>
            <w:color w:val="000000" w:themeColor="text1"/>
            <w:rPrChange w:id="10221" w:author="Ruijie Xu" w:date="2022-03-10T12:31:00Z">
              <w:rPr>
                <w:color w:val="000000" w:themeColor="text1"/>
              </w:rPr>
            </w:rPrChange>
          </w:rPr>
          <w:delText xml:space="preserve"> </w:delText>
        </w:r>
        <w:r w:rsidR="00325E83" w:rsidRPr="002B42A7" w:rsidDel="004314BA">
          <w:rPr>
            <w:rFonts w:ascii="Times New Roman" w:hAnsi="Times New Roman" w:cs="Times New Roman"/>
            <w:color w:val="000000" w:themeColor="text1"/>
            <w:rPrChange w:id="10222" w:author="Ruijie Xu" w:date="2022-03-10T12:31:00Z">
              <w:rPr>
                <w:color w:val="000000" w:themeColor="text1"/>
              </w:rPr>
            </w:rPrChange>
          </w:rPr>
          <w:delText xml:space="preserve">requires </w:delText>
        </w:r>
        <w:r w:rsidR="00234370" w:rsidRPr="002B42A7" w:rsidDel="004314BA">
          <w:rPr>
            <w:rFonts w:ascii="Times New Roman" w:hAnsi="Times New Roman" w:cs="Times New Roman"/>
            <w:color w:val="000000" w:themeColor="text1"/>
            <w:rPrChange w:id="10223" w:author="Ruijie Xu" w:date="2022-03-10T12:31:00Z">
              <w:rPr>
                <w:color w:val="000000" w:themeColor="text1"/>
              </w:rPr>
            </w:rPrChange>
          </w:rPr>
          <w:delText xml:space="preserve">slightly </w:delText>
        </w:r>
        <w:r w:rsidR="00325E83" w:rsidRPr="002B42A7" w:rsidDel="004314BA">
          <w:rPr>
            <w:rFonts w:ascii="Times New Roman" w:hAnsi="Times New Roman" w:cs="Times New Roman"/>
            <w:color w:val="000000" w:themeColor="text1"/>
            <w:rPrChange w:id="10224" w:author="Ruijie Xu" w:date="2022-03-10T12:31:00Z">
              <w:rPr>
                <w:color w:val="000000" w:themeColor="text1"/>
              </w:rPr>
            </w:rPrChange>
          </w:rPr>
          <w:delText xml:space="preserve">more </w:delText>
        </w:r>
        <w:r w:rsidR="00234370" w:rsidRPr="002B42A7" w:rsidDel="004314BA">
          <w:rPr>
            <w:rFonts w:ascii="Times New Roman" w:hAnsi="Times New Roman" w:cs="Times New Roman"/>
            <w:color w:val="000000" w:themeColor="text1"/>
            <w:rPrChange w:id="10225" w:author="Ruijie Xu" w:date="2022-03-10T12:31:00Z">
              <w:rPr>
                <w:color w:val="000000" w:themeColor="text1"/>
              </w:rPr>
            </w:rPrChange>
          </w:rPr>
          <w:delText xml:space="preserve">in both variables (time: ~10 hrs; storage: ~100 GB). </w:delText>
        </w:r>
        <w:r w:rsidR="00325E83" w:rsidRPr="002B42A7" w:rsidDel="004314BA">
          <w:rPr>
            <w:rFonts w:ascii="Times New Roman" w:hAnsi="Times New Roman" w:cs="Times New Roman"/>
            <w:color w:val="000000" w:themeColor="text1"/>
            <w:rPrChange w:id="10226" w:author="Ruijie Xu" w:date="2022-03-10T12:31:00Z">
              <w:rPr>
                <w:color w:val="000000" w:themeColor="text1"/>
              </w:rPr>
            </w:rPrChange>
          </w:rPr>
          <w:delText xml:space="preserve">Out of the three software, </w:delText>
        </w:r>
        <w:r w:rsidR="00234370" w:rsidRPr="002B42A7" w:rsidDel="004314BA">
          <w:rPr>
            <w:rFonts w:ascii="Times New Roman" w:hAnsi="Times New Roman" w:cs="Times New Roman"/>
            <w:color w:val="000000" w:themeColor="text1"/>
            <w:rPrChange w:id="10227" w:author="Ruijie Xu" w:date="2022-03-10T12:31:00Z">
              <w:rPr>
                <w:color w:val="000000" w:themeColor="text1"/>
              </w:rPr>
            </w:rPrChange>
          </w:rPr>
          <w:delText xml:space="preserve">Kraken2 </w:delText>
        </w:r>
        <w:r w:rsidR="00325E83" w:rsidRPr="002B42A7" w:rsidDel="004314BA">
          <w:rPr>
            <w:rFonts w:ascii="Times New Roman" w:hAnsi="Times New Roman" w:cs="Times New Roman"/>
            <w:color w:val="000000" w:themeColor="text1"/>
            <w:rPrChange w:id="10228" w:author="Ruijie Xu" w:date="2022-03-10T12:31:00Z">
              <w:rPr>
                <w:color w:val="000000" w:themeColor="text1"/>
              </w:rPr>
            </w:rPrChange>
          </w:rPr>
          <w:delText xml:space="preserve">and </w:delText>
        </w:r>
        <w:r w:rsidR="00587076" w:rsidRPr="002B42A7" w:rsidDel="004314BA">
          <w:rPr>
            <w:rFonts w:ascii="Times New Roman" w:hAnsi="Times New Roman" w:cs="Times New Roman"/>
            <w:color w:val="000000" w:themeColor="text1"/>
            <w:rPrChange w:id="10229" w:author="Ruijie Xu" w:date="2022-03-10T12:31:00Z">
              <w:rPr>
                <w:color w:val="000000" w:themeColor="text1"/>
              </w:rPr>
            </w:rPrChange>
          </w:rPr>
          <w:delText>CLARK-s</w:delText>
        </w:r>
        <w:r w:rsidR="00325E83" w:rsidRPr="002B42A7" w:rsidDel="004314BA">
          <w:rPr>
            <w:rFonts w:ascii="Times New Roman" w:hAnsi="Times New Roman" w:cs="Times New Roman"/>
            <w:color w:val="000000" w:themeColor="text1"/>
            <w:rPrChange w:id="10230" w:author="Ruijie Xu" w:date="2022-03-10T12:31:00Z">
              <w:rPr>
                <w:color w:val="000000" w:themeColor="text1"/>
              </w:rPr>
            </w:rPrChange>
          </w:rPr>
          <w:delText xml:space="preserve"> </w:delText>
        </w:r>
        <w:r w:rsidR="00234370" w:rsidRPr="002B42A7" w:rsidDel="004314BA">
          <w:rPr>
            <w:rFonts w:ascii="Times New Roman" w:hAnsi="Times New Roman" w:cs="Times New Roman"/>
            <w:color w:val="000000" w:themeColor="text1"/>
            <w:rPrChange w:id="10231" w:author="Ruijie Xu" w:date="2022-03-10T12:31:00Z">
              <w:rPr>
                <w:color w:val="000000" w:themeColor="text1"/>
              </w:rPr>
            </w:rPrChange>
          </w:rPr>
          <w:delText xml:space="preserve">require the least </w:delText>
        </w:r>
        <w:r w:rsidR="00325E83" w:rsidRPr="002B42A7" w:rsidDel="004314BA">
          <w:rPr>
            <w:rFonts w:ascii="Times New Roman" w:hAnsi="Times New Roman" w:cs="Times New Roman"/>
            <w:color w:val="000000" w:themeColor="text1"/>
            <w:rPrChange w:id="10232" w:author="Ruijie Xu" w:date="2022-03-10T12:31:00Z">
              <w:rPr>
                <w:color w:val="000000" w:themeColor="text1"/>
              </w:rPr>
            </w:rPrChange>
          </w:rPr>
          <w:delText xml:space="preserve">and the most </w:delText>
        </w:r>
        <w:r w:rsidR="00234370" w:rsidRPr="002B42A7" w:rsidDel="004314BA">
          <w:rPr>
            <w:rFonts w:ascii="Times New Roman" w:hAnsi="Times New Roman" w:cs="Times New Roman"/>
            <w:color w:val="000000" w:themeColor="text1"/>
            <w:rPrChange w:id="10233" w:author="Ruijie Xu" w:date="2022-03-10T12:31:00Z">
              <w:rPr>
                <w:color w:val="000000" w:themeColor="text1"/>
              </w:rPr>
            </w:rPrChange>
          </w:rPr>
          <w:delText xml:space="preserve">amount of memory (RAM) for classification and </w:delText>
        </w:r>
        <w:r w:rsidR="00FE5C5D" w:rsidRPr="002B42A7" w:rsidDel="004314BA">
          <w:rPr>
            <w:rFonts w:ascii="Times New Roman" w:hAnsi="Times New Roman" w:cs="Times New Roman"/>
            <w:color w:val="000000" w:themeColor="text1"/>
            <w:rPrChange w:id="10234" w:author="Ruijie Xu" w:date="2022-03-10T12:31:00Z">
              <w:rPr>
                <w:color w:val="000000" w:themeColor="text1"/>
              </w:rPr>
            </w:rPrChange>
          </w:rPr>
          <w:delText>DB</w:delText>
        </w:r>
        <w:r w:rsidR="00234370" w:rsidRPr="002B42A7" w:rsidDel="004314BA">
          <w:rPr>
            <w:rFonts w:ascii="Times New Roman" w:hAnsi="Times New Roman" w:cs="Times New Roman"/>
            <w:color w:val="000000" w:themeColor="text1"/>
            <w:rPrChange w:id="10235" w:author="Ruijie Xu" w:date="2022-03-10T12:31:00Z">
              <w:rPr>
                <w:color w:val="000000" w:themeColor="text1"/>
              </w:rPr>
            </w:rPrChange>
          </w:rPr>
          <w:delText xml:space="preserve"> building (~30 GB</w:delText>
        </w:r>
        <w:r w:rsidR="00325E83" w:rsidRPr="002B42A7" w:rsidDel="004314BA">
          <w:rPr>
            <w:rFonts w:ascii="Times New Roman" w:hAnsi="Times New Roman" w:cs="Times New Roman"/>
            <w:color w:val="000000" w:themeColor="text1"/>
            <w:rPrChange w:id="10236" w:author="Ruijie Xu" w:date="2022-03-10T12:31:00Z">
              <w:rPr>
                <w:color w:val="000000" w:themeColor="text1"/>
              </w:rPr>
            </w:rPrChange>
          </w:rPr>
          <w:delText xml:space="preserve"> and ~108 GB, respectively</w:delText>
        </w:r>
        <w:r w:rsidR="00234370" w:rsidRPr="002B42A7" w:rsidDel="004314BA">
          <w:rPr>
            <w:rFonts w:ascii="Times New Roman" w:hAnsi="Times New Roman" w:cs="Times New Roman"/>
            <w:color w:val="000000" w:themeColor="text1"/>
            <w:rPrChange w:id="10237" w:author="Ruijie Xu" w:date="2022-03-10T12:31:00Z">
              <w:rPr>
                <w:color w:val="000000" w:themeColor="text1"/>
              </w:rPr>
            </w:rPrChange>
          </w:rPr>
          <w:delText xml:space="preserve">). Thus, none of the three </w:delText>
        </w:r>
        <w:r w:rsidR="00325E83" w:rsidRPr="002B42A7" w:rsidDel="004314BA">
          <w:rPr>
            <w:rFonts w:ascii="Times New Roman" w:hAnsi="Times New Roman" w:cs="Times New Roman"/>
            <w:color w:val="000000" w:themeColor="text1"/>
            <w:rPrChange w:id="10238" w:author="Ruijie Xu" w:date="2022-03-10T12:31:00Z">
              <w:rPr>
                <w:color w:val="000000" w:themeColor="text1"/>
              </w:rPr>
            </w:rPrChange>
          </w:rPr>
          <w:delText xml:space="preserve">software </w:delText>
        </w:r>
        <w:r w:rsidR="00234370" w:rsidRPr="002B42A7" w:rsidDel="004314BA">
          <w:rPr>
            <w:rFonts w:ascii="Times New Roman" w:hAnsi="Times New Roman" w:cs="Times New Roman"/>
            <w:color w:val="000000" w:themeColor="text1"/>
            <w:rPrChange w:id="10239" w:author="Ruijie Xu" w:date="2022-03-10T12:31:00Z">
              <w:rPr>
                <w:color w:val="000000" w:themeColor="text1"/>
              </w:rPr>
            </w:rPrChange>
          </w:rPr>
          <w:delText xml:space="preserve">can be used on a local computer. Kraken2 also takes the shortest classification time compared to CLARK and </w:delText>
        </w:r>
        <w:r w:rsidR="00587076" w:rsidRPr="002B42A7" w:rsidDel="004314BA">
          <w:rPr>
            <w:rFonts w:ascii="Times New Roman" w:hAnsi="Times New Roman" w:cs="Times New Roman"/>
            <w:color w:val="000000" w:themeColor="text1"/>
            <w:rPrChange w:id="10240" w:author="Ruijie Xu" w:date="2022-03-10T12:31:00Z">
              <w:rPr>
                <w:color w:val="000000" w:themeColor="text1"/>
              </w:rPr>
            </w:rPrChange>
          </w:rPr>
          <w:delText>CLARK-s</w:delText>
        </w:r>
        <w:r w:rsidR="00234370" w:rsidRPr="002B42A7" w:rsidDel="004314BA">
          <w:rPr>
            <w:rFonts w:ascii="Times New Roman" w:hAnsi="Times New Roman" w:cs="Times New Roman"/>
            <w:color w:val="000000" w:themeColor="text1"/>
            <w:rPrChange w:id="10241" w:author="Ruijie Xu" w:date="2022-03-10T12:31:00Z">
              <w:rPr>
                <w:color w:val="000000" w:themeColor="text1"/>
              </w:rPr>
            </w:rPrChange>
          </w:rPr>
          <w:delText xml:space="preserve"> for the same dataset, and it report</w:delText>
        </w:r>
        <w:r w:rsidR="00325E83" w:rsidRPr="002B42A7" w:rsidDel="004314BA">
          <w:rPr>
            <w:rFonts w:ascii="Times New Roman" w:hAnsi="Times New Roman" w:cs="Times New Roman"/>
            <w:color w:val="000000" w:themeColor="text1"/>
            <w:rPrChange w:id="10242" w:author="Ruijie Xu" w:date="2022-03-10T12:31:00Z">
              <w:rPr>
                <w:color w:val="000000" w:themeColor="text1"/>
              </w:rPr>
            </w:rPrChange>
          </w:rPr>
          <w:delText>s</w:delText>
        </w:r>
        <w:r w:rsidR="00234370" w:rsidRPr="002B42A7" w:rsidDel="004314BA">
          <w:rPr>
            <w:rFonts w:ascii="Times New Roman" w:hAnsi="Times New Roman" w:cs="Times New Roman"/>
            <w:color w:val="000000" w:themeColor="text1"/>
            <w:rPrChange w:id="10243" w:author="Ruijie Xu" w:date="2022-03-10T12:31:00Z">
              <w:rPr>
                <w:color w:val="000000" w:themeColor="text1"/>
              </w:rPr>
            </w:rPrChange>
          </w:rPr>
          <w:delText xml:space="preserve"> a good performance in the previous benchmark</w:delText>
        </w:r>
        <w:r w:rsidR="00325E83" w:rsidRPr="002B42A7" w:rsidDel="004314BA">
          <w:rPr>
            <w:rFonts w:ascii="Times New Roman" w:hAnsi="Times New Roman" w:cs="Times New Roman"/>
            <w:color w:val="000000" w:themeColor="text1"/>
            <w:rPrChange w:id="10244" w:author="Ruijie Xu" w:date="2022-03-10T12:31:00Z">
              <w:rPr>
                <w:color w:val="000000" w:themeColor="text1"/>
              </w:rPr>
            </w:rPrChange>
          </w:rPr>
          <w:delText xml:space="preserve"> studies</w:delText>
        </w:r>
        <w:r w:rsidR="002429AA" w:rsidRPr="002B42A7" w:rsidDel="004314BA">
          <w:rPr>
            <w:rFonts w:ascii="Times New Roman" w:hAnsi="Times New Roman" w:cs="Times New Roman"/>
            <w:color w:val="000000" w:themeColor="text1"/>
            <w:rPrChange w:id="10245" w:author="Ruijie Xu" w:date="2022-03-10T12:31:00Z">
              <w:rPr>
                <w:color w:val="000000" w:themeColor="text1"/>
              </w:rPr>
            </w:rPrChange>
          </w:rPr>
          <w:delText xml:space="preserve"> </w:delText>
        </w:r>
        <w:r w:rsidR="002429AA" w:rsidRPr="002B42A7" w:rsidDel="004314BA">
          <w:rPr>
            <w:rFonts w:ascii="Times New Roman" w:hAnsi="Times New Roman" w:cs="Times New Roman"/>
            <w:color w:val="000000" w:themeColor="text1"/>
            <w:rPrChange w:id="10246" w:author="Ruijie Xu" w:date="2022-03-10T12:31:00Z">
              <w:rPr>
                <w:color w:val="000000" w:themeColor="text1"/>
              </w:rPr>
            </w:rPrChange>
          </w:rPr>
          <w:fldChar w:fldCharType="begin"/>
        </w:r>
        <w:r w:rsidR="00350DBF" w:rsidRPr="002B42A7" w:rsidDel="004314BA">
          <w:rPr>
            <w:rFonts w:ascii="Times New Roman" w:hAnsi="Times New Roman" w:cs="Times New Roman"/>
            <w:color w:val="000000" w:themeColor="text1"/>
            <w:rPrChange w:id="10247" w:author="Ruijie Xu" w:date="2022-03-10T12:31:00Z">
              <w:rPr>
                <w:color w:val="000000" w:themeColor="text1"/>
              </w:rPr>
            </w:rPrChange>
          </w:rPr>
          <w:delInstrText xml:space="preserve"> ADDIN ZOTERO_ITEM CSL_CITATION {"citationID":"FQhLKqPe","properties":{"formattedCitation":"(Escobar-Zepeda {\\i{}et al.}, 2018; Ye {\\i{}et al.}, 2019a)","plainCitation":"(Escobar-Zepeda et al., 2018; Ye et al., 2019a)","noteIndex":0},"citationItems":[{"id":"NQbUksdo/6JL8WJTg","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id":"NQbUksdo/xNDBSPuZ","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WK1CbuyE/nO3k0QwI","issue":"1","issued":{"date-parts":[["2018","12","13"]]},"page":"12034","publisher":"Nature Publishing Group","title":"Analysis of sequencing strategies and tools for taxonomic annotation: Defining standards for progressive metagenomics","type":"article-journal","volume":"8"}}],"schema":"https://github.com/citation-style-language/schema/raw/master/csl-citation.json"} </w:delInstrText>
        </w:r>
        <w:r w:rsidR="002429AA" w:rsidRPr="002B42A7" w:rsidDel="004314BA">
          <w:rPr>
            <w:rFonts w:ascii="Times New Roman" w:hAnsi="Times New Roman" w:cs="Times New Roman"/>
            <w:color w:val="000000" w:themeColor="text1"/>
            <w:rPrChange w:id="10248" w:author="Ruijie Xu" w:date="2022-03-10T12:31:00Z">
              <w:rPr>
                <w:color w:val="000000" w:themeColor="text1"/>
              </w:rPr>
            </w:rPrChange>
          </w:rPr>
          <w:fldChar w:fldCharType="separate"/>
        </w:r>
        <w:r w:rsidR="00350DBF" w:rsidRPr="002B42A7" w:rsidDel="004314BA">
          <w:rPr>
            <w:rFonts w:ascii="Times New Roman" w:hAnsi="Times New Roman" w:cs="Times New Roman"/>
            <w:color w:val="000000"/>
            <w:rPrChange w:id="10249" w:author="Ruijie Xu" w:date="2022-03-10T12:31:00Z">
              <w:rPr>
                <w:color w:val="000000"/>
              </w:rPr>
            </w:rPrChange>
          </w:rPr>
          <w:delText xml:space="preserve">(Escobar-Zepeda </w:delText>
        </w:r>
        <w:r w:rsidR="00350DBF" w:rsidRPr="002B42A7" w:rsidDel="004314BA">
          <w:rPr>
            <w:rFonts w:ascii="Times New Roman" w:hAnsi="Times New Roman" w:cs="Times New Roman"/>
            <w:i/>
            <w:iCs/>
            <w:color w:val="000000"/>
            <w:rPrChange w:id="10250" w:author="Ruijie Xu" w:date="2022-03-10T12:31:00Z">
              <w:rPr>
                <w:i/>
                <w:iCs/>
                <w:color w:val="000000"/>
              </w:rPr>
            </w:rPrChange>
          </w:rPr>
          <w:delText>et al.</w:delText>
        </w:r>
        <w:r w:rsidR="00350DBF" w:rsidRPr="002B42A7" w:rsidDel="004314BA">
          <w:rPr>
            <w:rFonts w:ascii="Times New Roman" w:hAnsi="Times New Roman" w:cs="Times New Roman"/>
            <w:color w:val="000000"/>
            <w:rPrChange w:id="10251" w:author="Ruijie Xu" w:date="2022-03-10T12:31:00Z">
              <w:rPr>
                <w:color w:val="000000"/>
              </w:rPr>
            </w:rPrChange>
          </w:rPr>
          <w:delText xml:space="preserve">, 2018; Ye </w:delText>
        </w:r>
        <w:r w:rsidR="00350DBF" w:rsidRPr="002B42A7" w:rsidDel="004314BA">
          <w:rPr>
            <w:rFonts w:ascii="Times New Roman" w:hAnsi="Times New Roman" w:cs="Times New Roman"/>
            <w:i/>
            <w:iCs/>
            <w:color w:val="000000"/>
            <w:rPrChange w:id="10252" w:author="Ruijie Xu" w:date="2022-03-10T12:31:00Z">
              <w:rPr>
                <w:i/>
                <w:iCs/>
                <w:color w:val="000000"/>
              </w:rPr>
            </w:rPrChange>
          </w:rPr>
          <w:delText>et al.</w:delText>
        </w:r>
        <w:r w:rsidR="00350DBF" w:rsidRPr="002B42A7" w:rsidDel="004314BA">
          <w:rPr>
            <w:rFonts w:ascii="Times New Roman" w:hAnsi="Times New Roman" w:cs="Times New Roman"/>
            <w:color w:val="000000"/>
            <w:rPrChange w:id="10253" w:author="Ruijie Xu" w:date="2022-03-10T12:31:00Z">
              <w:rPr>
                <w:color w:val="000000"/>
              </w:rPr>
            </w:rPrChange>
          </w:rPr>
          <w:delText>, 2019a)</w:delText>
        </w:r>
        <w:r w:rsidR="002429AA" w:rsidRPr="002B42A7" w:rsidDel="004314BA">
          <w:rPr>
            <w:rFonts w:ascii="Times New Roman" w:hAnsi="Times New Roman" w:cs="Times New Roman"/>
            <w:color w:val="000000" w:themeColor="text1"/>
            <w:rPrChange w:id="10254" w:author="Ruijie Xu" w:date="2022-03-10T12:31:00Z">
              <w:rPr>
                <w:color w:val="000000" w:themeColor="text1"/>
              </w:rPr>
            </w:rPrChange>
          </w:rPr>
          <w:fldChar w:fldCharType="end"/>
        </w:r>
        <w:r w:rsidR="00234370" w:rsidRPr="002B42A7" w:rsidDel="004314BA">
          <w:rPr>
            <w:rFonts w:ascii="Times New Roman" w:hAnsi="Times New Roman" w:cs="Times New Roman"/>
            <w:color w:val="000000" w:themeColor="text1"/>
            <w:rPrChange w:id="10255" w:author="Ruijie Xu" w:date="2022-03-10T12:31:00Z">
              <w:rPr>
                <w:color w:val="000000" w:themeColor="text1"/>
              </w:rPr>
            </w:rPrChange>
          </w:rPr>
          <w:delText xml:space="preserve">. </w:delText>
        </w:r>
      </w:del>
      <w:del w:id="10256" w:author="Ruijie Xu" w:date="2022-01-28T15:44:00Z">
        <w:r w:rsidR="00234370" w:rsidRPr="002B42A7" w:rsidDel="009F7FE4">
          <w:rPr>
            <w:rFonts w:ascii="Times New Roman" w:hAnsi="Times New Roman" w:cs="Times New Roman"/>
            <w:color w:val="000000" w:themeColor="text1"/>
            <w:rPrChange w:id="10257" w:author="Ruijie Xu" w:date="2022-03-10T12:31:00Z">
              <w:rPr>
                <w:color w:val="000000" w:themeColor="text1"/>
              </w:rPr>
            </w:rPrChange>
          </w:rPr>
          <w:delText xml:space="preserve">However, since all three </w:delText>
        </w:r>
        <w:r w:rsidR="00325E83" w:rsidRPr="002B42A7" w:rsidDel="009F7FE4">
          <w:rPr>
            <w:rFonts w:ascii="Times New Roman" w:hAnsi="Times New Roman" w:cs="Times New Roman"/>
            <w:color w:val="000000" w:themeColor="text1"/>
            <w:rPrChange w:id="10258" w:author="Ruijie Xu" w:date="2022-03-10T12:31:00Z">
              <w:rPr>
                <w:color w:val="000000" w:themeColor="text1"/>
              </w:rPr>
            </w:rPrChange>
          </w:rPr>
          <w:delText xml:space="preserve">software </w:delText>
        </w:r>
        <w:r w:rsidR="00234370" w:rsidRPr="002B42A7" w:rsidDel="009F7FE4">
          <w:rPr>
            <w:rFonts w:ascii="Times New Roman" w:hAnsi="Times New Roman" w:cs="Times New Roman"/>
            <w:color w:val="000000" w:themeColor="text1"/>
            <w:rPrChange w:id="10259" w:author="Ruijie Xu" w:date="2022-03-10T12:31:00Z">
              <w:rPr>
                <w:color w:val="000000" w:themeColor="text1"/>
              </w:rPr>
            </w:rPrChange>
          </w:rPr>
          <w:delText>have reported some degree of false negative and false positive rate</w:delText>
        </w:r>
        <w:r w:rsidR="00325E83" w:rsidRPr="002B42A7" w:rsidDel="009F7FE4">
          <w:rPr>
            <w:rFonts w:ascii="Times New Roman" w:hAnsi="Times New Roman" w:cs="Times New Roman"/>
            <w:color w:val="000000" w:themeColor="text1"/>
            <w:rPrChange w:id="10260" w:author="Ruijie Xu" w:date="2022-03-10T12:31:00Z">
              <w:rPr>
                <w:color w:val="000000" w:themeColor="text1"/>
              </w:rPr>
            </w:rPrChange>
          </w:rPr>
          <w:delText>s</w:delText>
        </w:r>
        <w:r w:rsidR="00234370" w:rsidRPr="002B42A7" w:rsidDel="009F7FE4">
          <w:rPr>
            <w:rFonts w:ascii="Times New Roman" w:hAnsi="Times New Roman" w:cs="Times New Roman"/>
            <w:color w:val="000000" w:themeColor="text1"/>
            <w:rPrChange w:id="10261" w:author="Ruijie Xu" w:date="2022-03-10T12:31:00Z">
              <w:rPr>
                <w:color w:val="000000" w:themeColor="text1"/>
              </w:rPr>
            </w:rPrChange>
          </w:rPr>
          <w:delText xml:space="preserve"> in the previous benchmarks </w:delText>
        </w:r>
        <w:r w:rsidR="00234370" w:rsidRPr="002B42A7" w:rsidDel="009F7FE4">
          <w:rPr>
            <w:rFonts w:ascii="Times New Roman" w:hAnsi="Times New Roman" w:cs="Times New Roman"/>
            <w:color w:val="000000" w:themeColor="text1"/>
            <w:rPrChange w:id="10262" w:author="Ruijie Xu" w:date="2022-03-10T12:31:00Z">
              <w:rPr>
                <w:color w:val="000000" w:themeColor="text1"/>
              </w:rPr>
            </w:rPrChange>
          </w:rPr>
          <w:fldChar w:fldCharType="begin"/>
        </w:r>
        <w:r w:rsidR="00350DBF" w:rsidRPr="002B42A7" w:rsidDel="009F7FE4">
          <w:rPr>
            <w:rFonts w:ascii="Times New Roman" w:hAnsi="Times New Roman" w:cs="Times New Roman"/>
            <w:color w:val="000000" w:themeColor="text1"/>
            <w:rPrChange w:id="10263" w:author="Ruijie Xu" w:date="2022-03-10T12:31:00Z">
              <w:rPr>
                <w:color w:val="000000" w:themeColor="text1"/>
              </w:rPr>
            </w:rPrChange>
          </w:rPr>
          <w:delInstrText xml:space="preserve"> ADDIN ZOTERO_ITEM CSL_CITATION {"citationID":"JjT0hlXk","properties":{"formattedCitation":"(Ye {\\i{}et al.}, 2019a)","plainCitation":"(Ye et al., 2019a)","noteIndex":0},"citationItems":[{"id":"NQbUksdo/6JL8WJTg","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schema":"https://github.com/citation-style-language/schema/raw/master/csl-citation.json"} </w:delInstrText>
        </w:r>
        <w:r w:rsidR="00234370" w:rsidRPr="002B42A7" w:rsidDel="009F7FE4">
          <w:rPr>
            <w:rFonts w:ascii="Times New Roman" w:hAnsi="Times New Roman" w:cs="Times New Roman"/>
            <w:color w:val="000000" w:themeColor="text1"/>
            <w:rPrChange w:id="10264" w:author="Ruijie Xu" w:date="2022-03-10T12:31:00Z">
              <w:rPr>
                <w:color w:val="000000" w:themeColor="text1"/>
              </w:rPr>
            </w:rPrChange>
          </w:rPr>
          <w:fldChar w:fldCharType="separate"/>
        </w:r>
        <w:r w:rsidR="00350DBF" w:rsidRPr="002B42A7" w:rsidDel="009F7FE4">
          <w:rPr>
            <w:rFonts w:ascii="Times New Roman" w:hAnsi="Times New Roman" w:cs="Times New Roman"/>
            <w:color w:val="000000"/>
            <w:rPrChange w:id="10265" w:author="Ruijie Xu" w:date="2022-03-10T12:31:00Z">
              <w:rPr>
                <w:color w:val="000000"/>
              </w:rPr>
            </w:rPrChange>
          </w:rPr>
          <w:delText xml:space="preserve">(Ye </w:delText>
        </w:r>
        <w:r w:rsidR="00350DBF" w:rsidRPr="002B42A7" w:rsidDel="009F7FE4">
          <w:rPr>
            <w:rFonts w:ascii="Times New Roman" w:hAnsi="Times New Roman" w:cs="Times New Roman"/>
            <w:i/>
            <w:iCs/>
            <w:color w:val="000000"/>
            <w:rPrChange w:id="10266" w:author="Ruijie Xu" w:date="2022-03-10T12:31:00Z">
              <w:rPr>
                <w:i/>
                <w:iCs/>
                <w:color w:val="000000"/>
              </w:rPr>
            </w:rPrChange>
          </w:rPr>
          <w:delText>et al.</w:delText>
        </w:r>
        <w:r w:rsidR="00350DBF" w:rsidRPr="002B42A7" w:rsidDel="009F7FE4">
          <w:rPr>
            <w:rFonts w:ascii="Times New Roman" w:hAnsi="Times New Roman" w:cs="Times New Roman"/>
            <w:color w:val="000000"/>
            <w:rPrChange w:id="10267" w:author="Ruijie Xu" w:date="2022-03-10T12:31:00Z">
              <w:rPr>
                <w:color w:val="000000"/>
              </w:rPr>
            </w:rPrChange>
          </w:rPr>
          <w:delText>, 2019a)</w:delText>
        </w:r>
        <w:r w:rsidR="00234370" w:rsidRPr="002B42A7" w:rsidDel="009F7FE4">
          <w:rPr>
            <w:rFonts w:ascii="Times New Roman" w:hAnsi="Times New Roman" w:cs="Times New Roman"/>
            <w:color w:val="000000" w:themeColor="text1"/>
            <w:rPrChange w:id="10268" w:author="Ruijie Xu" w:date="2022-03-10T12:31:00Z">
              <w:rPr>
                <w:color w:val="000000" w:themeColor="text1"/>
              </w:rPr>
            </w:rPrChange>
          </w:rPr>
          <w:fldChar w:fldCharType="end"/>
        </w:r>
        <w:r w:rsidR="00234370" w:rsidRPr="002B42A7" w:rsidDel="009F7FE4">
          <w:rPr>
            <w:rFonts w:ascii="Times New Roman" w:hAnsi="Times New Roman" w:cs="Times New Roman"/>
            <w:color w:val="000000" w:themeColor="text1"/>
            <w:rPrChange w:id="10269" w:author="Ruijie Xu" w:date="2022-03-10T12:31:00Z">
              <w:rPr>
                <w:color w:val="000000" w:themeColor="text1"/>
              </w:rPr>
            </w:rPrChange>
          </w:rPr>
          <w:delText xml:space="preserve">, we should not assume that </w:delText>
        </w:r>
        <w:r w:rsidR="00325E83" w:rsidRPr="002B42A7" w:rsidDel="009F7FE4">
          <w:rPr>
            <w:rFonts w:ascii="Times New Roman" w:hAnsi="Times New Roman" w:cs="Times New Roman"/>
            <w:color w:val="000000" w:themeColor="text1"/>
            <w:rPrChange w:id="10270" w:author="Ruijie Xu" w:date="2022-03-10T12:31:00Z">
              <w:rPr>
                <w:color w:val="000000" w:themeColor="text1"/>
              </w:rPr>
            </w:rPrChange>
          </w:rPr>
          <w:delText xml:space="preserve">one </w:delText>
        </w:r>
        <w:r w:rsidR="00234370" w:rsidRPr="002B42A7" w:rsidDel="009F7FE4">
          <w:rPr>
            <w:rFonts w:ascii="Times New Roman" w:hAnsi="Times New Roman" w:cs="Times New Roman"/>
            <w:color w:val="000000" w:themeColor="text1"/>
            <w:rPrChange w:id="10271" w:author="Ruijie Xu" w:date="2022-03-10T12:31:00Z">
              <w:rPr>
                <w:color w:val="000000" w:themeColor="text1"/>
              </w:rPr>
            </w:rPrChange>
          </w:rPr>
          <w:delText>of th</w:delText>
        </w:r>
        <w:r w:rsidR="00325E83" w:rsidRPr="002B42A7" w:rsidDel="009F7FE4">
          <w:rPr>
            <w:rFonts w:ascii="Times New Roman" w:hAnsi="Times New Roman" w:cs="Times New Roman"/>
            <w:color w:val="000000" w:themeColor="text1"/>
            <w:rPrChange w:id="10272" w:author="Ruijie Xu" w:date="2022-03-10T12:31:00Z">
              <w:rPr>
                <w:color w:val="000000" w:themeColor="text1"/>
              </w:rPr>
            </w:rPrChange>
          </w:rPr>
          <w:delText>ese</w:delText>
        </w:r>
        <w:r w:rsidR="00234370" w:rsidRPr="002B42A7" w:rsidDel="009F7FE4">
          <w:rPr>
            <w:rFonts w:ascii="Times New Roman" w:hAnsi="Times New Roman" w:cs="Times New Roman"/>
            <w:color w:val="000000" w:themeColor="text1"/>
            <w:rPrChange w:id="10273" w:author="Ruijie Xu" w:date="2022-03-10T12:31:00Z">
              <w:rPr>
                <w:color w:val="000000" w:themeColor="text1"/>
              </w:rPr>
            </w:rPrChange>
          </w:rPr>
          <w:delText xml:space="preserve"> </w:delText>
        </w:r>
        <w:r w:rsidR="00325E83" w:rsidRPr="002B42A7" w:rsidDel="009F7FE4">
          <w:rPr>
            <w:rFonts w:ascii="Times New Roman" w:hAnsi="Times New Roman" w:cs="Times New Roman"/>
            <w:color w:val="000000" w:themeColor="text1"/>
            <w:rPrChange w:id="10274" w:author="Ruijie Xu" w:date="2022-03-10T12:31:00Z">
              <w:rPr>
                <w:color w:val="000000" w:themeColor="text1"/>
              </w:rPr>
            </w:rPrChange>
          </w:rPr>
          <w:delText xml:space="preserve">software </w:delText>
        </w:r>
        <w:r w:rsidR="00234370" w:rsidRPr="002B42A7" w:rsidDel="009F7FE4">
          <w:rPr>
            <w:rFonts w:ascii="Times New Roman" w:hAnsi="Times New Roman" w:cs="Times New Roman"/>
            <w:color w:val="000000" w:themeColor="text1"/>
            <w:rPrChange w:id="10275" w:author="Ruijie Xu" w:date="2022-03-10T12:31:00Z">
              <w:rPr>
                <w:color w:val="000000" w:themeColor="text1"/>
              </w:rPr>
            </w:rPrChange>
          </w:rPr>
          <w:delText xml:space="preserve">provide </w:delText>
        </w:r>
        <w:r w:rsidR="00325E83" w:rsidRPr="002B42A7" w:rsidDel="009F7FE4">
          <w:rPr>
            <w:rFonts w:ascii="Times New Roman" w:hAnsi="Times New Roman" w:cs="Times New Roman"/>
            <w:color w:val="000000" w:themeColor="text1"/>
            <w:rPrChange w:id="10276" w:author="Ruijie Xu" w:date="2022-03-10T12:31:00Z">
              <w:rPr>
                <w:color w:val="000000" w:themeColor="text1"/>
              </w:rPr>
            </w:rPrChange>
          </w:rPr>
          <w:delText>more</w:delText>
        </w:r>
        <w:r w:rsidR="00234370" w:rsidRPr="002B42A7" w:rsidDel="009F7FE4">
          <w:rPr>
            <w:rFonts w:ascii="Times New Roman" w:hAnsi="Times New Roman" w:cs="Times New Roman"/>
            <w:color w:val="000000" w:themeColor="text1"/>
            <w:rPrChange w:id="10277" w:author="Ruijie Xu" w:date="2022-03-10T12:31:00Z">
              <w:rPr>
                <w:color w:val="000000" w:themeColor="text1"/>
              </w:rPr>
            </w:rPrChange>
          </w:rPr>
          <w:delText xml:space="preserve"> accurate taxonomical profiling results</w:delText>
        </w:r>
        <w:r w:rsidR="00325E83" w:rsidRPr="002B42A7" w:rsidDel="009F7FE4">
          <w:rPr>
            <w:rFonts w:ascii="Times New Roman" w:hAnsi="Times New Roman" w:cs="Times New Roman"/>
            <w:color w:val="000000" w:themeColor="text1"/>
            <w:rPrChange w:id="10278" w:author="Ruijie Xu" w:date="2022-03-10T12:31:00Z">
              <w:rPr>
                <w:color w:val="000000" w:themeColor="text1"/>
              </w:rPr>
            </w:rPrChange>
          </w:rPr>
          <w:delText xml:space="preserve"> </w:delText>
        </w:r>
        <w:r w:rsidR="00234370" w:rsidRPr="002B42A7" w:rsidDel="009F7FE4">
          <w:rPr>
            <w:rFonts w:ascii="Times New Roman" w:hAnsi="Times New Roman" w:cs="Times New Roman"/>
            <w:color w:val="000000" w:themeColor="text1"/>
            <w:rPrChange w:id="10279" w:author="Ruijie Xu" w:date="2022-03-10T12:31:00Z">
              <w:rPr>
                <w:color w:val="000000" w:themeColor="text1"/>
              </w:rPr>
            </w:rPrChange>
          </w:rPr>
          <w:delText xml:space="preserve">for our </w:delText>
        </w:r>
        <w:r w:rsidR="00234370" w:rsidRPr="002B42A7" w:rsidDel="009F7FE4">
          <w:rPr>
            <w:rFonts w:ascii="Times New Roman" w:hAnsi="Times New Roman" w:cs="Times New Roman"/>
            <w:i/>
            <w:color w:val="000000" w:themeColor="text1"/>
            <w:rPrChange w:id="10280" w:author="Ruijie Xu" w:date="2022-03-10T12:31:00Z">
              <w:rPr>
                <w:i/>
                <w:color w:val="000000" w:themeColor="text1"/>
              </w:rPr>
            </w:rPrChange>
          </w:rPr>
          <w:delText>Rattus</w:delText>
        </w:r>
        <w:r w:rsidR="00234370" w:rsidRPr="002B42A7" w:rsidDel="009F7FE4">
          <w:rPr>
            <w:rFonts w:ascii="Times New Roman" w:hAnsi="Times New Roman" w:cs="Times New Roman"/>
            <w:color w:val="000000" w:themeColor="text1"/>
            <w:rPrChange w:id="10281" w:author="Ruijie Xu" w:date="2022-03-10T12:31:00Z">
              <w:rPr>
                <w:color w:val="000000" w:themeColor="text1"/>
              </w:rPr>
            </w:rPrChange>
          </w:rPr>
          <w:delText xml:space="preserve"> metagenomic samples</w:delText>
        </w:r>
        <w:r w:rsidR="00325E83" w:rsidRPr="002B42A7" w:rsidDel="009F7FE4">
          <w:rPr>
            <w:rFonts w:ascii="Times New Roman" w:hAnsi="Times New Roman" w:cs="Times New Roman"/>
            <w:color w:val="000000" w:themeColor="text1"/>
            <w:rPrChange w:id="10282" w:author="Ruijie Xu" w:date="2022-03-10T12:31:00Z">
              <w:rPr>
                <w:color w:val="000000" w:themeColor="text1"/>
              </w:rPr>
            </w:rPrChange>
          </w:rPr>
          <w:delText xml:space="preserve"> than the others</w:delText>
        </w:r>
        <w:r w:rsidR="00234370" w:rsidRPr="002B42A7" w:rsidDel="009F7FE4">
          <w:rPr>
            <w:rFonts w:ascii="Times New Roman" w:hAnsi="Times New Roman" w:cs="Times New Roman"/>
            <w:color w:val="000000" w:themeColor="text1"/>
            <w:rPrChange w:id="10283" w:author="Ruijie Xu" w:date="2022-03-10T12:31:00Z">
              <w:rPr>
                <w:color w:val="000000" w:themeColor="text1"/>
              </w:rPr>
            </w:rPrChange>
          </w:rPr>
          <w:delText xml:space="preserve"> without knowing the true microbial composition for each sample. </w:delText>
        </w:r>
      </w:del>
    </w:p>
    <w:bookmarkEnd w:id="9957"/>
    <w:bookmarkEnd w:id="9958"/>
    <w:bookmarkEnd w:id="9959"/>
    <w:p w14:paraId="7E91F79E" w14:textId="5EB49EE4" w:rsidR="005E7952" w:rsidRPr="002B42A7" w:rsidDel="006F201E" w:rsidRDefault="009F7FE4" w:rsidP="00271EA9">
      <w:pPr>
        <w:spacing w:line="480" w:lineRule="auto"/>
        <w:rPr>
          <w:ins w:id="10284" w:author="Liliana Salvador" w:date="2022-02-26T20:54:00Z"/>
          <w:del w:id="10285" w:author="Rajeev, Sree" w:date="2022-03-03T11:40:00Z"/>
          <w:rFonts w:ascii="Times New Roman" w:hAnsi="Times New Roman" w:cs="Times New Roman"/>
          <w:color w:val="000000" w:themeColor="text1"/>
          <w:rPrChange w:id="10286" w:author="Ruijie Xu" w:date="2022-03-10T12:31:00Z">
            <w:rPr>
              <w:ins w:id="10287" w:author="Liliana Salvador" w:date="2022-02-26T20:54:00Z"/>
              <w:del w:id="10288" w:author="Rajeev, Sree" w:date="2022-03-03T11:40:00Z"/>
              <w:color w:val="000000" w:themeColor="text1"/>
            </w:rPr>
          </w:rPrChange>
        </w:rPr>
      </w:pPr>
      <w:ins w:id="10289" w:author="Ruijie Xu" w:date="2022-01-28T15:46:00Z">
        <w:r w:rsidRPr="002B42A7">
          <w:rPr>
            <w:rFonts w:ascii="Times New Roman" w:hAnsi="Times New Roman" w:cs="Times New Roman"/>
            <w:color w:val="000000" w:themeColor="text1"/>
            <w:rPrChange w:id="10290" w:author="Ruijie Xu" w:date="2022-03-10T12:31:00Z">
              <w:rPr>
                <w:color w:val="000000" w:themeColor="text1"/>
              </w:rPr>
            </w:rPrChange>
          </w:rPr>
          <w:tab/>
        </w:r>
      </w:ins>
      <w:ins w:id="10291" w:author="Ruijie Xu" w:date="2022-01-28T15:49:00Z">
        <w:r w:rsidR="00AD3393" w:rsidRPr="002B42A7">
          <w:rPr>
            <w:rFonts w:ascii="Times New Roman" w:hAnsi="Times New Roman" w:cs="Times New Roman"/>
            <w:color w:val="000000" w:themeColor="text1"/>
            <w:rPrChange w:id="10292" w:author="Ruijie Xu" w:date="2022-03-10T12:31:00Z">
              <w:rPr>
                <w:color w:val="000000" w:themeColor="text1"/>
              </w:rPr>
            </w:rPrChange>
          </w:rPr>
          <w:t xml:space="preserve">To compare </w:t>
        </w:r>
      </w:ins>
      <w:ins w:id="10293" w:author="Liliana Salvador" w:date="2022-02-26T20:05:00Z">
        <w:r w:rsidR="001C0737" w:rsidRPr="002B42A7">
          <w:rPr>
            <w:rFonts w:ascii="Times New Roman" w:hAnsi="Times New Roman" w:cs="Times New Roman"/>
            <w:color w:val="000000" w:themeColor="text1"/>
            <w:rPrChange w:id="10294" w:author="Ruijie Xu" w:date="2022-03-10T12:31:00Z">
              <w:rPr>
                <w:color w:val="000000" w:themeColor="text1"/>
              </w:rPr>
            </w:rPrChange>
          </w:rPr>
          <w:t xml:space="preserve">the </w:t>
        </w:r>
      </w:ins>
      <w:ins w:id="10295" w:author="Ruijie Xu" w:date="2022-01-28T15:49:00Z">
        <w:del w:id="10296" w:author="Liliana Salvador" w:date="2022-02-26T20:05:00Z">
          <w:r w:rsidR="00AD3393" w:rsidRPr="002B42A7" w:rsidDel="001C0737">
            <w:rPr>
              <w:rFonts w:ascii="Times New Roman" w:hAnsi="Times New Roman" w:cs="Times New Roman"/>
              <w:color w:val="000000" w:themeColor="text1"/>
              <w:rPrChange w:id="10297" w:author="Ruijie Xu" w:date="2022-03-10T12:31:00Z">
                <w:rPr>
                  <w:color w:val="000000" w:themeColor="text1"/>
                </w:rPr>
              </w:rPrChange>
            </w:rPr>
            <w:delText xml:space="preserve">each </w:delText>
          </w:r>
        </w:del>
        <w:r w:rsidR="00AD3393" w:rsidRPr="002B42A7">
          <w:rPr>
            <w:rFonts w:ascii="Times New Roman" w:hAnsi="Times New Roman" w:cs="Times New Roman"/>
            <w:color w:val="000000" w:themeColor="text1"/>
            <w:rPrChange w:id="10298" w:author="Ruijie Xu" w:date="2022-03-10T12:31:00Z">
              <w:rPr>
                <w:color w:val="000000" w:themeColor="text1"/>
              </w:rPr>
            </w:rPrChange>
          </w:rPr>
          <w:t xml:space="preserve">metagenomics profiles classified by each software, we </w:t>
        </w:r>
      </w:ins>
      <w:ins w:id="10299" w:author="Ruijie Xu" w:date="2022-01-28T15:50:00Z">
        <w:r w:rsidR="00AD3393" w:rsidRPr="002B42A7">
          <w:rPr>
            <w:rFonts w:ascii="Times New Roman" w:hAnsi="Times New Roman" w:cs="Times New Roman"/>
            <w:color w:val="000000" w:themeColor="text1"/>
            <w:rPrChange w:id="10300" w:author="Ruijie Xu" w:date="2022-03-10T12:31:00Z">
              <w:rPr>
                <w:color w:val="000000" w:themeColor="text1"/>
              </w:rPr>
            </w:rPrChange>
          </w:rPr>
          <w:t>chose the standard DBs provided by the developers of these software. If the standard DBs w</w:t>
        </w:r>
      </w:ins>
      <w:ins w:id="10301" w:author="Liliana Salvador" w:date="2022-02-26T20:05:00Z">
        <w:r w:rsidR="005B4B4F" w:rsidRPr="002B42A7">
          <w:rPr>
            <w:rFonts w:ascii="Times New Roman" w:hAnsi="Times New Roman" w:cs="Times New Roman"/>
            <w:color w:val="000000" w:themeColor="text1"/>
            <w:rPrChange w:id="10302" w:author="Ruijie Xu" w:date="2022-03-10T12:31:00Z">
              <w:rPr>
                <w:color w:val="000000" w:themeColor="text1"/>
              </w:rPr>
            </w:rPrChange>
          </w:rPr>
          <w:t>ere</w:t>
        </w:r>
      </w:ins>
      <w:ins w:id="10303" w:author="Ruijie Xu" w:date="2022-01-28T15:50:00Z">
        <w:del w:id="10304" w:author="Liliana Salvador" w:date="2022-02-26T20:05:00Z">
          <w:r w:rsidR="00AD3393" w:rsidRPr="002B42A7" w:rsidDel="005B4B4F">
            <w:rPr>
              <w:rFonts w:ascii="Times New Roman" w:hAnsi="Times New Roman" w:cs="Times New Roman"/>
              <w:color w:val="000000" w:themeColor="text1"/>
              <w:rPrChange w:id="10305" w:author="Ruijie Xu" w:date="2022-03-10T12:31:00Z">
                <w:rPr>
                  <w:color w:val="000000" w:themeColor="text1"/>
                </w:rPr>
              </w:rPrChange>
            </w:rPr>
            <w:delText>as</w:delText>
          </w:r>
        </w:del>
        <w:r w:rsidR="00AD3393" w:rsidRPr="002B42A7">
          <w:rPr>
            <w:rFonts w:ascii="Times New Roman" w:hAnsi="Times New Roman" w:cs="Times New Roman"/>
            <w:color w:val="000000" w:themeColor="text1"/>
            <w:rPrChange w:id="10306" w:author="Ruijie Xu" w:date="2022-03-10T12:31:00Z">
              <w:rPr>
                <w:color w:val="000000" w:themeColor="text1"/>
              </w:rPr>
            </w:rPrChange>
          </w:rPr>
          <w:t xml:space="preserve"> not indicated, we buil</w:t>
        </w:r>
      </w:ins>
      <w:ins w:id="10307" w:author="Ruijie Xu" w:date="2022-01-30T14:21:00Z">
        <w:r w:rsidR="00B9270D" w:rsidRPr="002B42A7">
          <w:rPr>
            <w:rFonts w:ascii="Times New Roman" w:hAnsi="Times New Roman" w:cs="Times New Roman"/>
            <w:color w:val="000000" w:themeColor="text1"/>
            <w:rPrChange w:id="10308" w:author="Ruijie Xu" w:date="2022-03-10T12:31:00Z">
              <w:rPr>
                <w:color w:val="000000" w:themeColor="text1"/>
              </w:rPr>
            </w:rPrChange>
          </w:rPr>
          <w:t>t</w:t>
        </w:r>
      </w:ins>
      <w:ins w:id="10309" w:author="Ruijie Xu" w:date="2022-01-28T15:50:00Z">
        <w:r w:rsidR="00AD3393" w:rsidRPr="002B42A7">
          <w:rPr>
            <w:rFonts w:ascii="Times New Roman" w:hAnsi="Times New Roman" w:cs="Times New Roman"/>
            <w:color w:val="000000" w:themeColor="text1"/>
            <w:rPrChange w:id="10310" w:author="Ruijie Xu" w:date="2022-03-10T12:31:00Z">
              <w:rPr>
                <w:color w:val="000000" w:themeColor="text1"/>
              </w:rPr>
            </w:rPrChange>
          </w:rPr>
          <w:t xml:space="preserve"> the D</w:t>
        </w:r>
      </w:ins>
      <w:ins w:id="10311" w:author="Ruijie Xu" w:date="2022-01-28T15:51:00Z">
        <w:r w:rsidR="00AD3393" w:rsidRPr="002B42A7">
          <w:rPr>
            <w:rFonts w:ascii="Times New Roman" w:hAnsi="Times New Roman" w:cs="Times New Roman"/>
            <w:color w:val="000000" w:themeColor="text1"/>
            <w:rPrChange w:id="10312" w:author="Ruijie Xu" w:date="2022-03-10T12:31:00Z">
              <w:rPr>
                <w:color w:val="000000" w:themeColor="text1"/>
              </w:rPr>
            </w:rPrChange>
          </w:rPr>
          <w:t xml:space="preserve">Bs with the genomes of Bacteria, Archaea, Viruses, and Human available in NCBI’s </w:t>
        </w:r>
        <w:proofErr w:type="spellStart"/>
        <w:r w:rsidR="00AD3393" w:rsidRPr="002B42A7">
          <w:rPr>
            <w:rFonts w:ascii="Times New Roman" w:hAnsi="Times New Roman" w:cs="Times New Roman"/>
            <w:color w:val="000000" w:themeColor="text1"/>
            <w:rPrChange w:id="10313" w:author="Ruijie Xu" w:date="2022-03-10T12:31:00Z">
              <w:rPr>
                <w:color w:val="000000" w:themeColor="text1"/>
              </w:rPr>
            </w:rPrChange>
          </w:rPr>
          <w:t>RefSeq</w:t>
        </w:r>
        <w:proofErr w:type="spellEnd"/>
        <w:r w:rsidR="00AD3393" w:rsidRPr="002B42A7">
          <w:rPr>
            <w:rFonts w:ascii="Times New Roman" w:hAnsi="Times New Roman" w:cs="Times New Roman"/>
            <w:color w:val="000000" w:themeColor="text1"/>
            <w:rPrChange w:id="10314" w:author="Ruijie Xu" w:date="2022-03-10T12:31:00Z">
              <w:rPr>
                <w:color w:val="000000" w:themeColor="text1"/>
              </w:rPr>
            </w:rPrChange>
          </w:rPr>
          <w:t xml:space="preserve"> library, which </w:t>
        </w:r>
      </w:ins>
      <w:ins w:id="10315" w:author="Liliana Salvador" w:date="2022-02-26T20:06:00Z">
        <w:r w:rsidR="005B4B4F" w:rsidRPr="002B42A7">
          <w:rPr>
            <w:rFonts w:ascii="Times New Roman" w:hAnsi="Times New Roman" w:cs="Times New Roman"/>
            <w:color w:val="000000" w:themeColor="text1"/>
            <w:rPrChange w:id="10316" w:author="Ruijie Xu" w:date="2022-03-10T12:31:00Z">
              <w:rPr>
                <w:color w:val="000000" w:themeColor="text1"/>
              </w:rPr>
            </w:rPrChange>
          </w:rPr>
          <w:t>are</w:t>
        </w:r>
      </w:ins>
      <w:ins w:id="10317" w:author="Ruijie Xu" w:date="2022-01-28T15:51:00Z">
        <w:del w:id="10318" w:author="Liliana Salvador" w:date="2022-02-26T20:06:00Z">
          <w:r w:rsidR="00AD3393" w:rsidRPr="002B42A7" w:rsidDel="005B4B4F">
            <w:rPr>
              <w:rFonts w:ascii="Times New Roman" w:hAnsi="Times New Roman" w:cs="Times New Roman"/>
              <w:color w:val="000000" w:themeColor="text1"/>
              <w:rPrChange w:id="10319" w:author="Ruijie Xu" w:date="2022-03-10T12:31:00Z">
                <w:rPr>
                  <w:color w:val="000000" w:themeColor="text1"/>
                </w:rPr>
              </w:rPrChange>
            </w:rPr>
            <w:delText>is</w:delText>
          </w:r>
        </w:del>
        <w:r w:rsidR="00AD3393" w:rsidRPr="002B42A7">
          <w:rPr>
            <w:rFonts w:ascii="Times New Roman" w:hAnsi="Times New Roman" w:cs="Times New Roman"/>
            <w:color w:val="000000" w:themeColor="text1"/>
            <w:rPrChange w:id="10320" w:author="Ruijie Xu" w:date="2022-03-10T12:31:00Z">
              <w:rPr>
                <w:color w:val="000000" w:themeColor="text1"/>
              </w:rPr>
            </w:rPrChange>
          </w:rPr>
          <w:t xml:space="preserve"> the compositions </w:t>
        </w:r>
        <w:del w:id="10321" w:author="Liliana Salvador" w:date="2022-02-26T20:53:00Z">
          <w:r w:rsidR="00AD3393" w:rsidRPr="002B42A7" w:rsidDel="00053141">
            <w:rPr>
              <w:rFonts w:ascii="Times New Roman" w:hAnsi="Times New Roman" w:cs="Times New Roman"/>
              <w:color w:val="000000" w:themeColor="text1"/>
              <w:rPrChange w:id="10322" w:author="Ruijie Xu" w:date="2022-03-10T12:31:00Z">
                <w:rPr>
                  <w:color w:val="000000" w:themeColor="text1"/>
                </w:rPr>
              </w:rPrChange>
            </w:rPr>
            <w:delText xml:space="preserve">of the </w:delText>
          </w:r>
        </w:del>
        <w:del w:id="10323" w:author="Liliana Salvador" w:date="2022-02-26T20:06:00Z">
          <w:r w:rsidR="00AD3393" w:rsidRPr="002B42A7" w:rsidDel="005B4B4F">
            <w:rPr>
              <w:rFonts w:ascii="Times New Roman" w:hAnsi="Times New Roman" w:cs="Times New Roman"/>
              <w:color w:val="000000" w:themeColor="text1"/>
              <w:rPrChange w:id="10324" w:author="Ruijie Xu" w:date="2022-03-10T12:31:00Z">
                <w:rPr>
                  <w:color w:val="000000" w:themeColor="text1"/>
                </w:rPr>
              </w:rPrChange>
            </w:rPr>
            <w:delText>databa</w:delText>
          </w:r>
        </w:del>
      </w:ins>
      <w:ins w:id="10325" w:author="Ruijie Xu" w:date="2022-01-28T15:52:00Z">
        <w:del w:id="10326" w:author="Liliana Salvador" w:date="2022-02-26T20:06:00Z">
          <w:r w:rsidR="00AD3393" w:rsidRPr="002B42A7" w:rsidDel="005B4B4F">
            <w:rPr>
              <w:rFonts w:ascii="Times New Roman" w:hAnsi="Times New Roman" w:cs="Times New Roman"/>
              <w:color w:val="000000" w:themeColor="text1"/>
              <w:rPrChange w:id="10327" w:author="Ruijie Xu" w:date="2022-03-10T12:31:00Z">
                <w:rPr>
                  <w:color w:val="000000" w:themeColor="text1"/>
                </w:rPr>
              </w:rPrChange>
            </w:rPr>
            <w:delText>ses</w:delText>
          </w:r>
        </w:del>
        <w:del w:id="10328" w:author="Liliana Salvador" w:date="2022-02-26T20:53:00Z">
          <w:r w:rsidR="00AD3393" w:rsidRPr="002B42A7" w:rsidDel="00053141">
            <w:rPr>
              <w:rFonts w:ascii="Times New Roman" w:hAnsi="Times New Roman" w:cs="Times New Roman"/>
              <w:color w:val="000000" w:themeColor="text1"/>
              <w:rPrChange w:id="10329" w:author="Ruijie Xu" w:date="2022-03-10T12:31:00Z">
                <w:rPr>
                  <w:color w:val="000000" w:themeColor="text1"/>
                </w:rPr>
              </w:rPrChange>
            </w:rPr>
            <w:delText xml:space="preserve"> </w:delText>
          </w:r>
        </w:del>
        <w:r w:rsidR="00AD3393" w:rsidRPr="002B42A7">
          <w:rPr>
            <w:rFonts w:ascii="Times New Roman" w:hAnsi="Times New Roman" w:cs="Times New Roman"/>
            <w:color w:val="000000" w:themeColor="text1"/>
            <w:rPrChange w:id="10330" w:author="Ruijie Xu" w:date="2022-03-10T12:31:00Z">
              <w:rPr>
                <w:color w:val="000000" w:themeColor="text1"/>
              </w:rPr>
            </w:rPrChange>
          </w:rPr>
          <w:t xml:space="preserve">for most of the pre-built </w:t>
        </w:r>
        <w:proofErr w:type="spellStart"/>
        <w:r w:rsidR="00AD3393" w:rsidRPr="002B42A7">
          <w:rPr>
            <w:rFonts w:ascii="Times New Roman" w:hAnsi="Times New Roman" w:cs="Times New Roman"/>
            <w:color w:val="000000" w:themeColor="text1"/>
            <w:rPrChange w:id="10331" w:author="Ruijie Xu" w:date="2022-03-10T12:31:00Z">
              <w:rPr>
                <w:color w:val="000000" w:themeColor="text1"/>
              </w:rPr>
            </w:rPrChange>
          </w:rPr>
          <w:t>DBs.</w:t>
        </w:r>
        <w:proofErr w:type="spellEnd"/>
        <w:r w:rsidR="00AD3393" w:rsidRPr="002B42A7">
          <w:rPr>
            <w:rFonts w:ascii="Times New Roman" w:hAnsi="Times New Roman" w:cs="Times New Roman"/>
            <w:color w:val="000000" w:themeColor="text1"/>
            <w:rPrChange w:id="10332" w:author="Ruijie Xu" w:date="2022-03-10T12:31:00Z">
              <w:rPr>
                <w:color w:val="000000" w:themeColor="text1"/>
              </w:rPr>
            </w:rPrChange>
          </w:rPr>
          <w:t xml:space="preserve"> </w:t>
        </w:r>
        <w:r w:rsidR="00CA5231" w:rsidRPr="002B42A7">
          <w:rPr>
            <w:rFonts w:ascii="Times New Roman" w:hAnsi="Times New Roman" w:cs="Times New Roman"/>
            <w:color w:val="000000" w:themeColor="text1"/>
            <w:rPrChange w:id="10333" w:author="Ruijie Xu" w:date="2022-03-10T12:31:00Z">
              <w:rPr>
                <w:color w:val="000000" w:themeColor="text1"/>
              </w:rPr>
            </w:rPrChange>
          </w:rPr>
          <w:t xml:space="preserve">CLARK-s’ DB was required to </w:t>
        </w:r>
      </w:ins>
      <w:ins w:id="10334" w:author="Liliana Salvador" w:date="2022-02-26T20:06:00Z">
        <w:r w:rsidR="005B4B4F" w:rsidRPr="002B42A7">
          <w:rPr>
            <w:rFonts w:ascii="Times New Roman" w:hAnsi="Times New Roman" w:cs="Times New Roman"/>
            <w:color w:val="000000" w:themeColor="text1"/>
            <w:rPrChange w:id="10335" w:author="Ruijie Xu" w:date="2022-03-10T12:31:00Z">
              <w:rPr>
                <w:color w:val="000000" w:themeColor="text1"/>
              </w:rPr>
            </w:rPrChange>
          </w:rPr>
          <w:t xml:space="preserve">be </w:t>
        </w:r>
      </w:ins>
      <w:ins w:id="10336" w:author="Ruijie Xu" w:date="2022-01-28T15:53:00Z">
        <w:r w:rsidR="00CA5231" w:rsidRPr="002B42A7">
          <w:rPr>
            <w:rFonts w:ascii="Times New Roman" w:hAnsi="Times New Roman" w:cs="Times New Roman"/>
            <w:color w:val="000000" w:themeColor="text1"/>
            <w:rPrChange w:id="10337" w:author="Ruijie Xu" w:date="2022-03-10T12:31:00Z">
              <w:rPr>
                <w:color w:val="000000" w:themeColor="text1"/>
              </w:rPr>
            </w:rPrChange>
          </w:rPr>
          <w:t xml:space="preserve">built on top of a CLARK DB of the same composition, but when the </w:t>
        </w:r>
        <w:del w:id="10338" w:author="Liliana Salvador" w:date="2022-02-26T20:19:00Z">
          <w:r w:rsidR="00CA5231" w:rsidRPr="002B42A7" w:rsidDel="00767935">
            <w:rPr>
              <w:rFonts w:ascii="Times New Roman" w:hAnsi="Times New Roman" w:cs="Times New Roman"/>
              <w:color w:val="000000" w:themeColor="text1"/>
              <w:rPrChange w:id="10339" w:author="Ruijie Xu" w:date="2022-03-10T12:31:00Z">
                <w:rPr>
                  <w:color w:val="000000" w:themeColor="text1"/>
                </w:rPr>
              </w:rPrChange>
            </w:rPr>
            <w:delText xml:space="preserve">CLARK-s’ </w:delText>
          </w:r>
        </w:del>
        <w:r w:rsidR="00CA5231" w:rsidRPr="002B42A7">
          <w:rPr>
            <w:rFonts w:ascii="Times New Roman" w:hAnsi="Times New Roman" w:cs="Times New Roman"/>
            <w:color w:val="000000" w:themeColor="text1"/>
            <w:rPrChange w:id="10340" w:author="Ruijie Xu" w:date="2022-03-10T12:31:00Z">
              <w:rPr>
                <w:color w:val="000000" w:themeColor="text1"/>
              </w:rPr>
            </w:rPrChange>
          </w:rPr>
          <w:t xml:space="preserve">DB </w:t>
        </w:r>
        <w:del w:id="10341" w:author="Liliana Salvador" w:date="2022-02-26T20:19:00Z">
          <w:r w:rsidR="00CA5231" w:rsidRPr="002B42A7" w:rsidDel="00767935">
            <w:rPr>
              <w:rFonts w:ascii="Times New Roman" w:hAnsi="Times New Roman" w:cs="Times New Roman"/>
              <w:color w:val="000000" w:themeColor="text1"/>
              <w:rPrChange w:id="10342" w:author="Ruijie Xu" w:date="2022-03-10T12:31:00Z">
                <w:rPr>
                  <w:color w:val="000000" w:themeColor="text1"/>
                </w:rPr>
              </w:rPrChange>
            </w:rPr>
            <w:delText>was</w:delText>
          </w:r>
        </w:del>
      </w:ins>
      <w:ins w:id="10343" w:author="Ruijie Xu" w:date="2022-01-28T15:54:00Z">
        <w:del w:id="10344" w:author="Liliana Salvador" w:date="2022-02-26T20:19:00Z">
          <w:r w:rsidR="00BC53B2" w:rsidRPr="002B42A7" w:rsidDel="00767935">
            <w:rPr>
              <w:rFonts w:ascii="Times New Roman" w:hAnsi="Times New Roman" w:cs="Times New Roman"/>
              <w:color w:val="000000" w:themeColor="text1"/>
              <w:rPrChange w:id="10345" w:author="Ruijie Xu" w:date="2022-03-10T12:31:00Z">
                <w:rPr>
                  <w:color w:val="000000" w:themeColor="text1"/>
                </w:rPr>
              </w:rPrChange>
            </w:rPr>
            <w:delText xml:space="preserve"> intended to build on top of the CLARK DB</w:delText>
          </w:r>
        </w:del>
      </w:ins>
      <w:ins w:id="10346" w:author="Liliana Salvador" w:date="2022-02-26T20:19:00Z">
        <w:r w:rsidR="00767935" w:rsidRPr="002B42A7">
          <w:rPr>
            <w:rFonts w:ascii="Times New Roman" w:hAnsi="Times New Roman" w:cs="Times New Roman"/>
            <w:color w:val="000000" w:themeColor="text1"/>
            <w:rPrChange w:id="10347" w:author="Ruijie Xu" w:date="2022-03-10T12:31:00Z">
              <w:rPr>
                <w:color w:val="000000" w:themeColor="text1"/>
              </w:rPr>
            </w:rPrChange>
          </w:rPr>
          <w:t>was built</w:t>
        </w:r>
      </w:ins>
      <w:ins w:id="10348" w:author="Ruijie Xu" w:date="2022-01-28T15:54:00Z">
        <w:r w:rsidR="00BC53B2" w:rsidRPr="002B42A7">
          <w:rPr>
            <w:rFonts w:ascii="Times New Roman" w:hAnsi="Times New Roman" w:cs="Times New Roman"/>
            <w:color w:val="000000" w:themeColor="text1"/>
            <w:rPrChange w:id="10349" w:author="Ruijie Xu" w:date="2022-03-10T12:31:00Z">
              <w:rPr>
                <w:color w:val="000000" w:themeColor="text1"/>
              </w:rPr>
            </w:rPrChange>
          </w:rPr>
          <w:t xml:space="preserve"> with the genomes of Bacteria, Archaea, Viruses, and Human, the building was </w:t>
        </w:r>
      </w:ins>
      <w:ins w:id="10350" w:author="Ruijie Xu" w:date="2022-01-28T15:55:00Z">
        <w:r w:rsidR="00BC53B2" w:rsidRPr="002B42A7">
          <w:rPr>
            <w:rFonts w:ascii="Times New Roman" w:hAnsi="Times New Roman" w:cs="Times New Roman"/>
            <w:color w:val="000000" w:themeColor="text1"/>
            <w:rPrChange w:id="10351" w:author="Ruijie Xu" w:date="2022-03-10T12:31:00Z">
              <w:rPr>
                <w:color w:val="000000" w:themeColor="text1"/>
              </w:rPr>
            </w:rPrChange>
          </w:rPr>
          <w:t>suspended</w:t>
        </w:r>
      </w:ins>
      <w:ins w:id="10352" w:author="Ruijie Xu" w:date="2022-01-28T15:54:00Z">
        <w:r w:rsidR="00BC53B2" w:rsidRPr="002B42A7">
          <w:rPr>
            <w:rFonts w:ascii="Times New Roman" w:hAnsi="Times New Roman" w:cs="Times New Roman"/>
            <w:color w:val="000000" w:themeColor="text1"/>
            <w:rPrChange w:id="10353" w:author="Ruijie Xu" w:date="2022-03-10T12:31:00Z">
              <w:rPr>
                <w:color w:val="000000" w:themeColor="text1"/>
              </w:rPr>
            </w:rPrChange>
          </w:rPr>
          <w:t xml:space="preserve"> </w:t>
        </w:r>
      </w:ins>
      <w:ins w:id="10354" w:author="Ruijie Xu" w:date="2022-01-28T15:55:00Z">
        <w:r w:rsidR="00BC53B2" w:rsidRPr="002B42A7">
          <w:rPr>
            <w:rFonts w:ascii="Times New Roman" w:hAnsi="Times New Roman" w:cs="Times New Roman"/>
            <w:color w:val="000000" w:themeColor="text1"/>
            <w:rPrChange w:id="10355" w:author="Ruijie Xu" w:date="2022-03-10T12:31:00Z">
              <w:rPr>
                <w:color w:val="000000" w:themeColor="text1"/>
              </w:rPr>
            </w:rPrChange>
          </w:rPr>
          <w:t xml:space="preserve">by the software </w:t>
        </w:r>
      </w:ins>
      <w:ins w:id="10356" w:author="Ruijie Xu" w:date="2022-01-28T15:56:00Z">
        <w:r w:rsidR="00BC53B2" w:rsidRPr="002B42A7">
          <w:rPr>
            <w:rFonts w:ascii="Times New Roman" w:hAnsi="Times New Roman" w:cs="Times New Roman"/>
            <w:color w:val="000000" w:themeColor="text1"/>
            <w:rPrChange w:id="10357" w:author="Ruijie Xu" w:date="2022-03-10T12:31:00Z">
              <w:rPr>
                <w:color w:val="000000" w:themeColor="text1"/>
              </w:rPr>
            </w:rPrChange>
          </w:rPr>
          <w:t>with the error message “</w:t>
        </w:r>
      </w:ins>
      <w:ins w:id="10358" w:author="Ruijie Xu" w:date="2022-01-28T15:57:00Z">
        <w:r w:rsidR="00BC53B2" w:rsidRPr="002B42A7">
          <w:rPr>
            <w:rFonts w:ascii="Times New Roman" w:hAnsi="Times New Roman" w:cs="Times New Roman"/>
            <w:color w:val="000000" w:themeColor="text1"/>
            <w:rPrChange w:id="10359" w:author="Ruijie Xu" w:date="2022-03-10T12:31:00Z">
              <w:rPr>
                <w:color w:val="000000" w:themeColor="text1"/>
              </w:rPr>
            </w:rPrChange>
          </w:rPr>
          <w:t>t</w:t>
        </w:r>
      </w:ins>
      <w:ins w:id="10360" w:author="Ruijie Xu" w:date="2022-01-28T15:56:00Z">
        <w:r w:rsidR="00BC53B2" w:rsidRPr="002B42A7">
          <w:rPr>
            <w:rFonts w:ascii="Times New Roman" w:hAnsi="Times New Roman" w:cs="Times New Roman"/>
            <w:color w:val="000000" w:themeColor="text1"/>
            <w:rPrChange w:id="10361" w:author="Ruijie Xu" w:date="2022-03-10T12:31:00Z">
              <w:rPr>
                <w:color w:val="000000" w:themeColor="text1"/>
              </w:rPr>
            </w:rPrChange>
          </w:rPr>
          <w:t>he number of targets exceeds the limit (16383)”</w:t>
        </w:r>
      </w:ins>
      <w:ins w:id="10362" w:author="Ruijie Xu" w:date="2022-01-28T15:57:00Z">
        <w:r w:rsidR="00BC53B2" w:rsidRPr="002B42A7">
          <w:rPr>
            <w:rFonts w:ascii="Times New Roman" w:hAnsi="Times New Roman" w:cs="Times New Roman"/>
            <w:color w:val="000000" w:themeColor="text1"/>
            <w:rPrChange w:id="10363" w:author="Ruijie Xu" w:date="2022-03-10T12:31:00Z">
              <w:rPr>
                <w:color w:val="000000" w:themeColor="text1"/>
              </w:rPr>
            </w:rPrChange>
          </w:rPr>
          <w:t xml:space="preserve">. This limitation was reported to the developer of CLARK-s, but </w:t>
        </w:r>
        <w:del w:id="10364" w:author="Liliana Salvador" w:date="2022-02-26T20:48:00Z">
          <w:r w:rsidR="00BC53B2" w:rsidRPr="002B42A7" w:rsidDel="00053141">
            <w:rPr>
              <w:rFonts w:ascii="Times New Roman" w:hAnsi="Times New Roman" w:cs="Times New Roman"/>
              <w:color w:val="000000" w:themeColor="text1"/>
              <w:rPrChange w:id="10365" w:author="Ruijie Xu" w:date="2022-03-10T12:31:00Z">
                <w:rPr>
                  <w:color w:val="000000" w:themeColor="text1"/>
                </w:rPr>
              </w:rPrChange>
            </w:rPr>
            <w:delText>was</w:delText>
          </w:r>
        </w:del>
      </w:ins>
      <w:ins w:id="10366" w:author="Liliana Salvador" w:date="2022-02-26T20:48:00Z">
        <w:r w:rsidR="00053141" w:rsidRPr="002B42A7">
          <w:rPr>
            <w:rFonts w:ascii="Times New Roman" w:hAnsi="Times New Roman" w:cs="Times New Roman"/>
            <w:color w:val="000000" w:themeColor="text1"/>
            <w:rPrChange w:id="10367" w:author="Ruijie Xu" w:date="2022-03-10T12:31:00Z">
              <w:rPr>
                <w:color w:val="000000" w:themeColor="text1"/>
              </w:rPr>
            </w:rPrChange>
          </w:rPr>
          <w:t>it</w:t>
        </w:r>
      </w:ins>
      <w:ins w:id="10368" w:author="Ruijie Xu" w:date="2022-01-28T15:57:00Z">
        <w:r w:rsidR="00BC53B2" w:rsidRPr="002B42A7">
          <w:rPr>
            <w:rFonts w:ascii="Times New Roman" w:hAnsi="Times New Roman" w:cs="Times New Roman"/>
            <w:color w:val="000000" w:themeColor="text1"/>
            <w:rPrChange w:id="10369" w:author="Ruijie Xu" w:date="2022-03-10T12:31:00Z">
              <w:rPr>
                <w:color w:val="000000" w:themeColor="text1"/>
              </w:rPr>
            </w:rPrChange>
          </w:rPr>
          <w:t xml:space="preserve"> has not been resolved </w:t>
        </w:r>
        <w:del w:id="10370" w:author="Liliana Salvador" w:date="2022-02-26T20:20:00Z">
          <w:r w:rsidR="00BC53B2" w:rsidRPr="002B42A7" w:rsidDel="00406A09">
            <w:rPr>
              <w:rFonts w:ascii="Times New Roman" w:hAnsi="Times New Roman" w:cs="Times New Roman"/>
              <w:color w:val="000000" w:themeColor="text1"/>
              <w:rPrChange w:id="10371" w:author="Ruijie Xu" w:date="2022-03-10T12:31:00Z">
                <w:rPr>
                  <w:color w:val="000000" w:themeColor="text1"/>
                </w:rPr>
              </w:rPrChange>
            </w:rPr>
            <w:delText>yet</w:delText>
          </w:r>
        </w:del>
      </w:ins>
      <w:ins w:id="10372" w:author="Ruijie Xu" w:date="2022-01-30T14:22:00Z">
        <w:del w:id="10373" w:author="Liliana Salvador" w:date="2022-02-26T20:20:00Z">
          <w:r w:rsidR="00B9270D" w:rsidRPr="002B42A7" w:rsidDel="00406A09">
            <w:rPr>
              <w:rFonts w:ascii="Times New Roman" w:hAnsi="Times New Roman" w:cs="Times New Roman"/>
              <w:color w:val="000000" w:themeColor="text1"/>
              <w:rPrChange w:id="10374" w:author="Ruijie Xu" w:date="2022-03-10T12:31:00Z">
                <w:rPr>
                  <w:color w:val="000000" w:themeColor="text1"/>
                </w:rPr>
              </w:rPrChange>
            </w:rPr>
            <w:delText xml:space="preserve"> </w:delText>
          </w:r>
        </w:del>
        <w:r w:rsidR="00B9270D" w:rsidRPr="002B42A7">
          <w:rPr>
            <w:rFonts w:ascii="Times New Roman" w:hAnsi="Times New Roman" w:cs="Times New Roman"/>
            <w:color w:val="000000" w:themeColor="text1"/>
            <w:rPrChange w:id="10375" w:author="Ruijie Xu" w:date="2022-03-10T12:31:00Z">
              <w:rPr>
                <w:color w:val="000000" w:themeColor="text1"/>
              </w:rPr>
            </w:rPrChange>
          </w:rPr>
          <w:t>by the time this manuscript was drafted</w:t>
        </w:r>
      </w:ins>
      <w:ins w:id="10376" w:author="Ruijie Xu" w:date="2022-01-28T15:57:00Z">
        <w:r w:rsidR="00BC53B2" w:rsidRPr="002B42A7">
          <w:rPr>
            <w:rFonts w:ascii="Times New Roman" w:hAnsi="Times New Roman" w:cs="Times New Roman"/>
            <w:color w:val="000000" w:themeColor="text1"/>
            <w:rPrChange w:id="10377" w:author="Ruijie Xu" w:date="2022-03-10T12:31:00Z">
              <w:rPr>
                <w:color w:val="000000" w:themeColor="text1"/>
              </w:rPr>
            </w:rPrChange>
          </w:rPr>
          <w:t>. We bypass</w:t>
        </w:r>
      </w:ins>
      <w:ins w:id="10378" w:author="Ruijie Xu" w:date="2022-01-28T15:59:00Z">
        <w:r w:rsidR="00564D93" w:rsidRPr="002B42A7">
          <w:rPr>
            <w:rFonts w:ascii="Times New Roman" w:hAnsi="Times New Roman" w:cs="Times New Roman"/>
            <w:color w:val="000000" w:themeColor="text1"/>
            <w:rPrChange w:id="10379" w:author="Ruijie Xu" w:date="2022-03-10T12:31:00Z">
              <w:rPr>
                <w:color w:val="000000" w:themeColor="text1"/>
              </w:rPr>
            </w:rPrChange>
          </w:rPr>
          <w:t>ed</w:t>
        </w:r>
      </w:ins>
      <w:ins w:id="10380" w:author="Ruijie Xu" w:date="2022-01-28T15:57:00Z">
        <w:r w:rsidR="00BC53B2" w:rsidRPr="002B42A7">
          <w:rPr>
            <w:rFonts w:ascii="Times New Roman" w:hAnsi="Times New Roman" w:cs="Times New Roman"/>
            <w:color w:val="000000" w:themeColor="text1"/>
            <w:rPrChange w:id="10381" w:author="Ruijie Xu" w:date="2022-03-10T12:31:00Z">
              <w:rPr>
                <w:color w:val="000000" w:themeColor="text1"/>
              </w:rPr>
            </w:rPrChange>
          </w:rPr>
          <w:t xml:space="preserve"> the limitati</w:t>
        </w:r>
      </w:ins>
      <w:ins w:id="10382" w:author="Ruijie Xu" w:date="2022-01-28T15:58:00Z">
        <w:r w:rsidR="00BC53B2" w:rsidRPr="002B42A7">
          <w:rPr>
            <w:rFonts w:ascii="Times New Roman" w:hAnsi="Times New Roman" w:cs="Times New Roman"/>
            <w:color w:val="000000" w:themeColor="text1"/>
            <w:rPrChange w:id="10383" w:author="Ruijie Xu" w:date="2022-03-10T12:31:00Z">
              <w:rPr>
                <w:color w:val="000000" w:themeColor="text1"/>
              </w:rPr>
            </w:rPrChange>
          </w:rPr>
          <w:t xml:space="preserve">on by building the DB with Bacteria, Archaea, </w:t>
        </w:r>
      </w:ins>
      <w:ins w:id="10384" w:author="Ruijie Xu" w:date="2022-01-28T15:59:00Z">
        <w:r w:rsidR="00A31E40" w:rsidRPr="002B42A7">
          <w:rPr>
            <w:rFonts w:ascii="Times New Roman" w:hAnsi="Times New Roman" w:cs="Times New Roman"/>
            <w:color w:val="000000" w:themeColor="text1"/>
            <w:rPrChange w:id="10385" w:author="Ruijie Xu" w:date="2022-03-10T12:31:00Z">
              <w:rPr>
                <w:color w:val="000000" w:themeColor="text1"/>
              </w:rPr>
            </w:rPrChange>
          </w:rPr>
          <w:t xml:space="preserve">and </w:t>
        </w:r>
      </w:ins>
      <w:ins w:id="10386" w:author="Ruijie Xu" w:date="2022-01-28T15:58:00Z">
        <w:r w:rsidR="00BC53B2" w:rsidRPr="002B42A7">
          <w:rPr>
            <w:rFonts w:ascii="Times New Roman" w:hAnsi="Times New Roman" w:cs="Times New Roman"/>
            <w:color w:val="000000" w:themeColor="text1"/>
            <w:rPrChange w:id="10387" w:author="Ruijie Xu" w:date="2022-03-10T12:31:00Z">
              <w:rPr>
                <w:color w:val="000000" w:themeColor="text1"/>
              </w:rPr>
            </w:rPrChange>
          </w:rPr>
          <w:t>Vir</w:t>
        </w:r>
        <w:del w:id="10388" w:author="Liliana Salvador" w:date="2022-02-26T20:49:00Z">
          <w:r w:rsidR="00BC53B2" w:rsidRPr="002B42A7" w:rsidDel="00053141">
            <w:rPr>
              <w:rFonts w:ascii="Times New Roman" w:hAnsi="Times New Roman" w:cs="Times New Roman"/>
              <w:color w:val="000000" w:themeColor="text1"/>
              <w:rPrChange w:id="10389" w:author="Ruijie Xu" w:date="2022-03-10T12:31:00Z">
                <w:rPr>
                  <w:color w:val="000000" w:themeColor="text1"/>
                </w:rPr>
              </w:rPrChange>
            </w:rPr>
            <w:delText>s</w:delText>
          </w:r>
        </w:del>
        <w:r w:rsidR="00BC53B2" w:rsidRPr="002B42A7">
          <w:rPr>
            <w:rFonts w:ascii="Times New Roman" w:hAnsi="Times New Roman" w:cs="Times New Roman"/>
            <w:color w:val="000000" w:themeColor="text1"/>
            <w:rPrChange w:id="10390" w:author="Ruijie Xu" w:date="2022-03-10T12:31:00Z">
              <w:rPr>
                <w:color w:val="000000" w:themeColor="text1"/>
              </w:rPr>
            </w:rPrChange>
          </w:rPr>
          <w:t>u</w:t>
        </w:r>
      </w:ins>
      <w:ins w:id="10391" w:author="Liliana Salvador" w:date="2022-02-26T20:49:00Z">
        <w:r w:rsidR="00053141" w:rsidRPr="002B42A7">
          <w:rPr>
            <w:rFonts w:ascii="Times New Roman" w:hAnsi="Times New Roman" w:cs="Times New Roman"/>
            <w:color w:val="000000" w:themeColor="text1"/>
            <w:rPrChange w:id="10392" w:author="Ruijie Xu" w:date="2022-03-10T12:31:00Z">
              <w:rPr>
                <w:color w:val="000000" w:themeColor="text1"/>
              </w:rPr>
            </w:rPrChange>
          </w:rPr>
          <w:t>s</w:t>
        </w:r>
      </w:ins>
      <w:ins w:id="10393" w:author="Ruijie Xu" w:date="2022-01-28T15:58:00Z">
        <w:r w:rsidR="00BC53B2" w:rsidRPr="002B42A7">
          <w:rPr>
            <w:rFonts w:ascii="Times New Roman" w:hAnsi="Times New Roman" w:cs="Times New Roman"/>
            <w:color w:val="000000" w:themeColor="text1"/>
            <w:rPrChange w:id="10394" w:author="Ruijie Xu" w:date="2022-03-10T12:31:00Z">
              <w:rPr>
                <w:color w:val="000000" w:themeColor="text1"/>
              </w:rPr>
            </w:rPrChange>
          </w:rPr>
          <w:t>es genomes separately, and combin</w:t>
        </w:r>
      </w:ins>
      <w:ins w:id="10395" w:author="Liliana Salvador" w:date="2022-02-26T20:53:00Z">
        <w:r w:rsidR="00053141" w:rsidRPr="002B42A7">
          <w:rPr>
            <w:rFonts w:ascii="Times New Roman" w:hAnsi="Times New Roman" w:cs="Times New Roman"/>
            <w:color w:val="000000" w:themeColor="text1"/>
            <w:rPrChange w:id="10396" w:author="Ruijie Xu" w:date="2022-03-10T12:31:00Z">
              <w:rPr>
                <w:color w:val="000000" w:themeColor="text1"/>
              </w:rPr>
            </w:rPrChange>
          </w:rPr>
          <w:t>ing</w:t>
        </w:r>
      </w:ins>
      <w:ins w:id="10397" w:author="Ruijie Xu" w:date="2022-01-28T15:58:00Z">
        <w:del w:id="10398" w:author="Liliana Salvador" w:date="2022-02-26T20:53:00Z">
          <w:r w:rsidR="00BC53B2" w:rsidRPr="002B42A7" w:rsidDel="00053141">
            <w:rPr>
              <w:rFonts w:ascii="Times New Roman" w:hAnsi="Times New Roman" w:cs="Times New Roman"/>
              <w:color w:val="000000" w:themeColor="text1"/>
              <w:rPrChange w:id="10399" w:author="Ruijie Xu" w:date="2022-03-10T12:31:00Z">
                <w:rPr>
                  <w:color w:val="000000" w:themeColor="text1"/>
                </w:rPr>
              </w:rPrChange>
            </w:rPr>
            <w:delText>e</w:delText>
          </w:r>
        </w:del>
        <w:r w:rsidR="00BC53B2" w:rsidRPr="002B42A7">
          <w:rPr>
            <w:rFonts w:ascii="Times New Roman" w:hAnsi="Times New Roman" w:cs="Times New Roman"/>
            <w:color w:val="000000" w:themeColor="text1"/>
            <w:rPrChange w:id="10400" w:author="Ruijie Xu" w:date="2022-03-10T12:31:00Z">
              <w:rPr>
                <w:color w:val="000000" w:themeColor="text1"/>
              </w:rPr>
            </w:rPrChange>
          </w:rPr>
          <w:t xml:space="preserve"> the classifications using each DB</w:t>
        </w:r>
        <w:del w:id="10401" w:author="Liliana Salvador" w:date="2022-02-26T20:54:00Z">
          <w:r w:rsidR="00BC53B2" w:rsidRPr="002B42A7" w:rsidDel="00053141">
            <w:rPr>
              <w:rFonts w:ascii="Times New Roman" w:hAnsi="Times New Roman" w:cs="Times New Roman"/>
              <w:color w:val="000000" w:themeColor="text1"/>
              <w:rPrChange w:id="10402" w:author="Ruijie Xu" w:date="2022-03-10T12:31:00Z">
                <w:rPr>
                  <w:color w:val="000000" w:themeColor="text1"/>
                </w:rPr>
              </w:rPrChange>
            </w:rPr>
            <w:delText>s</w:delText>
          </w:r>
        </w:del>
        <w:r w:rsidR="00BC53B2" w:rsidRPr="002B42A7">
          <w:rPr>
            <w:rFonts w:ascii="Times New Roman" w:hAnsi="Times New Roman" w:cs="Times New Roman"/>
            <w:color w:val="000000" w:themeColor="text1"/>
            <w:rPrChange w:id="10403" w:author="Ruijie Xu" w:date="2022-03-10T12:31:00Z">
              <w:rPr>
                <w:color w:val="000000" w:themeColor="text1"/>
              </w:rPr>
            </w:rPrChange>
          </w:rPr>
          <w:t xml:space="preserve"> at end of the analy</w:t>
        </w:r>
      </w:ins>
      <w:ins w:id="10404" w:author="Ruijie Xu" w:date="2022-01-28T15:59:00Z">
        <w:r w:rsidR="00BC53B2" w:rsidRPr="002B42A7">
          <w:rPr>
            <w:rFonts w:ascii="Times New Roman" w:hAnsi="Times New Roman" w:cs="Times New Roman"/>
            <w:color w:val="000000" w:themeColor="text1"/>
            <w:rPrChange w:id="10405" w:author="Ruijie Xu" w:date="2022-03-10T12:31:00Z">
              <w:rPr>
                <w:color w:val="000000" w:themeColor="text1"/>
              </w:rPr>
            </w:rPrChange>
          </w:rPr>
          <w:t xml:space="preserve">sis. </w:t>
        </w:r>
      </w:ins>
      <w:ins w:id="10406" w:author="Ruijie Xu" w:date="2022-01-28T16:00:00Z">
        <w:r w:rsidR="005E7952" w:rsidRPr="002B42A7">
          <w:rPr>
            <w:rFonts w:ascii="Times New Roman" w:hAnsi="Times New Roman" w:cs="Times New Roman"/>
            <w:color w:val="000000" w:themeColor="text1"/>
            <w:rPrChange w:id="10407" w:author="Ruijie Xu" w:date="2022-03-10T12:31:00Z">
              <w:rPr>
                <w:color w:val="000000" w:themeColor="text1"/>
              </w:rPr>
            </w:rPrChange>
          </w:rPr>
          <w:t xml:space="preserve">In addition, Metaphlan3, which </w:t>
        </w:r>
      </w:ins>
      <w:ins w:id="10408" w:author="Ruijie Xu" w:date="2022-01-28T16:01:00Z">
        <w:r w:rsidR="005E7952" w:rsidRPr="002B42A7">
          <w:rPr>
            <w:rFonts w:ascii="Times New Roman" w:hAnsi="Times New Roman" w:cs="Times New Roman"/>
            <w:color w:val="000000" w:themeColor="text1"/>
            <w:rPrChange w:id="10409" w:author="Ruijie Xu" w:date="2022-03-10T12:31:00Z">
              <w:rPr>
                <w:color w:val="000000" w:themeColor="text1"/>
              </w:rPr>
            </w:rPrChange>
          </w:rPr>
          <w:t xml:space="preserve">identifies </w:t>
        </w:r>
      </w:ins>
      <w:ins w:id="10410" w:author="Ruijie Xu" w:date="2022-01-30T14:23:00Z">
        <w:r w:rsidR="00B9270D" w:rsidRPr="002B42A7">
          <w:rPr>
            <w:rFonts w:ascii="Times New Roman" w:hAnsi="Times New Roman" w:cs="Times New Roman"/>
            <w:color w:val="000000" w:themeColor="text1"/>
            <w:rPrChange w:id="10411" w:author="Ruijie Xu" w:date="2022-03-10T12:31:00Z">
              <w:rPr>
                <w:color w:val="000000" w:themeColor="text1"/>
              </w:rPr>
            </w:rPrChange>
          </w:rPr>
          <w:t xml:space="preserve">the </w:t>
        </w:r>
      </w:ins>
      <w:ins w:id="10412" w:author="Ruijie Xu" w:date="2022-01-28T16:01:00Z">
        <w:r w:rsidR="005E7952" w:rsidRPr="002B42A7">
          <w:rPr>
            <w:rFonts w:ascii="Times New Roman" w:hAnsi="Times New Roman" w:cs="Times New Roman"/>
            <w:color w:val="000000" w:themeColor="text1"/>
            <w:rPrChange w:id="10413" w:author="Ruijie Xu" w:date="2022-03-10T12:31:00Z">
              <w:rPr>
                <w:color w:val="000000" w:themeColor="text1"/>
              </w:rPr>
            </w:rPrChange>
          </w:rPr>
          <w:t xml:space="preserve">microbial taxon with </w:t>
        </w:r>
      </w:ins>
      <w:ins w:id="10414" w:author="Ruijie Xu" w:date="2022-01-28T16:02:00Z">
        <w:r w:rsidR="005E7952" w:rsidRPr="002B42A7">
          <w:rPr>
            <w:rFonts w:ascii="Times New Roman" w:hAnsi="Times New Roman" w:cs="Times New Roman"/>
            <w:color w:val="000000" w:themeColor="text1"/>
            <w:rPrChange w:id="10415" w:author="Ruijie Xu" w:date="2022-03-10T12:31:00Z">
              <w:rPr>
                <w:color w:val="000000" w:themeColor="text1"/>
              </w:rPr>
            </w:rPrChange>
          </w:rPr>
          <w:t>marker genes, does not have an option to build a customized DB</w:t>
        </w:r>
        <w:del w:id="10416" w:author="Liliana Salvador" w:date="2022-02-26T20:54:00Z">
          <w:r w:rsidR="005E7952" w:rsidRPr="002B42A7" w:rsidDel="00053141">
            <w:rPr>
              <w:rFonts w:ascii="Times New Roman" w:hAnsi="Times New Roman" w:cs="Times New Roman"/>
              <w:color w:val="000000" w:themeColor="text1"/>
              <w:rPrChange w:id="10417" w:author="Ruijie Xu" w:date="2022-03-10T12:31:00Z">
                <w:rPr>
                  <w:color w:val="000000" w:themeColor="text1"/>
                </w:rPr>
              </w:rPrChange>
            </w:rPr>
            <w:delText>s</w:delText>
          </w:r>
        </w:del>
      </w:ins>
      <w:ins w:id="10418" w:author="Ruijie Xu" w:date="2022-01-28T16:03:00Z">
        <w:r w:rsidR="005E7952" w:rsidRPr="002B42A7">
          <w:rPr>
            <w:rFonts w:ascii="Times New Roman" w:hAnsi="Times New Roman" w:cs="Times New Roman"/>
            <w:color w:val="000000" w:themeColor="text1"/>
            <w:rPrChange w:id="10419" w:author="Ruijie Xu" w:date="2022-03-10T12:31:00Z">
              <w:rPr>
                <w:color w:val="000000" w:themeColor="text1"/>
              </w:rPr>
            </w:rPrChange>
          </w:rPr>
          <w:t xml:space="preserve">, only the marker DB distributed by the developer could be used for profiling. </w:t>
        </w:r>
      </w:ins>
    </w:p>
    <w:p w14:paraId="52407C0D" w14:textId="77777777" w:rsidR="00053141" w:rsidRPr="002B42A7" w:rsidRDefault="00053141" w:rsidP="00271EA9">
      <w:pPr>
        <w:spacing w:line="480" w:lineRule="auto"/>
        <w:rPr>
          <w:ins w:id="10420" w:author="Ruijie Xu" w:date="2022-01-28T16:03:00Z"/>
          <w:rFonts w:ascii="Times New Roman" w:hAnsi="Times New Roman" w:cs="Times New Roman"/>
          <w:color w:val="000000" w:themeColor="text1"/>
          <w:rPrChange w:id="10421" w:author="Ruijie Xu" w:date="2022-03-10T12:31:00Z">
            <w:rPr>
              <w:ins w:id="10422" w:author="Ruijie Xu" w:date="2022-01-28T16:03:00Z"/>
              <w:color w:val="000000" w:themeColor="text1"/>
            </w:rPr>
          </w:rPrChange>
        </w:rPr>
      </w:pPr>
    </w:p>
    <w:p w14:paraId="6A3884CF" w14:textId="7AEA53AE" w:rsidR="00F472E4" w:rsidRPr="002B42A7" w:rsidDel="00765778" w:rsidRDefault="00F472E4" w:rsidP="00D33126">
      <w:pPr>
        <w:spacing w:line="480" w:lineRule="auto"/>
        <w:rPr>
          <w:del w:id="10423" w:author="Ruijie Xu" w:date="2022-01-28T16:11:00Z"/>
          <w:rFonts w:ascii="Times New Roman" w:hAnsi="Times New Roman" w:cs="Times New Roman"/>
          <w:color w:val="000000" w:themeColor="text1"/>
          <w:rPrChange w:id="10424" w:author="Ruijie Xu" w:date="2022-03-10T12:31:00Z">
            <w:rPr>
              <w:del w:id="10425" w:author="Ruijie Xu" w:date="2022-01-28T16:11:00Z"/>
              <w:color w:val="000000" w:themeColor="text1"/>
            </w:rPr>
          </w:rPrChange>
        </w:rPr>
      </w:pPr>
    </w:p>
    <w:p w14:paraId="3EE4F7C9" w14:textId="4F5A2C50" w:rsidR="00765778" w:rsidRPr="002B42A7" w:rsidRDefault="00765778" w:rsidP="00D33126">
      <w:pPr>
        <w:spacing w:line="480" w:lineRule="auto"/>
        <w:rPr>
          <w:ins w:id="10426" w:author="Ruijie Xu" w:date="2022-01-30T12:35:00Z"/>
          <w:rFonts w:ascii="Times New Roman" w:hAnsi="Times New Roman" w:cs="Times New Roman"/>
          <w:b/>
          <w:bCs/>
          <w:color w:val="000000" w:themeColor="text1"/>
          <w:rPrChange w:id="10427" w:author="Ruijie Xu" w:date="2022-03-10T12:31:00Z">
            <w:rPr>
              <w:ins w:id="10428" w:author="Ruijie Xu" w:date="2022-01-30T12:35:00Z"/>
              <w:color w:val="000000" w:themeColor="text1"/>
            </w:rPr>
          </w:rPrChange>
        </w:rPr>
      </w:pPr>
      <w:ins w:id="10429" w:author="Ruijie Xu" w:date="2022-01-30T12:35:00Z">
        <w:r w:rsidRPr="002B42A7">
          <w:rPr>
            <w:rFonts w:ascii="Times New Roman" w:hAnsi="Times New Roman" w:cs="Times New Roman"/>
            <w:b/>
            <w:bCs/>
            <w:color w:val="000000" w:themeColor="text1"/>
            <w:rPrChange w:id="10430" w:author="Ruijie Xu" w:date="2022-03-10T12:31:00Z">
              <w:rPr>
                <w:b/>
                <w:bCs/>
                <w:color w:val="000000" w:themeColor="text1"/>
              </w:rPr>
            </w:rPrChange>
          </w:rPr>
          <w:t xml:space="preserve">Biases in </w:t>
        </w:r>
      </w:ins>
      <w:ins w:id="10431" w:author="Liliana Salvador" w:date="2022-02-26T20:54:00Z">
        <w:r w:rsidR="00053141" w:rsidRPr="002B42A7">
          <w:rPr>
            <w:rFonts w:ascii="Times New Roman" w:hAnsi="Times New Roman" w:cs="Times New Roman"/>
            <w:b/>
            <w:bCs/>
            <w:color w:val="000000" w:themeColor="text1"/>
            <w:rPrChange w:id="10432" w:author="Ruijie Xu" w:date="2022-03-10T12:31:00Z">
              <w:rPr>
                <w:b/>
                <w:bCs/>
                <w:color w:val="000000" w:themeColor="text1"/>
              </w:rPr>
            </w:rPrChange>
          </w:rPr>
          <w:t>m</w:t>
        </w:r>
      </w:ins>
      <w:ins w:id="10433" w:author="Ruijie Xu" w:date="2022-01-30T12:35:00Z">
        <w:del w:id="10434" w:author="Liliana Salvador" w:date="2022-02-26T20:54:00Z">
          <w:r w:rsidRPr="002B42A7" w:rsidDel="00053141">
            <w:rPr>
              <w:rFonts w:ascii="Times New Roman" w:hAnsi="Times New Roman" w:cs="Times New Roman"/>
              <w:b/>
              <w:bCs/>
              <w:color w:val="000000" w:themeColor="text1"/>
              <w:rPrChange w:id="10435" w:author="Ruijie Xu" w:date="2022-03-10T12:31:00Z">
                <w:rPr>
                  <w:b/>
                  <w:bCs/>
                  <w:color w:val="000000" w:themeColor="text1"/>
                </w:rPr>
              </w:rPrChange>
            </w:rPr>
            <w:delText>M</w:delText>
          </w:r>
        </w:del>
        <w:r w:rsidRPr="002B42A7">
          <w:rPr>
            <w:rFonts w:ascii="Times New Roman" w:hAnsi="Times New Roman" w:cs="Times New Roman"/>
            <w:b/>
            <w:bCs/>
            <w:color w:val="000000" w:themeColor="text1"/>
            <w:rPrChange w:id="10436" w:author="Ruijie Xu" w:date="2022-03-10T12:31:00Z">
              <w:rPr>
                <w:b/>
                <w:bCs/>
                <w:color w:val="000000" w:themeColor="text1"/>
              </w:rPr>
            </w:rPrChange>
          </w:rPr>
          <w:t>ic</w:t>
        </w:r>
        <w:del w:id="10437" w:author="Liliana Salvador" w:date="2022-02-26T20:54:00Z">
          <w:r w:rsidRPr="002B42A7" w:rsidDel="00053141">
            <w:rPr>
              <w:rFonts w:ascii="Times New Roman" w:hAnsi="Times New Roman" w:cs="Times New Roman"/>
              <w:b/>
              <w:bCs/>
              <w:color w:val="000000" w:themeColor="text1"/>
              <w:rPrChange w:id="10438" w:author="Ruijie Xu" w:date="2022-03-10T12:31:00Z">
                <w:rPr>
                  <w:b/>
                  <w:bCs/>
                  <w:color w:val="000000" w:themeColor="text1"/>
                </w:rPr>
              </w:rPrChange>
            </w:rPr>
            <w:delText>o</w:delText>
          </w:r>
        </w:del>
        <w:r w:rsidRPr="002B42A7">
          <w:rPr>
            <w:rFonts w:ascii="Times New Roman" w:hAnsi="Times New Roman" w:cs="Times New Roman"/>
            <w:b/>
            <w:bCs/>
            <w:color w:val="000000" w:themeColor="text1"/>
            <w:rPrChange w:id="10439" w:author="Ruijie Xu" w:date="2022-03-10T12:31:00Z">
              <w:rPr>
                <w:b/>
                <w:bCs/>
                <w:color w:val="000000" w:themeColor="text1"/>
              </w:rPr>
            </w:rPrChange>
          </w:rPr>
          <w:t>r</w:t>
        </w:r>
      </w:ins>
      <w:ins w:id="10440" w:author="Liliana Salvador" w:date="2022-02-26T20:54:00Z">
        <w:r w:rsidR="00053141" w:rsidRPr="002B42A7">
          <w:rPr>
            <w:rFonts w:ascii="Times New Roman" w:hAnsi="Times New Roman" w:cs="Times New Roman"/>
            <w:b/>
            <w:bCs/>
            <w:color w:val="000000" w:themeColor="text1"/>
            <w:rPrChange w:id="10441" w:author="Ruijie Xu" w:date="2022-03-10T12:31:00Z">
              <w:rPr>
                <w:b/>
                <w:bCs/>
                <w:color w:val="000000" w:themeColor="text1"/>
              </w:rPr>
            </w:rPrChange>
          </w:rPr>
          <w:t>o</w:t>
        </w:r>
      </w:ins>
      <w:ins w:id="10442" w:author="Ruijie Xu" w:date="2022-01-30T12:35:00Z">
        <w:r w:rsidRPr="002B42A7">
          <w:rPr>
            <w:rFonts w:ascii="Times New Roman" w:hAnsi="Times New Roman" w:cs="Times New Roman"/>
            <w:b/>
            <w:bCs/>
            <w:color w:val="000000" w:themeColor="text1"/>
            <w:rPrChange w:id="10443" w:author="Ruijie Xu" w:date="2022-03-10T12:31:00Z">
              <w:rPr>
                <w:b/>
                <w:bCs/>
                <w:color w:val="000000" w:themeColor="text1"/>
              </w:rPr>
            </w:rPrChange>
          </w:rPr>
          <w:t xml:space="preserve">bial </w:t>
        </w:r>
      </w:ins>
      <w:ins w:id="10444" w:author="Liliana Salvador" w:date="2022-02-26T20:54:00Z">
        <w:r w:rsidR="00053141" w:rsidRPr="002B42A7">
          <w:rPr>
            <w:rFonts w:ascii="Times New Roman" w:hAnsi="Times New Roman" w:cs="Times New Roman"/>
            <w:b/>
            <w:bCs/>
            <w:color w:val="000000" w:themeColor="text1"/>
            <w:rPrChange w:id="10445" w:author="Ruijie Xu" w:date="2022-03-10T12:31:00Z">
              <w:rPr>
                <w:b/>
                <w:bCs/>
                <w:color w:val="000000" w:themeColor="text1"/>
              </w:rPr>
            </w:rPrChange>
          </w:rPr>
          <w:t>p</w:t>
        </w:r>
      </w:ins>
      <w:ins w:id="10446" w:author="Ruijie Xu" w:date="2022-01-30T12:35:00Z">
        <w:del w:id="10447" w:author="Liliana Salvador" w:date="2022-02-26T20:54:00Z">
          <w:r w:rsidRPr="002B42A7" w:rsidDel="00053141">
            <w:rPr>
              <w:rFonts w:ascii="Times New Roman" w:hAnsi="Times New Roman" w:cs="Times New Roman"/>
              <w:b/>
              <w:bCs/>
              <w:color w:val="000000" w:themeColor="text1"/>
              <w:rPrChange w:id="10448" w:author="Ruijie Xu" w:date="2022-03-10T12:31:00Z">
                <w:rPr>
                  <w:b/>
                  <w:bCs/>
                  <w:color w:val="000000" w:themeColor="text1"/>
                </w:rPr>
              </w:rPrChange>
            </w:rPr>
            <w:delText>P</w:delText>
          </w:r>
        </w:del>
        <w:r w:rsidRPr="002B42A7">
          <w:rPr>
            <w:rFonts w:ascii="Times New Roman" w:hAnsi="Times New Roman" w:cs="Times New Roman"/>
            <w:b/>
            <w:bCs/>
            <w:color w:val="000000" w:themeColor="text1"/>
            <w:rPrChange w:id="10449" w:author="Ruijie Xu" w:date="2022-03-10T12:31:00Z">
              <w:rPr>
                <w:b/>
                <w:bCs/>
                <w:color w:val="000000" w:themeColor="text1"/>
              </w:rPr>
            </w:rPrChange>
          </w:rPr>
          <w:t xml:space="preserve">rofiles </w:t>
        </w:r>
      </w:ins>
      <w:ins w:id="10450" w:author="Liliana Salvador" w:date="2022-02-26T20:54:00Z">
        <w:r w:rsidR="00053141" w:rsidRPr="002B42A7">
          <w:rPr>
            <w:rFonts w:ascii="Times New Roman" w:hAnsi="Times New Roman" w:cs="Times New Roman"/>
            <w:b/>
            <w:bCs/>
            <w:color w:val="000000" w:themeColor="text1"/>
            <w:rPrChange w:id="10451" w:author="Ruijie Xu" w:date="2022-03-10T12:31:00Z">
              <w:rPr>
                <w:b/>
                <w:bCs/>
                <w:color w:val="000000" w:themeColor="text1"/>
              </w:rPr>
            </w:rPrChange>
          </w:rPr>
          <w:t>i</w:t>
        </w:r>
      </w:ins>
      <w:ins w:id="10452" w:author="Ruijie Xu" w:date="2022-01-30T12:35:00Z">
        <w:del w:id="10453" w:author="Liliana Salvador" w:date="2022-02-26T20:54:00Z">
          <w:r w:rsidRPr="002B42A7" w:rsidDel="00053141">
            <w:rPr>
              <w:rFonts w:ascii="Times New Roman" w:hAnsi="Times New Roman" w:cs="Times New Roman"/>
              <w:b/>
              <w:bCs/>
              <w:color w:val="000000" w:themeColor="text1"/>
              <w:rPrChange w:id="10454" w:author="Ruijie Xu" w:date="2022-03-10T12:31:00Z">
                <w:rPr>
                  <w:b/>
                  <w:bCs/>
                  <w:color w:val="000000" w:themeColor="text1"/>
                </w:rPr>
              </w:rPrChange>
            </w:rPr>
            <w:delText>I</w:delText>
          </w:r>
        </w:del>
        <w:r w:rsidRPr="002B42A7">
          <w:rPr>
            <w:rFonts w:ascii="Times New Roman" w:hAnsi="Times New Roman" w:cs="Times New Roman"/>
            <w:b/>
            <w:bCs/>
            <w:color w:val="000000" w:themeColor="text1"/>
            <w:rPrChange w:id="10455" w:author="Ruijie Xu" w:date="2022-03-10T12:31:00Z">
              <w:rPr>
                <w:b/>
                <w:bCs/>
                <w:color w:val="000000" w:themeColor="text1"/>
              </w:rPr>
            </w:rPrChange>
          </w:rPr>
          <w:t>ntroduced from</w:t>
        </w:r>
      </w:ins>
      <w:ins w:id="10456" w:author="Ruijie Xu" w:date="2022-01-30T14:23:00Z">
        <w:r w:rsidR="0027369C" w:rsidRPr="002B42A7">
          <w:rPr>
            <w:rFonts w:ascii="Times New Roman" w:hAnsi="Times New Roman" w:cs="Times New Roman"/>
            <w:b/>
            <w:bCs/>
            <w:color w:val="000000" w:themeColor="text1"/>
            <w:rPrChange w:id="10457" w:author="Ruijie Xu" w:date="2022-03-10T12:31:00Z">
              <w:rPr>
                <w:b/>
                <w:bCs/>
                <w:color w:val="000000" w:themeColor="text1"/>
              </w:rPr>
            </w:rPrChange>
          </w:rPr>
          <w:t xml:space="preserve"> </w:t>
        </w:r>
      </w:ins>
      <w:ins w:id="10458" w:author="Liliana Salvador" w:date="2022-02-26T20:54:00Z">
        <w:r w:rsidR="00053141" w:rsidRPr="002B42A7">
          <w:rPr>
            <w:rFonts w:ascii="Times New Roman" w:hAnsi="Times New Roman" w:cs="Times New Roman"/>
            <w:b/>
            <w:bCs/>
            <w:color w:val="000000" w:themeColor="text1"/>
            <w:rPrChange w:id="10459" w:author="Ruijie Xu" w:date="2022-03-10T12:31:00Z">
              <w:rPr>
                <w:b/>
                <w:bCs/>
                <w:color w:val="000000" w:themeColor="text1"/>
              </w:rPr>
            </w:rPrChange>
          </w:rPr>
          <w:t>s</w:t>
        </w:r>
      </w:ins>
      <w:ins w:id="10460" w:author="Ruijie Xu" w:date="2022-01-30T12:35:00Z">
        <w:del w:id="10461" w:author="Liliana Salvador" w:date="2022-02-26T20:54:00Z">
          <w:r w:rsidRPr="002B42A7" w:rsidDel="00053141">
            <w:rPr>
              <w:rFonts w:ascii="Times New Roman" w:hAnsi="Times New Roman" w:cs="Times New Roman"/>
              <w:b/>
              <w:bCs/>
              <w:color w:val="000000" w:themeColor="text1"/>
              <w:rPrChange w:id="10462" w:author="Ruijie Xu" w:date="2022-03-10T12:31:00Z">
                <w:rPr>
                  <w:b/>
                  <w:bCs/>
                  <w:color w:val="000000" w:themeColor="text1"/>
                </w:rPr>
              </w:rPrChange>
            </w:rPr>
            <w:delText>S</w:delText>
          </w:r>
        </w:del>
        <w:r w:rsidRPr="002B42A7">
          <w:rPr>
            <w:rFonts w:ascii="Times New Roman" w:hAnsi="Times New Roman" w:cs="Times New Roman"/>
            <w:b/>
            <w:bCs/>
            <w:color w:val="000000" w:themeColor="text1"/>
            <w:rPrChange w:id="10463" w:author="Ruijie Xu" w:date="2022-03-10T12:31:00Z">
              <w:rPr>
                <w:b/>
                <w:bCs/>
                <w:color w:val="000000" w:themeColor="text1"/>
              </w:rPr>
            </w:rPrChange>
          </w:rPr>
          <w:t xml:space="preserve">oftware </w:t>
        </w:r>
      </w:ins>
      <w:ins w:id="10464" w:author="Liliana Salvador" w:date="2022-02-26T20:54:00Z">
        <w:r w:rsidR="00053141" w:rsidRPr="002B42A7">
          <w:rPr>
            <w:rFonts w:ascii="Times New Roman" w:hAnsi="Times New Roman" w:cs="Times New Roman"/>
            <w:b/>
            <w:bCs/>
            <w:color w:val="000000" w:themeColor="text1"/>
            <w:rPrChange w:id="10465" w:author="Ruijie Xu" w:date="2022-03-10T12:31:00Z">
              <w:rPr>
                <w:b/>
                <w:bCs/>
                <w:color w:val="000000" w:themeColor="text1"/>
              </w:rPr>
            </w:rPrChange>
          </w:rPr>
          <w:t>s</w:t>
        </w:r>
      </w:ins>
      <w:ins w:id="10466" w:author="Ruijie Xu" w:date="2022-01-30T12:35:00Z">
        <w:del w:id="10467" w:author="Liliana Salvador" w:date="2022-02-26T20:54:00Z">
          <w:r w:rsidRPr="002B42A7" w:rsidDel="00053141">
            <w:rPr>
              <w:rFonts w:ascii="Times New Roman" w:hAnsi="Times New Roman" w:cs="Times New Roman"/>
              <w:b/>
              <w:bCs/>
              <w:color w:val="000000" w:themeColor="text1"/>
              <w:rPrChange w:id="10468" w:author="Ruijie Xu" w:date="2022-03-10T12:31:00Z">
                <w:rPr>
                  <w:b/>
                  <w:bCs/>
                  <w:color w:val="000000" w:themeColor="text1"/>
                </w:rPr>
              </w:rPrChange>
            </w:rPr>
            <w:delText>S</w:delText>
          </w:r>
        </w:del>
        <w:r w:rsidRPr="002B42A7">
          <w:rPr>
            <w:rFonts w:ascii="Times New Roman" w:hAnsi="Times New Roman" w:cs="Times New Roman"/>
            <w:b/>
            <w:bCs/>
            <w:color w:val="000000" w:themeColor="text1"/>
            <w:rPrChange w:id="10469" w:author="Ruijie Xu" w:date="2022-03-10T12:31:00Z">
              <w:rPr>
                <w:b/>
                <w:bCs/>
                <w:color w:val="000000" w:themeColor="text1"/>
              </w:rPr>
            </w:rPrChange>
          </w:rPr>
          <w:t>election</w:t>
        </w:r>
      </w:ins>
    </w:p>
    <w:p w14:paraId="7168D335" w14:textId="095CE662" w:rsidR="00D33126" w:rsidRPr="002B42A7" w:rsidDel="00CF41AB" w:rsidRDefault="00994E86" w:rsidP="00D33126">
      <w:pPr>
        <w:spacing w:line="480" w:lineRule="auto"/>
        <w:rPr>
          <w:ins w:id="10470" w:author="Ruijie Xu" w:date="2022-01-30T11:17:00Z"/>
          <w:del w:id="10471" w:author="Liliana Salvador" w:date="2022-02-26T21:05:00Z"/>
          <w:rFonts w:ascii="Times New Roman" w:hAnsi="Times New Roman" w:cs="Times New Roman"/>
          <w:color w:val="000000" w:themeColor="text1"/>
          <w:rPrChange w:id="10472" w:author="Ruijie Xu" w:date="2022-03-10T12:31:00Z">
            <w:rPr>
              <w:ins w:id="10473" w:author="Ruijie Xu" w:date="2022-01-30T11:17:00Z"/>
              <w:del w:id="10474" w:author="Liliana Salvador" w:date="2022-02-26T21:05:00Z"/>
              <w:color w:val="000000" w:themeColor="text1"/>
            </w:rPr>
          </w:rPrChange>
        </w:rPr>
      </w:pPr>
      <w:ins w:id="10475" w:author="Ruijie Xu" w:date="2022-01-30T10:57:00Z">
        <w:r w:rsidRPr="002B42A7">
          <w:rPr>
            <w:rFonts w:ascii="Times New Roman" w:hAnsi="Times New Roman" w:cs="Times New Roman"/>
            <w:color w:val="000000" w:themeColor="text1"/>
            <w:rPrChange w:id="10476" w:author="Ruijie Xu" w:date="2022-03-10T12:31:00Z">
              <w:rPr>
                <w:color w:val="000000" w:themeColor="text1"/>
              </w:rPr>
            </w:rPrChange>
          </w:rPr>
          <w:t xml:space="preserve">At the Domain level, </w:t>
        </w:r>
      </w:ins>
      <w:proofErr w:type="spellStart"/>
      <w:ins w:id="10477" w:author="Ruijie Xu" w:date="2022-01-28T16:16:00Z">
        <w:r w:rsidR="00DF1F2D" w:rsidRPr="002B42A7">
          <w:rPr>
            <w:rFonts w:ascii="Times New Roman" w:hAnsi="Times New Roman" w:cs="Times New Roman"/>
            <w:color w:val="000000" w:themeColor="text1"/>
            <w:rPrChange w:id="10478" w:author="Ruijie Xu" w:date="2022-03-10T12:31:00Z">
              <w:rPr>
                <w:color w:val="000000" w:themeColor="text1"/>
              </w:rPr>
            </w:rPrChange>
          </w:rPr>
          <w:t>Eukaryota</w:t>
        </w:r>
        <w:proofErr w:type="spellEnd"/>
        <w:r w:rsidR="00DF1F2D" w:rsidRPr="002B42A7">
          <w:rPr>
            <w:rFonts w:ascii="Times New Roman" w:hAnsi="Times New Roman" w:cs="Times New Roman"/>
            <w:color w:val="000000" w:themeColor="text1"/>
            <w:rPrChange w:id="10479" w:author="Ruijie Xu" w:date="2022-03-10T12:31:00Z">
              <w:rPr>
                <w:color w:val="000000" w:themeColor="text1"/>
              </w:rPr>
            </w:rPrChange>
          </w:rPr>
          <w:t xml:space="preserve"> taxon </w:t>
        </w:r>
        <w:del w:id="10480" w:author="Liliana Salvador" w:date="2022-03-16T21:07:00Z">
          <w:r w:rsidR="00DF1F2D" w:rsidRPr="002B42A7" w:rsidDel="005615CF">
            <w:rPr>
              <w:rFonts w:ascii="Times New Roman" w:hAnsi="Times New Roman" w:cs="Times New Roman"/>
              <w:color w:val="000000" w:themeColor="text1"/>
              <w:rPrChange w:id="10481" w:author="Ruijie Xu" w:date="2022-03-10T12:31:00Z">
                <w:rPr>
                  <w:color w:val="000000" w:themeColor="text1"/>
                </w:rPr>
              </w:rPrChange>
            </w:rPr>
            <w:delText xml:space="preserve">has </w:delText>
          </w:r>
        </w:del>
        <w:r w:rsidR="00DF1F2D" w:rsidRPr="002B42A7">
          <w:rPr>
            <w:rFonts w:ascii="Times New Roman" w:hAnsi="Times New Roman" w:cs="Times New Roman"/>
            <w:color w:val="000000" w:themeColor="text1"/>
            <w:rPrChange w:id="10482" w:author="Ruijie Xu" w:date="2022-03-10T12:31:00Z">
              <w:rPr>
                <w:color w:val="000000" w:themeColor="text1"/>
              </w:rPr>
            </w:rPrChange>
          </w:rPr>
          <w:t xml:space="preserve">contributed </w:t>
        </w:r>
      </w:ins>
      <w:ins w:id="10483" w:author="Liliana Salvador" w:date="2022-02-26T20:55:00Z">
        <w:r w:rsidR="00053141" w:rsidRPr="002B42A7">
          <w:rPr>
            <w:rFonts w:ascii="Times New Roman" w:hAnsi="Times New Roman" w:cs="Times New Roman"/>
            <w:color w:val="000000" w:themeColor="text1"/>
            <w:rPrChange w:id="10484" w:author="Ruijie Xu" w:date="2022-03-10T12:31:00Z">
              <w:rPr>
                <w:color w:val="000000" w:themeColor="text1"/>
              </w:rPr>
            </w:rPrChange>
          </w:rPr>
          <w:t xml:space="preserve">the </w:t>
        </w:r>
      </w:ins>
      <w:ins w:id="10485" w:author="Ruijie Xu" w:date="2022-01-28T16:16:00Z">
        <w:r w:rsidR="00DF1F2D" w:rsidRPr="002B42A7">
          <w:rPr>
            <w:rFonts w:ascii="Times New Roman" w:hAnsi="Times New Roman" w:cs="Times New Roman"/>
            <w:color w:val="000000" w:themeColor="text1"/>
            <w:rPrChange w:id="10486" w:author="Ruijie Xu" w:date="2022-03-10T12:31:00Z">
              <w:rPr>
                <w:color w:val="000000" w:themeColor="text1"/>
              </w:rPr>
            </w:rPrChange>
          </w:rPr>
          <w:t xml:space="preserve">most </w:t>
        </w:r>
        <w:del w:id="10487" w:author="Liliana Salvador" w:date="2022-02-26T20:55:00Z">
          <w:r w:rsidR="00DF1F2D" w:rsidRPr="002B42A7" w:rsidDel="00053141">
            <w:rPr>
              <w:rFonts w:ascii="Times New Roman" w:hAnsi="Times New Roman" w:cs="Times New Roman"/>
              <w:color w:val="000000" w:themeColor="text1"/>
              <w:rPrChange w:id="10488" w:author="Ruijie Xu" w:date="2022-03-10T12:31:00Z">
                <w:rPr>
                  <w:color w:val="000000" w:themeColor="text1"/>
                </w:rPr>
              </w:rPrChange>
            </w:rPr>
            <w:delText>in</w:delText>
          </w:r>
        </w:del>
        <w:r w:rsidR="00DF1F2D" w:rsidRPr="002B42A7">
          <w:rPr>
            <w:rFonts w:ascii="Times New Roman" w:hAnsi="Times New Roman" w:cs="Times New Roman"/>
            <w:color w:val="000000" w:themeColor="text1"/>
            <w:rPrChange w:id="10489" w:author="Ruijie Xu" w:date="2022-03-10T12:31:00Z">
              <w:rPr>
                <w:color w:val="000000" w:themeColor="text1"/>
              </w:rPr>
            </w:rPrChange>
          </w:rPr>
          <w:t xml:space="preserve">to the </w:t>
        </w:r>
        <w:del w:id="10490" w:author="Liliana Salvador" w:date="2022-02-26T20:55:00Z">
          <w:r w:rsidR="00DF1F2D" w:rsidRPr="002B42A7" w:rsidDel="00053141">
            <w:rPr>
              <w:rFonts w:ascii="Times New Roman" w:hAnsi="Times New Roman" w:cs="Times New Roman"/>
              <w:color w:val="000000" w:themeColor="text1"/>
              <w:rPrChange w:id="10491" w:author="Ruijie Xu" w:date="2022-03-10T12:31:00Z">
                <w:rPr>
                  <w:color w:val="000000" w:themeColor="text1"/>
                </w:rPr>
              </w:rPrChange>
            </w:rPr>
            <w:delText>differences</w:delText>
          </w:r>
        </w:del>
      </w:ins>
      <w:ins w:id="10492" w:author="Liliana Salvador" w:date="2022-02-26T20:55:00Z">
        <w:r w:rsidR="00053141" w:rsidRPr="002B42A7">
          <w:rPr>
            <w:rFonts w:ascii="Times New Roman" w:hAnsi="Times New Roman" w:cs="Times New Roman"/>
            <w:color w:val="000000" w:themeColor="text1"/>
            <w:rPrChange w:id="10493" w:author="Ruijie Xu" w:date="2022-03-10T12:31:00Z">
              <w:rPr>
                <w:color w:val="000000" w:themeColor="text1"/>
              </w:rPr>
            </w:rPrChange>
          </w:rPr>
          <w:t>dissimilarities</w:t>
        </w:r>
      </w:ins>
      <w:ins w:id="10494" w:author="Ruijie Xu" w:date="2022-01-30T10:57:00Z">
        <w:r w:rsidRPr="002B42A7">
          <w:rPr>
            <w:rFonts w:ascii="Times New Roman" w:hAnsi="Times New Roman" w:cs="Times New Roman"/>
            <w:color w:val="000000" w:themeColor="text1"/>
            <w:rPrChange w:id="10495" w:author="Ruijie Xu" w:date="2022-03-10T12:31:00Z">
              <w:rPr>
                <w:color w:val="000000" w:themeColor="text1"/>
              </w:rPr>
            </w:rPrChange>
          </w:rPr>
          <w:t xml:space="preserve"> between the </w:t>
        </w:r>
        <w:del w:id="10496" w:author="Liliana Salvador" w:date="2022-02-26T20:55:00Z">
          <w:r w:rsidRPr="002B42A7" w:rsidDel="00053141">
            <w:rPr>
              <w:rFonts w:ascii="Times New Roman" w:hAnsi="Times New Roman" w:cs="Times New Roman"/>
              <w:color w:val="000000" w:themeColor="text1"/>
              <w:rPrChange w:id="10497" w:author="Ruijie Xu" w:date="2022-03-10T12:31:00Z">
                <w:rPr>
                  <w:color w:val="000000" w:themeColor="text1"/>
                </w:rPr>
              </w:rPrChange>
            </w:rPr>
            <w:delText xml:space="preserve">classifications of </w:delText>
          </w:r>
        </w:del>
        <w:r w:rsidRPr="002B42A7">
          <w:rPr>
            <w:rFonts w:ascii="Times New Roman" w:hAnsi="Times New Roman" w:cs="Times New Roman"/>
            <w:color w:val="000000" w:themeColor="text1"/>
            <w:rPrChange w:id="10498" w:author="Ruijie Xu" w:date="2022-03-10T12:31:00Z">
              <w:rPr>
                <w:color w:val="000000" w:themeColor="text1"/>
              </w:rPr>
            </w:rPrChange>
          </w:rPr>
          <w:t>different software</w:t>
        </w:r>
      </w:ins>
      <w:ins w:id="10499" w:author="Liliana Salvador" w:date="2022-02-26T20:55:00Z">
        <w:r w:rsidR="00053141" w:rsidRPr="002B42A7">
          <w:rPr>
            <w:rFonts w:ascii="Times New Roman" w:hAnsi="Times New Roman" w:cs="Times New Roman"/>
            <w:color w:val="000000" w:themeColor="text1"/>
            <w:rPrChange w:id="10500" w:author="Ruijie Xu" w:date="2022-03-10T12:31:00Z">
              <w:rPr>
                <w:color w:val="000000" w:themeColor="text1"/>
              </w:rPr>
            </w:rPrChange>
          </w:rPr>
          <w:t xml:space="preserve"> classifications</w:t>
        </w:r>
      </w:ins>
      <w:ins w:id="10501" w:author="Ruijie Xu" w:date="2022-01-28T16:16:00Z">
        <w:r w:rsidR="00DF1F2D" w:rsidRPr="002B42A7">
          <w:rPr>
            <w:rFonts w:ascii="Times New Roman" w:hAnsi="Times New Roman" w:cs="Times New Roman"/>
            <w:color w:val="000000" w:themeColor="text1"/>
            <w:rPrChange w:id="10502" w:author="Ruijie Xu" w:date="2022-03-10T12:31:00Z">
              <w:rPr>
                <w:color w:val="000000" w:themeColor="text1"/>
              </w:rPr>
            </w:rPrChange>
          </w:rPr>
          <w:t xml:space="preserve">. </w:t>
        </w:r>
        <w:r w:rsidR="00BE1CE7" w:rsidRPr="002B42A7">
          <w:rPr>
            <w:rFonts w:ascii="Times New Roman" w:hAnsi="Times New Roman" w:cs="Times New Roman"/>
            <w:color w:val="000000" w:themeColor="text1"/>
            <w:rPrChange w:id="10503" w:author="Ruijie Xu" w:date="2022-03-10T12:31:00Z">
              <w:rPr>
                <w:color w:val="000000" w:themeColor="text1"/>
              </w:rPr>
            </w:rPrChange>
          </w:rPr>
          <w:t xml:space="preserve">Almost </w:t>
        </w:r>
      </w:ins>
      <w:ins w:id="10504" w:author="Ruijie Xu" w:date="2022-01-28T16:17:00Z">
        <w:r w:rsidR="00BE1CE7" w:rsidRPr="002B42A7">
          <w:rPr>
            <w:rFonts w:ascii="Times New Roman" w:hAnsi="Times New Roman" w:cs="Times New Roman"/>
            <w:color w:val="000000" w:themeColor="text1"/>
            <w:rPrChange w:id="10505" w:author="Ruijie Xu" w:date="2022-03-10T12:31:00Z">
              <w:rPr>
                <w:color w:val="000000" w:themeColor="text1"/>
              </w:rPr>
            </w:rPrChange>
          </w:rPr>
          <w:t>all</w:t>
        </w:r>
      </w:ins>
      <w:ins w:id="10506" w:author="Ruijie Xu" w:date="2022-01-28T16:16:00Z">
        <w:r w:rsidR="00BE1CE7" w:rsidRPr="002B42A7">
          <w:rPr>
            <w:rFonts w:ascii="Times New Roman" w:hAnsi="Times New Roman" w:cs="Times New Roman"/>
            <w:color w:val="000000" w:themeColor="text1"/>
            <w:rPrChange w:id="10507" w:author="Ruijie Xu" w:date="2022-03-10T12:31:00Z">
              <w:rPr>
                <w:color w:val="000000" w:themeColor="text1"/>
              </w:rPr>
            </w:rPrChange>
          </w:rPr>
          <w:t xml:space="preserve"> pairwise comparison</w:t>
        </w:r>
      </w:ins>
      <w:ins w:id="10508" w:author="Ruijie Xu" w:date="2022-01-30T14:23:00Z">
        <w:r w:rsidR="0027369C" w:rsidRPr="002B42A7">
          <w:rPr>
            <w:rFonts w:ascii="Times New Roman" w:hAnsi="Times New Roman" w:cs="Times New Roman"/>
            <w:color w:val="000000" w:themeColor="text1"/>
            <w:rPrChange w:id="10509" w:author="Ruijie Xu" w:date="2022-03-10T12:31:00Z">
              <w:rPr>
                <w:color w:val="000000" w:themeColor="text1"/>
              </w:rPr>
            </w:rPrChange>
          </w:rPr>
          <w:t>s</w:t>
        </w:r>
      </w:ins>
      <w:ins w:id="10510" w:author="Ruijie Xu" w:date="2022-01-28T16:16:00Z">
        <w:r w:rsidR="00BE1CE7" w:rsidRPr="002B42A7">
          <w:rPr>
            <w:rFonts w:ascii="Times New Roman" w:hAnsi="Times New Roman" w:cs="Times New Roman"/>
            <w:color w:val="000000" w:themeColor="text1"/>
            <w:rPrChange w:id="10511" w:author="Ruijie Xu" w:date="2022-03-10T12:31:00Z">
              <w:rPr>
                <w:color w:val="000000" w:themeColor="text1"/>
              </w:rPr>
            </w:rPrChange>
          </w:rPr>
          <w:t xml:space="preserve"> betwee</w:t>
        </w:r>
      </w:ins>
      <w:ins w:id="10512" w:author="Ruijie Xu" w:date="2022-01-28T16:17:00Z">
        <w:r w:rsidR="00BE1CE7" w:rsidRPr="002B42A7">
          <w:rPr>
            <w:rFonts w:ascii="Times New Roman" w:hAnsi="Times New Roman" w:cs="Times New Roman"/>
            <w:color w:val="000000" w:themeColor="text1"/>
            <w:rPrChange w:id="10513" w:author="Ruijie Xu" w:date="2022-03-10T12:31:00Z">
              <w:rPr>
                <w:color w:val="000000" w:themeColor="text1"/>
              </w:rPr>
            </w:rPrChange>
          </w:rPr>
          <w:t>n the</w:t>
        </w:r>
      </w:ins>
      <w:ins w:id="10514" w:author="Liliana Salvador" w:date="2022-02-26T20:56:00Z">
        <w:r w:rsidR="00053141" w:rsidRPr="002B42A7">
          <w:rPr>
            <w:rFonts w:ascii="Times New Roman" w:hAnsi="Times New Roman" w:cs="Times New Roman"/>
            <w:color w:val="000000" w:themeColor="text1"/>
            <w:rPrChange w:id="10515" w:author="Ruijie Xu" w:date="2022-03-10T12:31:00Z">
              <w:rPr>
                <w:color w:val="000000" w:themeColor="text1"/>
              </w:rPr>
            </w:rPrChange>
          </w:rPr>
          <w:t xml:space="preserve"> </w:t>
        </w:r>
      </w:ins>
      <w:ins w:id="10516" w:author="Ruijie Xu" w:date="2022-01-28T16:17:00Z">
        <w:del w:id="10517" w:author="Liliana Salvador" w:date="2022-02-26T21:00:00Z">
          <w:r w:rsidR="00BE1CE7" w:rsidRPr="002B42A7" w:rsidDel="00CF41AB">
            <w:rPr>
              <w:rFonts w:ascii="Times New Roman" w:hAnsi="Times New Roman" w:cs="Times New Roman"/>
              <w:color w:val="000000" w:themeColor="text1"/>
              <w:rPrChange w:id="10518" w:author="Ruijie Xu" w:date="2022-03-10T12:31:00Z">
                <w:rPr>
                  <w:color w:val="000000" w:themeColor="text1"/>
                </w:rPr>
              </w:rPrChange>
            </w:rPr>
            <w:delText xml:space="preserve"> </w:delText>
          </w:r>
        </w:del>
        <w:proofErr w:type="spellStart"/>
        <w:r w:rsidR="00BE1CE7" w:rsidRPr="002B42A7">
          <w:rPr>
            <w:rFonts w:ascii="Times New Roman" w:hAnsi="Times New Roman" w:cs="Times New Roman"/>
            <w:color w:val="000000" w:themeColor="text1"/>
            <w:rPrChange w:id="10519" w:author="Ruijie Xu" w:date="2022-03-10T12:31:00Z">
              <w:rPr>
                <w:color w:val="000000" w:themeColor="text1"/>
              </w:rPr>
            </w:rPrChange>
          </w:rPr>
          <w:t>Eukaryota</w:t>
        </w:r>
        <w:proofErr w:type="spellEnd"/>
        <w:r w:rsidR="00BE1CE7" w:rsidRPr="002B42A7">
          <w:rPr>
            <w:rFonts w:ascii="Times New Roman" w:hAnsi="Times New Roman" w:cs="Times New Roman"/>
            <w:color w:val="000000" w:themeColor="text1"/>
            <w:rPrChange w:id="10520" w:author="Ruijie Xu" w:date="2022-03-10T12:31:00Z">
              <w:rPr>
                <w:color w:val="000000" w:themeColor="text1"/>
              </w:rPr>
            </w:rPrChange>
          </w:rPr>
          <w:t xml:space="preserve"> profiles </w:t>
        </w:r>
      </w:ins>
      <w:ins w:id="10521" w:author="Liliana Salvador" w:date="2022-02-26T21:00:00Z">
        <w:r w:rsidR="00CF41AB" w:rsidRPr="002B42A7">
          <w:rPr>
            <w:rFonts w:ascii="Times New Roman" w:hAnsi="Times New Roman" w:cs="Times New Roman"/>
            <w:color w:val="000000" w:themeColor="text1"/>
            <w:rPrChange w:id="10522" w:author="Ruijie Xu" w:date="2022-03-10T12:31:00Z">
              <w:rPr>
                <w:color w:val="000000" w:themeColor="text1"/>
              </w:rPr>
            </w:rPrChange>
          </w:rPr>
          <w:t xml:space="preserve">classified by each software </w:t>
        </w:r>
      </w:ins>
      <w:ins w:id="10523" w:author="Ruijie Xu" w:date="2022-01-28T16:17:00Z">
        <w:del w:id="10524" w:author="Liliana Salvador" w:date="2022-02-26T20:56:00Z">
          <w:r w:rsidR="00BE1CE7" w:rsidRPr="002B42A7" w:rsidDel="00053141">
            <w:rPr>
              <w:rFonts w:ascii="Times New Roman" w:hAnsi="Times New Roman" w:cs="Times New Roman"/>
              <w:color w:val="000000" w:themeColor="text1"/>
              <w:rPrChange w:id="10525" w:author="Ruijie Xu" w:date="2022-03-10T12:31:00Z">
                <w:rPr>
                  <w:color w:val="000000" w:themeColor="text1"/>
                </w:rPr>
              </w:rPrChange>
            </w:rPr>
            <w:delText xml:space="preserve">of two software </w:delText>
          </w:r>
        </w:del>
        <w:r w:rsidR="00BE1CE7" w:rsidRPr="002B42A7">
          <w:rPr>
            <w:rFonts w:ascii="Times New Roman" w:hAnsi="Times New Roman" w:cs="Times New Roman"/>
            <w:color w:val="000000" w:themeColor="text1"/>
            <w:rPrChange w:id="10526" w:author="Ruijie Xu" w:date="2022-03-10T12:31:00Z">
              <w:rPr>
                <w:color w:val="000000" w:themeColor="text1"/>
              </w:rPr>
            </w:rPrChange>
          </w:rPr>
          <w:t xml:space="preserve">were found </w:t>
        </w:r>
      </w:ins>
      <w:ins w:id="10527" w:author="Liliana Salvador" w:date="2022-03-10T19:43:00Z">
        <w:r w:rsidR="002618C1">
          <w:rPr>
            <w:rFonts w:ascii="Times New Roman" w:hAnsi="Times New Roman" w:cs="Times New Roman"/>
            <w:color w:val="000000" w:themeColor="text1"/>
          </w:rPr>
          <w:t xml:space="preserve">with </w:t>
        </w:r>
        <w:del w:id="10528" w:author="Ruijie Xu" w:date="2022-03-11T14:10:00Z">
          <w:r w:rsidR="002618C1" w:rsidDel="00A1322E">
            <w:rPr>
              <w:rFonts w:ascii="Times New Roman" w:hAnsi="Times New Roman" w:cs="Times New Roman"/>
              <w:color w:val="000000" w:themeColor="text1"/>
            </w:rPr>
            <w:delText>no</w:delText>
          </w:r>
        </w:del>
      </w:ins>
      <w:ins w:id="10529" w:author="Ruijie Xu" w:date="2022-03-11T14:10:00Z">
        <w:r w:rsidR="00A1322E">
          <w:rPr>
            <w:rFonts w:ascii="Times New Roman" w:hAnsi="Times New Roman" w:cs="Times New Roman"/>
            <w:color w:val="000000" w:themeColor="text1"/>
          </w:rPr>
          <w:t>no</w:t>
        </w:r>
        <w:del w:id="10530" w:author="Liliana Salvador" w:date="2022-03-16T21:07:00Z">
          <w:r w:rsidR="00A1322E" w:rsidDel="005615CF">
            <w:rPr>
              <w:rFonts w:ascii="Times New Roman" w:hAnsi="Times New Roman" w:cs="Times New Roman"/>
              <w:color w:val="000000" w:themeColor="text1"/>
            </w:rPr>
            <w:delText>t</w:delText>
          </w:r>
        </w:del>
      </w:ins>
      <w:ins w:id="10531" w:author="Liliana Salvador" w:date="2022-03-10T19:43:00Z">
        <w:r w:rsidR="002618C1">
          <w:rPr>
            <w:rFonts w:ascii="Times New Roman" w:hAnsi="Times New Roman" w:cs="Times New Roman"/>
            <w:color w:val="000000" w:themeColor="text1"/>
          </w:rPr>
          <w:t xml:space="preserve"> statistically </w:t>
        </w:r>
      </w:ins>
      <w:ins w:id="10532" w:author="Ruijie Xu" w:date="2022-01-28T16:17:00Z">
        <w:r w:rsidR="00BE1CE7" w:rsidRPr="002B42A7">
          <w:rPr>
            <w:rFonts w:ascii="Times New Roman" w:hAnsi="Times New Roman" w:cs="Times New Roman"/>
            <w:color w:val="000000" w:themeColor="text1"/>
            <w:rPrChange w:id="10533" w:author="Ruijie Xu" w:date="2022-03-10T12:31:00Z">
              <w:rPr>
                <w:color w:val="000000" w:themeColor="text1"/>
              </w:rPr>
            </w:rPrChange>
          </w:rPr>
          <w:t>significant</w:t>
        </w:r>
        <w:del w:id="10534" w:author="Liliana Salvador" w:date="2022-03-10T19:43:00Z">
          <w:r w:rsidR="00BE1CE7" w:rsidRPr="002B42A7" w:rsidDel="002618C1">
            <w:rPr>
              <w:rFonts w:ascii="Times New Roman" w:hAnsi="Times New Roman" w:cs="Times New Roman"/>
              <w:color w:val="000000" w:themeColor="text1"/>
              <w:rPrChange w:id="10535" w:author="Ruijie Xu" w:date="2022-03-10T12:31:00Z">
                <w:rPr>
                  <w:color w:val="000000" w:themeColor="text1"/>
                </w:rPr>
              </w:rPrChange>
            </w:rPr>
            <w:delText>ly</w:delText>
          </w:r>
        </w:del>
        <w:r w:rsidR="00BE1CE7" w:rsidRPr="002B42A7">
          <w:rPr>
            <w:rFonts w:ascii="Times New Roman" w:hAnsi="Times New Roman" w:cs="Times New Roman"/>
            <w:color w:val="000000" w:themeColor="text1"/>
            <w:rPrChange w:id="10536" w:author="Ruijie Xu" w:date="2022-03-10T12:31:00Z">
              <w:rPr>
                <w:color w:val="000000" w:themeColor="text1"/>
              </w:rPr>
            </w:rPrChange>
          </w:rPr>
          <w:t xml:space="preserve"> differen</w:t>
        </w:r>
      </w:ins>
      <w:ins w:id="10537" w:author="Liliana Salvador" w:date="2022-03-10T19:43:00Z">
        <w:r w:rsidR="002618C1">
          <w:rPr>
            <w:rFonts w:ascii="Times New Roman" w:hAnsi="Times New Roman" w:cs="Times New Roman"/>
            <w:color w:val="000000" w:themeColor="text1"/>
          </w:rPr>
          <w:t>ces</w:t>
        </w:r>
      </w:ins>
      <w:ins w:id="10538" w:author="Ruijie Xu" w:date="2022-01-28T16:17:00Z">
        <w:del w:id="10539" w:author="Liliana Salvador" w:date="2022-03-10T19:43:00Z">
          <w:r w:rsidR="00BE1CE7" w:rsidRPr="002B42A7" w:rsidDel="002618C1">
            <w:rPr>
              <w:rFonts w:ascii="Times New Roman" w:hAnsi="Times New Roman" w:cs="Times New Roman"/>
              <w:color w:val="000000" w:themeColor="text1"/>
              <w:rPrChange w:id="10540" w:author="Ruijie Xu" w:date="2022-03-10T12:31:00Z">
                <w:rPr>
                  <w:color w:val="000000" w:themeColor="text1"/>
                </w:rPr>
              </w:rPrChange>
            </w:rPr>
            <w:delText>t</w:delText>
          </w:r>
        </w:del>
        <w:r w:rsidR="00BE1CE7" w:rsidRPr="002B42A7">
          <w:rPr>
            <w:rFonts w:ascii="Times New Roman" w:hAnsi="Times New Roman" w:cs="Times New Roman"/>
            <w:color w:val="000000" w:themeColor="text1"/>
            <w:rPrChange w:id="10541" w:author="Ruijie Xu" w:date="2022-03-10T12:31:00Z">
              <w:rPr>
                <w:color w:val="000000" w:themeColor="text1"/>
              </w:rPr>
            </w:rPrChange>
          </w:rPr>
          <w:t xml:space="preserve"> between each other. </w:t>
        </w:r>
      </w:ins>
      <w:ins w:id="10542" w:author="Ruijie Xu" w:date="2022-01-28T16:19:00Z">
        <w:r w:rsidR="00BD122C" w:rsidRPr="002B42A7">
          <w:rPr>
            <w:rFonts w:ascii="Times New Roman" w:hAnsi="Times New Roman" w:cs="Times New Roman"/>
            <w:color w:val="000000" w:themeColor="text1"/>
            <w:rPrChange w:id="10543" w:author="Ruijie Xu" w:date="2022-03-10T12:31:00Z">
              <w:rPr>
                <w:color w:val="000000" w:themeColor="text1"/>
              </w:rPr>
            </w:rPrChange>
          </w:rPr>
          <w:t>Compare</w:t>
        </w:r>
      </w:ins>
      <w:ins w:id="10544" w:author="Liliana Salvador" w:date="2022-02-26T20:57:00Z">
        <w:r w:rsidR="00053141" w:rsidRPr="002B42A7">
          <w:rPr>
            <w:rFonts w:ascii="Times New Roman" w:hAnsi="Times New Roman" w:cs="Times New Roman"/>
            <w:color w:val="000000" w:themeColor="text1"/>
            <w:rPrChange w:id="10545" w:author="Ruijie Xu" w:date="2022-03-10T12:31:00Z">
              <w:rPr>
                <w:color w:val="000000" w:themeColor="text1"/>
              </w:rPr>
            </w:rPrChange>
          </w:rPr>
          <w:t>d</w:t>
        </w:r>
      </w:ins>
      <w:ins w:id="10546" w:author="Ruijie Xu" w:date="2022-01-28T16:19:00Z">
        <w:r w:rsidR="00BD122C" w:rsidRPr="002B42A7">
          <w:rPr>
            <w:rFonts w:ascii="Times New Roman" w:hAnsi="Times New Roman" w:cs="Times New Roman"/>
            <w:color w:val="000000" w:themeColor="text1"/>
            <w:rPrChange w:id="10547" w:author="Ruijie Xu" w:date="2022-03-10T12:31:00Z">
              <w:rPr>
                <w:color w:val="000000" w:themeColor="text1"/>
              </w:rPr>
            </w:rPrChange>
          </w:rPr>
          <w:t xml:space="preserve"> to</w:t>
        </w:r>
      </w:ins>
      <w:ins w:id="10548" w:author="Liliana Salvador" w:date="2022-02-26T20:57:00Z">
        <w:r w:rsidR="00053141" w:rsidRPr="002B42A7">
          <w:rPr>
            <w:rFonts w:ascii="Times New Roman" w:hAnsi="Times New Roman" w:cs="Times New Roman"/>
            <w:color w:val="000000" w:themeColor="text1"/>
            <w:rPrChange w:id="10549" w:author="Ruijie Xu" w:date="2022-03-10T12:31:00Z">
              <w:rPr>
                <w:color w:val="000000" w:themeColor="text1"/>
              </w:rPr>
            </w:rPrChange>
          </w:rPr>
          <w:t xml:space="preserve"> the number of</w:t>
        </w:r>
      </w:ins>
      <w:ins w:id="10550" w:author="Ruijie Xu" w:date="2022-01-28T16:19:00Z">
        <w:r w:rsidR="00BD122C" w:rsidRPr="002B42A7">
          <w:rPr>
            <w:rFonts w:ascii="Times New Roman" w:hAnsi="Times New Roman" w:cs="Times New Roman"/>
            <w:color w:val="000000" w:themeColor="text1"/>
            <w:rPrChange w:id="10551" w:author="Ruijie Xu" w:date="2022-03-10T12:31:00Z">
              <w:rPr>
                <w:color w:val="000000" w:themeColor="text1"/>
              </w:rPr>
            </w:rPrChange>
          </w:rPr>
          <w:t xml:space="preserve"> reads classified under </w:t>
        </w:r>
        <w:proofErr w:type="spellStart"/>
        <w:r w:rsidR="00BD122C" w:rsidRPr="002B42A7">
          <w:rPr>
            <w:rFonts w:ascii="Times New Roman" w:hAnsi="Times New Roman" w:cs="Times New Roman"/>
            <w:color w:val="000000" w:themeColor="text1"/>
            <w:rPrChange w:id="10552" w:author="Ruijie Xu" w:date="2022-03-10T12:31:00Z">
              <w:rPr>
                <w:color w:val="000000" w:themeColor="text1"/>
              </w:rPr>
            </w:rPrChange>
          </w:rPr>
          <w:t>Eukaryota</w:t>
        </w:r>
        <w:proofErr w:type="spellEnd"/>
        <w:r w:rsidR="00BD122C" w:rsidRPr="002B42A7">
          <w:rPr>
            <w:rFonts w:ascii="Times New Roman" w:hAnsi="Times New Roman" w:cs="Times New Roman"/>
            <w:color w:val="000000" w:themeColor="text1"/>
            <w:rPrChange w:id="10553" w:author="Ruijie Xu" w:date="2022-03-10T12:31:00Z">
              <w:rPr>
                <w:color w:val="000000" w:themeColor="text1"/>
              </w:rPr>
            </w:rPrChange>
          </w:rPr>
          <w:t xml:space="preserve">, </w:t>
        </w:r>
      </w:ins>
      <w:ins w:id="10554" w:author="Ruijie Xu" w:date="2022-01-28T16:17:00Z">
        <w:r w:rsidR="00BE1CE7" w:rsidRPr="002B42A7">
          <w:rPr>
            <w:rFonts w:ascii="Times New Roman" w:hAnsi="Times New Roman" w:cs="Times New Roman"/>
            <w:color w:val="000000" w:themeColor="text1"/>
            <w:rPrChange w:id="10555" w:author="Ruijie Xu" w:date="2022-03-10T12:31:00Z">
              <w:rPr>
                <w:color w:val="000000" w:themeColor="text1"/>
              </w:rPr>
            </w:rPrChange>
          </w:rPr>
          <w:t xml:space="preserve">the </w:t>
        </w:r>
      </w:ins>
      <w:ins w:id="10556" w:author="Ruijie Xu" w:date="2022-01-28T16:18:00Z">
        <w:r w:rsidR="00BD122C" w:rsidRPr="002B42A7">
          <w:rPr>
            <w:rFonts w:ascii="Times New Roman" w:hAnsi="Times New Roman" w:cs="Times New Roman"/>
            <w:color w:val="000000" w:themeColor="text1"/>
            <w:rPrChange w:id="10557" w:author="Ruijie Xu" w:date="2022-03-10T12:31:00Z">
              <w:rPr>
                <w:color w:val="000000" w:themeColor="text1"/>
              </w:rPr>
            </w:rPrChange>
          </w:rPr>
          <w:t xml:space="preserve">number </w:t>
        </w:r>
        <w:r w:rsidR="00BD122C" w:rsidRPr="002B42A7">
          <w:rPr>
            <w:rFonts w:ascii="Times New Roman" w:hAnsi="Times New Roman" w:cs="Times New Roman"/>
            <w:color w:val="000000" w:themeColor="text1"/>
            <w:rPrChange w:id="10558" w:author="Ruijie Xu" w:date="2022-03-10T12:31:00Z">
              <w:rPr>
                <w:color w:val="000000" w:themeColor="text1"/>
              </w:rPr>
            </w:rPrChange>
          </w:rPr>
          <w:lastRenderedPageBreak/>
          <w:t>of reads classified under Bacteria</w:t>
        </w:r>
      </w:ins>
      <w:ins w:id="10559" w:author="Ruijie Xu" w:date="2022-01-30T10:52:00Z">
        <w:r w:rsidR="00D33126" w:rsidRPr="002B42A7">
          <w:rPr>
            <w:rFonts w:ascii="Times New Roman" w:hAnsi="Times New Roman" w:cs="Times New Roman"/>
            <w:color w:val="000000" w:themeColor="text1"/>
            <w:rPrChange w:id="10560" w:author="Ruijie Xu" w:date="2022-03-10T12:31:00Z">
              <w:rPr>
                <w:color w:val="000000" w:themeColor="text1"/>
              </w:rPr>
            </w:rPrChange>
          </w:rPr>
          <w:t>, Viruses</w:t>
        </w:r>
      </w:ins>
      <w:ins w:id="10561" w:author="Ruijie Xu" w:date="2022-01-28T16:18:00Z">
        <w:r w:rsidR="00BD122C" w:rsidRPr="002B42A7">
          <w:rPr>
            <w:rFonts w:ascii="Times New Roman" w:hAnsi="Times New Roman" w:cs="Times New Roman"/>
            <w:color w:val="000000" w:themeColor="text1"/>
            <w:rPrChange w:id="10562" w:author="Ruijie Xu" w:date="2022-03-10T12:31:00Z">
              <w:rPr>
                <w:color w:val="000000" w:themeColor="text1"/>
              </w:rPr>
            </w:rPrChange>
          </w:rPr>
          <w:t xml:space="preserve"> </w:t>
        </w:r>
      </w:ins>
      <w:ins w:id="10563" w:author="Ruijie Xu" w:date="2022-01-28T16:23:00Z">
        <w:r w:rsidR="002125A9" w:rsidRPr="002B42A7">
          <w:rPr>
            <w:rFonts w:ascii="Times New Roman" w:hAnsi="Times New Roman" w:cs="Times New Roman"/>
            <w:color w:val="000000" w:themeColor="text1"/>
            <w:rPrChange w:id="10564" w:author="Ruijie Xu" w:date="2022-03-10T12:31:00Z">
              <w:rPr>
                <w:color w:val="000000" w:themeColor="text1"/>
              </w:rPr>
            </w:rPrChange>
          </w:rPr>
          <w:t xml:space="preserve">and Archaea </w:t>
        </w:r>
      </w:ins>
      <w:ins w:id="10565" w:author="Ruijie Xu" w:date="2022-01-28T16:19:00Z">
        <w:r w:rsidR="00BD122C" w:rsidRPr="002B42A7">
          <w:rPr>
            <w:rFonts w:ascii="Times New Roman" w:hAnsi="Times New Roman" w:cs="Times New Roman"/>
            <w:color w:val="000000" w:themeColor="text1"/>
            <w:rPrChange w:id="10566" w:author="Ruijie Xu" w:date="2022-03-10T12:31:00Z">
              <w:rPr>
                <w:color w:val="000000" w:themeColor="text1"/>
              </w:rPr>
            </w:rPrChange>
          </w:rPr>
          <w:t>tax</w:t>
        </w:r>
      </w:ins>
      <w:ins w:id="10567" w:author="Ruijie Xu" w:date="2022-01-28T16:23:00Z">
        <w:r w:rsidR="002125A9" w:rsidRPr="002B42A7">
          <w:rPr>
            <w:rFonts w:ascii="Times New Roman" w:hAnsi="Times New Roman" w:cs="Times New Roman"/>
            <w:color w:val="000000" w:themeColor="text1"/>
            <w:rPrChange w:id="10568" w:author="Ruijie Xu" w:date="2022-03-10T12:31:00Z">
              <w:rPr>
                <w:color w:val="000000" w:themeColor="text1"/>
              </w:rPr>
            </w:rPrChange>
          </w:rPr>
          <w:t>a</w:t>
        </w:r>
      </w:ins>
      <w:ins w:id="10569" w:author="Ruijie Xu" w:date="2022-01-28T16:19:00Z">
        <w:r w:rsidR="00BD122C" w:rsidRPr="002B42A7">
          <w:rPr>
            <w:rFonts w:ascii="Times New Roman" w:hAnsi="Times New Roman" w:cs="Times New Roman"/>
            <w:color w:val="000000" w:themeColor="text1"/>
            <w:rPrChange w:id="10570" w:author="Ruijie Xu" w:date="2022-03-10T12:31:00Z">
              <w:rPr>
                <w:color w:val="000000" w:themeColor="text1"/>
              </w:rPr>
            </w:rPrChange>
          </w:rPr>
          <w:t xml:space="preserve"> </w:t>
        </w:r>
      </w:ins>
      <w:ins w:id="10571" w:author="Ruijie Xu" w:date="2022-01-28T16:20:00Z">
        <w:r w:rsidR="00BD122C" w:rsidRPr="002B42A7">
          <w:rPr>
            <w:rFonts w:ascii="Times New Roman" w:hAnsi="Times New Roman" w:cs="Times New Roman"/>
            <w:color w:val="000000" w:themeColor="text1"/>
            <w:rPrChange w:id="10572" w:author="Ruijie Xu" w:date="2022-03-10T12:31:00Z">
              <w:rPr>
                <w:color w:val="000000" w:themeColor="text1"/>
              </w:rPr>
            </w:rPrChange>
          </w:rPr>
          <w:t>by different software w</w:t>
        </w:r>
      </w:ins>
      <w:ins w:id="10573" w:author="Liliana Salvador" w:date="2022-02-26T21:01:00Z">
        <w:r w:rsidR="00CF41AB" w:rsidRPr="002B42A7">
          <w:rPr>
            <w:rFonts w:ascii="Times New Roman" w:hAnsi="Times New Roman" w:cs="Times New Roman"/>
            <w:color w:val="000000" w:themeColor="text1"/>
            <w:rPrChange w:id="10574" w:author="Ruijie Xu" w:date="2022-03-10T12:31:00Z">
              <w:rPr>
                <w:color w:val="000000" w:themeColor="text1"/>
              </w:rPr>
            </w:rPrChange>
          </w:rPr>
          <w:t>ere</w:t>
        </w:r>
      </w:ins>
      <w:ins w:id="10575" w:author="Ruijie Xu" w:date="2022-01-28T16:20:00Z">
        <w:del w:id="10576" w:author="Liliana Salvador" w:date="2022-02-26T20:57:00Z">
          <w:r w:rsidR="00BD122C" w:rsidRPr="002B42A7" w:rsidDel="00053141">
            <w:rPr>
              <w:rFonts w:ascii="Times New Roman" w:hAnsi="Times New Roman" w:cs="Times New Roman"/>
              <w:color w:val="000000" w:themeColor="text1"/>
              <w:rPrChange w:id="10577" w:author="Ruijie Xu" w:date="2022-03-10T12:31:00Z">
                <w:rPr>
                  <w:color w:val="000000" w:themeColor="text1"/>
                </w:rPr>
              </w:rPrChange>
            </w:rPr>
            <w:delText>ere</w:delText>
          </w:r>
        </w:del>
        <w:r w:rsidR="00BD122C" w:rsidRPr="002B42A7">
          <w:rPr>
            <w:rFonts w:ascii="Times New Roman" w:hAnsi="Times New Roman" w:cs="Times New Roman"/>
            <w:color w:val="000000" w:themeColor="text1"/>
            <w:rPrChange w:id="10578" w:author="Ruijie Xu" w:date="2022-03-10T12:31:00Z">
              <w:rPr>
                <w:color w:val="000000" w:themeColor="text1"/>
              </w:rPr>
            </w:rPrChange>
          </w:rPr>
          <w:t xml:space="preserve"> much more similar</w:t>
        </w:r>
        <w:del w:id="10579" w:author="Liliana Salvador" w:date="2022-02-26T21:02:00Z">
          <w:r w:rsidR="00BD122C" w:rsidRPr="002B42A7" w:rsidDel="00CF41AB">
            <w:rPr>
              <w:rFonts w:ascii="Times New Roman" w:hAnsi="Times New Roman" w:cs="Times New Roman"/>
              <w:color w:val="000000" w:themeColor="text1"/>
              <w:rPrChange w:id="10580" w:author="Ruijie Xu" w:date="2022-03-10T12:31:00Z">
                <w:rPr>
                  <w:color w:val="000000" w:themeColor="text1"/>
                </w:rPr>
              </w:rPrChange>
            </w:rPr>
            <w:delText xml:space="preserve"> </w:delText>
          </w:r>
        </w:del>
      </w:ins>
      <w:ins w:id="10581" w:author="Ruijie Xu" w:date="2022-01-28T16:23:00Z">
        <w:del w:id="10582" w:author="Liliana Salvador" w:date="2022-02-26T21:01:00Z">
          <w:r w:rsidR="002125A9" w:rsidRPr="002B42A7" w:rsidDel="00CF41AB">
            <w:rPr>
              <w:rFonts w:ascii="Times New Roman" w:hAnsi="Times New Roman" w:cs="Times New Roman"/>
              <w:color w:val="000000" w:themeColor="text1"/>
              <w:rPrChange w:id="10583" w:author="Ruijie Xu" w:date="2022-03-10T12:31:00Z">
                <w:rPr>
                  <w:color w:val="000000" w:themeColor="text1"/>
                </w:rPr>
              </w:rPrChange>
            </w:rPr>
            <w:delText>software</w:delText>
          </w:r>
        </w:del>
      </w:ins>
      <w:ins w:id="10584" w:author="Ruijie Xu" w:date="2022-01-30T10:59:00Z">
        <w:r w:rsidR="00CC6280" w:rsidRPr="002B42A7">
          <w:rPr>
            <w:rFonts w:ascii="Times New Roman" w:hAnsi="Times New Roman" w:cs="Times New Roman"/>
            <w:color w:val="000000" w:themeColor="text1"/>
            <w:rPrChange w:id="10585" w:author="Ruijie Xu" w:date="2022-03-10T12:31:00Z">
              <w:rPr>
                <w:color w:val="000000" w:themeColor="text1"/>
              </w:rPr>
            </w:rPrChange>
          </w:rPr>
          <w:t xml:space="preserve">. The classifications of Centrifuge, CLARK, and CLARK-s were frequently identified significantly different from </w:t>
        </w:r>
      </w:ins>
      <w:ins w:id="10586" w:author="Liliana Salvador" w:date="2022-02-26T21:02:00Z">
        <w:r w:rsidR="00CF41AB" w:rsidRPr="002B42A7">
          <w:rPr>
            <w:rFonts w:ascii="Times New Roman" w:hAnsi="Times New Roman" w:cs="Times New Roman"/>
            <w:color w:val="000000" w:themeColor="text1"/>
            <w:rPrChange w:id="10587" w:author="Ruijie Xu" w:date="2022-03-10T12:31:00Z">
              <w:rPr>
                <w:color w:val="000000" w:themeColor="text1"/>
              </w:rPr>
            </w:rPrChange>
          </w:rPr>
          <w:t xml:space="preserve">the ones </w:t>
        </w:r>
      </w:ins>
      <w:ins w:id="10588" w:author="Liliana Salvador" w:date="2022-02-26T21:03:00Z">
        <w:r w:rsidR="00CF41AB" w:rsidRPr="002B42A7">
          <w:rPr>
            <w:rFonts w:ascii="Times New Roman" w:hAnsi="Times New Roman" w:cs="Times New Roman"/>
            <w:color w:val="000000" w:themeColor="text1"/>
            <w:rPrChange w:id="10589" w:author="Ruijie Xu" w:date="2022-03-10T12:31:00Z">
              <w:rPr>
                <w:color w:val="000000" w:themeColor="text1"/>
              </w:rPr>
            </w:rPrChange>
          </w:rPr>
          <w:t>of</w:t>
        </w:r>
      </w:ins>
      <w:ins w:id="10590" w:author="Liliana Salvador" w:date="2022-02-26T21:02:00Z">
        <w:r w:rsidR="00CF41AB" w:rsidRPr="002B42A7">
          <w:rPr>
            <w:rFonts w:ascii="Times New Roman" w:hAnsi="Times New Roman" w:cs="Times New Roman"/>
            <w:color w:val="000000" w:themeColor="text1"/>
            <w:rPrChange w:id="10591" w:author="Ruijie Xu" w:date="2022-03-10T12:31:00Z">
              <w:rPr>
                <w:color w:val="000000" w:themeColor="text1"/>
              </w:rPr>
            </w:rPrChange>
          </w:rPr>
          <w:t xml:space="preserve"> </w:t>
        </w:r>
      </w:ins>
      <w:ins w:id="10592" w:author="Ruijie Xu" w:date="2022-01-30T10:59:00Z">
        <w:r w:rsidR="00CC6280" w:rsidRPr="002B42A7">
          <w:rPr>
            <w:rFonts w:ascii="Times New Roman" w:hAnsi="Times New Roman" w:cs="Times New Roman"/>
            <w:color w:val="000000" w:themeColor="text1"/>
            <w:rPrChange w:id="10593" w:author="Ruijie Xu" w:date="2022-03-10T12:31:00Z">
              <w:rPr>
                <w:color w:val="000000" w:themeColor="text1"/>
              </w:rPr>
            </w:rPrChange>
          </w:rPr>
          <w:t>other software</w:t>
        </w:r>
        <w:del w:id="10594" w:author="Liliana Salvador" w:date="2022-02-26T21:02:00Z">
          <w:r w:rsidR="00CC6280" w:rsidRPr="002B42A7" w:rsidDel="00CF41AB">
            <w:rPr>
              <w:rFonts w:ascii="Times New Roman" w:hAnsi="Times New Roman" w:cs="Times New Roman"/>
              <w:color w:val="000000" w:themeColor="text1"/>
              <w:rPrChange w:id="10595" w:author="Ruijie Xu" w:date="2022-03-10T12:31:00Z">
                <w:rPr>
                  <w:color w:val="000000" w:themeColor="text1"/>
                </w:rPr>
              </w:rPrChange>
            </w:rPr>
            <w:delText>s</w:delText>
          </w:r>
        </w:del>
        <w:r w:rsidR="00CC6280" w:rsidRPr="002B42A7">
          <w:rPr>
            <w:rFonts w:ascii="Times New Roman" w:hAnsi="Times New Roman" w:cs="Times New Roman"/>
            <w:color w:val="000000" w:themeColor="text1"/>
            <w:rPrChange w:id="10596" w:author="Ruijie Xu" w:date="2022-03-10T12:31:00Z">
              <w:rPr>
                <w:color w:val="000000" w:themeColor="text1"/>
              </w:rPr>
            </w:rPrChange>
          </w:rPr>
          <w:t xml:space="preserve"> </w:t>
        </w:r>
      </w:ins>
      <w:ins w:id="10597" w:author="Liliana Salvador" w:date="2022-02-26T21:02:00Z">
        <w:r w:rsidR="00CF41AB" w:rsidRPr="002B42A7">
          <w:rPr>
            <w:rFonts w:ascii="Times New Roman" w:hAnsi="Times New Roman" w:cs="Times New Roman"/>
            <w:color w:val="000000" w:themeColor="text1"/>
            <w:rPrChange w:id="10598" w:author="Ruijie Xu" w:date="2022-03-10T12:31:00Z">
              <w:rPr>
                <w:color w:val="000000" w:themeColor="text1"/>
              </w:rPr>
            </w:rPrChange>
          </w:rPr>
          <w:t xml:space="preserve">regarding </w:t>
        </w:r>
      </w:ins>
      <w:ins w:id="10599" w:author="Ruijie Xu" w:date="2022-01-30T10:59:00Z">
        <w:del w:id="10600" w:author="Liliana Salvador" w:date="2022-02-26T21:02:00Z">
          <w:r w:rsidR="00CC6280" w:rsidRPr="002B42A7" w:rsidDel="00CF41AB">
            <w:rPr>
              <w:rFonts w:ascii="Times New Roman" w:hAnsi="Times New Roman" w:cs="Times New Roman"/>
              <w:color w:val="000000" w:themeColor="text1"/>
              <w:rPrChange w:id="10601" w:author="Ruijie Xu" w:date="2022-03-10T12:31:00Z">
                <w:rPr>
                  <w:color w:val="000000" w:themeColor="text1"/>
                </w:rPr>
              </w:rPrChange>
            </w:rPr>
            <w:delText xml:space="preserve">in </w:delText>
          </w:r>
        </w:del>
        <w:del w:id="10602" w:author="Liliana Salvador" w:date="2022-02-26T21:03:00Z">
          <w:r w:rsidR="00CC6280" w:rsidRPr="002B42A7" w:rsidDel="00CF41AB">
            <w:rPr>
              <w:rFonts w:ascii="Times New Roman" w:hAnsi="Times New Roman" w:cs="Times New Roman"/>
              <w:color w:val="000000" w:themeColor="text1"/>
              <w:rPrChange w:id="10603" w:author="Ruijie Xu" w:date="2022-03-10T12:31:00Z">
                <w:rPr>
                  <w:color w:val="000000" w:themeColor="text1"/>
                </w:rPr>
              </w:rPrChange>
            </w:rPr>
            <w:delText>comparison</w:delText>
          </w:r>
        </w:del>
      </w:ins>
      <w:ins w:id="10604" w:author="Ruijie Xu" w:date="2022-01-30T11:00:00Z">
        <w:del w:id="10605" w:author="Liliana Salvador" w:date="2022-02-26T21:03:00Z">
          <w:r w:rsidR="00CC6280" w:rsidRPr="002B42A7" w:rsidDel="00CF41AB">
            <w:rPr>
              <w:rFonts w:ascii="Times New Roman" w:hAnsi="Times New Roman" w:cs="Times New Roman"/>
              <w:color w:val="000000" w:themeColor="text1"/>
              <w:rPrChange w:id="10606" w:author="Ruijie Xu" w:date="2022-03-10T12:31:00Z">
                <w:rPr>
                  <w:color w:val="000000" w:themeColor="text1"/>
                </w:rPr>
              </w:rPrChange>
            </w:rPr>
            <w:delText xml:space="preserve">s for </w:delText>
          </w:r>
        </w:del>
      </w:ins>
      <w:ins w:id="10607" w:author="Liliana Salvador" w:date="2022-02-26T21:02:00Z">
        <w:r w:rsidR="00CF41AB" w:rsidRPr="002B42A7">
          <w:rPr>
            <w:rFonts w:ascii="Times New Roman" w:hAnsi="Times New Roman" w:cs="Times New Roman"/>
            <w:color w:val="000000" w:themeColor="text1"/>
            <w:rPrChange w:id="10608" w:author="Ruijie Xu" w:date="2022-03-10T12:31:00Z">
              <w:rPr>
                <w:color w:val="000000" w:themeColor="text1"/>
              </w:rPr>
            </w:rPrChange>
          </w:rPr>
          <w:t xml:space="preserve">the </w:t>
        </w:r>
      </w:ins>
      <w:ins w:id="10609" w:author="Ruijie Xu" w:date="2022-01-30T11:00:00Z">
        <w:r w:rsidR="00CC6280" w:rsidRPr="002B42A7">
          <w:rPr>
            <w:rFonts w:ascii="Times New Roman" w:hAnsi="Times New Roman" w:cs="Times New Roman"/>
            <w:color w:val="000000" w:themeColor="text1"/>
            <w:rPrChange w:id="10610" w:author="Ruijie Xu" w:date="2022-03-10T12:31:00Z">
              <w:rPr>
                <w:color w:val="000000" w:themeColor="text1"/>
              </w:rPr>
            </w:rPrChange>
          </w:rPr>
          <w:t xml:space="preserve">number of reads mapped to </w:t>
        </w:r>
      </w:ins>
      <w:ins w:id="10611" w:author="Ruijie Xu" w:date="2022-01-30T11:01:00Z">
        <w:r w:rsidR="00CC6280" w:rsidRPr="002B42A7">
          <w:rPr>
            <w:rFonts w:ascii="Times New Roman" w:hAnsi="Times New Roman" w:cs="Times New Roman"/>
            <w:color w:val="000000" w:themeColor="text1"/>
            <w:rPrChange w:id="10612" w:author="Ruijie Xu" w:date="2022-03-10T12:31:00Z">
              <w:rPr>
                <w:color w:val="000000" w:themeColor="text1"/>
              </w:rPr>
            </w:rPrChange>
          </w:rPr>
          <w:t>Bacteria and Archaea</w:t>
        </w:r>
      </w:ins>
      <w:ins w:id="10613" w:author="Ruijie Xu" w:date="2022-01-30T11:11:00Z">
        <w:r w:rsidR="009D4EA3" w:rsidRPr="002B42A7">
          <w:rPr>
            <w:rFonts w:ascii="Times New Roman" w:hAnsi="Times New Roman" w:cs="Times New Roman"/>
            <w:color w:val="000000" w:themeColor="text1"/>
            <w:rPrChange w:id="10614" w:author="Ruijie Xu" w:date="2022-03-10T12:31:00Z">
              <w:rPr>
                <w:color w:val="000000" w:themeColor="text1"/>
              </w:rPr>
            </w:rPrChange>
          </w:rPr>
          <w:t>.</w:t>
        </w:r>
      </w:ins>
      <w:ins w:id="10615" w:author="Ruijie Xu" w:date="2022-01-30T11:03:00Z">
        <w:r w:rsidR="00CC6280" w:rsidRPr="002B42A7">
          <w:rPr>
            <w:rFonts w:ascii="Times New Roman" w:hAnsi="Times New Roman" w:cs="Times New Roman"/>
            <w:color w:val="000000" w:themeColor="text1"/>
            <w:rPrChange w:id="10616" w:author="Ruijie Xu" w:date="2022-03-10T12:31:00Z">
              <w:rPr>
                <w:color w:val="000000" w:themeColor="text1"/>
              </w:rPr>
            </w:rPrChange>
          </w:rPr>
          <w:t xml:space="preserve"> </w:t>
        </w:r>
      </w:ins>
      <w:ins w:id="10617" w:author="Ruijie Xu" w:date="2022-01-30T11:12:00Z">
        <w:r w:rsidR="002F185E" w:rsidRPr="002B42A7">
          <w:rPr>
            <w:rFonts w:ascii="Times New Roman" w:hAnsi="Times New Roman" w:cs="Times New Roman"/>
            <w:color w:val="000000" w:themeColor="text1"/>
            <w:rPrChange w:id="10618" w:author="Ruijie Xu" w:date="2022-03-10T12:31:00Z">
              <w:rPr>
                <w:color w:val="000000" w:themeColor="text1"/>
              </w:rPr>
            </w:rPrChange>
          </w:rPr>
          <w:t>T</w:t>
        </w:r>
      </w:ins>
      <w:ins w:id="10619" w:author="Ruijie Xu" w:date="2022-01-30T11:03:00Z">
        <w:r w:rsidR="00CC6280" w:rsidRPr="002B42A7">
          <w:rPr>
            <w:rFonts w:ascii="Times New Roman" w:hAnsi="Times New Roman" w:cs="Times New Roman"/>
            <w:color w:val="000000" w:themeColor="text1"/>
            <w:rPrChange w:id="10620" w:author="Ruijie Xu" w:date="2022-03-10T12:31:00Z">
              <w:rPr>
                <w:color w:val="000000" w:themeColor="text1"/>
              </w:rPr>
            </w:rPrChange>
          </w:rPr>
          <w:t>he classifications of Viruses</w:t>
        </w:r>
      </w:ins>
      <w:ins w:id="10621" w:author="Ruijie Xu" w:date="2022-01-30T11:12:00Z">
        <w:r w:rsidR="002F185E" w:rsidRPr="002B42A7">
          <w:rPr>
            <w:rFonts w:ascii="Times New Roman" w:hAnsi="Times New Roman" w:cs="Times New Roman"/>
            <w:color w:val="000000" w:themeColor="text1"/>
            <w:rPrChange w:id="10622" w:author="Ruijie Xu" w:date="2022-03-10T12:31:00Z">
              <w:rPr>
                <w:color w:val="000000" w:themeColor="text1"/>
              </w:rPr>
            </w:rPrChange>
          </w:rPr>
          <w:t>, on the other hand,</w:t>
        </w:r>
      </w:ins>
      <w:ins w:id="10623" w:author="Ruijie Xu" w:date="2022-01-30T11:03:00Z">
        <w:r w:rsidR="00CC6280" w:rsidRPr="002B42A7">
          <w:rPr>
            <w:rFonts w:ascii="Times New Roman" w:hAnsi="Times New Roman" w:cs="Times New Roman"/>
            <w:color w:val="000000" w:themeColor="text1"/>
            <w:rPrChange w:id="10624" w:author="Ruijie Xu" w:date="2022-03-10T12:31:00Z">
              <w:rPr>
                <w:color w:val="000000" w:themeColor="text1"/>
              </w:rPr>
            </w:rPrChange>
          </w:rPr>
          <w:t xml:space="preserve"> </w:t>
        </w:r>
      </w:ins>
      <w:ins w:id="10625" w:author="Ruijie Xu" w:date="2022-01-30T11:05:00Z">
        <w:r w:rsidR="00354455" w:rsidRPr="002B42A7">
          <w:rPr>
            <w:rFonts w:ascii="Times New Roman" w:hAnsi="Times New Roman" w:cs="Times New Roman"/>
            <w:color w:val="000000" w:themeColor="text1"/>
            <w:rPrChange w:id="10626" w:author="Ruijie Xu" w:date="2022-03-10T12:31:00Z">
              <w:rPr>
                <w:color w:val="000000" w:themeColor="text1"/>
              </w:rPr>
            </w:rPrChange>
          </w:rPr>
          <w:t>w</w:t>
        </w:r>
      </w:ins>
      <w:ins w:id="10627" w:author="Liliana Salvador" w:date="2022-03-08T20:26:00Z">
        <w:r w:rsidR="00683E15" w:rsidRPr="002B42A7">
          <w:rPr>
            <w:rFonts w:ascii="Times New Roman" w:hAnsi="Times New Roman" w:cs="Times New Roman"/>
            <w:color w:val="000000" w:themeColor="text1"/>
            <w:rPrChange w:id="10628" w:author="Ruijie Xu" w:date="2022-03-10T12:31:00Z">
              <w:rPr>
                <w:color w:val="000000" w:themeColor="text1"/>
              </w:rPr>
            </w:rPrChange>
          </w:rPr>
          <w:t>ere</w:t>
        </w:r>
      </w:ins>
      <w:ins w:id="10629" w:author="Ruijie Xu" w:date="2022-01-30T11:05:00Z">
        <w:del w:id="10630" w:author="Liliana Salvador" w:date="2022-02-26T21:03:00Z">
          <w:r w:rsidR="00354455" w:rsidRPr="002B42A7" w:rsidDel="00CF41AB">
            <w:rPr>
              <w:rFonts w:ascii="Times New Roman" w:hAnsi="Times New Roman" w:cs="Times New Roman"/>
              <w:color w:val="000000" w:themeColor="text1"/>
              <w:rPrChange w:id="10631" w:author="Ruijie Xu" w:date="2022-03-10T12:31:00Z">
                <w:rPr>
                  <w:color w:val="000000" w:themeColor="text1"/>
                </w:rPr>
              </w:rPrChange>
            </w:rPr>
            <w:delText>ere</w:delText>
          </w:r>
        </w:del>
        <w:r w:rsidR="00354455" w:rsidRPr="002B42A7">
          <w:rPr>
            <w:rFonts w:ascii="Times New Roman" w:hAnsi="Times New Roman" w:cs="Times New Roman"/>
            <w:color w:val="000000" w:themeColor="text1"/>
            <w:rPrChange w:id="10632" w:author="Ruijie Xu" w:date="2022-03-10T12:31:00Z">
              <w:rPr>
                <w:color w:val="000000" w:themeColor="text1"/>
              </w:rPr>
            </w:rPrChange>
          </w:rPr>
          <w:t xml:space="preserve"> found </w:t>
        </w:r>
      </w:ins>
      <w:ins w:id="10633" w:author="Ruijie Xu" w:date="2022-01-30T11:13:00Z">
        <w:r w:rsidR="002F185E" w:rsidRPr="002B42A7">
          <w:rPr>
            <w:rFonts w:ascii="Times New Roman" w:hAnsi="Times New Roman" w:cs="Times New Roman"/>
            <w:color w:val="000000" w:themeColor="text1"/>
            <w:rPrChange w:id="10634" w:author="Ruijie Xu" w:date="2022-03-10T12:31:00Z">
              <w:rPr>
                <w:color w:val="000000" w:themeColor="text1"/>
              </w:rPr>
            </w:rPrChange>
          </w:rPr>
          <w:t>separated into two groups</w:t>
        </w:r>
        <w:del w:id="10635" w:author="Liliana Salvador" w:date="2022-02-26T21:03:00Z">
          <w:r w:rsidR="002F185E" w:rsidRPr="002B42A7" w:rsidDel="00CF41AB">
            <w:rPr>
              <w:rFonts w:ascii="Times New Roman" w:hAnsi="Times New Roman" w:cs="Times New Roman"/>
              <w:color w:val="000000" w:themeColor="text1"/>
              <w:rPrChange w:id="10636" w:author="Ruijie Xu" w:date="2022-03-10T12:31:00Z">
                <w:rPr>
                  <w:color w:val="000000" w:themeColor="text1"/>
                </w:rPr>
              </w:rPrChange>
            </w:rPr>
            <w:delText>,</w:delText>
          </w:r>
        </w:del>
        <w:r w:rsidR="002F185E" w:rsidRPr="002B42A7">
          <w:rPr>
            <w:rFonts w:ascii="Times New Roman" w:hAnsi="Times New Roman" w:cs="Times New Roman"/>
            <w:color w:val="000000" w:themeColor="text1"/>
            <w:rPrChange w:id="10637" w:author="Ruijie Xu" w:date="2022-03-10T12:31:00Z">
              <w:rPr>
                <w:color w:val="000000" w:themeColor="text1"/>
              </w:rPr>
            </w:rPrChange>
          </w:rPr>
          <w:t xml:space="preserve"> where the classifications</w:t>
        </w:r>
      </w:ins>
      <w:ins w:id="10638" w:author="Ruijie Xu" w:date="2022-01-30T14:24:00Z">
        <w:r w:rsidR="0027369C" w:rsidRPr="002B42A7">
          <w:rPr>
            <w:rFonts w:ascii="Times New Roman" w:hAnsi="Times New Roman" w:cs="Times New Roman"/>
            <w:color w:val="000000" w:themeColor="text1"/>
            <w:rPrChange w:id="10639" w:author="Ruijie Xu" w:date="2022-03-10T12:31:00Z">
              <w:rPr>
                <w:color w:val="000000" w:themeColor="text1"/>
              </w:rPr>
            </w:rPrChange>
          </w:rPr>
          <w:t xml:space="preserve"> </w:t>
        </w:r>
        <w:del w:id="10640" w:author="Liliana Salvador" w:date="2022-02-26T21:04:00Z">
          <w:r w:rsidR="0027369C" w:rsidRPr="002B42A7" w:rsidDel="00CF41AB">
            <w:rPr>
              <w:rFonts w:ascii="Times New Roman" w:hAnsi="Times New Roman" w:cs="Times New Roman"/>
              <w:color w:val="000000" w:themeColor="text1"/>
              <w:rPrChange w:id="10641" w:author="Ruijie Xu" w:date="2022-03-10T12:31:00Z">
                <w:rPr>
                  <w:color w:val="000000" w:themeColor="text1"/>
                </w:rPr>
              </w:rPrChange>
            </w:rPr>
            <w:delText>of software</w:delText>
          </w:r>
        </w:del>
      </w:ins>
      <w:ins w:id="10642" w:author="Ruijie Xu" w:date="2022-01-30T11:13:00Z">
        <w:del w:id="10643" w:author="Liliana Salvador" w:date="2022-02-26T21:04:00Z">
          <w:r w:rsidR="002F185E" w:rsidRPr="002B42A7" w:rsidDel="00CF41AB">
            <w:rPr>
              <w:rFonts w:ascii="Times New Roman" w:hAnsi="Times New Roman" w:cs="Times New Roman"/>
              <w:color w:val="000000" w:themeColor="text1"/>
              <w:rPrChange w:id="10644" w:author="Ruijie Xu" w:date="2022-03-10T12:31:00Z">
                <w:rPr>
                  <w:color w:val="000000" w:themeColor="text1"/>
                </w:rPr>
              </w:rPrChange>
            </w:rPr>
            <w:delText xml:space="preserve"> </w:delText>
          </w:r>
        </w:del>
      </w:ins>
      <w:ins w:id="10645" w:author="Ruijie Xu" w:date="2022-01-30T11:14:00Z">
        <w:r w:rsidR="004D1EC1" w:rsidRPr="002B42A7">
          <w:rPr>
            <w:rFonts w:ascii="Times New Roman" w:hAnsi="Times New Roman" w:cs="Times New Roman"/>
            <w:color w:val="000000" w:themeColor="text1"/>
            <w:rPrChange w:id="10646" w:author="Ruijie Xu" w:date="2022-03-10T12:31:00Z">
              <w:rPr>
                <w:color w:val="000000" w:themeColor="text1"/>
              </w:rPr>
            </w:rPrChange>
          </w:rPr>
          <w:t>within a group were similar</w:t>
        </w:r>
      </w:ins>
      <w:ins w:id="10647" w:author="Ruijie Xu" w:date="2022-01-30T14:25:00Z">
        <w:r w:rsidR="0027369C" w:rsidRPr="002B42A7">
          <w:rPr>
            <w:rFonts w:ascii="Times New Roman" w:hAnsi="Times New Roman" w:cs="Times New Roman"/>
            <w:color w:val="000000" w:themeColor="text1"/>
            <w:rPrChange w:id="10648" w:author="Ruijie Xu" w:date="2022-03-10T12:31:00Z">
              <w:rPr>
                <w:color w:val="000000" w:themeColor="text1"/>
              </w:rPr>
            </w:rPrChange>
          </w:rPr>
          <w:t xml:space="preserve"> </w:t>
        </w:r>
      </w:ins>
      <w:ins w:id="10649" w:author="Ruijie Xu" w:date="2022-01-30T11:14:00Z">
        <w:r w:rsidR="004D1EC1" w:rsidRPr="002B42A7">
          <w:rPr>
            <w:rFonts w:ascii="Times New Roman" w:hAnsi="Times New Roman" w:cs="Times New Roman"/>
            <w:color w:val="000000" w:themeColor="text1"/>
            <w:rPrChange w:id="10650" w:author="Ruijie Xu" w:date="2022-03-10T12:31:00Z">
              <w:rPr>
                <w:color w:val="000000" w:themeColor="text1"/>
              </w:rPr>
            </w:rPrChange>
          </w:rPr>
          <w:t>(group</w:t>
        </w:r>
      </w:ins>
      <w:ins w:id="10651" w:author="Liliana Salvador" w:date="2022-03-16T21:08:00Z">
        <w:r w:rsidR="005615CF">
          <w:rPr>
            <w:rFonts w:ascii="Times New Roman" w:hAnsi="Times New Roman" w:cs="Times New Roman"/>
            <w:color w:val="000000" w:themeColor="text1"/>
          </w:rPr>
          <w:t xml:space="preserve"> </w:t>
        </w:r>
      </w:ins>
      <w:ins w:id="10652" w:author="Ruijie Xu" w:date="2022-01-30T11:14:00Z">
        <w:r w:rsidR="004D1EC1" w:rsidRPr="002B42A7">
          <w:rPr>
            <w:rFonts w:ascii="Times New Roman" w:hAnsi="Times New Roman" w:cs="Times New Roman"/>
            <w:color w:val="000000" w:themeColor="text1"/>
            <w:rPrChange w:id="10653" w:author="Ruijie Xu" w:date="2022-03-10T12:31:00Z">
              <w:rPr>
                <w:color w:val="000000" w:themeColor="text1"/>
              </w:rPr>
            </w:rPrChange>
          </w:rPr>
          <w:t xml:space="preserve">1: </w:t>
        </w:r>
      </w:ins>
      <w:ins w:id="10654" w:author="Ruijie Xu" w:date="2022-02-01T13:44:00Z">
        <w:r w:rsidR="00537B08" w:rsidRPr="002B42A7">
          <w:rPr>
            <w:rFonts w:ascii="Times New Roman" w:hAnsi="Times New Roman" w:cs="Times New Roman"/>
            <w:color w:val="000000" w:themeColor="text1"/>
            <w:rPrChange w:id="10655" w:author="Ruijie Xu" w:date="2022-03-10T12:31:00Z">
              <w:rPr>
                <w:color w:val="000000" w:themeColor="text1"/>
              </w:rPr>
            </w:rPrChange>
          </w:rPr>
          <w:t>BLASTN</w:t>
        </w:r>
      </w:ins>
      <w:ins w:id="10656" w:author="Ruijie Xu" w:date="2022-01-30T11:14:00Z">
        <w:r w:rsidR="004D1EC1" w:rsidRPr="002B42A7">
          <w:rPr>
            <w:rFonts w:ascii="Times New Roman" w:hAnsi="Times New Roman" w:cs="Times New Roman"/>
            <w:color w:val="000000" w:themeColor="text1"/>
            <w:rPrChange w:id="10657" w:author="Ruijie Xu" w:date="2022-03-10T12:31:00Z">
              <w:rPr>
                <w:color w:val="000000" w:themeColor="text1"/>
              </w:rPr>
            </w:rPrChange>
          </w:rPr>
          <w:t xml:space="preserve">, </w:t>
        </w:r>
      </w:ins>
      <w:ins w:id="10658" w:author="Ruijie Xu" w:date="2022-01-30T11:12:00Z">
        <w:r w:rsidR="002F185E" w:rsidRPr="002B42A7">
          <w:rPr>
            <w:rFonts w:ascii="Times New Roman" w:hAnsi="Times New Roman" w:cs="Times New Roman"/>
            <w:color w:val="000000" w:themeColor="text1"/>
            <w:rPrChange w:id="10659" w:author="Ruijie Xu" w:date="2022-03-10T12:31:00Z">
              <w:rPr>
                <w:color w:val="000000" w:themeColor="text1"/>
              </w:rPr>
            </w:rPrChange>
          </w:rPr>
          <w:t xml:space="preserve">CLARK, CLARK-s, </w:t>
        </w:r>
      </w:ins>
      <w:ins w:id="10660" w:author="Ruijie Xu" w:date="2022-01-30T11:15:00Z">
        <w:r w:rsidR="004D1EC1" w:rsidRPr="002B42A7">
          <w:rPr>
            <w:rFonts w:ascii="Times New Roman" w:hAnsi="Times New Roman" w:cs="Times New Roman"/>
            <w:color w:val="000000" w:themeColor="text1"/>
            <w:rPrChange w:id="10661" w:author="Ruijie Xu" w:date="2022-03-10T12:31:00Z">
              <w:rPr>
                <w:color w:val="000000" w:themeColor="text1"/>
              </w:rPr>
            </w:rPrChange>
          </w:rPr>
          <w:t xml:space="preserve">Metaphlan3 </w:t>
        </w:r>
      </w:ins>
      <w:ins w:id="10662" w:author="Ruijie Xu" w:date="2022-01-30T11:12:00Z">
        <w:r w:rsidR="002F185E" w:rsidRPr="002B42A7">
          <w:rPr>
            <w:rFonts w:ascii="Times New Roman" w:hAnsi="Times New Roman" w:cs="Times New Roman"/>
            <w:color w:val="000000" w:themeColor="text1"/>
            <w:rPrChange w:id="10663" w:author="Ruijie Xu" w:date="2022-03-10T12:31:00Z">
              <w:rPr>
                <w:color w:val="000000" w:themeColor="text1"/>
              </w:rPr>
            </w:rPrChange>
          </w:rPr>
          <w:t xml:space="preserve">and </w:t>
        </w:r>
      </w:ins>
      <w:ins w:id="10664" w:author="Ruijie Xu" w:date="2022-01-30T11:15:00Z">
        <w:r w:rsidR="004D1EC1" w:rsidRPr="002B42A7">
          <w:rPr>
            <w:rFonts w:ascii="Times New Roman" w:hAnsi="Times New Roman" w:cs="Times New Roman"/>
            <w:color w:val="000000" w:themeColor="text1"/>
            <w:rPrChange w:id="10665" w:author="Ruijie Xu" w:date="2022-03-10T12:31:00Z">
              <w:rPr>
                <w:color w:val="000000" w:themeColor="text1"/>
              </w:rPr>
            </w:rPrChange>
          </w:rPr>
          <w:t>Kaiju</w:t>
        </w:r>
      </w:ins>
      <w:ins w:id="10666" w:author="Ruijie Xu" w:date="2022-01-30T11:14:00Z">
        <w:r w:rsidR="004D1EC1" w:rsidRPr="002B42A7">
          <w:rPr>
            <w:rFonts w:ascii="Times New Roman" w:hAnsi="Times New Roman" w:cs="Times New Roman"/>
            <w:color w:val="000000" w:themeColor="text1"/>
            <w:rPrChange w:id="10667" w:author="Ruijie Xu" w:date="2022-03-10T12:31:00Z">
              <w:rPr>
                <w:color w:val="000000" w:themeColor="text1"/>
              </w:rPr>
            </w:rPrChange>
          </w:rPr>
          <w:t>; group</w:t>
        </w:r>
      </w:ins>
      <w:ins w:id="10668" w:author="Liliana Salvador" w:date="2022-03-16T21:08:00Z">
        <w:r w:rsidR="005615CF">
          <w:rPr>
            <w:rFonts w:ascii="Times New Roman" w:hAnsi="Times New Roman" w:cs="Times New Roman"/>
            <w:color w:val="000000" w:themeColor="text1"/>
          </w:rPr>
          <w:t xml:space="preserve"> </w:t>
        </w:r>
      </w:ins>
      <w:ins w:id="10669" w:author="Ruijie Xu" w:date="2022-01-30T11:14:00Z">
        <w:r w:rsidR="004D1EC1" w:rsidRPr="002B42A7">
          <w:rPr>
            <w:rFonts w:ascii="Times New Roman" w:hAnsi="Times New Roman" w:cs="Times New Roman"/>
            <w:color w:val="000000" w:themeColor="text1"/>
            <w:rPrChange w:id="10670" w:author="Ruijie Xu" w:date="2022-03-10T12:31:00Z">
              <w:rPr>
                <w:color w:val="000000" w:themeColor="text1"/>
              </w:rPr>
            </w:rPrChange>
          </w:rPr>
          <w:t xml:space="preserve">2: </w:t>
        </w:r>
      </w:ins>
      <w:ins w:id="10671" w:author="Ruijie Xu" w:date="2022-01-30T11:05:00Z">
        <w:r w:rsidR="00354455" w:rsidRPr="002B42A7">
          <w:rPr>
            <w:rFonts w:ascii="Times New Roman" w:hAnsi="Times New Roman" w:cs="Times New Roman"/>
            <w:color w:val="000000" w:themeColor="text1"/>
            <w:rPrChange w:id="10672" w:author="Ruijie Xu" w:date="2022-03-10T12:31:00Z">
              <w:rPr>
                <w:color w:val="000000" w:themeColor="text1"/>
              </w:rPr>
            </w:rPrChange>
          </w:rPr>
          <w:t xml:space="preserve">Kraken2, </w:t>
        </w:r>
      </w:ins>
      <w:ins w:id="10673" w:author="Ruijie Xu" w:date="2022-01-30T11:15:00Z">
        <w:r w:rsidR="004D1EC1" w:rsidRPr="002B42A7">
          <w:rPr>
            <w:rFonts w:ascii="Times New Roman" w:hAnsi="Times New Roman" w:cs="Times New Roman"/>
            <w:color w:val="000000" w:themeColor="text1"/>
            <w:rPrChange w:id="10674" w:author="Ruijie Xu" w:date="2022-03-10T12:31:00Z">
              <w:rPr>
                <w:color w:val="000000" w:themeColor="text1"/>
              </w:rPr>
            </w:rPrChange>
          </w:rPr>
          <w:t>Bracken</w:t>
        </w:r>
      </w:ins>
      <w:ins w:id="10675" w:author="Ruijie Xu" w:date="2022-01-30T11:16:00Z">
        <w:r w:rsidR="004D1EC1" w:rsidRPr="002B42A7">
          <w:rPr>
            <w:rFonts w:ascii="Times New Roman" w:hAnsi="Times New Roman" w:cs="Times New Roman"/>
            <w:color w:val="000000" w:themeColor="text1"/>
            <w:rPrChange w:id="10676" w:author="Ruijie Xu" w:date="2022-03-10T12:31:00Z">
              <w:rPr>
                <w:color w:val="000000" w:themeColor="text1"/>
              </w:rPr>
            </w:rPrChange>
          </w:rPr>
          <w:t xml:space="preserve"> </w:t>
        </w:r>
      </w:ins>
      <w:ins w:id="10677" w:author="Ruijie Xu" w:date="2022-01-30T11:06:00Z">
        <w:r w:rsidR="00354455" w:rsidRPr="002B42A7">
          <w:rPr>
            <w:rFonts w:ascii="Times New Roman" w:hAnsi="Times New Roman" w:cs="Times New Roman"/>
            <w:color w:val="000000" w:themeColor="text1"/>
            <w:rPrChange w:id="10678" w:author="Ruijie Xu" w:date="2022-03-10T12:31:00Z">
              <w:rPr>
                <w:color w:val="000000" w:themeColor="text1"/>
              </w:rPr>
            </w:rPrChange>
          </w:rPr>
          <w:t xml:space="preserve">and </w:t>
        </w:r>
      </w:ins>
      <w:ins w:id="10679" w:author="Ruijie Xu" w:date="2022-01-30T11:16:00Z">
        <w:r w:rsidR="004D1EC1" w:rsidRPr="002B42A7">
          <w:rPr>
            <w:rFonts w:ascii="Times New Roman" w:hAnsi="Times New Roman" w:cs="Times New Roman"/>
            <w:color w:val="000000" w:themeColor="text1"/>
            <w:rPrChange w:id="10680" w:author="Ruijie Xu" w:date="2022-03-10T12:31:00Z">
              <w:rPr>
                <w:color w:val="000000" w:themeColor="text1"/>
              </w:rPr>
            </w:rPrChange>
          </w:rPr>
          <w:t>Centrifuge)</w:t>
        </w:r>
      </w:ins>
      <w:ins w:id="10681" w:author="Ruijie Xu" w:date="2022-01-30T11:05:00Z">
        <w:r w:rsidR="00354455" w:rsidRPr="002B42A7">
          <w:rPr>
            <w:rFonts w:ascii="Times New Roman" w:hAnsi="Times New Roman" w:cs="Times New Roman"/>
            <w:color w:val="000000" w:themeColor="text1"/>
            <w:rPrChange w:id="10682" w:author="Ruijie Xu" w:date="2022-03-10T12:31:00Z">
              <w:rPr>
                <w:color w:val="000000" w:themeColor="text1"/>
              </w:rPr>
            </w:rPrChange>
          </w:rPr>
          <w:t>.</w:t>
        </w:r>
      </w:ins>
      <w:ins w:id="10683" w:author="Ruijie Xu" w:date="2022-01-30T11:16:00Z">
        <w:r w:rsidR="004D1EC1" w:rsidRPr="002B42A7">
          <w:rPr>
            <w:rFonts w:ascii="Times New Roman" w:hAnsi="Times New Roman" w:cs="Times New Roman"/>
            <w:color w:val="000000" w:themeColor="text1"/>
            <w:rPrChange w:id="10684" w:author="Ruijie Xu" w:date="2022-03-10T12:31:00Z">
              <w:rPr>
                <w:color w:val="000000" w:themeColor="text1"/>
              </w:rPr>
            </w:rPrChange>
          </w:rPr>
          <w:t xml:space="preserve"> Diamond did</w:t>
        </w:r>
      </w:ins>
      <w:ins w:id="10685" w:author="Liliana Salvador" w:date="2022-02-26T21:05:00Z">
        <w:r w:rsidR="00CF41AB" w:rsidRPr="002B42A7">
          <w:rPr>
            <w:rFonts w:ascii="Times New Roman" w:hAnsi="Times New Roman" w:cs="Times New Roman"/>
            <w:color w:val="000000" w:themeColor="text1"/>
            <w:rPrChange w:id="10686" w:author="Ruijie Xu" w:date="2022-03-10T12:31:00Z">
              <w:rPr>
                <w:color w:val="000000" w:themeColor="text1"/>
              </w:rPr>
            </w:rPrChange>
          </w:rPr>
          <w:t xml:space="preserve"> not</w:t>
        </w:r>
      </w:ins>
      <w:ins w:id="10687" w:author="Ruijie Xu" w:date="2022-01-30T11:16:00Z">
        <w:del w:id="10688" w:author="Liliana Salvador" w:date="2022-02-26T21:05:00Z">
          <w:r w:rsidR="004D1EC1" w:rsidRPr="002B42A7" w:rsidDel="00CF41AB">
            <w:rPr>
              <w:rFonts w:ascii="Times New Roman" w:hAnsi="Times New Roman" w:cs="Times New Roman"/>
              <w:color w:val="000000" w:themeColor="text1"/>
              <w:rPrChange w:id="10689" w:author="Ruijie Xu" w:date="2022-03-10T12:31:00Z">
                <w:rPr>
                  <w:color w:val="000000" w:themeColor="text1"/>
                </w:rPr>
              </w:rPrChange>
            </w:rPr>
            <w:delText>n’t</w:delText>
          </w:r>
        </w:del>
        <w:r w:rsidR="004D1EC1" w:rsidRPr="002B42A7">
          <w:rPr>
            <w:rFonts w:ascii="Times New Roman" w:hAnsi="Times New Roman" w:cs="Times New Roman"/>
            <w:color w:val="000000" w:themeColor="text1"/>
            <w:rPrChange w:id="10690" w:author="Ruijie Xu" w:date="2022-03-10T12:31:00Z">
              <w:rPr>
                <w:color w:val="000000" w:themeColor="text1"/>
              </w:rPr>
            </w:rPrChange>
          </w:rPr>
          <w:t xml:space="preserve"> identify any reads as viruses</w:t>
        </w:r>
      </w:ins>
      <w:ins w:id="10691" w:author="Liliana Salvador" w:date="2022-02-26T21:05:00Z">
        <w:r w:rsidR="00CF41AB" w:rsidRPr="002B42A7">
          <w:rPr>
            <w:rFonts w:ascii="Times New Roman" w:hAnsi="Times New Roman" w:cs="Times New Roman"/>
            <w:color w:val="000000" w:themeColor="text1"/>
            <w:rPrChange w:id="10692" w:author="Ruijie Xu" w:date="2022-03-10T12:31:00Z">
              <w:rPr>
                <w:color w:val="000000" w:themeColor="text1"/>
              </w:rPr>
            </w:rPrChange>
          </w:rPr>
          <w:t>.</w:t>
        </w:r>
      </w:ins>
      <w:ins w:id="10693" w:author="Ruijie Xu" w:date="2022-01-30T11:16:00Z">
        <w:del w:id="10694" w:author="Liliana Salvador" w:date="2022-02-26T21:05:00Z">
          <w:r w:rsidR="004D1EC1" w:rsidRPr="002B42A7" w:rsidDel="00CF41AB">
            <w:rPr>
              <w:rFonts w:ascii="Times New Roman" w:hAnsi="Times New Roman" w:cs="Times New Roman"/>
              <w:color w:val="000000" w:themeColor="text1"/>
              <w:rPrChange w:id="10695" w:author="Ruijie Xu" w:date="2022-03-10T12:31:00Z">
                <w:rPr>
                  <w:color w:val="000000" w:themeColor="text1"/>
                </w:rPr>
              </w:rPrChange>
            </w:rPr>
            <w:delText xml:space="preserve"> from the Rattus dataset.</w:delText>
          </w:r>
        </w:del>
      </w:ins>
      <w:ins w:id="10696" w:author="Ruijie Xu" w:date="2022-01-30T11:07:00Z">
        <w:del w:id="10697" w:author="Liliana Salvador" w:date="2022-02-26T21:05:00Z">
          <w:r w:rsidR="0084098D" w:rsidRPr="002B42A7" w:rsidDel="00CF41AB">
            <w:rPr>
              <w:rFonts w:ascii="Times New Roman" w:hAnsi="Times New Roman" w:cs="Times New Roman"/>
              <w:color w:val="000000" w:themeColor="text1"/>
              <w:rPrChange w:id="10698" w:author="Ruijie Xu" w:date="2022-03-10T12:31:00Z">
                <w:rPr>
                  <w:color w:val="000000" w:themeColor="text1"/>
                </w:rPr>
              </w:rPrChange>
            </w:rPr>
            <w:delText xml:space="preserve"> </w:delText>
          </w:r>
        </w:del>
      </w:ins>
      <w:ins w:id="10699" w:author="Liliana Salvador" w:date="2022-02-26T21:05:00Z">
        <w:r w:rsidR="00CF41AB" w:rsidRPr="002B42A7">
          <w:rPr>
            <w:rFonts w:ascii="Times New Roman" w:hAnsi="Times New Roman" w:cs="Times New Roman"/>
            <w:color w:val="000000" w:themeColor="text1"/>
            <w:rPrChange w:id="10700" w:author="Ruijie Xu" w:date="2022-03-10T12:31:00Z">
              <w:rPr>
                <w:color w:val="000000" w:themeColor="text1"/>
              </w:rPr>
            </w:rPrChange>
          </w:rPr>
          <w:t xml:space="preserve"> </w:t>
        </w:r>
      </w:ins>
    </w:p>
    <w:p w14:paraId="25737560" w14:textId="629960C1" w:rsidR="003B13B2" w:rsidRPr="002B42A7" w:rsidRDefault="00DA2323" w:rsidP="00D33126">
      <w:pPr>
        <w:spacing w:line="480" w:lineRule="auto"/>
        <w:rPr>
          <w:ins w:id="10701" w:author="Ruijie Xu" w:date="2022-01-30T11:54:00Z"/>
          <w:rFonts w:ascii="Times New Roman" w:hAnsi="Times New Roman" w:cs="Times New Roman"/>
          <w:color w:val="000000" w:themeColor="text1"/>
          <w:rPrChange w:id="10702" w:author="Ruijie Xu" w:date="2022-03-10T12:31:00Z">
            <w:rPr>
              <w:ins w:id="10703" w:author="Ruijie Xu" w:date="2022-01-30T11:54:00Z"/>
              <w:color w:val="000000" w:themeColor="text1"/>
            </w:rPr>
          </w:rPrChange>
        </w:rPr>
      </w:pPr>
      <w:ins w:id="10704" w:author="Ruijie Xu" w:date="2022-01-30T11:17:00Z">
        <w:r w:rsidRPr="002B42A7">
          <w:rPr>
            <w:rFonts w:ascii="Times New Roman" w:hAnsi="Times New Roman" w:cs="Times New Roman"/>
            <w:color w:val="000000" w:themeColor="text1"/>
            <w:rPrChange w:id="10705" w:author="Ruijie Xu" w:date="2022-03-10T12:31:00Z">
              <w:rPr>
                <w:color w:val="000000" w:themeColor="text1"/>
              </w:rPr>
            </w:rPrChange>
          </w:rPr>
          <w:t>Th</w:t>
        </w:r>
      </w:ins>
      <w:ins w:id="10706" w:author="Ruijie Xu" w:date="2022-01-30T11:27:00Z">
        <w:r w:rsidR="00E9791D" w:rsidRPr="002B42A7">
          <w:rPr>
            <w:rFonts w:ascii="Times New Roman" w:hAnsi="Times New Roman" w:cs="Times New Roman"/>
            <w:color w:val="000000" w:themeColor="text1"/>
            <w:rPrChange w:id="10707" w:author="Ruijie Xu" w:date="2022-03-10T12:31:00Z">
              <w:rPr>
                <w:color w:val="000000" w:themeColor="text1"/>
              </w:rPr>
            </w:rPrChange>
          </w:rPr>
          <w:t>is</w:t>
        </w:r>
      </w:ins>
      <w:ins w:id="10708" w:author="Ruijie Xu" w:date="2022-01-30T11:17:00Z">
        <w:r w:rsidRPr="002B42A7">
          <w:rPr>
            <w:rFonts w:ascii="Times New Roman" w:hAnsi="Times New Roman" w:cs="Times New Roman"/>
            <w:color w:val="000000" w:themeColor="text1"/>
            <w:rPrChange w:id="10709" w:author="Ruijie Xu" w:date="2022-03-10T12:31:00Z">
              <w:rPr>
                <w:color w:val="000000" w:themeColor="text1"/>
              </w:rPr>
            </w:rPrChange>
          </w:rPr>
          <w:t xml:space="preserve"> </w:t>
        </w:r>
      </w:ins>
      <w:ins w:id="10710" w:author="Ruijie Xu" w:date="2022-01-30T11:27:00Z">
        <w:r w:rsidR="00E9791D" w:rsidRPr="002B42A7">
          <w:rPr>
            <w:rFonts w:ascii="Times New Roman" w:hAnsi="Times New Roman" w:cs="Times New Roman"/>
            <w:color w:val="000000" w:themeColor="text1"/>
            <w:rPrChange w:id="10711" w:author="Ruijie Xu" w:date="2022-03-10T12:31:00Z">
              <w:rPr>
                <w:color w:val="000000" w:themeColor="text1"/>
              </w:rPr>
            </w:rPrChange>
          </w:rPr>
          <w:t>division</w:t>
        </w:r>
      </w:ins>
      <w:ins w:id="10712" w:author="Ruijie Xu" w:date="2022-01-30T11:17:00Z">
        <w:r w:rsidRPr="002B42A7">
          <w:rPr>
            <w:rFonts w:ascii="Times New Roman" w:hAnsi="Times New Roman" w:cs="Times New Roman"/>
            <w:color w:val="000000" w:themeColor="text1"/>
            <w:rPrChange w:id="10713" w:author="Ruijie Xu" w:date="2022-03-10T12:31:00Z">
              <w:rPr>
                <w:color w:val="000000" w:themeColor="text1"/>
              </w:rPr>
            </w:rPrChange>
          </w:rPr>
          <w:t xml:space="preserve"> </w:t>
        </w:r>
      </w:ins>
      <w:ins w:id="10714" w:author="Ruijie Xu" w:date="2022-01-30T11:27:00Z">
        <w:r w:rsidR="00E9791D" w:rsidRPr="002B42A7">
          <w:rPr>
            <w:rFonts w:ascii="Times New Roman" w:hAnsi="Times New Roman" w:cs="Times New Roman"/>
            <w:color w:val="000000" w:themeColor="text1"/>
            <w:rPrChange w:id="10715" w:author="Ruijie Xu" w:date="2022-03-10T12:31:00Z">
              <w:rPr>
                <w:color w:val="000000" w:themeColor="text1"/>
              </w:rPr>
            </w:rPrChange>
          </w:rPr>
          <w:t>in</w:t>
        </w:r>
      </w:ins>
      <w:ins w:id="10716" w:author="Ruijie Xu" w:date="2022-01-30T11:17:00Z">
        <w:r w:rsidRPr="002B42A7">
          <w:rPr>
            <w:rFonts w:ascii="Times New Roman" w:hAnsi="Times New Roman" w:cs="Times New Roman"/>
            <w:color w:val="000000" w:themeColor="text1"/>
            <w:rPrChange w:id="10717" w:author="Ruijie Xu" w:date="2022-03-10T12:31:00Z">
              <w:rPr>
                <w:color w:val="000000" w:themeColor="text1"/>
              </w:rPr>
            </w:rPrChange>
          </w:rPr>
          <w:t xml:space="preserve"> </w:t>
        </w:r>
      </w:ins>
      <w:ins w:id="10718" w:author="Ruijie Xu" w:date="2022-01-30T14:25:00Z">
        <w:r w:rsidR="0027369C" w:rsidRPr="002B42A7">
          <w:rPr>
            <w:rFonts w:ascii="Times New Roman" w:hAnsi="Times New Roman" w:cs="Times New Roman"/>
            <w:color w:val="000000" w:themeColor="text1"/>
            <w:rPrChange w:id="10719" w:author="Ruijie Xu" w:date="2022-03-10T12:31:00Z">
              <w:rPr>
                <w:color w:val="000000" w:themeColor="text1"/>
              </w:rPr>
            </w:rPrChange>
          </w:rPr>
          <w:t>virus</w:t>
        </w:r>
      </w:ins>
      <w:ins w:id="10720" w:author="Ruijie Xu" w:date="2022-01-30T11:17:00Z">
        <w:r w:rsidRPr="002B42A7">
          <w:rPr>
            <w:rFonts w:ascii="Times New Roman" w:hAnsi="Times New Roman" w:cs="Times New Roman"/>
            <w:color w:val="000000" w:themeColor="text1"/>
            <w:rPrChange w:id="10721" w:author="Ruijie Xu" w:date="2022-03-10T12:31:00Z">
              <w:rPr>
                <w:color w:val="000000" w:themeColor="text1"/>
              </w:rPr>
            </w:rPrChange>
          </w:rPr>
          <w:t xml:space="preserve"> classifications was further validated </w:t>
        </w:r>
      </w:ins>
      <w:ins w:id="10722" w:author="Ruijie Xu" w:date="2022-01-30T11:33:00Z">
        <w:r w:rsidR="005B1C20" w:rsidRPr="002B42A7">
          <w:rPr>
            <w:rFonts w:ascii="Times New Roman" w:hAnsi="Times New Roman" w:cs="Times New Roman"/>
            <w:color w:val="000000" w:themeColor="text1"/>
            <w:rPrChange w:id="10723" w:author="Ruijie Xu" w:date="2022-03-10T12:31:00Z">
              <w:rPr>
                <w:color w:val="000000" w:themeColor="text1"/>
              </w:rPr>
            </w:rPrChange>
          </w:rPr>
          <w:t>by</w:t>
        </w:r>
      </w:ins>
      <w:ins w:id="10724" w:author="Ruijie Xu" w:date="2022-01-30T11:18:00Z">
        <w:r w:rsidRPr="002B42A7">
          <w:rPr>
            <w:rFonts w:ascii="Times New Roman" w:hAnsi="Times New Roman" w:cs="Times New Roman"/>
            <w:color w:val="000000" w:themeColor="text1"/>
            <w:rPrChange w:id="10725" w:author="Ruijie Xu" w:date="2022-03-10T12:31:00Z">
              <w:rPr>
                <w:color w:val="000000" w:themeColor="text1"/>
              </w:rPr>
            </w:rPrChange>
          </w:rPr>
          <w:t xml:space="preserve"> the </w:t>
        </w:r>
      </w:ins>
      <w:ins w:id="10726" w:author="Ruijie Xu" w:date="2022-01-30T11:34:00Z">
        <w:r w:rsidR="005B1C20" w:rsidRPr="002B42A7">
          <w:rPr>
            <w:rFonts w:ascii="Times New Roman" w:hAnsi="Times New Roman" w:cs="Times New Roman"/>
            <w:color w:val="000000" w:themeColor="text1"/>
            <w:rPrChange w:id="10727" w:author="Ruijie Xu" w:date="2022-03-10T12:31:00Z">
              <w:rPr>
                <w:color w:val="000000" w:themeColor="text1"/>
              </w:rPr>
            </w:rPrChange>
          </w:rPr>
          <w:t>viru</w:t>
        </w:r>
      </w:ins>
      <w:ins w:id="10728" w:author="Ruijie Xu" w:date="2022-01-30T14:25:00Z">
        <w:r w:rsidR="0027369C" w:rsidRPr="002B42A7">
          <w:rPr>
            <w:rFonts w:ascii="Times New Roman" w:hAnsi="Times New Roman" w:cs="Times New Roman"/>
            <w:color w:val="000000" w:themeColor="text1"/>
            <w:rPrChange w:id="10729" w:author="Ruijie Xu" w:date="2022-03-10T12:31:00Z">
              <w:rPr>
                <w:color w:val="000000" w:themeColor="text1"/>
              </w:rPr>
            </w:rPrChange>
          </w:rPr>
          <w:t>s</w:t>
        </w:r>
      </w:ins>
      <w:ins w:id="10730" w:author="Ruijie Xu" w:date="2022-01-30T11:34:00Z">
        <w:r w:rsidR="005B1C20" w:rsidRPr="002B42A7">
          <w:rPr>
            <w:rFonts w:ascii="Times New Roman" w:hAnsi="Times New Roman" w:cs="Times New Roman"/>
            <w:color w:val="000000" w:themeColor="text1"/>
            <w:rPrChange w:id="10731" w:author="Ruijie Xu" w:date="2022-03-10T12:31:00Z">
              <w:rPr>
                <w:color w:val="000000" w:themeColor="text1"/>
              </w:rPr>
            </w:rPrChange>
          </w:rPr>
          <w:t xml:space="preserve"> </w:t>
        </w:r>
      </w:ins>
      <w:ins w:id="10732" w:author="Ruijie Xu" w:date="2022-01-30T11:18:00Z">
        <w:r w:rsidRPr="002B42A7">
          <w:rPr>
            <w:rFonts w:ascii="Times New Roman" w:hAnsi="Times New Roman" w:cs="Times New Roman"/>
            <w:color w:val="000000" w:themeColor="text1"/>
            <w:rPrChange w:id="10733" w:author="Ruijie Xu" w:date="2022-03-10T12:31:00Z">
              <w:rPr>
                <w:color w:val="000000" w:themeColor="text1"/>
              </w:rPr>
            </w:rPrChange>
          </w:rPr>
          <w:t>classifications</w:t>
        </w:r>
      </w:ins>
      <w:ins w:id="10734" w:author="Ruijie Xu" w:date="2022-01-30T11:34:00Z">
        <w:r w:rsidR="00756031" w:rsidRPr="002B42A7">
          <w:rPr>
            <w:rFonts w:ascii="Times New Roman" w:hAnsi="Times New Roman" w:cs="Times New Roman"/>
            <w:color w:val="000000" w:themeColor="text1"/>
            <w:rPrChange w:id="10735" w:author="Ruijie Xu" w:date="2022-03-10T12:31:00Z">
              <w:rPr>
                <w:color w:val="000000" w:themeColor="text1"/>
              </w:rPr>
            </w:rPrChange>
          </w:rPr>
          <w:t xml:space="preserve"> at the</w:t>
        </w:r>
      </w:ins>
      <w:ins w:id="10736" w:author="Ruijie Xu" w:date="2022-01-30T11:18:00Z">
        <w:r w:rsidRPr="002B42A7">
          <w:rPr>
            <w:rFonts w:ascii="Times New Roman" w:hAnsi="Times New Roman" w:cs="Times New Roman"/>
            <w:color w:val="000000" w:themeColor="text1"/>
            <w:rPrChange w:id="10737" w:author="Ruijie Xu" w:date="2022-03-10T12:31:00Z">
              <w:rPr>
                <w:color w:val="000000" w:themeColor="text1"/>
              </w:rPr>
            </w:rPrChange>
          </w:rPr>
          <w:t xml:space="preserve"> lower taxonomy levels</w:t>
        </w:r>
      </w:ins>
      <w:ins w:id="10738" w:author="Ruijie Xu" w:date="2022-01-30T11:19:00Z">
        <w:r w:rsidR="00E33333" w:rsidRPr="002B42A7">
          <w:rPr>
            <w:rFonts w:ascii="Times New Roman" w:hAnsi="Times New Roman" w:cs="Times New Roman"/>
            <w:color w:val="000000" w:themeColor="text1"/>
            <w:rPrChange w:id="10739" w:author="Ruijie Xu" w:date="2022-03-10T12:31:00Z">
              <w:rPr>
                <w:color w:val="000000" w:themeColor="text1"/>
              </w:rPr>
            </w:rPrChange>
          </w:rPr>
          <w:t xml:space="preserve">. </w:t>
        </w:r>
      </w:ins>
      <w:ins w:id="10740" w:author="Ruijie Xu" w:date="2022-01-30T11:31:00Z">
        <w:r w:rsidR="00991599" w:rsidRPr="002B42A7">
          <w:rPr>
            <w:rFonts w:ascii="Times New Roman" w:hAnsi="Times New Roman" w:cs="Times New Roman"/>
            <w:color w:val="000000" w:themeColor="text1"/>
            <w:rPrChange w:id="10741" w:author="Ruijie Xu" w:date="2022-03-10T12:31:00Z">
              <w:rPr>
                <w:color w:val="000000" w:themeColor="text1"/>
              </w:rPr>
            </w:rPrChange>
          </w:rPr>
          <w:t xml:space="preserve">The samples with </w:t>
        </w:r>
      </w:ins>
      <w:ins w:id="10742" w:author="Ruijie Xu" w:date="2022-02-02T13:53:00Z">
        <w:r w:rsidR="00710530" w:rsidRPr="002B42A7">
          <w:rPr>
            <w:rFonts w:ascii="Times New Roman" w:hAnsi="Times New Roman" w:cs="Times New Roman"/>
            <w:color w:val="000000" w:themeColor="text1"/>
            <w:rPrChange w:id="10743" w:author="Ruijie Xu" w:date="2022-03-10T12:31:00Z">
              <w:rPr>
                <w:color w:val="000000" w:themeColor="text1"/>
              </w:rPr>
            </w:rPrChange>
          </w:rPr>
          <w:t xml:space="preserve">large percentage of </w:t>
        </w:r>
      </w:ins>
      <w:ins w:id="10744" w:author="Ruijie Xu" w:date="2022-01-30T11:31:00Z">
        <w:r w:rsidR="00991599" w:rsidRPr="002B42A7">
          <w:rPr>
            <w:rFonts w:ascii="Times New Roman" w:hAnsi="Times New Roman" w:cs="Times New Roman"/>
            <w:color w:val="000000" w:themeColor="text1"/>
            <w:rPrChange w:id="10745" w:author="Ruijie Xu" w:date="2022-03-10T12:31:00Z">
              <w:rPr>
                <w:color w:val="000000" w:themeColor="text1"/>
              </w:rPr>
            </w:rPrChange>
          </w:rPr>
          <w:t>reads classified under vi</w:t>
        </w:r>
      </w:ins>
      <w:ins w:id="10746" w:author="Ruijie Xu" w:date="2022-01-30T11:30:00Z">
        <w:r w:rsidR="00991599" w:rsidRPr="002B42A7">
          <w:rPr>
            <w:rFonts w:ascii="Times New Roman" w:hAnsi="Times New Roman" w:cs="Times New Roman"/>
            <w:color w:val="000000" w:themeColor="text1"/>
            <w:rPrChange w:id="10747" w:author="Ruijie Xu" w:date="2022-03-10T12:31:00Z">
              <w:rPr>
                <w:color w:val="000000" w:themeColor="text1"/>
              </w:rPr>
            </w:rPrChange>
          </w:rPr>
          <w:t>rus</w:t>
        </w:r>
      </w:ins>
      <w:ins w:id="10748" w:author="Ruijie Xu" w:date="2022-01-30T11:31:00Z">
        <w:r w:rsidR="00991599" w:rsidRPr="002B42A7">
          <w:rPr>
            <w:rFonts w:ascii="Times New Roman" w:hAnsi="Times New Roman" w:cs="Times New Roman"/>
            <w:color w:val="000000" w:themeColor="text1"/>
            <w:rPrChange w:id="10749" w:author="Ruijie Xu" w:date="2022-03-10T12:31:00Z">
              <w:rPr>
                <w:color w:val="000000" w:themeColor="text1"/>
              </w:rPr>
            </w:rPrChange>
          </w:rPr>
          <w:t xml:space="preserve"> taxa by group</w:t>
        </w:r>
      </w:ins>
      <w:ins w:id="10750" w:author="Liliana Salvador" w:date="2022-03-16T21:08:00Z">
        <w:r w:rsidR="005615CF">
          <w:rPr>
            <w:rFonts w:ascii="Times New Roman" w:hAnsi="Times New Roman" w:cs="Times New Roman"/>
            <w:color w:val="000000" w:themeColor="text1"/>
          </w:rPr>
          <w:t xml:space="preserve"> </w:t>
        </w:r>
      </w:ins>
      <w:ins w:id="10751" w:author="Ruijie Xu" w:date="2022-01-30T11:31:00Z">
        <w:r w:rsidR="00991599" w:rsidRPr="002B42A7">
          <w:rPr>
            <w:rFonts w:ascii="Times New Roman" w:hAnsi="Times New Roman" w:cs="Times New Roman"/>
            <w:color w:val="000000" w:themeColor="text1"/>
            <w:rPrChange w:id="10752" w:author="Ruijie Xu" w:date="2022-03-10T12:31:00Z">
              <w:rPr>
                <w:color w:val="000000" w:themeColor="text1"/>
              </w:rPr>
            </w:rPrChange>
          </w:rPr>
          <w:t xml:space="preserve">1 software were not </w:t>
        </w:r>
      </w:ins>
      <w:ins w:id="10753" w:author="Ruijie Xu" w:date="2022-01-30T11:32:00Z">
        <w:r w:rsidR="00991599" w:rsidRPr="002B42A7">
          <w:rPr>
            <w:rFonts w:ascii="Times New Roman" w:hAnsi="Times New Roman" w:cs="Times New Roman"/>
            <w:color w:val="000000" w:themeColor="text1"/>
            <w:rPrChange w:id="10754" w:author="Ruijie Xu" w:date="2022-03-10T12:31:00Z">
              <w:rPr>
                <w:color w:val="000000" w:themeColor="text1"/>
              </w:rPr>
            </w:rPrChange>
          </w:rPr>
          <w:t>profiled by software</w:t>
        </w:r>
      </w:ins>
      <w:ins w:id="10755" w:author="Ruijie Xu" w:date="2022-01-30T14:26:00Z">
        <w:r w:rsidR="004005F4" w:rsidRPr="002B42A7">
          <w:rPr>
            <w:rFonts w:ascii="Times New Roman" w:hAnsi="Times New Roman" w:cs="Times New Roman"/>
            <w:color w:val="000000" w:themeColor="text1"/>
            <w:rPrChange w:id="10756" w:author="Ruijie Xu" w:date="2022-03-10T12:31:00Z">
              <w:rPr>
                <w:color w:val="000000" w:themeColor="text1"/>
              </w:rPr>
            </w:rPrChange>
          </w:rPr>
          <w:t xml:space="preserve"> in group</w:t>
        </w:r>
      </w:ins>
      <w:ins w:id="10757" w:author="Liliana Salvador" w:date="2022-03-16T21:08:00Z">
        <w:r w:rsidR="005615CF">
          <w:rPr>
            <w:rFonts w:ascii="Times New Roman" w:hAnsi="Times New Roman" w:cs="Times New Roman"/>
            <w:color w:val="000000" w:themeColor="text1"/>
          </w:rPr>
          <w:t xml:space="preserve"> </w:t>
        </w:r>
      </w:ins>
      <w:ins w:id="10758" w:author="Ruijie Xu" w:date="2022-01-30T14:26:00Z">
        <w:r w:rsidR="004005F4" w:rsidRPr="002B42A7">
          <w:rPr>
            <w:rFonts w:ascii="Times New Roman" w:hAnsi="Times New Roman" w:cs="Times New Roman"/>
            <w:color w:val="000000" w:themeColor="text1"/>
            <w:rPrChange w:id="10759" w:author="Ruijie Xu" w:date="2022-03-10T12:31:00Z">
              <w:rPr>
                <w:color w:val="000000" w:themeColor="text1"/>
              </w:rPr>
            </w:rPrChange>
          </w:rPr>
          <w:t>2</w:t>
        </w:r>
      </w:ins>
      <w:ins w:id="10760" w:author="Ruijie Xu" w:date="2022-01-30T11:32:00Z">
        <w:r w:rsidR="00991599" w:rsidRPr="002B42A7">
          <w:rPr>
            <w:rFonts w:ascii="Times New Roman" w:hAnsi="Times New Roman" w:cs="Times New Roman"/>
            <w:color w:val="000000" w:themeColor="text1"/>
            <w:rPrChange w:id="10761" w:author="Ruijie Xu" w:date="2022-03-10T12:31:00Z">
              <w:rPr>
                <w:color w:val="000000" w:themeColor="text1"/>
              </w:rPr>
            </w:rPrChange>
          </w:rPr>
          <w:t>.</w:t>
        </w:r>
      </w:ins>
      <w:ins w:id="10762" w:author="Ruijie Xu" w:date="2022-01-30T11:38:00Z">
        <w:r w:rsidR="003B13B2" w:rsidRPr="002B42A7">
          <w:rPr>
            <w:rFonts w:ascii="Times New Roman" w:hAnsi="Times New Roman" w:cs="Times New Roman"/>
            <w:color w:val="000000" w:themeColor="text1"/>
            <w:rPrChange w:id="10763" w:author="Ruijie Xu" w:date="2022-03-10T12:31:00Z">
              <w:rPr>
                <w:color w:val="000000" w:themeColor="text1"/>
              </w:rPr>
            </w:rPrChange>
          </w:rPr>
          <w:t xml:space="preserve"> Although software in group</w:t>
        </w:r>
      </w:ins>
      <w:ins w:id="10764" w:author="Liliana Salvador" w:date="2022-03-16T21:08:00Z">
        <w:r w:rsidR="005615CF">
          <w:rPr>
            <w:rFonts w:ascii="Times New Roman" w:hAnsi="Times New Roman" w:cs="Times New Roman"/>
            <w:color w:val="000000" w:themeColor="text1"/>
          </w:rPr>
          <w:t xml:space="preserve"> </w:t>
        </w:r>
      </w:ins>
      <w:ins w:id="10765" w:author="Ruijie Xu" w:date="2022-01-30T11:38:00Z">
        <w:r w:rsidR="003B13B2" w:rsidRPr="002B42A7">
          <w:rPr>
            <w:rFonts w:ascii="Times New Roman" w:hAnsi="Times New Roman" w:cs="Times New Roman"/>
            <w:color w:val="000000" w:themeColor="text1"/>
            <w:rPrChange w:id="10766" w:author="Ruijie Xu" w:date="2022-03-10T12:31:00Z">
              <w:rPr>
                <w:color w:val="000000" w:themeColor="text1"/>
              </w:rPr>
            </w:rPrChange>
          </w:rPr>
          <w:t xml:space="preserve">1 were more sensitive in virus identification than </w:t>
        </w:r>
        <w:del w:id="10767" w:author="Liliana Salvador" w:date="2022-02-26T21:06:00Z">
          <w:r w:rsidR="003B13B2" w:rsidRPr="002B42A7" w:rsidDel="00CF41AB">
            <w:rPr>
              <w:rFonts w:ascii="Times New Roman" w:hAnsi="Times New Roman" w:cs="Times New Roman"/>
              <w:color w:val="000000" w:themeColor="text1"/>
              <w:rPrChange w:id="10768" w:author="Ruijie Xu" w:date="2022-03-10T12:31:00Z">
                <w:rPr>
                  <w:color w:val="000000" w:themeColor="text1"/>
                </w:rPr>
              </w:rPrChange>
            </w:rPr>
            <w:delText xml:space="preserve">that </w:delText>
          </w:r>
        </w:del>
        <w:r w:rsidR="003B13B2" w:rsidRPr="002B42A7">
          <w:rPr>
            <w:rFonts w:ascii="Times New Roman" w:hAnsi="Times New Roman" w:cs="Times New Roman"/>
            <w:color w:val="000000" w:themeColor="text1"/>
            <w:rPrChange w:id="10769" w:author="Ruijie Xu" w:date="2022-03-10T12:31:00Z">
              <w:rPr>
                <w:color w:val="000000" w:themeColor="text1"/>
              </w:rPr>
            </w:rPrChange>
          </w:rPr>
          <w:t xml:space="preserve">of group2 software, the exact </w:t>
        </w:r>
      </w:ins>
      <w:ins w:id="10770" w:author="Ruijie Xu" w:date="2022-01-30T11:39:00Z">
        <w:r w:rsidR="003B13B2" w:rsidRPr="002B42A7">
          <w:rPr>
            <w:rFonts w:ascii="Times New Roman" w:hAnsi="Times New Roman" w:cs="Times New Roman"/>
            <w:color w:val="000000" w:themeColor="text1"/>
            <w:rPrChange w:id="10771" w:author="Ruijie Xu" w:date="2022-03-10T12:31:00Z">
              <w:rPr>
                <w:color w:val="000000" w:themeColor="text1"/>
              </w:rPr>
            </w:rPrChange>
          </w:rPr>
          <w:t xml:space="preserve">virus </w:t>
        </w:r>
      </w:ins>
      <w:ins w:id="10772" w:author="Ruijie Xu" w:date="2022-01-30T11:38:00Z">
        <w:r w:rsidR="003B13B2" w:rsidRPr="002B42A7">
          <w:rPr>
            <w:rFonts w:ascii="Times New Roman" w:hAnsi="Times New Roman" w:cs="Times New Roman"/>
            <w:color w:val="000000" w:themeColor="text1"/>
            <w:rPrChange w:id="10773" w:author="Ruijie Xu" w:date="2022-03-10T12:31:00Z">
              <w:rPr>
                <w:color w:val="000000" w:themeColor="text1"/>
              </w:rPr>
            </w:rPrChange>
          </w:rPr>
          <w:t xml:space="preserve">taxa and the </w:t>
        </w:r>
      </w:ins>
      <w:ins w:id="10774" w:author="Liliana Salvador" w:date="2022-02-26T21:06:00Z">
        <w:r w:rsidR="00CF41AB" w:rsidRPr="002B42A7">
          <w:rPr>
            <w:rFonts w:ascii="Times New Roman" w:hAnsi="Times New Roman" w:cs="Times New Roman"/>
            <w:color w:val="000000" w:themeColor="text1"/>
            <w:rPrChange w:id="10775" w:author="Ruijie Xu" w:date="2022-03-10T12:31:00Z">
              <w:rPr>
                <w:color w:val="000000" w:themeColor="text1"/>
              </w:rPr>
            </w:rPrChange>
          </w:rPr>
          <w:t xml:space="preserve">correspondent </w:t>
        </w:r>
      </w:ins>
      <w:ins w:id="10776" w:author="Ruijie Xu" w:date="2022-01-30T11:38:00Z">
        <w:r w:rsidR="003B13B2" w:rsidRPr="002B42A7">
          <w:rPr>
            <w:rFonts w:ascii="Times New Roman" w:hAnsi="Times New Roman" w:cs="Times New Roman"/>
            <w:color w:val="000000" w:themeColor="text1"/>
            <w:rPrChange w:id="10777" w:author="Ruijie Xu" w:date="2022-03-10T12:31:00Z">
              <w:rPr>
                <w:color w:val="000000" w:themeColor="text1"/>
              </w:rPr>
            </w:rPrChange>
          </w:rPr>
          <w:t>num</w:t>
        </w:r>
      </w:ins>
      <w:ins w:id="10778" w:author="Ruijie Xu" w:date="2022-01-30T11:39:00Z">
        <w:r w:rsidR="003B13B2" w:rsidRPr="002B42A7">
          <w:rPr>
            <w:rFonts w:ascii="Times New Roman" w:hAnsi="Times New Roman" w:cs="Times New Roman"/>
            <w:color w:val="000000" w:themeColor="text1"/>
            <w:rPrChange w:id="10779" w:author="Ruijie Xu" w:date="2022-03-10T12:31:00Z">
              <w:rPr>
                <w:color w:val="000000" w:themeColor="text1"/>
              </w:rPr>
            </w:rPrChange>
          </w:rPr>
          <w:t xml:space="preserve">ber of reads </w:t>
        </w:r>
        <w:del w:id="10780" w:author="Liliana Salvador" w:date="2022-02-26T21:06:00Z">
          <w:r w:rsidR="003B13B2" w:rsidRPr="002B42A7" w:rsidDel="00CF41AB">
            <w:rPr>
              <w:rFonts w:ascii="Times New Roman" w:hAnsi="Times New Roman" w:cs="Times New Roman"/>
              <w:color w:val="000000" w:themeColor="text1"/>
              <w:rPrChange w:id="10781" w:author="Ruijie Xu" w:date="2022-03-10T12:31:00Z">
                <w:rPr>
                  <w:color w:val="000000" w:themeColor="text1"/>
                </w:rPr>
              </w:rPrChange>
            </w:rPr>
            <w:delText xml:space="preserve">classified under each virues taxa </w:delText>
          </w:r>
        </w:del>
      </w:ins>
      <w:ins w:id="10782" w:author="Ruijie Xu" w:date="2022-01-30T14:27:00Z">
        <w:r w:rsidR="0019346C" w:rsidRPr="002B42A7">
          <w:rPr>
            <w:rFonts w:ascii="Times New Roman" w:hAnsi="Times New Roman" w:cs="Times New Roman"/>
            <w:color w:val="000000" w:themeColor="text1"/>
            <w:rPrChange w:id="10783" w:author="Ruijie Xu" w:date="2022-03-10T12:31:00Z">
              <w:rPr>
                <w:color w:val="000000" w:themeColor="text1"/>
              </w:rPr>
            </w:rPrChange>
          </w:rPr>
          <w:t xml:space="preserve">using different group1 software </w:t>
        </w:r>
      </w:ins>
      <w:ins w:id="10784" w:author="Ruijie Xu" w:date="2022-01-30T11:39:00Z">
        <w:r w:rsidR="003B13B2" w:rsidRPr="002B42A7">
          <w:rPr>
            <w:rFonts w:ascii="Times New Roman" w:hAnsi="Times New Roman" w:cs="Times New Roman"/>
            <w:color w:val="000000" w:themeColor="text1"/>
            <w:rPrChange w:id="10785" w:author="Ruijie Xu" w:date="2022-03-10T12:31:00Z">
              <w:rPr>
                <w:color w:val="000000" w:themeColor="text1"/>
              </w:rPr>
            </w:rPrChange>
          </w:rPr>
          <w:t>were not consistent.</w:t>
        </w:r>
        <w:r w:rsidR="00EF6BF9" w:rsidRPr="002B42A7">
          <w:rPr>
            <w:rFonts w:ascii="Times New Roman" w:hAnsi="Times New Roman" w:cs="Times New Roman"/>
            <w:color w:val="000000" w:themeColor="text1"/>
            <w:rPrChange w:id="10786" w:author="Ruijie Xu" w:date="2022-03-10T12:31:00Z">
              <w:rPr>
                <w:color w:val="000000" w:themeColor="text1"/>
              </w:rPr>
            </w:rPrChange>
          </w:rPr>
          <w:t xml:space="preserve"> </w:t>
        </w:r>
      </w:ins>
      <w:ins w:id="10787" w:author="Ruijie Xu" w:date="2022-01-30T11:40:00Z">
        <w:r w:rsidR="00EF6BF9" w:rsidRPr="002B42A7">
          <w:rPr>
            <w:rFonts w:ascii="Times New Roman" w:hAnsi="Times New Roman" w:cs="Times New Roman"/>
            <w:color w:val="000000" w:themeColor="text1"/>
            <w:rPrChange w:id="10788" w:author="Ruijie Xu" w:date="2022-03-10T12:31:00Z">
              <w:rPr>
                <w:color w:val="000000" w:themeColor="text1"/>
              </w:rPr>
            </w:rPrChange>
          </w:rPr>
          <w:t xml:space="preserve">The virus taxon identified by </w:t>
        </w:r>
      </w:ins>
      <w:ins w:id="10789" w:author="Ruijie Xu" w:date="2022-02-01T13:44:00Z">
        <w:r w:rsidR="00537B08" w:rsidRPr="002B42A7">
          <w:rPr>
            <w:rFonts w:ascii="Times New Roman" w:hAnsi="Times New Roman" w:cs="Times New Roman"/>
            <w:color w:val="000000" w:themeColor="text1"/>
            <w:rPrChange w:id="10790" w:author="Ruijie Xu" w:date="2022-03-10T12:31:00Z">
              <w:rPr>
                <w:color w:val="000000" w:themeColor="text1"/>
              </w:rPr>
            </w:rPrChange>
          </w:rPr>
          <w:t>BLASTN</w:t>
        </w:r>
      </w:ins>
      <w:ins w:id="10791" w:author="Ruijie Xu" w:date="2022-01-30T11:40:00Z">
        <w:r w:rsidR="00EF6BF9" w:rsidRPr="002B42A7">
          <w:rPr>
            <w:rFonts w:ascii="Times New Roman" w:hAnsi="Times New Roman" w:cs="Times New Roman"/>
            <w:color w:val="000000" w:themeColor="text1"/>
            <w:rPrChange w:id="10792" w:author="Ruijie Xu" w:date="2022-03-10T12:31:00Z">
              <w:rPr>
                <w:color w:val="000000" w:themeColor="text1"/>
              </w:rPr>
            </w:rPrChange>
          </w:rPr>
          <w:t xml:space="preserve"> in high abundance was not identified by any other software included in the analysis.</w:t>
        </w:r>
      </w:ins>
      <w:ins w:id="10793" w:author="Ruijie Xu" w:date="2022-01-30T11:43:00Z">
        <w:r w:rsidR="003C59BD" w:rsidRPr="002B42A7">
          <w:rPr>
            <w:rFonts w:ascii="Times New Roman" w:hAnsi="Times New Roman" w:cs="Times New Roman"/>
            <w:color w:val="000000" w:themeColor="text1"/>
            <w:rPrChange w:id="10794" w:author="Ruijie Xu" w:date="2022-03-10T12:31:00Z">
              <w:rPr>
                <w:color w:val="000000" w:themeColor="text1"/>
              </w:rPr>
            </w:rPrChange>
          </w:rPr>
          <w:t xml:space="preserve"> Except for the samples with virus classification</w:t>
        </w:r>
        <w:r w:rsidR="00850555" w:rsidRPr="002B42A7">
          <w:rPr>
            <w:rFonts w:ascii="Times New Roman" w:hAnsi="Times New Roman" w:cs="Times New Roman"/>
            <w:color w:val="000000" w:themeColor="text1"/>
            <w:rPrChange w:id="10795" w:author="Ruijie Xu" w:date="2022-03-10T12:31:00Z">
              <w:rPr>
                <w:color w:val="000000" w:themeColor="text1"/>
              </w:rPr>
            </w:rPrChange>
          </w:rPr>
          <w:t>s</w:t>
        </w:r>
        <w:r w:rsidR="003C59BD" w:rsidRPr="002B42A7">
          <w:rPr>
            <w:rFonts w:ascii="Times New Roman" w:hAnsi="Times New Roman" w:cs="Times New Roman"/>
            <w:color w:val="000000" w:themeColor="text1"/>
            <w:rPrChange w:id="10796" w:author="Ruijie Xu" w:date="2022-03-10T12:31:00Z">
              <w:rPr>
                <w:color w:val="000000" w:themeColor="text1"/>
              </w:rPr>
            </w:rPrChange>
          </w:rPr>
          <w:t xml:space="preserve">, the profiling of </w:t>
        </w:r>
      </w:ins>
      <w:ins w:id="10797" w:author="Liliana Salvador" w:date="2022-02-26T21:08:00Z">
        <w:r w:rsidR="00CF41AB" w:rsidRPr="002B42A7">
          <w:rPr>
            <w:rFonts w:ascii="Times New Roman" w:hAnsi="Times New Roman" w:cs="Times New Roman"/>
            <w:color w:val="000000" w:themeColor="text1"/>
            <w:rPrChange w:id="10798" w:author="Ruijie Xu" w:date="2022-03-10T12:31:00Z">
              <w:rPr>
                <w:color w:val="000000" w:themeColor="text1"/>
              </w:rPr>
            </w:rPrChange>
          </w:rPr>
          <w:t>B</w:t>
        </w:r>
      </w:ins>
      <w:ins w:id="10799" w:author="Ruijie Xu" w:date="2022-01-30T11:43:00Z">
        <w:del w:id="10800" w:author="Liliana Salvador" w:date="2022-02-26T21:08:00Z">
          <w:r w:rsidR="003C59BD" w:rsidRPr="002B42A7" w:rsidDel="00CF41AB">
            <w:rPr>
              <w:rFonts w:ascii="Times New Roman" w:hAnsi="Times New Roman" w:cs="Times New Roman"/>
              <w:color w:val="000000" w:themeColor="text1"/>
              <w:rPrChange w:id="10801" w:author="Ruijie Xu" w:date="2022-03-10T12:31:00Z">
                <w:rPr>
                  <w:color w:val="000000" w:themeColor="text1"/>
                </w:rPr>
              </w:rPrChange>
            </w:rPr>
            <w:delText>b</w:delText>
          </w:r>
        </w:del>
        <w:r w:rsidR="003C59BD" w:rsidRPr="002B42A7">
          <w:rPr>
            <w:rFonts w:ascii="Times New Roman" w:hAnsi="Times New Roman" w:cs="Times New Roman"/>
            <w:color w:val="000000" w:themeColor="text1"/>
            <w:rPrChange w:id="10802" w:author="Ruijie Xu" w:date="2022-03-10T12:31:00Z">
              <w:rPr>
                <w:color w:val="000000" w:themeColor="text1"/>
              </w:rPr>
            </w:rPrChange>
          </w:rPr>
          <w:t>acteria taxa w</w:t>
        </w:r>
      </w:ins>
      <w:ins w:id="10803" w:author="Liliana Salvador" w:date="2022-02-26T21:07:00Z">
        <w:r w:rsidR="00CF41AB" w:rsidRPr="002B42A7">
          <w:rPr>
            <w:rFonts w:ascii="Times New Roman" w:hAnsi="Times New Roman" w:cs="Times New Roman"/>
            <w:color w:val="000000" w:themeColor="text1"/>
            <w:rPrChange w:id="10804" w:author="Ruijie Xu" w:date="2022-03-10T12:31:00Z">
              <w:rPr>
                <w:color w:val="000000" w:themeColor="text1"/>
              </w:rPr>
            </w:rPrChange>
          </w:rPr>
          <w:t>as</w:t>
        </w:r>
      </w:ins>
      <w:ins w:id="10805" w:author="Ruijie Xu" w:date="2022-01-30T11:43:00Z">
        <w:del w:id="10806" w:author="Liliana Salvador" w:date="2022-02-26T21:07:00Z">
          <w:r w:rsidR="003C59BD" w:rsidRPr="002B42A7" w:rsidDel="00CF41AB">
            <w:rPr>
              <w:rFonts w:ascii="Times New Roman" w:hAnsi="Times New Roman" w:cs="Times New Roman"/>
              <w:color w:val="000000" w:themeColor="text1"/>
              <w:rPrChange w:id="10807" w:author="Ruijie Xu" w:date="2022-03-10T12:31:00Z">
                <w:rPr>
                  <w:color w:val="000000" w:themeColor="text1"/>
                </w:rPr>
              </w:rPrChange>
            </w:rPr>
            <w:delText>ere</w:delText>
          </w:r>
        </w:del>
        <w:r w:rsidR="003C59BD" w:rsidRPr="002B42A7">
          <w:rPr>
            <w:rFonts w:ascii="Times New Roman" w:hAnsi="Times New Roman" w:cs="Times New Roman"/>
            <w:color w:val="000000" w:themeColor="text1"/>
            <w:rPrChange w:id="10808" w:author="Ruijie Xu" w:date="2022-03-10T12:31:00Z">
              <w:rPr>
                <w:color w:val="000000" w:themeColor="text1"/>
              </w:rPr>
            </w:rPrChange>
          </w:rPr>
          <w:t xml:space="preserve"> found </w:t>
        </w:r>
        <w:r w:rsidR="00850555" w:rsidRPr="002B42A7">
          <w:rPr>
            <w:rFonts w:ascii="Times New Roman" w:hAnsi="Times New Roman" w:cs="Times New Roman"/>
            <w:color w:val="000000" w:themeColor="text1"/>
            <w:rPrChange w:id="10809" w:author="Ruijie Xu" w:date="2022-03-10T12:31:00Z">
              <w:rPr>
                <w:color w:val="000000" w:themeColor="text1"/>
              </w:rPr>
            </w:rPrChange>
          </w:rPr>
          <w:t>mostly consis</w:t>
        </w:r>
      </w:ins>
      <w:ins w:id="10810" w:author="Ruijie Xu" w:date="2022-01-30T11:44:00Z">
        <w:r w:rsidR="00850555" w:rsidRPr="002B42A7">
          <w:rPr>
            <w:rFonts w:ascii="Times New Roman" w:hAnsi="Times New Roman" w:cs="Times New Roman"/>
            <w:color w:val="000000" w:themeColor="text1"/>
            <w:rPrChange w:id="10811" w:author="Ruijie Xu" w:date="2022-03-10T12:31:00Z">
              <w:rPr>
                <w:color w:val="000000" w:themeColor="text1"/>
              </w:rPr>
            </w:rPrChange>
          </w:rPr>
          <w:t>tent across the software at both Phylum and Genus level.</w:t>
        </w:r>
      </w:ins>
      <w:ins w:id="10812" w:author="Ruijie Xu" w:date="2022-01-30T11:45:00Z">
        <w:r w:rsidR="00A30F89" w:rsidRPr="002B42A7">
          <w:rPr>
            <w:rFonts w:ascii="Times New Roman" w:hAnsi="Times New Roman" w:cs="Times New Roman"/>
            <w:color w:val="000000" w:themeColor="text1"/>
            <w:rPrChange w:id="10813" w:author="Ruijie Xu" w:date="2022-03-10T12:31:00Z">
              <w:rPr>
                <w:color w:val="000000" w:themeColor="text1"/>
              </w:rPr>
            </w:rPrChange>
          </w:rPr>
          <w:t xml:space="preserve"> Only </w:t>
        </w:r>
      </w:ins>
      <w:ins w:id="10814" w:author="Ruijie Xu" w:date="2022-01-30T11:49:00Z">
        <w:r w:rsidR="00835FEC" w:rsidRPr="002B42A7">
          <w:rPr>
            <w:rFonts w:ascii="Times New Roman" w:hAnsi="Times New Roman" w:cs="Times New Roman"/>
            <w:color w:val="000000" w:themeColor="text1"/>
            <w:rPrChange w:id="10815" w:author="Ruijie Xu" w:date="2022-03-10T12:31:00Z">
              <w:rPr>
                <w:color w:val="000000" w:themeColor="text1"/>
              </w:rPr>
            </w:rPrChange>
          </w:rPr>
          <w:t xml:space="preserve">the classifications of </w:t>
        </w:r>
      </w:ins>
      <w:ins w:id="10816" w:author="Ruijie Xu" w:date="2022-01-30T11:45:00Z">
        <w:r w:rsidR="00A30F89" w:rsidRPr="002B42A7">
          <w:rPr>
            <w:rFonts w:ascii="Times New Roman" w:hAnsi="Times New Roman" w:cs="Times New Roman"/>
            <w:color w:val="000000" w:themeColor="text1"/>
            <w:rPrChange w:id="10817" w:author="Ruijie Xu" w:date="2022-03-10T12:31:00Z">
              <w:rPr>
                <w:color w:val="000000" w:themeColor="text1"/>
              </w:rPr>
            </w:rPrChange>
          </w:rPr>
          <w:t>Metaphlan3, which could on</w:t>
        </w:r>
      </w:ins>
      <w:ins w:id="10818" w:author="Ruijie Xu" w:date="2022-01-30T11:46:00Z">
        <w:r w:rsidR="00A30F89" w:rsidRPr="002B42A7">
          <w:rPr>
            <w:rFonts w:ascii="Times New Roman" w:hAnsi="Times New Roman" w:cs="Times New Roman"/>
            <w:color w:val="000000" w:themeColor="text1"/>
            <w:rPrChange w:id="10819" w:author="Ruijie Xu" w:date="2022-03-10T12:31:00Z">
              <w:rPr>
                <w:color w:val="000000" w:themeColor="text1"/>
              </w:rPr>
            </w:rPrChange>
          </w:rPr>
          <w:t xml:space="preserve">ly identify </w:t>
        </w:r>
      </w:ins>
      <w:ins w:id="10820" w:author="Ruijie Xu" w:date="2022-01-30T11:48:00Z">
        <w:r w:rsidR="004F6BB0" w:rsidRPr="002B42A7">
          <w:rPr>
            <w:rFonts w:ascii="Times New Roman" w:hAnsi="Times New Roman" w:cs="Times New Roman"/>
            <w:color w:val="000000" w:themeColor="text1"/>
            <w:rPrChange w:id="10821" w:author="Ruijie Xu" w:date="2022-03-10T12:31:00Z">
              <w:rPr>
                <w:color w:val="000000" w:themeColor="text1"/>
              </w:rPr>
            </w:rPrChange>
          </w:rPr>
          <w:t xml:space="preserve">a few </w:t>
        </w:r>
      </w:ins>
      <w:ins w:id="10822" w:author="Ruijie Xu" w:date="2022-01-30T11:46:00Z">
        <w:r w:rsidR="00A30F89" w:rsidRPr="002B42A7">
          <w:rPr>
            <w:rFonts w:ascii="Times New Roman" w:hAnsi="Times New Roman" w:cs="Times New Roman"/>
            <w:color w:val="000000" w:themeColor="text1"/>
            <w:rPrChange w:id="10823" w:author="Ruijie Xu" w:date="2022-03-10T12:31:00Z">
              <w:rPr>
                <w:color w:val="000000" w:themeColor="text1"/>
              </w:rPr>
            </w:rPrChange>
          </w:rPr>
          <w:t>taxa</w:t>
        </w:r>
      </w:ins>
      <w:ins w:id="10824" w:author="Ruijie Xu" w:date="2022-01-30T11:48:00Z">
        <w:r w:rsidR="004F6BB0" w:rsidRPr="002B42A7">
          <w:rPr>
            <w:rFonts w:ascii="Times New Roman" w:hAnsi="Times New Roman" w:cs="Times New Roman"/>
            <w:color w:val="000000" w:themeColor="text1"/>
            <w:rPrChange w:id="10825" w:author="Ruijie Xu" w:date="2022-03-10T12:31:00Z">
              <w:rPr>
                <w:color w:val="000000" w:themeColor="text1"/>
              </w:rPr>
            </w:rPrChange>
          </w:rPr>
          <w:t xml:space="preserve"> from each sample</w:t>
        </w:r>
      </w:ins>
      <w:ins w:id="10826" w:author="Ruijie Xu" w:date="2022-01-30T11:46:00Z">
        <w:r w:rsidR="00A30F89" w:rsidRPr="002B42A7">
          <w:rPr>
            <w:rFonts w:ascii="Times New Roman" w:hAnsi="Times New Roman" w:cs="Times New Roman"/>
            <w:color w:val="000000" w:themeColor="text1"/>
            <w:rPrChange w:id="10827" w:author="Ruijie Xu" w:date="2022-03-10T12:31:00Z">
              <w:rPr>
                <w:color w:val="000000" w:themeColor="text1"/>
              </w:rPr>
            </w:rPrChange>
          </w:rPr>
          <w:t xml:space="preserve"> </w:t>
        </w:r>
      </w:ins>
      <w:ins w:id="10828" w:author="Ruijie Xu" w:date="2022-01-30T11:48:00Z">
        <w:r w:rsidR="004F6BB0" w:rsidRPr="002B42A7">
          <w:rPr>
            <w:rFonts w:ascii="Times New Roman" w:hAnsi="Times New Roman" w:cs="Times New Roman"/>
            <w:color w:val="000000" w:themeColor="text1"/>
            <w:rPrChange w:id="10829" w:author="Ruijie Xu" w:date="2022-03-10T12:31:00Z">
              <w:rPr>
                <w:color w:val="000000" w:themeColor="text1"/>
              </w:rPr>
            </w:rPrChange>
          </w:rPr>
          <w:t>with high abundance</w:t>
        </w:r>
      </w:ins>
      <w:ins w:id="10830" w:author="Ruijie Xu" w:date="2022-01-30T11:46:00Z">
        <w:r w:rsidR="00A30F89" w:rsidRPr="002B42A7">
          <w:rPr>
            <w:rFonts w:ascii="Times New Roman" w:hAnsi="Times New Roman" w:cs="Times New Roman"/>
            <w:color w:val="000000" w:themeColor="text1"/>
            <w:rPrChange w:id="10831" w:author="Ruijie Xu" w:date="2022-03-10T12:31:00Z">
              <w:rPr>
                <w:color w:val="000000" w:themeColor="text1"/>
              </w:rPr>
            </w:rPrChange>
          </w:rPr>
          <w:t xml:space="preserve">, and Diamond, which </w:t>
        </w:r>
      </w:ins>
      <w:ins w:id="10832" w:author="Ruijie Xu" w:date="2022-01-30T11:49:00Z">
        <w:r w:rsidR="00835FEC" w:rsidRPr="002B42A7">
          <w:rPr>
            <w:rFonts w:ascii="Times New Roman" w:hAnsi="Times New Roman" w:cs="Times New Roman"/>
            <w:color w:val="000000" w:themeColor="text1"/>
            <w:rPrChange w:id="10833" w:author="Ruijie Xu" w:date="2022-03-10T12:31:00Z">
              <w:rPr>
                <w:color w:val="000000" w:themeColor="text1"/>
              </w:rPr>
            </w:rPrChange>
          </w:rPr>
          <w:t>report</w:t>
        </w:r>
      </w:ins>
      <w:ins w:id="10834" w:author="Ruijie Xu" w:date="2022-01-30T11:50:00Z">
        <w:r w:rsidR="00835FEC" w:rsidRPr="002B42A7">
          <w:rPr>
            <w:rFonts w:ascii="Times New Roman" w:hAnsi="Times New Roman" w:cs="Times New Roman"/>
            <w:color w:val="000000" w:themeColor="text1"/>
            <w:rPrChange w:id="10835" w:author="Ruijie Xu" w:date="2022-03-10T12:31:00Z">
              <w:rPr>
                <w:color w:val="000000" w:themeColor="text1"/>
              </w:rPr>
            </w:rPrChange>
          </w:rPr>
          <w:t>ed</w:t>
        </w:r>
      </w:ins>
      <w:ins w:id="10836" w:author="Ruijie Xu" w:date="2022-01-30T11:49:00Z">
        <w:r w:rsidR="00835FEC" w:rsidRPr="002B42A7">
          <w:rPr>
            <w:rFonts w:ascii="Times New Roman" w:hAnsi="Times New Roman" w:cs="Times New Roman"/>
            <w:color w:val="000000" w:themeColor="text1"/>
            <w:rPrChange w:id="10837" w:author="Ruijie Xu" w:date="2022-03-10T12:31:00Z">
              <w:rPr>
                <w:color w:val="000000" w:themeColor="text1"/>
              </w:rPr>
            </w:rPrChange>
          </w:rPr>
          <w:t xml:space="preserve"> conflicting profiles in Firmicutes </w:t>
        </w:r>
      </w:ins>
      <w:ins w:id="10838" w:author="Ruijie Xu" w:date="2022-01-30T11:50:00Z">
        <w:r w:rsidR="00835FEC" w:rsidRPr="002B42A7">
          <w:rPr>
            <w:rFonts w:ascii="Times New Roman" w:hAnsi="Times New Roman" w:cs="Times New Roman"/>
            <w:color w:val="000000" w:themeColor="text1"/>
            <w:rPrChange w:id="10839" w:author="Ruijie Xu" w:date="2022-03-10T12:31:00Z">
              <w:rPr>
                <w:color w:val="000000" w:themeColor="text1"/>
              </w:rPr>
            </w:rPrChange>
          </w:rPr>
          <w:t xml:space="preserve">identification </w:t>
        </w:r>
      </w:ins>
      <w:ins w:id="10840" w:author="Ruijie Xu" w:date="2022-01-30T11:51:00Z">
        <w:r w:rsidR="00835FEC" w:rsidRPr="002B42A7">
          <w:rPr>
            <w:rFonts w:ascii="Times New Roman" w:hAnsi="Times New Roman" w:cs="Times New Roman"/>
            <w:color w:val="000000" w:themeColor="text1"/>
            <w:rPrChange w:id="10841" w:author="Ruijie Xu" w:date="2022-03-10T12:31:00Z">
              <w:rPr>
                <w:color w:val="000000" w:themeColor="text1"/>
              </w:rPr>
            </w:rPrChange>
          </w:rPr>
          <w:t xml:space="preserve">at </w:t>
        </w:r>
      </w:ins>
      <w:ins w:id="10842" w:author="Ruijie Xu" w:date="2022-01-30T14:28:00Z">
        <w:r w:rsidR="0019346C" w:rsidRPr="002B42A7">
          <w:rPr>
            <w:rFonts w:ascii="Times New Roman" w:hAnsi="Times New Roman" w:cs="Times New Roman"/>
            <w:color w:val="000000" w:themeColor="text1"/>
            <w:rPrChange w:id="10843" w:author="Ruijie Xu" w:date="2022-03-10T12:31:00Z">
              <w:rPr>
                <w:color w:val="000000" w:themeColor="text1"/>
              </w:rPr>
            </w:rPrChange>
          </w:rPr>
          <w:t xml:space="preserve">the </w:t>
        </w:r>
      </w:ins>
      <w:ins w:id="10844" w:author="Ruijie Xu" w:date="2022-01-30T11:51:00Z">
        <w:r w:rsidR="00835FEC" w:rsidRPr="002B42A7">
          <w:rPr>
            <w:rFonts w:ascii="Times New Roman" w:hAnsi="Times New Roman" w:cs="Times New Roman"/>
            <w:color w:val="000000" w:themeColor="text1"/>
            <w:rPrChange w:id="10845" w:author="Ruijie Xu" w:date="2022-03-10T12:31:00Z">
              <w:rPr>
                <w:color w:val="000000" w:themeColor="text1"/>
              </w:rPr>
            </w:rPrChange>
          </w:rPr>
          <w:t xml:space="preserve">Phylum level </w:t>
        </w:r>
      </w:ins>
      <w:ins w:id="10846" w:author="Ruijie Xu" w:date="2022-01-30T11:50:00Z">
        <w:r w:rsidR="00835FEC" w:rsidRPr="002B42A7">
          <w:rPr>
            <w:rFonts w:ascii="Times New Roman" w:hAnsi="Times New Roman" w:cs="Times New Roman"/>
            <w:color w:val="000000" w:themeColor="text1"/>
            <w:rPrChange w:id="10847" w:author="Ruijie Xu" w:date="2022-03-10T12:31:00Z">
              <w:rPr>
                <w:color w:val="000000" w:themeColor="text1"/>
              </w:rPr>
            </w:rPrChange>
          </w:rPr>
          <w:t>(</w:t>
        </w:r>
        <w:r w:rsidR="00835FEC" w:rsidRPr="002B42A7">
          <w:rPr>
            <w:rFonts w:ascii="Times New Roman" w:hAnsi="Times New Roman" w:cs="Times New Roman"/>
            <w:i/>
            <w:iCs/>
            <w:color w:val="000000" w:themeColor="text1"/>
            <w:rPrChange w:id="10848" w:author="Ruijie Xu" w:date="2022-03-10T12:31:00Z">
              <w:rPr>
                <w:color w:val="000000" w:themeColor="text1"/>
              </w:rPr>
            </w:rPrChange>
          </w:rPr>
          <w:t>Bacillus</w:t>
        </w:r>
        <w:r w:rsidR="00835FEC" w:rsidRPr="002B42A7">
          <w:rPr>
            <w:rFonts w:ascii="Times New Roman" w:hAnsi="Times New Roman" w:cs="Times New Roman"/>
            <w:color w:val="000000" w:themeColor="text1"/>
            <w:rPrChange w:id="10849" w:author="Ruijie Xu" w:date="2022-03-10T12:31:00Z">
              <w:rPr>
                <w:color w:val="000000" w:themeColor="text1"/>
              </w:rPr>
            </w:rPrChange>
          </w:rPr>
          <w:t xml:space="preserve"> at Genus level) </w:t>
        </w:r>
      </w:ins>
      <w:ins w:id="10850" w:author="Ruijie Xu" w:date="2022-01-30T11:51:00Z">
        <w:r w:rsidR="00835FEC" w:rsidRPr="002B42A7">
          <w:rPr>
            <w:rFonts w:ascii="Times New Roman" w:hAnsi="Times New Roman" w:cs="Times New Roman"/>
            <w:color w:val="000000" w:themeColor="text1"/>
            <w:rPrChange w:id="10851" w:author="Ruijie Xu" w:date="2022-03-10T12:31:00Z">
              <w:rPr>
                <w:color w:val="000000" w:themeColor="text1"/>
              </w:rPr>
            </w:rPrChange>
          </w:rPr>
          <w:t>with the classification of all the other software</w:t>
        </w:r>
      </w:ins>
      <w:ins w:id="10852" w:author="Ruijie Xu" w:date="2022-01-30T11:49:00Z">
        <w:r w:rsidR="00835FEC" w:rsidRPr="002B42A7">
          <w:rPr>
            <w:rFonts w:ascii="Times New Roman" w:hAnsi="Times New Roman" w:cs="Times New Roman"/>
            <w:color w:val="000000" w:themeColor="text1"/>
            <w:rPrChange w:id="10853" w:author="Ruijie Xu" w:date="2022-03-10T12:31:00Z">
              <w:rPr>
                <w:color w:val="000000" w:themeColor="text1"/>
              </w:rPr>
            </w:rPrChange>
          </w:rPr>
          <w:t xml:space="preserve">, </w:t>
        </w:r>
      </w:ins>
      <w:ins w:id="10854" w:author="Ruijie Xu" w:date="2022-01-30T11:51:00Z">
        <w:r w:rsidR="00E97862" w:rsidRPr="002B42A7">
          <w:rPr>
            <w:rFonts w:ascii="Times New Roman" w:hAnsi="Times New Roman" w:cs="Times New Roman"/>
            <w:color w:val="000000" w:themeColor="text1"/>
            <w:rPrChange w:id="10855" w:author="Ruijie Xu" w:date="2022-03-10T12:31:00Z">
              <w:rPr>
                <w:color w:val="000000" w:themeColor="text1"/>
              </w:rPr>
            </w:rPrChange>
          </w:rPr>
          <w:t>were</w:t>
        </w:r>
      </w:ins>
      <w:ins w:id="10856" w:author="Ruijie Xu" w:date="2022-01-30T11:52:00Z">
        <w:r w:rsidR="00E97862" w:rsidRPr="002B42A7">
          <w:rPr>
            <w:rFonts w:ascii="Times New Roman" w:hAnsi="Times New Roman" w:cs="Times New Roman"/>
            <w:color w:val="000000" w:themeColor="text1"/>
            <w:rPrChange w:id="10857" w:author="Ruijie Xu" w:date="2022-03-10T12:31:00Z">
              <w:rPr>
                <w:color w:val="000000" w:themeColor="text1"/>
              </w:rPr>
            </w:rPrChange>
          </w:rPr>
          <w:t xml:space="preserve"> different</w:t>
        </w:r>
      </w:ins>
      <w:ins w:id="10858" w:author="Ruijie Xu" w:date="2022-01-30T14:28:00Z">
        <w:r w:rsidR="0019346C" w:rsidRPr="002B42A7">
          <w:rPr>
            <w:rFonts w:ascii="Times New Roman" w:hAnsi="Times New Roman" w:cs="Times New Roman"/>
            <w:color w:val="000000" w:themeColor="text1"/>
            <w:rPrChange w:id="10859" w:author="Ruijie Xu" w:date="2022-03-10T12:31:00Z">
              <w:rPr>
                <w:color w:val="000000" w:themeColor="text1"/>
              </w:rPr>
            </w:rPrChange>
          </w:rPr>
          <w:t xml:space="preserve"> </w:t>
        </w:r>
      </w:ins>
      <w:ins w:id="10860" w:author="Ruijie Xu" w:date="2022-02-02T13:54:00Z">
        <w:r w:rsidR="00276EE5" w:rsidRPr="002B42A7">
          <w:rPr>
            <w:rFonts w:ascii="Times New Roman" w:hAnsi="Times New Roman" w:cs="Times New Roman"/>
            <w:color w:val="000000" w:themeColor="text1"/>
            <w:rPrChange w:id="10861" w:author="Ruijie Xu" w:date="2022-03-10T12:31:00Z">
              <w:rPr>
                <w:color w:val="000000" w:themeColor="text1"/>
              </w:rPr>
            </w:rPrChange>
          </w:rPr>
          <w:t>from other software in Bacteria classification</w:t>
        </w:r>
      </w:ins>
      <w:ins w:id="10862" w:author="Ruijie Xu" w:date="2022-01-30T11:52:00Z">
        <w:r w:rsidR="00E97862" w:rsidRPr="002B42A7">
          <w:rPr>
            <w:rFonts w:ascii="Times New Roman" w:hAnsi="Times New Roman" w:cs="Times New Roman"/>
            <w:color w:val="000000" w:themeColor="text1"/>
            <w:rPrChange w:id="10863" w:author="Ruijie Xu" w:date="2022-03-10T12:31:00Z">
              <w:rPr>
                <w:color w:val="000000" w:themeColor="text1"/>
              </w:rPr>
            </w:rPrChange>
          </w:rPr>
          <w:t>.</w:t>
        </w:r>
      </w:ins>
      <w:ins w:id="10864" w:author="Ruijie Xu" w:date="2022-01-30T11:53:00Z">
        <w:r w:rsidR="00702D65" w:rsidRPr="002B42A7">
          <w:rPr>
            <w:rFonts w:ascii="Times New Roman" w:hAnsi="Times New Roman" w:cs="Times New Roman"/>
            <w:color w:val="000000" w:themeColor="text1"/>
            <w:rPrChange w:id="10865" w:author="Ruijie Xu" w:date="2022-03-10T12:31:00Z">
              <w:rPr>
                <w:color w:val="000000" w:themeColor="text1"/>
              </w:rPr>
            </w:rPrChange>
          </w:rPr>
          <w:t xml:space="preserve"> </w:t>
        </w:r>
      </w:ins>
    </w:p>
    <w:p w14:paraId="0D012B48" w14:textId="0764D899" w:rsidR="0032111B" w:rsidRPr="002B42A7" w:rsidRDefault="00702D65" w:rsidP="00D33126">
      <w:pPr>
        <w:spacing w:line="480" w:lineRule="auto"/>
        <w:rPr>
          <w:ins w:id="10866" w:author="Liliana Salvador" w:date="2022-02-26T21:10:00Z"/>
          <w:rFonts w:ascii="Times New Roman" w:hAnsi="Times New Roman" w:cs="Times New Roman"/>
          <w:color w:val="000000" w:themeColor="text1"/>
          <w:rPrChange w:id="10867" w:author="Ruijie Xu" w:date="2022-03-10T12:31:00Z">
            <w:rPr>
              <w:ins w:id="10868" w:author="Liliana Salvador" w:date="2022-02-26T21:10:00Z"/>
              <w:color w:val="000000" w:themeColor="text1"/>
            </w:rPr>
          </w:rPrChange>
        </w:rPr>
      </w:pPr>
      <w:ins w:id="10869" w:author="Ruijie Xu" w:date="2022-01-30T11:54:00Z">
        <w:r w:rsidRPr="002B42A7">
          <w:rPr>
            <w:rFonts w:ascii="Times New Roman" w:hAnsi="Times New Roman" w:cs="Times New Roman"/>
            <w:color w:val="000000" w:themeColor="text1"/>
            <w:rPrChange w:id="10870" w:author="Ruijie Xu" w:date="2022-03-10T12:31:00Z">
              <w:rPr>
                <w:color w:val="000000" w:themeColor="text1"/>
              </w:rPr>
            </w:rPrChange>
          </w:rPr>
          <w:t>Compare</w:t>
        </w:r>
      </w:ins>
      <w:ins w:id="10871" w:author="Liliana Salvador" w:date="2022-02-26T21:08:00Z">
        <w:r w:rsidR="00CF41AB" w:rsidRPr="002B42A7">
          <w:rPr>
            <w:rFonts w:ascii="Times New Roman" w:hAnsi="Times New Roman" w:cs="Times New Roman"/>
            <w:color w:val="000000" w:themeColor="text1"/>
            <w:rPrChange w:id="10872" w:author="Ruijie Xu" w:date="2022-03-10T12:31:00Z">
              <w:rPr>
                <w:color w:val="000000" w:themeColor="text1"/>
              </w:rPr>
            </w:rPrChange>
          </w:rPr>
          <w:t>d</w:t>
        </w:r>
      </w:ins>
      <w:ins w:id="10873" w:author="Ruijie Xu" w:date="2022-01-30T11:54:00Z">
        <w:r w:rsidRPr="002B42A7">
          <w:rPr>
            <w:rFonts w:ascii="Times New Roman" w:hAnsi="Times New Roman" w:cs="Times New Roman"/>
            <w:color w:val="000000" w:themeColor="text1"/>
            <w:rPrChange w:id="10874" w:author="Ruijie Xu" w:date="2022-03-10T12:31:00Z">
              <w:rPr>
                <w:color w:val="000000" w:themeColor="text1"/>
              </w:rPr>
            </w:rPrChange>
          </w:rPr>
          <w:t xml:space="preserve"> to </w:t>
        </w:r>
      </w:ins>
      <w:ins w:id="10875" w:author="Liliana Salvador" w:date="2022-02-26T21:08:00Z">
        <w:r w:rsidR="0032111B" w:rsidRPr="002B42A7">
          <w:rPr>
            <w:rFonts w:ascii="Times New Roman" w:hAnsi="Times New Roman" w:cs="Times New Roman"/>
            <w:color w:val="000000" w:themeColor="text1"/>
            <w:rPrChange w:id="10876" w:author="Ruijie Xu" w:date="2022-03-10T12:31:00Z">
              <w:rPr>
                <w:color w:val="000000" w:themeColor="text1"/>
              </w:rPr>
            </w:rPrChange>
          </w:rPr>
          <w:t>P</w:t>
        </w:r>
      </w:ins>
      <w:ins w:id="10877" w:author="Ruijie Xu" w:date="2022-01-30T11:54:00Z">
        <w:del w:id="10878" w:author="Liliana Salvador" w:date="2022-02-26T21:08:00Z">
          <w:r w:rsidRPr="002B42A7" w:rsidDel="0032111B">
            <w:rPr>
              <w:rFonts w:ascii="Times New Roman" w:hAnsi="Times New Roman" w:cs="Times New Roman"/>
              <w:color w:val="000000" w:themeColor="text1"/>
              <w:rPrChange w:id="10879" w:author="Ruijie Xu" w:date="2022-03-10T12:31:00Z">
                <w:rPr>
                  <w:color w:val="000000" w:themeColor="text1"/>
                </w:rPr>
              </w:rPrChange>
            </w:rPr>
            <w:delText>p</w:delText>
          </w:r>
        </w:del>
        <w:r w:rsidRPr="002B42A7">
          <w:rPr>
            <w:rFonts w:ascii="Times New Roman" w:hAnsi="Times New Roman" w:cs="Times New Roman"/>
            <w:color w:val="000000" w:themeColor="text1"/>
            <w:rPrChange w:id="10880" w:author="Ruijie Xu" w:date="2022-03-10T12:31:00Z">
              <w:rPr>
                <w:color w:val="000000" w:themeColor="text1"/>
              </w:rPr>
            </w:rPrChange>
          </w:rPr>
          <w:t>hylum and Genus level</w:t>
        </w:r>
      </w:ins>
      <w:ins w:id="10881" w:author="Liliana Salvador" w:date="2022-02-26T21:08:00Z">
        <w:r w:rsidR="0032111B" w:rsidRPr="002B42A7">
          <w:rPr>
            <w:rFonts w:ascii="Times New Roman" w:hAnsi="Times New Roman" w:cs="Times New Roman"/>
            <w:color w:val="000000" w:themeColor="text1"/>
            <w:rPrChange w:id="10882" w:author="Ruijie Xu" w:date="2022-03-10T12:31:00Z">
              <w:rPr>
                <w:color w:val="000000" w:themeColor="text1"/>
              </w:rPr>
            </w:rPrChange>
          </w:rPr>
          <w:t>s</w:t>
        </w:r>
      </w:ins>
      <w:ins w:id="10883" w:author="Ruijie Xu" w:date="2022-01-30T11:54:00Z">
        <w:r w:rsidRPr="002B42A7">
          <w:rPr>
            <w:rFonts w:ascii="Times New Roman" w:hAnsi="Times New Roman" w:cs="Times New Roman"/>
            <w:color w:val="000000" w:themeColor="text1"/>
            <w:rPrChange w:id="10884" w:author="Ruijie Xu" w:date="2022-03-10T12:31:00Z">
              <w:rPr>
                <w:color w:val="000000" w:themeColor="text1"/>
              </w:rPr>
            </w:rPrChange>
          </w:rPr>
          <w:t>, the classification</w:t>
        </w:r>
      </w:ins>
      <w:ins w:id="10885" w:author="Ruijie Xu" w:date="2022-01-30T14:28:00Z">
        <w:r w:rsidR="00B344E0" w:rsidRPr="002B42A7">
          <w:rPr>
            <w:rFonts w:ascii="Times New Roman" w:hAnsi="Times New Roman" w:cs="Times New Roman"/>
            <w:color w:val="000000" w:themeColor="text1"/>
            <w:rPrChange w:id="10886" w:author="Ruijie Xu" w:date="2022-03-10T12:31:00Z">
              <w:rPr>
                <w:color w:val="000000" w:themeColor="text1"/>
              </w:rPr>
            </w:rPrChange>
          </w:rPr>
          <w:t>s</w:t>
        </w:r>
      </w:ins>
      <w:ins w:id="10887" w:author="Ruijie Xu" w:date="2022-01-30T11:54:00Z">
        <w:r w:rsidRPr="002B42A7">
          <w:rPr>
            <w:rFonts w:ascii="Times New Roman" w:hAnsi="Times New Roman" w:cs="Times New Roman"/>
            <w:color w:val="000000" w:themeColor="text1"/>
            <w:rPrChange w:id="10888" w:author="Ruijie Xu" w:date="2022-03-10T12:31:00Z">
              <w:rPr>
                <w:color w:val="000000" w:themeColor="text1"/>
              </w:rPr>
            </w:rPrChange>
          </w:rPr>
          <w:t xml:space="preserve"> at the </w:t>
        </w:r>
      </w:ins>
      <w:ins w:id="10889" w:author="Rajeev, Sree" w:date="2022-03-03T11:42:00Z">
        <w:r w:rsidR="006F201E" w:rsidRPr="002B42A7">
          <w:rPr>
            <w:rFonts w:ascii="Times New Roman" w:hAnsi="Times New Roman" w:cs="Times New Roman"/>
            <w:color w:val="000000" w:themeColor="text1"/>
            <w:rPrChange w:id="10890" w:author="Ruijie Xu" w:date="2022-03-10T12:31:00Z">
              <w:rPr>
                <w:color w:val="000000" w:themeColor="text1"/>
              </w:rPr>
            </w:rPrChange>
          </w:rPr>
          <w:t>s</w:t>
        </w:r>
      </w:ins>
      <w:ins w:id="10891" w:author="Ruijie Xu" w:date="2022-01-30T11:54:00Z">
        <w:del w:id="10892" w:author="Rajeev, Sree" w:date="2022-03-03T11:42:00Z">
          <w:r w:rsidRPr="002B42A7" w:rsidDel="006F201E">
            <w:rPr>
              <w:rFonts w:ascii="Times New Roman" w:hAnsi="Times New Roman" w:cs="Times New Roman"/>
              <w:color w:val="000000" w:themeColor="text1"/>
              <w:rPrChange w:id="10893" w:author="Ruijie Xu" w:date="2022-03-10T12:31:00Z">
                <w:rPr>
                  <w:color w:val="000000" w:themeColor="text1"/>
                </w:rPr>
              </w:rPrChange>
            </w:rPr>
            <w:delText>S</w:delText>
          </w:r>
        </w:del>
        <w:r w:rsidRPr="002B42A7">
          <w:rPr>
            <w:rFonts w:ascii="Times New Roman" w:hAnsi="Times New Roman" w:cs="Times New Roman"/>
            <w:color w:val="000000" w:themeColor="text1"/>
            <w:rPrChange w:id="10894" w:author="Ruijie Xu" w:date="2022-03-10T12:31:00Z">
              <w:rPr>
                <w:color w:val="000000" w:themeColor="text1"/>
              </w:rPr>
            </w:rPrChange>
          </w:rPr>
          <w:t xml:space="preserve">pecies level </w:t>
        </w:r>
      </w:ins>
      <w:ins w:id="10895" w:author="Ruijie Xu" w:date="2022-01-30T14:28:00Z">
        <w:r w:rsidR="00B344E0" w:rsidRPr="002B42A7">
          <w:rPr>
            <w:rFonts w:ascii="Times New Roman" w:hAnsi="Times New Roman" w:cs="Times New Roman"/>
            <w:color w:val="000000" w:themeColor="text1"/>
            <w:rPrChange w:id="10896" w:author="Ruijie Xu" w:date="2022-03-10T12:31:00Z">
              <w:rPr>
                <w:color w:val="000000" w:themeColor="text1"/>
              </w:rPr>
            </w:rPrChange>
          </w:rPr>
          <w:t>were</w:t>
        </w:r>
      </w:ins>
      <w:ins w:id="10897" w:author="Ruijie Xu" w:date="2022-01-30T11:54:00Z">
        <w:r w:rsidRPr="002B42A7">
          <w:rPr>
            <w:rFonts w:ascii="Times New Roman" w:hAnsi="Times New Roman" w:cs="Times New Roman"/>
            <w:color w:val="000000" w:themeColor="text1"/>
            <w:rPrChange w:id="10898" w:author="Ruijie Xu" w:date="2022-03-10T12:31:00Z">
              <w:rPr>
                <w:color w:val="000000" w:themeColor="text1"/>
              </w:rPr>
            </w:rPrChange>
          </w:rPr>
          <w:t xml:space="preserve"> more diverge</w:t>
        </w:r>
      </w:ins>
      <w:ins w:id="10899" w:author="Liliana Salvador" w:date="2022-02-26T21:08:00Z">
        <w:r w:rsidR="0032111B" w:rsidRPr="002B42A7">
          <w:rPr>
            <w:rFonts w:ascii="Times New Roman" w:hAnsi="Times New Roman" w:cs="Times New Roman"/>
            <w:color w:val="000000" w:themeColor="text1"/>
            <w:rPrChange w:id="10900" w:author="Ruijie Xu" w:date="2022-03-10T12:31:00Z">
              <w:rPr>
                <w:color w:val="000000" w:themeColor="text1"/>
              </w:rPr>
            </w:rPrChange>
          </w:rPr>
          <w:t>nt</w:t>
        </w:r>
      </w:ins>
      <w:ins w:id="10901" w:author="Ruijie Xu" w:date="2022-01-30T11:54:00Z">
        <w:del w:id="10902" w:author="Liliana Salvador" w:date="2022-02-26T21:08:00Z">
          <w:r w:rsidRPr="002B42A7" w:rsidDel="0032111B">
            <w:rPr>
              <w:rFonts w:ascii="Times New Roman" w:hAnsi="Times New Roman" w:cs="Times New Roman"/>
              <w:color w:val="000000" w:themeColor="text1"/>
              <w:rPrChange w:id="10903" w:author="Ruijie Xu" w:date="2022-03-10T12:31:00Z">
                <w:rPr>
                  <w:color w:val="000000" w:themeColor="text1"/>
                </w:rPr>
              </w:rPrChange>
            </w:rPr>
            <w:delText>d</w:delText>
          </w:r>
        </w:del>
        <w:r w:rsidRPr="002B42A7">
          <w:rPr>
            <w:rFonts w:ascii="Times New Roman" w:hAnsi="Times New Roman" w:cs="Times New Roman"/>
            <w:color w:val="000000" w:themeColor="text1"/>
            <w:rPrChange w:id="10904" w:author="Ruijie Xu" w:date="2022-03-10T12:31:00Z">
              <w:rPr>
                <w:color w:val="000000" w:themeColor="text1"/>
              </w:rPr>
            </w:rPrChange>
          </w:rPr>
          <w:t xml:space="preserve"> across software. Although </w:t>
        </w:r>
      </w:ins>
      <w:ins w:id="10905" w:author="Ruijie Xu" w:date="2022-01-30T11:55:00Z">
        <w:r w:rsidR="003C6D3F" w:rsidRPr="002B42A7">
          <w:rPr>
            <w:rFonts w:ascii="Times New Roman" w:hAnsi="Times New Roman" w:cs="Times New Roman"/>
            <w:color w:val="000000" w:themeColor="text1"/>
            <w:rPrChange w:id="10906" w:author="Ruijie Xu" w:date="2022-03-10T12:31:00Z">
              <w:rPr>
                <w:color w:val="000000" w:themeColor="text1"/>
              </w:rPr>
            </w:rPrChange>
          </w:rPr>
          <w:t xml:space="preserve">most software </w:t>
        </w:r>
        <w:del w:id="10907" w:author="Liliana Salvador" w:date="2022-03-08T20:29:00Z">
          <w:r w:rsidR="003C6D3F" w:rsidRPr="002B42A7" w:rsidDel="00282502">
            <w:rPr>
              <w:rFonts w:ascii="Times New Roman" w:hAnsi="Times New Roman" w:cs="Times New Roman"/>
              <w:color w:val="000000" w:themeColor="text1"/>
              <w:rPrChange w:id="10908" w:author="Ruijie Xu" w:date="2022-03-10T12:31:00Z">
                <w:rPr>
                  <w:color w:val="000000" w:themeColor="text1"/>
                </w:rPr>
              </w:rPrChange>
            </w:rPr>
            <w:delText>ha</w:delText>
          </w:r>
        </w:del>
        <w:del w:id="10909" w:author="Liliana Salvador" w:date="2022-02-26T21:08:00Z">
          <w:r w:rsidR="003C6D3F" w:rsidRPr="002B42A7" w:rsidDel="0032111B">
            <w:rPr>
              <w:rFonts w:ascii="Times New Roman" w:hAnsi="Times New Roman" w:cs="Times New Roman"/>
              <w:color w:val="000000" w:themeColor="text1"/>
              <w:rPrChange w:id="10910" w:author="Ruijie Xu" w:date="2022-03-10T12:31:00Z">
                <w:rPr>
                  <w:color w:val="000000" w:themeColor="text1"/>
                </w:rPr>
              </w:rPrChange>
            </w:rPr>
            <w:delText>s</w:delText>
          </w:r>
        </w:del>
        <w:del w:id="10911" w:author="Liliana Salvador" w:date="2022-03-08T20:29:00Z">
          <w:r w:rsidR="003C6D3F" w:rsidRPr="002B42A7" w:rsidDel="00282502">
            <w:rPr>
              <w:rFonts w:ascii="Times New Roman" w:hAnsi="Times New Roman" w:cs="Times New Roman"/>
              <w:color w:val="000000" w:themeColor="text1"/>
              <w:rPrChange w:id="10912" w:author="Ruijie Xu" w:date="2022-03-10T12:31:00Z">
                <w:rPr>
                  <w:color w:val="000000" w:themeColor="text1"/>
                </w:rPr>
              </w:rPrChange>
            </w:rPr>
            <w:delText xml:space="preserve"> </w:delText>
          </w:r>
        </w:del>
        <w:r w:rsidR="003C6D3F" w:rsidRPr="002B42A7">
          <w:rPr>
            <w:rFonts w:ascii="Times New Roman" w:hAnsi="Times New Roman" w:cs="Times New Roman"/>
            <w:color w:val="000000" w:themeColor="text1"/>
            <w:rPrChange w:id="10913" w:author="Ruijie Xu" w:date="2022-03-10T12:31:00Z">
              <w:rPr>
                <w:color w:val="000000" w:themeColor="text1"/>
              </w:rPr>
            </w:rPrChange>
          </w:rPr>
          <w:t>reported more than 1,000</w:t>
        </w:r>
      </w:ins>
      <w:ins w:id="10914" w:author="Ruijie Xu" w:date="2022-01-30T11:56:00Z">
        <w:r w:rsidR="003C6D3F" w:rsidRPr="002B42A7">
          <w:rPr>
            <w:rFonts w:ascii="Times New Roman" w:hAnsi="Times New Roman" w:cs="Times New Roman"/>
            <w:color w:val="000000" w:themeColor="text1"/>
            <w:rPrChange w:id="10915" w:author="Ruijie Xu" w:date="2022-03-10T12:31:00Z">
              <w:rPr>
                <w:color w:val="000000" w:themeColor="text1"/>
              </w:rPr>
            </w:rPrChange>
          </w:rPr>
          <w:t xml:space="preserve"> unique </w:t>
        </w:r>
      </w:ins>
      <w:ins w:id="10916" w:author="Liliana Salvador" w:date="2022-03-08T20:29:00Z">
        <w:r w:rsidR="00282502" w:rsidRPr="002B42A7">
          <w:rPr>
            <w:rFonts w:ascii="Times New Roman" w:hAnsi="Times New Roman" w:cs="Times New Roman"/>
            <w:color w:val="000000" w:themeColor="text1"/>
            <w:rPrChange w:id="10917" w:author="Ruijie Xu" w:date="2022-03-10T12:31:00Z">
              <w:rPr>
                <w:color w:val="000000" w:themeColor="text1"/>
              </w:rPr>
            </w:rPrChange>
          </w:rPr>
          <w:t>s</w:t>
        </w:r>
      </w:ins>
      <w:ins w:id="10918" w:author="Ruijie Xu" w:date="2022-01-30T11:56:00Z">
        <w:del w:id="10919" w:author="Liliana Salvador" w:date="2022-03-08T20:29:00Z">
          <w:r w:rsidR="003C6D3F" w:rsidRPr="002B42A7" w:rsidDel="00282502">
            <w:rPr>
              <w:rFonts w:ascii="Times New Roman" w:hAnsi="Times New Roman" w:cs="Times New Roman"/>
              <w:color w:val="000000" w:themeColor="text1"/>
              <w:rPrChange w:id="10920" w:author="Ruijie Xu" w:date="2022-03-10T12:31:00Z">
                <w:rPr>
                  <w:color w:val="000000" w:themeColor="text1"/>
                </w:rPr>
              </w:rPrChange>
            </w:rPr>
            <w:delText>S</w:delText>
          </w:r>
        </w:del>
        <w:r w:rsidR="003C6D3F" w:rsidRPr="002B42A7">
          <w:rPr>
            <w:rFonts w:ascii="Times New Roman" w:hAnsi="Times New Roman" w:cs="Times New Roman"/>
            <w:color w:val="000000" w:themeColor="text1"/>
            <w:rPrChange w:id="10921" w:author="Ruijie Xu" w:date="2022-03-10T12:31:00Z">
              <w:rPr>
                <w:color w:val="000000" w:themeColor="text1"/>
              </w:rPr>
            </w:rPrChange>
          </w:rPr>
          <w:t xml:space="preserve">pecies taxa from the </w:t>
        </w:r>
      </w:ins>
      <w:ins w:id="10922" w:author="Ruijie Xu" w:date="2022-03-16T17:04:00Z">
        <w:r w:rsidR="00FE67E6" w:rsidRPr="00FE67E6">
          <w:rPr>
            <w:rFonts w:ascii="Times New Roman" w:hAnsi="Times New Roman" w:cs="Times New Roman"/>
            <w:i/>
            <w:color w:val="000000" w:themeColor="text1"/>
          </w:rPr>
          <w:t>Rattus</w:t>
        </w:r>
      </w:ins>
      <w:ins w:id="10923" w:author="Ruijie Xu" w:date="2022-01-30T11:56:00Z">
        <w:r w:rsidR="003C6D3F" w:rsidRPr="002B42A7">
          <w:rPr>
            <w:rFonts w:ascii="Times New Roman" w:hAnsi="Times New Roman" w:cs="Times New Roman"/>
            <w:color w:val="000000" w:themeColor="text1"/>
            <w:rPrChange w:id="10924" w:author="Ruijie Xu" w:date="2022-03-10T12:31:00Z">
              <w:rPr>
                <w:color w:val="000000" w:themeColor="text1"/>
              </w:rPr>
            </w:rPrChange>
          </w:rPr>
          <w:t xml:space="preserve"> profiles (except for Bracken and Metaphlan3), only </w:t>
        </w:r>
      </w:ins>
      <w:ins w:id="10925" w:author="Liliana Salvador" w:date="2022-02-26T21:09:00Z">
        <w:r w:rsidR="0032111B" w:rsidRPr="002B42A7">
          <w:rPr>
            <w:rFonts w:ascii="Times New Roman" w:hAnsi="Times New Roman" w:cs="Times New Roman"/>
            <w:color w:val="000000" w:themeColor="text1"/>
            <w:rPrChange w:id="10926" w:author="Ruijie Xu" w:date="2022-03-10T12:31:00Z">
              <w:rPr>
                <w:color w:val="000000" w:themeColor="text1"/>
              </w:rPr>
            </w:rPrChange>
          </w:rPr>
          <w:t>nine</w:t>
        </w:r>
      </w:ins>
      <w:ins w:id="10927" w:author="Ruijie Xu" w:date="2022-01-30T11:56:00Z">
        <w:del w:id="10928" w:author="Liliana Salvador" w:date="2022-02-26T21:08:00Z">
          <w:r w:rsidR="003C6D3F" w:rsidRPr="002B42A7" w:rsidDel="0032111B">
            <w:rPr>
              <w:rFonts w:ascii="Times New Roman" w:hAnsi="Times New Roman" w:cs="Times New Roman"/>
              <w:color w:val="000000" w:themeColor="text1"/>
              <w:rPrChange w:id="10929" w:author="Ruijie Xu" w:date="2022-03-10T12:31:00Z">
                <w:rPr>
                  <w:color w:val="000000" w:themeColor="text1"/>
                </w:rPr>
              </w:rPrChange>
            </w:rPr>
            <w:delText>9</w:delText>
          </w:r>
        </w:del>
        <w:r w:rsidR="003C6D3F" w:rsidRPr="002B42A7">
          <w:rPr>
            <w:rFonts w:ascii="Times New Roman" w:hAnsi="Times New Roman" w:cs="Times New Roman"/>
            <w:color w:val="000000" w:themeColor="text1"/>
            <w:rPrChange w:id="10930" w:author="Ruijie Xu" w:date="2022-03-10T12:31:00Z">
              <w:rPr>
                <w:color w:val="000000" w:themeColor="text1"/>
              </w:rPr>
            </w:rPrChange>
          </w:rPr>
          <w:t xml:space="preserve"> </w:t>
        </w:r>
      </w:ins>
      <w:ins w:id="10931" w:author="Ruijie Xu" w:date="2022-01-30T11:57:00Z">
        <w:del w:id="10932" w:author="Liliana Salvador" w:date="2022-03-08T20:29:00Z">
          <w:r w:rsidR="003C6D3F" w:rsidRPr="002B42A7" w:rsidDel="00282502">
            <w:rPr>
              <w:rFonts w:ascii="Times New Roman" w:hAnsi="Times New Roman" w:cs="Times New Roman"/>
              <w:color w:val="000000" w:themeColor="text1"/>
              <w:rPrChange w:id="10933" w:author="Ruijie Xu" w:date="2022-03-10T12:31:00Z">
                <w:rPr>
                  <w:color w:val="000000" w:themeColor="text1"/>
                </w:rPr>
              </w:rPrChange>
            </w:rPr>
            <w:delText xml:space="preserve">species </w:delText>
          </w:r>
        </w:del>
        <w:r w:rsidR="003C6D3F" w:rsidRPr="002B42A7">
          <w:rPr>
            <w:rFonts w:ascii="Times New Roman" w:hAnsi="Times New Roman" w:cs="Times New Roman"/>
            <w:color w:val="000000" w:themeColor="text1"/>
            <w:rPrChange w:id="10934" w:author="Ruijie Xu" w:date="2022-03-10T12:31:00Z">
              <w:rPr>
                <w:color w:val="000000" w:themeColor="text1"/>
              </w:rPr>
            </w:rPrChange>
          </w:rPr>
          <w:t xml:space="preserve">were </w:t>
        </w:r>
        <w:del w:id="10935" w:author="Liliana Salvador" w:date="2022-02-26T21:09:00Z">
          <w:r w:rsidR="003C6D3F" w:rsidRPr="002B42A7" w:rsidDel="0032111B">
            <w:rPr>
              <w:rFonts w:ascii="Times New Roman" w:hAnsi="Times New Roman" w:cs="Times New Roman"/>
              <w:color w:val="000000" w:themeColor="text1"/>
              <w:rPrChange w:id="10936" w:author="Ruijie Xu" w:date="2022-03-10T12:31:00Z">
                <w:rPr>
                  <w:color w:val="000000" w:themeColor="text1"/>
                </w:rPr>
              </w:rPrChange>
            </w:rPr>
            <w:delText xml:space="preserve">found </w:delText>
          </w:r>
        </w:del>
        <w:r w:rsidR="003C6D3F" w:rsidRPr="002B42A7">
          <w:rPr>
            <w:rFonts w:ascii="Times New Roman" w:hAnsi="Times New Roman" w:cs="Times New Roman"/>
            <w:color w:val="000000" w:themeColor="text1"/>
            <w:rPrChange w:id="10937" w:author="Ruijie Xu" w:date="2022-03-10T12:31:00Z">
              <w:rPr>
                <w:color w:val="000000" w:themeColor="text1"/>
              </w:rPr>
            </w:rPrChange>
          </w:rPr>
          <w:t>identified by all software</w:t>
        </w:r>
      </w:ins>
      <w:ins w:id="10938" w:author="Ruijie Xu" w:date="2022-01-30T11:58:00Z">
        <w:del w:id="10939" w:author="Liliana Salvador" w:date="2022-03-08T20:29:00Z">
          <w:r w:rsidR="00D3791F" w:rsidRPr="002B42A7" w:rsidDel="00282502">
            <w:rPr>
              <w:rFonts w:ascii="Times New Roman" w:hAnsi="Times New Roman" w:cs="Times New Roman"/>
              <w:color w:val="000000" w:themeColor="text1"/>
              <w:rPrChange w:id="10940" w:author="Ruijie Xu" w:date="2022-03-10T12:31:00Z">
                <w:rPr>
                  <w:color w:val="000000" w:themeColor="text1"/>
                </w:rPr>
              </w:rPrChange>
            </w:rPr>
            <w:delText xml:space="preserve"> </w:delText>
          </w:r>
        </w:del>
      </w:ins>
      <w:ins w:id="10941" w:author="Ruijie Xu" w:date="2022-01-30T11:59:00Z">
        <w:del w:id="10942" w:author="Liliana Salvador" w:date="2022-03-08T20:29:00Z">
          <w:r w:rsidR="00EB1840" w:rsidRPr="002B42A7" w:rsidDel="00282502">
            <w:rPr>
              <w:rFonts w:ascii="Times New Roman" w:hAnsi="Times New Roman" w:cs="Times New Roman"/>
              <w:color w:val="000000" w:themeColor="text1"/>
              <w:rPrChange w:id="10943" w:author="Ruijie Xu" w:date="2022-03-10T12:31:00Z">
                <w:rPr>
                  <w:color w:val="000000" w:themeColor="text1"/>
                </w:rPr>
              </w:rPrChange>
            </w:rPr>
            <w:delText>included in this analysis</w:delText>
          </w:r>
        </w:del>
        <w:r w:rsidR="00EB1840" w:rsidRPr="002B42A7">
          <w:rPr>
            <w:rFonts w:ascii="Times New Roman" w:hAnsi="Times New Roman" w:cs="Times New Roman"/>
            <w:color w:val="000000" w:themeColor="text1"/>
            <w:rPrChange w:id="10944" w:author="Ruijie Xu" w:date="2022-03-10T12:31:00Z">
              <w:rPr>
                <w:color w:val="000000" w:themeColor="text1"/>
              </w:rPr>
            </w:rPrChange>
          </w:rPr>
          <w:t xml:space="preserve">, </w:t>
        </w:r>
      </w:ins>
      <w:ins w:id="10945" w:author="Ruijie Xu" w:date="2022-01-30T11:58:00Z">
        <w:r w:rsidR="00D3791F" w:rsidRPr="002B42A7">
          <w:rPr>
            <w:rFonts w:ascii="Times New Roman" w:hAnsi="Times New Roman" w:cs="Times New Roman"/>
            <w:color w:val="000000" w:themeColor="text1"/>
            <w:rPrChange w:id="10946" w:author="Ruijie Xu" w:date="2022-03-10T12:31:00Z">
              <w:rPr>
                <w:color w:val="000000" w:themeColor="text1"/>
              </w:rPr>
            </w:rPrChange>
          </w:rPr>
          <w:t>and only 2 species were found overlapp</w:t>
        </w:r>
      </w:ins>
      <w:ins w:id="10947" w:author="Liliana Salvador" w:date="2022-02-26T21:09:00Z">
        <w:r w:rsidR="0032111B" w:rsidRPr="002B42A7">
          <w:rPr>
            <w:rFonts w:ascii="Times New Roman" w:hAnsi="Times New Roman" w:cs="Times New Roman"/>
            <w:color w:val="000000" w:themeColor="text1"/>
            <w:rPrChange w:id="10948" w:author="Ruijie Xu" w:date="2022-03-10T12:31:00Z">
              <w:rPr>
                <w:color w:val="000000" w:themeColor="text1"/>
              </w:rPr>
            </w:rPrChange>
          </w:rPr>
          <w:t>ing</w:t>
        </w:r>
      </w:ins>
      <w:ins w:id="10949" w:author="Ruijie Xu" w:date="2022-01-30T11:58:00Z">
        <w:del w:id="10950" w:author="Liliana Salvador" w:date="2022-02-26T21:09:00Z">
          <w:r w:rsidR="00D3791F" w:rsidRPr="002B42A7" w:rsidDel="0032111B">
            <w:rPr>
              <w:rFonts w:ascii="Times New Roman" w:hAnsi="Times New Roman" w:cs="Times New Roman"/>
              <w:color w:val="000000" w:themeColor="text1"/>
              <w:rPrChange w:id="10951" w:author="Ruijie Xu" w:date="2022-03-10T12:31:00Z">
                <w:rPr>
                  <w:color w:val="000000" w:themeColor="text1"/>
                </w:rPr>
              </w:rPrChange>
            </w:rPr>
            <w:delText>ed</w:delText>
          </w:r>
        </w:del>
        <w:r w:rsidR="00D3791F" w:rsidRPr="002B42A7">
          <w:rPr>
            <w:rFonts w:ascii="Times New Roman" w:hAnsi="Times New Roman" w:cs="Times New Roman"/>
            <w:color w:val="000000" w:themeColor="text1"/>
            <w:rPrChange w:id="10952" w:author="Ruijie Xu" w:date="2022-03-10T12:31:00Z">
              <w:rPr>
                <w:color w:val="000000" w:themeColor="text1"/>
              </w:rPr>
            </w:rPrChange>
          </w:rPr>
          <w:t xml:space="preserve"> in</w:t>
        </w:r>
        <w:del w:id="10953" w:author="Liliana Salvador" w:date="2022-02-26T21:09:00Z">
          <w:r w:rsidR="00D3791F" w:rsidRPr="002B42A7" w:rsidDel="0032111B">
            <w:rPr>
              <w:rFonts w:ascii="Times New Roman" w:hAnsi="Times New Roman" w:cs="Times New Roman"/>
              <w:color w:val="000000" w:themeColor="text1"/>
              <w:rPrChange w:id="10954" w:author="Ruijie Xu" w:date="2022-03-10T12:31:00Z">
                <w:rPr>
                  <w:color w:val="000000" w:themeColor="text1"/>
                </w:rPr>
              </w:rPrChange>
            </w:rPr>
            <w:delText xml:space="preserve"> </w:delText>
          </w:r>
          <w:r w:rsidR="00FB0646" w:rsidRPr="002B42A7" w:rsidDel="0032111B">
            <w:rPr>
              <w:rFonts w:ascii="Times New Roman" w:hAnsi="Times New Roman" w:cs="Times New Roman"/>
              <w:color w:val="000000" w:themeColor="text1"/>
              <w:rPrChange w:id="10955" w:author="Ruijie Xu" w:date="2022-03-10T12:31:00Z">
                <w:rPr>
                  <w:color w:val="000000" w:themeColor="text1"/>
                </w:rPr>
              </w:rPrChange>
            </w:rPr>
            <w:delText>the</w:delText>
          </w:r>
        </w:del>
        <w:r w:rsidR="00FB0646" w:rsidRPr="002B42A7">
          <w:rPr>
            <w:rFonts w:ascii="Times New Roman" w:hAnsi="Times New Roman" w:cs="Times New Roman"/>
            <w:color w:val="000000" w:themeColor="text1"/>
            <w:rPrChange w:id="10956" w:author="Ruijie Xu" w:date="2022-03-10T12:31:00Z">
              <w:rPr>
                <w:color w:val="000000" w:themeColor="text1"/>
              </w:rPr>
            </w:rPrChange>
          </w:rPr>
          <w:t xml:space="preserve"> </w:t>
        </w:r>
      </w:ins>
      <w:ins w:id="10957" w:author="Ruijie Xu" w:date="2022-01-30T14:29:00Z">
        <w:r w:rsidR="00B344E0" w:rsidRPr="002B42A7">
          <w:rPr>
            <w:rFonts w:ascii="Times New Roman" w:hAnsi="Times New Roman" w:cs="Times New Roman"/>
            <w:color w:val="000000" w:themeColor="text1"/>
            <w:rPrChange w:id="10958" w:author="Ruijie Xu" w:date="2022-03-10T12:31:00Z">
              <w:rPr>
                <w:color w:val="000000" w:themeColor="text1"/>
              </w:rPr>
            </w:rPrChange>
          </w:rPr>
          <w:t>taxa with at least 10% in relative abundance</w:t>
        </w:r>
      </w:ins>
      <w:ins w:id="10959" w:author="Ruijie Xu" w:date="2022-01-30T11:58:00Z">
        <w:del w:id="10960" w:author="Liliana Salvador" w:date="2022-02-26T21:10:00Z">
          <w:r w:rsidR="009A621C" w:rsidRPr="002B42A7" w:rsidDel="0032111B">
            <w:rPr>
              <w:rFonts w:ascii="Times New Roman" w:hAnsi="Times New Roman" w:cs="Times New Roman"/>
              <w:color w:val="000000" w:themeColor="text1"/>
              <w:rPrChange w:id="10961" w:author="Ruijie Xu" w:date="2022-03-10T12:31:00Z">
                <w:rPr>
                  <w:color w:val="000000" w:themeColor="text1"/>
                </w:rPr>
              </w:rPrChange>
            </w:rPr>
            <w:delText xml:space="preserve"> identified </w:delText>
          </w:r>
        </w:del>
      </w:ins>
      <w:ins w:id="10962" w:author="Ruijie Xu" w:date="2022-01-30T11:59:00Z">
        <w:del w:id="10963" w:author="Liliana Salvador" w:date="2022-02-26T21:10:00Z">
          <w:r w:rsidR="004B163E" w:rsidRPr="002B42A7" w:rsidDel="0032111B">
            <w:rPr>
              <w:rFonts w:ascii="Times New Roman" w:hAnsi="Times New Roman" w:cs="Times New Roman"/>
              <w:color w:val="000000" w:themeColor="text1"/>
              <w:rPrChange w:id="10964" w:author="Ruijie Xu" w:date="2022-03-10T12:31:00Z">
                <w:rPr>
                  <w:color w:val="000000" w:themeColor="text1"/>
                </w:rPr>
              </w:rPrChange>
            </w:rPr>
            <w:delText xml:space="preserve">from the classification of </w:delText>
          </w:r>
          <w:r w:rsidR="00902692" w:rsidRPr="002B42A7" w:rsidDel="0032111B">
            <w:rPr>
              <w:rFonts w:ascii="Times New Roman" w:hAnsi="Times New Roman" w:cs="Times New Roman"/>
              <w:color w:val="000000" w:themeColor="text1"/>
              <w:rPrChange w:id="10965" w:author="Ruijie Xu" w:date="2022-03-10T12:31:00Z">
                <w:rPr>
                  <w:color w:val="000000" w:themeColor="text1"/>
                </w:rPr>
              </w:rPrChange>
            </w:rPr>
            <w:delText>each</w:delText>
          </w:r>
        </w:del>
      </w:ins>
      <w:ins w:id="10966" w:author="Ruijie Xu" w:date="2022-01-30T11:58:00Z">
        <w:del w:id="10967" w:author="Liliana Salvador" w:date="2022-02-26T21:10:00Z">
          <w:r w:rsidR="009A621C" w:rsidRPr="002B42A7" w:rsidDel="0032111B">
            <w:rPr>
              <w:rFonts w:ascii="Times New Roman" w:hAnsi="Times New Roman" w:cs="Times New Roman"/>
              <w:color w:val="000000" w:themeColor="text1"/>
              <w:rPrChange w:id="10968" w:author="Ruijie Xu" w:date="2022-03-10T12:31:00Z">
                <w:rPr>
                  <w:color w:val="000000" w:themeColor="text1"/>
                </w:rPr>
              </w:rPrChange>
            </w:rPr>
            <w:delText xml:space="preserve"> software</w:delText>
          </w:r>
        </w:del>
        <w:r w:rsidR="00D3791F" w:rsidRPr="002B42A7">
          <w:rPr>
            <w:rFonts w:ascii="Times New Roman" w:hAnsi="Times New Roman" w:cs="Times New Roman"/>
            <w:color w:val="000000" w:themeColor="text1"/>
            <w:rPrChange w:id="10969" w:author="Ruijie Xu" w:date="2022-03-10T12:31:00Z">
              <w:rPr>
                <w:color w:val="000000" w:themeColor="text1"/>
              </w:rPr>
            </w:rPrChange>
          </w:rPr>
          <w:t>.</w:t>
        </w:r>
      </w:ins>
    </w:p>
    <w:p w14:paraId="6AAF958B" w14:textId="477FCDA6" w:rsidR="00702D65" w:rsidRPr="002B42A7" w:rsidDel="006F201E" w:rsidRDefault="00D3791F" w:rsidP="00D33126">
      <w:pPr>
        <w:spacing w:line="480" w:lineRule="auto"/>
        <w:rPr>
          <w:ins w:id="10970" w:author="Ruijie Xu" w:date="2022-01-30T12:06:00Z"/>
          <w:del w:id="10971" w:author="Rajeev, Sree" w:date="2022-03-03T11:42:00Z"/>
          <w:rFonts w:ascii="Times New Roman" w:hAnsi="Times New Roman" w:cs="Times New Roman"/>
          <w:color w:val="000000" w:themeColor="text1"/>
          <w:rPrChange w:id="10972" w:author="Ruijie Xu" w:date="2022-03-10T12:31:00Z">
            <w:rPr>
              <w:ins w:id="10973" w:author="Ruijie Xu" w:date="2022-01-30T12:06:00Z"/>
              <w:del w:id="10974" w:author="Rajeev, Sree" w:date="2022-03-03T11:42:00Z"/>
              <w:color w:val="000000" w:themeColor="text1"/>
            </w:rPr>
          </w:rPrChange>
        </w:rPr>
      </w:pPr>
      <w:ins w:id="10975" w:author="Ruijie Xu" w:date="2022-01-30T11:58:00Z">
        <w:r w:rsidRPr="002B42A7">
          <w:rPr>
            <w:rFonts w:ascii="Times New Roman" w:hAnsi="Times New Roman" w:cs="Times New Roman"/>
            <w:color w:val="000000" w:themeColor="text1"/>
            <w:rPrChange w:id="10976" w:author="Ruijie Xu" w:date="2022-03-10T12:31:00Z">
              <w:rPr>
                <w:color w:val="000000" w:themeColor="text1"/>
              </w:rPr>
            </w:rPrChange>
          </w:rPr>
          <w:t xml:space="preserve"> </w:t>
        </w:r>
      </w:ins>
      <w:ins w:id="10977" w:author="Ruijie Xu" w:date="2022-01-30T11:56:00Z">
        <w:r w:rsidR="003C6D3F" w:rsidRPr="002B42A7">
          <w:rPr>
            <w:rFonts w:ascii="Times New Roman" w:hAnsi="Times New Roman" w:cs="Times New Roman"/>
            <w:color w:val="000000" w:themeColor="text1"/>
            <w:rPrChange w:id="10978" w:author="Ruijie Xu" w:date="2022-03-10T12:31:00Z">
              <w:rPr>
                <w:color w:val="000000" w:themeColor="text1"/>
              </w:rPr>
            </w:rPrChange>
          </w:rPr>
          <w:t xml:space="preserve"> </w:t>
        </w:r>
      </w:ins>
    </w:p>
    <w:p w14:paraId="62F52DAB" w14:textId="38311E6F" w:rsidR="00CF6E19" w:rsidRPr="002B42A7" w:rsidRDefault="00CF6E19" w:rsidP="00D33126">
      <w:pPr>
        <w:spacing w:line="480" w:lineRule="auto"/>
        <w:rPr>
          <w:ins w:id="10979" w:author="Ruijie Xu" w:date="2022-01-30T12:06:00Z"/>
          <w:rFonts w:ascii="Times New Roman" w:hAnsi="Times New Roman" w:cs="Times New Roman"/>
          <w:b/>
          <w:bCs/>
          <w:color w:val="000000" w:themeColor="text1"/>
          <w:rPrChange w:id="10980" w:author="Ruijie Xu" w:date="2022-03-10T12:31:00Z">
            <w:rPr>
              <w:ins w:id="10981" w:author="Ruijie Xu" w:date="2022-01-30T12:06:00Z"/>
              <w:b/>
              <w:bCs/>
              <w:color w:val="000000" w:themeColor="text1"/>
            </w:rPr>
          </w:rPrChange>
        </w:rPr>
      </w:pPr>
      <w:ins w:id="10982" w:author="Ruijie Xu" w:date="2022-01-30T12:06:00Z">
        <w:r w:rsidRPr="002B42A7">
          <w:rPr>
            <w:rFonts w:ascii="Times New Roman" w:hAnsi="Times New Roman" w:cs="Times New Roman"/>
            <w:b/>
            <w:bCs/>
            <w:color w:val="000000" w:themeColor="text1"/>
            <w:rPrChange w:id="10983" w:author="Ruijie Xu" w:date="2022-03-10T12:31:00Z">
              <w:rPr>
                <w:color w:val="000000" w:themeColor="text1"/>
              </w:rPr>
            </w:rPrChange>
          </w:rPr>
          <w:t xml:space="preserve">Microbial </w:t>
        </w:r>
      </w:ins>
      <w:ins w:id="10984" w:author="Liliana Salvador" w:date="2022-02-26T21:10:00Z">
        <w:r w:rsidR="0032111B" w:rsidRPr="002B42A7">
          <w:rPr>
            <w:rFonts w:ascii="Times New Roman" w:hAnsi="Times New Roman" w:cs="Times New Roman"/>
            <w:b/>
            <w:bCs/>
            <w:color w:val="000000" w:themeColor="text1"/>
            <w:rPrChange w:id="10985" w:author="Ruijie Xu" w:date="2022-03-10T12:31:00Z">
              <w:rPr>
                <w:b/>
                <w:bCs/>
                <w:color w:val="000000" w:themeColor="text1"/>
              </w:rPr>
            </w:rPrChange>
          </w:rPr>
          <w:t>c</w:t>
        </w:r>
      </w:ins>
      <w:ins w:id="10986" w:author="Ruijie Xu" w:date="2022-01-30T12:06:00Z">
        <w:del w:id="10987" w:author="Liliana Salvador" w:date="2022-02-26T21:10:00Z">
          <w:r w:rsidRPr="002B42A7" w:rsidDel="0032111B">
            <w:rPr>
              <w:rFonts w:ascii="Times New Roman" w:hAnsi="Times New Roman" w:cs="Times New Roman"/>
              <w:b/>
              <w:bCs/>
              <w:color w:val="000000" w:themeColor="text1"/>
              <w:rPrChange w:id="10988" w:author="Ruijie Xu" w:date="2022-03-10T12:31:00Z">
                <w:rPr>
                  <w:color w:val="000000" w:themeColor="text1"/>
                </w:rPr>
              </w:rPrChange>
            </w:rPr>
            <w:delText>C</w:delText>
          </w:r>
        </w:del>
        <w:r w:rsidRPr="002B42A7">
          <w:rPr>
            <w:rFonts w:ascii="Times New Roman" w:hAnsi="Times New Roman" w:cs="Times New Roman"/>
            <w:b/>
            <w:bCs/>
            <w:color w:val="000000" w:themeColor="text1"/>
            <w:rPrChange w:id="10989" w:author="Ruijie Xu" w:date="2022-03-10T12:31:00Z">
              <w:rPr>
                <w:color w:val="000000" w:themeColor="text1"/>
              </w:rPr>
            </w:rPrChange>
          </w:rPr>
          <w:t xml:space="preserve">ommunity </w:t>
        </w:r>
      </w:ins>
      <w:ins w:id="10990" w:author="Liliana Salvador" w:date="2022-02-26T21:10:00Z">
        <w:r w:rsidR="0032111B" w:rsidRPr="002B42A7">
          <w:rPr>
            <w:rFonts w:ascii="Times New Roman" w:hAnsi="Times New Roman" w:cs="Times New Roman"/>
            <w:b/>
            <w:bCs/>
            <w:color w:val="000000" w:themeColor="text1"/>
            <w:rPrChange w:id="10991" w:author="Ruijie Xu" w:date="2022-03-10T12:31:00Z">
              <w:rPr>
                <w:b/>
                <w:bCs/>
                <w:color w:val="000000" w:themeColor="text1"/>
              </w:rPr>
            </w:rPrChange>
          </w:rPr>
          <w:t>c</w:t>
        </w:r>
      </w:ins>
      <w:ins w:id="10992" w:author="Ruijie Xu" w:date="2022-01-30T12:06:00Z">
        <w:del w:id="10993" w:author="Liliana Salvador" w:date="2022-02-26T21:10:00Z">
          <w:r w:rsidRPr="002B42A7" w:rsidDel="0032111B">
            <w:rPr>
              <w:rFonts w:ascii="Times New Roman" w:hAnsi="Times New Roman" w:cs="Times New Roman"/>
              <w:b/>
              <w:bCs/>
              <w:color w:val="000000" w:themeColor="text1"/>
              <w:rPrChange w:id="10994" w:author="Ruijie Xu" w:date="2022-03-10T12:31:00Z">
                <w:rPr>
                  <w:color w:val="000000" w:themeColor="text1"/>
                </w:rPr>
              </w:rPrChange>
            </w:rPr>
            <w:delText>C</w:delText>
          </w:r>
        </w:del>
        <w:r w:rsidRPr="002B42A7">
          <w:rPr>
            <w:rFonts w:ascii="Times New Roman" w:hAnsi="Times New Roman" w:cs="Times New Roman"/>
            <w:b/>
            <w:bCs/>
            <w:color w:val="000000" w:themeColor="text1"/>
            <w:rPrChange w:id="10995" w:author="Ruijie Xu" w:date="2022-03-10T12:31:00Z">
              <w:rPr>
                <w:color w:val="000000" w:themeColor="text1"/>
              </w:rPr>
            </w:rPrChange>
          </w:rPr>
          <w:t>haracterization</w:t>
        </w:r>
      </w:ins>
    </w:p>
    <w:p w14:paraId="1CD9868B" w14:textId="17E06E2C" w:rsidR="00D51460" w:rsidRPr="002B42A7" w:rsidDel="00B00FC0" w:rsidRDefault="00276EE5" w:rsidP="00D33126">
      <w:pPr>
        <w:spacing w:line="480" w:lineRule="auto"/>
        <w:rPr>
          <w:ins w:id="10996" w:author="Ruijie Xu" w:date="2022-01-30T13:10:00Z"/>
          <w:del w:id="10997" w:author="Liliana Salvador" w:date="2022-02-26T21:23:00Z"/>
          <w:rFonts w:ascii="Times New Roman" w:hAnsi="Times New Roman" w:cs="Times New Roman"/>
          <w:color w:val="000000" w:themeColor="text1"/>
          <w:rPrChange w:id="10998" w:author="Ruijie Xu" w:date="2022-03-10T12:31:00Z">
            <w:rPr>
              <w:ins w:id="10999" w:author="Ruijie Xu" w:date="2022-01-30T13:10:00Z"/>
              <w:del w:id="11000" w:author="Liliana Salvador" w:date="2022-02-26T21:23:00Z"/>
              <w:color w:val="000000" w:themeColor="text1"/>
            </w:rPr>
          </w:rPrChange>
        </w:rPr>
      </w:pPr>
      <w:ins w:id="11001" w:author="Ruijie Xu" w:date="2022-02-02T13:55:00Z">
        <w:r w:rsidRPr="002B42A7">
          <w:rPr>
            <w:rFonts w:ascii="Times New Roman" w:hAnsi="Times New Roman" w:cs="Times New Roman"/>
            <w:color w:val="000000" w:themeColor="text1"/>
            <w:rPrChange w:id="11002" w:author="Ruijie Xu" w:date="2022-03-10T12:31:00Z">
              <w:rPr>
                <w:color w:val="000000" w:themeColor="text1"/>
              </w:rPr>
            </w:rPrChange>
          </w:rPr>
          <w:lastRenderedPageBreak/>
          <w:t>In addition</w:t>
        </w:r>
      </w:ins>
      <w:ins w:id="11003" w:author="Ruijie Xu" w:date="2022-01-30T13:06:00Z">
        <w:r w:rsidR="00027FC0" w:rsidRPr="002B42A7">
          <w:rPr>
            <w:rFonts w:ascii="Times New Roman" w:hAnsi="Times New Roman" w:cs="Times New Roman"/>
            <w:color w:val="000000" w:themeColor="text1"/>
            <w:rPrChange w:id="11004" w:author="Ruijie Xu" w:date="2022-03-10T12:31:00Z">
              <w:rPr>
                <w:color w:val="000000" w:themeColor="text1"/>
              </w:rPr>
            </w:rPrChange>
          </w:rPr>
          <w:t xml:space="preserve"> </w:t>
        </w:r>
      </w:ins>
      <w:ins w:id="11005" w:author="Liliana Salvador" w:date="2022-02-26T21:17:00Z">
        <w:r w:rsidR="006A5920" w:rsidRPr="002B42A7">
          <w:rPr>
            <w:rFonts w:ascii="Times New Roman" w:hAnsi="Times New Roman" w:cs="Times New Roman"/>
            <w:color w:val="000000" w:themeColor="text1"/>
            <w:rPrChange w:id="11006" w:author="Ruijie Xu" w:date="2022-03-10T12:31:00Z">
              <w:rPr>
                <w:color w:val="000000" w:themeColor="text1"/>
              </w:rPr>
            </w:rPrChange>
          </w:rPr>
          <w:t xml:space="preserve">to </w:t>
        </w:r>
      </w:ins>
      <w:ins w:id="11007" w:author="Ruijie Xu" w:date="2022-01-30T13:06:00Z">
        <w:r w:rsidR="00027FC0" w:rsidRPr="002B42A7">
          <w:rPr>
            <w:rFonts w:ascii="Times New Roman" w:hAnsi="Times New Roman" w:cs="Times New Roman"/>
            <w:color w:val="000000" w:themeColor="text1"/>
            <w:rPrChange w:id="11008" w:author="Ruijie Xu" w:date="2022-03-10T12:31:00Z">
              <w:rPr>
                <w:color w:val="000000" w:themeColor="text1"/>
              </w:rPr>
            </w:rPrChange>
          </w:rPr>
          <w:t>the differences in microbial profiles classified by different software</w:t>
        </w:r>
      </w:ins>
      <w:ins w:id="11009" w:author="Ruijie Xu" w:date="2022-02-02T13:55:00Z">
        <w:r w:rsidRPr="002B42A7">
          <w:rPr>
            <w:rFonts w:ascii="Times New Roman" w:hAnsi="Times New Roman" w:cs="Times New Roman"/>
            <w:color w:val="000000" w:themeColor="text1"/>
            <w:rPrChange w:id="11010" w:author="Ruijie Xu" w:date="2022-03-10T12:31:00Z">
              <w:rPr>
                <w:color w:val="000000" w:themeColor="text1"/>
              </w:rPr>
            </w:rPrChange>
          </w:rPr>
          <w:t>, t</w:t>
        </w:r>
      </w:ins>
      <w:ins w:id="11011" w:author="Ruijie Xu" w:date="2022-01-30T12:10:00Z">
        <w:r w:rsidR="0084123C" w:rsidRPr="002B42A7">
          <w:rPr>
            <w:rFonts w:ascii="Times New Roman" w:hAnsi="Times New Roman" w:cs="Times New Roman"/>
            <w:color w:val="000000" w:themeColor="text1"/>
            <w:rPrChange w:id="11012" w:author="Ruijie Xu" w:date="2022-03-10T12:31:00Z">
              <w:rPr>
                <w:color w:val="000000" w:themeColor="text1"/>
              </w:rPr>
            </w:rPrChange>
          </w:rPr>
          <w:t>he differences across the r</w:t>
        </w:r>
      </w:ins>
      <w:ins w:id="11013" w:author="Ruijie Xu" w:date="2022-01-30T12:09:00Z">
        <w:r w:rsidR="0084123C" w:rsidRPr="002B42A7">
          <w:rPr>
            <w:rFonts w:ascii="Times New Roman" w:hAnsi="Times New Roman" w:cs="Times New Roman"/>
            <w:color w:val="000000" w:themeColor="text1"/>
            <w:rPrChange w:id="11014" w:author="Ruijie Xu" w:date="2022-03-10T12:31:00Z">
              <w:rPr>
                <w:color w:val="000000" w:themeColor="text1"/>
              </w:rPr>
            </w:rPrChange>
          </w:rPr>
          <w:t xml:space="preserve">ichness of each samples’ microbial community </w:t>
        </w:r>
      </w:ins>
      <w:ins w:id="11015" w:author="Ruijie Xu" w:date="2022-01-30T12:10:00Z">
        <w:r w:rsidR="0084123C" w:rsidRPr="002B42A7">
          <w:rPr>
            <w:rFonts w:ascii="Times New Roman" w:hAnsi="Times New Roman" w:cs="Times New Roman"/>
            <w:color w:val="000000" w:themeColor="text1"/>
            <w:rPrChange w:id="11016" w:author="Ruijie Xu" w:date="2022-03-10T12:31:00Z">
              <w:rPr>
                <w:color w:val="000000" w:themeColor="text1"/>
              </w:rPr>
            </w:rPrChange>
          </w:rPr>
          <w:t xml:space="preserve">were </w:t>
        </w:r>
      </w:ins>
      <w:ins w:id="11017" w:author="Ruijie Xu" w:date="2022-01-30T12:11:00Z">
        <w:r w:rsidR="008E7151" w:rsidRPr="002B42A7">
          <w:rPr>
            <w:rFonts w:ascii="Times New Roman" w:hAnsi="Times New Roman" w:cs="Times New Roman"/>
            <w:color w:val="000000" w:themeColor="text1"/>
            <w:rPrChange w:id="11018" w:author="Ruijie Xu" w:date="2022-03-10T12:31:00Z">
              <w:rPr>
                <w:color w:val="000000" w:themeColor="text1"/>
              </w:rPr>
            </w:rPrChange>
          </w:rPr>
          <w:t xml:space="preserve">significant in </w:t>
        </w:r>
      </w:ins>
      <w:ins w:id="11019" w:author="Ruijie Xu" w:date="2022-01-30T14:31:00Z">
        <w:r w:rsidR="00A97576" w:rsidRPr="002B42A7">
          <w:rPr>
            <w:rFonts w:ascii="Times New Roman" w:hAnsi="Times New Roman" w:cs="Times New Roman"/>
            <w:color w:val="000000" w:themeColor="text1"/>
            <w:rPrChange w:id="11020" w:author="Ruijie Xu" w:date="2022-03-10T12:31:00Z">
              <w:rPr>
                <w:color w:val="000000" w:themeColor="text1"/>
              </w:rPr>
            </w:rPrChange>
          </w:rPr>
          <w:t xml:space="preserve">the </w:t>
        </w:r>
      </w:ins>
      <w:ins w:id="11021" w:author="Ruijie Xu" w:date="2022-01-30T12:11:00Z">
        <w:r w:rsidR="008E7151" w:rsidRPr="002B42A7">
          <w:rPr>
            <w:rFonts w:ascii="Times New Roman" w:hAnsi="Times New Roman" w:cs="Times New Roman"/>
            <w:color w:val="000000" w:themeColor="text1"/>
            <w:rPrChange w:id="11022" w:author="Ruijie Xu" w:date="2022-03-10T12:31:00Z">
              <w:rPr>
                <w:color w:val="000000" w:themeColor="text1"/>
              </w:rPr>
            </w:rPrChange>
          </w:rPr>
          <w:t xml:space="preserve">majority of the comparisons </w:t>
        </w:r>
        <w:del w:id="11023" w:author="Liliana Salvador" w:date="2022-02-26T21:19:00Z">
          <w:r w:rsidR="008E7151" w:rsidRPr="002B42A7" w:rsidDel="006A5920">
            <w:rPr>
              <w:rFonts w:ascii="Times New Roman" w:hAnsi="Times New Roman" w:cs="Times New Roman"/>
              <w:color w:val="000000" w:themeColor="text1"/>
              <w:rPrChange w:id="11024" w:author="Ruijie Xu" w:date="2022-03-10T12:31:00Z">
                <w:rPr>
                  <w:color w:val="000000" w:themeColor="text1"/>
                </w:rPr>
              </w:rPrChange>
            </w:rPr>
            <w:delText>between</w:delText>
          </w:r>
        </w:del>
      </w:ins>
      <w:ins w:id="11025" w:author="Liliana Salvador" w:date="2022-02-26T21:20:00Z">
        <w:r w:rsidR="006A5920" w:rsidRPr="002B42A7">
          <w:rPr>
            <w:rFonts w:ascii="Times New Roman" w:hAnsi="Times New Roman" w:cs="Times New Roman"/>
            <w:color w:val="000000" w:themeColor="text1"/>
            <w:rPrChange w:id="11026" w:author="Ruijie Xu" w:date="2022-03-10T12:31:00Z">
              <w:rPr>
                <w:color w:val="000000" w:themeColor="text1"/>
              </w:rPr>
            </w:rPrChange>
          </w:rPr>
          <w:t>across</w:t>
        </w:r>
      </w:ins>
      <w:ins w:id="11027" w:author="Ruijie Xu" w:date="2022-01-30T12:11:00Z">
        <w:r w:rsidR="008E7151" w:rsidRPr="002B42A7">
          <w:rPr>
            <w:rFonts w:ascii="Times New Roman" w:hAnsi="Times New Roman" w:cs="Times New Roman"/>
            <w:color w:val="000000" w:themeColor="text1"/>
            <w:rPrChange w:id="11028" w:author="Ruijie Xu" w:date="2022-03-10T12:31:00Z">
              <w:rPr>
                <w:color w:val="000000" w:themeColor="text1"/>
              </w:rPr>
            </w:rPrChange>
          </w:rPr>
          <w:t xml:space="preserve"> software. Most </w:t>
        </w:r>
      </w:ins>
      <w:ins w:id="11029" w:author="Ruijie Xu" w:date="2022-01-30T14:31:00Z">
        <w:r w:rsidR="00A97576" w:rsidRPr="002B42A7">
          <w:rPr>
            <w:rFonts w:ascii="Times New Roman" w:hAnsi="Times New Roman" w:cs="Times New Roman"/>
            <w:color w:val="000000" w:themeColor="text1"/>
            <w:rPrChange w:id="11030" w:author="Ruijie Xu" w:date="2022-03-10T12:31:00Z">
              <w:rPr>
                <w:color w:val="000000" w:themeColor="text1"/>
              </w:rPr>
            </w:rPrChange>
          </w:rPr>
          <w:t>of the</w:t>
        </w:r>
      </w:ins>
      <w:ins w:id="11031" w:author="Liliana Salvador" w:date="2022-02-26T21:20:00Z">
        <w:r w:rsidR="00B00FC0" w:rsidRPr="002B42A7">
          <w:rPr>
            <w:rFonts w:ascii="Times New Roman" w:hAnsi="Times New Roman" w:cs="Times New Roman"/>
            <w:color w:val="000000" w:themeColor="text1"/>
            <w:rPrChange w:id="11032" w:author="Ruijie Xu" w:date="2022-03-10T12:31:00Z">
              <w:rPr>
                <w:color w:val="000000" w:themeColor="text1"/>
              </w:rPr>
            </w:rPrChange>
          </w:rPr>
          <w:t xml:space="preserve">se </w:t>
        </w:r>
      </w:ins>
      <w:ins w:id="11033" w:author="Ruijie Xu" w:date="2022-01-30T14:31:00Z">
        <w:del w:id="11034" w:author="Liliana Salvador" w:date="2022-02-26T21:20:00Z">
          <w:r w:rsidR="00A97576" w:rsidRPr="002B42A7" w:rsidDel="00B00FC0">
            <w:rPr>
              <w:rFonts w:ascii="Times New Roman" w:hAnsi="Times New Roman" w:cs="Times New Roman"/>
              <w:color w:val="000000" w:themeColor="text1"/>
              <w:rPrChange w:id="11035" w:author="Ruijie Xu" w:date="2022-03-10T12:31:00Z">
                <w:rPr>
                  <w:color w:val="000000" w:themeColor="text1"/>
                </w:rPr>
              </w:rPrChange>
            </w:rPr>
            <w:delText xml:space="preserve"> </w:delText>
          </w:r>
        </w:del>
      </w:ins>
      <w:ins w:id="11036" w:author="Ruijie Xu" w:date="2022-01-30T12:11:00Z">
        <w:del w:id="11037" w:author="Liliana Salvador" w:date="2022-02-26T21:20:00Z">
          <w:r w:rsidR="008E7151" w:rsidRPr="002B42A7" w:rsidDel="00B00FC0">
            <w:rPr>
              <w:rFonts w:ascii="Times New Roman" w:hAnsi="Times New Roman" w:cs="Times New Roman"/>
              <w:color w:val="000000" w:themeColor="text1"/>
              <w:rPrChange w:id="11038" w:author="Ruijie Xu" w:date="2022-03-10T12:31:00Z">
                <w:rPr>
                  <w:color w:val="000000" w:themeColor="text1"/>
                </w:rPr>
              </w:rPrChange>
            </w:rPr>
            <w:delText>significant</w:delText>
          </w:r>
        </w:del>
      </w:ins>
      <w:ins w:id="11039" w:author="Ruijie Xu" w:date="2022-02-02T13:56:00Z">
        <w:del w:id="11040" w:author="Liliana Salvador" w:date="2022-02-26T21:20:00Z">
          <w:r w:rsidRPr="002B42A7" w:rsidDel="00B00FC0">
            <w:rPr>
              <w:rFonts w:ascii="Times New Roman" w:hAnsi="Times New Roman" w:cs="Times New Roman"/>
              <w:color w:val="000000" w:themeColor="text1"/>
              <w:rPrChange w:id="11041" w:author="Ruijie Xu" w:date="2022-03-10T12:31:00Z">
                <w:rPr>
                  <w:color w:val="000000" w:themeColor="text1"/>
                </w:rPr>
              </w:rPrChange>
            </w:rPr>
            <w:delText>ly</w:delText>
          </w:r>
        </w:del>
      </w:ins>
      <w:ins w:id="11042" w:author="Ruijie Xu" w:date="2022-01-30T12:11:00Z">
        <w:del w:id="11043" w:author="Liliana Salvador" w:date="2022-02-26T21:20:00Z">
          <w:r w:rsidR="008E7151" w:rsidRPr="002B42A7" w:rsidDel="00B00FC0">
            <w:rPr>
              <w:rFonts w:ascii="Times New Roman" w:hAnsi="Times New Roman" w:cs="Times New Roman"/>
              <w:color w:val="000000" w:themeColor="text1"/>
              <w:rPrChange w:id="11044" w:author="Ruijie Xu" w:date="2022-03-10T12:31:00Z">
                <w:rPr>
                  <w:color w:val="000000" w:themeColor="text1"/>
                </w:rPr>
              </w:rPrChange>
            </w:rPr>
            <w:delText xml:space="preserve"> </w:delText>
          </w:r>
        </w:del>
      </w:ins>
      <w:ins w:id="11045" w:author="Ruijie Xu" w:date="2022-01-30T12:12:00Z">
        <w:del w:id="11046" w:author="Liliana Salvador" w:date="2022-02-26T21:20:00Z">
          <w:r w:rsidR="008E7151" w:rsidRPr="002B42A7" w:rsidDel="00B00FC0">
            <w:rPr>
              <w:rFonts w:ascii="Times New Roman" w:hAnsi="Times New Roman" w:cs="Times New Roman"/>
              <w:color w:val="000000" w:themeColor="text1"/>
              <w:rPrChange w:id="11047" w:author="Ruijie Xu" w:date="2022-03-10T12:31:00Z">
                <w:rPr>
                  <w:color w:val="000000" w:themeColor="text1"/>
                </w:rPr>
              </w:rPrChange>
            </w:rPr>
            <w:delText>differen</w:delText>
          </w:r>
        </w:del>
      </w:ins>
      <w:ins w:id="11048" w:author="Ruijie Xu" w:date="2022-01-30T14:31:00Z">
        <w:del w:id="11049" w:author="Liliana Salvador" w:date="2022-02-26T21:20:00Z">
          <w:r w:rsidR="00A97576" w:rsidRPr="002B42A7" w:rsidDel="00B00FC0">
            <w:rPr>
              <w:rFonts w:ascii="Times New Roman" w:hAnsi="Times New Roman" w:cs="Times New Roman"/>
              <w:color w:val="000000" w:themeColor="text1"/>
              <w:rPrChange w:id="11050" w:author="Ruijie Xu" w:date="2022-03-10T12:31:00Z">
                <w:rPr>
                  <w:color w:val="000000" w:themeColor="text1"/>
                </w:rPr>
              </w:rPrChange>
            </w:rPr>
            <w:delText xml:space="preserve">t comparisons </w:delText>
          </w:r>
        </w:del>
      </w:ins>
      <w:ins w:id="11051" w:author="Ruijie Xu" w:date="2022-01-30T12:12:00Z">
        <w:r w:rsidR="008E7151" w:rsidRPr="002B42A7">
          <w:rPr>
            <w:rFonts w:ascii="Times New Roman" w:hAnsi="Times New Roman" w:cs="Times New Roman"/>
            <w:color w:val="000000" w:themeColor="text1"/>
            <w:rPrChange w:id="11052" w:author="Ruijie Xu" w:date="2022-03-10T12:31:00Z">
              <w:rPr>
                <w:color w:val="000000" w:themeColor="text1"/>
              </w:rPr>
            </w:rPrChange>
          </w:rPr>
          <w:t xml:space="preserve">were found between the classifications of Kraken2, Metaphlan3, </w:t>
        </w:r>
      </w:ins>
      <w:ins w:id="11053" w:author="Ruijie Xu" w:date="2022-01-30T12:13:00Z">
        <w:r w:rsidR="008E7151" w:rsidRPr="002B42A7">
          <w:rPr>
            <w:rFonts w:ascii="Times New Roman" w:hAnsi="Times New Roman" w:cs="Times New Roman"/>
            <w:color w:val="000000" w:themeColor="text1"/>
            <w:rPrChange w:id="11054" w:author="Ruijie Xu" w:date="2022-03-10T12:31:00Z">
              <w:rPr>
                <w:color w:val="000000" w:themeColor="text1"/>
              </w:rPr>
            </w:rPrChange>
          </w:rPr>
          <w:t xml:space="preserve">Centrifuge, and Kaiju with </w:t>
        </w:r>
      </w:ins>
      <w:ins w:id="11055" w:author="Ruijie Xu" w:date="2022-01-30T14:32:00Z">
        <w:r w:rsidR="00A97576" w:rsidRPr="002B42A7">
          <w:rPr>
            <w:rFonts w:ascii="Times New Roman" w:hAnsi="Times New Roman" w:cs="Times New Roman"/>
            <w:color w:val="000000" w:themeColor="text1"/>
            <w:rPrChange w:id="11056" w:author="Ruijie Xu" w:date="2022-03-10T12:31:00Z">
              <w:rPr>
                <w:color w:val="000000" w:themeColor="text1"/>
              </w:rPr>
            </w:rPrChange>
          </w:rPr>
          <w:t>other</w:t>
        </w:r>
      </w:ins>
      <w:ins w:id="11057" w:author="Ruijie Xu" w:date="2022-01-30T12:16:00Z">
        <w:r w:rsidR="009651E9" w:rsidRPr="002B42A7">
          <w:rPr>
            <w:rFonts w:ascii="Times New Roman" w:hAnsi="Times New Roman" w:cs="Times New Roman"/>
            <w:color w:val="000000" w:themeColor="text1"/>
            <w:rPrChange w:id="11058" w:author="Ruijie Xu" w:date="2022-03-10T12:31:00Z">
              <w:rPr>
                <w:color w:val="000000" w:themeColor="text1"/>
              </w:rPr>
            </w:rPrChange>
          </w:rPr>
          <w:t xml:space="preserve"> </w:t>
        </w:r>
      </w:ins>
      <w:ins w:id="11059" w:author="Ruijie Xu" w:date="2022-01-30T12:13:00Z">
        <w:r w:rsidR="008E7151" w:rsidRPr="002B42A7">
          <w:rPr>
            <w:rFonts w:ascii="Times New Roman" w:hAnsi="Times New Roman" w:cs="Times New Roman"/>
            <w:color w:val="000000" w:themeColor="text1"/>
            <w:rPrChange w:id="11060" w:author="Ruijie Xu" w:date="2022-03-10T12:31:00Z">
              <w:rPr>
                <w:color w:val="000000" w:themeColor="text1"/>
              </w:rPr>
            </w:rPrChange>
          </w:rPr>
          <w:t xml:space="preserve">software. </w:t>
        </w:r>
      </w:ins>
      <w:ins w:id="11061" w:author="Ruijie Xu" w:date="2022-02-11T09:37:00Z">
        <w:r w:rsidR="00F92B48" w:rsidRPr="002B42A7">
          <w:rPr>
            <w:rFonts w:ascii="Times New Roman" w:hAnsi="Times New Roman" w:cs="Times New Roman"/>
            <w:color w:val="000000" w:themeColor="text1"/>
            <w:rPrChange w:id="11062" w:author="Ruijie Xu" w:date="2022-03-10T12:31:00Z">
              <w:rPr>
                <w:color w:val="000000" w:themeColor="text1"/>
              </w:rPr>
            </w:rPrChange>
          </w:rPr>
          <w:t xml:space="preserve">However, </w:t>
        </w:r>
      </w:ins>
      <w:ins w:id="11063" w:author="Ruijie Xu" w:date="2022-02-27T13:04:00Z">
        <w:r w:rsidR="00A41E9F" w:rsidRPr="002B42A7">
          <w:rPr>
            <w:rFonts w:ascii="Times New Roman" w:hAnsi="Times New Roman" w:cs="Times New Roman"/>
            <w:color w:val="000000" w:themeColor="text1"/>
            <w:rPrChange w:id="11064" w:author="Ruijie Xu" w:date="2022-03-10T12:31:00Z">
              <w:rPr>
                <w:color w:val="000000" w:themeColor="text1"/>
              </w:rPr>
            </w:rPrChange>
          </w:rPr>
          <w:t>when richness w</w:t>
        </w:r>
        <w:del w:id="11065" w:author="Liliana Salvador" w:date="2022-03-08T20:30:00Z">
          <w:r w:rsidR="00A41E9F" w:rsidRPr="002B42A7" w:rsidDel="00282502">
            <w:rPr>
              <w:rFonts w:ascii="Times New Roman" w:hAnsi="Times New Roman" w:cs="Times New Roman"/>
              <w:color w:val="000000" w:themeColor="text1"/>
              <w:rPrChange w:id="11066" w:author="Ruijie Xu" w:date="2022-03-10T12:31:00Z">
                <w:rPr>
                  <w:color w:val="000000" w:themeColor="text1"/>
                </w:rPr>
              </w:rPrChange>
            </w:rPr>
            <w:delText>ere</w:delText>
          </w:r>
        </w:del>
      </w:ins>
      <w:ins w:id="11067" w:author="Liliana Salvador" w:date="2022-03-08T20:30:00Z">
        <w:r w:rsidR="00282502" w:rsidRPr="002B42A7">
          <w:rPr>
            <w:rFonts w:ascii="Times New Roman" w:hAnsi="Times New Roman" w:cs="Times New Roman"/>
            <w:color w:val="000000" w:themeColor="text1"/>
            <w:rPrChange w:id="11068" w:author="Ruijie Xu" w:date="2022-03-10T12:31:00Z">
              <w:rPr>
                <w:color w:val="000000" w:themeColor="text1"/>
              </w:rPr>
            </w:rPrChange>
          </w:rPr>
          <w:t>as</w:t>
        </w:r>
      </w:ins>
      <w:ins w:id="11069" w:author="Ruijie Xu" w:date="2022-02-27T13:04:00Z">
        <w:r w:rsidR="00A41E9F" w:rsidRPr="002B42A7">
          <w:rPr>
            <w:rFonts w:ascii="Times New Roman" w:hAnsi="Times New Roman" w:cs="Times New Roman"/>
            <w:color w:val="000000" w:themeColor="text1"/>
            <w:rPrChange w:id="11070" w:author="Ruijie Xu" w:date="2022-03-10T12:31:00Z">
              <w:rPr>
                <w:color w:val="000000" w:themeColor="text1"/>
              </w:rPr>
            </w:rPrChange>
          </w:rPr>
          <w:t xml:space="preserve"> measured with </w:t>
        </w:r>
      </w:ins>
      <w:ins w:id="11071" w:author="Ruijie Xu" w:date="2022-02-11T09:37:00Z">
        <w:del w:id="11072" w:author="Liliana Salvador" w:date="2022-02-26T21:23:00Z">
          <w:r w:rsidR="00F92B48" w:rsidRPr="002B42A7" w:rsidDel="00B00FC0">
            <w:rPr>
              <w:rFonts w:ascii="Times New Roman" w:hAnsi="Times New Roman" w:cs="Times New Roman"/>
              <w:color w:val="000000" w:themeColor="text1"/>
              <w:rPrChange w:id="11073" w:author="Ruijie Xu" w:date="2022-03-10T12:31:00Z">
                <w:rPr>
                  <w:color w:val="000000" w:themeColor="text1"/>
                </w:rPr>
              </w:rPrChange>
            </w:rPr>
            <w:delText>when the abundance of each species w</w:delText>
          </w:r>
        </w:del>
        <w:del w:id="11074" w:author="Liliana Salvador" w:date="2022-02-26T21:21:00Z">
          <w:r w:rsidR="00F92B48" w:rsidRPr="002B42A7" w:rsidDel="00B00FC0">
            <w:rPr>
              <w:rFonts w:ascii="Times New Roman" w:hAnsi="Times New Roman" w:cs="Times New Roman"/>
              <w:color w:val="000000" w:themeColor="text1"/>
              <w:rPrChange w:id="11075" w:author="Ruijie Xu" w:date="2022-03-10T12:31:00Z">
                <w:rPr>
                  <w:color w:val="000000" w:themeColor="text1"/>
                </w:rPr>
              </w:rPrChange>
            </w:rPr>
            <w:delText>ere</w:delText>
          </w:r>
        </w:del>
        <w:del w:id="11076" w:author="Liliana Salvador" w:date="2022-02-26T21:23:00Z">
          <w:r w:rsidR="00F92B48" w:rsidRPr="002B42A7" w:rsidDel="00B00FC0">
            <w:rPr>
              <w:rFonts w:ascii="Times New Roman" w:hAnsi="Times New Roman" w:cs="Times New Roman"/>
              <w:color w:val="000000" w:themeColor="text1"/>
              <w:rPrChange w:id="11077" w:author="Ruijie Xu" w:date="2022-03-10T12:31:00Z">
                <w:rPr>
                  <w:color w:val="000000" w:themeColor="text1"/>
                </w:rPr>
              </w:rPrChange>
            </w:rPr>
            <w:delText xml:space="preserve"> added into the characterization</w:delText>
          </w:r>
        </w:del>
      </w:ins>
      <w:ins w:id="11078" w:author="Ruijie Xu" w:date="2022-02-11T09:38:00Z">
        <w:del w:id="11079" w:author="Liliana Salvador" w:date="2022-02-26T21:23:00Z">
          <w:r w:rsidR="00F92B48" w:rsidRPr="002B42A7" w:rsidDel="00B00FC0">
            <w:rPr>
              <w:rFonts w:ascii="Times New Roman" w:hAnsi="Times New Roman" w:cs="Times New Roman"/>
              <w:color w:val="000000" w:themeColor="text1"/>
              <w:rPrChange w:id="11080" w:author="Ruijie Xu" w:date="2022-03-10T12:31:00Z">
                <w:rPr>
                  <w:color w:val="000000" w:themeColor="text1"/>
                </w:rPr>
              </w:rPrChange>
            </w:rPr>
            <w:delText xml:space="preserve"> of the </w:delText>
          </w:r>
        </w:del>
      </w:ins>
      <w:ins w:id="11081" w:author="Ruijie Xu" w:date="2022-02-11T09:39:00Z">
        <w:del w:id="11082" w:author="Liliana Salvador" w:date="2022-02-26T21:23:00Z">
          <w:r w:rsidR="00DE165C" w:rsidRPr="002B42A7" w:rsidDel="00B00FC0">
            <w:rPr>
              <w:rFonts w:ascii="Times New Roman" w:hAnsi="Times New Roman" w:cs="Times New Roman"/>
              <w:color w:val="000000" w:themeColor="text1"/>
              <w:rPrChange w:id="11083" w:author="Ruijie Xu" w:date="2022-03-10T12:31:00Z">
                <w:rPr>
                  <w:color w:val="000000" w:themeColor="text1"/>
                </w:rPr>
              </w:rPrChange>
            </w:rPr>
            <w:delText>communities</w:delText>
          </w:r>
        </w:del>
      </w:ins>
      <w:ins w:id="11084" w:author="Ruijie Xu" w:date="2022-01-30T12:23:00Z">
        <w:del w:id="11085" w:author="Liliana Salvador" w:date="2022-02-26T21:23:00Z">
          <w:r w:rsidR="00650528" w:rsidRPr="002B42A7" w:rsidDel="00B00FC0">
            <w:rPr>
              <w:rFonts w:ascii="Times New Roman" w:hAnsi="Times New Roman" w:cs="Times New Roman"/>
              <w:color w:val="000000" w:themeColor="text1"/>
              <w:rPrChange w:id="11086" w:author="Ruijie Xu" w:date="2022-03-10T12:31:00Z">
                <w:rPr>
                  <w:color w:val="000000" w:themeColor="text1"/>
                </w:rPr>
              </w:rPrChange>
            </w:rPr>
            <w:delText>,</w:delText>
          </w:r>
        </w:del>
      </w:ins>
      <w:ins w:id="11087" w:author="Ruijie Xu" w:date="2022-02-11T09:38:00Z">
        <w:del w:id="11088" w:author="Liliana Salvador" w:date="2022-02-26T21:23:00Z">
          <w:r w:rsidR="00F92B48" w:rsidRPr="002B42A7" w:rsidDel="00B00FC0">
            <w:rPr>
              <w:rFonts w:ascii="Times New Roman" w:hAnsi="Times New Roman" w:cs="Times New Roman"/>
              <w:color w:val="000000" w:themeColor="text1"/>
              <w:rPrChange w:id="11089" w:author="Ruijie Xu" w:date="2022-03-10T12:31:00Z">
                <w:rPr>
                  <w:color w:val="000000" w:themeColor="text1"/>
                </w:rPr>
              </w:rPrChange>
            </w:rPr>
            <w:delText xml:space="preserve"> </w:delText>
          </w:r>
        </w:del>
        <w:del w:id="11090" w:author="Liliana Salvador" w:date="2022-02-26T21:22:00Z">
          <w:r w:rsidR="00F92B48" w:rsidRPr="002B42A7" w:rsidDel="00B00FC0">
            <w:rPr>
              <w:rFonts w:ascii="Times New Roman" w:hAnsi="Times New Roman" w:cs="Times New Roman"/>
              <w:color w:val="000000" w:themeColor="text1"/>
              <w:rPrChange w:id="11091" w:author="Ruijie Xu" w:date="2022-03-10T12:31:00Z">
                <w:rPr>
                  <w:color w:val="000000" w:themeColor="text1"/>
                </w:rPr>
              </w:rPrChange>
            </w:rPr>
            <w:delText xml:space="preserve">the </w:delText>
          </w:r>
        </w:del>
      </w:ins>
      <w:ins w:id="11092" w:author="Liliana Salvador" w:date="2022-02-26T21:22:00Z">
        <w:r w:rsidR="00B00FC0" w:rsidRPr="002B42A7">
          <w:rPr>
            <w:rFonts w:ascii="Times New Roman" w:hAnsi="Times New Roman" w:cs="Times New Roman"/>
            <w:color w:val="000000" w:themeColor="text1"/>
            <w:rPrChange w:id="11093" w:author="Ruijie Xu" w:date="2022-03-10T12:31:00Z">
              <w:rPr>
                <w:color w:val="000000" w:themeColor="text1"/>
              </w:rPr>
            </w:rPrChange>
          </w:rPr>
          <w:t>s</w:t>
        </w:r>
      </w:ins>
      <w:ins w:id="11094" w:author="Ruijie Xu" w:date="2022-02-27T13:04:00Z">
        <w:r w:rsidR="00A41E9F" w:rsidRPr="002B42A7">
          <w:rPr>
            <w:rFonts w:ascii="Times New Roman" w:hAnsi="Times New Roman" w:cs="Times New Roman"/>
            <w:color w:val="000000" w:themeColor="text1"/>
            <w:rPrChange w:id="11095" w:author="Ruijie Xu" w:date="2022-03-10T12:31:00Z">
              <w:rPr>
                <w:color w:val="000000" w:themeColor="text1"/>
              </w:rPr>
            </w:rPrChange>
          </w:rPr>
          <w:t>pecies</w:t>
        </w:r>
      </w:ins>
      <w:ins w:id="11096" w:author="Liliana Salvador" w:date="2022-02-26T21:22:00Z">
        <w:del w:id="11097" w:author="Ruijie Xu" w:date="2022-02-27T13:04:00Z">
          <w:r w:rsidR="00B00FC0" w:rsidRPr="002B42A7" w:rsidDel="00A41E9F">
            <w:rPr>
              <w:rFonts w:ascii="Times New Roman" w:hAnsi="Times New Roman" w:cs="Times New Roman"/>
              <w:color w:val="000000" w:themeColor="text1"/>
              <w:rPrChange w:id="11098" w:author="Ruijie Xu" w:date="2022-03-10T12:31:00Z">
                <w:rPr>
                  <w:color w:val="000000" w:themeColor="text1"/>
                </w:rPr>
              </w:rPrChange>
            </w:rPr>
            <w:delText>pecies</w:delText>
          </w:r>
        </w:del>
        <w:r w:rsidR="00B00FC0" w:rsidRPr="002B42A7">
          <w:rPr>
            <w:rFonts w:ascii="Times New Roman" w:hAnsi="Times New Roman" w:cs="Times New Roman"/>
            <w:color w:val="000000" w:themeColor="text1"/>
            <w:rPrChange w:id="11099" w:author="Ruijie Xu" w:date="2022-03-10T12:31:00Z">
              <w:rPr>
                <w:color w:val="000000" w:themeColor="text1"/>
              </w:rPr>
            </w:rPrChange>
          </w:rPr>
          <w:t xml:space="preserve"> </w:t>
        </w:r>
      </w:ins>
      <w:ins w:id="11100" w:author="Liliana Salvador" w:date="2022-02-26T21:23:00Z">
        <w:r w:rsidR="00B00FC0" w:rsidRPr="002B42A7">
          <w:rPr>
            <w:rFonts w:ascii="Times New Roman" w:hAnsi="Times New Roman" w:cs="Times New Roman"/>
            <w:color w:val="000000" w:themeColor="text1"/>
            <w:rPrChange w:id="11101" w:author="Ruijie Xu" w:date="2022-03-10T12:31:00Z">
              <w:rPr>
                <w:color w:val="000000" w:themeColor="text1"/>
              </w:rPr>
            </w:rPrChange>
          </w:rPr>
          <w:t>abundance</w:t>
        </w:r>
        <w:del w:id="11102" w:author="Ruijie Xu" w:date="2022-02-27T13:04:00Z">
          <w:r w:rsidR="00B00FC0" w:rsidRPr="002B42A7" w:rsidDel="00A41E9F">
            <w:rPr>
              <w:rFonts w:ascii="Times New Roman" w:hAnsi="Times New Roman" w:cs="Times New Roman"/>
              <w:color w:val="000000" w:themeColor="text1"/>
              <w:rPrChange w:id="11103" w:author="Ruijie Xu" w:date="2022-03-10T12:31:00Z">
                <w:rPr>
                  <w:color w:val="000000" w:themeColor="text1"/>
                </w:rPr>
              </w:rPrChange>
            </w:rPr>
            <w:delText xml:space="preserve"> </w:delText>
          </w:r>
        </w:del>
      </w:ins>
      <w:ins w:id="11104" w:author="Ruijie Xu" w:date="2022-01-30T12:23:00Z">
        <w:r w:rsidR="00650528" w:rsidRPr="002B42A7">
          <w:rPr>
            <w:rFonts w:ascii="Times New Roman" w:hAnsi="Times New Roman" w:cs="Times New Roman"/>
            <w:color w:val="000000" w:themeColor="text1"/>
            <w:rPrChange w:id="11105" w:author="Ruijie Xu" w:date="2022-03-10T12:31:00Z">
              <w:rPr>
                <w:color w:val="000000" w:themeColor="text1"/>
              </w:rPr>
            </w:rPrChange>
          </w:rPr>
          <w:t xml:space="preserve"> </w:t>
        </w:r>
      </w:ins>
      <w:ins w:id="11106" w:author="Ruijie Xu" w:date="2022-02-11T09:39:00Z">
        <w:r w:rsidR="001A1200" w:rsidRPr="002B42A7">
          <w:rPr>
            <w:rFonts w:ascii="Times New Roman" w:hAnsi="Times New Roman" w:cs="Times New Roman"/>
            <w:color w:val="000000" w:themeColor="text1"/>
            <w:rPrChange w:id="11107" w:author="Ruijie Xu" w:date="2022-03-10T12:31:00Z">
              <w:rPr>
                <w:color w:val="000000" w:themeColor="text1"/>
              </w:rPr>
            </w:rPrChange>
          </w:rPr>
          <w:t>(Simpson index)</w:t>
        </w:r>
      </w:ins>
      <w:ins w:id="11108" w:author="Ruijie Xu" w:date="2022-02-27T13:04:00Z">
        <w:r w:rsidR="00A41E9F" w:rsidRPr="002B42A7">
          <w:rPr>
            <w:rFonts w:ascii="Times New Roman" w:hAnsi="Times New Roman" w:cs="Times New Roman"/>
            <w:color w:val="000000" w:themeColor="text1"/>
            <w:rPrChange w:id="11109" w:author="Ruijie Xu" w:date="2022-03-10T12:31:00Z">
              <w:rPr>
                <w:color w:val="000000" w:themeColor="text1"/>
              </w:rPr>
            </w:rPrChange>
          </w:rPr>
          <w:t>, the characterizati</w:t>
        </w:r>
      </w:ins>
      <w:ins w:id="11110" w:author="Ruijie Xu" w:date="2022-02-27T13:05:00Z">
        <w:r w:rsidR="00A41E9F" w:rsidRPr="002B42A7">
          <w:rPr>
            <w:rFonts w:ascii="Times New Roman" w:hAnsi="Times New Roman" w:cs="Times New Roman"/>
            <w:color w:val="000000" w:themeColor="text1"/>
            <w:rPrChange w:id="11111" w:author="Ruijie Xu" w:date="2022-03-10T12:31:00Z">
              <w:rPr>
                <w:color w:val="000000" w:themeColor="text1"/>
              </w:rPr>
            </w:rPrChange>
          </w:rPr>
          <w:t>on</w:t>
        </w:r>
      </w:ins>
      <w:ins w:id="11112" w:author="Liliana Salvador" w:date="2022-03-08T20:30:00Z">
        <w:r w:rsidR="00282502" w:rsidRPr="002B42A7">
          <w:rPr>
            <w:rFonts w:ascii="Times New Roman" w:hAnsi="Times New Roman" w:cs="Times New Roman"/>
            <w:color w:val="000000" w:themeColor="text1"/>
            <w:rPrChange w:id="11113" w:author="Ruijie Xu" w:date="2022-03-10T12:31:00Z">
              <w:rPr>
                <w:color w:val="000000" w:themeColor="text1"/>
              </w:rPr>
            </w:rPrChange>
          </w:rPr>
          <w:t>s</w:t>
        </w:r>
      </w:ins>
      <w:ins w:id="11114" w:author="Ruijie Xu" w:date="2022-02-27T13:05:00Z">
        <w:r w:rsidR="00A41E9F" w:rsidRPr="002B42A7">
          <w:rPr>
            <w:rFonts w:ascii="Times New Roman" w:hAnsi="Times New Roman" w:cs="Times New Roman"/>
            <w:color w:val="000000" w:themeColor="text1"/>
            <w:rPrChange w:id="11115" w:author="Ruijie Xu" w:date="2022-03-10T12:31:00Z">
              <w:rPr>
                <w:color w:val="000000" w:themeColor="text1"/>
              </w:rPr>
            </w:rPrChange>
          </w:rPr>
          <w:t xml:space="preserve"> </w:t>
        </w:r>
      </w:ins>
      <w:ins w:id="11116" w:author="Ruijie Xu" w:date="2022-01-30T12:23:00Z">
        <w:r w:rsidR="00650528" w:rsidRPr="002B42A7">
          <w:rPr>
            <w:rFonts w:ascii="Times New Roman" w:hAnsi="Times New Roman" w:cs="Times New Roman"/>
            <w:color w:val="000000" w:themeColor="text1"/>
            <w:rPrChange w:id="11117" w:author="Ruijie Xu" w:date="2022-03-10T12:31:00Z">
              <w:rPr>
                <w:color w:val="000000" w:themeColor="text1"/>
              </w:rPr>
            </w:rPrChange>
          </w:rPr>
          <w:t xml:space="preserve">were mostly </w:t>
        </w:r>
      </w:ins>
      <w:ins w:id="11118" w:author="Ruijie Xu" w:date="2022-01-30T12:24:00Z">
        <w:r w:rsidR="00650528" w:rsidRPr="002B42A7">
          <w:rPr>
            <w:rFonts w:ascii="Times New Roman" w:hAnsi="Times New Roman" w:cs="Times New Roman"/>
            <w:color w:val="000000" w:themeColor="text1"/>
            <w:rPrChange w:id="11119" w:author="Ruijie Xu" w:date="2022-03-10T12:31:00Z">
              <w:rPr>
                <w:color w:val="000000" w:themeColor="text1"/>
              </w:rPr>
            </w:rPrChange>
          </w:rPr>
          <w:t>not affected by use of different software.</w:t>
        </w:r>
      </w:ins>
      <w:ins w:id="11120" w:author="Ruijie Xu" w:date="2022-01-30T12:25:00Z">
        <w:r w:rsidR="00257F75" w:rsidRPr="002B42A7">
          <w:rPr>
            <w:rFonts w:ascii="Times New Roman" w:hAnsi="Times New Roman" w:cs="Times New Roman"/>
            <w:color w:val="000000" w:themeColor="text1"/>
            <w:rPrChange w:id="11121" w:author="Ruijie Xu" w:date="2022-03-10T12:31:00Z">
              <w:rPr>
                <w:color w:val="000000" w:themeColor="text1"/>
              </w:rPr>
            </w:rPrChange>
          </w:rPr>
          <w:t xml:space="preserve"> </w:t>
        </w:r>
      </w:ins>
    </w:p>
    <w:p w14:paraId="10407B6F" w14:textId="783F811A" w:rsidR="005B3384" w:rsidRPr="002B42A7" w:rsidRDefault="00276EE5" w:rsidP="00D33126">
      <w:pPr>
        <w:spacing w:line="480" w:lineRule="auto"/>
        <w:rPr>
          <w:ins w:id="11122" w:author="Ruijie Xu" w:date="2022-01-30T12:40:00Z"/>
          <w:rFonts w:ascii="Times New Roman" w:hAnsi="Times New Roman" w:cs="Times New Roman"/>
          <w:color w:val="000000" w:themeColor="text1"/>
          <w:rPrChange w:id="11123" w:author="Ruijie Xu" w:date="2022-03-10T12:31:00Z">
            <w:rPr>
              <w:ins w:id="11124" w:author="Ruijie Xu" w:date="2022-01-30T12:40:00Z"/>
              <w:color w:val="000000" w:themeColor="text1"/>
            </w:rPr>
          </w:rPrChange>
        </w:rPr>
      </w:pPr>
      <w:bookmarkStart w:id="11125" w:name="OLE_LINK125"/>
      <w:bookmarkStart w:id="11126" w:name="OLE_LINK134"/>
      <w:ins w:id="11127" w:author="Ruijie Xu" w:date="2022-02-02T13:58:00Z">
        <w:r w:rsidRPr="002B42A7">
          <w:rPr>
            <w:rFonts w:ascii="Times New Roman" w:hAnsi="Times New Roman" w:cs="Times New Roman"/>
            <w:color w:val="000000" w:themeColor="text1"/>
            <w:rPrChange w:id="11128" w:author="Ruijie Xu" w:date="2022-03-10T12:31:00Z">
              <w:rPr>
                <w:color w:val="000000" w:themeColor="text1"/>
              </w:rPr>
            </w:rPrChange>
          </w:rPr>
          <w:t>T</w:t>
        </w:r>
      </w:ins>
      <w:ins w:id="11129" w:author="Ruijie Xu" w:date="2022-01-30T12:25:00Z">
        <w:r w:rsidR="00257F75" w:rsidRPr="002B42A7">
          <w:rPr>
            <w:rFonts w:ascii="Times New Roman" w:hAnsi="Times New Roman" w:cs="Times New Roman"/>
            <w:color w:val="000000" w:themeColor="text1"/>
            <w:rPrChange w:id="11130" w:author="Ruijie Xu" w:date="2022-03-10T12:31:00Z">
              <w:rPr>
                <w:color w:val="000000" w:themeColor="text1"/>
              </w:rPr>
            </w:rPrChange>
          </w:rPr>
          <w:t xml:space="preserve">he </w:t>
        </w:r>
      </w:ins>
      <w:ins w:id="11131" w:author="Ruijie Xu" w:date="2022-02-02T13:56:00Z">
        <w:r w:rsidRPr="002B42A7">
          <w:rPr>
            <w:rFonts w:ascii="Times New Roman" w:hAnsi="Times New Roman" w:cs="Times New Roman"/>
            <w:color w:val="000000" w:themeColor="text1"/>
            <w:rPrChange w:id="11132" w:author="Ruijie Xu" w:date="2022-03-10T12:31:00Z">
              <w:rPr>
                <w:color w:val="000000" w:themeColor="text1"/>
              </w:rPr>
            </w:rPrChange>
          </w:rPr>
          <w:t xml:space="preserve">characterizations of </w:t>
        </w:r>
      </w:ins>
      <w:ins w:id="11133" w:author="Liliana Salvador" w:date="2022-02-26T21:23:00Z">
        <w:r w:rsidR="00B00FC0" w:rsidRPr="002B42A7">
          <w:rPr>
            <w:rFonts w:ascii="Times New Roman" w:hAnsi="Times New Roman" w:cs="Times New Roman"/>
            <w:color w:val="000000" w:themeColor="text1"/>
            <w:rPrChange w:id="11134" w:author="Ruijie Xu" w:date="2022-03-10T12:31:00Z">
              <w:rPr>
                <w:color w:val="000000" w:themeColor="text1"/>
              </w:rPr>
            </w:rPrChange>
          </w:rPr>
          <w:t xml:space="preserve">the </w:t>
        </w:r>
      </w:ins>
      <w:ins w:id="11135" w:author="Ruijie Xu" w:date="2022-01-30T12:25:00Z">
        <w:r w:rsidR="00257F75" w:rsidRPr="002B42A7">
          <w:rPr>
            <w:rFonts w:ascii="Times New Roman" w:hAnsi="Times New Roman" w:cs="Times New Roman"/>
            <w:color w:val="000000" w:themeColor="text1"/>
            <w:rPrChange w:id="11136" w:author="Ruijie Xu" w:date="2022-03-10T12:31:00Z">
              <w:rPr>
                <w:color w:val="000000" w:themeColor="text1"/>
              </w:rPr>
            </w:rPrChange>
          </w:rPr>
          <w:t>relationships betwe</w:t>
        </w:r>
      </w:ins>
      <w:ins w:id="11137" w:author="Ruijie Xu" w:date="2022-01-30T12:26:00Z">
        <w:r w:rsidR="00257F75" w:rsidRPr="002B42A7">
          <w:rPr>
            <w:rFonts w:ascii="Times New Roman" w:hAnsi="Times New Roman" w:cs="Times New Roman"/>
            <w:color w:val="000000" w:themeColor="text1"/>
            <w:rPrChange w:id="11138" w:author="Ruijie Xu" w:date="2022-03-10T12:31:00Z">
              <w:rPr>
                <w:color w:val="000000" w:themeColor="text1"/>
              </w:rPr>
            </w:rPrChange>
          </w:rPr>
          <w:t>en</w:t>
        </w:r>
      </w:ins>
      <w:ins w:id="11139" w:author="Ruijie Xu" w:date="2022-02-02T13:56:00Z">
        <w:r w:rsidRPr="002B42A7">
          <w:rPr>
            <w:rFonts w:ascii="Times New Roman" w:hAnsi="Times New Roman" w:cs="Times New Roman"/>
            <w:color w:val="000000" w:themeColor="text1"/>
            <w:rPrChange w:id="11140" w:author="Ruijie Xu" w:date="2022-03-10T12:31:00Z">
              <w:rPr>
                <w:color w:val="000000" w:themeColor="text1"/>
              </w:rPr>
            </w:rPrChange>
          </w:rPr>
          <w:t>-</w:t>
        </w:r>
      </w:ins>
      <w:ins w:id="11141" w:author="Ruijie Xu" w:date="2022-01-30T12:26:00Z">
        <w:r w:rsidR="00257F75" w:rsidRPr="002B42A7">
          <w:rPr>
            <w:rFonts w:ascii="Times New Roman" w:hAnsi="Times New Roman" w:cs="Times New Roman"/>
            <w:color w:val="000000" w:themeColor="text1"/>
            <w:rPrChange w:id="11142" w:author="Ruijie Xu" w:date="2022-03-10T12:31:00Z">
              <w:rPr>
                <w:color w:val="000000" w:themeColor="text1"/>
              </w:rPr>
            </w:rPrChange>
          </w:rPr>
          <w:t xml:space="preserve">samples </w:t>
        </w:r>
      </w:ins>
      <w:ins w:id="11143" w:author="Ruijie Xu" w:date="2022-02-02T13:56:00Z">
        <w:r w:rsidRPr="002B42A7">
          <w:rPr>
            <w:rFonts w:ascii="Times New Roman" w:hAnsi="Times New Roman" w:cs="Times New Roman"/>
            <w:color w:val="000000" w:themeColor="text1"/>
            <w:rPrChange w:id="11144" w:author="Ruijie Xu" w:date="2022-03-10T12:31:00Z">
              <w:rPr>
                <w:color w:val="000000" w:themeColor="text1"/>
              </w:rPr>
            </w:rPrChange>
          </w:rPr>
          <w:t>were diverge</w:t>
        </w:r>
      </w:ins>
      <w:ins w:id="11145" w:author="Liliana Salvador" w:date="2022-02-26T21:23:00Z">
        <w:r w:rsidR="00B00FC0" w:rsidRPr="002B42A7">
          <w:rPr>
            <w:rFonts w:ascii="Times New Roman" w:hAnsi="Times New Roman" w:cs="Times New Roman"/>
            <w:color w:val="000000" w:themeColor="text1"/>
            <w:rPrChange w:id="11146" w:author="Ruijie Xu" w:date="2022-03-10T12:31:00Z">
              <w:rPr>
                <w:color w:val="000000" w:themeColor="text1"/>
              </w:rPr>
            </w:rPrChange>
          </w:rPr>
          <w:t>nt</w:t>
        </w:r>
      </w:ins>
      <w:ins w:id="11147" w:author="Ruijie Xu" w:date="2022-02-02T13:56:00Z">
        <w:del w:id="11148" w:author="Liliana Salvador" w:date="2022-02-26T21:23:00Z">
          <w:r w:rsidRPr="002B42A7" w:rsidDel="00B00FC0">
            <w:rPr>
              <w:rFonts w:ascii="Times New Roman" w:hAnsi="Times New Roman" w:cs="Times New Roman"/>
              <w:color w:val="000000" w:themeColor="text1"/>
              <w:rPrChange w:id="11149" w:author="Ruijie Xu" w:date="2022-03-10T12:31:00Z">
                <w:rPr>
                  <w:color w:val="000000" w:themeColor="text1"/>
                </w:rPr>
              </w:rPrChange>
            </w:rPr>
            <w:delText>d</w:delText>
          </w:r>
        </w:del>
        <w:r w:rsidRPr="002B42A7">
          <w:rPr>
            <w:rFonts w:ascii="Times New Roman" w:hAnsi="Times New Roman" w:cs="Times New Roman"/>
            <w:color w:val="000000" w:themeColor="text1"/>
            <w:rPrChange w:id="11150" w:author="Ruijie Xu" w:date="2022-03-10T12:31:00Z">
              <w:rPr>
                <w:color w:val="000000" w:themeColor="text1"/>
              </w:rPr>
            </w:rPrChange>
          </w:rPr>
          <w:t xml:space="preserve"> </w:t>
        </w:r>
        <w:del w:id="11151" w:author="Liliana Salvador" w:date="2022-02-26T21:25:00Z">
          <w:r w:rsidRPr="002B42A7" w:rsidDel="00B00FC0">
            <w:rPr>
              <w:rFonts w:ascii="Times New Roman" w:hAnsi="Times New Roman" w:cs="Times New Roman"/>
              <w:color w:val="000000" w:themeColor="text1"/>
              <w:rPrChange w:id="11152" w:author="Ruijie Xu" w:date="2022-03-10T12:31:00Z">
                <w:rPr>
                  <w:color w:val="000000" w:themeColor="text1"/>
                </w:rPr>
              </w:rPrChange>
            </w:rPr>
            <w:delText>betwee</w:delText>
          </w:r>
        </w:del>
      </w:ins>
      <w:ins w:id="11153" w:author="Ruijie Xu" w:date="2022-02-02T13:57:00Z">
        <w:del w:id="11154" w:author="Liliana Salvador" w:date="2022-02-26T21:25:00Z">
          <w:r w:rsidRPr="002B42A7" w:rsidDel="00B00FC0">
            <w:rPr>
              <w:rFonts w:ascii="Times New Roman" w:hAnsi="Times New Roman" w:cs="Times New Roman"/>
              <w:color w:val="000000" w:themeColor="text1"/>
              <w:rPrChange w:id="11155" w:author="Ruijie Xu" w:date="2022-03-10T12:31:00Z">
                <w:rPr>
                  <w:color w:val="000000" w:themeColor="text1"/>
                </w:rPr>
              </w:rPrChange>
            </w:rPr>
            <w:delText xml:space="preserve">n </w:delText>
          </w:r>
        </w:del>
      </w:ins>
      <w:ins w:id="11156" w:author="Ruijie Xu" w:date="2022-01-30T12:27:00Z">
        <w:del w:id="11157" w:author="Liliana Salvador" w:date="2022-02-26T21:25:00Z">
          <w:r w:rsidR="005B3384" w:rsidRPr="002B42A7" w:rsidDel="00B00FC0">
            <w:rPr>
              <w:rFonts w:ascii="Times New Roman" w:hAnsi="Times New Roman" w:cs="Times New Roman"/>
              <w:color w:val="000000" w:themeColor="text1"/>
              <w:rPrChange w:id="11158" w:author="Ruijie Xu" w:date="2022-03-10T12:31:00Z">
                <w:rPr>
                  <w:color w:val="000000" w:themeColor="text1"/>
                </w:rPr>
              </w:rPrChange>
            </w:rPr>
            <w:delText xml:space="preserve">most of software’s </w:delText>
          </w:r>
        </w:del>
      </w:ins>
      <w:ins w:id="11159" w:author="Ruijie Xu" w:date="2022-02-02T13:57:00Z">
        <w:del w:id="11160" w:author="Liliana Salvador" w:date="2022-02-26T21:25:00Z">
          <w:r w:rsidRPr="002B42A7" w:rsidDel="00B00FC0">
            <w:rPr>
              <w:rFonts w:ascii="Times New Roman" w:hAnsi="Times New Roman" w:cs="Times New Roman"/>
              <w:color w:val="000000" w:themeColor="text1"/>
              <w:rPrChange w:id="11161" w:author="Ruijie Xu" w:date="2022-03-10T12:31:00Z">
                <w:rPr>
                  <w:color w:val="000000" w:themeColor="text1"/>
                </w:rPr>
              </w:rPrChange>
            </w:rPr>
            <w:delText>results</w:delText>
          </w:r>
        </w:del>
      </w:ins>
      <w:ins w:id="11162" w:author="Liliana Salvador" w:date="2022-02-26T21:25:00Z">
        <w:r w:rsidR="00B00FC0" w:rsidRPr="002B42A7">
          <w:rPr>
            <w:rFonts w:ascii="Times New Roman" w:hAnsi="Times New Roman" w:cs="Times New Roman"/>
            <w:color w:val="000000" w:themeColor="text1"/>
            <w:rPrChange w:id="11163" w:author="Ruijie Xu" w:date="2022-03-10T12:31:00Z">
              <w:rPr>
                <w:color w:val="000000" w:themeColor="text1"/>
              </w:rPr>
            </w:rPrChange>
          </w:rPr>
          <w:t>across software</w:t>
        </w:r>
      </w:ins>
      <w:ins w:id="11164" w:author="Ruijie Xu" w:date="2022-01-30T12:27:00Z">
        <w:del w:id="11165" w:author="Liliana Salvador" w:date="2022-03-08T20:30:00Z">
          <w:r w:rsidR="005B3384" w:rsidRPr="002B42A7" w:rsidDel="00282502">
            <w:rPr>
              <w:rFonts w:ascii="Times New Roman" w:hAnsi="Times New Roman" w:cs="Times New Roman"/>
              <w:color w:val="000000" w:themeColor="text1"/>
              <w:rPrChange w:id="11166" w:author="Ruijie Xu" w:date="2022-03-10T12:31:00Z">
                <w:rPr>
                  <w:color w:val="000000" w:themeColor="text1"/>
                </w:rPr>
              </w:rPrChange>
            </w:rPr>
            <w:delText xml:space="preserve">. </w:delText>
          </w:r>
        </w:del>
      </w:ins>
      <w:ins w:id="11167" w:author="Ruijie Xu" w:date="2022-01-30T12:29:00Z">
        <w:del w:id="11168" w:author="Liliana Salvador" w:date="2022-03-08T20:30:00Z">
          <w:r w:rsidR="005B3384" w:rsidRPr="002B42A7" w:rsidDel="00282502">
            <w:rPr>
              <w:rFonts w:ascii="Times New Roman" w:hAnsi="Times New Roman" w:cs="Times New Roman"/>
              <w:color w:val="000000" w:themeColor="text1"/>
              <w:rPrChange w:id="11169" w:author="Ruijie Xu" w:date="2022-03-10T12:31:00Z">
                <w:rPr>
                  <w:color w:val="000000" w:themeColor="text1"/>
                </w:rPr>
              </w:rPrChange>
            </w:rPr>
            <w:delText>However</w:delText>
          </w:r>
        </w:del>
        <w:r w:rsidR="005B3384" w:rsidRPr="002B42A7">
          <w:rPr>
            <w:rFonts w:ascii="Times New Roman" w:hAnsi="Times New Roman" w:cs="Times New Roman"/>
            <w:color w:val="000000" w:themeColor="text1"/>
            <w:rPrChange w:id="11170" w:author="Ruijie Xu" w:date="2022-03-10T12:31:00Z">
              <w:rPr>
                <w:color w:val="000000" w:themeColor="text1"/>
              </w:rPr>
            </w:rPrChange>
          </w:rPr>
          <w:t>,</w:t>
        </w:r>
      </w:ins>
      <w:ins w:id="11171" w:author="Liliana Salvador" w:date="2022-03-08T20:31:00Z">
        <w:r w:rsidR="00282502" w:rsidRPr="002B42A7">
          <w:rPr>
            <w:rFonts w:ascii="Times New Roman" w:hAnsi="Times New Roman" w:cs="Times New Roman"/>
            <w:color w:val="000000" w:themeColor="text1"/>
            <w:rPrChange w:id="11172" w:author="Ruijie Xu" w:date="2022-03-10T12:31:00Z">
              <w:rPr>
                <w:color w:val="000000" w:themeColor="text1"/>
              </w:rPr>
            </w:rPrChange>
          </w:rPr>
          <w:t xml:space="preserve"> but</w:t>
        </w:r>
      </w:ins>
      <w:ins w:id="11173" w:author="Ruijie Xu" w:date="2022-01-30T12:27:00Z">
        <w:r w:rsidR="005B3384" w:rsidRPr="002B42A7">
          <w:rPr>
            <w:rFonts w:ascii="Times New Roman" w:hAnsi="Times New Roman" w:cs="Times New Roman"/>
            <w:color w:val="000000" w:themeColor="text1"/>
            <w:rPrChange w:id="11174" w:author="Ruijie Xu" w:date="2022-03-10T12:31:00Z">
              <w:rPr>
                <w:color w:val="000000" w:themeColor="text1"/>
              </w:rPr>
            </w:rPrChange>
          </w:rPr>
          <w:t xml:space="preserve"> the </w:t>
        </w:r>
      </w:ins>
      <w:ins w:id="11175" w:author="Ruijie Xu" w:date="2022-01-30T12:29:00Z">
        <w:r w:rsidR="005B3384" w:rsidRPr="002B42A7">
          <w:rPr>
            <w:rFonts w:ascii="Times New Roman" w:hAnsi="Times New Roman" w:cs="Times New Roman"/>
            <w:color w:val="000000" w:themeColor="text1"/>
            <w:rPrChange w:id="11176" w:author="Ruijie Xu" w:date="2022-03-10T12:31:00Z">
              <w:rPr>
                <w:color w:val="000000" w:themeColor="text1"/>
              </w:rPr>
            </w:rPrChange>
          </w:rPr>
          <w:t xml:space="preserve">most </w:t>
        </w:r>
      </w:ins>
      <w:ins w:id="11177" w:author="Ruijie Xu" w:date="2022-02-02T13:57:00Z">
        <w:r w:rsidRPr="002B42A7">
          <w:rPr>
            <w:rFonts w:ascii="Times New Roman" w:hAnsi="Times New Roman" w:cs="Times New Roman"/>
            <w:color w:val="000000" w:themeColor="text1"/>
            <w:rPrChange w:id="11178" w:author="Ruijie Xu" w:date="2022-03-10T12:31:00Z">
              <w:rPr>
                <w:color w:val="000000" w:themeColor="text1"/>
              </w:rPr>
            </w:rPrChange>
          </w:rPr>
          <w:t>discriminatory relationship</w:t>
        </w:r>
      </w:ins>
      <w:ins w:id="11179" w:author="Liliana Salvador" w:date="2022-02-26T21:25:00Z">
        <w:r w:rsidR="00B00FC0" w:rsidRPr="002B42A7">
          <w:rPr>
            <w:rFonts w:ascii="Times New Roman" w:hAnsi="Times New Roman" w:cs="Times New Roman"/>
            <w:color w:val="000000" w:themeColor="text1"/>
            <w:rPrChange w:id="11180" w:author="Ruijie Xu" w:date="2022-03-10T12:31:00Z">
              <w:rPr>
                <w:color w:val="000000" w:themeColor="text1"/>
              </w:rPr>
            </w:rPrChange>
          </w:rPr>
          <w:t>s</w:t>
        </w:r>
      </w:ins>
      <w:ins w:id="11181" w:author="Ruijie Xu" w:date="2022-02-02T13:57:00Z">
        <w:r w:rsidRPr="002B42A7">
          <w:rPr>
            <w:rFonts w:ascii="Times New Roman" w:hAnsi="Times New Roman" w:cs="Times New Roman"/>
            <w:color w:val="000000" w:themeColor="text1"/>
            <w:rPrChange w:id="11182" w:author="Ruijie Xu" w:date="2022-03-10T12:31:00Z">
              <w:rPr>
                <w:color w:val="000000" w:themeColor="text1"/>
              </w:rPr>
            </w:rPrChange>
          </w:rPr>
          <w:t xml:space="preserve"> within the rat samples</w:t>
        </w:r>
      </w:ins>
      <w:ins w:id="11183" w:author="Ruijie Xu" w:date="2022-01-30T14:32:00Z">
        <w:r w:rsidR="00A97576" w:rsidRPr="002B42A7">
          <w:rPr>
            <w:rFonts w:ascii="Times New Roman" w:hAnsi="Times New Roman" w:cs="Times New Roman"/>
            <w:color w:val="000000" w:themeColor="text1"/>
            <w:rPrChange w:id="11184" w:author="Ruijie Xu" w:date="2022-03-10T12:31:00Z">
              <w:rPr>
                <w:color w:val="000000" w:themeColor="text1"/>
              </w:rPr>
            </w:rPrChange>
          </w:rPr>
          <w:t xml:space="preserve"> </w:t>
        </w:r>
      </w:ins>
      <w:ins w:id="11185" w:author="Ruijie Xu" w:date="2022-02-02T13:58:00Z">
        <w:r w:rsidRPr="002B42A7">
          <w:rPr>
            <w:rFonts w:ascii="Times New Roman" w:hAnsi="Times New Roman" w:cs="Times New Roman"/>
            <w:color w:val="000000" w:themeColor="text1"/>
            <w:rPrChange w:id="11186" w:author="Ruijie Xu" w:date="2022-03-10T12:31:00Z">
              <w:rPr>
                <w:color w:val="000000" w:themeColor="text1"/>
              </w:rPr>
            </w:rPrChange>
          </w:rPr>
          <w:t xml:space="preserve">(between lung and other samples) </w:t>
        </w:r>
      </w:ins>
      <w:ins w:id="11187" w:author="Ruijie Xu" w:date="2022-01-30T12:30:00Z">
        <w:r w:rsidR="005B3384" w:rsidRPr="002B42A7">
          <w:rPr>
            <w:rFonts w:ascii="Times New Roman" w:hAnsi="Times New Roman" w:cs="Times New Roman"/>
            <w:color w:val="000000" w:themeColor="text1"/>
            <w:rPrChange w:id="11188" w:author="Ruijie Xu" w:date="2022-03-10T12:31:00Z">
              <w:rPr>
                <w:color w:val="000000" w:themeColor="text1"/>
              </w:rPr>
            </w:rPrChange>
          </w:rPr>
          <w:t xml:space="preserve">were captured by most </w:t>
        </w:r>
      </w:ins>
      <w:ins w:id="11189" w:author="Liliana Salvador" w:date="2022-02-26T21:26:00Z">
        <w:r w:rsidR="00B00FC0" w:rsidRPr="002B42A7">
          <w:rPr>
            <w:rFonts w:ascii="Times New Roman" w:hAnsi="Times New Roman" w:cs="Times New Roman"/>
            <w:color w:val="000000" w:themeColor="text1"/>
            <w:rPrChange w:id="11190" w:author="Ruijie Xu" w:date="2022-03-10T12:31:00Z">
              <w:rPr>
                <w:color w:val="000000" w:themeColor="text1"/>
              </w:rPr>
            </w:rPrChange>
          </w:rPr>
          <w:t xml:space="preserve">of the </w:t>
        </w:r>
      </w:ins>
      <w:ins w:id="11191" w:author="Ruijie Xu" w:date="2022-01-30T12:30:00Z">
        <w:r w:rsidR="005B3384" w:rsidRPr="002B42A7">
          <w:rPr>
            <w:rFonts w:ascii="Times New Roman" w:hAnsi="Times New Roman" w:cs="Times New Roman"/>
            <w:color w:val="000000" w:themeColor="text1"/>
            <w:rPrChange w:id="11192" w:author="Ruijie Xu" w:date="2022-03-10T12:31:00Z">
              <w:rPr>
                <w:color w:val="000000" w:themeColor="text1"/>
              </w:rPr>
            </w:rPrChange>
          </w:rPr>
          <w:t>software (except for Metaphlan3</w:t>
        </w:r>
      </w:ins>
      <w:ins w:id="11193" w:author="Ruijie Xu" w:date="2022-02-27T13:05:00Z">
        <w:r w:rsidR="00E52B23" w:rsidRPr="002B42A7">
          <w:rPr>
            <w:rFonts w:ascii="Times New Roman" w:hAnsi="Times New Roman" w:cs="Times New Roman"/>
            <w:color w:val="000000" w:themeColor="text1"/>
            <w:rPrChange w:id="11194" w:author="Ruijie Xu" w:date="2022-03-10T12:31:00Z">
              <w:rPr>
                <w:color w:val="000000" w:themeColor="text1"/>
              </w:rPr>
            </w:rPrChange>
          </w:rPr>
          <w:t>).</w:t>
        </w:r>
      </w:ins>
    </w:p>
    <w:bookmarkEnd w:id="11125"/>
    <w:bookmarkEnd w:id="11126"/>
    <w:p w14:paraId="4CA95F26" w14:textId="77777777" w:rsidR="00B00FC0" w:rsidRPr="002B42A7" w:rsidDel="006F201E" w:rsidRDefault="00B00FC0" w:rsidP="00D33126">
      <w:pPr>
        <w:spacing w:line="480" w:lineRule="auto"/>
        <w:rPr>
          <w:ins w:id="11195" w:author="Liliana Salvador" w:date="2022-02-26T21:30:00Z"/>
          <w:del w:id="11196" w:author="Rajeev, Sree" w:date="2022-03-03T11:42:00Z"/>
          <w:rFonts w:ascii="Times New Roman" w:hAnsi="Times New Roman" w:cs="Times New Roman"/>
          <w:b/>
          <w:bCs/>
          <w:color w:val="000000" w:themeColor="text1"/>
          <w:rPrChange w:id="11197" w:author="Ruijie Xu" w:date="2022-03-10T12:31:00Z">
            <w:rPr>
              <w:ins w:id="11198" w:author="Liliana Salvador" w:date="2022-02-26T21:30:00Z"/>
              <w:del w:id="11199" w:author="Rajeev, Sree" w:date="2022-03-03T11:42:00Z"/>
              <w:b/>
              <w:bCs/>
              <w:color w:val="000000" w:themeColor="text1"/>
            </w:rPr>
          </w:rPrChange>
        </w:rPr>
      </w:pPr>
    </w:p>
    <w:p w14:paraId="7871FD84" w14:textId="75D1D357" w:rsidR="00A12E2F" w:rsidRPr="002B42A7" w:rsidRDefault="00A97576" w:rsidP="00D33126">
      <w:pPr>
        <w:spacing w:line="480" w:lineRule="auto"/>
        <w:rPr>
          <w:ins w:id="11200" w:author="Ruijie Xu" w:date="2022-01-30T12:41:00Z"/>
          <w:rFonts w:ascii="Times New Roman" w:hAnsi="Times New Roman" w:cs="Times New Roman"/>
          <w:b/>
          <w:bCs/>
          <w:color w:val="000000" w:themeColor="text1"/>
          <w:rPrChange w:id="11201" w:author="Ruijie Xu" w:date="2022-03-10T12:31:00Z">
            <w:rPr>
              <w:ins w:id="11202" w:author="Ruijie Xu" w:date="2022-01-30T12:41:00Z"/>
              <w:color w:val="000000" w:themeColor="text1"/>
            </w:rPr>
          </w:rPrChange>
        </w:rPr>
      </w:pPr>
      <w:ins w:id="11203" w:author="Ruijie Xu" w:date="2022-01-30T14:33:00Z">
        <w:r w:rsidRPr="002B42A7">
          <w:rPr>
            <w:rFonts w:ascii="Times New Roman" w:hAnsi="Times New Roman" w:cs="Times New Roman"/>
            <w:b/>
            <w:bCs/>
            <w:color w:val="000000" w:themeColor="text1"/>
            <w:rPrChange w:id="11204" w:author="Ruijie Xu" w:date="2022-03-10T12:31:00Z">
              <w:rPr>
                <w:b/>
                <w:bCs/>
                <w:color w:val="000000" w:themeColor="text1"/>
              </w:rPr>
            </w:rPrChange>
          </w:rPr>
          <w:t xml:space="preserve">Differences in </w:t>
        </w:r>
      </w:ins>
      <w:ins w:id="11205" w:author="Liliana Salvador" w:date="2022-02-26T21:26:00Z">
        <w:r w:rsidR="00B00FC0" w:rsidRPr="002B42A7">
          <w:rPr>
            <w:rFonts w:ascii="Times New Roman" w:hAnsi="Times New Roman" w:cs="Times New Roman"/>
            <w:b/>
            <w:bCs/>
            <w:color w:val="000000" w:themeColor="text1"/>
            <w:rPrChange w:id="11206" w:author="Ruijie Xu" w:date="2022-03-10T12:31:00Z">
              <w:rPr>
                <w:b/>
                <w:bCs/>
                <w:color w:val="000000" w:themeColor="text1"/>
              </w:rPr>
            </w:rPrChange>
          </w:rPr>
          <w:t>d</w:t>
        </w:r>
      </w:ins>
      <w:ins w:id="11207" w:author="Ruijie Xu" w:date="2022-01-30T12:40:00Z">
        <w:del w:id="11208" w:author="Liliana Salvador" w:date="2022-02-26T21:26:00Z">
          <w:r w:rsidR="00CA2776" w:rsidRPr="002B42A7" w:rsidDel="00B00FC0">
            <w:rPr>
              <w:rFonts w:ascii="Times New Roman" w:hAnsi="Times New Roman" w:cs="Times New Roman"/>
              <w:b/>
              <w:bCs/>
              <w:color w:val="000000" w:themeColor="text1"/>
              <w:rPrChange w:id="11209" w:author="Ruijie Xu" w:date="2022-03-10T12:31:00Z">
                <w:rPr>
                  <w:color w:val="000000" w:themeColor="text1"/>
                </w:rPr>
              </w:rPrChange>
            </w:rPr>
            <w:delText>D</w:delText>
          </w:r>
        </w:del>
        <w:r w:rsidR="00CA2776" w:rsidRPr="002B42A7">
          <w:rPr>
            <w:rFonts w:ascii="Times New Roman" w:hAnsi="Times New Roman" w:cs="Times New Roman"/>
            <w:b/>
            <w:bCs/>
            <w:color w:val="000000" w:themeColor="text1"/>
            <w:rPrChange w:id="11210" w:author="Ruijie Xu" w:date="2022-03-10T12:31:00Z">
              <w:rPr>
                <w:color w:val="000000" w:themeColor="text1"/>
              </w:rPr>
            </w:rPrChange>
          </w:rPr>
          <w:t xml:space="preserve">ifferential </w:t>
        </w:r>
      </w:ins>
      <w:ins w:id="11211" w:author="Liliana Salvador" w:date="2022-02-26T21:26:00Z">
        <w:r w:rsidR="00B00FC0" w:rsidRPr="002B42A7">
          <w:rPr>
            <w:rFonts w:ascii="Times New Roman" w:hAnsi="Times New Roman" w:cs="Times New Roman"/>
            <w:b/>
            <w:bCs/>
            <w:color w:val="000000" w:themeColor="text1"/>
            <w:rPrChange w:id="11212" w:author="Ruijie Xu" w:date="2022-03-10T12:31:00Z">
              <w:rPr>
                <w:b/>
                <w:bCs/>
                <w:color w:val="000000" w:themeColor="text1"/>
              </w:rPr>
            </w:rPrChange>
          </w:rPr>
          <w:t>a</w:t>
        </w:r>
      </w:ins>
      <w:ins w:id="11213" w:author="Ruijie Xu" w:date="2022-01-30T12:40:00Z">
        <w:del w:id="11214" w:author="Liliana Salvador" w:date="2022-02-26T21:26:00Z">
          <w:r w:rsidR="00CA2776" w:rsidRPr="002B42A7" w:rsidDel="00B00FC0">
            <w:rPr>
              <w:rFonts w:ascii="Times New Roman" w:hAnsi="Times New Roman" w:cs="Times New Roman"/>
              <w:b/>
              <w:bCs/>
              <w:color w:val="000000" w:themeColor="text1"/>
              <w:rPrChange w:id="11215" w:author="Ruijie Xu" w:date="2022-03-10T12:31:00Z">
                <w:rPr>
                  <w:color w:val="000000" w:themeColor="text1"/>
                </w:rPr>
              </w:rPrChange>
            </w:rPr>
            <w:delText>A</w:delText>
          </w:r>
        </w:del>
        <w:r w:rsidR="00CA2776" w:rsidRPr="002B42A7">
          <w:rPr>
            <w:rFonts w:ascii="Times New Roman" w:hAnsi="Times New Roman" w:cs="Times New Roman"/>
            <w:b/>
            <w:bCs/>
            <w:color w:val="000000" w:themeColor="text1"/>
            <w:rPrChange w:id="11216" w:author="Ruijie Xu" w:date="2022-03-10T12:31:00Z">
              <w:rPr>
                <w:color w:val="000000" w:themeColor="text1"/>
              </w:rPr>
            </w:rPrChange>
          </w:rPr>
          <w:t>bundant</w:t>
        </w:r>
      </w:ins>
      <w:ins w:id="11217" w:author="Ruijie Xu" w:date="2022-03-11T14:10:00Z">
        <w:r w:rsidR="00A1322E">
          <w:rPr>
            <w:rFonts w:ascii="Times New Roman" w:hAnsi="Times New Roman" w:cs="Times New Roman"/>
            <w:b/>
            <w:bCs/>
            <w:color w:val="000000" w:themeColor="text1"/>
          </w:rPr>
          <w:t xml:space="preserve"> </w:t>
        </w:r>
      </w:ins>
      <w:ins w:id="11218" w:author="Rajeev, Sree" w:date="2022-03-03T11:43:00Z">
        <w:r w:rsidR="006F201E" w:rsidRPr="002B42A7">
          <w:rPr>
            <w:rFonts w:ascii="Times New Roman" w:hAnsi="Times New Roman" w:cs="Times New Roman"/>
            <w:b/>
            <w:bCs/>
            <w:color w:val="000000" w:themeColor="text1"/>
            <w:rPrChange w:id="11219" w:author="Ruijie Xu" w:date="2022-03-10T12:31:00Z">
              <w:rPr>
                <w:b/>
                <w:bCs/>
                <w:color w:val="000000" w:themeColor="text1"/>
              </w:rPr>
            </w:rPrChange>
          </w:rPr>
          <w:t>(DA)</w:t>
        </w:r>
      </w:ins>
      <w:ins w:id="11220" w:author="Ruijie Xu" w:date="2022-01-30T12:40:00Z">
        <w:r w:rsidR="00CA2776" w:rsidRPr="002B42A7">
          <w:rPr>
            <w:rFonts w:ascii="Times New Roman" w:hAnsi="Times New Roman" w:cs="Times New Roman"/>
            <w:b/>
            <w:bCs/>
            <w:color w:val="000000" w:themeColor="text1"/>
            <w:rPrChange w:id="11221" w:author="Ruijie Xu" w:date="2022-03-10T12:31:00Z">
              <w:rPr>
                <w:color w:val="000000" w:themeColor="text1"/>
              </w:rPr>
            </w:rPrChange>
          </w:rPr>
          <w:t xml:space="preserve"> </w:t>
        </w:r>
      </w:ins>
      <w:ins w:id="11222" w:author="Liliana Salvador" w:date="2022-02-26T21:26:00Z">
        <w:r w:rsidR="00B00FC0" w:rsidRPr="002B42A7">
          <w:rPr>
            <w:rFonts w:ascii="Times New Roman" w:hAnsi="Times New Roman" w:cs="Times New Roman"/>
            <w:b/>
            <w:bCs/>
            <w:color w:val="000000" w:themeColor="text1"/>
            <w:rPrChange w:id="11223" w:author="Ruijie Xu" w:date="2022-03-10T12:31:00Z">
              <w:rPr>
                <w:b/>
                <w:bCs/>
                <w:color w:val="000000" w:themeColor="text1"/>
              </w:rPr>
            </w:rPrChange>
          </w:rPr>
          <w:t>t</w:t>
        </w:r>
      </w:ins>
      <w:ins w:id="11224" w:author="Ruijie Xu" w:date="2022-01-30T12:40:00Z">
        <w:del w:id="11225" w:author="Liliana Salvador" w:date="2022-02-26T21:26:00Z">
          <w:r w:rsidR="00CA2776" w:rsidRPr="002B42A7" w:rsidDel="00B00FC0">
            <w:rPr>
              <w:rFonts w:ascii="Times New Roman" w:hAnsi="Times New Roman" w:cs="Times New Roman"/>
              <w:b/>
              <w:bCs/>
              <w:color w:val="000000" w:themeColor="text1"/>
              <w:rPrChange w:id="11226" w:author="Ruijie Xu" w:date="2022-03-10T12:31:00Z">
                <w:rPr>
                  <w:color w:val="000000" w:themeColor="text1"/>
                </w:rPr>
              </w:rPrChange>
            </w:rPr>
            <w:delText>T</w:delText>
          </w:r>
        </w:del>
        <w:r w:rsidR="00CA2776" w:rsidRPr="002B42A7">
          <w:rPr>
            <w:rFonts w:ascii="Times New Roman" w:hAnsi="Times New Roman" w:cs="Times New Roman"/>
            <w:b/>
            <w:bCs/>
            <w:color w:val="000000" w:themeColor="text1"/>
            <w:rPrChange w:id="11227" w:author="Ruijie Xu" w:date="2022-03-10T12:31:00Z">
              <w:rPr>
                <w:color w:val="000000" w:themeColor="text1"/>
              </w:rPr>
            </w:rPrChange>
          </w:rPr>
          <w:t xml:space="preserve">axa </w:t>
        </w:r>
      </w:ins>
    </w:p>
    <w:p w14:paraId="40887671" w14:textId="65EC4549" w:rsidR="00A5417D" w:rsidRPr="002B42A7" w:rsidRDefault="00233154" w:rsidP="00D33126">
      <w:pPr>
        <w:spacing w:line="480" w:lineRule="auto"/>
        <w:rPr>
          <w:ins w:id="11228" w:author="Liliana Salvador" w:date="2022-02-26T21:29:00Z"/>
          <w:rFonts w:ascii="Times New Roman" w:hAnsi="Times New Roman" w:cs="Times New Roman"/>
          <w:color w:val="000000" w:themeColor="text1"/>
          <w:rPrChange w:id="11229" w:author="Ruijie Xu" w:date="2022-03-10T12:31:00Z">
            <w:rPr>
              <w:ins w:id="11230" w:author="Liliana Salvador" w:date="2022-02-26T21:29:00Z"/>
              <w:color w:val="000000" w:themeColor="text1"/>
            </w:rPr>
          </w:rPrChange>
        </w:rPr>
      </w:pPr>
      <w:ins w:id="11231" w:author="Ruijie Xu" w:date="2022-01-30T12:58:00Z">
        <w:r w:rsidRPr="002B42A7">
          <w:rPr>
            <w:rFonts w:ascii="Times New Roman" w:hAnsi="Times New Roman" w:cs="Times New Roman"/>
            <w:color w:val="000000" w:themeColor="text1"/>
            <w:rPrChange w:id="11232" w:author="Ruijie Xu" w:date="2022-03-10T12:31:00Z">
              <w:rPr>
                <w:color w:val="000000" w:themeColor="text1"/>
              </w:rPr>
            </w:rPrChange>
          </w:rPr>
          <w:t>In order to address potential biases introduced from software selection with b</w:t>
        </w:r>
      </w:ins>
      <w:ins w:id="11233" w:author="Ruijie Xu" w:date="2022-01-30T12:59:00Z">
        <w:r w:rsidRPr="002B42A7">
          <w:rPr>
            <w:rFonts w:ascii="Times New Roman" w:hAnsi="Times New Roman" w:cs="Times New Roman"/>
            <w:color w:val="000000" w:themeColor="text1"/>
            <w:rPrChange w:id="11234" w:author="Ruijie Xu" w:date="2022-03-10T12:31:00Z">
              <w:rPr>
                <w:color w:val="000000" w:themeColor="text1"/>
              </w:rPr>
            </w:rPrChange>
          </w:rPr>
          <w:t xml:space="preserve">iological </w:t>
        </w:r>
        <w:r w:rsidR="00A93C4F" w:rsidRPr="002B42A7">
          <w:rPr>
            <w:rFonts w:ascii="Times New Roman" w:hAnsi="Times New Roman" w:cs="Times New Roman"/>
            <w:color w:val="000000" w:themeColor="text1"/>
            <w:rPrChange w:id="11235" w:author="Ruijie Xu" w:date="2022-03-10T12:31:00Z">
              <w:rPr>
                <w:color w:val="000000" w:themeColor="text1"/>
              </w:rPr>
            </w:rPrChange>
          </w:rPr>
          <w:t xml:space="preserve">significance, we </w:t>
        </w:r>
        <w:del w:id="11236" w:author="Liliana Salvador" w:date="2022-02-26T21:26:00Z">
          <w:r w:rsidR="00A93C4F" w:rsidRPr="002B42A7" w:rsidDel="00B00FC0">
            <w:rPr>
              <w:rFonts w:ascii="Times New Roman" w:hAnsi="Times New Roman" w:cs="Times New Roman"/>
              <w:color w:val="000000" w:themeColor="text1"/>
              <w:rPrChange w:id="11237" w:author="Ruijie Xu" w:date="2022-03-10T12:31:00Z">
                <w:rPr>
                  <w:color w:val="000000" w:themeColor="text1"/>
                </w:rPr>
              </w:rPrChange>
            </w:rPr>
            <w:delText xml:space="preserve">had </w:delText>
          </w:r>
        </w:del>
        <w:r w:rsidR="00A93C4F" w:rsidRPr="002B42A7">
          <w:rPr>
            <w:rFonts w:ascii="Times New Roman" w:hAnsi="Times New Roman" w:cs="Times New Roman"/>
            <w:color w:val="000000" w:themeColor="text1"/>
            <w:rPrChange w:id="11238" w:author="Ruijie Xu" w:date="2022-03-10T12:31:00Z">
              <w:rPr>
                <w:color w:val="000000" w:themeColor="text1"/>
              </w:rPr>
            </w:rPrChange>
          </w:rPr>
          <w:t xml:space="preserve">identified the DA taxa between samples of different tissues in a pairwise fashion. </w:t>
        </w:r>
      </w:ins>
      <w:ins w:id="11239" w:author="Ruijie Xu" w:date="2022-01-30T13:04:00Z">
        <w:r w:rsidR="00E76F07" w:rsidRPr="002B42A7">
          <w:rPr>
            <w:rFonts w:ascii="Times New Roman" w:hAnsi="Times New Roman" w:cs="Times New Roman"/>
            <w:color w:val="000000" w:themeColor="text1"/>
            <w:rPrChange w:id="11240" w:author="Ruijie Xu" w:date="2022-03-10T12:31:00Z">
              <w:rPr>
                <w:color w:val="000000" w:themeColor="text1"/>
              </w:rPr>
            </w:rPrChange>
          </w:rPr>
          <w:t xml:space="preserve">From the between-sample relationship analyses, all software </w:t>
        </w:r>
        <w:del w:id="11241" w:author="Liliana Salvador" w:date="2022-02-26T21:27:00Z">
          <w:r w:rsidR="00E76F07" w:rsidRPr="002B42A7" w:rsidDel="00B00FC0">
            <w:rPr>
              <w:rFonts w:ascii="Times New Roman" w:hAnsi="Times New Roman" w:cs="Times New Roman"/>
              <w:color w:val="000000" w:themeColor="text1"/>
              <w:rPrChange w:id="11242" w:author="Ruijie Xu" w:date="2022-03-10T12:31:00Z">
                <w:rPr>
                  <w:color w:val="000000" w:themeColor="text1"/>
                </w:rPr>
              </w:rPrChange>
            </w:rPr>
            <w:delText xml:space="preserve">has </w:delText>
          </w:r>
        </w:del>
        <w:r w:rsidR="00E76F07" w:rsidRPr="002B42A7">
          <w:rPr>
            <w:rFonts w:ascii="Times New Roman" w:hAnsi="Times New Roman" w:cs="Times New Roman"/>
            <w:color w:val="000000" w:themeColor="text1"/>
            <w:rPrChange w:id="11243" w:author="Ruijie Xu" w:date="2022-03-10T12:31:00Z">
              <w:rPr>
                <w:color w:val="000000" w:themeColor="text1"/>
              </w:rPr>
            </w:rPrChange>
          </w:rPr>
          <w:t>reported that the mic</w:t>
        </w:r>
      </w:ins>
      <w:ins w:id="11244" w:author="Liliana Salvador" w:date="2022-02-26T21:27:00Z">
        <w:r w:rsidR="00B00FC0" w:rsidRPr="002B42A7">
          <w:rPr>
            <w:rFonts w:ascii="Times New Roman" w:hAnsi="Times New Roman" w:cs="Times New Roman"/>
            <w:color w:val="000000" w:themeColor="text1"/>
            <w:rPrChange w:id="11245" w:author="Ruijie Xu" w:date="2022-03-10T12:31:00Z">
              <w:rPr>
                <w:color w:val="000000" w:themeColor="text1"/>
              </w:rPr>
            </w:rPrChange>
          </w:rPr>
          <w:t>r</w:t>
        </w:r>
      </w:ins>
      <w:ins w:id="11246" w:author="Ruijie Xu" w:date="2022-01-30T13:04:00Z">
        <w:r w:rsidR="00E76F07" w:rsidRPr="002B42A7">
          <w:rPr>
            <w:rFonts w:ascii="Times New Roman" w:hAnsi="Times New Roman" w:cs="Times New Roman"/>
            <w:color w:val="000000" w:themeColor="text1"/>
            <w:rPrChange w:id="11247" w:author="Ruijie Xu" w:date="2022-03-10T12:31:00Z">
              <w:rPr>
                <w:color w:val="000000" w:themeColor="text1"/>
              </w:rPr>
            </w:rPrChange>
          </w:rPr>
          <w:t>obial communit</w:t>
        </w:r>
      </w:ins>
      <w:ins w:id="11248" w:author="Ruijie Xu" w:date="2022-01-30T14:34:00Z">
        <w:r w:rsidR="00A97576" w:rsidRPr="002B42A7">
          <w:rPr>
            <w:rFonts w:ascii="Times New Roman" w:hAnsi="Times New Roman" w:cs="Times New Roman"/>
            <w:color w:val="000000" w:themeColor="text1"/>
            <w:rPrChange w:id="11249" w:author="Ruijie Xu" w:date="2022-03-10T12:31:00Z">
              <w:rPr>
                <w:color w:val="000000" w:themeColor="text1"/>
              </w:rPr>
            </w:rPrChange>
          </w:rPr>
          <w:t>ies</w:t>
        </w:r>
      </w:ins>
      <w:ins w:id="11250" w:author="Ruijie Xu" w:date="2022-01-30T13:04:00Z">
        <w:r w:rsidR="00E76F07" w:rsidRPr="002B42A7">
          <w:rPr>
            <w:rFonts w:ascii="Times New Roman" w:hAnsi="Times New Roman" w:cs="Times New Roman"/>
            <w:color w:val="000000" w:themeColor="text1"/>
            <w:rPrChange w:id="11251" w:author="Ruijie Xu" w:date="2022-03-10T12:31:00Z">
              <w:rPr>
                <w:color w:val="000000" w:themeColor="text1"/>
              </w:rPr>
            </w:rPrChange>
          </w:rPr>
          <w:t xml:space="preserve"> of l</w:t>
        </w:r>
      </w:ins>
      <w:ins w:id="11252" w:author="Ruijie Xu" w:date="2022-01-30T13:05:00Z">
        <w:r w:rsidR="00E76F07" w:rsidRPr="002B42A7">
          <w:rPr>
            <w:rFonts w:ascii="Times New Roman" w:hAnsi="Times New Roman" w:cs="Times New Roman"/>
            <w:color w:val="000000" w:themeColor="text1"/>
            <w:rPrChange w:id="11253" w:author="Ruijie Xu" w:date="2022-03-10T12:31:00Z">
              <w:rPr>
                <w:color w:val="000000" w:themeColor="text1"/>
              </w:rPr>
            </w:rPrChange>
          </w:rPr>
          <w:t xml:space="preserve">ung samples were distinct from </w:t>
        </w:r>
      </w:ins>
      <w:ins w:id="11254" w:author="Liliana Salvador" w:date="2022-02-26T21:27:00Z">
        <w:r w:rsidR="00B00FC0" w:rsidRPr="002B42A7">
          <w:rPr>
            <w:rFonts w:ascii="Times New Roman" w:hAnsi="Times New Roman" w:cs="Times New Roman"/>
            <w:color w:val="000000" w:themeColor="text1"/>
            <w:rPrChange w:id="11255" w:author="Ruijie Xu" w:date="2022-03-10T12:31:00Z">
              <w:rPr>
                <w:color w:val="000000" w:themeColor="text1"/>
              </w:rPr>
            </w:rPrChange>
          </w:rPr>
          <w:t xml:space="preserve">the </w:t>
        </w:r>
      </w:ins>
      <w:ins w:id="11256" w:author="Ruijie Xu" w:date="2022-01-30T13:05:00Z">
        <w:del w:id="11257" w:author="Liliana Salvador" w:date="2022-02-26T21:27:00Z">
          <w:r w:rsidR="00E76F07" w:rsidRPr="002B42A7" w:rsidDel="00B00FC0">
            <w:rPr>
              <w:rFonts w:ascii="Times New Roman" w:hAnsi="Times New Roman" w:cs="Times New Roman"/>
              <w:color w:val="000000" w:themeColor="text1"/>
              <w:rPrChange w:id="11258" w:author="Ruijie Xu" w:date="2022-03-10T12:31:00Z">
                <w:rPr>
                  <w:color w:val="000000" w:themeColor="text1"/>
                </w:rPr>
              </w:rPrChange>
            </w:rPr>
            <w:delText xml:space="preserve">that of </w:delText>
          </w:r>
        </w:del>
        <w:r w:rsidR="00E76F07" w:rsidRPr="002B42A7">
          <w:rPr>
            <w:rFonts w:ascii="Times New Roman" w:hAnsi="Times New Roman" w:cs="Times New Roman"/>
            <w:color w:val="000000" w:themeColor="text1"/>
            <w:rPrChange w:id="11259" w:author="Ruijie Xu" w:date="2022-03-10T12:31:00Z">
              <w:rPr>
                <w:color w:val="000000" w:themeColor="text1"/>
              </w:rPr>
            </w:rPrChange>
          </w:rPr>
          <w:t>kidney and spleen</w:t>
        </w:r>
      </w:ins>
      <w:ins w:id="11260" w:author="Liliana Salvador" w:date="2022-02-26T21:27:00Z">
        <w:r w:rsidR="00B00FC0" w:rsidRPr="002B42A7">
          <w:rPr>
            <w:rFonts w:ascii="Times New Roman" w:hAnsi="Times New Roman" w:cs="Times New Roman"/>
            <w:color w:val="000000" w:themeColor="text1"/>
            <w:rPrChange w:id="11261" w:author="Ruijie Xu" w:date="2022-03-10T12:31:00Z">
              <w:rPr>
                <w:color w:val="000000" w:themeColor="text1"/>
              </w:rPr>
            </w:rPrChange>
          </w:rPr>
          <w:t xml:space="preserve"> ones</w:t>
        </w:r>
      </w:ins>
      <w:ins w:id="11262" w:author="Ruijie Xu" w:date="2022-01-30T13:05:00Z">
        <w:r w:rsidR="00E76F07" w:rsidRPr="002B42A7">
          <w:rPr>
            <w:rFonts w:ascii="Times New Roman" w:hAnsi="Times New Roman" w:cs="Times New Roman"/>
            <w:color w:val="000000" w:themeColor="text1"/>
            <w:rPrChange w:id="11263" w:author="Ruijie Xu" w:date="2022-03-10T12:31:00Z">
              <w:rPr>
                <w:color w:val="000000" w:themeColor="text1"/>
              </w:rPr>
            </w:rPrChange>
          </w:rPr>
          <w:t xml:space="preserve">. </w:t>
        </w:r>
      </w:ins>
      <w:commentRangeStart w:id="11264"/>
      <w:ins w:id="11265" w:author="Liliana Salvador" w:date="2022-02-26T21:27:00Z">
        <w:del w:id="11266" w:author="Ruijie Xu" w:date="2022-03-04T12:54:00Z">
          <w:r w:rsidR="00B00FC0" w:rsidRPr="002B42A7" w:rsidDel="007149E5">
            <w:rPr>
              <w:rFonts w:ascii="Times New Roman" w:hAnsi="Times New Roman" w:cs="Times New Roman"/>
              <w:color w:val="000000" w:themeColor="text1"/>
              <w:rPrChange w:id="11267" w:author="Ruijie Xu" w:date="2022-03-10T12:31:00Z">
                <w:rPr>
                  <w:color w:val="000000" w:themeColor="text1"/>
                </w:rPr>
              </w:rPrChange>
            </w:rPr>
            <w:delText>s</w:delText>
          </w:r>
        </w:del>
      </w:ins>
      <w:ins w:id="11268" w:author="Liliana Salvador" w:date="2022-02-26T21:30:00Z">
        <w:del w:id="11269" w:author="Ruijie Xu" w:date="2022-03-04T12:54:00Z">
          <w:r w:rsidR="00FA738B" w:rsidRPr="002B42A7" w:rsidDel="007149E5">
            <w:rPr>
              <w:rFonts w:ascii="Times New Roman" w:hAnsi="Times New Roman" w:cs="Times New Roman"/>
              <w:color w:val="000000" w:themeColor="text1"/>
              <w:rPrChange w:id="11270" w:author="Ruijie Xu" w:date="2022-03-10T12:31:00Z">
                <w:rPr>
                  <w:color w:val="000000" w:themeColor="text1"/>
                </w:rPr>
              </w:rPrChange>
            </w:rPr>
            <w:delText>performed analyses to answer the follow</w:delText>
          </w:r>
        </w:del>
      </w:ins>
      <w:ins w:id="11271" w:author="Liliana Salvador" w:date="2022-02-26T21:31:00Z">
        <w:del w:id="11272" w:author="Ruijie Xu" w:date="2022-03-04T12:54:00Z">
          <w:r w:rsidR="00FA738B" w:rsidRPr="002B42A7" w:rsidDel="007149E5">
            <w:rPr>
              <w:rFonts w:ascii="Times New Roman" w:hAnsi="Times New Roman" w:cs="Times New Roman"/>
              <w:color w:val="000000" w:themeColor="text1"/>
              <w:rPrChange w:id="11273" w:author="Ruijie Xu" w:date="2022-03-10T12:31:00Z">
                <w:rPr>
                  <w:color w:val="000000" w:themeColor="text1"/>
                </w:rPr>
              </w:rPrChange>
            </w:rPr>
            <w:delText>ing</w:delText>
          </w:r>
        </w:del>
      </w:ins>
      <w:ins w:id="11274" w:author="Liliana Salvador" w:date="2022-02-26T21:28:00Z">
        <w:del w:id="11275" w:author="Ruijie Xu" w:date="2022-03-04T12:54:00Z">
          <w:r w:rsidR="00B00FC0" w:rsidRPr="002B42A7" w:rsidDel="007149E5">
            <w:rPr>
              <w:rFonts w:ascii="Times New Roman" w:hAnsi="Times New Roman" w:cs="Times New Roman"/>
              <w:color w:val="000000" w:themeColor="text1"/>
              <w:rPrChange w:id="11276" w:author="Ruijie Xu" w:date="2022-03-10T12:31:00Z">
                <w:rPr>
                  <w:color w:val="000000" w:themeColor="text1"/>
                </w:rPr>
              </w:rPrChange>
            </w:rPr>
            <w:delText xml:space="preserve"> questions:W</w:delText>
          </w:r>
        </w:del>
      </w:ins>
      <w:ins w:id="11277" w:author="Liliana Salvador" w:date="2022-02-26T21:31:00Z">
        <w:del w:id="11278" w:author="Ruijie Xu" w:date="2022-03-04T12:54:00Z">
          <w:r w:rsidR="00FA738B" w:rsidRPr="002B42A7" w:rsidDel="007149E5">
            <w:rPr>
              <w:rFonts w:ascii="Times New Roman" w:hAnsi="Times New Roman" w:cs="Times New Roman"/>
              <w:color w:val="000000" w:themeColor="text1"/>
              <w:rPrChange w:id="11279" w:author="Ruijie Xu" w:date="2022-03-10T12:31:00Z">
                <w:rPr>
                  <w:color w:val="000000" w:themeColor="text1"/>
                </w:rPr>
              </w:rPrChange>
            </w:rPr>
            <w:delText xml:space="preserve">the </w:delText>
          </w:r>
        </w:del>
      </w:ins>
      <w:ins w:id="11280" w:author="Liliana Salvador" w:date="2022-02-26T21:32:00Z">
        <w:del w:id="11281" w:author="Ruijie Xu" w:date="2022-03-04T12:54:00Z">
          <w:r w:rsidR="00FA738B" w:rsidRPr="002B42A7" w:rsidDel="007149E5">
            <w:rPr>
              <w:rFonts w:ascii="Times New Roman" w:hAnsi="Times New Roman" w:cs="Times New Roman"/>
              <w:color w:val="000000" w:themeColor="text1"/>
              <w:rPrChange w:id="11282" w:author="Ruijie Xu" w:date="2022-03-10T12:31:00Z">
                <w:rPr>
                  <w:color w:val="000000" w:themeColor="text1"/>
                </w:rPr>
              </w:rPrChange>
            </w:rPr>
            <w:delText xml:space="preserve">asithe fact of </w:delText>
          </w:r>
        </w:del>
      </w:ins>
      <w:commentRangeEnd w:id="11264"/>
      <w:del w:id="11283" w:author="Ruijie Xu" w:date="2022-03-04T12:54:00Z">
        <w:r w:rsidR="006F201E" w:rsidRPr="002B42A7" w:rsidDel="007149E5">
          <w:rPr>
            <w:rStyle w:val="CommentReference"/>
            <w:rFonts w:ascii="Times New Roman" w:hAnsi="Times New Roman" w:cs="Times New Roman"/>
            <w:sz w:val="24"/>
            <w:szCs w:val="24"/>
            <w:rPrChange w:id="11284" w:author="Ruijie Xu" w:date="2022-03-10T12:31:00Z">
              <w:rPr>
                <w:rStyle w:val="CommentReference"/>
              </w:rPr>
            </w:rPrChange>
          </w:rPr>
          <w:commentReference w:id="11264"/>
        </w:r>
      </w:del>
      <w:ins w:id="11285" w:author="Ruijie Xu" w:date="2022-01-30T14:35:00Z">
        <w:r w:rsidR="00A97576" w:rsidRPr="002B42A7">
          <w:rPr>
            <w:rFonts w:ascii="Times New Roman" w:hAnsi="Times New Roman" w:cs="Times New Roman"/>
            <w:color w:val="000000" w:themeColor="text1"/>
            <w:rPrChange w:id="11286" w:author="Ruijie Xu" w:date="2022-03-10T12:31:00Z">
              <w:rPr>
                <w:color w:val="000000" w:themeColor="text1"/>
              </w:rPr>
            </w:rPrChange>
          </w:rPr>
          <w:t>T</w:t>
        </w:r>
      </w:ins>
      <w:ins w:id="11287" w:author="Ruijie Xu" w:date="2022-01-30T13:05:00Z">
        <w:r w:rsidR="00750D11" w:rsidRPr="002B42A7">
          <w:rPr>
            <w:rFonts w:ascii="Times New Roman" w:hAnsi="Times New Roman" w:cs="Times New Roman"/>
            <w:color w:val="000000" w:themeColor="text1"/>
            <w:rPrChange w:id="11288" w:author="Ruijie Xu" w:date="2022-03-10T12:31:00Z">
              <w:rPr>
                <w:color w:val="000000" w:themeColor="text1"/>
              </w:rPr>
            </w:rPrChange>
          </w:rPr>
          <w:t xml:space="preserve">he </w:t>
        </w:r>
      </w:ins>
      <w:ins w:id="11289" w:author="Ruijie Xu" w:date="2022-01-30T13:06:00Z">
        <w:r w:rsidR="00750D11" w:rsidRPr="002B42A7">
          <w:rPr>
            <w:rFonts w:ascii="Times New Roman" w:hAnsi="Times New Roman" w:cs="Times New Roman"/>
            <w:color w:val="000000" w:themeColor="text1"/>
            <w:rPrChange w:id="11290" w:author="Ruijie Xu" w:date="2022-03-10T12:31:00Z">
              <w:rPr>
                <w:color w:val="000000" w:themeColor="text1"/>
              </w:rPr>
            </w:rPrChange>
          </w:rPr>
          <w:t xml:space="preserve">classifications of all </w:t>
        </w:r>
      </w:ins>
      <w:ins w:id="11291" w:author="Ruijie Xu" w:date="2022-01-30T14:35:00Z">
        <w:r w:rsidR="00A97576" w:rsidRPr="002B42A7">
          <w:rPr>
            <w:rFonts w:ascii="Times New Roman" w:hAnsi="Times New Roman" w:cs="Times New Roman"/>
            <w:color w:val="000000" w:themeColor="text1"/>
            <w:rPrChange w:id="11292" w:author="Ruijie Xu" w:date="2022-03-10T12:31:00Z">
              <w:rPr>
                <w:color w:val="000000" w:themeColor="text1"/>
              </w:rPr>
            </w:rPrChange>
          </w:rPr>
          <w:t>DA</w:t>
        </w:r>
      </w:ins>
      <w:ins w:id="11293" w:author="Ruijie Xu" w:date="2022-01-30T12:41:00Z">
        <w:r w:rsidR="00A5417D" w:rsidRPr="002B42A7">
          <w:rPr>
            <w:rFonts w:ascii="Times New Roman" w:hAnsi="Times New Roman" w:cs="Times New Roman"/>
            <w:color w:val="000000" w:themeColor="text1"/>
            <w:rPrChange w:id="11294" w:author="Ruijie Xu" w:date="2022-03-10T12:31:00Z">
              <w:rPr>
                <w:color w:val="000000" w:themeColor="text1"/>
              </w:rPr>
            </w:rPrChange>
          </w:rPr>
          <w:t xml:space="preserve"> taxa </w:t>
        </w:r>
      </w:ins>
      <w:ins w:id="11295" w:author="Ruijie Xu" w:date="2022-01-30T12:42:00Z">
        <w:r w:rsidR="00A5417D" w:rsidRPr="002B42A7">
          <w:rPr>
            <w:rFonts w:ascii="Times New Roman" w:hAnsi="Times New Roman" w:cs="Times New Roman"/>
            <w:color w:val="000000" w:themeColor="text1"/>
            <w:rPrChange w:id="11296" w:author="Ruijie Xu" w:date="2022-03-10T12:31:00Z">
              <w:rPr>
                <w:color w:val="000000" w:themeColor="text1"/>
              </w:rPr>
            </w:rPrChange>
          </w:rPr>
          <w:t xml:space="preserve">reported at the species level were largely different </w:t>
        </w:r>
        <w:del w:id="11297" w:author="Liliana Salvador" w:date="2022-02-26T21:33:00Z">
          <w:r w:rsidR="00A5417D" w:rsidRPr="002B42A7" w:rsidDel="00FA738B">
            <w:rPr>
              <w:rFonts w:ascii="Times New Roman" w:hAnsi="Times New Roman" w:cs="Times New Roman"/>
              <w:color w:val="000000" w:themeColor="text1"/>
              <w:rPrChange w:id="11298" w:author="Ruijie Xu" w:date="2022-03-10T12:31:00Z">
                <w:rPr>
                  <w:color w:val="000000" w:themeColor="text1"/>
                </w:rPr>
              </w:rPrChange>
            </w:rPr>
            <w:delText xml:space="preserve">when the profiles of different </w:delText>
          </w:r>
        </w:del>
      </w:ins>
      <w:ins w:id="11299" w:author="Liliana Salvador" w:date="2022-02-26T21:33:00Z">
        <w:r w:rsidR="00FA738B" w:rsidRPr="002B42A7">
          <w:rPr>
            <w:rFonts w:ascii="Times New Roman" w:hAnsi="Times New Roman" w:cs="Times New Roman"/>
            <w:color w:val="000000" w:themeColor="text1"/>
            <w:rPrChange w:id="11300" w:author="Ruijie Xu" w:date="2022-03-10T12:31:00Z">
              <w:rPr>
                <w:color w:val="000000" w:themeColor="text1"/>
              </w:rPr>
            </w:rPrChange>
          </w:rPr>
          <w:t xml:space="preserve">across </w:t>
        </w:r>
      </w:ins>
      <w:ins w:id="11301" w:author="Ruijie Xu" w:date="2022-01-30T12:42:00Z">
        <w:r w:rsidR="00A5417D" w:rsidRPr="002B42A7">
          <w:rPr>
            <w:rFonts w:ascii="Times New Roman" w:hAnsi="Times New Roman" w:cs="Times New Roman"/>
            <w:color w:val="000000" w:themeColor="text1"/>
            <w:rPrChange w:id="11302" w:author="Ruijie Xu" w:date="2022-03-10T12:31:00Z">
              <w:rPr>
                <w:color w:val="000000" w:themeColor="text1"/>
              </w:rPr>
            </w:rPrChange>
          </w:rPr>
          <w:t>software</w:t>
        </w:r>
        <w:del w:id="11303" w:author="Liliana Salvador" w:date="2022-02-26T21:33:00Z">
          <w:r w:rsidR="00A5417D" w:rsidRPr="002B42A7" w:rsidDel="00FA738B">
            <w:rPr>
              <w:rFonts w:ascii="Times New Roman" w:hAnsi="Times New Roman" w:cs="Times New Roman"/>
              <w:color w:val="000000" w:themeColor="text1"/>
              <w:rPrChange w:id="11304" w:author="Ruijie Xu" w:date="2022-03-10T12:31:00Z">
                <w:rPr>
                  <w:color w:val="000000" w:themeColor="text1"/>
                </w:rPr>
              </w:rPrChange>
            </w:rPr>
            <w:delText xml:space="preserve"> </w:delText>
          </w:r>
        </w:del>
      </w:ins>
      <w:ins w:id="11305" w:author="Ruijie Xu" w:date="2022-01-30T12:43:00Z">
        <w:del w:id="11306" w:author="Liliana Salvador" w:date="2022-02-26T21:33:00Z">
          <w:r w:rsidR="00A5417D" w:rsidRPr="002B42A7" w:rsidDel="00FA738B">
            <w:rPr>
              <w:rFonts w:ascii="Times New Roman" w:hAnsi="Times New Roman" w:cs="Times New Roman"/>
              <w:color w:val="000000" w:themeColor="text1"/>
              <w:rPrChange w:id="11307" w:author="Ruijie Xu" w:date="2022-03-10T12:31:00Z">
                <w:rPr>
                  <w:color w:val="000000" w:themeColor="text1"/>
                </w:rPr>
              </w:rPrChange>
            </w:rPr>
            <w:delText>were used</w:delText>
          </w:r>
        </w:del>
        <w:r w:rsidR="00A5417D" w:rsidRPr="002B42A7">
          <w:rPr>
            <w:rFonts w:ascii="Times New Roman" w:hAnsi="Times New Roman" w:cs="Times New Roman"/>
            <w:color w:val="000000" w:themeColor="text1"/>
            <w:rPrChange w:id="11308" w:author="Ruijie Xu" w:date="2022-03-10T12:31:00Z">
              <w:rPr>
                <w:color w:val="000000" w:themeColor="text1"/>
              </w:rPr>
            </w:rPrChange>
          </w:rPr>
          <w:t xml:space="preserve">. </w:t>
        </w:r>
      </w:ins>
      <w:ins w:id="11309" w:author="Ruijie Xu" w:date="2022-01-30T12:44:00Z">
        <w:r w:rsidR="00826D02" w:rsidRPr="002B42A7">
          <w:rPr>
            <w:rFonts w:ascii="Times New Roman" w:hAnsi="Times New Roman" w:cs="Times New Roman"/>
            <w:color w:val="000000" w:themeColor="text1"/>
            <w:rPrChange w:id="11310" w:author="Ruijie Xu" w:date="2022-03-10T12:31:00Z">
              <w:rPr>
                <w:color w:val="000000" w:themeColor="text1"/>
              </w:rPr>
            </w:rPrChange>
          </w:rPr>
          <w:t xml:space="preserve">The </w:t>
        </w:r>
      </w:ins>
      <w:ins w:id="11311" w:author="Ruijie Xu" w:date="2022-01-30T12:45:00Z">
        <w:r w:rsidR="00826D02" w:rsidRPr="002B42A7">
          <w:rPr>
            <w:rFonts w:ascii="Times New Roman" w:hAnsi="Times New Roman" w:cs="Times New Roman"/>
            <w:color w:val="000000" w:themeColor="text1"/>
            <w:rPrChange w:id="11312" w:author="Ruijie Xu" w:date="2022-03-10T12:31:00Z">
              <w:rPr>
                <w:color w:val="000000" w:themeColor="text1"/>
              </w:rPr>
            </w:rPrChange>
          </w:rPr>
          <w:t xml:space="preserve">largest range in the </w:t>
        </w:r>
      </w:ins>
      <w:ins w:id="11313" w:author="Ruijie Xu" w:date="2022-01-30T12:44:00Z">
        <w:r w:rsidR="00826D02" w:rsidRPr="002B42A7">
          <w:rPr>
            <w:rFonts w:ascii="Times New Roman" w:hAnsi="Times New Roman" w:cs="Times New Roman"/>
            <w:color w:val="000000" w:themeColor="text1"/>
            <w:rPrChange w:id="11314" w:author="Ruijie Xu" w:date="2022-03-10T12:31:00Z">
              <w:rPr>
                <w:color w:val="000000" w:themeColor="text1"/>
              </w:rPr>
            </w:rPrChange>
          </w:rPr>
          <w:t xml:space="preserve">number of </w:t>
        </w:r>
      </w:ins>
      <w:ins w:id="11315" w:author="Ruijie Xu" w:date="2022-03-04T12:54:00Z">
        <w:r w:rsidR="007149E5" w:rsidRPr="002B42A7">
          <w:rPr>
            <w:rFonts w:ascii="Times New Roman" w:hAnsi="Times New Roman" w:cs="Times New Roman"/>
            <w:color w:val="000000" w:themeColor="text1"/>
            <w:rPrChange w:id="11316" w:author="Ruijie Xu" w:date="2022-03-10T12:31:00Z">
              <w:rPr>
                <w:color w:val="000000" w:themeColor="text1"/>
              </w:rPr>
            </w:rPrChange>
          </w:rPr>
          <w:t>DA</w:t>
        </w:r>
      </w:ins>
      <w:ins w:id="11317" w:author="Ruijie Xu" w:date="2022-01-30T12:44:00Z">
        <w:r w:rsidR="00826D02" w:rsidRPr="002B42A7">
          <w:rPr>
            <w:rFonts w:ascii="Times New Roman" w:hAnsi="Times New Roman" w:cs="Times New Roman"/>
            <w:color w:val="000000" w:themeColor="text1"/>
            <w:rPrChange w:id="11318" w:author="Ruijie Xu" w:date="2022-03-10T12:31:00Z">
              <w:rPr>
                <w:color w:val="000000" w:themeColor="text1"/>
              </w:rPr>
            </w:rPrChange>
          </w:rPr>
          <w:t xml:space="preserve"> taxa reported </w:t>
        </w:r>
      </w:ins>
      <w:ins w:id="11319" w:author="Ruijie Xu" w:date="2022-01-30T12:45:00Z">
        <w:r w:rsidR="00826D02" w:rsidRPr="002B42A7">
          <w:rPr>
            <w:rFonts w:ascii="Times New Roman" w:hAnsi="Times New Roman" w:cs="Times New Roman"/>
            <w:color w:val="000000" w:themeColor="text1"/>
            <w:rPrChange w:id="11320" w:author="Ruijie Xu" w:date="2022-03-10T12:31:00Z">
              <w:rPr>
                <w:color w:val="000000" w:themeColor="text1"/>
              </w:rPr>
            </w:rPrChange>
          </w:rPr>
          <w:t xml:space="preserve">by different </w:t>
        </w:r>
      </w:ins>
      <w:ins w:id="11321" w:author="Ruijie Xu" w:date="2022-01-30T12:46:00Z">
        <w:r w:rsidR="00826D02" w:rsidRPr="002B42A7">
          <w:rPr>
            <w:rFonts w:ascii="Times New Roman" w:hAnsi="Times New Roman" w:cs="Times New Roman"/>
            <w:color w:val="000000" w:themeColor="text1"/>
            <w:rPrChange w:id="11322" w:author="Ruijie Xu" w:date="2022-03-10T12:31:00Z">
              <w:rPr>
                <w:color w:val="000000" w:themeColor="text1"/>
              </w:rPr>
            </w:rPrChange>
          </w:rPr>
          <w:t>software w</w:t>
        </w:r>
        <w:del w:id="11323" w:author="Liliana Salvador" w:date="2022-03-08T20:33:00Z">
          <w:r w:rsidR="00826D02" w:rsidRPr="002B42A7" w:rsidDel="00C94B61">
            <w:rPr>
              <w:rFonts w:ascii="Times New Roman" w:hAnsi="Times New Roman" w:cs="Times New Roman"/>
              <w:color w:val="000000" w:themeColor="text1"/>
              <w:rPrChange w:id="11324" w:author="Ruijie Xu" w:date="2022-03-10T12:31:00Z">
                <w:rPr>
                  <w:color w:val="000000" w:themeColor="text1"/>
                </w:rPr>
              </w:rPrChange>
            </w:rPr>
            <w:delText>ere</w:delText>
          </w:r>
        </w:del>
      </w:ins>
      <w:ins w:id="11325" w:author="Liliana Salvador" w:date="2022-03-08T20:33:00Z">
        <w:r w:rsidR="00C94B61" w:rsidRPr="002B42A7">
          <w:rPr>
            <w:rFonts w:ascii="Times New Roman" w:hAnsi="Times New Roman" w:cs="Times New Roman"/>
            <w:color w:val="000000" w:themeColor="text1"/>
            <w:rPrChange w:id="11326" w:author="Ruijie Xu" w:date="2022-03-10T12:31:00Z">
              <w:rPr>
                <w:color w:val="000000" w:themeColor="text1"/>
              </w:rPr>
            </w:rPrChange>
          </w:rPr>
          <w:t>as</w:t>
        </w:r>
      </w:ins>
      <w:ins w:id="11327" w:author="Ruijie Xu" w:date="2022-01-30T12:46:00Z">
        <w:r w:rsidR="00826D02" w:rsidRPr="002B42A7">
          <w:rPr>
            <w:rFonts w:ascii="Times New Roman" w:hAnsi="Times New Roman" w:cs="Times New Roman"/>
            <w:color w:val="000000" w:themeColor="text1"/>
            <w:rPrChange w:id="11328" w:author="Ruijie Xu" w:date="2022-03-10T12:31:00Z">
              <w:rPr>
                <w:color w:val="000000" w:themeColor="text1"/>
              </w:rPr>
            </w:rPrChange>
          </w:rPr>
          <w:t xml:space="preserve"> found in </w:t>
        </w:r>
      </w:ins>
      <w:ins w:id="11329" w:author="Ruijie Xu" w:date="2022-01-30T14:35:00Z">
        <w:r w:rsidR="00A97576" w:rsidRPr="002B42A7">
          <w:rPr>
            <w:rFonts w:ascii="Times New Roman" w:hAnsi="Times New Roman" w:cs="Times New Roman"/>
            <w:color w:val="000000" w:themeColor="text1"/>
            <w:rPrChange w:id="11330" w:author="Ruijie Xu" w:date="2022-03-10T12:31:00Z">
              <w:rPr>
                <w:color w:val="000000" w:themeColor="text1"/>
              </w:rPr>
            </w:rPrChange>
          </w:rPr>
          <w:t>the an</w:t>
        </w:r>
      </w:ins>
      <w:ins w:id="11331" w:author="Liliana Salvador" w:date="2022-02-26T21:33:00Z">
        <w:r w:rsidR="00FA738B" w:rsidRPr="002B42A7">
          <w:rPr>
            <w:rFonts w:ascii="Times New Roman" w:hAnsi="Times New Roman" w:cs="Times New Roman"/>
            <w:color w:val="000000" w:themeColor="text1"/>
            <w:rPrChange w:id="11332" w:author="Ruijie Xu" w:date="2022-03-10T12:31:00Z">
              <w:rPr>
                <w:color w:val="000000" w:themeColor="text1"/>
              </w:rPr>
            </w:rPrChange>
          </w:rPr>
          <w:t>a</w:t>
        </w:r>
      </w:ins>
      <w:ins w:id="11333" w:author="Ruijie Xu" w:date="2022-01-30T14:35:00Z">
        <w:r w:rsidR="00A97576" w:rsidRPr="002B42A7">
          <w:rPr>
            <w:rFonts w:ascii="Times New Roman" w:hAnsi="Times New Roman" w:cs="Times New Roman"/>
            <w:color w:val="000000" w:themeColor="text1"/>
            <w:rPrChange w:id="11334" w:author="Ruijie Xu" w:date="2022-03-10T12:31:00Z">
              <w:rPr>
                <w:color w:val="000000" w:themeColor="text1"/>
              </w:rPr>
            </w:rPrChange>
          </w:rPr>
          <w:t>lysis</w:t>
        </w:r>
      </w:ins>
      <w:ins w:id="11335" w:author="Ruijie Xu" w:date="2022-01-30T12:46:00Z">
        <w:r w:rsidR="00826D02" w:rsidRPr="002B42A7">
          <w:rPr>
            <w:rFonts w:ascii="Times New Roman" w:hAnsi="Times New Roman" w:cs="Times New Roman"/>
            <w:color w:val="000000" w:themeColor="text1"/>
            <w:rPrChange w:id="11336" w:author="Ruijie Xu" w:date="2022-03-10T12:31:00Z">
              <w:rPr>
                <w:color w:val="000000" w:themeColor="text1"/>
              </w:rPr>
            </w:rPrChange>
          </w:rPr>
          <w:t xml:space="preserve"> between lung and kidney sample</w:t>
        </w:r>
      </w:ins>
      <w:ins w:id="11337" w:author="Ruijie Xu" w:date="2022-02-27T13:08:00Z">
        <w:r w:rsidR="00E618AC" w:rsidRPr="002B42A7">
          <w:rPr>
            <w:rFonts w:ascii="Times New Roman" w:hAnsi="Times New Roman" w:cs="Times New Roman"/>
            <w:color w:val="000000" w:themeColor="text1"/>
            <w:rPrChange w:id="11338" w:author="Ruijie Xu" w:date="2022-03-10T12:31:00Z">
              <w:rPr>
                <w:color w:val="000000" w:themeColor="text1"/>
              </w:rPr>
            </w:rPrChange>
          </w:rPr>
          <w:t xml:space="preserve">s. </w:t>
        </w:r>
      </w:ins>
      <w:ins w:id="11339" w:author="Liliana Salvador" w:date="2022-02-26T21:33:00Z">
        <w:del w:id="11340" w:author="Ruijie Xu" w:date="2022-02-27T13:08:00Z">
          <w:r w:rsidR="00FA738B" w:rsidRPr="002B42A7" w:rsidDel="00E618AC">
            <w:rPr>
              <w:rFonts w:ascii="Times New Roman" w:hAnsi="Times New Roman" w:cs="Times New Roman"/>
              <w:color w:val="000000" w:themeColor="text1"/>
              <w:rPrChange w:id="11341" w:author="Ruijie Xu" w:date="2022-03-10T12:31:00Z">
                <w:rPr>
                  <w:color w:val="000000" w:themeColor="text1"/>
                </w:rPr>
              </w:rPrChange>
            </w:rPr>
            <w:delText xml:space="preserve">the </w:delText>
          </w:r>
        </w:del>
      </w:ins>
      <w:ins w:id="11342" w:author="Ruijie Xu" w:date="2022-01-30T13:10:00Z">
        <w:r w:rsidR="006123C3" w:rsidRPr="002B42A7">
          <w:rPr>
            <w:rFonts w:ascii="Times New Roman" w:hAnsi="Times New Roman" w:cs="Times New Roman"/>
            <w:color w:val="000000" w:themeColor="text1"/>
            <w:rPrChange w:id="11343" w:author="Ruijie Xu" w:date="2022-03-10T12:31:00Z">
              <w:rPr>
                <w:color w:val="000000" w:themeColor="text1"/>
              </w:rPr>
            </w:rPrChange>
          </w:rPr>
          <w:t xml:space="preserve">Despite the large differences in the number of taxa identified, </w:t>
        </w:r>
      </w:ins>
      <w:ins w:id="11344" w:author="Ruijie Xu" w:date="2022-01-30T13:11:00Z">
        <w:r w:rsidR="006123C3" w:rsidRPr="002B42A7">
          <w:rPr>
            <w:rFonts w:ascii="Times New Roman" w:hAnsi="Times New Roman" w:cs="Times New Roman"/>
            <w:color w:val="000000" w:themeColor="text1"/>
            <w:rPrChange w:id="11345" w:author="Ruijie Xu" w:date="2022-03-10T12:31:00Z">
              <w:rPr>
                <w:color w:val="000000" w:themeColor="text1"/>
              </w:rPr>
            </w:rPrChange>
          </w:rPr>
          <w:t>there w</w:t>
        </w:r>
        <w:del w:id="11346" w:author="Liliana Salvador" w:date="2022-03-08T20:33:00Z">
          <w:r w:rsidR="006123C3" w:rsidRPr="002B42A7" w:rsidDel="00C94B61">
            <w:rPr>
              <w:rFonts w:ascii="Times New Roman" w:hAnsi="Times New Roman" w:cs="Times New Roman"/>
              <w:color w:val="000000" w:themeColor="text1"/>
              <w:rPrChange w:id="11347" w:author="Ruijie Xu" w:date="2022-03-10T12:31:00Z">
                <w:rPr>
                  <w:color w:val="000000" w:themeColor="text1"/>
                </w:rPr>
              </w:rPrChange>
            </w:rPr>
            <w:delText>ere</w:delText>
          </w:r>
        </w:del>
      </w:ins>
      <w:ins w:id="11348" w:author="Liliana Salvador" w:date="2022-03-08T20:33:00Z">
        <w:r w:rsidR="00C94B61" w:rsidRPr="002B42A7">
          <w:rPr>
            <w:rFonts w:ascii="Times New Roman" w:hAnsi="Times New Roman" w:cs="Times New Roman"/>
            <w:color w:val="000000" w:themeColor="text1"/>
            <w:rPrChange w:id="11349" w:author="Ruijie Xu" w:date="2022-03-10T12:31:00Z">
              <w:rPr>
                <w:color w:val="000000" w:themeColor="text1"/>
              </w:rPr>
            </w:rPrChange>
          </w:rPr>
          <w:t>as</w:t>
        </w:r>
      </w:ins>
      <w:ins w:id="11350" w:author="Ruijie Xu" w:date="2022-01-30T13:11:00Z">
        <w:r w:rsidR="006123C3" w:rsidRPr="002B42A7">
          <w:rPr>
            <w:rFonts w:ascii="Times New Roman" w:hAnsi="Times New Roman" w:cs="Times New Roman"/>
            <w:color w:val="000000" w:themeColor="text1"/>
            <w:rPrChange w:id="11351" w:author="Ruijie Xu" w:date="2022-03-10T12:31:00Z">
              <w:rPr>
                <w:color w:val="000000" w:themeColor="text1"/>
              </w:rPr>
            </w:rPrChange>
          </w:rPr>
          <w:t xml:space="preserve"> still </w:t>
        </w:r>
      </w:ins>
      <w:ins w:id="11352" w:author="Liliana Salvador" w:date="2022-02-26T21:35:00Z">
        <w:r w:rsidR="00FA738B" w:rsidRPr="002B42A7">
          <w:rPr>
            <w:rFonts w:ascii="Times New Roman" w:hAnsi="Times New Roman" w:cs="Times New Roman"/>
            <w:color w:val="000000" w:themeColor="text1"/>
            <w:rPrChange w:id="11353" w:author="Ruijie Xu" w:date="2022-03-10T12:31:00Z">
              <w:rPr>
                <w:color w:val="000000" w:themeColor="text1"/>
              </w:rPr>
            </w:rPrChange>
          </w:rPr>
          <w:t xml:space="preserve">a </w:t>
        </w:r>
      </w:ins>
      <w:ins w:id="11354" w:author="Ruijie Xu" w:date="2022-01-30T13:11:00Z">
        <w:r w:rsidR="00A86965" w:rsidRPr="002B42A7">
          <w:rPr>
            <w:rFonts w:ascii="Times New Roman" w:hAnsi="Times New Roman" w:cs="Times New Roman"/>
            <w:color w:val="000000" w:themeColor="text1"/>
            <w:rPrChange w:id="11355" w:author="Ruijie Xu" w:date="2022-03-10T12:31:00Z">
              <w:rPr>
                <w:color w:val="000000" w:themeColor="text1"/>
              </w:rPr>
            </w:rPrChange>
          </w:rPr>
          <w:t>smal</w:t>
        </w:r>
      </w:ins>
      <w:ins w:id="11356" w:author="Ruijie Xu" w:date="2022-01-30T13:12:00Z">
        <w:r w:rsidR="00A86965" w:rsidRPr="002B42A7">
          <w:rPr>
            <w:rFonts w:ascii="Times New Roman" w:hAnsi="Times New Roman" w:cs="Times New Roman"/>
            <w:color w:val="000000" w:themeColor="text1"/>
            <w:rPrChange w:id="11357" w:author="Ruijie Xu" w:date="2022-03-10T12:31:00Z">
              <w:rPr>
                <w:color w:val="000000" w:themeColor="text1"/>
              </w:rPr>
            </w:rPrChange>
          </w:rPr>
          <w:t xml:space="preserve">l </w:t>
        </w:r>
        <w:r w:rsidR="00C25F66" w:rsidRPr="002B42A7">
          <w:rPr>
            <w:rFonts w:ascii="Times New Roman" w:hAnsi="Times New Roman" w:cs="Times New Roman"/>
            <w:color w:val="000000" w:themeColor="text1"/>
            <w:rPrChange w:id="11358" w:author="Ruijie Xu" w:date="2022-03-10T12:31:00Z">
              <w:rPr>
                <w:color w:val="000000" w:themeColor="text1"/>
              </w:rPr>
            </w:rPrChange>
          </w:rPr>
          <w:t>number</w:t>
        </w:r>
      </w:ins>
      <w:ins w:id="11359" w:author="Liliana Salvador" w:date="2022-02-26T21:34:00Z">
        <w:r w:rsidR="00FA738B" w:rsidRPr="002B42A7">
          <w:rPr>
            <w:rFonts w:ascii="Times New Roman" w:hAnsi="Times New Roman" w:cs="Times New Roman"/>
            <w:color w:val="000000" w:themeColor="text1"/>
            <w:rPrChange w:id="11360" w:author="Ruijie Xu" w:date="2022-03-10T12:31:00Z">
              <w:rPr>
                <w:color w:val="000000" w:themeColor="text1"/>
              </w:rPr>
            </w:rPrChange>
          </w:rPr>
          <w:t xml:space="preserve"> of</w:t>
        </w:r>
      </w:ins>
      <w:ins w:id="11361" w:author="Ruijie Xu" w:date="2022-01-30T13:12:00Z">
        <w:r w:rsidR="00C25F66" w:rsidRPr="002B42A7">
          <w:rPr>
            <w:rFonts w:ascii="Times New Roman" w:hAnsi="Times New Roman" w:cs="Times New Roman"/>
            <w:color w:val="000000" w:themeColor="text1"/>
            <w:rPrChange w:id="11362" w:author="Ruijie Xu" w:date="2022-03-10T12:31:00Z">
              <w:rPr>
                <w:color w:val="000000" w:themeColor="text1"/>
              </w:rPr>
            </w:rPrChange>
          </w:rPr>
          <w:t xml:space="preserve"> </w:t>
        </w:r>
      </w:ins>
      <w:ins w:id="11363" w:author="Ruijie Xu" w:date="2022-01-30T13:11:00Z">
        <w:r w:rsidR="006123C3" w:rsidRPr="002B42A7">
          <w:rPr>
            <w:rFonts w:ascii="Times New Roman" w:hAnsi="Times New Roman" w:cs="Times New Roman"/>
            <w:color w:val="000000" w:themeColor="text1"/>
            <w:rPrChange w:id="11364" w:author="Ruijie Xu" w:date="2022-03-10T12:31:00Z">
              <w:rPr>
                <w:color w:val="000000" w:themeColor="text1"/>
              </w:rPr>
            </w:rPrChange>
          </w:rPr>
          <w:t xml:space="preserve">overlapping species identified across the results of all software. </w:t>
        </w:r>
      </w:ins>
      <w:ins w:id="11365" w:author="Ruijie Xu" w:date="2022-01-30T13:12:00Z">
        <w:r w:rsidR="00054C07" w:rsidRPr="002B42A7">
          <w:rPr>
            <w:rFonts w:ascii="Times New Roman" w:hAnsi="Times New Roman" w:cs="Times New Roman"/>
            <w:color w:val="000000" w:themeColor="text1"/>
            <w:rPrChange w:id="11366" w:author="Ruijie Xu" w:date="2022-03-10T12:31:00Z">
              <w:rPr>
                <w:color w:val="000000" w:themeColor="text1"/>
              </w:rPr>
            </w:rPrChange>
          </w:rPr>
          <w:t xml:space="preserve">We </w:t>
        </w:r>
      </w:ins>
      <w:ins w:id="11367" w:author="Ruijie Xu" w:date="2022-01-30T13:13:00Z">
        <w:del w:id="11368" w:author="Liliana Salvador" w:date="2022-02-26T21:35:00Z">
          <w:r w:rsidR="00054C07" w:rsidRPr="002B42A7" w:rsidDel="00FA738B">
            <w:rPr>
              <w:rFonts w:ascii="Times New Roman" w:hAnsi="Times New Roman" w:cs="Times New Roman"/>
              <w:color w:val="000000" w:themeColor="text1"/>
              <w:rPrChange w:id="11369" w:author="Ruijie Xu" w:date="2022-03-10T12:31:00Z">
                <w:rPr>
                  <w:color w:val="000000" w:themeColor="text1"/>
                </w:rPr>
              </w:rPrChange>
            </w:rPr>
            <w:delText xml:space="preserve">have </w:delText>
          </w:r>
        </w:del>
        <w:r w:rsidR="00054C07" w:rsidRPr="002B42A7">
          <w:rPr>
            <w:rFonts w:ascii="Times New Roman" w:hAnsi="Times New Roman" w:cs="Times New Roman"/>
            <w:color w:val="000000" w:themeColor="text1"/>
            <w:rPrChange w:id="11370" w:author="Ruijie Xu" w:date="2022-03-10T12:31:00Z">
              <w:rPr>
                <w:color w:val="000000" w:themeColor="text1"/>
              </w:rPr>
            </w:rPrChange>
          </w:rPr>
          <w:t xml:space="preserve">also found </w:t>
        </w:r>
      </w:ins>
      <w:ins w:id="11371" w:author="Ruijie Xu" w:date="2022-01-30T13:14:00Z">
        <w:r w:rsidR="00054C07" w:rsidRPr="002B42A7">
          <w:rPr>
            <w:rFonts w:ascii="Times New Roman" w:hAnsi="Times New Roman" w:cs="Times New Roman"/>
            <w:color w:val="000000" w:themeColor="text1"/>
            <w:rPrChange w:id="11372" w:author="Ruijie Xu" w:date="2022-03-10T12:31:00Z">
              <w:rPr>
                <w:color w:val="000000" w:themeColor="text1"/>
              </w:rPr>
            </w:rPrChange>
          </w:rPr>
          <w:t>similarities in the software</w:t>
        </w:r>
      </w:ins>
      <w:ins w:id="11373" w:author="Ruijie Xu" w:date="2022-01-30T14:37:00Z">
        <w:r w:rsidR="00692F00" w:rsidRPr="002B42A7">
          <w:rPr>
            <w:rFonts w:ascii="Times New Roman" w:hAnsi="Times New Roman" w:cs="Times New Roman"/>
            <w:color w:val="000000" w:themeColor="text1"/>
            <w:rPrChange w:id="11374" w:author="Ruijie Xu" w:date="2022-03-10T12:31:00Z">
              <w:rPr>
                <w:color w:val="000000" w:themeColor="text1"/>
              </w:rPr>
            </w:rPrChange>
          </w:rPr>
          <w:t>-</w:t>
        </w:r>
      </w:ins>
      <w:ins w:id="11375" w:author="Ruijie Xu" w:date="2022-01-30T13:14:00Z">
        <w:r w:rsidR="00054C07" w:rsidRPr="002B42A7">
          <w:rPr>
            <w:rFonts w:ascii="Times New Roman" w:hAnsi="Times New Roman" w:cs="Times New Roman"/>
            <w:color w:val="000000" w:themeColor="text1"/>
            <w:rPrChange w:id="11376" w:author="Ruijie Xu" w:date="2022-03-10T12:31:00Z">
              <w:rPr>
                <w:color w:val="000000" w:themeColor="text1"/>
              </w:rPr>
            </w:rPrChange>
          </w:rPr>
          <w:t>overlapp</w:t>
        </w:r>
      </w:ins>
      <w:ins w:id="11377" w:author="Ruijie Xu" w:date="2022-01-30T14:37:00Z">
        <w:r w:rsidR="00A97576" w:rsidRPr="002B42A7">
          <w:rPr>
            <w:rFonts w:ascii="Times New Roman" w:hAnsi="Times New Roman" w:cs="Times New Roman"/>
            <w:color w:val="000000" w:themeColor="text1"/>
            <w:rPrChange w:id="11378" w:author="Ruijie Xu" w:date="2022-03-10T12:31:00Z">
              <w:rPr>
                <w:color w:val="000000" w:themeColor="text1"/>
              </w:rPr>
            </w:rPrChange>
          </w:rPr>
          <w:t>ed</w:t>
        </w:r>
      </w:ins>
      <w:ins w:id="11379" w:author="Ruijie Xu" w:date="2022-01-30T13:14:00Z">
        <w:r w:rsidR="00054C07" w:rsidRPr="002B42A7">
          <w:rPr>
            <w:rFonts w:ascii="Times New Roman" w:hAnsi="Times New Roman" w:cs="Times New Roman"/>
            <w:color w:val="000000" w:themeColor="text1"/>
            <w:rPrChange w:id="11380" w:author="Ruijie Xu" w:date="2022-03-10T12:31:00Z">
              <w:rPr>
                <w:color w:val="000000" w:themeColor="text1"/>
              </w:rPr>
            </w:rPrChange>
          </w:rPr>
          <w:t xml:space="preserve"> DA taxa </w:t>
        </w:r>
      </w:ins>
      <w:ins w:id="11381" w:author="Ruijie Xu" w:date="2022-01-30T13:15:00Z">
        <w:del w:id="11382" w:author="Liliana Salvador" w:date="2022-03-16T21:10:00Z">
          <w:r w:rsidR="00054C07" w:rsidRPr="002B42A7" w:rsidDel="005615CF">
            <w:rPr>
              <w:rFonts w:ascii="Times New Roman" w:hAnsi="Times New Roman" w:cs="Times New Roman"/>
              <w:color w:val="000000" w:themeColor="text1"/>
              <w:rPrChange w:id="11383" w:author="Ruijie Xu" w:date="2022-03-10T12:31:00Z">
                <w:rPr>
                  <w:color w:val="000000" w:themeColor="text1"/>
                </w:rPr>
              </w:rPrChange>
            </w:rPr>
            <w:delText>between</w:delText>
          </w:r>
        </w:del>
      </w:ins>
      <w:ins w:id="11384" w:author="Liliana Salvador" w:date="2022-03-16T21:10:00Z">
        <w:r w:rsidR="005615CF">
          <w:rPr>
            <w:rFonts w:ascii="Times New Roman" w:hAnsi="Times New Roman" w:cs="Times New Roman"/>
            <w:color w:val="000000" w:themeColor="text1"/>
          </w:rPr>
          <w:t>in</w:t>
        </w:r>
      </w:ins>
      <w:ins w:id="11385" w:author="Ruijie Xu" w:date="2022-01-30T13:14:00Z">
        <w:r w:rsidR="00054C07" w:rsidRPr="002B42A7">
          <w:rPr>
            <w:rFonts w:ascii="Times New Roman" w:hAnsi="Times New Roman" w:cs="Times New Roman"/>
            <w:color w:val="000000" w:themeColor="text1"/>
            <w:rPrChange w:id="11386" w:author="Ruijie Xu" w:date="2022-03-10T12:31:00Z">
              <w:rPr>
                <w:color w:val="000000" w:themeColor="text1"/>
              </w:rPr>
            </w:rPrChange>
          </w:rPr>
          <w:t xml:space="preserve"> lung vs kidney and </w:t>
        </w:r>
      </w:ins>
      <w:ins w:id="11387" w:author="Liliana Salvador" w:date="2022-03-16T21:10:00Z">
        <w:r w:rsidR="005615CF">
          <w:rPr>
            <w:rFonts w:ascii="Times New Roman" w:hAnsi="Times New Roman" w:cs="Times New Roman"/>
            <w:color w:val="000000" w:themeColor="text1"/>
          </w:rPr>
          <w:t xml:space="preserve">in </w:t>
        </w:r>
      </w:ins>
      <w:ins w:id="11388" w:author="Ruijie Xu" w:date="2022-01-30T13:14:00Z">
        <w:r w:rsidR="00054C07" w:rsidRPr="002B42A7">
          <w:rPr>
            <w:rFonts w:ascii="Times New Roman" w:hAnsi="Times New Roman" w:cs="Times New Roman"/>
            <w:color w:val="000000" w:themeColor="text1"/>
            <w:rPrChange w:id="11389" w:author="Ruijie Xu" w:date="2022-03-10T12:31:00Z">
              <w:rPr>
                <w:color w:val="000000" w:themeColor="text1"/>
              </w:rPr>
            </w:rPrChange>
          </w:rPr>
          <w:t xml:space="preserve">lung vs. spleen </w:t>
        </w:r>
      </w:ins>
      <w:ins w:id="11390" w:author="Ruijie Xu" w:date="2022-01-30T13:15:00Z">
        <w:r w:rsidR="009F7B67" w:rsidRPr="002B42A7">
          <w:rPr>
            <w:rFonts w:ascii="Times New Roman" w:hAnsi="Times New Roman" w:cs="Times New Roman"/>
            <w:color w:val="000000" w:themeColor="text1"/>
            <w:rPrChange w:id="11391" w:author="Ruijie Xu" w:date="2022-03-10T12:31:00Z">
              <w:rPr>
                <w:color w:val="000000" w:themeColor="text1"/>
              </w:rPr>
            </w:rPrChange>
          </w:rPr>
          <w:t>analyses</w:t>
        </w:r>
      </w:ins>
      <w:ins w:id="11392" w:author="Ruijie Xu" w:date="2022-01-30T14:38:00Z">
        <w:r w:rsidR="00692F00" w:rsidRPr="002B42A7">
          <w:rPr>
            <w:rFonts w:ascii="Times New Roman" w:hAnsi="Times New Roman" w:cs="Times New Roman"/>
            <w:color w:val="000000" w:themeColor="text1"/>
            <w:rPrChange w:id="11393" w:author="Ruijie Xu" w:date="2022-03-10T12:31:00Z">
              <w:rPr>
                <w:color w:val="000000" w:themeColor="text1"/>
              </w:rPr>
            </w:rPrChange>
          </w:rPr>
          <w:t>, where</w:t>
        </w:r>
      </w:ins>
      <w:ins w:id="11394" w:author="Ruijie Xu" w:date="2022-01-30T13:17:00Z">
        <w:r w:rsidR="009F7B67" w:rsidRPr="002B42A7">
          <w:rPr>
            <w:rFonts w:ascii="Times New Roman" w:hAnsi="Times New Roman" w:cs="Times New Roman"/>
            <w:color w:val="000000" w:themeColor="text1"/>
            <w:rPrChange w:id="11395" w:author="Ruijie Xu" w:date="2022-03-10T12:31:00Z">
              <w:rPr>
                <w:color w:val="000000" w:themeColor="text1"/>
              </w:rPr>
            </w:rPrChange>
          </w:rPr>
          <w:t xml:space="preserve"> two </w:t>
        </w:r>
        <w:r w:rsidR="009F7B67" w:rsidRPr="002B42A7">
          <w:rPr>
            <w:rFonts w:ascii="Times New Roman" w:hAnsi="Times New Roman" w:cs="Times New Roman"/>
            <w:i/>
            <w:iCs/>
            <w:color w:val="000000" w:themeColor="text1"/>
            <w:rPrChange w:id="11396" w:author="Ruijie Xu" w:date="2022-03-10T12:31:00Z">
              <w:rPr>
                <w:color w:val="000000" w:themeColor="text1"/>
              </w:rPr>
            </w:rPrChange>
          </w:rPr>
          <w:t>Bor</w:t>
        </w:r>
        <w:r w:rsidR="00E9134F" w:rsidRPr="002B42A7">
          <w:rPr>
            <w:rFonts w:ascii="Times New Roman" w:hAnsi="Times New Roman" w:cs="Times New Roman"/>
            <w:i/>
            <w:iCs/>
            <w:color w:val="000000" w:themeColor="text1"/>
            <w:rPrChange w:id="11397" w:author="Ruijie Xu" w:date="2022-03-10T12:31:00Z">
              <w:rPr>
                <w:color w:val="000000" w:themeColor="text1"/>
              </w:rPr>
            </w:rPrChange>
          </w:rPr>
          <w:t>detella</w:t>
        </w:r>
        <w:r w:rsidR="00E9134F" w:rsidRPr="002B42A7">
          <w:rPr>
            <w:rFonts w:ascii="Times New Roman" w:hAnsi="Times New Roman" w:cs="Times New Roman"/>
            <w:color w:val="000000" w:themeColor="text1"/>
            <w:rPrChange w:id="11398" w:author="Ruijie Xu" w:date="2022-03-10T12:31:00Z">
              <w:rPr>
                <w:color w:val="000000" w:themeColor="text1"/>
              </w:rPr>
            </w:rPrChange>
          </w:rPr>
          <w:t xml:space="preserve"> species and a </w:t>
        </w:r>
        <w:proofErr w:type="spellStart"/>
        <w:r w:rsidR="00E9134F" w:rsidRPr="002B42A7">
          <w:rPr>
            <w:rFonts w:ascii="Times New Roman" w:hAnsi="Times New Roman" w:cs="Times New Roman"/>
            <w:i/>
            <w:iCs/>
            <w:color w:val="000000" w:themeColor="text1"/>
            <w:rPrChange w:id="11399" w:author="Ruijie Xu" w:date="2022-03-10T12:31:00Z">
              <w:rPr>
                <w:color w:val="000000" w:themeColor="text1"/>
              </w:rPr>
            </w:rPrChange>
          </w:rPr>
          <w:t>Mycoplasm</w:t>
        </w:r>
        <w:proofErr w:type="spellEnd"/>
        <w:r w:rsidR="00E9134F" w:rsidRPr="002B42A7">
          <w:rPr>
            <w:rFonts w:ascii="Times New Roman" w:hAnsi="Times New Roman" w:cs="Times New Roman"/>
            <w:color w:val="000000" w:themeColor="text1"/>
            <w:rPrChange w:id="11400" w:author="Ruijie Xu" w:date="2022-03-10T12:31:00Z">
              <w:rPr>
                <w:color w:val="000000" w:themeColor="text1"/>
              </w:rPr>
            </w:rPrChange>
          </w:rPr>
          <w:t xml:space="preserve"> species</w:t>
        </w:r>
      </w:ins>
      <w:ins w:id="11401" w:author="Ruijie Xu" w:date="2022-01-30T14:38:00Z">
        <w:r w:rsidR="00692F00" w:rsidRPr="002B42A7">
          <w:rPr>
            <w:rFonts w:ascii="Times New Roman" w:hAnsi="Times New Roman" w:cs="Times New Roman"/>
            <w:color w:val="000000" w:themeColor="text1"/>
            <w:rPrChange w:id="11402" w:author="Ruijie Xu" w:date="2022-03-10T12:31:00Z">
              <w:rPr>
                <w:color w:val="000000" w:themeColor="text1"/>
              </w:rPr>
            </w:rPrChange>
          </w:rPr>
          <w:t xml:space="preserve"> were </w:t>
        </w:r>
        <w:del w:id="11403" w:author="Liliana Salvador" w:date="2022-02-26T21:36:00Z">
          <w:r w:rsidR="00692F00" w:rsidRPr="002B42A7" w:rsidDel="00FA738B">
            <w:rPr>
              <w:rFonts w:ascii="Times New Roman" w:hAnsi="Times New Roman" w:cs="Times New Roman"/>
              <w:color w:val="000000" w:themeColor="text1"/>
              <w:rPrChange w:id="11404" w:author="Ruijie Xu" w:date="2022-03-10T12:31:00Z">
                <w:rPr>
                  <w:color w:val="000000" w:themeColor="text1"/>
                </w:rPr>
              </w:rPrChange>
            </w:rPr>
            <w:delText xml:space="preserve">overlappingly </w:delText>
          </w:r>
        </w:del>
        <w:r w:rsidR="00692F00" w:rsidRPr="002B42A7">
          <w:rPr>
            <w:rFonts w:ascii="Times New Roman" w:hAnsi="Times New Roman" w:cs="Times New Roman"/>
            <w:color w:val="000000" w:themeColor="text1"/>
            <w:rPrChange w:id="11405" w:author="Ruijie Xu" w:date="2022-03-10T12:31:00Z">
              <w:rPr>
                <w:color w:val="000000" w:themeColor="text1"/>
              </w:rPr>
            </w:rPrChange>
          </w:rPr>
          <w:t>reported by all software in both analyses</w:t>
        </w:r>
      </w:ins>
      <w:ins w:id="11406" w:author="Ruijie Xu" w:date="2022-01-30T13:17:00Z">
        <w:r w:rsidR="00E9134F" w:rsidRPr="002B42A7">
          <w:rPr>
            <w:rFonts w:ascii="Times New Roman" w:hAnsi="Times New Roman" w:cs="Times New Roman"/>
            <w:color w:val="000000" w:themeColor="text1"/>
            <w:rPrChange w:id="11407" w:author="Ruijie Xu" w:date="2022-03-10T12:31:00Z">
              <w:rPr>
                <w:color w:val="000000" w:themeColor="text1"/>
              </w:rPr>
            </w:rPrChange>
          </w:rPr>
          <w:t xml:space="preserve">. </w:t>
        </w:r>
      </w:ins>
      <w:ins w:id="11408" w:author="Ruijie Xu" w:date="2022-01-30T14:38:00Z">
        <w:r w:rsidR="00692F00" w:rsidRPr="002B42A7">
          <w:rPr>
            <w:rFonts w:ascii="Times New Roman" w:hAnsi="Times New Roman" w:cs="Times New Roman"/>
            <w:color w:val="000000" w:themeColor="text1"/>
            <w:rPrChange w:id="11409" w:author="Ruijie Xu" w:date="2022-03-10T12:31:00Z">
              <w:rPr>
                <w:color w:val="000000" w:themeColor="text1"/>
              </w:rPr>
            </w:rPrChange>
          </w:rPr>
          <w:t>More</w:t>
        </w:r>
      </w:ins>
      <w:ins w:id="11410" w:author="Ruijie Xu" w:date="2022-01-30T13:18:00Z">
        <w:r w:rsidR="008F7F79" w:rsidRPr="002B42A7">
          <w:rPr>
            <w:rFonts w:ascii="Times New Roman" w:hAnsi="Times New Roman" w:cs="Times New Roman"/>
            <w:color w:val="000000" w:themeColor="text1"/>
            <w:rPrChange w:id="11411" w:author="Ruijie Xu" w:date="2022-03-10T12:31:00Z">
              <w:rPr>
                <w:color w:val="000000" w:themeColor="text1"/>
              </w:rPr>
            </w:rPrChange>
          </w:rPr>
          <w:t xml:space="preserve"> </w:t>
        </w:r>
      </w:ins>
      <w:ins w:id="11412" w:author="Ruijie Xu" w:date="2022-01-30T13:19:00Z">
        <w:r w:rsidR="0044658C" w:rsidRPr="002B42A7">
          <w:rPr>
            <w:rFonts w:ascii="Times New Roman" w:hAnsi="Times New Roman" w:cs="Times New Roman"/>
            <w:color w:val="000000" w:themeColor="text1"/>
            <w:rPrChange w:id="11413" w:author="Ruijie Xu" w:date="2022-03-10T12:31:00Z">
              <w:rPr>
                <w:color w:val="000000" w:themeColor="text1"/>
              </w:rPr>
            </w:rPrChange>
          </w:rPr>
          <w:t xml:space="preserve">DA identified were overlapped </w:t>
        </w:r>
      </w:ins>
      <w:ins w:id="11414" w:author="Ruijie Xu" w:date="2022-01-30T14:39:00Z">
        <w:r w:rsidR="00692F00" w:rsidRPr="002B42A7">
          <w:rPr>
            <w:rFonts w:ascii="Times New Roman" w:hAnsi="Times New Roman" w:cs="Times New Roman"/>
            <w:color w:val="000000" w:themeColor="text1"/>
            <w:rPrChange w:id="11415" w:author="Ruijie Xu" w:date="2022-03-10T12:31:00Z">
              <w:rPr>
                <w:color w:val="000000" w:themeColor="text1"/>
              </w:rPr>
            </w:rPrChange>
          </w:rPr>
          <w:t xml:space="preserve">across software </w:t>
        </w:r>
      </w:ins>
      <w:ins w:id="11416" w:author="Ruijie Xu" w:date="2022-01-30T13:19:00Z">
        <w:r w:rsidR="0044658C" w:rsidRPr="002B42A7">
          <w:rPr>
            <w:rFonts w:ascii="Times New Roman" w:hAnsi="Times New Roman" w:cs="Times New Roman"/>
            <w:color w:val="000000" w:themeColor="text1"/>
            <w:rPrChange w:id="11417" w:author="Ruijie Xu" w:date="2022-03-10T12:31:00Z">
              <w:rPr>
                <w:color w:val="000000" w:themeColor="text1"/>
              </w:rPr>
            </w:rPrChange>
          </w:rPr>
          <w:t>at the Phylum level</w:t>
        </w:r>
      </w:ins>
      <w:ins w:id="11418" w:author="Ruijie Xu" w:date="2022-01-30T13:21:00Z">
        <w:r w:rsidR="0044658C" w:rsidRPr="002B42A7">
          <w:rPr>
            <w:rFonts w:ascii="Times New Roman" w:hAnsi="Times New Roman" w:cs="Times New Roman"/>
            <w:color w:val="000000" w:themeColor="text1"/>
            <w:rPrChange w:id="11419" w:author="Ruijie Xu" w:date="2022-03-10T12:31:00Z">
              <w:rPr>
                <w:color w:val="000000" w:themeColor="text1"/>
              </w:rPr>
            </w:rPrChange>
          </w:rPr>
          <w:t xml:space="preserve">. </w:t>
        </w:r>
      </w:ins>
      <w:ins w:id="11420" w:author="Ruijie Xu" w:date="2022-01-30T14:39:00Z">
        <w:r w:rsidR="00692F00" w:rsidRPr="002B42A7">
          <w:rPr>
            <w:rFonts w:ascii="Times New Roman" w:hAnsi="Times New Roman" w:cs="Times New Roman"/>
            <w:color w:val="000000" w:themeColor="text1"/>
            <w:rPrChange w:id="11421" w:author="Ruijie Xu" w:date="2022-03-10T12:31:00Z">
              <w:rPr>
                <w:color w:val="000000" w:themeColor="text1"/>
              </w:rPr>
            </w:rPrChange>
          </w:rPr>
          <w:t xml:space="preserve">In addition to the overlapped DA taxa, </w:t>
        </w:r>
      </w:ins>
      <w:ins w:id="11422" w:author="Ruijie Xu" w:date="2022-01-30T13:21:00Z">
        <w:r w:rsidR="0044658C" w:rsidRPr="002B42A7">
          <w:rPr>
            <w:rFonts w:ascii="Times New Roman" w:hAnsi="Times New Roman" w:cs="Times New Roman"/>
            <w:color w:val="000000" w:themeColor="text1"/>
            <w:rPrChange w:id="11423" w:author="Ruijie Xu" w:date="2022-03-10T12:31:00Z">
              <w:rPr>
                <w:color w:val="000000" w:themeColor="text1"/>
              </w:rPr>
            </w:rPrChange>
          </w:rPr>
          <w:t>Kaiju and Centrifuge</w:t>
        </w:r>
      </w:ins>
      <w:ins w:id="11424" w:author="Ruijie Xu" w:date="2022-03-10T10:47:00Z">
        <w:r w:rsidR="002568B3" w:rsidRPr="002B42A7">
          <w:rPr>
            <w:rFonts w:ascii="Times New Roman" w:hAnsi="Times New Roman" w:cs="Times New Roman"/>
            <w:color w:val="000000" w:themeColor="text1"/>
            <w:rPrChange w:id="11425" w:author="Ruijie Xu" w:date="2022-03-10T12:31:00Z">
              <w:rPr>
                <w:color w:val="000000" w:themeColor="text1"/>
              </w:rPr>
            </w:rPrChange>
          </w:rPr>
          <w:t>, which are both index-based software,</w:t>
        </w:r>
      </w:ins>
      <w:ins w:id="11426" w:author="Ruijie Xu" w:date="2022-01-30T13:21:00Z">
        <w:r w:rsidR="0044658C" w:rsidRPr="002B42A7">
          <w:rPr>
            <w:rFonts w:ascii="Times New Roman" w:hAnsi="Times New Roman" w:cs="Times New Roman"/>
            <w:color w:val="000000" w:themeColor="text1"/>
            <w:rPrChange w:id="11427" w:author="Ruijie Xu" w:date="2022-03-10T12:31:00Z">
              <w:rPr>
                <w:color w:val="000000" w:themeColor="text1"/>
              </w:rPr>
            </w:rPrChange>
          </w:rPr>
          <w:t xml:space="preserve"> </w:t>
        </w:r>
      </w:ins>
      <w:ins w:id="11428" w:author="Ruijie Xu" w:date="2022-01-30T13:22:00Z">
        <w:r w:rsidR="0044658C" w:rsidRPr="002B42A7">
          <w:rPr>
            <w:rFonts w:ascii="Times New Roman" w:hAnsi="Times New Roman" w:cs="Times New Roman"/>
            <w:color w:val="000000" w:themeColor="text1"/>
            <w:rPrChange w:id="11429" w:author="Ruijie Xu" w:date="2022-03-10T12:31:00Z">
              <w:rPr>
                <w:color w:val="000000" w:themeColor="text1"/>
              </w:rPr>
            </w:rPrChange>
          </w:rPr>
          <w:t xml:space="preserve">were more likely to report more </w:t>
        </w:r>
      </w:ins>
      <w:ins w:id="11430" w:author="Ruijie Xu" w:date="2022-03-10T11:37:00Z">
        <w:r w:rsidR="00FD2974" w:rsidRPr="002B42A7">
          <w:rPr>
            <w:rFonts w:ascii="Times New Roman" w:hAnsi="Times New Roman" w:cs="Times New Roman"/>
            <w:color w:val="000000" w:themeColor="text1"/>
            <w:rPrChange w:id="11431" w:author="Ruijie Xu" w:date="2022-03-10T12:31:00Z">
              <w:rPr>
                <w:color w:val="000000" w:themeColor="text1"/>
              </w:rPr>
            </w:rPrChange>
          </w:rPr>
          <w:t xml:space="preserve">numbers of </w:t>
        </w:r>
      </w:ins>
      <w:ins w:id="11432" w:author="Ruijie Xu" w:date="2022-01-30T13:22:00Z">
        <w:r w:rsidR="0044658C" w:rsidRPr="002B42A7">
          <w:rPr>
            <w:rFonts w:ascii="Times New Roman" w:hAnsi="Times New Roman" w:cs="Times New Roman"/>
            <w:color w:val="000000" w:themeColor="text1"/>
            <w:rPrChange w:id="11433" w:author="Ruijie Xu" w:date="2022-03-10T12:31:00Z">
              <w:rPr>
                <w:color w:val="000000" w:themeColor="text1"/>
              </w:rPr>
            </w:rPrChange>
          </w:rPr>
          <w:t xml:space="preserve">taxa as differentially abundant </w:t>
        </w:r>
        <w:del w:id="11434" w:author="Liliana Salvador" w:date="2022-02-26T21:37:00Z">
          <w:r w:rsidR="0044658C" w:rsidRPr="002B42A7" w:rsidDel="00FA738B">
            <w:rPr>
              <w:rFonts w:ascii="Times New Roman" w:hAnsi="Times New Roman" w:cs="Times New Roman"/>
              <w:color w:val="000000" w:themeColor="text1"/>
              <w:rPrChange w:id="11435" w:author="Ruijie Xu" w:date="2022-03-10T12:31:00Z">
                <w:rPr>
                  <w:color w:val="000000" w:themeColor="text1"/>
                </w:rPr>
              </w:rPrChange>
            </w:rPr>
            <w:delText>compare to the analyses of</w:delText>
          </w:r>
        </w:del>
      </w:ins>
      <w:ins w:id="11436" w:author="Liliana Salvador" w:date="2022-02-26T21:37:00Z">
        <w:r w:rsidR="00FA738B" w:rsidRPr="002B42A7">
          <w:rPr>
            <w:rFonts w:ascii="Times New Roman" w:hAnsi="Times New Roman" w:cs="Times New Roman"/>
            <w:color w:val="000000" w:themeColor="text1"/>
            <w:rPrChange w:id="11437" w:author="Ruijie Xu" w:date="2022-03-10T12:31:00Z">
              <w:rPr>
                <w:color w:val="000000" w:themeColor="text1"/>
              </w:rPr>
            </w:rPrChange>
          </w:rPr>
          <w:t>than the</w:t>
        </w:r>
      </w:ins>
      <w:ins w:id="11438" w:author="Ruijie Xu" w:date="2022-01-30T13:22:00Z">
        <w:r w:rsidR="0044658C" w:rsidRPr="002B42A7">
          <w:rPr>
            <w:rFonts w:ascii="Times New Roman" w:hAnsi="Times New Roman" w:cs="Times New Roman"/>
            <w:color w:val="000000" w:themeColor="text1"/>
            <w:rPrChange w:id="11439" w:author="Ruijie Xu" w:date="2022-03-10T12:31:00Z">
              <w:rPr>
                <w:color w:val="000000" w:themeColor="text1"/>
              </w:rPr>
            </w:rPrChange>
          </w:rPr>
          <w:t xml:space="preserve"> other software</w:t>
        </w:r>
        <w:r w:rsidR="007C054E" w:rsidRPr="002B42A7">
          <w:rPr>
            <w:rFonts w:ascii="Times New Roman" w:hAnsi="Times New Roman" w:cs="Times New Roman"/>
            <w:color w:val="000000" w:themeColor="text1"/>
            <w:rPrChange w:id="11440" w:author="Ruijie Xu" w:date="2022-03-10T12:31:00Z">
              <w:rPr>
                <w:color w:val="000000" w:themeColor="text1"/>
              </w:rPr>
            </w:rPrChange>
          </w:rPr>
          <w:t xml:space="preserve">. </w:t>
        </w:r>
      </w:ins>
      <w:proofErr w:type="gramStart"/>
      <w:ins w:id="11441" w:author="Ruijie Xu" w:date="2022-01-30T13:23:00Z">
        <w:r w:rsidR="007C054E" w:rsidRPr="002B42A7">
          <w:rPr>
            <w:rFonts w:ascii="Times New Roman" w:hAnsi="Times New Roman" w:cs="Times New Roman"/>
            <w:color w:val="000000" w:themeColor="text1"/>
            <w:rPrChange w:id="11442" w:author="Ruijie Xu" w:date="2022-03-10T12:31:00Z">
              <w:rPr>
                <w:color w:val="000000" w:themeColor="text1"/>
              </w:rPr>
            </w:rPrChange>
          </w:rPr>
          <w:t>These two software</w:t>
        </w:r>
        <w:proofErr w:type="gramEnd"/>
        <w:r w:rsidR="007C054E" w:rsidRPr="002B42A7">
          <w:rPr>
            <w:rFonts w:ascii="Times New Roman" w:hAnsi="Times New Roman" w:cs="Times New Roman"/>
            <w:color w:val="000000" w:themeColor="text1"/>
            <w:rPrChange w:id="11443" w:author="Ruijie Xu" w:date="2022-03-10T12:31:00Z">
              <w:rPr>
                <w:color w:val="000000" w:themeColor="text1"/>
              </w:rPr>
            </w:rPrChange>
          </w:rPr>
          <w:t xml:space="preserve"> were also the </w:t>
        </w:r>
      </w:ins>
      <w:ins w:id="11444" w:author="Ruijie Xu" w:date="2022-01-30T13:24:00Z">
        <w:r w:rsidR="007C054E" w:rsidRPr="002B42A7">
          <w:rPr>
            <w:rFonts w:ascii="Times New Roman" w:hAnsi="Times New Roman" w:cs="Times New Roman"/>
            <w:color w:val="000000" w:themeColor="text1"/>
            <w:rPrChange w:id="11445" w:author="Ruijie Xu" w:date="2022-03-10T12:31:00Z">
              <w:rPr>
                <w:color w:val="000000" w:themeColor="text1"/>
              </w:rPr>
            </w:rPrChange>
          </w:rPr>
          <w:t xml:space="preserve">only </w:t>
        </w:r>
      </w:ins>
      <w:ins w:id="11446" w:author="Ruijie Xu" w:date="2022-01-30T13:23:00Z">
        <w:r w:rsidR="007C054E" w:rsidRPr="002B42A7">
          <w:rPr>
            <w:rFonts w:ascii="Times New Roman" w:hAnsi="Times New Roman" w:cs="Times New Roman"/>
            <w:color w:val="000000" w:themeColor="text1"/>
            <w:rPrChange w:id="11447" w:author="Ruijie Xu" w:date="2022-03-10T12:31:00Z">
              <w:rPr>
                <w:color w:val="000000" w:themeColor="text1"/>
              </w:rPr>
            </w:rPrChange>
          </w:rPr>
          <w:t xml:space="preserve">two </w:t>
        </w:r>
        <w:del w:id="11448" w:author="Liliana Salvador" w:date="2022-02-26T21:37:00Z">
          <w:r w:rsidR="007C054E" w:rsidRPr="002B42A7" w:rsidDel="00FA738B">
            <w:rPr>
              <w:rFonts w:ascii="Times New Roman" w:hAnsi="Times New Roman" w:cs="Times New Roman"/>
              <w:color w:val="000000" w:themeColor="text1"/>
              <w:rPrChange w:id="11449" w:author="Ruijie Xu" w:date="2022-03-10T12:31:00Z">
                <w:rPr>
                  <w:color w:val="000000" w:themeColor="text1"/>
                </w:rPr>
              </w:rPrChange>
            </w:rPr>
            <w:delText>software</w:delText>
          </w:r>
        </w:del>
      </w:ins>
      <w:ins w:id="11450" w:author="Liliana Salvador" w:date="2022-02-26T21:37:00Z">
        <w:r w:rsidR="00FA738B" w:rsidRPr="002B42A7">
          <w:rPr>
            <w:rFonts w:ascii="Times New Roman" w:hAnsi="Times New Roman" w:cs="Times New Roman"/>
            <w:color w:val="000000" w:themeColor="text1"/>
            <w:rPrChange w:id="11451" w:author="Ruijie Xu" w:date="2022-03-10T12:31:00Z">
              <w:rPr>
                <w:color w:val="000000" w:themeColor="text1"/>
              </w:rPr>
            </w:rPrChange>
          </w:rPr>
          <w:t>that</w:t>
        </w:r>
      </w:ins>
      <w:ins w:id="11452" w:author="Ruijie Xu" w:date="2022-01-30T13:23:00Z">
        <w:r w:rsidR="007C054E" w:rsidRPr="002B42A7">
          <w:rPr>
            <w:rFonts w:ascii="Times New Roman" w:hAnsi="Times New Roman" w:cs="Times New Roman"/>
            <w:color w:val="000000" w:themeColor="text1"/>
            <w:rPrChange w:id="11453" w:author="Ruijie Xu" w:date="2022-03-10T12:31:00Z">
              <w:rPr>
                <w:color w:val="000000" w:themeColor="text1"/>
              </w:rPr>
            </w:rPrChange>
          </w:rPr>
          <w:t xml:space="preserve"> reported </w:t>
        </w:r>
      </w:ins>
      <w:ins w:id="11454" w:author="Ruijie Xu" w:date="2022-01-30T13:24:00Z">
        <w:r w:rsidR="007C054E" w:rsidRPr="002B42A7">
          <w:rPr>
            <w:rFonts w:ascii="Times New Roman" w:hAnsi="Times New Roman" w:cs="Times New Roman"/>
            <w:color w:val="000000" w:themeColor="text1"/>
            <w:rPrChange w:id="11455" w:author="Ruijie Xu" w:date="2022-03-10T12:31:00Z">
              <w:rPr>
                <w:color w:val="000000" w:themeColor="text1"/>
              </w:rPr>
            </w:rPrChange>
          </w:rPr>
          <w:t xml:space="preserve">both </w:t>
        </w:r>
      </w:ins>
      <w:ins w:id="11456" w:author="Ruijie Xu" w:date="2022-01-30T13:25:00Z">
        <w:r w:rsidR="007C054E" w:rsidRPr="002B42A7">
          <w:rPr>
            <w:rFonts w:ascii="Times New Roman" w:hAnsi="Times New Roman" w:cs="Times New Roman"/>
            <w:color w:val="000000" w:themeColor="text1"/>
            <w:rPrChange w:id="11457" w:author="Ruijie Xu" w:date="2022-03-10T12:31:00Z">
              <w:rPr>
                <w:color w:val="000000" w:themeColor="text1"/>
              </w:rPr>
            </w:rPrChange>
          </w:rPr>
          <w:t xml:space="preserve">viruses and archaea taxa as DA </w:t>
        </w:r>
      </w:ins>
      <w:ins w:id="11458" w:author="Ruijie Xu" w:date="2022-01-30T14:40:00Z">
        <w:del w:id="11459" w:author="Liliana Salvador" w:date="2022-03-08T20:35:00Z">
          <w:r w:rsidR="00692F00" w:rsidRPr="002B42A7" w:rsidDel="00963919">
            <w:rPr>
              <w:rFonts w:ascii="Times New Roman" w:hAnsi="Times New Roman" w:cs="Times New Roman"/>
              <w:color w:val="000000" w:themeColor="text1"/>
              <w:rPrChange w:id="11460" w:author="Ruijie Xu" w:date="2022-03-10T12:31:00Z">
                <w:rPr>
                  <w:color w:val="000000" w:themeColor="text1"/>
                </w:rPr>
              </w:rPrChange>
            </w:rPr>
            <w:delText xml:space="preserve">taxa </w:delText>
          </w:r>
        </w:del>
      </w:ins>
      <w:ins w:id="11461" w:author="Ruijie Xu" w:date="2022-01-30T13:25:00Z">
        <w:r w:rsidR="007C054E" w:rsidRPr="002B42A7">
          <w:rPr>
            <w:rFonts w:ascii="Times New Roman" w:hAnsi="Times New Roman" w:cs="Times New Roman"/>
            <w:color w:val="000000" w:themeColor="text1"/>
            <w:rPrChange w:id="11462" w:author="Ruijie Xu" w:date="2022-03-10T12:31:00Z">
              <w:rPr>
                <w:color w:val="000000" w:themeColor="text1"/>
              </w:rPr>
            </w:rPrChange>
          </w:rPr>
          <w:t>(</w:t>
        </w:r>
      </w:ins>
      <w:ins w:id="11463" w:author="Ruijie Xu" w:date="2022-02-01T13:44:00Z">
        <w:r w:rsidR="00537B08" w:rsidRPr="002B42A7">
          <w:rPr>
            <w:rFonts w:ascii="Times New Roman" w:hAnsi="Times New Roman" w:cs="Times New Roman"/>
            <w:color w:val="000000" w:themeColor="text1"/>
            <w:rPrChange w:id="11464" w:author="Ruijie Xu" w:date="2022-03-10T12:31:00Z">
              <w:rPr>
                <w:color w:val="000000" w:themeColor="text1"/>
              </w:rPr>
            </w:rPrChange>
          </w:rPr>
          <w:t>BLASTN</w:t>
        </w:r>
      </w:ins>
      <w:ins w:id="11465" w:author="Ruijie Xu" w:date="2022-01-30T13:25:00Z">
        <w:r w:rsidR="007C054E" w:rsidRPr="002B42A7">
          <w:rPr>
            <w:rFonts w:ascii="Times New Roman" w:hAnsi="Times New Roman" w:cs="Times New Roman"/>
            <w:color w:val="000000" w:themeColor="text1"/>
            <w:rPrChange w:id="11466" w:author="Ruijie Xu" w:date="2022-03-10T12:31:00Z">
              <w:rPr>
                <w:color w:val="000000" w:themeColor="text1"/>
              </w:rPr>
            </w:rPrChange>
          </w:rPr>
          <w:t xml:space="preserve"> only reported </w:t>
        </w:r>
        <w:r w:rsidR="007C054E" w:rsidRPr="002B42A7">
          <w:rPr>
            <w:rFonts w:ascii="Times New Roman" w:hAnsi="Times New Roman" w:cs="Times New Roman"/>
            <w:color w:val="000000" w:themeColor="text1"/>
            <w:rPrChange w:id="11467" w:author="Ruijie Xu" w:date="2022-03-10T12:31:00Z">
              <w:rPr>
                <w:color w:val="000000" w:themeColor="text1"/>
              </w:rPr>
            </w:rPrChange>
          </w:rPr>
          <w:lastRenderedPageBreak/>
          <w:t>Archaea</w:t>
        </w:r>
        <w:del w:id="11468" w:author="Liliana Salvador" w:date="2022-02-26T21:37:00Z">
          <w:r w:rsidR="007C054E" w:rsidRPr="002B42A7" w:rsidDel="00FA738B">
            <w:rPr>
              <w:rFonts w:ascii="Times New Roman" w:hAnsi="Times New Roman" w:cs="Times New Roman"/>
              <w:color w:val="000000" w:themeColor="text1"/>
              <w:rPrChange w:id="11469" w:author="Ruijie Xu" w:date="2022-03-10T12:31:00Z">
                <w:rPr>
                  <w:color w:val="000000" w:themeColor="text1"/>
                </w:rPr>
              </w:rPrChange>
            </w:rPr>
            <w:delText>,</w:delText>
          </w:r>
        </w:del>
        <w:r w:rsidR="007C054E" w:rsidRPr="002B42A7">
          <w:rPr>
            <w:rFonts w:ascii="Times New Roman" w:hAnsi="Times New Roman" w:cs="Times New Roman"/>
            <w:color w:val="000000" w:themeColor="text1"/>
            <w:rPrChange w:id="11470" w:author="Ruijie Xu" w:date="2022-03-10T12:31:00Z">
              <w:rPr>
                <w:color w:val="000000" w:themeColor="text1"/>
              </w:rPr>
            </w:rPrChange>
          </w:rPr>
          <w:t xml:space="preserve"> and CLARK only reported viru</w:t>
        </w:r>
        <w:del w:id="11471" w:author="Liliana Salvador" w:date="2022-02-26T21:37:00Z">
          <w:r w:rsidR="007C054E" w:rsidRPr="002B42A7" w:rsidDel="00FA738B">
            <w:rPr>
              <w:rFonts w:ascii="Times New Roman" w:hAnsi="Times New Roman" w:cs="Times New Roman"/>
              <w:color w:val="000000" w:themeColor="text1"/>
              <w:rPrChange w:id="11472" w:author="Ruijie Xu" w:date="2022-03-10T12:31:00Z">
                <w:rPr>
                  <w:color w:val="000000" w:themeColor="text1"/>
                </w:rPr>
              </w:rPrChange>
            </w:rPr>
            <w:delText>e</w:delText>
          </w:r>
        </w:del>
        <w:r w:rsidR="007C054E" w:rsidRPr="002B42A7">
          <w:rPr>
            <w:rFonts w:ascii="Times New Roman" w:hAnsi="Times New Roman" w:cs="Times New Roman"/>
            <w:color w:val="000000" w:themeColor="text1"/>
            <w:rPrChange w:id="11473" w:author="Ruijie Xu" w:date="2022-03-10T12:31:00Z">
              <w:rPr>
                <w:color w:val="000000" w:themeColor="text1"/>
              </w:rPr>
            </w:rPrChange>
          </w:rPr>
          <w:t xml:space="preserve">ses). </w:t>
        </w:r>
      </w:ins>
      <w:ins w:id="11474" w:author="Ruijie Xu" w:date="2022-01-30T12:50:00Z">
        <w:r w:rsidR="00BE5DC0" w:rsidRPr="002B42A7">
          <w:rPr>
            <w:rFonts w:ascii="Times New Roman" w:hAnsi="Times New Roman" w:cs="Times New Roman"/>
            <w:color w:val="000000" w:themeColor="text1"/>
            <w:rPrChange w:id="11475" w:author="Ruijie Xu" w:date="2022-03-10T12:31:00Z">
              <w:rPr>
                <w:color w:val="000000" w:themeColor="text1"/>
              </w:rPr>
            </w:rPrChange>
          </w:rPr>
          <w:t xml:space="preserve">Diamond was found </w:t>
        </w:r>
      </w:ins>
      <w:ins w:id="11476" w:author="Liliana Salvador" w:date="2022-03-08T20:35:00Z">
        <w:r w:rsidR="00963919" w:rsidRPr="002B42A7">
          <w:rPr>
            <w:rFonts w:ascii="Times New Roman" w:hAnsi="Times New Roman" w:cs="Times New Roman"/>
            <w:color w:val="000000" w:themeColor="text1"/>
            <w:rPrChange w:id="11477" w:author="Ruijie Xu" w:date="2022-03-10T12:31:00Z">
              <w:rPr>
                <w:color w:val="000000" w:themeColor="text1"/>
              </w:rPr>
            </w:rPrChange>
          </w:rPr>
          <w:t xml:space="preserve">to be the </w:t>
        </w:r>
      </w:ins>
      <w:ins w:id="11478" w:author="Ruijie Xu" w:date="2022-01-30T12:50:00Z">
        <w:r w:rsidR="00BE5DC0" w:rsidRPr="002B42A7">
          <w:rPr>
            <w:rFonts w:ascii="Times New Roman" w:hAnsi="Times New Roman" w:cs="Times New Roman"/>
            <w:color w:val="000000" w:themeColor="text1"/>
            <w:rPrChange w:id="11479" w:author="Ruijie Xu" w:date="2022-03-10T12:31:00Z">
              <w:rPr>
                <w:color w:val="000000" w:themeColor="text1"/>
              </w:rPr>
            </w:rPrChange>
          </w:rPr>
          <w:t>least sensitive in</w:t>
        </w:r>
      </w:ins>
      <w:ins w:id="11480" w:author="Liliana Salvador" w:date="2022-03-08T20:35:00Z">
        <w:r w:rsidR="00963919" w:rsidRPr="002B42A7">
          <w:rPr>
            <w:rFonts w:ascii="Times New Roman" w:hAnsi="Times New Roman" w:cs="Times New Roman"/>
            <w:color w:val="000000" w:themeColor="text1"/>
            <w:rPrChange w:id="11481" w:author="Ruijie Xu" w:date="2022-03-10T12:31:00Z">
              <w:rPr>
                <w:color w:val="000000" w:themeColor="text1"/>
              </w:rPr>
            </w:rPrChange>
          </w:rPr>
          <w:t xml:space="preserve"> the</w:t>
        </w:r>
      </w:ins>
      <w:ins w:id="11482" w:author="Ruijie Xu" w:date="2022-01-30T12:50:00Z">
        <w:r w:rsidR="00BE5DC0" w:rsidRPr="002B42A7">
          <w:rPr>
            <w:rFonts w:ascii="Times New Roman" w:hAnsi="Times New Roman" w:cs="Times New Roman"/>
            <w:color w:val="000000" w:themeColor="text1"/>
            <w:rPrChange w:id="11483" w:author="Ruijie Xu" w:date="2022-03-10T12:31:00Z">
              <w:rPr>
                <w:color w:val="000000" w:themeColor="text1"/>
              </w:rPr>
            </w:rPrChange>
          </w:rPr>
          <w:t xml:space="preserve"> differentially abundant analyses for </w:t>
        </w:r>
      </w:ins>
      <w:ins w:id="11484" w:author="Ruijie Xu" w:date="2022-01-30T12:51:00Z">
        <w:r w:rsidR="00BE5DC0" w:rsidRPr="002B42A7">
          <w:rPr>
            <w:rFonts w:ascii="Times New Roman" w:hAnsi="Times New Roman" w:cs="Times New Roman"/>
            <w:color w:val="000000" w:themeColor="text1"/>
            <w:rPrChange w:id="11485" w:author="Ruijie Xu" w:date="2022-03-10T12:31:00Z">
              <w:rPr>
                <w:color w:val="000000" w:themeColor="text1"/>
              </w:rPr>
            </w:rPrChange>
          </w:rPr>
          <w:t>all three comparisons between tissue samples</w:t>
        </w:r>
      </w:ins>
      <w:ins w:id="11486" w:author="Ruijie Xu" w:date="2022-01-30T13:26:00Z">
        <w:r w:rsidR="008E222E" w:rsidRPr="002B42A7">
          <w:rPr>
            <w:rFonts w:ascii="Times New Roman" w:hAnsi="Times New Roman" w:cs="Times New Roman"/>
            <w:color w:val="000000" w:themeColor="text1"/>
            <w:rPrChange w:id="11487" w:author="Ruijie Xu" w:date="2022-03-10T12:31:00Z">
              <w:rPr>
                <w:color w:val="000000" w:themeColor="text1"/>
              </w:rPr>
            </w:rPrChange>
          </w:rPr>
          <w:t xml:space="preserve">, </w:t>
        </w:r>
      </w:ins>
      <w:ins w:id="11488" w:author="Ruijie Xu" w:date="2022-01-30T12:51:00Z">
        <w:r w:rsidR="00BE5DC0" w:rsidRPr="002B42A7">
          <w:rPr>
            <w:rFonts w:ascii="Times New Roman" w:hAnsi="Times New Roman" w:cs="Times New Roman"/>
            <w:color w:val="000000" w:themeColor="text1"/>
            <w:rPrChange w:id="11489" w:author="Ruijie Xu" w:date="2022-03-10T12:31:00Z">
              <w:rPr>
                <w:color w:val="000000" w:themeColor="text1"/>
              </w:rPr>
            </w:rPrChange>
          </w:rPr>
          <w:t xml:space="preserve">where phylum taxa </w:t>
        </w:r>
      </w:ins>
      <w:ins w:id="11490" w:author="Ruijie Xu" w:date="2022-01-30T12:52:00Z">
        <w:r w:rsidR="00BE5DC0" w:rsidRPr="002B42A7">
          <w:rPr>
            <w:rFonts w:ascii="Times New Roman" w:hAnsi="Times New Roman" w:cs="Times New Roman"/>
            <w:color w:val="000000" w:themeColor="text1"/>
            <w:rPrChange w:id="11491" w:author="Ruijie Xu" w:date="2022-03-10T12:31:00Z">
              <w:rPr>
                <w:color w:val="000000" w:themeColor="text1"/>
              </w:rPr>
            </w:rPrChange>
          </w:rPr>
          <w:t>identified by all the other software were</w:t>
        </w:r>
      </w:ins>
      <w:ins w:id="11492" w:author="Ruijie Xu" w:date="2022-01-30T14:40:00Z">
        <w:r w:rsidR="00692F00" w:rsidRPr="002B42A7">
          <w:rPr>
            <w:rFonts w:ascii="Times New Roman" w:hAnsi="Times New Roman" w:cs="Times New Roman"/>
            <w:color w:val="000000" w:themeColor="text1"/>
            <w:rPrChange w:id="11493" w:author="Ruijie Xu" w:date="2022-03-10T12:31:00Z">
              <w:rPr>
                <w:color w:val="000000" w:themeColor="text1"/>
              </w:rPr>
            </w:rPrChange>
          </w:rPr>
          <w:t xml:space="preserve"> </w:t>
        </w:r>
      </w:ins>
      <w:ins w:id="11494" w:author="Ruijie Xu" w:date="2022-01-30T12:53:00Z">
        <w:r w:rsidR="00BE5DC0" w:rsidRPr="002B42A7">
          <w:rPr>
            <w:rFonts w:ascii="Times New Roman" w:hAnsi="Times New Roman" w:cs="Times New Roman"/>
            <w:color w:val="000000" w:themeColor="text1"/>
            <w:rPrChange w:id="11495" w:author="Ruijie Xu" w:date="2022-03-10T12:31:00Z">
              <w:rPr>
                <w:color w:val="000000" w:themeColor="text1"/>
              </w:rPr>
            </w:rPrChange>
          </w:rPr>
          <w:t xml:space="preserve">frequently not </w:t>
        </w:r>
      </w:ins>
      <w:ins w:id="11496" w:author="Ruijie Xu" w:date="2022-01-30T12:52:00Z">
        <w:r w:rsidR="00BE5DC0" w:rsidRPr="002B42A7">
          <w:rPr>
            <w:rFonts w:ascii="Times New Roman" w:hAnsi="Times New Roman" w:cs="Times New Roman"/>
            <w:color w:val="000000" w:themeColor="text1"/>
            <w:rPrChange w:id="11497" w:author="Ruijie Xu" w:date="2022-03-10T12:31:00Z">
              <w:rPr>
                <w:color w:val="000000" w:themeColor="text1"/>
              </w:rPr>
            </w:rPrChange>
          </w:rPr>
          <w:t xml:space="preserve">identified </w:t>
        </w:r>
      </w:ins>
      <w:ins w:id="11498" w:author="Ruijie Xu" w:date="2022-01-30T12:53:00Z">
        <w:r w:rsidR="00BE5DC0" w:rsidRPr="002B42A7">
          <w:rPr>
            <w:rFonts w:ascii="Times New Roman" w:hAnsi="Times New Roman" w:cs="Times New Roman"/>
            <w:color w:val="000000" w:themeColor="text1"/>
            <w:rPrChange w:id="11499" w:author="Ruijie Xu" w:date="2022-03-10T12:31:00Z">
              <w:rPr>
                <w:color w:val="000000" w:themeColor="text1"/>
              </w:rPr>
            </w:rPrChange>
          </w:rPr>
          <w:t xml:space="preserve">by Diamond. </w:t>
        </w:r>
      </w:ins>
    </w:p>
    <w:p w14:paraId="6FF1911F" w14:textId="13763FEB" w:rsidR="00692F00" w:rsidRPr="001D2212" w:rsidDel="006F201E" w:rsidRDefault="000312F1" w:rsidP="00D33126">
      <w:pPr>
        <w:spacing w:line="480" w:lineRule="auto"/>
        <w:rPr>
          <w:ins w:id="11500" w:author="Ruijie Xu" w:date="2022-01-30T12:30:00Z"/>
          <w:del w:id="11501" w:author="Rajeev, Sree" w:date="2022-03-03T11:45:00Z"/>
          <w:rFonts w:ascii="Times New Roman" w:hAnsi="Times New Roman" w:cs="Times New Roman"/>
          <w:color w:val="000000" w:themeColor="text1"/>
          <w:rPrChange w:id="11502" w:author="Ruijie Xu" w:date="2022-03-16T15:43:00Z">
            <w:rPr>
              <w:ins w:id="11503" w:author="Ruijie Xu" w:date="2022-01-30T12:30:00Z"/>
              <w:del w:id="11504" w:author="Rajeev, Sree" w:date="2022-03-03T11:45:00Z"/>
              <w:color w:val="000000" w:themeColor="text1"/>
            </w:rPr>
          </w:rPrChange>
        </w:rPr>
      </w:pPr>
      <w:ins w:id="11505" w:author="Ruijie Xu" w:date="2022-03-10T11:26:00Z">
        <w:r w:rsidRPr="002B42A7">
          <w:rPr>
            <w:rFonts w:ascii="Times New Roman" w:hAnsi="Times New Roman" w:cs="Times New Roman"/>
            <w:color w:val="000000" w:themeColor="text1"/>
            <w:rPrChange w:id="11506" w:author="Ruijie Xu" w:date="2022-03-10T12:31:00Z">
              <w:rPr>
                <w:color w:val="000000" w:themeColor="text1"/>
              </w:rPr>
            </w:rPrChange>
          </w:rPr>
          <w:tab/>
        </w:r>
      </w:ins>
      <w:ins w:id="11507" w:author="Ruijie Xu" w:date="2022-01-30T14:40:00Z">
        <w:del w:id="11508" w:author="Rajeev, Sree" w:date="2022-03-03T11:45:00Z">
          <w:r w:rsidR="00692F00" w:rsidRPr="001D2212" w:rsidDel="006F201E">
            <w:rPr>
              <w:rFonts w:ascii="Times New Roman" w:hAnsi="Times New Roman" w:cs="Times New Roman"/>
              <w:color w:val="000000" w:themeColor="text1"/>
              <w:rPrChange w:id="11509" w:author="Ruijie Xu" w:date="2022-03-16T15:43:00Z">
                <w:rPr>
                  <w:color w:val="000000" w:themeColor="text1"/>
                </w:rPr>
              </w:rPrChange>
            </w:rPr>
            <w:delText xml:space="preserve">Leptospira </w:delText>
          </w:r>
        </w:del>
      </w:ins>
      <w:ins w:id="11510" w:author="Liliana Salvador" w:date="2022-02-26T21:29:00Z">
        <w:del w:id="11511" w:author="Rajeev, Sree" w:date="2022-03-03T11:45:00Z">
          <w:r w:rsidR="00B00FC0" w:rsidRPr="001D2212" w:rsidDel="006F201E">
            <w:rPr>
              <w:rFonts w:ascii="Times New Roman" w:hAnsi="Times New Roman" w:cs="Times New Roman"/>
              <w:color w:val="000000" w:themeColor="text1"/>
              <w:rPrChange w:id="11512" w:author="Ruijie Xu" w:date="2022-03-16T15:43:00Z">
                <w:rPr>
                  <w:color w:val="000000" w:themeColor="text1"/>
                </w:rPr>
              </w:rPrChange>
            </w:rPr>
            <w:delText>d</w:delText>
          </w:r>
        </w:del>
      </w:ins>
      <w:ins w:id="11513" w:author="Ruijie Xu" w:date="2022-01-30T14:40:00Z">
        <w:del w:id="11514" w:author="Rajeev, Sree" w:date="2022-03-03T11:45:00Z">
          <w:r w:rsidR="00692F00" w:rsidRPr="001D2212" w:rsidDel="006F201E">
            <w:rPr>
              <w:rFonts w:ascii="Times New Roman" w:hAnsi="Times New Roman" w:cs="Times New Roman"/>
              <w:color w:val="000000" w:themeColor="text1"/>
              <w:rPrChange w:id="11515" w:author="Ruijie Xu" w:date="2022-03-16T15:43:00Z">
                <w:rPr>
                  <w:color w:val="000000" w:themeColor="text1"/>
                </w:rPr>
              </w:rPrChange>
            </w:rPr>
            <w:delText xml:space="preserve">Diagnostic </w:delText>
          </w:r>
        </w:del>
      </w:ins>
      <w:ins w:id="11516" w:author="Liliana Salvador" w:date="2022-02-26T21:29:00Z">
        <w:del w:id="11517" w:author="Rajeev, Sree" w:date="2022-03-03T11:45:00Z">
          <w:r w:rsidR="00B00FC0" w:rsidRPr="001D2212" w:rsidDel="006F201E">
            <w:rPr>
              <w:rFonts w:ascii="Times New Roman" w:hAnsi="Times New Roman" w:cs="Times New Roman"/>
              <w:color w:val="000000" w:themeColor="text1"/>
              <w:rPrChange w:id="11518" w:author="Ruijie Xu" w:date="2022-03-16T15:43:00Z">
                <w:rPr>
                  <w:color w:val="000000" w:themeColor="text1"/>
                </w:rPr>
              </w:rPrChange>
            </w:rPr>
            <w:delText>s</w:delText>
          </w:r>
        </w:del>
      </w:ins>
      <w:ins w:id="11519" w:author="Ruijie Xu" w:date="2022-01-30T14:40:00Z">
        <w:del w:id="11520" w:author="Rajeev, Sree" w:date="2022-03-03T11:45:00Z">
          <w:r w:rsidR="00692F00" w:rsidRPr="001D2212" w:rsidDel="006F201E">
            <w:rPr>
              <w:rFonts w:ascii="Times New Roman" w:hAnsi="Times New Roman" w:cs="Times New Roman"/>
              <w:color w:val="000000" w:themeColor="text1"/>
              <w:rPrChange w:id="11521" w:author="Ruijie Xu" w:date="2022-03-16T15:43:00Z">
                <w:rPr>
                  <w:color w:val="000000" w:themeColor="text1"/>
                </w:rPr>
              </w:rPrChange>
            </w:rPr>
            <w:delText xml:space="preserve">Sensitivity </w:delText>
          </w:r>
        </w:del>
      </w:ins>
      <w:ins w:id="11522" w:author="Liliana Salvador" w:date="2022-02-26T21:29:00Z">
        <w:del w:id="11523" w:author="Rajeev, Sree" w:date="2022-03-03T11:45:00Z">
          <w:r w:rsidR="00B00FC0" w:rsidRPr="001D2212" w:rsidDel="006F201E">
            <w:rPr>
              <w:rFonts w:ascii="Times New Roman" w:hAnsi="Times New Roman" w:cs="Times New Roman"/>
              <w:color w:val="000000" w:themeColor="text1"/>
              <w:rPrChange w:id="11524" w:author="Ruijie Xu" w:date="2022-03-16T15:43:00Z">
                <w:rPr>
                  <w:color w:val="000000" w:themeColor="text1"/>
                </w:rPr>
              </w:rPrChange>
            </w:rPr>
            <w:delText>c</w:delText>
          </w:r>
        </w:del>
      </w:ins>
      <w:ins w:id="11525" w:author="Ruijie Xu" w:date="2022-01-30T14:40:00Z">
        <w:del w:id="11526" w:author="Rajeev, Sree" w:date="2022-03-03T11:45:00Z">
          <w:r w:rsidR="00692F00" w:rsidRPr="001D2212" w:rsidDel="006F201E">
            <w:rPr>
              <w:rFonts w:ascii="Times New Roman" w:hAnsi="Times New Roman" w:cs="Times New Roman"/>
              <w:color w:val="000000" w:themeColor="text1"/>
              <w:rPrChange w:id="11527" w:author="Ruijie Xu" w:date="2022-03-16T15:43:00Z">
                <w:rPr>
                  <w:color w:val="000000" w:themeColor="text1"/>
                </w:rPr>
              </w:rPrChange>
            </w:rPr>
            <w:delText>Comparison</w:delText>
          </w:r>
        </w:del>
      </w:ins>
    </w:p>
    <w:p w14:paraId="1F445B89" w14:textId="2CFF76EA" w:rsidR="0009141C" w:rsidRPr="002B42A7" w:rsidRDefault="000C30C5" w:rsidP="001D2212">
      <w:pPr>
        <w:spacing w:line="480" w:lineRule="auto"/>
        <w:rPr>
          <w:ins w:id="11528" w:author="Ruijie Xu" w:date="2022-03-10T11:17:00Z"/>
          <w:rFonts w:ascii="Times New Roman" w:hAnsi="Times New Roman" w:cs="Times New Roman"/>
          <w:color w:val="000000" w:themeColor="text1"/>
          <w:rPrChange w:id="11529" w:author="Ruijie Xu" w:date="2022-03-10T12:31:00Z">
            <w:rPr>
              <w:ins w:id="11530" w:author="Ruijie Xu" w:date="2022-03-10T11:17:00Z"/>
              <w:color w:val="000000" w:themeColor="text1"/>
            </w:rPr>
          </w:rPrChange>
        </w:rPr>
      </w:pPr>
      <w:bookmarkStart w:id="11531" w:name="OLE_LINK111"/>
      <w:bookmarkStart w:id="11532" w:name="OLE_LINK116"/>
      <w:del w:id="11533" w:author="Ruijie Xu" w:date="2022-03-16T15:38:00Z">
        <w:r w:rsidRPr="001D2212" w:rsidDel="001D2212">
          <w:rPr>
            <w:rFonts w:ascii="Times New Roman" w:hAnsi="Times New Roman" w:cs="Times New Roman"/>
            <w:color w:val="000000" w:themeColor="text1"/>
            <w:rPrChange w:id="11534" w:author="Ruijie Xu" w:date="2022-03-16T15:43:00Z">
              <w:rPr>
                <w:color w:val="000000" w:themeColor="text1"/>
              </w:rPr>
            </w:rPrChange>
          </w:rPr>
          <w:delText>To assess the sensitivity of sho</w:delText>
        </w:r>
        <w:r w:rsidR="00AF0037" w:rsidRPr="001D2212" w:rsidDel="001D2212">
          <w:rPr>
            <w:rFonts w:ascii="Times New Roman" w:hAnsi="Times New Roman" w:cs="Times New Roman"/>
            <w:color w:val="000000" w:themeColor="text1"/>
            <w:rPrChange w:id="11535" w:author="Ruijie Xu" w:date="2022-03-16T15:43:00Z">
              <w:rPr>
                <w:color w:val="000000" w:themeColor="text1"/>
              </w:rPr>
            </w:rPrChange>
          </w:rPr>
          <w:delText>t</w:delText>
        </w:r>
        <w:r w:rsidRPr="001D2212" w:rsidDel="001D2212">
          <w:rPr>
            <w:rFonts w:ascii="Times New Roman" w:hAnsi="Times New Roman" w:cs="Times New Roman"/>
            <w:color w:val="000000" w:themeColor="text1"/>
            <w:rPrChange w:id="11536" w:author="Ruijie Xu" w:date="2022-03-16T15:43:00Z">
              <w:rPr>
                <w:color w:val="000000" w:themeColor="text1"/>
              </w:rPr>
            </w:rPrChange>
          </w:rPr>
          <w:delText>gun metagenomics as a tool for pathogen diagnosis, w</w:delText>
        </w:r>
      </w:del>
      <w:ins w:id="11537" w:author="Ruijie Xu" w:date="2022-03-16T15:42:00Z">
        <w:r w:rsidR="001D2212" w:rsidRPr="001D2212">
          <w:rPr>
            <w:rFonts w:ascii="Times New Roman" w:hAnsi="Times New Roman" w:cs="Times New Roman"/>
            <w:color w:val="000000" w:themeColor="text1"/>
            <w:rPrChange w:id="11538" w:author="Ruijie Xu" w:date="2022-03-16T15:43:00Z">
              <w:rPr>
                <w:rFonts w:ascii="Times New Roman" w:hAnsi="Times New Roman" w:cs="Times New Roman"/>
                <w:i/>
                <w:iCs/>
                <w:color w:val="000000" w:themeColor="text1"/>
              </w:rPr>
            </w:rPrChange>
          </w:rPr>
          <w:t xml:space="preserve">For comparisons in </w:t>
        </w:r>
      </w:ins>
      <w:ins w:id="11539" w:author="Ruijie Xu" w:date="2022-03-16T15:43:00Z">
        <w:r w:rsidR="001D2212" w:rsidRPr="001D2212">
          <w:rPr>
            <w:rFonts w:ascii="Times New Roman" w:hAnsi="Times New Roman" w:cs="Times New Roman"/>
            <w:color w:val="000000" w:themeColor="text1"/>
            <w:rPrChange w:id="11540" w:author="Ruijie Xu" w:date="2022-03-16T15:43:00Z">
              <w:rPr>
                <w:rFonts w:ascii="Times New Roman" w:hAnsi="Times New Roman" w:cs="Times New Roman"/>
                <w:i/>
                <w:iCs/>
                <w:color w:val="000000" w:themeColor="text1"/>
              </w:rPr>
            </w:rPrChange>
          </w:rPr>
          <w:t>sensitivity to</w:t>
        </w:r>
        <w:r w:rsidR="001D2212">
          <w:rPr>
            <w:rFonts w:ascii="Times New Roman" w:hAnsi="Times New Roman" w:cs="Times New Roman"/>
            <w:i/>
            <w:iCs/>
            <w:color w:val="000000" w:themeColor="text1"/>
          </w:rPr>
          <w:t xml:space="preserve"> </w:t>
        </w:r>
      </w:ins>
      <w:del w:id="11541" w:author="Ruijie Xu" w:date="2022-03-16T15:38:00Z">
        <w:r w:rsidRPr="002B42A7" w:rsidDel="001D2212">
          <w:rPr>
            <w:rFonts w:ascii="Times New Roman" w:hAnsi="Times New Roman" w:cs="Times New Roman"/>
            <w:color w:val="000000" w:themeColor="text1"/>
            <w:rPrChange w:id="11542" w:author="Ruijie Xu" w:date="2022-03-10T12:31:00Z">
              <w:rPr>
                <w:color w:val="000000" w:themeColor="text1"/>
              </w:rPr>
            </w:rPrChange>
          </w:rPr>
          <w:delText xml:space="preserve">e </w:delText>
        </w:r>
      </w:del>
      <w:r w:rsidRPr="002B42A7">
        <w:rPr>
          <w:rFonts w:ascii="Times New Roman" w:hAnsi="Times New Roman" w:cs="Times New Roman"/>
          <w:color w:val="000000" w:themeColor="text1"/>
          <w:rPrChange w:id="11543" w:author="Ruijie Xu" w:date="2022-03-10T12:31:00Z">
            <w:rPr>
              <w:color w:val="000000" w:themeColor="text1"/>
            </w:rPr>
          </w:rPrChange>
        </w:rPr>
        <w:t>identif</w:t>
      </w:r>
      <w:ins w:id="11544" w:author="Ruijie Xu" w:date="2022-03-16T15:43:00Z">
        <w:r w:rsidR="001D2212">
          <w:rPr>
            <w:rFonts w:ascii="Times New Roman" w:hAnsi="Times New Roman" w:cs="Times New Roman"/>
            <w:color w:val="000000" w:themeColor="text1"/>
          </w:rPr>
          <w:t>y</w:t>
        </w:r>
      </w:ins>
      <w:del w:id="11545" w:author="Ruijie Xu" w:date="2022-03-16T15:43:00Z">
        <w:r w:rsidRPr="002B42A7" w:rsidDel="001D2212">
          <w:rPr>
            <w:rFonts w:ascii="Times New Roman" w:hAnsi="Times New Roman" w:cs="Times New Roman"/>
            <w:color w:val="000000" w:themeColor="text1"/>
            <w:rPrChange w:id="11546" w:author="Ruijie Xu" w:date="2022-03-10T12:31:00Z">
              <w:rPr>
                <w:color w:val="000000" w:themeColor="text1"/>
              </w:rPr>
            </w:rPrChange>
          </w:rPr>
          <w:delText>ied</w:delText>
        </w:r>
      </w:del>
      <w:r w:rsidRPr="002B42A7">
        <w:rPr>
          <w:rFonts w:ascii="Times New Roman" w:hAnsi="Times New Roman" w:cs="Times New Roman"/>
          <w:color w:val="000000" w:themeColor="text1"/>
          <w:rPrChange w:id="11547" w:author="Ruijie Xu" w:date="2022-03-10T12:31:00Z">
            <w:rPr>
              <w:color w:val="000000" w:themeColor="text1"/>
            </w:rPr>
          </w:rPrChange>
        </w:rPr>
        <w:t xml:space="preserve"> the presence </w:t>
      </w:r>
      <w:r w:rsidR="00325E83" w:rsidRPr="002B42A7">
        <w:rPr>
          <w:rFonts w:ascii="Times New Roman" w:hAnsi="Times New Roman" w:cs="Times New Roman"/>
          <w:color w:val="000000" w:themeColor="text1"/>
          <w:rPrChange w:id="11548" w:author="Ruijie Xu" w:date="2022-03-10T12:31:00Z">
            <w:rPr>
              <w:color w:val="000000" w:themeColor="text1"/>
            </w:rPr>
          </w:rPrChange>
        </w:rPr>
        <w:t xml:space="preserve">of the </w:t>
      </w:r>
      <w:r w:rsidRPr="002B42A7">
        <w:rPr>
          <w:rFonts w:ascii="Times New Roman" w:hAnsi="Times New Roman" w:cs="Times New Roman"/>
          <w:color w:val="000000" w:themeColor="text1"/>
          <w:rPrChange w:id="11549" w:author="Ruijie Xu" w:date="2022-03-10T12:31:00Z">
            <w:rPr>
              <w:color w:val="000000" w:themeColor="text1"/>
            </w:rPr>
          </w:rPrChange>
        </w:rPr>
        <w:t>zoon</w:t>
      </w:r>
      <w:r w:rsidR="00325E83" w:rsidRPr="002B42A7">
        <w:rPr>
          <w:rFonts w:ascii="Times New Roman" w:hAnsi="Times New Roman" w:cs="Times New Roman"/>
          <w:color w:val="000000" w:themeColor="text1"/>
          <w:rPrChange w:id="11550" w:author="Ruijie Xu" w:date="2022-03-10T12:31:00Z">
            <w:rPr>
              <w:color w:val="000000" w:themeColor="text1"/>
            </w:rPr>
          </w:rPrChange>
        </w:rPr>
        <w:t>o</w:t>
      </w:r>
      <w:r w:rsidRPr="002B42A7">
        <w:rPr>
          <w:rFonts w:ascii="Times New Roman" w:hAnsi="Times New Roman" w:cs="Times New Roman"/>
          <w:color w:val="000000" w:themeColor="text1"/>
          <w:rPrChange w:id="11551" w:author="Ruijie Xu" w:date="2022-03-10T12:31:00Z">
            <w:rPr>
              <w:color w:val="000000" w:themeColor="text1"/>
            </w:rPr>
          </w:rPrChange>
        </w:rPr>
        <w:t xml:space="preserve">tic pathogen </w:t>
      </w:r>
      <w:del w:id="11552" w:author="Ruijie Xu" w:date="2022-02-02T11:02:00Z">
        <w:r w:rsidRPr="002B42A7" w:rsidDel="00463AA7">
          <w:rPr>
            <w:rFonts w:ascii="Times New Roman" w:hAnsi="Times New Roman" w:cs="Times New Roman"/>
            <w:i/>
            <w:color w:val="000000" w:themeColor="text1"/>
            <w:rPrChange w:id="11553" w:author="Ruijie Xu" w:date="2022-03-10T12:31:00Z">
              <w:rPr>
                <w:i/>
                <w:color w:val="000000" w:themeColor="text1"/>
              </w:rPr>
            </w:rPrChange>
          </w:rPr>
          <w:delText>Leptospira</w:delText>
        </w:r>
      </w:del>
      <w:ins w:id="11554" w:author="Ruijie Xu" w:date="2022-02-02T11:02:00Z">
        <w:r w:rsidR="00463AA7" w:rsidRPr="002B42A7">
          <w:rPr>
            <w:rFonts w:ascii="Times New Roman" w:hAnsi="Times New Roman" w:cs="Times New Roman"/>
            <w:i/>
            <w:color w:val="000000" w:themeColor="text1"/>
            <w:rPrChange w:id="11555" w:author="Ruijie Xu" w:date="2022-03-10T12:31:00Z">
              <w:rPr>
                <w:i/>
                <w:color w:val="000000" w:themeColor="text1"/>
              </w:rPr>
            </w:rPrChange>
          </w:rPr>
          <w:t>Leptospira</w:t>
        </w:r>
      </w:ins>
      <w:r w:rsidRPr="002B42A7">
        <w:rPr>
          <w:rFonts w:ascii="Times New Roman" w:hAnsi="Times New Roman" w:cs="Times New Roman"/>
          <w:color w:val="000000" w:themeColor="text1"/>
          <w:rPrChange w:id="11556" w:author="Ruijie Xu" w:date="2022-03-10T12:31:00Z">
            <w:rPr>
              <w:color w:val="000000" w:themeColor="text1"/>
            </w:rPr>
          </w:rPrChange>
        </w:rPr>
        <w:t xml:space="preserve"> </w:t>
      </w:r>
      <w:r w:rsidR="00325E83" w:rsidRPr="002B42A7">
        <w:rPr>
          <w:rFonts w:ascii="Times New Roman" w:hAnsi="Times New Roman" w:cs="Times New Roman"/>
          <w:color w:val="000000" w:themeColor="text1"/>
          <w:rPrChange w:id="11557" w:author="Ruijie Xu" w:date="2022-03-10T12:31:00Z">
            <w:rPr>
              <w:color w:val="000000" w:themeColor="text1"/>
            </w:rPr>
          </w:rPrChange>
        </w:rPr>
        <w:t xml:space="preserve">in </w:t>
      </w:r>
      <w:r w:rsidRPr="002B42A7">
        <w:rPr>
          <w:rFonts w:ascii="Times New Roman" w:hAnsi="Times New Roman" w:cs="Times New Roman"/>
          <w:color w:val="000000" w:themeColor="text1"/>
          <w:rPrChange w:id="11558" w:author="Ruijie Xu" w:date="2022-03-10T12:31:00Z">
            <w:rPr>
              <w:color w:val="000000" w:themeColor="text1"/>
            </w:rPr>
          </w:rPrChange>
        </w:rPr>
        <w:t>all of our tissue samples</w:t>
      </w:r>
      <w:ins w:id="11559" w:author="Ruijie Xu" w:date="2022-03-16T15:43:00Z">
        <w:r w:rsidR="001D2212">
          <w:rPr>
            <w:rFonts w:ascii="Times New Roman" w:hAnsi="Times New Roman" w:cs="Times New Roman"/>
            <w:color w:val="000000" w:themeColor="text1"/>
          </w:rPr>
          <w:t>,</w:t>
        </w:r>
      </w:ins>
      <w:ins w:id="11560" w:author="Ruijie Xu" w:date="2022-01-30T13:27:00Z">
        <w:r w:rsidR="002B7BBF" w:rsidRPr="002B42A7">
          <w:rPr>
            <w:rFonts w:ascii="Times New Roman" w:hAnsi="Times New Roman" w:cs="Times New Roman"/>
            <w:color w:val="000000" w:themeColor="text1"/>
            <w:rPrChange w:id="11561" w:author="Ruijie Xu" w:date="2022-03-10T12:31:00Z">
              <w:rPr>
                <w:color w:val="000000" w:themeColor="text1"/>
              </w:rPr>
            </w:rPrChange>
          </w:rPr>
          <w:t xml:space="preserve"> </w:t>
        </w:r>
      </w:ins>
      <w:del w:id="11562" w:author="Ruijie Xu" w:date="2022-01-30T13:26:00Z">
        <w:r w:rsidRPr="002B42A7" w:rsidDel="00DA501B">
          <w:rPr>
            <w:rFonts w:ascii="Times New Roman" w:hAnsi="Times New Roman" w:cs="Times New Roman"/>
            <w:color w:val="000000" w:themeColor="text1"/>
            <w:rPrChange w:id="11563" w:author="Ruijie Xu" w:date="2022-03-10T12:31:00Z">
              <w:rPr>
                <w:color w:val="000000" w:themeColor="text1"/>
              </w:rPr>
            </w:rPrChange>
          </w:rPr>
          <w:delText xml:space="preserve">. To increase the sensitivity of pathogen diagnosis, we set the relative abundance cut-off value for </w:delText>
        </w:r>
        <w:r w:rsidRPr="002B42A7" w:rsidDel="00DA501B">
          <w:rPr>
            <w:rFonts w:ascii="Times New Roman" w:hAnsi="Times New Roman" w:cs="Times New Roman"/>
            <w:i/>
            <w:color w:val="000000" w:themeColor="text1"/>
            <w:rPrChange w:id="11564" w:author="Ruijie Xu" w:date="2022-03-10T12:31:00Z">
              <w:rPr>
                <w:i/>
                <w:color w:val="000000" w:themeColor="text1"/>
              </w:rPr>
            </w:rPrChange>
          </w:rPr>
          <w:delText>Leptospira</w:delText>
        </w:r>
        <w:r w:rsidR="00234370" w:rsidRPr="002B42A7" w:rsidDel="00DA501B">
          <w:rPr>
            <w:rFonts w:ascii="Times New Roman" w:hAnsi="Times New Roman" w:cs="Times New Roman"/>
            <w:color w:val="000000" w:themeColor="text1"/>
            <w:rPrChange w:id="11565" w:author="Ruijie Xu" w:date="2022-03-10T12:31:00Z">
              <w:rPr>
                <w:color w:val="000000" w:themeColor="text1"/>
              </w:rPr>
            </w:rPrChange>
          </w:rPr>
          <w:delText xml:space="preserve"> </w:delText>
        </w:r>
        <w:r w:rsidRPr="002B42A7" w:rsidDel="00DA501B">
          <w:rPr>
            <w:rFonts w:ascii="Times New Roman" w:hAnsi="Times New Roman" w:cs="Times New Roman"/>
            <w:color w:val="000000" w:themeColor="text1"/>
            <w:rPrChange w:id="11566" w:author="Ruijie Xu" w:date="2022-03-10T12:31:00Z">
              <w:rPr>
                <w:color w:val="000000" w:themeColor="text1"/>
              </w:rPr>
            </w:rPrChange>
          </w:rPr>
          <w:delText xml:space="preserve">presence </w:delText>
        </w:r>
        <w:r w:rsidR="00AB46BB" w:rsidRPr="002B42A7" w:rsidDel="00DA501B">
          <w:rPr>
            <w:rFonts w:ascii="Times New Roman" w:hAnsi="Times New Roman" w:cs="Times New Roman"/>
            <w:color w:val="000000" w:themeColor="text1"/>
            <w:rPrChange w:id="11567" w:author="Ruijie Xu" w:date="2022-03-10T12:31:00Z">
              <w:rPr>
                <w:color w:val="000000" w:themeColor="text1"/>
              </w:rPr>
            </w:rPrChange>
          </w:rPr>
          <w:delText>as</w:delText>
        </w:r>
        <w:r w:rsidRPr="002B42A7" w:rsidDel="00DA501B">
          <w:rPr>
            <w:rFonts w:ascii="Times New Roman" w:hAnsi="Times New Roman" w:cs="Times New Roman"/>
            <w:color w:val="000000" w:themeColor="text1"/>
            <w:rPrChange w:id="11568" w:author="Ruijie Xu" w:date="2022-03-10T12:31:00Z">
              <w:rPr>
                <w:color w:val="000000" w:themeColor="text1"/>
              </w:rPr>
            </w:rPrChange>
          </w:rPr>
          <w:delText xml:space="preserve"> 0.1%, despite the potential false positive</w:delText>
        </w:r>
        <w:r w:rsidR="00AB46BB" w:rsidRPr="002B42A7" w:rsidDel="00DA501B">
          <w:rPr>
            <w:rFonts w:ascii="Times New Roman" w:hAnsi="Times New Roman" w:cs="Times New Roman"/>
            <w:color w:val="000000" w:themeColor="text1"/>
            <w:rPrChange w:id="11569" w:author="Ruijie Xu" w:date="2022-03-10T12:31:00Z">
              <w:rPr>
                <w:color w:val="000000" w:themeColor="text1"/>
              </w:rPr>
            </w:rPrChange>
          </w:rPr>
          <w:delText xml:space="preserve">s </w:delText>
        </w:r>
        <w:r w:rsidR="00BE6F57" w:rsidRPr="002B42A7" w:rsidDel="00DA501B">
          <w:rPr>
            <w:rFonts w:ascii="Times New Roman" w:hAnsi="Times New Roman" w:cs="Times New Roman"/>
            <w:color w:val="000000" w:themeColor="text1"/>
            <w:rPrChange w:id="11570" w:author="Ruijie Xu" w:date="2022-03-10T12:31:00Z">
              <w:rPr>
                <w:color w:val="000000" w:themeColor="text1"/>
              </w:rPr>
            </w:rPrChange>
          </w:rPr>
          <w:delText xml:space="preserve">diagnosis </w:delText>
        </w:r>
        <w:r w:rsidR="00AB46BB" w:rsidRPr="002B42A7" w:rsidDel="00DA501B">
          <w:rPr>
            <w:rFonts w:ascii="Times New Roman" w:hAnsi="Times New Roman" w:cs="Times New Roman"/>
            <w:color w:val="000000" w:themeColor="text1"/>
            <w:rPrChange w:id="11571" w:author="Ruijie Xu" w:date="2022-03-10T12:31:00Z">
              <w:rPr>
                <w:color w:val="000000" w:themeColor="text1"/>
              </w:rPr>
            </w:rPrChange>
          </w:rPr>
          <w:delText>introduced by the low</w:delText>
        </w:r>
        <w:r w:rsidR="00BE6F57" w:rsidRPr="002B42A7" w:rsidDel="00DA501B">
          <w:rPr>
            <w:rFonts w:ascii="Times New Roman" w:hAnsi="Times New Roman" w:cs="Times New Roman"/>
            <w:color w:val="000000" w:themeColor="text1"/>
            <w:rPrChange w:id="11572" w:author="Ruijie Xu" w:date="2022-03-10T12:31:00Z">
              <w:rPr>
                <w:color w:val="000000" w:themeColor="text1"/>
              </w:rPr>
            </w:rPrChange>
          </w:rPr>
          <w:delText>er</w:delText>
        </w:r>
        <w:r w:rsidR="00AB46BB" w:rsidRPr="002B42A7" w:rsidDel="00DA501B">
          <w:rPr>
            <w:rFonts w:ascii="Times New Roman" w:hAnsi="Times New Roman" w:cs="Times New Roman"/>
            <w:color w:val="000000" w:themeColor="text1"/>
            <w:rPrChange w:id="11573" w:author="Ruijie Xu" w:date="2022-03-10T12:31:00Z">
              <w:rPr>
                <w:color w:val="000000" w:themeColor="text1"/>
              </w:rPr>
            </w:rPrChange>
          </w:rPr>
          <w:delText xml:space="preserve"> cut-off</w:delText>
        </w:r>
        <w:r w:rsidR="00BE6F57" w:rsidRPr="002B42A7" w:rsidDel="00DA501B">
          <w:rPr>
            <w:rFonts w:ascii="Times New Roman" w:hAnsi="Times New Roman" w:cs="Times New Roman"/>
            <w:color w:val="000000" w:themeColor="text1"/>
            <w:rPrChange w:id="11574" w:author="Ruijie Xu" w:date="2022-03-10T12:31:00Z">
              <w:rPr>
                <w:color w:val="000000" w:themeColor="text1"/>
              </w:rPr>
            </w:rPrChange>
          </w:rPr>
          <w:delText xml:space="preserve"> value</w:delText>
        </w:r>
        <w:r w:rsidR="00AB46BB" w:rsidRPr="002B42A7" w:rsidDel="00DA501B">
          <w:rPr>
            <w:rFonts w:ascii="Times New Roman" w:hAnsi="Times New Roman" w:cs="Times New Roman"/>
            <w:color w:val="000000" w:themeColor="text1"/>
            <w:rPrChange w:id="11575" w:author="Ruijie Xu" w:date="2022-03-10T12:31:00Z">
              <w:rPr>
                <w:color w:val="000000" w:themeColor="text1"/>
              </w:rPr>
            </w:rPrChange>
          </w:rPr>
          <w:delText xml:space="preserve"> </w:delText>
        </w:r>
        <w:r w:rsidR="00AB46BB" w:rsidRPr="002B42A7" w:rsidDel="002B7BBF">
          <w:rPr>
            <w:rFonts w:ascii="Times New Roman" w:hAnsi="Times New Roman" w:cs="Times New Roman"/>
            <w:color w:val="000000" w:themeColor="text1"/>
            <w:rPrChange w:id="11576" w:author="Ruijie Xu" w:date="2022-03-10T12:31:00Z">
              <w:rPr>
                <w:color w:val="000000" w:themeColor="text1"/>
              </w:rPr>
            </w:rPrChange>
          </w:rPr>
          <w:fldChar w:fldCharType="begin"/>
        </w:r>
        <w:r w:rsidR="00350DBF" w:rsidRPr="002B42A7" w:rsidDel="002B7BBF">
          <w:rPr>
            <w:rFonts w:ascii="Times New Roman" w:hAnsi="Times New Roman" w:cs="Times New Roman"/>
            <w:color w:val="000000" w:themeColor="text1"/>
            <w:rPrChange w:id="11577" w:author="Ruijie Xu" w:date="2022-03-10T12:31:00Z">
              <w:rPr>
                <w:color w:val="000000" w:themeColor="text1"/>
              </w:rPr>
            </w:rPrChange>
          </w:rPr>
          <w:delInstrText xml:space="preserve"> ADDIN ZOTERO_ITEM CSL_CITATION {"citationID":"fLJCIuY9","properties":{"formattedCitation":"(Peabody {\\i{}et al.}, 2015; Couto {\\i{}et al.}, 2018; Escobar-Zepeda {\\i{}et al.}, 2018)","plainCitation":"(Peabody et al., 2015; Couto et al., 2018; Escobar-Zepeda et al., 2018)","noteIndex":0},"citationItems":[{"id":"NQbUksdo/xNDBSPuZ","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NQbUksdo/xNDBSPuZ","issue":"1","issued":{"date-parts":[["2018","12","13"]]},"page":"12034","publisher":"Nature Publishing Group","title":"Analysis of sequencing strategies and tools for taxonomic annotation: Defining standards for progressive metagenomics","type":"article-journal","volume":"8"}},{"id":2049,"uris":["http://zotero.org/users/8256916/items/RRF9V5KK"],"uri":["http://zotero.org/users/8256916/items/RRF9V5KK"],"itemData":{"id":2049,"type":"article-journal","abstract":"The field of metagenomics (study of genetic material recovered directly from an environment) has grown rapidly, with many bioinformatics analysis methods being developed. To ensure appropriate use of such methods, robust comparative evaluation of their accuracy and features is needed. For taxonomic classification of sequence reads, such evaluation should include use of clade exclusion, which better evaluates a method’s accuracy when identical sequences are not present in any reference database, as is common in metagenomic analysis. To date, relatively small evaluations have been performed, with evaluation approaches like clade exclusion limited to assessment of new methods by the authors of the given method. What is needed is a rigorous, independent comparison between multiple major methods, using the same in silico and in vitro test datasets, with and without approaches like clade exclusion, to better characterize accuracy under different conditions.","container-title":"BMC Bioinformatics","DOI":"10.1186/s12859-015-0788-5","ISSN":"1471-2105","issue":"1","journalAbbreviation":"BMC Bioinformatics","page":"362","source":"BioMed Central","title":"Evaluation of shotgun metagenomics sequence classification methods using in silico and in vitro simulated communities","URL":"https://doi.org/10.1186/s12859-015-0788-5","volume":"16","author":[{"family":"Peabody","given":"Michael A."},{"family":"Van Rossum","given":"Thea"},{"family":"Lo","given":"Raymond"},{"family":"Brinkman","given":"Fiona S. L."}],"accessed":{"date-parts":[["2021",6,23]]},"issued":{"date-parts":[["2015",11,4]]}}},{"id":2074,"uris":["http://zotero.org/users/8256916/items/55N867RW"],"uri":["http://zotero.org/users/8256916/items/55N867RW"],"itemData":{"id":2074,"type":"article-journal","abstract":"High throughput sequencing has been proposed as a one-stop solution for diagnostics and molecular typing directly from patient samples, allowing timely and appropriate implementation of measures for treatment, infection prevention and control. However, it is unclear how the variety of available methods impacts the end results. We applied shotgun metagenomics on diverse types of patient samples using three different methods to deplete human DNA prior to DNA extraction. Libraries were prepared and sequenced with Illumina chemistry. Data was analyzed using methods likely to be available in clinical microbiology laboratories using genomics. The results of microbial identification were compared to standard culture-based microbiological methods. On average, 75% of the reads corresponded to human DNA, being a major determinant in the analysis outcome. None of the kits was clearly superior suggesting that the initial ratio between host and microbial DNA or other sample characteristics were the major determinants of the proportion of microbial reads. Most pathogens identified by culture were also identified through metagenomics, but substantial differences were noted between the taxonomic classification tools. In two cases the high number of human reads resulted in insufficient sequencing depth of bacterial DNA for identification. In three samples, we could infer the probable multilocus sequence type of the most abundant species. The tools and databases used for taxonomic classification and antimicrobial resistance identification had a key impact on the results, recommending that efforts need to be aimed at standardization of the analysis methods if metagenomics is to be used routinely in clinical microbiology.","container-title":"Scientific Reports","DOI":"10.1038/s41598-018-31873-w","ISSN":"2045-2322","issue":"1","journalAbbreviation":"Sci Rep","language":"en","note":"Bandiera_abtest: a\nCc_license_type: cc_by\nCg_type: Nature Research Journals\nnumber: 1\nPrimary_atype: Research\npublisher: Nature Publishing Group\nSubject_term: Clinical microbiology;Molecular medicine\nSubject_term_id: clinical-microbiology;molecular-medicine","page":"13767","source":"www.nature.com","title":"Critical steps in clinical shotgun metagenomics for the concomitant detection and typing of microbial pathogens","URL":"https://www.nature.com/articles/s41598-018-31873-w","volume":"8","author":[{"family":"Couto","given":"Natacha"},{"family":"Schuele","given":"Leonard"},{"family":"Raangs","given":"Erwin C."},{"family":"Machado","given":"Miguel P."},{"family":"Mendes","given":"Catarina I."},{"family":"Jesus","given":"Tiago F."},{"family":"Chlebowicz","given":"Monika"},{"family":"Rosema","given":"Sigrid"},{"family":"Ramirez","given":"Mário"},{"family":"Carriço","given":"João A."},{"family":"Autenrieth","given":"Ingo B."},{"family":"Friedrich","given":"Alex W."},{"family":"Peter","given":"Silke"},{"family":"Rossen","given":"John W."}],"accessed":{"date-parts":[["2021",7,7]]},"issued":{"date-parts":[["2018",9,13]]}}}],"schema":"https://github.com/citation-style-language/schema/raw/master/csl-citation.json"} </w:delInstrText>
        </w:r>
        <w:r w:rsidR="00AB46BB" w:rsidRPr="002B42A7" w:rsidDel="002B7BBF">
          <w:rPr>
            <w:rFonts w:ascii="Times New Roman" w:hAnsi="Times New Roman" w:cs="Times New Roman"/>
            <w:color w:val="000000" w:themeColor="text1"/>
            <w:rPrChange w:id="11578" w:author="Ruijie Xu" w:date="2022-03-10T12:31:00Z">
              <w:rPr>
                <w:color w:val="000000" w:themeColor="text1"/>
              </w:rPr>
            </w:rPrChange>
          </w:rPr>
          <w:fldChar w:fldCharType="separate"/>
        </w:r>
        <w:r w:rsidR="00350DBF" w:rsidRPr="002B42A7" w:rsidDel="002B7BBF">
          <w:rPr>
            <w:rFonts w:ascii="Times New Roman" w:hAnsi="Times New Roman" w:cs="Times New Roman"/>
            <w:color w:val="000000"/>
            <w:rPrChange w:id="11579" w:author="Ruijie Xu" w:date="2022-03-10T12:31:00Z">
              <w:rPr>
                <w:color w:val="000000"/>
              </w:rPr>
            </w:rPrChange>
          </w:rPr>
          <w:delText xml:space="preserve">(Peabody </w:delText>
        </w:r>
        <w:r w:rsidR="00350DBF" w:rsidRPr="002B42A7" w:rsidDel="002B7BBF">
          <w:rPr>
            <w:rFonts w:ascii="Times New Roman" w:hAnsi="Times New Roman" w:cs="Times New Roman"/>
            <w:i/>
            <w:iCs/>
            <w:color w:val="000000"/>
            <w:rPrChange w:id="11580" w:author="Ruijie Xu" w:date="2022-03-10T12:31:00Z">
              <w:rPr>
                <w:i/>
                <w:iCs/>
                <w:color w:val="000000"/>
              </w:rPr>
            </w:rPrChange>
          </w:rPr>
          <w:delText>et al.</w:delText>
        </w:r>
        <w:r w:rsidR="00350DBF" w:rsidRPr="002B42A7" w:rsidDel="002B7BBF">
          <w:rPr>
            <w:rFonts w:ascii="Times New Roman" w:hAnsi="Times New Roman" w:cs="Times New Roman"/>
            <w:color w:val="000000"/>
            <w:rPrChange w:id="11581" w:author="Ruijie Xu" w:date="2022-03-10T12:31:00Z">
              <w:rPr>
                <w:color w:val="000000"/>
              </w:rPr>
            </w:rPrChange>
          </w:rPr>
          <w:delText xml:space="preserve">, 2015; Couto </w:delText>
        </w:r>
        <w:r w:rsidR="00350DBF" w:rsidRPr="002B42A7" w:rsidDel="002B7BBF">
          <w:rPr>
            <w:rFonts w:ascii="Times New Roman" w:hAnsi="Times New Roman" w:cs="Times New Roman"/>
            <w:i/>
            <w:iCs/>
            <w:color w:val="000000"/>
            <w:rPrChange w:id="11582" w:author="Ruijie Xu" w:date="2022-03-10T12:31:00Z">
              <w:rPr>
                <w:i/>
                <w:iCs/>
                <w:color w:val="000000"/>
              </w:rPr>
            </w:rPrChange>
          </w:rPr>
          <w:delText>et al.</w:delText>
        </w:r>
        <w:r w:rsidR="00350DBF" w:rsidRPr="002B42A7" w:rsidDel="002B7BBF">
          <w:rPr>
            <w:rFonts w:ascii="Times New Roman" w:hAnsi="Times New Roman" w:cs="Times New Roman"/>
            <w:color w:val="000000"/>
            <w:rPrChange w:id="11583" w:author="Ruijie Xu" w:date="2022-03-10T12:31:00Z">
              <w:rPr>
                <w:color w:val="000000"/>
              </w:rPr>
            </w:rPrChange>
          </w:rPr>
          <w:delText xml:space="preserve">, 2018; Escobar-Zepeda </w:delText>
        </w:r>
        <w:r w:rsidR="00350DBF" w:rsidRPr="002B42A7" w:rsidDel="002B7BBF">
          <w:rPr>
            <w:rFonts w:ascii="Times New Roman" w:hAnsi="Times New Roman" w:cs="Times New Roman"/>
            <w:i/>
            <w:iCs/>
            <w:color w:val="000000"/>
            <w:rPrChange w:id="11584" w:author="Ruijie Xu" w:date="2022-03-10T12:31:00Z">
              <w:rPr>
                <w:i/>
                <w:iCs/>
                <w:color w:val="000000"/>
              </w:rPr>
            </w:rPrChange>
          </w:rPr>
          <w:delText>et al.</w:delText>
        </w:r>
        <w:r w:rsidR="00350DBF" w:rsidRPr="002B42A7" w:rsidDel="002B7BBF">
          <w:rPr>
            <w:rFonts w:ascii="Times New Roman" w:hAnsi="Times New Roman" w:cs="Times New Roman"/>
            <w:color w:val="000000"/>
            <w:rPrChange w:id="11585" w:author="Ruijie Xu" w:date="2022-03-10T12:31:00Z">
              <w:rPr>
                <w:color w:val="000000"/>
              </w:rPr>
            </w:rPrChange>
          </w:rPr>
          <w:delText>, 2018)</w:delText>
        </w:r>
        <w:r w:rsidR="00AB46BB" w:rsidRPr="002B42A7" w:rsidDel="002B7BBF">
          <w:rPr>
            <w:rFonts w:ascii="Times New Roman" w:hAnsi="Times New Roman" w:cs="Times New Roman"/>
            <w:color w:val="000000" w:themeColor="text1"/>
            <w:rPrChange w:id="11586" w:author="Ruijie Xu" w:date="2022-03-10T12:31:00Z">
              <w:rPr>
                <w:color w:val="000000" w:themeColor="text1"/>
              </w:rPr>
            </w:rPrChange>
          </w:rPr>
          <w:fldChar w:fldCharType="end"/>
        </w:r>
        <w:r w:rsidR="00AB46BB" w:rsidRPr="002B42A7" w:rsidDel="002B7BBF">
          <w:rPr>
            <w:rFonts w:ascii="Times New Roman" w:hAnsi="Times New Roman" w:cs="Times New Roman"/>
            <w:color w:val="000000" w:themeColor="text1"/>
            <w:rPrChange w:id="11587" w:author="Ruijie Xu" w:date="2022-03-10T12:31:00Z">
              <w:rPr>
                <w:color w:val="000000" w:themeColor="text1"/>
              </w:rPr>
            </w:rPrChange>
          </w:rPr>
          <w:delText xml:space="preserve">. </w:delText>
        </w:r>
        <w:r w:rsidR="00234370" w:rsidRPr="002B42A7" w:rsidDel="002B7BBF">
          <w:rPr>
            <w:rFonts w:ascii="Times New Roman" w:hAnsi="Times New Roman" w:cs="Times New Roman"/>
            <w:color w:val="000000" w:themeColor="text1"/>
            <w:rPrChange w:id="11588" w:author="Ruijie Xu" w:date="2022-03-10T12:31:00Z">
              <w:rPr>
                <w:color w:val="000000" w:themeColor="text1"/>
              </w:rPr>
            </w:rPrChange>
          </w:rPr>
          <w:delText xml:space="preserve"> </w:delText>
        </w:r>
      </w:del>
      <w:ins w:id="11589" w:author="Ruijie Xu" w:date="2022-01-30T13:28:00Z">
        <w:r w:rsidR="00380B0E" w:rsidRPr="002B42A7">
          <w:rPr>
            <w:rFonts w:ascii="Times New Roman" w:hAnsi="Times New Roman" w:cs="Times New Roman"/>
            <w:color w:val="000000" w:themeColor="text1"/>
            <w:rPrChange w:id="11590" w:author="Ruijie Xu" w:date="2022-03-10T12:31:00Z">
              <w:rPr>
                <w:color w:val="000000" w:themeColor="text1"/>
              </w:rPr>
            </w:rPrChange>
          </w:rPr>
          <w:t>Centrifuge</w:t>
        </w:r>
      </w:ins>
      <w:ins w:id="11591" w:author="Ruijie Xu" w:date="2022-01-30T13:51:00Z">
        <w:r w:rsidR="006C43DC" w:rsidRPr="002B42A7">
          <w:rPr>
            <w:rFonts w:ascii="Times New Roman" w:hAnsi="Times New Roman" w:cs="Times New Roman"/>
            <w:color w:val="000000" w:themeColor="text1"/>
            <w:rPrChange w:id="11592" w:author="Ruijie Xu" w:date="2022-03-10T12:31:00Z">
              <w:rPr>
                <w:color w:val="000000" w:themeColor="text1"/>
              </w:rPr>
            </w:rPrChange>
          </w:rPr>
          <w:t xml:space="preserve"> and</w:t>
        </w:r>
      </w:ins>
      <w:ins w:id="11593" w:author="Ruijie Xu" w:date="2022-01-30T13:28:00Z">
        <w:r w:rsidR="00380B0E" w:rsidRPr="002B42A7">
          <w:rPr>
            <w:rFonts w:ascii="Times New Roman" w:hAnsi="Times New Roman" w:cs="Times New Roman"/>
            <w:color w:val="000000" w:themeColor="text1"/>
            <w:rPrChange w:id="11594" w:author="Ruijie Xu" w:date="2022-03-10T12:31:00Z">
              <w:rPr>
                <w:color w:val="000000" w:themeColor="text1"/>
              </w:rPr>
            </w:rPrChange>
          </w:rPr>
          <w:t xml:space="preserve"> Kaiju</w:t>
        </w:r>
      </w:ins>
      <w:ins w:id="11595" w:author="Ruijie Xu" w:date="2022-01-30T13:51:00Z">
        <w:r w:rsidR="006C43DC" w:rsidRPr="002B42A7">
          <w:rPr>
            <w:rFonts w:ascii="Times New Roman" w:hAnsi="Times New Roman" w:cs="Times New Roman"/>
            <w:color w:val="000000" w:themeColor="text1"/>
            <w:rPrChange w:id="11596" w:author="Ruijie Xu" w:date="2022-03-10T12:31:00Z">
              <w:rPr>
                <w:color w:val="000000" w:themeColor="text1"/>
              </w:rPr>
            </w:rPrChange>
          </w:rPr>
          <w:t xml:space="preserve"> </w:t>
        </w:r>
      </w:ins>
      <w:ins w:id="11597" w:author="Ruijie Xu" w:date="2022-01-30T13:28:00Z">
        <w:r w:rsidR="00380B0E" w:rsidRPr="002B42A7">
          <w:rPr>
            <w:rFonts w:ascii="Times New Roman" w:hAnsi="Times New Roman" w:cs="Times New Roman"/>
            <w:color w:val="000000" w:themeColor="text1"/>
            <w:rPrChange w:id="11598" w:author="Ruijie Xu" w:date="2022-03-10T12:31:00Z">
              <w:rPr>
                <w:color w:val="000000" w:themeColor="text1"/>
              </w:rPr>
            </w:rPrChange>
          </w:rPr>
          <w:t xml:space="preserve">were found </w:t>
        </w:r>
      </w:ins>
      <w:ins w:id="11599" w:author="Liliana Salvador" w:date="2022-03-08T20:36:00Z">
        <w:r w:rsidR="00963919" w:rsidRPr="002B42A7">
          <w:rPr>
            <w:rFonts w:ascii="Times New Roman" w:hAnsi="Times New Roman" w:cs="Times New Roman"/>
            <w:color w:val="000000" w:themeColor="text1"/>
            <w:rPrChange w:id="11600" w:author="Ruijie Xu" w:date="2022-03-10T12:31:00Z">
              <w:rPr>
                <w:color w:val="000000" w:themeColor="text1"/>
              </w:rPr>
            </w:rPrChange>
          </w:rPr>
          <w:t xml:space="preserve">the </w:t>
        </w:r>
      </w:ins>
      <w:ins w:id="11601" w:author="Ruijie Xu" w:date="2022-01-30T13:29:00Z">
        <w:r w:rsidR="00380B0E" w:rsidRPr="002B42A7">
          <w:rPr>
            <w:rFonts w:ascii="Times New Roman" w:hAnsi="Times New Roman" w:cs="Times New Roman"/>
            <w:color w:val="000000" w:themeColor="text1"/>
            <w:rPrChange w:id="11602" w:author="Ruijie Xu" w:date="2022-03-10T12:31:00Z">
              <w:rPr>
                <w:color w:val="000000" w:themeColor="text1"/>
              </w:rPr>
            </w:rPrChange>
          </w:rPr>
          <w:t xml:space="preserve">most sensitive </w:t>
        </w:r>
      </w:ins>
      <w:ins w:id="11603" w:author="Liliana Salvador" w:date="2022-03-08T20:36:00Z">
        <w:r w:rsidR="00963919" w:rsidRPr="002B42A7">
          <w:rPr>
            <w:rFonts w:ascii="Times New Roman" w:hAnsi="Times New Roman" w:cs="Times New Roman"/>
            <w:color w:val="000000" w:themeColor="text1"/>
            <w:rPrChange w:id="11604" w:author="Ruijie Xu" w:date="2022-03-10T12:31:00Z">
              <w:rPr>
                <w:color w:val="000000" w:themeColor="text1"/>
              </w:rPr>
            </w:rPrChange>
          </w:rPr>
          <w:t xml:space="preserve">software </w:t>
        </w:r>
      </w:ins>
      <w:ins w:id="11605" w:author="Ruijie Xu" w:date="2022-01-30T13:29:00Z">
        <w:r w:rsidR="00380B0E" w:rsidRPr="002B42A7">
          <w:rPr>
            <w:rFonts w:ascii="Times New Roman" w:hAnsi="Times New Roman" w:cs="Times New Roman"/>
            <w:color w:val="000000" w:themeColor="text1"/>
            <w:rPrChange w:id="11606" w:author="Ruijie Xu" w:date="2022-03-10T12:31:00Z">
              <w:rPr>
                <w:color w:val="000000" w:themeColor="text1"/>
              </w:rPr>
            </w:rPrChange>
          </w:rPr>
          <w:t>in diagno</w:t>
        </w:r>
        <w:del w:id="11607" w:author="Liliana Salvador" w:date="2022-02-26T21:38:00Z">
          <w:r w:rsidR="00380B0E" w:rsidRPr="002B42A7" w:rsidDel="00FA738B">
            <w:rPr>
              <w:rFonts w:ascii="Times New Roman" w:hAnsi="Times New Roman" w:cs="Times New Roman"/>
              <w:color w:val="000000" w:themeColor="text1"/>
              <w:rPrChange w:id="11608" w:author="Ruijie Xu" w:date="2022-03-10T12:31:00Z">
                <w:rPr>
                  <w:color w:val="000000" w:themeColor="text1"/>
                </w:rPr>
              </w:rPrChange>
            </w:rPr>
            <w:delText>i</w:delText>
          </w:r>
        </w:del>
        <w:r w:rsidR="00380B0E" w:rsidRPr="002B42A7">
          <w:rPr>
            <w:rFonts w:ascii="Times New Roman" w:hAnsi="Times New Roman" w:cs="Times New Roman"/>
            <w:color w:val="000000" w:themeColor="text1"/>
            <w:rPrChange w:id="11609" w:author="Ruijie Xu" w:date="2022-03-10T12:31:00Z">
              <w:rPr>
                <w:color w:val="000000" w:themeColor="text1"/>
              </w:rPr>
            </w:rPrChange>
          </w:rPr>
          <w:t xml:space="preserve">sing </w:t>
        </w:r>
        <w:r w:rsidR="00380B0E" w:rsidRPr="002B42A7">
          <w:rPr>
            <w:rFonts w:ascii="Times New Roman" w:hAnsi="Times New Roman" w:cs="Times New Roman"/>
            <w:i/>
            <w:iCs/>
            <w:color w:val="000000" w:themeColor="text1"/>
            <w:rPrChange w:id="11610" w:author="Ruijie Xu" w:date="2022-03-10T12:31:00Z">
              <w:rPr>
                <w:color w:val="000000" w:themeColor="text1"/>
              </w:rPr>
            </w:rPrChange>
          </w:rPr>
          <w:t>Leptospira</w:t>
        </w:r>
        <w:r w:rsidR="00380B0E" w:rsidRPr="002B42A7">
          <w:rPr>
            <w:rFonts w:ascii="Times New Roman" w:hAnsi="Times New Roman" w:cs="Times New Roman"/>
            <w:color w:val="000000" w:themeColor="text1"/>
            <w:rPrChange w:id="11611" w:author="Ruijie Xu" w:date="2022-03-10T12:31:00Z">
              <w:rPr>
                <w:color w:val="000000" w:themeColor="text1"/>
              </w:rPr>
            </w:rPrChange>
          </w:rPr>
          <w:t>, where Cent</w:t>
        </w:r>
      </w:ins>
      <w:ins w:id="11612" w:author="Ruijie Xu" w:date="2022-01-30T13:30:00Z">
        <w:r w:rsidR="00380B0E" w:rsidRPr="002B42A7">
          <w:rPr>
            <w:rFonts w:ascii="Times New Roman" w:hAnsi="Times New Roman" w:cs="Times New Roman"/>
            <w:color w:val="000000" w:themeColor="text1"/>
            <w:rPrChange w:id="11613" w:author="Ruijie Xu" w:date="2022-03-10T12:31:00Z">
              <w:rPr>
                <w:color w:val="000000" w:themeColor="text1"/>
              </w:rPr>
            </w:rPrChange>
          </w:rPr>
          <w:t xml:space="preserve">rifuge </w:t>
        </w:r>
        <w:del w:id="11614" w:author="Liliana Salvador" w:date="2022-02-26T21:38:00Z">
          <w:r w:rsidR="00380B0E" w:rsidRPr="002B42A7" w:rsidDel="00FA738B">
            <w:rPr>
              <w:rFonts w:ascii="Times New Roman" w:hAnsi="Times New Roman" w:cs="Times New Roman"/>
              <w:color w:val="000000" w:themeColor="text1"/>
              <w:rPrChange w:id="11615" w:author="Ruijie Xu" w:date="2022-03-10T12:31:00Z">
                <w:rPr>
                  <w:color w:val="000000" w:themeColor="text1"/>
                </w:rPr>
              </w:rPrChange>
            </w:rPr>
            <w:delText xml:space="preserve">has </w:delText>
          </w:r>
        </w:del>
        <w:r w:rsidR="00380B0E" w:rsidRPr="002B42A7">
          <w:rPr>
            <w:rFonts w:ascii="Times New Roman" w:hAnsi="Times New Roman" w:cs="Times New Roman"/>
            <w:color w:val="000000" w:themeColor="text1"/>
            <w:rPrChange w:id="11616" w:author="Ruijie Xu" w:date="2022-03-10T12:31:00Z">
              <w:rPr>
                <w:color w:val="000000" w:themeColor="text1"/>
              </w:rPr>
            </w:rPrChange>
          </w:rPr>
          <w:t xml:space="preserve">reported the presence of </w:t>
        </w:r>
        <w:proofErr w:type="spellStart"/>
        <w:r w:rsidR="00380B0E" w:rsidRPr="002B42A7">
          <w:rPr>
            <w:rFonts w:ascii="Times New Roman" w:hAnsi="Times New Roman" w:cs="Times New Roman"/>
            <w:i/>
            <w:iCs/>
            <w:color w:val="000000" w:themeColor="text1"/>
            <w:rPrChange w:id="11617" w:author="Ruijie Xu" w:date="2022-03-10T12:31:00Z">
              <w:rPr>
                <w:color w:val="000000" w:themeColor="text1"/>
              </w:rPr>
            </w:rPrChange>
          </w:rPr>
          <w:t>Leptospria</w:t>
        </w:r>
        <w:proofErr w:type="spellEnd"/>
        <w:r w:rsidR="00380B0E" w:rsidRPr="002B42A7">
          <w:rPr>
            <w:rFonts w:ascii="Times New Roman" w:hAnsi="Times New Roman" w:cs="Times New Roman"/>
            <w:color w:val="000000" w:themeColor="text1"/>
            <w:rPrChange w:id="11618" w:author="Ruijie Xu" w:date="2022-03-10T12:31:00Z">
              <w:rPr>
                <w:color w:val="000000" w:themeColor="text1"/>
              </w:rPr>
            </w:rPrChange>
          </w:rPr>
          <w:t xml:space="preserve"> in all </w:t>
        </w:r>
        <w:del w:id="11619" w:author="Liliana Salvador" w:date="2022-02-26T21:38:00Z">
          <w:r w:rsidR="00380B0E" w:rsidRPr="002B42A7" w:rsidDel="00FA738B">
            <w:rPr>
              <w:rFonts w:ascii="Times New Roman" w:hAnsi="Times New Roman" w:cs="Times New Roman"/>
              <w:color w:val="000000" w:themeColor="text1"/>
              <w:rPrChange w:id="11620" w:author="Ruijie Xu" w:date="2022-03-10T12:31:00Z">
                <w:rPr>
                  <w:color w:val="000000" w:themeColor="text1"/>
                </w:rPr>
              </w:rPrChange>
            </w:rPr>
            <w:delText>12</w:delText>
          </w:r>
        </w:del>
      </w:ins>
      <w:ins w:id="11621" w:author="Liliana Salvador" w:date="2022-02-26T21:38:00Z">
        <w:r w:rsidR="00FA738B" w:rsidRPr="002B42A7">
          <w:rPr>
            <w:rFonts w:ascii="Times New Roman" w:hAnsi="Times New Roman" w:cs="Times New Roman"/>
            <w:color w:val="000000" w:themeColor="text1"/>
            <w:rPrChange w:id="11622" w:author="Ruijie Xu" w:date="2022-03-10T12:31:00Z">
              <w:rPr>
                <w:color w:val="000000" w:themeColor="text1"/>
              </w:rPr>
            </w:rPrChange>
          </w:rPr>
          <w:t>the</w:t>
        </w:r>
      </w:ins>
      <w:ins w:id="11623" w:author="Ruijie Xu" w:date="2022-01-30T13:30:00Z">
        <w:r w:rsidR="00380B0E" w:rsidRPr="002B42A7">
          <w:rPr>
            <w:rFonts w:ascii="Times New Roman" w:hAnsi="Times New Roman" w:cs="Times New Roman"/>
            <w:color w:val="000000" w:themeColor="text1"/>
            <w:rPrChange w:id="11624" w:author="Ruijie Xu" w:date="2022-03-10T12:31:00Z">
              <w:rPr>
                <w:color w:val="000000" w:themeColor="text1"/>
              </w:rPr>
            </w:rPrChange>
          </w:rPr>
          <w:t xml:space="preserve"> samples.</w:t>
        </w:r>
      </w:ins>
      <w:ins w:id="11625" w:author="Ruijie Xu" w:date="2022-01-30T13:31:00Z">
        <w:r w:rsidR="00380B0E" w:rsidRPr="002B42A7">
          <w:rPr>
            <w:rFonts w:ascii="Times New Roman" w:hAnsi="Times New Roman" w:cs="Times New Roman"/>
            <w:color w:val="000000" w:themeColor="text1"/>
            <w:rPrChange w:id="11626" w:author="Ruijie Xu" w:date="2022-03-10T12:31:00Z">
              <w:rPr>
                <w:color w:val="000000" w:themeColor="text1"/>
              </w:rPr>
            </w:rPrChange>
          </w:rPr>
          <w:t xml:space="preserve"> </w:t>
        </w:r>
      </w:ins>
      <w:ins w:id="11627" w:author="Liliana Salvador" w:date="2022-02-26T21:38:00Z">
        <w:del w:id="11628" w:author="Ruijie Xu" w:date="2022-03-10T11:27:00Z">
          <w:r w:rsidR="00FA738B" w:rsidRPr="002B42A7" w:rsidDel="003E6F86">
            <w:rPr>
              <w:rFonts w:ascii="Times New Roman" w:hAnsi="Times New Roman" w:cs="Times New Roman"/>
              <w:color w:val="000000" w:themeColor="text1"/>
              <w:rPrChange w:id="11629" w:author="Ruijie Xu" w:date="2022-03-10T12:31:00Z">
                <w:rPr>
                  <w:color w:val="000000" w:themeColor="text1"/>
                </w:rPr>
              </w:rPrChange>
            </w:rPr>
            <w:delText xml:space="preserve">the </w:delText>
          </w:r>
        </w:del>
      </w:ins>
      <w:ins w:id="11630" w:author="Liliana Salvador" w:date="2022-02-26T21:39:00Z">
        <w:del w:id="11631" w:author="Ruijie Xu" w:date="2022-03-10T11:27:00Z">
          <w:r w:rsidR="00FA738B" w:rsidRPr="002B42A7" w:rsidDel="003E6F86">
            <w:rPr>
              <w:rFonts w:ascii="Times New Roman" w:hAnsi="Times New Roman" w:cs="Times New Roman"/>
              <w:i/>
              <w:color w:val="000000" w:themeColor="text1"/>
              <w:rPrChange w:id="11632" w:author="Ruijie Xu" w:date="2022-03-10T12:31:00Z">
                <w:rPr>
                  <w:color w:val="000000" w:themeColor="text1"/>
                </w:rPr>
              </w:rPrChange>
            </w:rPr>
            <w:delText>i</w:delText>
          </w:r>
          <w:r w:rsidR="00FA738B" w:rsidRPr="002B42A7" w:rsidDel="003E6F86">
            <w:rPr>
              <w:rFonts w:ascii="Times New Roman" w:hAnsi="Times New Roman" w:cs="Times New Roman"/>
              <w:color w:val="000000" w:themeColor="text1"/>
              <w:rPrChange w:id="11633" w:author="Ruijie Xu" w:date="2022-03-10T12:31:00Z">
                <w:rPr>
                  <w:color w:val="000000" w:themeColor="text1"/>
                </w:rPr>
              </w:rPrChange>
            </w:rPr>
            <w:delText xml:space="preserve">in </w:delText>
          </w:r>
        </w:del>
      </w:ins>
      <w:ins w:id="11634" w:author="Rajeev, Sree" w:date="2022-03-03T11:45:00Z">
        <w:del w:id="11635" w:author="Ruijie Xu" w:date="2022-03-10T11:27:00Z">
          <w:r w:rsidR="006F201E" w:rsidRPr="002B42A7" w:rsidDel="003E6F86">
            <w:rPr>
              <w:rFonts w:ascii="Times New Roman" w:hAnsi="Times New Roman" w:cs="Times New Roman"/>
              <w:color w:val="000000" w:themeColor="text1"/>
              <w:rPrChange w:id="11636" w:author="Ruijie Xu" w:date="2022-03-10T12:31:00Z">
                <w:rPr>
                  <w:color w:val="000000" w:themeColor="text1"/>
                </w:rPr>
              </w:rPrChange>
            </w:rPr>
            <w:delText>l</w:delText>
          </w:r>
        </w:del>
      </w:ins>
      <w:del w:id="11637" w:author="Ruijie Xu" w:date="2022-01-30T13:28:00Z">
        <w:r w:rsidR="00BE6F57" w:rsidRPr="002B42A7" w:rsidDel="00370222">
          <w:rPr>
            <w:rFonts w:ascii="Times New Roman" w:hAnsi="Times New Roman" w:cs="Times New Roman"/>
            <w:color w:val="000000" w:themeColor="text1"/>
            <w:rPrChange w:id="11638" w:author="Ruijie Xu" w:date="2022-03-10T12:31:00Z">
              <w:rPr>
                <w:color w:val="000000" w:themeColor="text1"/>
              </w:rPr>
            </w:rPrChange>
          </w:rPr>
          <w:delText>However, f</w:delText>
        </w:r>
        <w:r w:rsidR="009D08FD" w:rsidRPr="002B42A7" w:rsidDel="00370222">
          <w:rPr>
            <w:rFonts w:ascii="Times New Roman" w:hAnsi="Times New Roman" w:cs="Times New Roman"/>
            <w:color w:val="000000" w:themeColor="text1"/>
            <w:rPrChange w:id="11639" w:author="Ruijie Xu" w:date="2022-03-10T12:31:00Z">
              <w:rPr>
                <w:color w:val="000000" w:themeColor="text1"/>
              </w:rPr>
            </w:rPrChange>
          </w:rPr>
          <w:delText xml:space="preserve">or the </w:delText>
        </w:r>
        <w:r w:rsidR="00EC464E" w:rsidRPr="002B42A7" w:rsidDel="00370222">
          <w:rPr>
            <w:rFonts w:ascii="Times New Roman" w:hAnsi="Times New Roman" w:cs="Times New Roman"/>
            <w:color w:val="000000" w:themeColor="text1"/>
            <w:rPrChange w:id="11640" w:author="Ruijie Xu" w:date="2022-03-10T12:31:00Z">
              <w:rPr>
                <w:color w:val="000000" w:themeColor="text1"/>
              </w:rPr>
            </w:rPrChange>
          </w:rPr>
          <w:delText>shotgun</w:delText>
        </w:r>
        <w:r w:rsidR="009D08FD" w:rsidRPr="002B42A7" w:rsidDel="00370222">
          <w:rPr>
            <w:rFonts w:ascii="Times New Roman" w:hAnsi="Times New Roman" w:cs="Times New Roman"/>
            <w:color w:val="000000" w:themeColor="text1"/>
            <w:rPrChange w:id="11641" w:author="Ruijie Xu" w:date="2022-03-10T12:31:00Z">
              <w:rPr>
                <w:color w:val="000000" w:themeColor="text1"/>
              </w:rPr>
            </w:rPrChange>
          </w:rPr>
          <w:delText xml:space="preserve"> metagenomics analyses, </w:delText>
        </w:r>
        <w:r w:rsidR="00A77787" w:rsidRPr="002B42A7" w:rsidDel="00370222">
          <w:rPr>
            <w:rFonts w:ascii="Times New Roman" w:hAnsi="Times New Roman" w:cs="Times New Roman"/>
            <w:color w:val="000000" w:themeColor="text1"/>
            <w:rPrChange w:id="11642" w:author="Ruijie Xu" w:date="2022-03-10T12:31:00Z">
              <w:rPr>
                <w:color w:val="000000" w:themeColor="text1"/>
              </w:rPr>
            </w:rPrChange>
          </w:rPr>
          <w:delText xml:space="preserve">the three </w:delText>
        </w:r>
        <w:r w:rsidR="00325E83" w:rsidRPr="002B42A7" w:rsidDel="00370222">
          <w:rPr>
            <w:rFonts w:ascii="Times New Roman" w:hAnsi="Times New Roman" w:cs="Times New Roman"/>
            <w:color w:val="000000" w:themeColor="text1"/>
            <w:rPrChange w:id="11643" w:author="Ruijie Xu" w:date="2022-03-10T12:31:00Z">
              <w:rPr>
                <w:color w:val="000000" w:themeColor="text1"/>
              </w:rPr>
            </w:rPrChange>
          </w:rPr>
          <w:delText>software’ detection</w:delText>
        </w:r>
        <w:r w:rsidR="00585EA1" w:rsidRPr="002B42A7" w:rsidDel="00370222">
          <w:rPr>
            <w:rFonts w:ascii="Times New Roman" w:hAnsi="Times New Roman" w:cs="Times New Roman"/>
            <w:color w:val="000000" w:themeColor="text1"/>
            <w:rPrChange w:id="11644" w:author="Ruijie Xu" w:date="2022-03-10T12:31:00Z">
              <w:rPr>
                <w:color w:val="000000" w:themeColor="text1"/>
              </w:rPr>
            </w:rPrChange>
          </w:rPr>
          <w:delText xml:space="preserve"> abilities</w:delText>
        </w:r>
        <w:r w:rsidR="00325E83" w:rsidRPr="002B42A7" w:rsidDel="00370222">
          <w:rPr>
            <w:rFonts w:ascii="Times New Roman" w:hAnsi="Times New Roman" w:cs="Times New Roman"/>
            <w:color w:val="000000" w:themeColor="text1"/>
            <w:rPrChange w:id="11645" w:author="Ruijie Xu" w:date="2022-03-10T12:31:00Z">
              <w:rPr>
                <w:color w:val="000000" w:themeColor="text1"/>
              </w:rPr>
            </w:rPrChange>
          </w:rPr>
          <w:delText xml:space="preserve"> of </w:delText>
        </w:r>
        <w:r w:rsidR="00BE6F57" w:rsidRPr="002B42A7" w:rsidDel="00370222">
          <w:rPr>
            <w:rFonts w:ascii="Times New Roman" w:hAnsi="Times New Roman" w:cs="Times New Roman"/>
            <w:i/>
            <w:color w:val="000000" w:themeColor="text1"/>
            <w:rPrChange w:id="11646" w:author="Ruijie Xu" w:date="2022-03-10T12:31:00Z">
              <w:rPr>
                <w:i/>
                <w:color w:val="000000" w:themeColor="text1"/>
              </w:rPr>
            </w:rPrChange>
          </w:rPr>
          <w:delText>Leptospira</w:delText>
        </w:r>
        <w:r w:rsidR="00BE6F57" w:rsidRPr="002B42A7" w:rsidDel="00370222">
          <w:rPr>
            <w:rFonts w:ascii="Times New Roman" w:hAnsi="Times New Roman" w:cs="Times New Roman"/>
            <w:color w:val="000000" w:themeColor="text1"/>
            <w:rPrChange w:id="11647" w:author="Ruijie Xu" w:date="2022-03-10T12:31:00Z">
              <w:rPr>
                <w:color w:val="000000" w:themeColor="text1"/>
              </w:rPr>
            </w:rPrChange>
          </w:rPr>
          <w:delText xml:space="preserve"> </w:delText>
        </w:r>
        <w:r w:rsidR="00325E83" w:rsidRPr="002B42A7" w:rsidDel="00370222">
          <w:rPr>
            <w:rFonts w:ascii="Times New Roman" w:hAnsi="Times New Roman" w:cs="Times New Roman"/>
            <w:color w:val="000000" w:themeColor="text1"/>
            <w:rPrChange w:id="11648" w:author="Ruijie Xu" w:date="2022-03-10T12:31:00Z">
              <w:rPr>
                <w:color w:val="000000" w:themeColor="text1"/>
              </w:rPr>
            </w:rPrChange>
          </w:rPr>
          <w:delText>were</w:delText>
        </w:r>
        <w:r w:rsidR="00BE6F57" w:rsidRPr="002B42A7" w:rsidDel="00370222">
          <w:rPr>
            <w:rFonts w:ascii="Times New Roman" w:hAnsi="Times New Roman" w:cs="Times New Roman"/>
            <w:color w:val="000000" w:themeColor="text1"/>
            <w:rPrChange w:id="11649" w:author="Ruijie Xu" w:date="2022-03-10T12:31:00Z">
              <w:rPr>
                <w:color w:val="000000" w:themeColor="text1"/>
              </w:rPr>
            </w:rPrChange>
          </w:rPr>
          <w:delText xml:space="preserve"> </w:delText>
        </w:r>
        <w:r w:rsidR="00A77787" w:rsidRPr="002B42A7" w:rsidDel="00370222">
          <w:rPr>
            <w:rFonts w:ascii="Times New Roman" w:hAnsi="Times New Roman" w:cs="Times New Roman"/>
            <w:color w:val="000000" w:themeColor="text1"/>
            <w:rPrChange w:id="11650" w:author="Ruijie Xu" w:date="2022-03-10T12:31:00Z">
              <w:rPr>
                <w:color w:val="000000" w:themeColor="text1"/>
              </w:rPr>
            </w:rPrChange>
          </w:rPr>
          <w:delText>different</w:delText>
        </w:r>
        <w:r w:rsidR="00BE6F57" w:rsidRPr="002B42A7" w:rsidDel="00370222">
          <w:rPr>
            <w:rFonts w:ascii="Times New Roman" w:hAnsi="Times New Roman" w:cs="Times New Roman"/>
            <w:color w:val="000000" w:themeColor="text1"/>
            <w:rPrChange w:id="11651" w:author="Ruijie Xu" w:date="2022-03-10T12:31:00Z">
              <w:rPr>
                <w:color w:val="000000" w:themeColor="text1"/>
              </w:rPr>
            </w:rPrChange>
          </w:rPr>
          <w:delText xml:space="preserve"> among each </w:delText>
        </w:r>
        <w:r w:rsidR="00325E83" w:rsidRPr="002B42A7" w:rsidDel="00370222">
          <w:rPr>
            <w:rFonts w:ascii="Times New Roman" w:hAnsi="Times New Roman" w:cs="Times New Roman"/>
            <w:color w:val="000000" w:themeColor="text1"/>
            <w:rPrChange w:id="11652" w:author="Ruijie Xu" w:date="2022-03-10T12:31:00Z">
              <w:rPr>
                <w:color w:val="000000" w:themeColor="text1"/>
              </w:rPr>
            </w:rPrChange>
          </w:rPr>
          <w:delText>other</w:delText>
        </w:r>
        <w:r w:rsidR="00A77787" w:rsidRPr="002B42A7" w:rsidDel="00370222">
          <w:rPr>
            <w:rFonts w:ascii="Times New Roman" w:hAnsi="Times New Roman" w:cs="Times New Roman"/>
            <w:color w:val="000000" w:themeColor="text1"/>
            <w:rPrChange w:id="11653" w:author="Ruijie Xu" w:date="2022-03-10T12:31:00Z">
              <w:rPr>
                <w:color w:val="000000" w:themeColor="text1"/>
              </w:rPr>
            </w:rPrChange>
          </w:rPr>
          <w:delText xml:space="preserve">: </w:delText>
        </w:r>
        <w:r w:rsidR="00AF0037" w:rsidRPr="002B42A7" w:rsidDel="00370222">
          <w:rPr>
            <w:rFonts w:ascii="Times New Roman" w:hAnsi="Times New Roman" w:cs="Times New Roman"/>
            <w:color w:val="000000" w:themeColor="text1"/>
            <w:rPrChange w:id="11654" w:author="Ruijie Xu" w:date="2022-03-10T12:31:00Z">
              <w:rPr>
                <w:color w:val="000000" w:themeColor="text1"/>
              </w:rPr>
            </w:rPrChange>
          </w:rPr>
          <w:delText xml:space="preserve">Kraken2 </w:delText>
        </w:r>
        <w:r w:rsidR="00325E83" w:rsidRPr="002B42A7" w:rsidDel="00370222">
          <w:rPr>
            <w:rFonts w:ascii="Times New Roman" w:hAnsi="Times New Roman" w:cs="Times New Roman"/>
            <w:color w:val="000000" w:themeColor="text1"/>
            <w:rPrChange w:id="11655" w:author="Ruijie Xu" w:date="2022-03-10T12:31:00Z">
              <w:rPr>
                <w:color w:val="000000" w:themeColor="text1"/>
              </w:rPr>
            </w:rPrChange>
          </w:rPr>
          <w:delText>detected</w:delText>
        </w:r>
        <w:r w:rsidR="00AF0037" w:rsidRPr="002B42A7" w:rsidDel="00370222">
          <w:rPr>
            <w:rFonts w:ascii="Times New Roman" w:hAnsi="Times New Roman" w:cs="Times New Roman"/>
            <w:color w:val="000000" w:themeColor="text1"/>
            <w:rPrChange w:id="11656" w:author="Ruijie Xu" w:date="2022-03-10T12:31:00Z">
              <w:rPr>
                <w:color w:val="000000" w:themeColor="text1"/>
              </w:rPr>
            </w:rPrChange>
          </w:rPr>
          <w:delText xml:space="preserve"> </w:delText>
        </w:r>
        <w:r w:rsidR="00AF0037" w:rsidRPr="002B42A7" w:rsidDel="00370222">
          <w:rPr>
            <w:rFonts w:ascii="Times New Roman" w:hAnsi="Times New Roman" w:cs="Times New Roman"/>
            <w:i/>
            <w:color w:val="000000" w:themeColor="text1"/>
            <w:rPrChange w:id="11657" w:author="Ruijie Xu" w:date="2022-03-10T12:31:00Z">
              <w:rPr>
                <w:i/>
                <w:color w:val="000000" w:themeColor="text1"/>
              </w:rPr>
            </w:rPrChange>
          </w:rPr>
          <w:delText>Leptospira</w:delText>
        </w:r>
        <w:r w:rsidR="00AF0037" w:rsidRPr="002B42A7" w:rsidDel="00370222">
          <w:rPr>
            <w:rFonts w:ascii="Times New Roman" w:hAnsi="Times New Roman" w:cs="Times New Roman"/>
            <w:color w:val="000000" w:themeColor="text1"/>
            <w:rPrChange w:id="11658" w:author="Ruijie Xu" w:date="2022-03-10T12:31:00Z">
              <w:rPr>
                <w:color w:val="000000" w:themeColor="text1"/>
              </w:rPr>
            </w:rPrChange>
          </w:rPr>
          <w:delText xml:space="preserve"> in the kidney </w:delText>
        </w:r>
        <w:r w:rsidR="00254DB1" w:rsidRPr="002B42A7" w:rsidDel="00370222">
          <w:rPr>
            <w:rFonts w:ascii="Times New Roman" w:hAnsi="Times New Roman" w:cs="Times New Roman"/>
            <w:color w:val="000000" w:themeColor="text1"/>
            <w:rPrChange w:id="11659" w:author="Ruijie Xu" w:date="2022-03-10T12:31:00Z">
              <w:rPr>
                <w:color w:val="000000" w:themeColor="text1"/>
              </w:rPr>
            </w:rPrChange>
          </w:rPr>
          <w:delText xml:space="preserve">samples </w:delText>
        </w:r>
        <w:r w:rsidR="00AF0037" w:rsidRPr="002B42A7" w:rsidDel="00370222">
          <w:rPr>
            <w:rFonts w:ascii="Times New Roman" w:hAnsi="Times New Roman" w:cs="Times New Roman"/>
            <w:color w:val="000000" w:themeColor="text1"/>
            <w:rPrChange w:id="11660" w:author="Ruijie Xu" w:date="2022-03-10T12:31:00Z">
              <w:rPr>
                <w:color w:val="000000" w:themeColor="text1"/>
              </w:rPr>
            </w:rPrChange>
          </w:rPr>
          <w:delText>of rat</w:delText>
        </w:r>
        <w:r w:rsidR="00254DB1" w:rsidRPr="002B42A7" w:rsidDel="00370222">
          <w:rPr>
            <w:rFonts w:ascii="Times New Roman" w:hAnsi="Times New Roman" w:cs="Times New Roman"/>
            <w:color w:val="000000" w:themeColor="text1"/>
            <w:rPrChange w:id="11661" w:author="Ruijie Xu" w:date="2022-03-10T12:31:00Z">
              <w:rPr>
                <w:color w:val="000000" w:themeColor="text1"/>
              </w:rPr>
            </w:rPrChange>
          </w:rPr>
          <w:delText>s</w:delText>
        </w:r>
        <w:r w:rsidR="00AF0037" w:rsidRPr="002B42A7" w:rsidDel="00370222">
          <w:rPr>
            <w:rFonts w:ascii="Times New Roman" w:hAnsi="Times New Roman" w:cs="Times New Roman"/>
            <w:color w:val="000000" w:themeColor="text1"/>
            <w:rPrChange w:id="11662" w:author="Ruijie Xu" w:date="2022-03-10T12:31:00Z">
              <w:rPr>
                <w:color w:val="000000" w:themeColor="text1"/>
              </w:rPr>
            </w:rPrChange>
          </w:rPr>
          <w:delText xml:space="preserve"> R22 and R28 and in the lung </w:delText>
        </w:r>
        <w:r w:rsidR="00254DB1" w:rsidRPr="002B42A7" w:rsidDel="00370222">
          <w:rPr>
            <w:rFonts w:ascii="Times New Roman" w:hAnsi="Times New Roman" w:cs="Times New Roman"/>
            <w:color w:val="000000" w:themeColor="text1"/>
            <w:rPrChange w:id="11663" w:author="Ruijie Xu" w:date="2022-03-10T12:31:00Z">
              <w:rPr>
                <w:color w:val="000000" w:themeColor="text1"/>
              </w:rPr>
            </w:rPrChange>
          </w:rPr>
          <w:delText xml:space="preserve">samples </w:delText>
        </w:r>
        <w:r w:rsidR="00AF0037" w:rsidRPr="002B42A7" w:rsidDel="00370222">
          <w:rPr>
            <w:rFonts w:ascii="Times New Roman" w:hAnsi="Times New Roman" w:cs="Times New Roman"/>
            <w:color w:val="000000" w:themeColor="text1"/>
            <w:rPrChange w:id="11664" w:author="Ruijie Xu" w:date="2022-03-10T12:31:00Z">
              <w:rPr>
                <w:color w:val="000000" w:themeColor="text1"/>
              </w:rPr>
            </w:rPrChange>
          </w:rPr>
          <w:delText>of rat</w:delText>
        </w:r>
        <w:r w:rsidR="00254DB1" w:rsidRPr="002B42A7" w:rsidDel="00370222">
          <w:rPr>
            <w:rFonts w:ascii="Times New Roman" w:hAnsi="Times New Roman" w:cs="Times New Roman"/>
            <w:color w:val="000000" w:themeColor="text1"/>
            <w:rPrChange w:id="11665" w:author="Ruijie Xu" w:date="2022-03-10T12:31:00Z">
              <w:rPr>
                <w:color w:val="000000" w:themeColor="text1"/>
              </w:rPr>
            </w:rPrChange>
          </w:rPr>
          <w:delText>s</w:delText>
        </w:r>
        <w:r w:rsidR="00AF0037" w:rsidRPr="002B42A7" w:rsidDel="00370222">
          <w:rPr>
            <w:rFonts w:ascii="Times New Roman" w:hAnsi="Times New Roman" w:cs="Times New Roman"/>
            <w:color w:val="000000" w:themeColor="text1"/>
            <w:rPrChange w:id="11666" w:author="Ruijie Xu" w:date="2022-03-10T12:31:00Z">
              <w:rPr>
                <w:color w:val="000000" w:themeColor="text1"/>
              </w:rPr>
            </w:rPrChange>
          </w:rPr>
          <w:delText xml:space="preserve"> R22 and R27; </w:delText>
        </w:r>
        <w:r w:rsidR="006C076E" w:rsidRPr="002B42A7" w:rsidDel="00370222">
          <w:rPr>
            <w:rFonts w:ascii="Times New Roman" w:hAnsi="Times New Roman" w:cs="Times New Roman"/>
            <w:color w:val="000000" w:themeColor="text1"/>
            <w:rPrChange w:id="11667" w:author="Ruijie Xu" w:date="2022-03-10T12:31:00Z">
              <w:rPr>
                <w:color w:val="000000" w:themeColor="text1"/>
              </w:rPr>
            </w:rPrChange>
          </w:rPr>
          <w:delText xml:space="preserve">CLARK </w:delText>
        </w:r>
        <w:r w:rsidR="00325E83" w:rsidRPr="002B42A7" w:rsidDel="00370222">
          <w:rPr>
            <w:rFonts w:ascii="Times New Roman" w:hAnsi="Times New Roman" w:cs="Times New Roman"/>
            <w:color w:val="000000" w:themeColor="text1"/>
            <w:rPrChange w:id="11668" w:author="Ruijie Xu" w:date="2022-03-10T12:31:00Z">
              <w:rPr>
                <w:color w:val="000000" w:themeColor="text1"/>
              </w:rPr>
            </w:rPrChange>
          </w:rPr>
          <w:delText>identified</w:delText>
        </w:r>
        <w:r w:rsidR="00234370" w:rsidRPr="002B42A7" w:rsidDel="00370222">
          <w:rPr>
            <w:rFonts w:ascii="Times New Roman" w:hAnsi="Times New Roman" w:cs="Times New Roman"/>
            <w:color w:val="000000" w:themeColor="text1"/>
            <w:rPrChange w:id="11669" w:author="Ruijie Xu" w:date="2022-03-10T12:31:00Z">
              <w:rPr>
                <w:color w:val="000000" w:themeColor="text1"/>
              </w:rPr>
            </w:rPrChange>
          </w:rPr>
          <w:delText xml:space="preserve"> </w:delText>
        </w:r>
        <w:r w:rsidR="00234370" w:rsidRPr="002B42A7" w:rsidDel="00370222">
          <w:rPr>
            <w:rFonts w:ascii="Times New Roman" w:hAnsi="Times New Roman" w:cs="Times New Roman"/>
            <w:i/>
            <w:color w:val="000000" w:themeColor="text1"/>
            <w:rPrChange w:id="11670" w:author="Ruijie Xu" w:date="2022-03-10T12:31:00Z">
              <w:rPr>
                <w:i/>
                <w:color w:val="000000" w:themeColor="text1"/>
              </w:rPr>
            </w:rPrChange>
          </w:rPr>
          <w:delText>Leptospira</w:delText>
        </w:r>
        <w:r w:rsidR="00234370" w:rsidRPr="002B42A7" w:rsidDel="00370222">
          <w:rPr>
            <w:rFonts w:ascii="Times New Roman" w:hAnsi="Times New Roman" w:cs="Times New Roman"/>
            <w:color w:val="000000" w:themeColor="text1"/>
            <w:rPrChange w:id="11671" w:author="Ruijie Xu" w:date="2022-03-10T12:31:00Z">
              <w:rPr>
                <w:color w:val="000000" w:themeColor="text1"/>
              </w:rPr>
            </w:rPrChange>
          </w:rPr>
          <w:delText xml:space="preserve"> in the kidney sample</w:delText>
        </w:r>
        <w:r w:rsidR="00A55003" w:rsidRPr="002B42A7" w:rsidDel="00370222">
          <w:rPr>
            <w:rFonts w:ascii="Times New Roman" w:hAnsi="Times New Roman" w:cs="Times New Roman"/>
            <w:color w:val="000000" w:themeColor="text1"/>
            <w:rPrChange w:id="11672" w:author="Ruijie Xu" w:date="2022-03-10T12:31:00Z">
              <w:rPr>
                <w:color w:val="000000" w:themeColor="text1"/>
              </w:rPr>
            </w:rPrChange>
          </w:rPr>
          <w:delText>s</w:delText>
        </w:r>
        <w:r w:rsidR="00234370" w:rsidRPr="002B42A7" w:rsidDel="00370222">
          <w:rPr>
            <w:rFonts w:ascii="Times New Roman" w:hAnsi="Times New Roman" w:cs="Times New Roman"/>
            <w:color w:val="000000" w:themeColor="text1"/>
            <w:rPrChange w:id="11673" w:author="Ruijie Xu" w:date="2022-03-10T12:31:00Z">
              <w:rPr>
                <w:color w:val="000000" w:themeColor="text1"/>
              </w:rPr>
            </w:rPrChange>
          </w:rPr>
          <w:delText xml:space="preserve"> of rat</w:delText>
        </w:r>
        <w:r w:rsidR="006C076E" w:rsidRPr="002B42A7" w:rsidDel="00370222">
          <w:rPr>
            <w:rFonts w:ascii="Times New Roman" w:hAnsi="Times New Roman" w:cs="Times New Roman"/>
            <w:color w:val="000000" w:themeColor="text1"/>
            <w:rPrChange w:id="11674" w:author="Ruijie Xu" w:date="2022-03-10T12:31:00Z">
              <w:rPr>
                <w:color w:val="000000" w:themeColor="text1"/>
              </w:rPr>
            </w:rPrChange>
          </w:rPr>
          <w:delText xml:space="preserve"> </w:delText>
        </w:r>
        <w:r w:rsidR="00234370" w:rsidRPr="002B42A7" w:rsidDel="00370222">
          <w:rPr>
            <w:rFonts w:ascii="Times New Roman" w:hAnsi="Times New Roman" w:cs="Times New Roman"/>
            <w:color w:val="000000" w:themeColor="text1"/>
            <w:rPrChange w:id="11675" w:author="Ruijie Xu" w:date="2022-03-10T12:31:00Z">
              <w:rPr>
                <w:color w:val="000000" w:themeColor="text1"/>
              </w:rPr>
            </w:rPrChange>
          </w:rPr>
          <w:delText>R28</w:delText>
        </w:r>
        <w:r w:rsidR="00A77787" w:rsidRPr="002B42A7" w:rsidDel="00370222">
          <w:rPr>
            <w:rFonts w:ascii="Times New Roman" w:hAnsi="Times New Roman" w:cs="Times New Roman"/>
            <w:color w:val="000000" w:themeColor="text1"/>
            <w:rPrChange w:id="11676" w:author="Ruijie Xu" w:date="2022-03-10T12:31:00Z">
              <w:rPr>
                <w:color w:val="000000" w:themeColor="text1"/>
              </w:rPr>
            </w:rPrChange>
          </w:rPr>
          <w:delText>;</w:delText>
        </w:r>
        <w:r w:rsidR="006C076E" w:rsidRPr="002B42A7" w:rsidDel="00370222">
          <w:rPr>
            <w:rFonts w:ascii="Times New Roman" w:hAnsi="Times New Roman" w:cs="Times New Roman"/>
            <w:color w:val="000000" w:themeColor="text1"/>
            <w:rPrChange w:id="11677" w:author="Ruijie Xu" w:date="2022-03-10T12:31:00Z">
              <w:rPr>
                <w:color w:val="000000" w:themeColor="text1"/>
              </w:rPr>
            </w:rPrChange>
          </w:rPr>
          <w:delText xml:space="preserve"> </w:delText>
        </w:r>
        <w:r w:rsidR="00587076" w:rsidRPr="002B42A7" w:rsidDel="00370222">
          <w:rPr>
            <w:rFonts w:ascii="Times New Roman" w:hAnsi="Times New Roman" w:cs="Times New Roman"/>
            <w:color w:val="000000" w:themeColor="text1"/>
            <w:rPrChange w:id="11678" w:author="Ruijie Xu" w:date="2022-03-10T12:31:00Z">
              <w:rPr>
                <w:color w:val="000000" w:themeColor="text1"/>
              </w:rPr>
            </w:rPrChange>
          </w:rPr>
          <w:delText>CLARK-s</w:delText>
        </w:r>
        <w:r w:rsidR="00234370" w:rsidRPr="002B42A7" w:rsidDel="00370222">
          <w:rPr>
            <w:rFonts w:ascii="Times New Roman" w:hAnsi="Times New Roman" w:cs="Times New Roman"/>
            <w:color w:val="000000" w:themeColor="text1"/>
            <w:rPrChange w:id="11679" w:author="Ruijie Xu" w:date="2022-03-10T12:31:00Z">
              <w:rPr>
                <w:color w:val="000000" w:themeColor="text1"/>
              </w:rPr>
            </w:rPrChange>
          </w:rPr>
          <w:delText xml:space="preserve"> </w:delText>
        </w:r>
        <w:r w:rsidR="00E0632D" w:rsidRPr="002B42A7" w:rsidDel="00370222">
          <w:rPr>
            <w:rFonts w:ascii="Times New Roman" w:hAnsi="Times New Roman" w:cs="Times New Roman"/>
            <w:color w:val="000000" w:themeColor="text1"/>
            <w:rPrChange w:id="11680" w:author="Ruijie Xu" w:date="2022-03-10T12:31:00Z">
              <w:rPr>
                <w:color w:val="000000" w:themeColor="text1"/>
              </w:rPr>
            </w:rPrChange>
          </w:rPr>
          <w:delText xml:space="preserve">identified </w:delText>
        </w:r>
        <w:r w:rsidR="00E0632D" w:rsidRPr="002B42A7" w:rsidDel="00370222">
          <w:rPr>
            <w:rFonts w:ascii="Times New Roman" w:hAnsi="Times New Roman" w:cs="Times New Roman"/>
            <w:i/>
            <w:color w:val="000000" w:themeColor="text1"/>
            <w:rPrChange w:id="11681" w:author="Ruijie Xu" w:date="2022-03-10T12:31:00Z">
              <w:rPr>
                <w:i/>
                <w:color w:val="000000" w:themeColor="text1"/>
              </w:rPr>
            </w:rPrChange>
          </w:rPr>
          <w:delText>Leptospira</w:delText>
        </w:r>
        <w:r w:rsidR="00E0632D" w:rsidRPr="002B42A7" w:rsidDel="00370222">
          <w:rPr>
            <w:rFonts w:ascii="Times New Roman" w:hAnsi="Times New Roman" w:cs="Times New Roman"/>
            <w:iCs/>
            <w:color w:val="000000" w:themeColor="text1"/>
            <w:rPrChange w:id="11682" w:author="Ruijie Xu" w:date="2022-03-10T12:31:00Z">
              <w:rPr>
                <w:iCs/>
                <w:color w:val="000000" w:themeColor="text1"/>
              </w:rPr>
            </w:rPrChange>
          </w:rPr>
          <w:delText xml:space="preserve"> in</w:delText>
        </w:r>
        <w:r w:rsidR="00254DB1" w:rsidRPr="002B42A7" w:rsidDel="00370222">
          <w:rPr>
            <w:rFonts w:ascii="Times New Roman" w:hAnsi="Times New Roman" w:cs="Times New Roman"/>
            <w:iCs/>
            <w:color w:val="000000" w:themeColor="text1"/>
            <w:rPrChange w:id="11683" w:author="Ruijie Xu" w:date="2022-03-10T12:31:00Z">
              <w:rPr>
                <w:iCs/>
                <w:color w:val="000000" w:themeColor="text1"/>
              </w:rPr>
            </w:rPrChange>
          </w:rPr>
          <w:delText xml:space="preserve"> the kidney samples</w:delText>
        </w:r>
        <w:r w:rsidR="00E0632D" w:rsidRPr="002B42A7" w:rsidDel="00370222">
          <w:rPr>
            <w:rFonts w:ascii="Times New Roman" w:hAnsi="Times New Roman" w:cs="Times New Roman"/>
            <w:iCs/>
            <w:color w:val="000000" w:themeColor="text1"/>
            <w:rPrChange w:id="11684" w:author="Ruijie Xu" w:date="2022-03-10T12:31:00Z">
              <w:rPr>
                <w:iCs/>
                <w:color w:val="000000" w:themeColor="text1"/>
              </w:rPr>
            </w:rPrChange>
          </w:rPr>
          <w:delText xml:space="preserve"> </w:delText>
        </w:r>
        <w:r w:rsidR="00254DB1" w:rsidRPr="002B42A7" w:rsidDel="00370222">
          <w:rPr>
            <w:rFonts w:ascii="Times New Roman" w:hAnsi="Times New Roman" w:cs="Times New Roman"/>
            <w:iCs/>
            <w:color w:val="000000" w:themeColor="text1"/>
            <w:rPrChange w:id="11685" w:author="Ruijie Xu" w:date="2022-03-10T12:31:00Z">
              <w:rPr>
                <w:iCs/>
                <w:color w:val="000000" w:themeColor="text1"/>
              </w:rPr>
            </w:rPrChange>
          </w:rPr>
          <w:delText xml:space="preserve">of </w:delText>
        </w:r>
        <w:r w:rsidR="00E0632D" w:rsidRPr="002B42A7" w:rsidDel="00370222">
          <w:rPr>
            <w:rFonts w:ascii="Times New Roman" w:hAnsi="Times New Roman" w:cs="Times New Roman"/>
            <w:iCs/>
            <w:color w:val="000000" w:themeColor="text1"/>
            <w:rPrChange w:id="11686" w:author="Ruijie Xu" w:date="2022-03-10T12:31:00Z">
              <w:rPr>
                <w:iCs/>
                <w:color w:val="000000" w:themeColor="text1"/>
              </w:rPr>
            </w:rPrChange>
          </w:rPr>
          <w:delText>rat</w:delText>
        </w:r>
        <w:r w:rsidR="00254DB1" w:rsidRPr="002B42A7" w:rsidDel="00370222">
          <w:rPr>
            <w:rFonts w:ascii="Times New Roman" w:hAnsi="Times New Roman" w:cs="Times New Roman"/>
            <w:iCs/>
            <w:color w:val="000000" w:themeColor="text1"/>
            <w:rPrChange w:id="11687" w:author="Ruijie Xu" w:date="2022-03-10T12:31:00Z">
              <w:rPr>
                <w:iCs/>
                <w:color w:val="000000" w:themeColor="text1"/>
              </w:rPr>
            </w:rPrChange>
          </w:rPr>
          <w:delText>s</w:delText>
        </w:r>
        <w:r w:rsidR="00E0632D" w:rsidRPr="002B42A7" w:rsidDel="00370222">
          <w:rPr>
            <w:rFonts w:ascii="Times New Roman" w:hAnsi="Times New Roman" w:cs="Times New Roman"/>
            <w:iCs/>
            <w:color w:val="000000" w:themeColor="text1"/>
            <w:rPrChange w:id="11688" w:author="Ruijie Xu" w:date="2022-03-10T12:31:00Z">
              <w:rPr>
                <w:iCs/>
                <w:color w:val="000000" w:themeColor="text1"/>
              </w:rPr>
            </w:rPrChange>
          </w:rPr>
          <w:delText xml:space="preserve"> R22 and R28</w:delText>
        </w:r>
        <w:r w:rsidR="00275050" w:rsidRPr="002B42A7" w:rsidDel="00370222">
          <w:rPr>
            <w:rFonts w:ascii="Times New Roman" w:hAnsi="Times New Roman" w:cs="Times New Roman"/>
            <w:iCs/>
            <w:color w:val="000000" w:themeColor="text1"/>
            <w:rPrChange w:id="11689" w:author="Ruijie Xu" w:date="2022-03-10T12:31:00Z">
              <w:rPr>
                <w:iCs/>
                <w:color w:val="000000" w:themeColor="text1"/>
              </w:rPr>
            </w:rPrChange>
          </w:rPr>
          <w:delText xml:space="preserve">, but </w:delText>
        </w:r>
        <w:r w:rsidR="00254DB1" w:rsidRPr="002B42A7" w:rsidDel="00370222">
          <w:rPr>
            <w:rFonts w:ascii="Times New Roman" w:hAnsi="Times New Roman" w:cs="Times New Roman"/>
            <w:iCs/>
            <w:color w:val="000000" w:themeColor="text1"/>
            <w:rPrChange w:id="11690" w:author="Ruijie Xu" w:date="2022-03-10T12:31:00Z">
              <w:rPr>
                <w:iCs/>
                <w:color w:val="000000" w:themeColor="text1"/>
              </w:rPr>
            </w:rPrChange>
          </w:rPr>
          <w:delText xml:space="preserve">no presence </w:delText>
        </w:r>
        <w:r w:rsidR="00275050" w:rsidRPr="002B42A7" w:rsidDel="00370222">
          <w:rPr>
            <w:rFonts w:ascii="Times New Roman" w:hAnsi="Times New Roman" w:cs="Times New Roman"/>
            <w:iCs/>
            <w:color w:val="000000" w:themeColor="text1"/>
            <w:rPrChange w:id="11691" w:author="Ruijie Xu" w:date="2022-03-10T12:31:00Z">
              <w:rPr>
                <w:iCs/>
                <w:color w:val="000000" w:themeColor="text1"/>
              </w:rPr>
            </w:rPrChange>
          </w:rPr>
          <w:delText xml:space="preserve">in </w:delText>
        </w:r>
        <w:r w:rsidR="00254DB1" w:rsidRPr="002B42A7" w:rsidDel="00370222">
          <w:rPr>
            <w:rFonts w:ascii="Times New Roman" w:hAnsi="Times New Roman" w:cs="Times New Roman"/>
            <w:iCs/>
            <w:color w:val="000000" w:themeColor="text1"/>
            <w:rPrChange w:id="11692" w:author="Ruijie Xu" w:date="2022-03-10T12:31:00Z">
              <w:rPr>
                <w:iCs/>
                <w:color w:val="000000" w:themeColor="text1"/>
              </w:rPr>
            </w:rPrChange>
          </w:rPr>
          <w:delText>their</w:delText>
        </w:r>
        <w:r w:rsidR="00275050" w:rsidRPr="002B42A7" w:rsidDel="00370222">
          <w:rPr>
            <w:rFonts w:ascii="Times New Roman" w:hAnsi="Times New Roman" w:cs="Times New Roman"/>
            <w:iCs/>
            <w:color w:val="000000" w:themeColor="text1"/>
            <w:rPrChange w:id="11693" w:author="Ruijie Xu" w:date="2022-03-10T12:31:00Z">
              <w:rPr>
                <w:iCs/>
                <w:color w:val="000000" w:themeColor="text1"/>
              </w:rPr>
            </w:rPrChange>
          </w:rPr>
          <w:delText xml:space="preserve"> lung samples</w:delText>
        </w:r>
        <w:r w:rsidR="00234370" w:rsidRPr="002B42A7" w:rsidDel="00370222">
          <w:rPr>
            <w:rFonts w:ascii="Times New Roman" w:hAnsi="Times New Roman" w:cs="Times New Roman"/>
            <w:color w:val="000000" w:themeColor="text1"/>
            <w:rPrChange w:id="11694" w:author="Ruijie Xu" w:date="2022-03-10T12:31:00Z">
              <w:rPr>
                <w:color w:val="000000" w:themeColor="text1"/>
              </w:rPr>
            </w:rPrChange>
          </w:rPr>
          <w:delText>.</w:delText>
        </w:r>
      </w:del>
      <w:del w:id="11695" w:author="Ruijie Xu" w:date="2022-02-27T13:10:00Z">
        <w:r w:rsidR="00234370" w:rsidRPr="002B42A7" w:rsidDel="00E618AC">
          <w:rPr>
            <w:rFonts w:ascii="Times New Roman" w:hAnsi="Times New Roman" w:cs="Times New Roman"/>
            <w:color w:val="000000" w:themeColor="text1"/>
            <w:rPrChange w:id="11696" w:author="Ruijie Xu" w:date="2022-03-10T12:31:00Z">
              <w:rPr>
                <w:color w:val="000000" w:themeColor="text1"/>
              </w:rPr>
            </w:rPrChange>
          </w:rPr>
          <w:delText xml:space="preserve"> </w:delText>
        </w:r>
      </w:del>
      <w:ins w:id="11697" w:author="Ruijie Xu" w:date="2022-01-30T13:33:00Z">
        <w:r w:rsidR="00506F24" w:rsidRPr="002B42A7">
          <w:rPr>
            <w:rFonts w:ascii="Times New Roman" w:hAnsi="Times New Roman" w:cs="Times New Roman"/>
            <w:color w:val="000000" w:themeColor="text1"/>
            <w:rPrChange w:id="11698" w:author="Ruijie Xu" w:date="2022-03-10T12:31:00Z">
              <w:rPr>
                <w:color w:val="000000" w:themeColor="text1"/>
              </w:rPr>
            </w:rPrChange>
          </w:rPr>
          <w:t xml:space="preserve">Since </w:t>
        </w:r>
        <w:r w:rsidR="00506F24" w:rsidRPr="002B42A7">
          <w:rPr>
            <w:rFonts w:ascii="Times New Roman" w:hAnsi="Times New Roman" w:cs="Times New Roman"/>
            <w:i/>
            <w:color w:val="000000" w:themeColor="text1"/>
            <w:rPrChange w:id="11699" w:author="Ruijie Xu" w:date="2022-03-10T12:31:00Z">
              <w:rPr>
                <w:color w:val="000000" w:themeColor="text1"/>
              </w:rPr>
            </w:rPrChange>
          </w:rPr>
          <w:t>Leptospira</w:t>
        </w:r>
        <w:r w:rsidR="00506F24" w:rsidRPr="002B42A7">
          <w:rPr>
            <w:rFonts w:ascii="Times New Roman" w:hAnsi="Times New Roman" w:cs="Times New Roman"/>
            <w:color w:val="000000" w:themeColor="text1"/>
            <w:rPrChange w:id="11700" w:author="Ruijie Xu" w:date="2022-03-10T12:31:00Z">
              <w:rPr>
                <w:color w:val="000000" w:themeColor="text1"/>
              </w:rPr>
            </w:rPrChange>
          </w:rPr>
          <w:t xml:space="preserve"> </w:t>
        </w:r>
      </w:ins>
      <w:ins w:id="11701" w:author="Ruijie Xu" w:date="2022-01-30T14:42:00Z">
        <w:del w:id="11702" w:author="Liliana Salvador" w:date="2022-02-26T21:40:00Z">
          <w:r w:rsidR="00B352B9" w:rsidRPr="002B42A7" w:rsidDel="00FA738B">
            <w:rPr>
              <w:rFonts w:ascii="Times New Roman" w:hAnsi="Times New Roman" w:cs="Times New Roman"/>
              <w:color w:val="000000" w:themeColor="text1"/>
              <w:rPrChange w:id="11703" w:author="Ruijie Xu" w:date="2022-03-10T12:31:00Z">
                <w:rPr>
                  <w:color w:val="000000" w:themeColor="text1"/>
                </w:rPr>
              </w:rPrChange>
            </w:rPr>
            <w:delText xml:space="preserve">pathogens </w:delText>
          </w:r>
        </w:del>
      </w:ins>
      <w:ins w:id="11704" w:author="Ruijie Xu" w:date="2022-01-30T13:33:00Z">
        <w:del w:id="11705" w:author="Rajeev, Sree" w:date="2022-03-03T11:46:00Z">
          <w:r w:rsidR="00506F24" w:rsidRPr="002B42A7" w:rsidDel="006F201E">
            <w:rPr>
              <w:rFonts w:ascii="Times New Roman" w:hAnsi="Times New Roman" w:cs="Times New Roman"/>
              <w:color w:val="000000" w:themeColor="text1"/>
              <w:rPrChange w:id="11706" w:author="Ruijie Xu" w:date="2022-03-10T12:31:00Z">
                <w:rPr>
                  <w:color w:val="000000" w:themeColor="text1"/>
                </w:rPr>
              </w:rPrChange>
            </w:rPr>
            <w:delText xml:space="preserve">were mainly </w:delText>
          </w:r>
        </w:del>
      </w:ins>
      <w:ins w:id="11707" w:author="Ruijie Xu" w:date="2022-02-27T13:12:00Z">
        <w:del w:id="11708" w:author="Rajeev, Sree" w:date="2022-03-03T11:46:00Z">
          <w:r w:rsidR="00E618AC" w:rsidRPr="002B42A7" w:rsidDel="006F201E">
            <w:rPr>
              <w:rFonts w:ascii="Times New Roman" w:hAnsi="Times New Roman" w:cs="Times New Roman"/>
              <w:color w:val="000000" w:themeColor="text1"/>
              <w:rPrChange w:id="11709" w:author="Ruijie Xu" w:date="2022-03-10T12:31:00Z">
                <w:rPr>
                  <w:color w:val="000000" w:themeColor="text1"/>
                </w:rPr>
              </w:rPrChange>
            </w:rPr>
            <w:delText>deposited</w:delText>
          </w:r>
        </w:del>
      </w:ins>
      <w:ins w:id="11710" w:author="Liliana Salvador" w:date="2022-02-26T21:40:00Z">
        <w:del w:id="11711" w:author="Rajeev, Sree" w:date="2022-03-03T11:46:00Z">
          <w:r w:rsidR="00FA738B" w:rsidRPr="002B42A7" w:rsidDel="006F201E">
            <w:rPr>
              <w:rFonts w:ascii="Times New Roman" w:hAnsi="Times New Roman" w:cs="Times New Roman"/>
              <w:color w:val="000000" w:themeColor="text1"/>
              <w:rPrChange w:id="11712" w:author="Ruijie Xu" w:date="2022-03-10T12:31:00Z">
                <w:rPr>
                  <w:color w:val="000000" w:themeColor="text1"/>
                </w:rPr>
              </w:rPrChange>
            </w:rPr>
            <w:delText>ted</w:delText>
          </w:r>
        </w:del>
      </w:ins>
      <w:ins w:id="11713" w:author="Ruijie Xu" w:date="2022-01-30T13:33:00Z">
        <w:del w:id="11714" w:author="Rajeev, Sree" w:date="2022-03-03T11:46:00Z">
          <w:r w:rsidR="00506F24" w:rsidRPr="002B42A7" w:rsidDel="006F201E">
            <w:rPr>
              <w:rFonts w:ascii="Times New Roman" w:hAnsi="Times New Roman" w:cs="Times New Roman"/>
              <w:color w:val="000000" w:themeColor="text1"/>
              <w:rPrChange w:id="11715" w:author="Ruijie Xu" w:date="2022-03-10T12:31:00Z">
                <w:rPr>
                  <w:color w:val="000000" w:themeColor="text1"/>
                </w:rPr>
              </w:rPrChange>
            </w:rPr>
            <w:delText xml:space="preserve"> in the</w:delText>
          </w:r>
        </w:del>
      </w:ins>
      <w:ins w:id="11716" w:author="Rajeev, Sree" w:date="2022-03-03T11:46:00Z">
        <w:r w:rsidR="006F201E" w:rsidRPr="002B42A7">
          <w:rPr>
            <w:rFonts w:ascii="Times New Roman" w:hAnsi="Times New Roman" w:cs="Times New Roman"/>
            <w:color w:val="000000" w:themeColor="text1"/>
            <w:rPrChange w:id="11717" w:author="Ruijie Xu" w:date="2022-03-10T12:31:00Z">
              <w:rPr>
                <w:color w:val="000000" w:themeColor="text1"/>
              </w:rPr>
            </w:rPrChange>
          </w:rPr>
          <w:t>colonizes the</w:t>
        </w:r>
        <w:del w:id="11718" w:author="Ruijie Xu" w:date="2022-03-16T17:07:00Z">
          <w:r w:rsidR="006F201E" w:rsidRPr="002B42A7" w:rsidDel="00760291">
            <w:rPr>
              <w:rFonts w:ascii="Times New Roman" w:hAnsi="Times New Roman" w:cs="Times New Roman"/>
              <w:color w:val="000000" w:themeColor="text1"/>
              <w:rPrChange w:id="11719" w:author="Ruijie Xu" w:date="2022-03-10T12:31:00Z">
                <w:rPr>
                  <w:color w:val="000000" w:themeColor="text1"/>
                </w:rPr>
              </w:rPrChange>
            </w:rPr>
            <w:delText xml:space="preserve"> </w:delText>
          </w:r>
        </w:del>
      </w:ins>
      <w:ins w:id="11720" w:author="Ruijie Xu" w:date="2022-01-30T13:33:00Z">
        <w:r w:rsidR="00506F24" w:rsidRPr="002B42A7">
          <w:rPr>
            <w:rFonts w:ascii="Times New Roman" w:hAnsi="Times New Roman" w:cs="Times New Roman"/>
            <w:color w:val="000000" w:themeColor="text1"/>
            <w:rPrChange w:id="11721" w:author="Ruijie Xu" w:date="2022-03-10T12:31:00Z">
              <w:rPr>
                <w:color w:val="000000" w:themeColor="text1"/>
              </w:rPr>
            </w:rPrChange>
          </w:rPr>
          <w:t xml:space="preserve"> </w:t>
        </w:r>
      </w:ins>
      <w:ins w:id="11722" w:author="Ruijie Xu" w:date="2022-01-30T13:52:00Z">
        <w:r w:rsidR="00417B80" w:rsidRPr="002B42A7">
          <w:rPr>
            <w:rFonts w:ascii="Times New Roman" w:hAnsi="Times New Roman" w:cs="Times New Roman"/>
            <w:color w:val="000000" w:themeColor="text1"/>
            <w:rPrChange w:id="11723" w:author="Ruijie Xu" w:date="2022-03-10T12:31:00Z">
              <w:rPr>
                <w:color w:val="000000" w:themeColor="text1"/>
              </w:rPr>
            </w:rPrChange>
          </w:rPr>
          <w:t>kidney</w:t>
        </w:r>
      </w:ins>
      <w:ins w:id="11724" w:author="Ruijie Xu" w:date="2022-01-30T13:33:00Z">
        <w:r w:rsidR="00506F24" w:rsidRPr="002B42A7">
          <w:rPr>
            <w:rFonts w:ascii="Times New Roman" w:hAnsi="Times New Roman" w:cs="Times New Roman"/>
            <w:color w:val="000000" w:themeColor="text1"/>
            <w:rPrChange w:id="11725" w:author="Ruijie Xu" w:date="2022-03-10T12:31:00Z">
              <w:rPr>
                <w:color w:val="000000" w:themeColor="text1"/>
              </w:rPr>
            </w:rPrChange>
          </w:rPr>
          <w:t xml:space="preserve"> of rats </w:t>
        </w:r>
        <w:del w:id="11726" w:author="Rajeev, Sree" w:date="2022-03-03T11:46:00Z">
          <w:r w:rsidR="00506F24" w:rsidRPr="002B42A7" w:rsidDel="006F201E">
            <w:rPr>
              <w:rFonts w:ascii="Times New Roman" w:hAnsi="Times New Roman" w:cs="Times New Roman"/>
              <w:color w:val="000000" w:themeColor="text1"/>
              <w:rPrChange w:id="11727" w:author="Ruijie Xu" w:date="2022-03-10T12:31:00Z">
                <w:rPr>
                  <w:color w:val="000000" w:themeColor="text1"/>
                </w:rPr>
              </w:rPrChange>
            </w:rPr>
            <w:delText xml:space="preserve">before </w:delText>
          </w:r>
        </w:del>
      </w:ins>
      <w:ins w:id="11728" w:author="Ruijie Xu" w:date="2022-01-30T13:34:00Z">
        <w:del w:id="11729" w:author="Rajeev, Sree" w:date="2022-03-03T11:46:00Z">
          <w:r w:rsidR="00506F24" w:rsidRPr="002B42A7" w:rsidDel="006F201E">
            <w:rPr>
              <w:rFonts w:ascii="Times New Roman" w:hAnsi="Times New Roman" w:cs="Times New Roman"/>
              <w:color w:val="000000" w:themeColor="text1"/>
              <w:rPrChange w:id="11730" w:author="Ruijie Xu" w:date="2022-03-10T12:31:00Z">
                <w:rPr>
                  <w:color w:val="000000" w:themeColor="text1"/>
                </w:rPr>
              </w:rPrChange>
            </w:rPr>
            <w:delText xml:space="preserve">infecting or contaminating other </w:delText>
          </w:r>
        </w:del>
      </w:ins>
      <w:ins w:id="11731" w:author="Ruijie Xu" w:date="2022-01-30T14:42:00Z">
        <w:del w:id="11732" w:author="Rajeev, Sree" w:date="2022-03-03T11:46:00Z">
          <w:r w:rsidR="00B352B9" w:rsidRPr="002B42A7" w:rsidDel="006F201E">
            <w:rPr>
              <w:rFonts w:ascii="Times New Roman" w:hAnsi="Times New Roman" w:cs="Times New Roman"/>
              <w:color w:val="000000" w:themeColor="text1"/>
              <w:rPrChange w:id="11733" w:author="Ruijie Xu" w:date="2022-03-10T12:31:00Z">
                <w:rPr>
                  <w:color w:val="000000" w:themeColor="text1"/>
                </w:rPr>
              </w:rPrChange>
            </w:rPr>
            <w:delText>mammals</w:delText>
          </w:r>
        </w:del>
      </w:ins>
      <w:ins w:id="11734" w:author="Ruijie Xu" w:date="2022-01-30T13:34:00Z">
        <w:del w:id="11735" w:author="Rajeev, Sree" w:date="2022-03-03T11:46:00Z">
          <w:r w:rsidR="00506F24" w:rsidRPr="002B42A7" w:rsidDel="006F201E">
            <w:rPr>
              <w:rFonts w:ascii="Times New Roman" w:hAnsi="Times New Roman" w:cs="Times New Roman"/>
              <w:color w:val="000000" w:themeColor="text1"/>
              <w:rPrChange w:id="11736" w:author="Ruijie Xu" w:date="2022-03-10T12:31:00Z">
                <w:rPr>
                  <w:color w:val="000000" w:themeColor="text1"/>
                </w:rPr>
              </w:rPrChange>
            </w:rPr>
            <w:delText xml:space="preserve"> or environment through ur</w:delText>
          </w:r>
        </w:del>
      </w:ins>
      <w:ins w:id="11737" w:author="Ruijie Xu" w:date="2022-01-30T13:35:00Z">
        <w:del w:id="11738" w:author="Rajeev, Sree" w:date="2022-03-03T11:46:00Z">
          <w:r w:rsidR="00506F24" w:rsidRPr="002B42A7" w:rsidDel="006F201E">
            <w:rPr>
              <w:rFonts w:ascii="Times New Roman" w:hAnsi="Times New Roman" w:cs="Times New Roman"/>
              <w:color w:val="000000" w:themeColor="text1"/>
              <w:rPrChange w:id="11739" w:author="Ruijie Xu" w:date="2022-03-10T12:31:00Z">
                <w:rPr>
                  <w:color w:val="000000" w:themeColor="text1"/>
                </w:rPr>
              </w:rPrChange>
            </w:rPr>
            <w:delText>i</w:delText>
          </w:r>
        </w:del>
      </w:ins>
      <w:ins w:id="11740" w:author="Ruijie Xu" w:date="2022-01-30T13:34:00Z">
        <w:del w:id="11741" w:author="Rajeev, Sree" w:date="2022-03-03T11:46:00Z">
          <w:r w:rsidR="00506F24" w:rsidRPr="002B42A7" w:rsidDel="006F201E">
            <w:rPr>
              <w:rFonts w:ascii="Times New Roman" w:hAnsi="Times New Roman" w:cs="Times New Roman"/>
              <w:color w:val="000000" w:themeColor="text1"/>
              <w:rPrChange w:id="11742" w:author="Ruijie Xu" w:date="2022-03-10T12:31:00Z">
                <w:rPr>
                  <w:color w:val="000000" w:themeColor="text1"/>
                </w:rPr>
              </w:rPrChange>
            </w:rPr>
            <w:delText>nation</w:delText>
          </w:r>
        </w:del>
      </w:ins>
      <w:ins w:id="11743" w:author="Ruijie Xu" w:date="2022-01-30T13:35:00Z">
        <w:del w:id="11744" w:author="Rajeev, Sree" w:date="2022-03-03T11:46:00Z">
          <w:r w:rsidR="00506F24" w:rsidRPr="002B42A7" w:rsidDel="006F201E">
            <w:rPr>
              <w:rFonts w:ascii="Times New Roman" w:hAnsi="Times New Roman" w:cs="Times New Roman"/>
              <w:color w:val="000000" w:themeColor="text1"/>
              <w:rPrChange w:id="11745" w:author="Ruijie Xu" w:date="2022-03-10T12:31:00Z">
                <w:rPr>
                  <w:color w:val="000000" w:themeColor="text1"/>
                </w:rPr>
              </w:rPrChange>
            </w:rPr>
            <w:delText xml:space="preserve"> </w:delText>
          </w:r>
        </w:del>
      </w:ins>
      <w:r w:rsidR="00506F24" w:rsidRPr="002B42A7">
        <w:rPr>
          <w:rFonts w:ascii="Times New Roman" w:hAnsi="Times New Roman" w:cs="Times New Roman"/>
          <w:color w:val="000000" w:themeColor="text1"/>
          <w:rPrChange w:id="11746"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11747" w:author="Ruijie Xu" w:date="2022-03-10T12:31:00Z">
            <w:rPr>
              <w:rFonts w:ascii="Calibri" w:hAnsi="Calibri" w:cs="Calibri"/>
              <w:color w:val="000000" w:themeColor="text1"/>
            </w:rPr>
          </w:rPrChange>
        </w:rPr>
        <w:instrText xml:space="preserve"> ADDIN ZOTERO_ITEM CSL_CITATION {"citationID":"6MUTIBdk","properties":{"formattedCitation":"(Adler and de la Pe\\uc0\\u241{}a Moctezuma, 2015)","plainCitation":"(Adler and de la Peña Moctezuma, 2015)","noteIndex":0},"citationItems":[{"id":675,"uris":["http://zotero.org/users/8256916/items/MUAQXBPW"],"itemData":{"id":675,"type":"article-journal","abstract":"This volume covers all aspects of infection by pathogenic Leptospira species, the causative agents of the world’s most widespread zoonosis. Topics include aspects of human and animal leptospirosis as well as detailed analyses of our current knowledge of leptospiral structure and physiology, epidemiology, pathogenesis, genomics, immunity and vaccines. Updates are presented on leptospiral systematics, identification and diagnostics, as well as practical information on culture of Leptospira. Contact information is also provided for Leptospira reference centers.All chapters were written by experts in the field, providing an invaluable reference source for scientists, veterinarians, clinicians and all others with an interest in leptospirosis.","collection-title":"Current Topics in Microbiology and Immunology","container-title":"Veterinary Microbiology","DOI":"10.1007/978-3-662-45059-8","issue":"3","language":"en","page":"287–296","title":"Leptospira and Leptospirosis","URL":"https://www.springer.com/gp/book/9783662450581","volume":"140","author":[{"family":"Adler","given":"Ben"},{"literal":"de la Peña Moctezuma"}],"accessed":{"date-parts":[["2021",3,6]]},"issued":{"date-parts":[["2015"]]}}}],"schema":"https://github.com/citation-style-language/schema/raw/master/csl-citation.json"} </w:instrText>
      </w:r>
      <w:r w:rsidR="00506F24" w:rsidRPr="002B42A7">
        <w:rPr>
          <w:rFonts w:ascii="Times New Roman" w:hAnsi="Times New Roman" w:cs="Times New Roman"/>
          <w:color w:val="000000" w:themeColor="text1"/>
          <w:rPrChange w:id="11748" w:author="Ruijie Xu" w:date="2022-03-10T12:31:00Z">
            <w:rPr>
              <w:color w:val="000000" w:themeColor="text1"/>
            </w:rPr>
          </w:rPrChange>
        </w:rPr>
        <w:fldChar w:fldCharType="separate"/>
      </w:r>
      <w:r w:rsidR="00506F24" w:rsidRPr="002B42A7">
        <w:rPr>
          <w:rFonts w:ascii="Times New Roman" w:hAnsi="Times New Roman" w:cs="Times New Roman"/>
          <w:color w:val="000000"/>
          <w:rPrChange w:id="11749" w:author="Ruijie Xu" w:date="2022-03-10T12:31:00Z">
            <w:rPr>
              <w:rFonts w:ascii="Calibri" w:cs="Calibri"/>
              <w:color w:val="000000"/>
            </w:rPr>
          </w:rPrChange>
        </w:rPr>
        <w:t>(Adler and de la Peña Moctezuma, 2015)</w:t>
      </w:r>
      <w:r w:rsidR="00506F24" w:rsidRPr="002B42A7">
        <w:rPr>
          <w:rFonts w:ascii="Times New Roman" w:hAnsi="Times New Roman" w:cs="Times New Roman"/>
          <w:color w:val="000000" w:themeColor="text1"/>
          <w:rPrChange w:id="11750" w:author="Ruijie Xu" w:date="2022-03-10T12:31:00Z">
            <w:rPr>
              <w:color w:val="000000" w:themeColor="text1"/>
            </w:rPr>
          </w:rPrChange>
        </w:rPr>
        <w:fldChar w:fldCharType="end"/>
      </w:r>
      <w:ins w:id="11751" w:author="Ruijie Xu" w:date="2022-01-30T14:42:00Z">
        <w:r w:rsidR="00B352B9" w:rsidRPr="002B42A7">
          <w:rPr>
            <w:rFonts w:ascii="Times New Roman" w:hAnsi="Times New Roman" w:cs="Times New Roman"/>
            <w:color w:val="000000" w:themeColor="text1"/>
            <w:rPrChange w:id="11752" w:author="Ruijie Xu" w:date="2022-03-10T12:31:00Z">
              <w:rPr>
                <w:color w:val="000000" w:themeColor="text1"/>
              </w:rPr>
            </w:rPrChange>
          </w:rPr>
          <w:t>,</w:t>
        </w:r>
      </w:ins>
      <w:ins w:id="11753" w:author="Ruijie Xu" w:date="2022-01-30T13:34:00Z">
        <w:r w:rsidR="00506F24" w:rsidRPr="002B42A7">
          <w:rPr>
            <w:rFonts w:ascii="Times New Roman" w:hAnsi="Times New Roman" w:cs="Times New Roman"/>
            <w:color w:val="000000" w:themeColor="text1"/>
            <w:rPrChange w:id="11754" w:author="Ruijie Xu" w:date="2022-03-10T12:31:00Z">
              <w:rPr>
                <w:color w:val="000000" w:themeColor="text1"/>
              </w:rPr>
            </w:rPrChange>
          </w:rPr>
          <w:t xml:space="preserve"> </w:t>
        </w:r>
      </w:ins>
      <w:moveFromRangeStart w:id="11755" w:author="Ruijie Xu" w:date="2022-01-30T13:36:00Z" w:name="move94442189"/>
      <w:moveFrom w:id="11756" w:author="Ruijie Xu" w:date="2022-01-30T13:36:00Z">
        <w:r w:rsidR="00254DB1" w:rsidRPr="002B42A7" w:rsidDel="00506F24">
          <w:rPr>
            <w:rFonts w:ascii="Times New Roman" w:hAnsi="Times New Roman" w:cs="Times New Roman"/>
            <w:color w:val="000000" w:themeColor="text1"/>
            <w:rPrChange w:id="11757" w:author="Ruijie Xu" w:date="2022-03-10T12:31:00Z">
              <w:rPr>
                <w:color w:val="000000" w:themeColor="text1"/>
              </w:rPr>
            </w:rPrChange>
          </w:rPr>
          <w:t>In a previous study</w:t>
        </w:r>
        <w:r w:rsidR="002A18C6" w:rsidRPr="002B42A7" w:rsidDel="00506F24">
          <w:rPr>
            <w:rFonts w:ascii="Times New Roman" w:hAnsi="Times New Roman" w:cs="Times New Roman"/>
            <w:color w:val="000000" w:themeColor="text1"/>
            <w:rPrChange w:id="11758" w:author="Ruijie Xu" w:date="2022-03-10T12:31:00Z">
              <w:rPr>
                <w:color w:val="000000" w:themeColor="text1"/>
              </w:rPr>
            </w:rPrChange>
          </w:rPr>
          <w:t xml:space="preserve"> </w:t>
        </w:r>
        <w:r w:rsidR="002A18C6" w:rsidRPr="002B42A7" w:rsidDel="00506F24">
          <w:rPr>
            <w:rFonts w:ascii="Times New Roman" w:hAnsi="Times New Roman" w:cs="Times New Roman"/>
            <w:color w:val="000000" w:themeColor="text1"/>
            <w:rPrChange w:id="11759" w:author="Ruijie Xu" w:date="2022-03-10T12:31:00Z">
              <w:rPr>
                <w:color w:val="000000" w:themeColor="text1"/>
              </w:rPr>
            </w:rPrChange>
          </w:rPr>
          <w:fldChar w:fldCharType="begin"/>
        </w:r>
        <w:r w:rsidR="00506F24" w:rsidRPr="002B42A7" w:rsidDel="00506F24">
          <w:rPr>
            <w:rFonts w:ascii="Times New Roman" w:hAnsi="Times New Roman" w:cs="Times New Roman"/>
            <w:color w:val="000000" w:themeColor="text1"/>
            <w:rPrChange w:id="11760" w:author="Ruijie Xu" w:date="2022-03-10T12:31:00Z">
              <w:rPr>
                <w:color w:val="000000" w:themeColor="text1"/>
              </w:rPr>
            </w:rPrChange>
          </w:rPr>
          <w:instrText xml:space="preserve"> ADDIN ZOTERO_ITEM CSL_CITATION {"citationID":"oDpbAOnh","properties":{"formattedCitation":"(Rajeev {\\i{}et al.}, 2020)","plainCitation":"(Rajeev et al., 2020)","noteIndex":0},"citationItems":[{"id":"y7Rngnif/PtI6PK7d","uris":["http://zotero.org/users/local/YOB362yk/items/GPJ72UIF"],"uri":["http://zotero.org/users/local/YOB362yk/items/GPJ72UIF"],"itemData":{"id":1292,"type":"article-journal","abstract":"In this study, we detected and characterized Leptospira infection and exp osure in rats on the Caribbean island of Saint Kitts for the first time. We detected Leptospira infection in 17/29 (59%), 14/29 (48)%, and 11/29 (38)% of rats by RT-PCR, culture, and immunofluorescence assay, respectively. Whole genome sequencing (WGS) and analysis and serogrouping of 17 Leptospira strains isolated from rats revealed their close relationship with L. interrogans serogroup Icterohaemorrhagiae (n = 10) and L. borgpetersenii serogroup Ballum (n = 7). WGS, serogrouping, and additional PCR tests on rat kidneys confirmed mixed infections with L. interrogans and L. borgpetersenii in the kidneys of three rats. Microscopic agglutination test (MAT) was positive for 25/29 (87%) of the rats tested, and the response was restricted to serovars Icterohaemorrhagiae {24/29(83%)}, Mankarso {4/29(14%)}, Copenhageni {4/29(14%)}, Grippotyphosa {2/29(7%)}, and Wolffi {1/29(3%)}. Interestingly, there was no agglutinating antibody response to serovar Ballum. We observed a similar pattern in the serologic response using Leptospira isolates obtained from this study with each of the rat sera, with strong response to L. interrogans isolates but minimal reactivity to L. borgpetersenii isolates. Our findings suggest the use of multiple complementary diagnostic tests for Leptospira surveillance and diagnosis to improve the accuracy of the data.","container-title":"Animals","DOI":"10.3390/ani10020350","issue":"2","language":"en","note":"number: 2\npublisher: Multidisciplinary Digital Publishing Institute","page":"350","source":"www.mdpi.com","title":"Detection and Characterization of Leptospira Infection and Exposure in Rats on the Caribbean Island of Saint Kitts","URL":"https://www.mdpi.com/2076-2615/10/2/350","volume":"10","author":[{"family":"Rajeev","given":"Sreekumari"},{"family":"Shiokawa","given":"Kanae"},{"family":"Llanes","given":"Alejandro"},{"family":"Rajeev","given":"Malavika"},{"family":"Restrepo","given":"Carlos Mario"},{"family":"Chin","given":"Raymond"},{"family":"Cedeño","given":"Eymi"},{"family":"Ellis","given":"Esteban"}],"accessed":{"date-parts":[["2021",3,2]]},"issued":{"date-parts":[["2020",2]]}}}],"schema":"https://github.com/citation-style-language/schema/raw/master/csl-citation.json"} </w:instrText>
        </w:r>
        <w:r w:rsidR="002A18C6" w:rsidRPr="002B42A7" w:rsidDel="00506F24">
          <w:rPr>
            <w:rFonts w:ascii="Times New Roman" w:hAnsi="Times New Roman" w:cs="Times New Roman"/>
            <w:color w:val="000000" w:themeColor="text1"/>
            <w:rPrChange w:id="11761" w:author="Ruijie Xu" w:date="2022-03-10T12:31:00Z">
              <w:rPr>
                <w:color w:val="000000" w:themeColor="text1"/>
              </w:rPr>
            </w:rPrChange>
          </w:rPr>
          <w:fldChar w:fldCharType="separate"/>
        </w:r>
        <w:r w:rsidR="00350DBF" w:rsidRPr="002B42A7" w:rsidDel="00506F24">
          <w:rPr>
            <w:rFonts w:ascii="Times New Roman" w:hAnsi="Times New Roman" w:cs="Times New Roman"/>
            <w:color w:val="000000"/>
            <w:rPrChange w:id="11762" w:author="Ruijie Xu" w:date="2022-03-10T12:31:00Z">
              <w:rPr>
                <w:color w:val="000000"/>
              </w:rPr>
            </w:rPrChange>
          </w:rPr>
          <w:t xml:space="preserve">(Rajeev </w:t>
        </w:r>
        <w:r w:rsidR="00350DBF" w:rsidRPr="002B42A7" w:rsidDel="00506F24">
          <w:rPr>
            <w:rFonts w:ascii="Times New Roman" w:hAnsi="Times New Roman" w:cs="Times New Roman"/>
            <w:i/>
            <w:iCs/>
            <w:color w:val="000000"/>
            <w:rPrChange w:id="11763" w:author="Ruijie Xu" w:date="2022-03-10T12:31:00Z">
              <w:rPr>
                <w:i/>
                <w:iCs/>
                <w:color w:val="000000"/>
              </w:rPr>
            </w:rPrChange>
          </w:rPr>
          <w:t>et al.</w:t>
        </w:r>
        <w:r w:rsidR="00350DBF" w:rsidRPr="002B42A7" w:rsidDel="00506F24">
          <w:rPr>
            <w:rFonts w:ascii="Times New Roman" w:hAnsi="Times New Roman" w:cs="Times New Roman"/>
            <w:color w:val="000000"/>
            <w:rPrChange w:id="11764" w:author="Ruijie Xu" w:date="2022-03-10T12:31:00Z">
              <w:rPr>
                <w:color w:val="000000"/>
              </w:rPr>
            </w:rPrChange>
          </w:rPr>
          <w:t>, 2020)</w:t>
        </w:r>
        <w:r w:rsidR="002A18C6" w:rsidRPr="002B42A7" w:rsidDel="00506F24">
          <w:rPr>
            <w:rFonts w:ascii="Times New Roman" w:hAnsi="Times New Roman" w:cs="Times New Roman"/>
            <w:color w:val="000000" w:themeColor="text1"/>
            <w:rPrChange w:id="11765" w:author="Ruijie Xu" w:date="2022-03-10T12:31:00Z">
              <w:rPr>
                <w:color w:val="000000" w:themeColor="text1"/>
              </w:rPr>
            </w:rPrChange>
          </w:rPr>
          <w:fldChar w:fldCharType="end"/>
        </w:r>
        <w:r w:rsidR="00254DB1" w:rsidRPr="002B42A7" w:rsidDel="00506F24">
          <w:rPr>
            <w:rFonts w:ascii="Times New Roman" w:hAnsi="Times New Roman" w:cs="Times New Roman"/>
            <w:color w:val="000000" w:themeColor="text1"/>
            <w:rPrChange w:id="11766" w:author="Ruijie Xu" w:date="2022-03-10T12:31:00Z">
              <w:rPr>
                <w:color w:val="000000" w:themeColor="text1"/>
              </w:rPr>
            </w:rPrChange>
          </w:rPr>
          <w:t xml:space="preserve">, </w:t>
        </w:r>
      </w:moveFrom>
      <w:bookmarkStart w:id="11767" w:name="OLE_LINK117"/>
      <w:bookmarkStart w:id="11768" w:name="OLE_LINK124"/>
      <w:moveFromRangeEnd w:id="11755"/>
      <w:ins w:id="11769" w:author="Ruijie Xu" w:date="2022-01-30T14:42:00Z">
        <w:r w:rsidR="00B352B9" w:rsidRPr="002B42A7">
          <w:rPr>
            <w:rFonts w:ascii="Times New Roman" w:hAnsi="Times New Roman" w:cs="Times New Roman"/>
            <w:color w:val="000000" w:themeColor="text1"/>
            <w:rPrChange w:id="11770" w:author="Ruijie Xu" w:date="2022-03-10T12:31:00Z">
              <w:rPr>
                <w:color w:val="000000" w:themeColor="text1"/>
              </w:rPr>
            </w:rPrChange>
          </w:rPr>
          <w:t>w</w:t>
        </w:r>
      </w:ins>
      <w:del w:id="11771" w:author="Ruijie Xu" w:date="2022-01-30T13:36:00Z">
        <w:r w:rsidR="00254DB1" w:rsidRPr="002B42A7" w:rsidDel="00506F24">
          <w:rPr>
            <w:rFonts w:ascii="Times New Roman" w:hAnsi="Times New Roman" w:cs="Times New Roman"/>
            <w:color w:val="000000" w:themeColor="text1"/>
            <w:rPrChange w:id="11772" w:author="Ruijie Xu" w:date="2022-03-10T12:31:00Z">
              <w:rPr>
                <w:color w:val="000000" w:themeColor="text1"/>
              </w:rPr>
            </w:rPrChange>
          </w:rPr>
          <w:delText>w</w:delText>
        </w:r>
      </w:del>
      <w:r w:rsidR="00254DB1" w:rsidRPr="002B42A7">
        <w:rPr>
          <w:rFonts w:ascii="Times New Roman" w:hAnsi="Times New Roman" w:cs="Times New Roman"/>
          <w:color w:val="000000" w:themeColor="text1"/>
          <w:rPrChange w:id="11773" w:author="Ruijie Xu" w:date="2022-03-10T12:31:00Z">
            <w:rPr>
              <w:color w:val="000000" w:themeColor="text1"/>
            </w:rPr>
          </w:rPrChange>
        </w:rPr>
        <w:t xml:space="preserve">e </w:t>
      </w:r>
      <w:ins w:id="11774" w:author="Ruijie Xu" w:date="2022-01-30T13:37:00Z">
        <w:del w:id="11775" w:author="Rajeev, Sree" w:date="2022-03-03T11:46:00Z">
          <w:r w:rsidR="00506F24" w:rsidRPr="002B42A7" w:rsidDel="006F201E">
            <w:rPr>
              <w:rFonts w:ascii="Times New Roman" w:hAnsi="Times New Roman" w:cs="Times New Roman"/>
              <w:color w:val="000000" w:themeColor="text1"/>
              <w:rPrChange w:id="11776" w:author="Ruijie Xu" w:date="2022-03-10T12:31:00Z">
                <w:rPr>
                  <w:color w:val="000000" w:themeColor="text1"/>
                </w:rPr>
              </w:rPrChange>
            </w:rPr>
            <w:delText>diagnosed</w:delText>
          </w:r>
        </w:del>
      </w:ins>
      <w:del w:id="11777" w:author="Rajeev, Sree" w:date="2022-03-03T11:46:00Z">
        <w:r w:rsidR="00254DB1" w:rsidRPr="002B42A7" w:rsidDel="006F201E">
          <w:rPr>
            <w:rFonts w:ascii="Times New Roman" w:hAnsi="Times New Roman" w:cs="Times New Roman"/>
            <w:color w:val="000000" w:themeColor="text1"/>
            <w:rPrChange w:id="11778" w:author="Ruijie Xu" w:date="2022-03-10T12:31:00Z">
              <w:rPr>
                <w:color w:val="000000" w:themeColor="text1"/>
              </w:rPr>
            </w:rPrChange>
          </w:rPr>
          <w:delText xml:space="preserve">identified the presence of </w:delText>
        </w:r>
        <w:r w:rsidR="00254DB1" w:rsidRPr="002B42A7" w:rsidDel="006F201E">
          <w:rPr>
            <w:rFonts w:ascii="Times New Roman" w:hAnsi="Times New Roman" w:cs="Times New Roman"/>
            <w:i/>
            <w:color w:val="000000" w:themeColor="text1"/>
            <w:rPrChange w:id="11779" w:author="Ruijie Xu" w:date="2022-03-10T12:31:00Z">
              <w:rPr>
                <w:i/>
                <w:color w:val="000000" w:themeColor="text1"/>
              </w:rPr>
            </w:rPrChange>
          </w:rPr>
          <w:delText>Leptospira</w:delText>
        </w:r>
      </w:del>
      <w:ins w:id="11780" w:author="Ruijie Xu" w:date="2022-02-02T11:02:00Z">
        <w:del w:id="11781" w:author="Rajeev, Sree" w:date="2022-03-03T11:46:00Z">
          <w:r w:rsidR="00463AA7" w:rsidRPr="002B42A7" w:rsidDel="006F201E">
            <w:rPr>
              <w:rFonts w:ascii="Times New Roman" w:hAnsi="Times New Roman" w:cs="Times New Roman"/>
              <w:i/>
              <w:color w:val="000000" w:themeColor="text1"/>
              <w:rPrChange w:id="11782" w:author="Ruijie Xu" w:date="2022-03-10T12:31:00Z">
                <w:rPr>
                  <w:i/>
                  <w:color w:val="000000" w:themeColor="text1"/>
                </w:rPr>
              </w:rPrChange>
            </w:rPr>
            <w:delText>Leptospira</w:delText>
          </w:r>
        </w:del>
      </w:ins>
      <w:del w:id="11783" w:author="Rajeev, Sree" w:date="2022-03-03T11:46:00Z">
        <w:r w:rsidR="00254DB1" w:rsidRPr="002B42A7" w:rsidDel="006F201E">
          <w:rPr>
            <w:rFonts w:ascii="Times New Roman" w:hAnsi="Times New Roman" w:cs="Times New Roman"/>
            <w:color w:val="000000" w:themeColor="text1"/>
            <w:rPrChange w:id="11784" w:author="Ruijie Xu" w:date="2022-03-10T12:31:00Z">
              <w:rPr>
                <w:color w:val="000000" w:themeColor="text1"/>
              </w:rPr>
            </w:rPrChange>
          </w:rPr>
          <w:delText xml:space="preserve"> using</w:delText>
        </w:r>
      </w:del>
      <w:ins w:id="11785" w:author="Rajeev, Sree" w:date="2022-03-03T11:47:00Z">
        <w:del w:id="11786" w:author="Ruijie Xu" w:date="2022-03-10T11:37:00Z">
          <w:r w:rsidR="006F201E" w:rsidRPr="002B42A7" w:rsidDel="00FD2974">
            <w:rPr>
              <w:rFonts w:ascii="Times New Roman" w:hAnsi="Times New Roman" w:cs="Times New Roman"/>
              <w:color w:val="000000" w:themeColor="text1"/>
              <w:rPrChange w:id="11787" w:author="Ruijie Xu" w:date="2022-03-10T12:31:00Z">
                <w:rPr>
                  <w:rFonts w:ascii="Calibri" w:hAnsi="Calibri" w:cs="Calibri"/>
                  <w:color w:val="000000" w:themeColor="text1"/>
                </w:rPr>
              </w:rPrChange>
            </w:rPr>
            <w:delText xml:space="preserve"> </w:delText>
          </w:r>
        </w:del>
        <w:r w:rsidR="006F201E" w:rsidRPr="002B42A7">
          <w:rPr>
            <w:rFonts w:ascii="Times New Roman" w:hAnsi="Times New Roman" w:cs="Times New Roman"/>
            <w:color w:val="000000" w:themeColor="text1"/>
            <w:rPrChange w:id="11788" w:author="Ruijie Xu" w:date="2022-03-10T12:31:00Z">
              <w:rPr>
                <w:rFonts w:ascii="Calibri" w:hAnsi="Calibri" w:cs="Calibri"/>
                <w:color w:val="000000" w:themeColor="text1"/>
              </w:rPr>
            </w:rPrChange>
          </w:rPr>
          <w:t xml:space="preserve">compared the results from </w:t>
        </w:r>
      </w:ins>
      <w:del w:id="11789" w:author="Ruijie Xu" w:date="2022-03-16T17:07:00Z">
        <w:r w:rsidR="00254DB1" w:rsidRPr="002B42A7" w:rsidDel="00760291">
          <w:rPr>
            <w:rFonts w:ascii="Times New Roman" w:hAnsi="Times New Roman" w:cs="Times New Roman"/>
            <w:color w:val="000000" w:themeColor="text1"/>
            <w:rPrChange w:id="11790" w:author="Ruijie Xu" w:date="2022-03-10T12:31:00Z">
              <w:rPr>
                <w:color w:val="000000" w:themeColor="text1"/>
              </w:rPr>
            </w:rPrChange>
          </w:rPr>
          <w:delText xml:space="preserve"> </w:delText>
        </w:r>
      </w:del>
      <w:ins w:id="11791" w:author="Ruijie Xu" w:date="2022-01-30T13:37:00Z">
        <w:r w:rsidR="00506F24" w:rsidRPr="002B42A7">
          <w:rPr>
            <w:rFonts w:ascii="Times New Roman" w:hAnsi="Times New Roman" w:cs="Times New Roman"/>
            <w:color w:val="000000" w:themeColor="text1"/>
            <w:rPrChange w:id="11792" w:author="Ruijie Xu" w:date="2022-03-10T12:31:00Z">
              <w:rPr>
                <w:color w:val="000000" w:themeColor="text1"/>
              </w:rPr>
            </w:rPrChange>
          </w:rPr>
          <w:t xml:space="preserve">three </w:t>
        </w:r>
      </w:ins>
      <w:r w:rsidR="00254DB1" w:rsidRPr="002B42A7">
        <w:rPr>
          <w:rFonts w:ascii="Times New Roman" w:hAnsi="Times New Roman" w:cs="Times New Roman"/>
          <w:color w:val="000000" w:themeColor="text1"/>
          <w:rPrChange w:id="11793" w:author="Ruijie Xu" w:date="2022-03-10T12:31:00Z">
            <w:rPr>
              <w:color w:val="000000" w:themeColor="text1"/>
            </w:rPr>
          </w:rPrChange>
        </w:rPr>
        <w:t>traditional method</w:t>
      </w:r>
      <w:ins w:id="11794" w:author="Rajeev, Sree" w:date="2022-03-03T11:47:00Z">
        <w:r w:rsidR="006F201E" w:rsidRPr="002B42A7">
          <w:rPr>
            <w:rFonts w:ascii="Times New Roman" w:hAnsi="Times New Roman" w:cs="Times New Roman"/>
            <w:color w:val="000000" w:themeColor="text1"/>
            <w:rPrChange w:id="11795" w:author="Ruijie Xu" w:date="2022-03-10T12:31:00Z">
              <w:rPr>
                <w:color w:val="000000" w:themeColor="text1"/>
              </w:rPr>
            </w:rPrChange>
          </w:rPr>
          <w:t>s</w:t>
        </w:r>
      </w:ins>
      <w:del w:id="11796" w:author="Rajeev, Sree" w:date="2022-03-03T11:47:00Z">
        <w:r w:rsidR="00254DB1" w:rsidRPr="002B42A7" w:rsidDel="006F201E">
          <w:rPr>
            <w:rFonts w:ascii="Times New Roman" w:hAnsi="Times New Roman" w:cs="Times New Roman"/>
            <w:color w:val="000000" w:themeColor="text1"/>
            <w:rPrChange w:id="11797" w:author="Ruijie Xu" w:date="2022-03-10T12:31:00Z">
              <w:rPr>
                <w:color w:val="000000" w:themeColor="text1"/>
              </w:rPr>
            </w:rPrChange>
          </w:rPr>
          <w:delText>ologies</w:delText>
        </w:r>
      </w:del>
      <w:r w:rsidR="00254DB1" w:rsidRPr="002B42A7">
        <w:rPr>
          <w:rFonts w:ascii="Times New Roman" w:hAnsi="Times New Roman" w:cs="Times New Roman"/>
          <w:color w:val="000000" w:themeColor="text1"/>
          <w:rPrChange w:id="11798" w:author="Ruijie Xu" w:date="2022-03-10T12:31:00Z">
            <w:rPr>
              <w:color w:val="000000" w:themeColor="text1"/>
            </w:rPr>
          </w:rPrChange>
        </w:rPr>
        <w:t xml:space="preserve"> </w:t>
      </w:r>
      <w:ins w:id="11799" w:author="Ruijie Xu" w:date="2022-01-30T13:38:00Z">
        <w:r w:rsidR="00304715" w:rsidRPr="002B42A7">
          <w:rPr>
            <w:rFonts w:ascii="Times New Roman" w:hAnsi="Times New Roman" w:cs="Times New Roman"/>
            <w:color w:val="000000" w:themeColor="text1"/>
            <w:rPrChange w:id="11800" w:author="Ruijie Xu" w:date="2022-03-10T12:31:00Z">
              <w:rPr>
                <w:color w:val="000000" w:themeColor="text1"/>
              </w:rPr>
            </w:rPrChange>
          </w:rPr>
          <w:t xml:space="preserve">(PCR/DFA/Culture) </w:t>
        </w:r>
      </w:ins>
      <w:del w:id="11801" w:author="Rajeev, Sree" w:date="2022-03-03T11:47:00Z">
        <w:r w:rsidR="00254DB1" w:rsidRPr="002B42A7" w:rsidDel="006F201E">
          <w:rPr>
            <w:rFonts w:ascii="Times New Roman" w:hAnsi="Times New Roman" w:cs="Times New Roman"/>
            <w:color w:val="000000" w:themeColor="text1"/>
            <w:rPrChange w:id="11802" w:author="Ruijie Xu" w:date="2022-03-10T12:31:00Z">
              <w:rPr>
                <w:color w:val="000000" w:themeColor="text1"/>
              </w:rPr>
            </w:rPrChange>
          </w:rPr>
          <w:delText xml:space="preserve">in </w:delText>
        </w:r>
        <w:r w:rsidR="003A5F39" w:rsidRPr="002B42A7" w:rsidDel="006F201E">
          <w:rPr>
            <w:rFonts w:ascii="Times New Roman" w:hAnsi="Times New Roman" w:cs="Times New Roman"/>
            <w:color w:val="000000" w:themeColor="text1"/>
            <w:rPrChange w:id="11803" w:author="Ruijie Xu" w:date="2022-03-10T12:31:00Z">
              <w:rPr>
                <w:color w:val="000000" w:themeColor="text1"/>
              </w:rPr>
            </w:rPrChange>
          </w:rPr>
          <w:delText>the</w:delText>
        </w:r>
      </w:del>
      <w:ins w:id="11804" w:author="Rajeev, Sree" w:date="2022-03-03T11:47:00Z">
        <w:r w:rsidR="006F201E" w:rsidRPr="002B42A7">
          <w:rPr>
            <w:rFonts w:ascii="Times New Roman" w:hAnsi="Times New Roman" w:cs="Times New Roman"/>
            <w:color w:val="000000" w:themeColor="text1"/>
            <w:rPrChange w:id="11805" w:author="Ruijie Xu" w:date="2022-03-10T12:31:00Z">
              <w:rPr>
                <w:color w:val="000000" w:themeColor="text1"/>
              </w:rPr>
            </w:rPrChange>
          </w:rPr>
          <w:t>applied to</w:t>
        </w:r>
        <w:del w:id="11806" w:author="Ruijie Xu" w:date="2022-03-10T11:38:00Z">
          <w:r w:rsidR="006F201E" w:rsidRPr="002B42A7" w:rsidDel="00073937">
            <w:rPr>
              <w:rFonts w:ascii="Times New Roman" w:hAnsi="Times New Roman" w:cs="Times New Roman"/>
              <w:color w:val="000000" w:themeColor="text1"/>
              <w:rPrChange w:id="11807" w:author="Ruijie Xu" w:date="2022-03-10T12:31:00Z">
                <w:rPr>
                  <w:color w:val="000000" w:themeColor="text1"/>
                </w:rPr>
              </w:rPrChange>
            </w:rPr>
            <w:delText xml:space="preserve"> </w:delText>
          </w:r>
        </w:del>
      </w:ins>
      <w:r w:rsidR="003A5F39" w:rsidRPr="002B42A7">
        <w:rPr>
          <w:rFonts w:ascii="Times New Roman" w:hAnsi="Times New Roman" w:cs="Times New Roman"/>
          <w:color w:val="000000" w:themeColor="text1"/>
          <w:rPrChange w:id="11808" w:author="Ruijie Xu" w:date="2022-03-10T12:31:00Z">
            <w:rPr>
              <w:color w:val="000000" w:themeColor="text1"/>
            </w:rPr>
          </w:rPrChange>
        </w:rPr>
        <w:t xml:space="preserve"> kidney </w:t>
      </w:r>
      <w:r w:rsidR="00254DB1" w:rsidRPr="002B42A7">
        <w:rPr>
          <w:rFonts w:ascii="Times New Roman" w:hAnsi="Times New Roman" w:cs="Times New Roman"/>
          <w:color w:val="000000" w:themeColor="text1"/>
          <w:rPrChange w:id="11809" w:author="Ruijie Xu" w:date="2022-03-10T12:31:00Z">
            <w:rPr>
              <w:color w:val="000000" w:themeColor="text1"/>
            </w:rPr>
          </w:rPrChange>
        </w:rPr>
        <w:t>sample</w:t>
      </w:r>
      <w:ins w:id="11810" w:author="Ruijie Xu" w:date="2022-01-30T13:37:00Z">
        <w:r w:rsidR="00506F24" w:rsidRPr="002B42A7">
          <w:rPr>
            <w:rFonts w:ascii="Times New Roman" w:hAnsi="Times New Roman" w:cs="Times New Roman"/>
            <w:color w:val="000000" w:themeColor="text1"/>
            <w:rPrChange w:id="11811" w:author="Ruijie Xu" w:date="2022-03-10T12:31:00Z">
              <w:rPr>
                <w:color w:val="000000" w:themeColor="text1"/>
              </w:rPr>
            </w:rPrChange>
          </w:rPr>
          <w:t>s</w:t>
        </w:r>
      </w:ins>
      <w:del w:id="11812" w:author="Ruijie Xu" w:date="2022-01-30T13:37:00Z">
        <w:r w:rsidR="00254DB1" w:rsidRPr="002B42A7" w:rsidDel="00506F24">
          <w:rPr>
            <w:rFonts w:ascii="Times New Roman" w:hAnsi="Times New Roman" w:cs="Times New Roman"/>
            <w:color w:val="000000" w:themeColor="text1"/>
            <w:rPrChange w:id="11813" w:author="Ruijie Xu" w:date="2022-03-10T12:31:00Z">
              <w:rPr>
                <w:color w:val="000000" w:themeColor="text1"/>
              </w:rPr>
            </w:rPrChange>
          </w:rPr>
          <w:delText>s of rats</w:delText>
        </w:r>
      </w:del>
      <w:r w:rsidR="00254DB1" w:rsidRPr="002B42A7">
        <w:rPr>
          <w:rFonts w:ascii="Times New Roman" w:hAnsi="Times New Roman" w:cs="Times New Roman"/>
          <w:color w:val="000000" w:themeColor="text1"/>
          <w:rPrChange w:id="11814" w:author="Ruijie Xu" w:date="2022-03-10T12:31:00Z">
            <w:rPr>
              <w:color w:val="000000" w:themeColor="text1"/>
            </w:rPr>
          </w:rPrChange>
        </w:rPr>
        <w:t xml:space="preserve"> </w:t>
      </w:r>
      <w:ins w:id="11815" w:author="Rajeev, Sree" w:date="2022-03-03T11:47:00Z">
        <w:r w:rsidR="006F201E" w:rsidRPr="002B42A7">
          <w:rPr>
            <w:rFonts w:ascii="Times New Roman" w:hAnsi="Times New Roman" w:cs="Times New Roman"/>
            <w:color w:val="000000" w:themeColor="text1"/>
            <w:rPrChange w:id="11816" w:author="Ruijie Xu" w:date="2022-03-10T12:31:00Z">
              <w:rPr>
                <w:color w:val="000000" w:themeColor="text1"/>
              </w:rPr>
            </w:rPrChange>
          </w:rPr>
          <w:t xml:space="preserve">reported in a </w:t>
        </w:r>
      </w:ins>
      <w:ins w:id="11817" w:author="Ruijie Xu" w:date="2022-01-30T14:42:00Z">
        <w:del w:id="11818" w:author="Rajeev, Sree" w:date="2022-03-03T11:47:00Z">
          <w:r w:rsidR="00B352B9" w:rsidRPr="002B42A7" w:rsidDel="006F201E">
            <w:rPr>
              <w:rFonts w:ascii="Times New Roman" w:hAnsi="Times New Roman" w:cs="Times New Roman"/>
              <w:color w:val="000000" w:themeColor="text1"/>
              <w:rPrChange w:id="11819" w:author="Ruijie Xu" w:date="2022-03-10T12:31:00Z">
                <w:rPr>
                  <w:color w:val="000000" w:themeColor="text1"/>
                </w:rPr>
              </w:rPrChange>
            </w:rPr>
            <w:delText xml:space="preserve">alone </w:delText>
          </w:r>
        </w:del>
      </w:ins>
      <w:del w:id="11820" w:author="Rajeev, Sree" w:date="2022-03-03T11:47:00Z">
        <w:r w:rsidR="00254DB1" w:rsidRPr="002B42A7" w:rsidDel="006F201E">
          <w:rPr>
            <w:rFonts w:ascii="Times New Roman" w:hAnsi="Times New Roman" w:cs="Times New Roman"/>
            <w:color w:val="000000" w:themeColor="text1"/>
            <w:rPrChange w:id="11821" w:author="Ruijie Xu" w:date="2022-03-10T12:31:00Z">
              <w:rPr>
                <w:color w:val="000000" w:themeColor="text1"/>
              </w:rPr>
            </w:rPrChange>
          </w:rPr>
          <w:delText>R22, R27, and R28</w:delText>
        </w:r>
      </w:del>
      <w:ins w:id="11822" w:author="Ruijie Xu" w:date="2022-01-30T13:36:00Z">
        <w:del w:id="11823" w:author="Rajeev, Sree" w:date="2022-03-03T11:47:00Z">
          <w:r w:rsidR="00506F24" w:rsidRPr="002B42A7" w:rsidDel="006F201E">
            <w:rPr>
              <w:rFonts w:ascii="Times New Roman" w:hAnsi="Times New Roman" w:cs="Times New Roman"/>
              <w:color w:val="000000" w:themeColor="text1"/>
              <w:rPrChange w:id="11824" w:author="Ruijie Xu" w:date="2022-03-10T12:31:00Z">
                <w:rPr>
                  <w:color w:val="000000" w:themeColor="text1"/>
                </w:rPr>
              </w:rPrChange>
            </w:rPr>
            <w:delText>i</w:delText>
          </w:r>
        </w:del>
      </w:ins>
      <w:moveToRangeStart w:id="11825" w:author="Ruijie Xu" w:date="2022-01-30T13:36:00Z" w:name="move94442189"/>
      <w:moveTo w:id="11826" w:author="Ruijie Xu" w:date="2022-01-30T13:36:00Z">
        <w:del w:id="11827" w:author="Rajeev, Sree" w:date="2022-03-03T11:47:00Z">
          <w:r w:rsidR="00506F24" w:rsidRPr="002B42A7" w:rsidDel="006F201E">
            <w:rPr>
              <w:rFonts w:ascii="Times New Roman" w:hAnsi="Times New Roman" w:cs="Times New Roman"/>
              <w:color w:val="000000" w:themeColor="text1"/>
              <w:rPrChange w:id="11828" w:author="Ruijie Xu" w:date="2022-03-10T12:31:00Z">
                <w:rPr>
                  <w:color w:val="000000" w:themeColor="text1"/>
                </w:rPr>
              </w:rPrChange>
            </w:rPr>
            <w:delText xml:space="preserve">In a </w:delText>
          </w:r>
        </w:del>
        <w:r w:rsidR="00506F24" w:rsidRPr="002B42A7">
          <w:rPr>
            <w:rFonts w:ascii="Times New Roman" w:hAnsi="Times New Roman" w:cs="Times New Roman"/>
            <w:color w:val="000000" w:themeColor="text1"/>
            <w:rPrChange w:id="11829" w:author="Ruijie Xu" w:date="2022-03-10T12:31:00Z">
              <w:rPr>
                <w:color w:val="000000" w:themeColor="text1"/>
              </w:rPr>
            </w:rPrChange>
          </w:rPr>
          <w:t xml:space="preserve">previous study </w:t>
        </w:r>
        <w:r w:rsidR="00506F24" w:rsidRPr="002B42A7">
          <w:rPr>
            <w:rFonts w:ascii="Times New Roman" w:hAnsi="Times New Roman" w:cs="Times New Roman"/>
            <w:color w:val="000000" w:themeColor="text1"/>
            <w:rPrChange w:id="11830" w:author="Ruijie Xu" w:date="2022-03-10T12:31:00Z">
              <w:rPr>
                <w:color w:val="000000" w:themeColor="text1"/>
              </w:rPr>
            </w:rPrChange>
          </w:rPr>
          <w:fldChar w:fldCharType="begin"/>
        </w:r>
      </w:moveTo>
      <w:r w:rsidR="004765A2" w:rsidRPr="002B42A7">
        <w:rPr>
          <w:rFonts w:ascii="Times New Roman" w:hAnsi="Times New Roman" w:cs="Times New Roman"/>
          <w:color w:val="000000" w:themeColor="text1"/>
          <w:rPrChange w:id="11831" w:author="Ruijie Xu" w:date="2022-03-10T12:31:00Z">
            <w:rPr>
              <w:color w:val="000000" w:themeColor="text1"/>
            </w:rPr>
          </w:rPrChange>
        </w:rPr>
        <w:instrText xml:space="preserve"> ADDIN ZOTERO_ITEM CSL_CITATION {"citationID":"oDpbAOnh","properties":{"formattedCitation":"(Rajeev {\\i{}et al.}, 2020)","plainCitation":"(Rajeev et al., 2020)","noteIndex":0},"citationItems":[{"id":"1BY60Z0f/C0o2RZST","uris":["http://zotero.org/users/local/YOB362yk/items/GPJ72UIF"],"itemData":{"id":1292,"type":"article-journal","abstract":"In this study, we detected and characterized Leptospira infection and exp osure in rats on the Caribbean island of Saint Kitts for the first time. We detected Leptospira infection in 17/29 (59%), 14/29 (48)%, and 11/29 (38)% of rats by RT-PCR, culture, and immunofluorescence assay, respectively. Whole genome sequencing (WGS) and analysis and serogrouping of 17 Leptospira strains isolated from rats revealed their close relationship with L. interrogans serogroup Icterohaemorrhagiae (n = 10) and L. borgpetersenii serogroup Ballum (n = 7). WGS, serogrouping, and additional PCR tests on rat kidneys confirmed mixed infections with L. interrogans and L. borgpetersenii in the kidneys of three rats. Microscopic agglutination test (MAT) was positive for 25/29 (87%) of the rats tested, and the response was restricted to serovars Icterohaemorrhagiae {24/29(83%)}, Mankarso {4/29(14%)}, Copenhageni {4/29(14%)}, Grippotyphosa {2/29(7%)}, and Wolffi {1/29(3%)}. Interestingly, there was no agglutinating antibody response to serovar Ballum. We observed a similar pattern in the serologic response using Leptospira isolates obtained from this study with each of the rat sera, with strong response to L. interrogans isolates but minimal reactivity to L. borgpetersenii isolates. Our findings suggest the use of multiple complementary diagnostic tests for Leptospira surveillance and diagnosis to improve the accuracy of the data.","container-title":"Animals","DOI":"10.3390/ani10020350","issue":"2","language":"en","note":"number: 2\npublisher: Multidisciplinary Digital Publishing Institute","page":"350","source":"www.mdpi.com","title":"Detection and Characterization of Leptospira Infection and Exposure in Rats on the Caribbean Island of Saint Kitts","URL":"https://www.mdpi.com/2076-2615/10/2/350","volume":"10","author":[{"family":"Rajeev","given":"Sreekumari"},{"family":"Shiokawa","given":"Kanae"},{"family":"Llanes","given":"Alejandro"},{"family":"Rajeev","given":"Malavika"},{"family":"Restrepo","given":"Carlos Mario"},{"family":"Chin","given":"Raymond"},{"family":"Cedeño","given":"Eymi"},{"family":"Ellis","given":"Esteban"}],"accessed":{"date-parts":[["2021",3,2]]},"issued":{"date-parts":[["2020",2]]}}}],"schema":"https://github.com/citation-style-language/schema/raw/master/csl-citation.json"} </w:instrText>
      </w:r>
      <w:moveTo w:id="11832" w:author="Ruijie Xu" w:date="2022-01-30T13:36:00Z">
        <w:r w:rsidR="00506F24" w:rsidRPr="002B42A7">
          <w:rPr>
            <w:rFonts w:ascii="Times New Roman" w:hAnsi="Times New Roman" w:cs="Times New Roman"/>
            <w:color w:val="000000" w:themeColor="text1"/>
            <w:rPrChange w:id="11833" w:author="Ruijie Xu" w:date="2022-03-10T12:31:00Z">
              <w:rPr>
                <w:color w:val="000000" w:themeColor="text1"/>
              </w:rPr>
            </w:rPrChange>
          </w:rPr>
          <w:fldChar w:fldCharType="separate"/>
        </w:r>
        <w:r w:rsidR="00506F24" w:rsidRPr="002B42A7">
          <w:rPr>
            <w:rFonts w:ascii="Times New Roman" w:hAnsi="Times New Roman" w:cs="Times New Roman"/>
            <w:color w:val="000000"/>
            <w:rPrChange w:id="11834" w:author="Ruijie Xu" w:date="2022-03-10T12:31:00Z">
              <w:rPr>
                <w:color w:val="000000"/>
              </w:rPr>
            </w:rPrChange>
          </w:rPr>
          <w:t xml:space="preserve">(Rajeev </w:t>
        </w:r>
        <w:r w:rsidR="00506F24" w:rsidRPr="002B42A7">
          <w:rPr>
            <w:rFonts w:ascii="Times New Roman" w:hAnsi="Times New Roman" w:cs="Times New Roman"/>
            <w:i/>
            <w:iCs/>
            <w:color w:val="000000"/>
            <w:rPrChange w:id="11835" w:author="Ruijie Xu" w:date="2022-03-10T12:31:00Z">
              <w:rPr>
                <w:i/>
                <w:iCs/>
                <w:color w:val="000000"/>
              </w:rPr>
            </w:rPrChange>
          </w:rPr>
          <w:t>et al.</w:t>
        </w:r>
        <w:r w:rsidR="00506F24" w:rsidRPr="002B42A7">
          <w:rPr>
            <w:rFonts w:ascii="Times New Roman" w:hAnsi="Times New Roman" w:cs="Times New Roman"/>
            <w:color w:val="000000"/>
            <w:rPrChange w:id="11836" w:author="Ruijie Xu" w:date="2022-03-10T12:31:00Z">
              <w:rPr>
                <w:color w:val="000000"/>
              </w:rPr>
            </w:rPrChange>
          </w:rPr>
          <w:t>, 2020)</w:t>
        </w:r>
        <w:r w:rsidR="00506F24" w:rsidRPr="002B42A7">
          <w:rPr>
            <w:rFonts w:ascii="Times New Roman" w:hAnsi="Times New Roman" w:cs="Times New Roman"/>
            <w:color w:val="000000" w:themeColor="text1"/>
            <w:rPrChange w:id="11837" w:author="Ruijie Xu" w:date="2022-03-10T12:31:00Z">
              <w:rPr>
                <w:color w:val="000000" w:themeColor="text1"/>
              </w:rPr>
            </w:rPrChange>
          </w:rPr>
          <w:fldChar w:fldCharType="end"/>
        </w:r>
        <w:del w:id="11838" w:author="Ruijie Xu" w:date="2022-01-30T13:36:00Z">
          <w:r w:rsidR="00506F24" w:rsidRPr="002B42A7" w:rsidDel="00506F24">
            <w:rPr>
              <w:rFonts w:ascii="Times New Roman" w:hAnsi="Times New Roman" w:cs="Times New Roman"/>
              <w:color w:val="000000" w:themeColor="text1"/>
              <w:rPrChange w:id="11839" w:author="Ruijie Xu" w:date="2022-03-10T12:31:00Z">
                <w:rPr>
                  <w:color w:val="000000" w:themeColor="text1"/>
                </w:rPr>
              </w:rPrChange>
            </w:rPr>
            <w:delText xml:space="preserve">, </w:delText>
          </w:r>
        </w:del>
      </w:moveTo>
      <w:moveToRangeEnd w:id="11825"/>
      <w:r w:rsidR="002A18C6" w:rsidRPr="002B42A7">
        <w:rPr>
          <w:rFonts w:ascii="Times New Roman" w:hAnsi="Times New Roman" w:cs="Times New Roman"/>
          <w:color w:val="000000" w:themeColor="text1"/>
          <w:rPrChange w:id="11840" w:author="Ruijie Xu" w:date="2022-03-10T12:31:00Z">
            <w:rPr>
              <w:color w:val="000000" w:themeColor="text1"/>
            </w:rPr>
          </w:rPrChange>
        </w:rPr>
        <w:t>.</w:t>
      </w:r>
      <w:r w:rsidR="00254DB1" w:rsidRPr="002B42A7">
        <w:rPr>
          <w:rFonts w:ascii="Times New Roman" w:hAnsi="Times New Roman" w:cs="Times New Roman"/>
          <w:color w:val="000000" w:themeColor="text1"/>
          <w:rPrChange w:id="11841" w:author="Ruijie Xu" w:date="2022-03-10T12:31:00Z">
            <w:rPr>
              <w:color w:val="000000" w:themeColor="text1"/>
            </w:rPr>
          </w:rPrChange>
        </w:rPr>
        <w:t xml:space="preserve"> </w:t>
      </w:r>
      <w:bookmarkEnd w:id="11767"/>
      <w:bookmarkEnd w:id="11768"/>
      <w:ins w:id="11842" w:author="Ruijie Xu" w:date="2022-02-02T14:41:00Z">
        <w:r w:rsidR="004B0E83" w:rsidRPr="002B42A7">
          <w:rPr>
            <w:rFonts w:ascii="Times New Roman" w:hAnsi="Times New Roman" w:cs="Times New Roman"/>
            <w:color w:val="000000" w:themeColor="text1"/>
            <w:rPrChange w:id="11843" w:author="Ruijie Xu" w:date="2022-03-10T12:31:00Z">
              <w:rPr>
                <w:color w:val="000000" w:themeColor="text1"/>
              </w:rPr>
            </w:rPrChange>
          </w:rPr>
          <w:t>We found tha</w:t>
        </w:r>
      </w:ins>
      <w:ins w:id="11844" w:author="Ruijie Xu" w:date="2022-02-02T14:42:00Z">
        <w:r w:rsidR="004B0E83" w:rsidRPr="002B42A7">
          <w:rPr>
            <w:rFonts w:ascii="Times New Roman" w:hAnsi="Times New Roman" w:cs="Times New Roman"/>
            <w:color w:val="000000" w:themeColor="text1"/>
            <w:rPrChange w:id="11845" w:author="Ruijie Xu" w:date="2022-03-10T12:31:00Z">
              <w:rPr>
                <w:color w:val="000000" w:themeColor="text1"/>
              </w:rPr>
            </w:rPrChange>
          </w:rPr>
          <w:t>t m</w:t>
        </w:r>
      </w:ins>
      <w:del w:id="11846" w:author="Ruijie Xu" w:date="2022-02-02T14:41:00Z">
        <w:r w:rsidR="00234370" w:rsidRPr="002B42A7" w:rsidDel="004B0E83">
          <w:rPr>
            <w:rFonts w:ascii="Times New Roman" w:hAnsi="Times New Roman" w:cs="Times New Roman"/>
            <w:color w:val="000000" w:themeColor="text1"/>
            <w:rPrChange w:id="11847" w:author="Ruijie Xu" w:date="2022-03-10T12:31:00Z">
              <w:rPr>
                <w:color w:val="000000" w:themeColor="text1"/>
              </w:rPr>
            </w:rPrChange>
          </w:rPr>
          <w:delText>Th</w:delText>
        </w:r>
        <w:r w:rsidR="00254DB1" w:rsidRPr="002B42A7" w:rsidDel="004B0E83">
          <w:rPr>
            <w:rFonts w:ascii="Times New Roman" w:hAnsi="Times New Roman" w:cs="Times New Roman"/>
            <w:color w:val="000000" w:themeColor="text1"/>
            <w:rPrChange w:id="11848" w:author="Ruijie Xu" w:date="2022-03-10T12:31:00Z">
              <w:rPr>
                <w:color w:val="000000" w:themeColor="text1"/>
              </w:rPr>
            </w:rPrChange>
          </w:rPr>
          <w:delText xml:space="preserve">ese results suggest that </w:delText>
        </w:r>
      </w:del>
      <w:ins w:id="11849" w:author="Ruijie Xu" w:date="2022-01-30T13:39:00Z">
        <w:r w:rsidR="00FC259F" w:rsidRPr="002B42A7">
          <w:rPr>
            <w:rFonts w:ascii="Times New Roman" w:hAnsi="Times New Roman" w:cs="Times New Roman"/>
            <w:color w:val="000000" w:themeColor="text1"/>
            <w:rPrChange w:id="11850" w:author="Ruijie Xu" w:date="2022-03-10T12:31:00Z">
              <w:rPr>
                <w:color w:val="000000" w:themeColor="text1"/>
              </w:rPr>
            </w:rPrChange>
          </w:rPr>
          <w:t>ost software inc</w:t>
        </w:r>
      </w:ins>
      <w:ins w:id="11851" w:author="Ruijie Xu" w:date="2022-01-30T13:40:00Z">
        <w:r w:rsidR="00FC259F" w:rsidRPr="002B42A7">
          <w:rPr>
            <w:rFonts w:ascii="Times New Roman" w:hAnsi="Times New Roman" w:cs="Times New Roman"/>
            <w:color w:val="000000" w:themeColor="text1"/>
            <w:rPrChange w:id="11852" w:author="Ruijie Xu" w:date="2022-03-10T12:31:00Z">
              <w:rPr>
                <w:color w:val="000000" w:themeColor="text1"/>
              </w:rPr>
            </w:rPrChange>
          </w:rPr>
          <w:t>luded in our analysis ha</w:t>
        </w:r>
      </w:ins>
      <w:ins w:id="11853" w:author="Liliana Salvador" w:date="2022-03-08T20:37:00Z">
        <w:r w:rsidR="00A14B7E" w:rsidRPr="002B42A7">
          <w:rPr>
            <w:rFonts w:ascii="Times New Roman" w:hAnsi="Times New Roman" w:cs="Times New Roman"/>
            <w:color w:val="000000" w:themeColor="text1"/>
            <w:rPrChange w:id="11854" w:author="Ruijie Xu" w:date="2022-03-10T12:31:00Z">
              <w:rPr>
                <w:color w:val="000000" w:themeColor="text1"/>
              </w:rPr>
            </w:rPrChange>
          </w:rPr>
          <w:t>d</w:t>
        </w:r>
      </w:ins>
      <w:ins w:id="11855" w:author="Ruijie Xu" w:date="2022-01-30T13:40:00Z">
        <w:del w:id="11856" w:author="Liliana Salvador" w:date="2022-03-08T20:37:00Z">
          <w:r w:rsidR="00FC259F" w:rsidRPr="002B42A7" w:rsidDel="00A14B7E">
            <w:rPr>
              <w:rFonts w:ascii="Times New Roman" w:hAnsi="Times New Roman" w:cs="Times New Roman"/>
              <w:color w:val="000000" w:themeColor="text1"/>
              <w:rPrChange w:id="11857" w:author="Ruijie Xu" w:date="2022-03-10T12:31:00Z">
                <w:rPr>
                  <w:color w:val="000000" w:themeColor="text1"/>
                </w:rPr>
              </w:rPrChange>
            </w:rPr>
            <w:delText>s</w:delText>
          </w:r>
        </w:del>
      </w:ins>
      <w:ins w:id="11858" w:author="Ruijie Xu" w:date="2022-01-30T13:41:00Z">
        <w:r w:rsidR="00FC259F" w:rsidRPr="002B42A7">
          <w:rPr>
            <w:rFonts w:ascii="Times New Roman" w:hAnsi="Times New Roman" w:cs="Times New Roman"/>
            <w:color w:val="000000" w:themeColor="text1"/>
            <w:rPrChange w:id="11859" w:author="Ruijie Xu" w:date="2022-03-10T12:31:00Z">
              <w:rPr>
                <w:color w:val="000000" w:themeColor="text1"/>
              </w:rPr>
            </w:rPrChange>
          </w:rPr>
          <w:t xml:space="preserve"> similar sensitivity in </w:t>
        </w:r>
        <w:r w:rsidR="00FC259F" w:rsidRPr="002B42A7">
          <w:rPr>
            <w:rFonts w:ascii="Times New Roman" w:hAnsi="Times New Roman" w:cs="Times New Roman"/>
            <w:i/>
            <w:iCs/>
            <w:color w:val="000000" w:themeColor="text1"/>
            <w:rPrChange w:id="11860" w:author="Ruijie Xu" w:date="2022-03-10T12:31:00Z">
              <w:rPr>
                <w:color w:val="000000" w:themeColor="text1"/>
              </w:rPr>
            </w:rPrChange>
          </w:rPr>
          <w:t>Leptospira</w:t>
        </w:r>
        <w:r w:rsidR="00FC259F" w:rsidRPr="002B42A7">
          <w:rPr>
            <w:rFonts w:ascii="Times New Roman" w:hAnsi="Times New Roman" w:cs="Times New Roman"/>
            <w:color w:val="000000" w:themeColor="text1"/>
            <w:rPrChange w:id="11861" w:author="Ruijie Xu" w:date="2022-03-10T12:31:00Z">
              <w:rPr>
                <w:color w:val="000000" w:themeColor="text1"/>
              </w:rPr>
            </w:rPrChange>
          </w:rPr>
          <w:t xml:space="preserve"> identification with traditional methods, except for PCR</w:t>
        </w:r>
      </w:ins>
      <w:ins w:id="11862" w:author="Ruijie Xu" w:date="2022-02-02T14:42:00Z">
        <w:r w:rsidR="004B0E83" w:rsidRPr="002B42A7">
          <w:rPr>
            <w:rFonts w:ascii="Times New Roman" w:hAnsi="Times New Roman" w:cs="Times New Roman"/>
            <w:color w:val="000000" w:themeColor="text1"/>
            <w:rPrChange w:id="11863" w:author="Ruijie Xu" w:date="2022-03-10T12:31:00Z">
              <w:rPr>
                <w:color w:val="000000" w:themeColor="text1"/>
              </w:rPr>
            </w:rPrChange>
          </w:rPr>
          <w:t>.</w:t>
        </w:r>
      </w:ins>
      <w:ins w:id="11864" w:author="Ruijie Xu" w:date="2022-01-30T13:41:00Z">
        <w:r w:rsidR="00FC259F" w:rsidRPr="002B42A7">
          <w:rPr>
            <w:rFonts w:ascii="Times New Roman" w:hAnsi="Times New Roman" w:cs="Times New Roman"/>
            <w:color w:val="000000" w:themeColor="text1"/>
            <w:rPrChange w:id="11865" w:author="Ruijie Xu" w:date="2022-03-10T12:31:00Z">
              <w:rPr>
                <w:color w:val="000000" w:themeColor="text1"/>
              </w:rPr>
            </w:rPrChange>
          </w:rPr>
          <w:t xml:space="preserve"> </w:t>
        </w:r>
      </w:ins>
      <w:ins w:id="11866" w:author="Ruijie Xu" w:date="2022-01-30T13:45:00Z">
        <w:r w:rsidR="001305E1" w:rsidRPr="002B42A7">
          <w:rPr>
            <w:rFonts w:ascii="Times New Roman" w:hAnsi="Times New Roman" w:cs="Times New Roman"/>
            <w:color w:val="000000" w:themeColor="text1"/>
            <w:rPrChange w:id="11867" w:author="Ruijie Xu" w:date="2022-03-10T12:31:00Z">
              <w:rPr>
                <w:color w:val="000000" w:themeColor="text1"/>
              </w:rPr>
            </w:rPrChange>
          </w:rPr>
          <w:t>In addition</w:t>
        </w:r>
      </w:ins>
      <w:ins w:id="11868" w:author="Ruijie Xu" w:date="2022-01-30T13:41:00Z">
        <w:r w:rsidR="00FC259F" w:rsidRPr="002B42A7">
          <w:rPr>
            <w:rFonts w:ascii="Times New Roman" w:hAnsi="Times New Roman" w:cs="Times New Roman"/>
            <w:color w:val="000000" w:themeColor="text1"/>
            <w:rPrChange w:id="11869" w:author="Ruijie Xu" w:date="2022-03-10T12:31:00Z">
              <w:rPr>
                <w:color w:val="000000" w:themeColor="text1"/>
              </w:rPr>
            </w:rPrChange>
          </w:rPr>
          <w:t xml:space="preserve">, </w:t>
        </w:r>
      </w:ins>
      <w:ins w:id="11870" w:author="Ruijie Xu" w:date="2022-01-30T13:45:00Z">
        <w:r w:rsidR="001305E1" w:rsidRPr="002B42A7">
          <w:rPr>
            <w:rFonts w:ascii="Times New Roman" w:hAnsi="Times New Roman" w:cs="Times New Roman"/>
            <w:color w:val="000000" w:themeColor="text1"/>
            <w:rPrChange w:id="11871" w:author="Ruijie Xu" w:date="2022-03-10T12:31:00Z">
              <w:rPr>
                <w:color w:val="000000" w:themeColor="text1"/>
              </w:rPr>
            </w:rPrChange>
          </w:rPr>
          <w:t xml:space="preserve">Centrifuge </w:t>
        </w:r>
        <w:del w:id="11872" w:author="Liliana Salvador" w:date="2022-02-26T21:41:00Z">
          <w:r w:rsidR="001305E1" w:rsidRPr="002B42A7" w:rsidDel="00123495">
            <w:rPr>
              <w:rFonts w:ascii="Times New Roman" w:hAnsi="Times New Roman" w:cs="Times New Roman"/>
              <w:color w:val="000000" w:themeColor="text1"/>
              <w:rPrChange w:id="11873" w:author="Ruijie Xu" w:date="2022-03-10T12:31:00Z">
                <w:rPr>
                  <w:color w:val="000000" w:themeColor="text1"/>
                </w:rPr>
              </w:rPrChange>
            </w:rPr>
            <w:delText xml:space="preserve">has </w:delText>
          </w:r>
        </w:del>
        <w:r w:rsidR="001305E1" w:rsidRPr="002B42A7">
          <w:rPr>
            <w:rFonts w:ascii="Times New Roman" w:hAnsi="Times New Roman" w:cs="Times New Roman"/>
            <w:color w:val="000000" w:themeColor="text1"/>
            <w:rPrChange w:id="11874" w:author="Ruijie Xu" w:date="2022-03-10T12:31:00Z">
              <w:rPr>
                <w:color w:val="000000" w:themeColor="text1"/>
              </w:rPr>
            </w:rPrChange>
          </w:rPr>
          <w:t>reported the</w:t>
        </w:r>
      </w:ins>
      <w:ins w:id="11875" w:author="Ruijie Xu" w:date="2022-01-30T13:42:00Z">
        <w:r w:rsidR="00FC259F" w:rsidRPr="002B42A7">
          <w:rPr>
            <w:rFonts w:ascii="Times New Roman" w:hAnsi="Times New Roman" w:cs="Times New Roman"/>
            <w:color w:val="000000" w:themeColor="text1"/>
            <w:rPrChange w:id="11876" w:author="Ruijie Xu" w:date="2022-03-10T12:31:00Z">
              <w:rPr>
                <w:color w:val="000000" w:themeColor="text1"/>
              </w:rPr>
            </w:rPrChange>
          </w:rPr>
          <w:t xml:space="preserve"> presence of </w:t>
        </w:r>
        <w:r w:rsidR="00FC259F" w:rsidRPr="002B42A7">
          <w:rPr>
            <w:rFonts w:ascii="Times New Roman" w:hAnsi="Times New Roman" w:cs="Times New Roman"/>
            <w:i/>
            <w:color w:val="000000" w:themeColor="text1"/>
            <w:rPrChange w:id="11877" w:author="Ruijie Xu" w:date="2022-03-10T12:31:00Z">
              <w:rPr>
                <w:color w:val="000000" w:themeColor="text1"/>
              </w:rPr>
            </w:rPrChange>
          </w:rPr>
          <w:t>Leptospira</w:t>
        </w:r>
        <w:r w:rsidR="00FC259F" w:rsidRPr="002B42A7">
          <w:rPr>
            <w:rFonts w:ascii="Times New Roman" w:hAnsi="Times New Roman" w:cs="Times New Roman"/>
            <w:color w:val="000000" w:themeColor="text1"/>
            <w:rPrChange w:id="11878" w:author="Ruijie Xu" w:date="2022-03-10T12:31:00Z">
              <w:rPr>
                <w:color w:val="000000" w:themeColor="text1"/>
              </w:rPr>
            </w:rPrChange>
          </w:rPr>
          <w:t xml:space="preserve"> </w:t>
        </w:r>
      </w:ins>
      <w:ins w:id="11879" w:author="Ruijie Xu" w:date="2022-02-02T14:42:00Z">
        <w:r w:rsidR="004B0E83" w:rsidRPr="002B42A7">
          <w:rPr>
            <w:rFonts w:ascii="Times New Roman" w:hAnsi="Times New Roman" w:cs="Times New Roman"/>
            <w:color w:val="000000" w:themeColor="text1"/>
            <w:rPrChange w:id="11880" w:author="Ruijie Xu" w:date="2022-03-10T12:31:00Z">
              <w:rPr>
                <w:color w:val="000000" w:themeColor="text1"/>
              </w:rPr>
            </w:rPrChange>
          </w:rPr>
          <w:t>in sample</w:t>
        </w:r>
      </w:ins>
      <w:ins w:id="11881" w:author="Liliana Salvador" w:date="2022-02-26T21:41:00Z">
        <w:r w:rsidR="00123495" w:rsidRPr="002B42A7">
          <w:rPr>
            <w:rFonts w:ascii="Times New Roman" w:hAnsi="Times New Roman" w:cs="Times New Roman"/>
            <w:color w:val="000000" w:themeColor="text1"/>
            <w:rPrChange w:id="11882" w:author="Ruijie Xu" w:date="2022-03-10T12:31:00Z">
              <w:rPr>
                <w:color w:val="000000" w:themeColor="text1"/>
              </w:rPr>
            </w:rPrChange>
          </w:rPr>
          <w:t>s</w:t>
        </w:r>
      </w:ins>
      <w:ins w:id="11883" w:author="Ruijie Xu" w:date="2022-02-02T14:42:00Z">
        <w:r w:rsidR="004B0E83" w:rsidRPr="002B42A7">
          <w:rPr>
            <w:rFonts w:ascii="Times New Roman" w:hAnsi="Times New Roman" w:cs="Times New Roman"/>
            <w:color w:val="000000" w:themeColor="text1"/>
            <w:rPrChange w:id="11884" w:author="Ruijie Xu" w:date="2022-03-10T12:31:00Z">
              <w:rPr>
                <w:color w:val="000000" w:themeColor="text1"/>
              </w:rPr>
            </w:rPrChange>
          </w:rPr>
          <w:t xml:space="preserve"> that </w:t>
        </w:r>
      </w:ins>
      <w:ins w:id="11885" w:author="Ruijie Xu" w:date="2022-02-02T14:43:00Z">
        <w:r w:rsidR="004B0E83" w:rsidRPr="002B42A7">
          <w:rPr>
            <w:rFonts w:ascii="Times New Roman" w:hAnsi="Times New Roman" w:cs="Times New Roman"/>
            <w:color w:val="000000" w:themeColor="text1"/>
            <w:rPrChange w:id="11886" w:author="Ruijie Xu" w:date="2022-03-10T12:31:00Z">
              <w:rPr>
                <w:color w:val="000000" w:themeColor="text1"/>
              </w:rPr>
            </w:rPrChange>
          </w:rPr>
          <w:t xml:space="preserve">were not reported </w:t>
        </w:r>
      </w:ins>
      <w:ins w:id="11887" w:author="Ruijie Xu" w:date="2022-01-30T13:43:00Z">
        <w:r w:rsidR="00FC259F" w:rsidRPr="002B42A7">
          <w:rPr>
            <w:rFonts w:ascii="Times New Roman" w:hAnsi="Times New Roman" w:cs="Times New Roman"/>
            <w:color w:val="000000" w:themeColor="text1"/>
            <w:rPrChange w:id="11888" w:author="Ruijie Xu" w:date="2022-03-10T12:31:00Z">
              <w:rPr>
                <w:color w:val="000000" w:themeColor="text1"/>
              </w:rPr>
            </w:rPrChange>
          </w:rPr>
          <w:t xml:space="preserve">by any other software or a traditional method. This </w:t>
        </w:r>
      </w:ins>
      <w:ins w:id="11889" w:author="Ruijie Xu" w:date="2022-01-30T13:44:00Z">
        <w:r w:rsidR="00FC259F" w:rsidRPr="002B42A7">
          <w:rPr>
            <w:rFonts w:ascii="Times New Roman" w:hAnsi="Times New Roman" w:cs="Times New Roman"/>
            <w:color w:val="000000" w:themeColor="text1"/>
            <w:rPrChange w:id="11890" w:author="Ruijie Xu" w:date="2022-03-10T12:31:00Z">
              <w:rPr>
                <w:color w:val="000000" w:themeColor="text1"/>
              </w:rPr>
            </w:rPrChange>
          </w:rPr>
          <w:t>identification could be</w:t>
        </w:r>
      </w:ins>
      <w:ins w:id="11891" w:author="Ruijie Xu" w:date="2022-01-30T13:52:00Z">
        <w:r w:rsidR="00417B80" w:rsidRPr="002B42A7">
          <w:rPr>
            <w:rFonts w:ascii="Times New Roman" w:hAnsi="Times New Roman" w:cs="Times New Roman"/>
            <w:color w:val="000000" w:themeColor="text1"/>
            <w:rPrChange w:id="11892" w:author="Ruijie Xu" w:date="2022-03-10T12:31:00Z">
              <w:rPr>
                <w:color w:val="000000" w:themeColor="text1"/>
              </w:rPr>
            </w:rPrChange>
          </w:rPr>
          <w:t xml:space="preserve"> due to</w:t>
        </w:r>
      </w:ins>
      <w:ins w:id="11893" w:author="Ruijie Xu" w:date="2022-01-30T13:44:00Z">
        <w:r w:rsidR="00FC259F" w:rsidRPr="002B42A7">
          <w:rPr>
            <w:rFonts w:ascii="Times New Roman" w:hAnsi="Times New Roman" w:cs="Times New Roman"/>
            <w:color w:val="000000" w:themeColor="text1"/>
            <w:rPrChange w:id="11894" w:author="Ruijie Xu" w:date="2022-03-10T12:31:00Z">
              <w:rPr>
                <w:color w:val="000000" w:themeColor="text1"/>
              </w:rPr>
            </w:rPrChange>
          </w:rPr>
          <w:t xml:space="preserve"> </w:t>
        </w:r>
        <w:r w:rsidR="001305E1" w:rsidRPr="002B42A7">
          <w:rPr>
            <w:rFonts w:ascii="Times New Roman" w:hAnsi="Times New Roman" w:cs="Times New Roman"/>
            <w:color w:val="000000" w:themeColor="text1"/>
            <w:rPrChange w:id="11895" w:author="Ruijie Xu" w:date="2022-03-10T12:31:00Z">
              <w:rPr>
                <w:color w:val="000000" w:themeColor="text1"/>
              </w:rPr>
            </w:rPrChange>
          </w:rPr>
          <w:t>Centrifuge’s better performance</w:t>
        </w:r>
      </w:ins>
      <w:ins w:id="11896" w:author="Ruijie Xu" w:date="2022-01-30T14:43:00Z">
        <w:del w:id="11897" w:author="Liliana Salvador" w:date="2022-02-26T21:41:00Z">
          <w:r w:rsidR="007E08EA" w:rsidRPr="002B42A7" w:rsidDel="00123495">
            <w:rPr>
              <w:rFonts w:ascii="Times New Roman" w:hAnsi="Times New Roman" w:cs="Times New Roman"/>
              <w:color w:val="000000" w:themeColor="text1"/>
              <w:rPrChange w:id="11898" w:author="Ruijie Xu" w:date="2022-03-10T12:31:00Z">
                <w:rPr>
                  <w:color w:val="000000" w:themeColor="text1"/>
                </w:rPr>
              </w:rPrChange>
            </w:rPr>
            <w:delText>s</w:delText>
          </w:r>
        </w:del>
      </w:ins>
      <w:ins w:id="11899" w:author="Ruijie Xu" w:date="2022-01-30T13:44:00Z">
        <w:r w:rsidR="001305E1" w:rsidRPr="002B42A7">
          <w:rPr>
            <w:rFonts w:ascii="Times New Roman" w:hAnsi="Times New Roman" w:cs="Times New Roman"/>
            <w:color w:val="000000" w:themeColor="text1"/>
            <w:rPrChange w:id="11900" w:author="Ruijie Xu" w:date="2022-03-10T12:31:00Z">
              <w:rPr>
                <w:color w:val="000000" w:themeColor="text1"/>
              </w:rPr>
            </w:rPrChange>
          </w:rPr>
          <w:t xml:space="preserve"> in s</w:t>
        </w:r>
      </w:ins>
      <w:ins w:id="11901" w:author="Ruijie Xu" w:date="2022-01-30T13:45:00Z">
        <w:r w:rsidR="001305E1" w:rsidRPr="002B42A7">
          <w:rPr>
            <w:rFonts w:ascii="Times New Roman" w:hAnsi="Times New Roman" w:cs="Times New Roman"/>
            <w:color w:val="000000" w:themeColor="text1"/>
            <w:rPrChange w:id="11902" w:author="Ruijie Xu" w:date="2022-03-10T12:31:00Z">
              <w:rPr>
                <w:color w:val="000000" w:themeColor="text1"/>
              </w:rPr>
            </w:rPrChange>
          </w:rPr>
          <w:t>ensitivity, or a</w:t>
        </w:r>
      </w:ins>
      <w:ins w:id="11903" w:author="Ruijie Xu" w:date="2022-01-30T13:46:00Z">
        <w:r w:rsidR="009254B2" w:rsidRPr="002B42A7">
          <w:rPr>
            <w:rFonts w:ascii="Times New Roman" w:hAnsi="Times New Roman" w:cs="Times New Roman"/>
            <w:color w:val="000000" w:themeColor="text1"/>
            <w:rPrChange w:id="11904" w:author="Ruijie Xu" w:date="2022-03-10T12:31:00Z">
              <w:rPr>
                <w:color w:val="000000" w:themeColor="text1"/>
              </w:rPr>
            </w:rPrChange>
          </w:rPr>
          <w:t>s a</w:t>
        </w:r>
      </w:ins>
      <w:ins w:id="11905" w:author="Ruijie Xu" w:date="2022-01-30T13:45:00Z">
        <w:r w:rsidR="001305E1" w:rsidRPr="002B42A7">
          <w:rPr>
            <w:rFonts w:ascii="Times New Roman" w:hAnsi="Times New Roman" w:cs="Times New Roman"/>
            <w:color w:val="000000" w:themeColor="text1"/>
            <w:rPrChange w:id="11906" w:author="Ruijie Xu" w:date="2022-03-10T12:31:00Z">
              <w:rPr>
                <w:color w:val="000000" w:themeColor="text1"/>
              </w:rPr>
            </w:rPrChange>
          </w:rPr>
          <w:t xml:space="preserve"> result of false positive reporting. </w:t>
        </w:r>
      </w:ins>
      <w:ins w:id="11907" w:author="Ruijie Xu" w:date="2022-01-30T13:46:00Z">
        <w:r w:rsidR="009254B2" w:rsidRPr="002B42A7">
          <w:rPr>
            <w:rFonts w:ascii="Times New Roman" w:hAnsi="Times New Roman" w:cs="Times New Roman"/>
            <w:color w:val="000000" w:themeColor="text1"/>
            <w:rPrChange w:id="11908" w:author="Ruijie Xu" w:date="2022-03-10T12:31:00Z">
              <w:rPr>
                <w:color w:val="000000" w:themeColor="text1"/>
              </w:rPr>
            </w:rPrChange>
          </w:rPr>
          <w:t xml:space="preserve">Furthermore, we found </w:t>
        </w:r>
      </w:ins>
      <w:ins w:id="11909" w:author="Liliana Salvador" w:date="2022-02-26T21:42:00Z">
        <w:r w:rsidR="00123495" w:rsidRPr="002B42A7">
          <w:rPr>
            <w:rFonts w:ascii="Times New Roman" w:hAnsi="Times New Roman" w:cs="Times New Roman"/>
            <w:color w:val="000000" w:themeColor="text1"/>
            <w:rPrChange w:id="11910" w:author="Ruijie Xu" w:date="2022-03-10T12:31:00Z">
              <w:rPr>
                <w:color w:val="000000" w:themeColor="text1"/>
              </w:rPr>
            </w:rPrChange>
          </w:rPr>
          <w:t xml:space="preserve">that </w:t>
        </w:r>
      </w:ins>
      <w:ins w:id="11911" w:author="Ruijie Xu" w:date="2022-01-30T13:48:00Z">
        <w:r w:rsidR="009254B2" w:rsidRPr="002B42A7">
          <w:rPr>
            <w:rFonts w:ascii="Times New Roman" w:hAnsi="Times New Roman" w:cs="Times New Roman"/>
            <w:color w:val="000000" w:themeColor="text1"/>
            <w:rPrChange w:id="11912" w:author="Ruijie Xu" w:date="2022-03-10T12:31:00Z">
              <w:rPr>
                <w:color w:val="000000" w:themeColor="text1"/>
              </w:rPr>
            </w:rPrChange>
          </w:rPr>
          <w:t xml:space="preserve">Kraken2 with </w:t>
        </w:r>
        <w:proofErr w:type="spellStart"/>
        <w:r w:rsidR="009254B2" w:rsidRPr="002B42A7">
          <w:rPr>
            <w:rFonts w:ascii="Times New Roman" w:hAnsi="Times New Roman" w:cs="Times New Roman"/>
            <w:color w:val="000000" w:themeColor="text1"/>
            <w:rPrChange w:id="11913" w:author="Ruijie Xu" w:date="2022-03-10T12:31:00Z">
              <w:rPr>
                <w:color w:val="000000" w:themeColor="text1"/>
              </w:rPr>
            </w:rPrChange>
          </w:rPr>
          <w:t>m</w:t>
        </w:r>
      </w:ins>
      <w:ins w:id="11914" w:author="Ruijie Xu" w:date="2022-01-30T13:47:00Z">
        <w:r w:rsidR="009254B2" w:rsidRPr="002B42A7">
          <w:rPr>
            <w:rFonts w:ascii="Times New Roman" w:hAnsi="Times New Roman" w:cs="Times New Roman"/>
            <w:color w:val="000000" w:themeColor="text1"/>
            <w:rPrChange w:id="11915" w:author="Ruijie Xu" w:date="2022-03-10T12:31:00Z">
              <w:rPr>
                <w:color w:val="000000" w:themeColor="text1"/>
              </w:rPr>
            </w:rPrChange>
          </w:rPr>
          <w:t>axikraken</w:t>
        </w:r>
      </w:ins>
      <w:proofErr w:type="spellEnd"/>
      <w:ins w:id="11916" w:author="Ruijie Xu" w:date="2022-01-30T13:48:00Z">
        <w:r w:rsidR="009254B2" w:rsidRPr="002B42A7">
          <w:rPr>
            <w:rFonts w:ascii="Times New Roman" w:hAnsi="Times New Roman" w:cs="Times New Roman"/>
            <w:color w:val="000000" w:themeColor="text1"/>
            <w:rPrChange w:id="11917" w:author="Ruijie Xu" w:date="2022-03-10T12:31:00Z">
              <w:rPr>
                <w:color w:val="000000" w:themeColor="text1"/>
              </w:rPr>
            </w:rPrChange>
          </w:rPr>
          <w:t xml:space="preserve"> DB</w:t>
        </w:r>
      </w:ins>
      <w:ins w:id="11918" w:author="Ruijie Xu" w:date="2022-01-30T13:47:00Z">
        <w:r w:rsidR="009254B2" w:rsidRPr="002B42A7">
          <w:rPr>
            <w:rFonts w:ascii="Times New Roman" w:hAnsi="Times New Roman" w:cs="Times New Roman"/>
            <w:color w:val="000000" w:themeColor="text1"/>
            <w:rPrChange w:id="11919" w:author="Ruijie Xu" w:date="2022-03-10T12:31:00Z">
              <w:rPr>
                <w:color w:val="000000" w:themeColor="text1"/>
              </w:rPr>
            </w:rPrChange>
          </w:rPr>
          <w:t xml:space="preserve"> </w:t>
        </w:r>
      </w:ins>
      <w:ins w:id="11920" w:author="Ruijie Xu" w:date="2022-01-30T13:48:00Z">
        <w:del w:id="11921" w:author="Liliana Salvador" w:date="2022-02-26T21:42:00Z">
          <w:r w:rsidR="009254B2" w:rsidRPr="002B42A7" w:rsidDel="00123495">
            <w:rPr>
              <w:rFonts w:ascii="Times New Roman" w:hAnsi="Times New Roman" w:cs="Times New Roman"/>
              <w:color w:val="000000" w:themeColor="text1"/>
              <w:rPrChange w:id="11922" w:author="Ruijie Xu" w:date="2022-03-10T12:31:00Z">
                <w:rPr>
                  <w:color w:val="000000" w:themeColor="text1"/>
                </w:rPr>
              </w:rPrChange>
            </w:rPr>
            <w:delText xml:space="preserve">has </w:delText>
          </w:r>
        </w:del>
        <w:r w:rsidR="009254B2" w:rsidRPr="002B42A7">
          <w:rPr>
            <w:rFonts w:ascii="Times New Roman" w:hAnsi="Times New Roman" w:cs="Times New Roman"/>
            <w:color w:val="000000" w:themeColor="text1"/>
            <w:rPrChange w:id="11923" w:author="Ruijie Xu" w:date="2022-03-10T12:31:00Z">
              <w:rPr>
                <w:color w:val="000000" w:themeColor="text1"/>
              </w:rPr>
            </w:rPrChange>
          </w:rPr>
          <w:t xml:space="preserve">also reported </w:t>
        </w:r>
      </w:ins>
      <w:ins w:id="11924" w:author="Ruijie Xu" w:date="2022-02-02T11:02:00Z">
        <w:r w:rsidR="00463AA7" w:rsidRPr="002B42A7">
          <w:rPr>
            <w:rFonts w:ascii="Times New Roman" w:hAnsi="Times New Roman" w:cs="Times New Roman"/>
            <w:i/>
            <w:iCs/>
            <w:color w:val="000000" w:themeColor="text1"/>
            <w:rPrChange w:id="11925" w:author="Ruijie Xu" w:date="2022-03-10T12:31:00Z">
              <w:rPr>
                <w:i/>
                <w:iCs/>
                <w:color w:val="000000" w:themeColor="text1"/>
              </w:rPr>
            </w:rPrChange>
          </w:rPr>
          <w:t>Leptospira</w:t>
        </w:r>
      </w:ins>
      <w:ins w:id="11926" w:author="Ruijie Xu" w:date="2022-01-30T14:44:00Z">
        <w:r w:rsidR="007E08EA" w:rsidRPr="002B42A7">
          <w:rPr>
            <w:rFonts w:ascii="Times New Roman" w:hAnsi="Times New Roman" w:cs="Times New Roman"/>
            <w:color w:val="000000" w:themeColor="text1"/>
            <w:rPrChange w:id="11927" w:author="Ruijie Xu" w:date="2022-03-10T12:31:00Z">
              <w:rPr>
                <w:color w:val="000000" w:themeColor="text1"/>
              </w:rPr>
            </w:rPrChange>
          </w:rPr>
          <w:t xml:space="preserve">’s </w:t>
        </w:r>
      </w:ins>
      <w:ins w:id="11928" w:author="Ruijie Xu" w:date="2022-01-30T13:48:00Z">
        <w:r w:rsidR="009254B2" w:rsidRPr="002B42A7">
          <w:rPr>
            <w:rFonts w:ascii="Times New Roman" w:hAnsi="Times New Roman" w:cs="Times New Roman"/>
            <w:color w:val="000000" w:themeColor="text1"/>
            <w:rPrChange w:id="11929" w:author="Ruijie Xu" w:date="2022-03-10T12:31:00Z">
              <w:rPr>
                <w:color w:val="000000" w:themeColor="text1"/>
              </w:rPr>
            </w:rPrChange>
          </w:rPr>
          <w:t xml:space="preserve">presence in all </w:t>
        </w:r>
        <w:del w:id="11930" w:author="Liliana Salvador" w:date="2022-02-26T21:42:00Z">
          <w:r w:rsidR="009254B2" w:rsidRPr="002B42A7" w:rsidDel="00123495">
            <w:rPr>
              <w:rFonts w:ascii="Times New Roman" w:hAnsi="Times New Roman" w:cs="Times New Roman"/>
              <w:color w:val="000000" w:themeColor="text1"/>
              <w:rPrChange w:id="11931" w:author="Ruijie Xu" w:date="2022-03-10T12:31:00Z">
                <w:rPr>
                  <w:color w:val="000000" w:themeColor="text1"/>
                </w:rPr>
              </w:rPrChange>
            </w:rPr>
            <w:delText xml:space="preserve">12 </w:delText>
          </w:r>
        </w:del>
        <w:r w:rsidR="009254B2" w:rsidRPr="002B42A7">
          <w:rPr>
            <w:rFonts w:ascii="Times New Roman" w:hAnsi="Times New Roman" w:cs="Times New Roman"/>
            <w:color w:val="000000" w:themeColor="text1"/>
            <w:rPrChange w:id="11932" w:author="Ruijie Xu" w:date="2022-03-10T12:31:00Z">
              <w:rPr>
                <w:color w:val="000000" w:themeColor="text1"/>
              </w:rPr>
            </w:rPrChange>
          </w:rPr>
          <w:t>samples</w:t>
        </w:r>
      </w:ins>
      <w:ins w:id="11933" w:author="Ruijie Xu" w:date="2022-01-30T13:53:00Z">
        <w:r w:rsidR="00417B80" w:rsidRPr="002B42A7">
          <w:rPr>
            <w:rFonts w:ascii="Times New Roman" w:hAnsi="Times New Roman" w:cs="Times New Roman"/>
            <w:color w:val="000000" w:themeColor="text1"/>
            <w:rPrChange w:id="11934" w:author="Ruijie Xu" w:date="2022-03-10T12:31:00Z">
              <w:rPr>
                <w:color w:val="000000" w:themeColor="text1"/>
              </w:rPr>
            </w:rPrChange>
          </w:rPr>
          <w:t xml:space="preserve">. </w:t>
        </w:r>
      </w:ins>
    </w:p>
    <w:p w14:paraId="42640277" w14:textId="5E2A1D07" w:rsidR="00254DB1" w:rsidDel="008243D5" w:rsidRDefault="0009141C" w:rsidP="006E0E30">
      <w:pPr>
        <w:spacing w:line="480" w:lineRule="auto"/>
        <w:ind w:firstLine="360"/>
        <w:rPr>
          <w:del w:id="11935" w:author="Liliana Salvador" w:date="2022-03-10T19:10:00Z"/>
          <w:rFonts w:ascii="Times New Roman" w:hAnsi="Times New Roman" w:cs="Times New Roman"/>
          <w:color w:val="000000" w:themeColor="text1"/>
        </w:rPr>
      </w:pPr>
      <w:bookmarkStart w:id="11936" w:name="OLE_LINK137"/>
      <w:bookmarkStart w:id="11937" w:name="OLE_LINK138"/>
      <w:bookmarkEnd w:id="11531"/>
      <w:bookmarkEnd w:id="11532"/>
      <w:ins w:id="11938" w:author="Ruijie Xu" w:date="2022-03-10T11:17:00Z">
        <w:r w:rsidRPr="002B42A7">
          <w:rPr>
            <w:rFonts w:ascii="Times New Roman" w:hAnsi="Times New Roman" w:cs="Times New Roman"/>
            <w:color w:val="000000" w:themeColor="text1"/>
            <w:highlight w:val="yellow"/>
            <w:rPrChange w:id="11939" w:author="Ruijie Xu" w:date="2022-03-10T12:31:00Z">
              <w:rPr>
                <w:color w:val="000000" w:themeColor="text1"/>
              </w:rPr>
            </w:rPrChange>
          </w:rPr>
          <w:t xml:space="preserve">In conclusion, our study found that alignment-based software </w:t>
        </w:r>
      </w:ins>
      <w:ins w:id="11940" w:author="Ruijie Xu" w:date="2022-03-11T09:12:00Z">
        <w:r w:rsidR="00D31CDA" w:rsidRPr="00D31CDA">
          <w:rPr>
            <w:rFonts w:ascii="Times New Roman" w:hAnsi="Times New Roman" w:cs="Times New Roman"/>
            <w:color w:val="000000" w:themeColor="text1"/>
            <w:highlight w:val="yellow"/>
          </w:rPr>
          <w:t>does</w:t>
        </w:r>
      </w:ins>
      <w:ins w:id="11941" w:author="Ruijie Xu" w:date="2022-03-10T11:17:00Z">
        <w:del w:id="11942" w:author="Liliana Salvador" w:date="2022-03-10T19:00:00Z">
          <w:r w:rsidRPr="002B42A7" w:rsidDel="00565D5E">
            <w:rPr>
              <w:rFonts w:ascii="Times New Roman" w:hAnsi="Times New Roman" w:cs="Times New Roman"/>
              <w:color w:val="000000" w:themeColor="text1"/>
              <w:highlight w:val="yellow"/>
              <w:rPrChange w:id="11943" w:author="Ruijie Xu" w:date="2022-03-10T12:31:00Z">
                <w:rPr>
                  <w:color w:val="000000" w:themeColor="text1"/>
                </w:rPr>
              </w:rPrChange>
            </w:rPr>
            <w:delText>e</w:delText>
          </w:r>
        </w:del>
        <w:del w:id="11944" w:author="Liliana Salvador" w:date="2022-03-10T18:59:00Z">
          <w:r w:rsidRPr="002B42A7" w:rsidDel="00565D5E">
            <w:rPr>
              <w:rFonts w:ascii="Times New Roman" w:hAnsi="Times New Roman" w:cs="Times New Roman"/>
              <w:color w:val="000000" w:themeColor="text1"/>
              <w:highlight w:val="yellow"/>
              <w:rPrChange w:id="11945" w:author="Ruijie Xu" w:date="2022-03-10T12:31:00Z">
                <w:rPr>
                  <w:color w:val="000000" w:themeColor="text1"/>
                </w:rPr>
              </w:rPrChange>
            </w:rPr>
            <w:delText>s</w:delText>
          </w:r>
        </w:del>
        <w:r w:rsidRPr="002B42A7">
          <w:rPr>
            <w:rFonts w:ascii="Times New Roman" w:hAnsi="Times New Roman" w:cs="Times New Roman"/>
            <w:color w:val="000000" w:themeColor="text1"/>
            <w:highlight w:val="yellow"/>
            <w:rPrChange w:id="11946" w:author="Ruijie Xu" w:date="2022-03-10T12:31:00Z">
              <w:rPr>
                <w:color w:val="000000" w:themeColor="text1"/>
              </w:rPr>
            </w:rPrChange>
          </w:rPr>
          <w:t xml:space="preserve"> not necessarily have better sensitivity in microbial profiling than alignment-free software.</w:t>
        </w:r>
      </w:ins>
      <w:ins w:id="11947" w:author="Ruijie Xu" w:date="2022-03-10T11:38:00Z">
        <w:r w:rsidR="00B26D2F" w:rsidRPr="002B42A7">
          <w:rPr>
            <w:rFonts w:ascii="Times New Roman" w:hAnsi="Times New Roman" w:cs="Times New Roman"/>
            <w:color w:val="000000" w:themeColor="text1"/>
            <w:highlight w:val="yellow"/>
            <w:rPrChange w:id="11948" w:author="Ruijie Xu" w:date="2022-03-10T12:31:00Z">
              <w:rPr>
                <w:color w:val="000000" w:themeColor="text1"/>
              </w:rPr>
            </w:rPrChange>
          </w:rPr>
          <w:t xml:space="preserve"> Diamond, </w:t>
        </w:r>
      </w:ins>
      <w:ins w:id="11949" w:author="Ruijie Xu" w:date="2022-03-10T11:39:00Z">
        <w:r w:rsidR="00B26D2F" w:rsidRPr="002B42A7">
          <w:rPr>
            <w:rFonts w:ascii="Times New Roman" w:hAnsi="Times New Roman" w:cs="Times New Roman"/>
            <w:color w:val="000000" w:themeColor="text1"/>
            <w:highlight w:val="yellow"/>
            <w:rPrChange w:id="11950" w:author="Ruijie Xu" w:date="2022-03-10T12:31:00Z">
              <w:rPr>
                <w:color w:val="000000" w:themeColor="text1"/>
              </w:rPr>
            </w:rPrChange>
          </w:rPr>
          <w:t xml:space="preserve">one of the alignment-based software included in our analyses, reported </w:t>
        </w:r>
      </w:ins>
      <w:ins w:id="11951" w:author="Liliana Salvador" w:date="2022-03-10T19:00:00Z">
        <w:r w:rsidR="00565D5E">
          <w:rPr>
            <w:rFonts w:ascii="Times New Roman" w:hAnsi="Times New Roman" w:cs="Times New Roman"/>
            <w:color w:val="000000" w:themeColor="text1"/>
            <w:highlight w:val="yellow"/>
          </w:rPr>
          <w:t xml:space="preserve">the </w:t>
        </w:r>
      </w:ins>
      <w:ins w:id="11952" w:author="Ruijie Xu" w:date="2022-03-10T11:39:00Z">
        <w:r w:rsidR="00B26D2F" w:rsidRPr="002B42A7">
          <w:rPr>
            <w:rFonts w:ascii="Times New Roman" w:hAnsi="Times New Roman" w:cs="Times New Roman"/>
            <w:color w:val="000000" w:themeColor="text1"/>
            <w:highlight w:val="yellow"/>
            <w:rPrChange w:id="11953" w:author="Ruijie Xu" w:date="2022-03-10T12:31:00Z">
              <w:rPr>
                <w:color w:val="000000" w:themeColor="text1"/>
              </w:rPr>
            </w:rPrChange>
          </w:rPr>
          <w:t>lowest sensitivity in DA analyses compare</w:t>
        </w:r>
      </w:ins>
      <w:ins w:id="11954" w:author="Liliana Salvador" w:date="2022-03-10T19:00:00Z">
        <w:r w:rsidR="00565D5E">
          <w:rPr>
            <w:rFonts w:ascii="Times New Roman" w:hAnsi="Times New Roman" w:cs="Times New Roman"/>
            <w:color w:val="000000" w:themeColor="text1"/>
            <w:highlight w:val="yellow"/>
          </w:rPr>
          <w:t>d</w:t>
        </w:r>
      </w:ins>
      <w:ins w:id="11955" w:author="Ruijie Xu" w:date="2022-03-10T11:39:00Z">
        <w:r w:rsidR="00B26D2F" w:rsidRPr="002B42A7">
          <w:rPr>
            <w:rFonts w:ascii="Times New Roman" w:hAnsi="Times New Roman" w:cs="Times New Roman"/>
            <w:color w:val="000000" w:themeColor="text1"/>
            <w:highlight w:val="yellow"/>
            <w:rPrChange w:id="11956" w:author="Ruijie Xu" w:date="2022-03-10T12:31:00Z">
              <w:rPr>
                <w:color w:val="000000" w:themeColor="text1"/>
              </w:rPr>
            </w:rPrChange>
          </w:rPr>
          <w:t xml:space="preserve"> to other software.</w:t>
        </w:r>
      </w:ins>
      <w:ins w:id="11957" w:author="Ruijie Xu" w:date="2022-03-10T11:17:00Z">
        <w:r w:rsidRPr="002B42A7">
          <w:rPr>
            <w:rFonts w:ascii="Times New Roman" w:hAnsi="Times New Roman" w:cs="Times New Roman"/>
            <w:color w:val="000000" w:themeColor="text1"/>
            <w:highlight w:val="yellow"/>
            <w:rPrChange w:id="11958" w:author="Ruijie Xu" w:date="2022-03-10T12:31:00Z">
              <w:rPr>
                <w:color w:val="000000" w:themeColor="text1"/>
              </w:rPr>
            </w:rPrChange>
          </w:rPr>
          <w:t xml:space="preserve"> </w:t>
        </w:r>
      </w:ins>
      <w:ins w:id="11959" w:author="Ruijie Xu" w:date="2022-03-10T11:40:00Z">
        <w:del w:id="11960" w:author="Liliana Salvador" w:date="2022-03-10T19:00:00Z">
          <w:r w:rsidR="00E94AA9" w:rsidRPr="002B42A7" w:rsidDel="00565D5E">
            <w:rPr>
              <w:rFonts w:ascii="Times New Roman" w:hAnsi="Times New Roman" w:cs="Times New Roman"/>
              <w:color w:val="000000" w:themeColor="text1"/>
              <w:highlight w:val="yellow"/>
              <w:rPrChange w:id="11961" w:author="Ruijie Xu" w:date="2022-03-10T12:31:00Z">
                <w:rPr>
                  <w:color w:val="000000" w:themeColor="text1"/>
                </w:rPr>
              </w:rPrChange>
            </w:rPr>
            <w:delText>On the other hand</w:delText>
          </w:r>
        </w:del>
      </w:ins>
      <w:ins w:id="11962" w:author="Liliana Salvador" w:date="2022-03-10T19:00:00Z">
        <w:r w:rsidR="00565D5E">
          <w:rPr>
            <w:rFonts w:ascii="Times New Roman" w:hAnsi="Times New Roman" w:cs="Times New Roman"/>
            <w:color w:val="000000" w:themeColor="text1"/>
            <w:highlight w:val="yellow"/>
          </w:rPr>
          <w:t>However</w:t>
        </w:r>
      </w:ins>
      <w:ins w:id="11963" w:author="Ruijie Xu" w:date="2022-03-10T11:40:00Z">
        <w:r w:rsidR="00C7774F" w:rsidRPr="002B42A7">
          <w:rPr>
            <w:rFonts w:ascii="Times New Roman" w:hAnsi="Times New Roman" w:cs="Times New Roman"/>
            <w:color w:val="000000" w:themeColor="text1"/>
            <w:highlight w:val="yellow"/>
            <w:rPrChange w:id="11964" w:author="Ruijie Xu" w:date="2022-03-10T12:31:00Z">
              <w:rPr>
                <w:color w:val="000000" w:themeColor="text1"/>
              </w:rPr>
            </w:rPrChange>
          </w:rPr>
          <w:t>, w</w:t>
        </w:r>
      </w:ins>
      <w:ins w:id="11965" w:author="Ruijie Xu" w:date="2022-03-10T11:17:00Z">
        <w:r w:rsidRPr="002B42A7">
          <w:rPr>
            <w:rFonts w:ascii="Times New Roman" w:hAnsi="Times New Roman" w:cs="Times New Roman"/>
            <w:color w:val="000000" w:themeColor="text1"/>
            <w:highlight w:val="yellow"/>
            <w:rPrChange w:id="11966" w:author="Ruijie Xu" w:date="2022-03-10T12:31:00Z">
              <w:rPr>
                <w:color w:val="000000" w:themeColor="text1"/>
              </w:rPr>
            </w:rPrChange>
          </w:rPr>
          <w:t xml:space="preserve">ithin the alignment-free software included in this study, two index-based software, Centrifuge and Kaiju, were found </w:t>
        </w:r>
      </w:ins>
      <w:ins w:id="11967" w:author="Liliana Salvador" w:date="2022-03-10T19:00:00Z">
        <w:r w:rsidR="00565D5E">
          <w:rPr>
            <w:rFonts w:ascii="Times New Roman" w:hAnsi="Times New Roman" w:cs="Times New Roman"/>
            <w:color w:val="000000" w:themeColor="text1"/>
            <w:highlight w:val="yellow"/>
          </w:rPr>
          <w:t xml:space="preserve">to be </w:t>
        </w:r>
      </w:ins>
      <w:ins w:id="11968" w:author="Ruijie Xu" w:date="2022-03-10T11:17:00Z">
        <w:r w:rsidRPr="002B42A7">
          <w:rPr>
            <w:rFonts w:ascii="Times New Roman" w:hAnsi="Times New Roman" w:cs="Times New Roman"/>
            <w:color w:val="000000" w:themeColor="text1"/>
            <w:highlight w:val="yellow"/>
            <w:rPrChange w:id="11969" w:author="Ruijie Xu" w:date="2022-03-10T12:31:00Z">
              <w:rPr>
                <w:color w:val="000000" w:themeColor="text1"/>
              </w:rPr>
            </w:rPrChange>
          </w:rPr>
          <w:t>more sensitive than other software in microbial profiling, DA analysis, and pathogen detection.</w:t>
        </w:r>
      </w:ins>
      <w:ins w:id="11970" w:author="Ruijie Xu" w:date="2022-03-10T11:40:00Z">
        <w:r w:rsidR="000563A0" w:rsidRPr="002B42A7">
          <w:rPr>
            <w:rFonts w:ascii="Times New Roman" w:hAnsi="Times New Roman" w:cs="Times New Roman"/>
            <w:color w:val="000000" w:themeColor="text1"/>
            <w:highlight w:val="yellow"/>
            <w:rPrChange w:id="11971" w:author="Ruijie Xu" w:date="2022-03-10T12:31:00Z">
              <w:rPr>
                <w:color w:val="000000" w:themeColor="text1"/>
              </w:rPr>
            </w:rPrChange>
          </w:rPr>
          <w:t xml:space="preserve"> </w:t>
        </w:r>
      </w:ins>
      <w:ins w:id="11972" w:author="Ruijie Xu" w:date="2022-03-10T11:17:00Z">
        <w:r w:rsidRPr="002B42A7">
          <w:rPr>
            <w:rFonts w:ascii="Times New Roman" w:hAnsi="Times New Roman" w:cs="Times New Roman"/>
            <w:color w:val="000000" w:themeColor="text1"/>
            <w:highlight w:val="yellow"/>
            <w:rPrChange w:id="11973" w:author="Ruijie Xu" w:date="2022-03-10T12:31:00Z">
              <w:rPr>
                <w:color w:val="000000" w:themeColor="text1"/>
              </w:rPr>
            </w:rPrChange>
          </w:rPr>
          <w:t xml:space="preserve">Metaphlan3, developed with a marker-based alignment-free algorithm, was found </w:t>
        </w:r>
      </w:ins>
      <w:ins w:id="11974" w:author="Liliana Salvador" w:date="2022-03-10T19:01:00Z">
        <w:r w:rsidR="00565D5E">
          <w:rPr>
            <w:rFonts w:ascii="Times New Roman" w:hAnsi="Times New Roman" w:cs="Times New Roman"/>
            <w:color w:val="000000" w:themeColor="text1"/>
            <w:highlight w:val="yellow"/>
          </w:rPr>
          <w:t xml:space="preserve">to have the </w:t>
        </w:r>
      </w:ins>
      <w:ins w:id="11975" w:author="Ruijie Xu" w:date="2022-03-10T11:17:00Z">
        <w:r w:rsidRPr="002B42A7">
          <w:rPr>
            <w:rFonts w:ascii="Times New Roman" w:hAnsi="Times New Roman" w:cs="Times New Roman"/>
            <w:color w:val="000000" w:themeColor="text1"/>
            <w:highlight w:val="yellow"/>
            <w:rPrChange w:id="11976" w:author="Ruijie Xu" w:date="2022-03-10T12:31:00Z">
              <w:rPr>
                <w:color w:val="000000" w:themeColor="text1"/>
              </w:rPr>
            </w:rPrChange>
          </w:rPr>
          <w:t xml:space="preserve">lowest </w:t>
        </w:r>
        <w:del w:id="11977" w:author="Liliana Salvador" w:date="2022-03-10T19:01:00Z">
          <w:r w:rsidRPr="002B42A7" w:rsidDel="00565D5E">
            <w:rPr>
              <w:rFonts w:ascii="Times New Roman" w:hAnsi="Times New Roman" w:cs="Times New Roman"/>
              <w:color w:val="000000" w:themeColor="text1"/>
              <w:highlight w:val="yellow"/>
              <w:rPrChange w:id="11978" w:author="Ruijie Xu" w:date="2022-03-10T12:31:00Z">
                <w:rPr>
                  <w:color w:val="000000" w:themeColor="text1"/>
                </w:rPr>
              </w:rPrChange>
            </w:rPr>
            <w:delText xml:space="preserve">in </w:delText>
          </w:r>
        </w:del>
        <w:r w:rsidRPr="002B42A7">
          <w:rPr>
            <w:rFonts w:ascii="Times New Roman" w:hAnsi="Times New Roman" w:cs="Times New Roman"/>
            <w:color w:val="000000" w:themeColor="text1"/>
            <w:highlight w:val="yellow"/>
            <w:rPrChange w:id="11979" w:author="Ruijie Xu" w:date="2022-03-10T12:31:00Z">
              <w:rPr>
                <w:color w:val="000000" w:themeColor="text1"/>
              </w:rPr>
            </w:rPrChange>
          </w:rPr>
          <w:t xml:space="preserve">sensitivity </w:t>
        </w:r>
      </w:ins>
      <w:ins w:id="11980" w:author="Ruijie Xu" w:date="2022-03-10T11:24:00Z">
        <w:r w:rsidR="00722FC5" w:rsidRPr="002B42A7">
          <w:rPr>
            <w:rFonts w:ascii="Times New Roman" w:hAnsi="Times New Roman" w:cs="Times New Roman"/>
            <w:color w:val="000000" w:themeColor="text1"/>
            <w:highlight w:val="yellow"/>
            <w:rPrChange w:id="11981" w:author="Ruijie Xu" w:date="2022-03-10T12:31:00Z">
              <w:rPr>
                <w:color w:val="000000" w:themeColor="text1"/>
              </w:rPr>
            </w:rPrChange>
          </w:rPr>
          <w:t xml:space="preserve">in all </w:t>
        </w:r>
      </w:ins>
      <w:ins w:id="11982" w:author="Liliana Salvador" w:date="2022-03-10T19:01:00Z">
        <w:r w:rsidR="00565D5E">
          <w:rPr>
            <w:rFonts w:ascii="Times New Roman" w:hAnsi="Times New Roman" w:cs="Times New Roman"/>
            <w:color w:val="000000" w:themeColor="text1"/>
            <w:highlight w:val="yellow"/>
          </w:rPr>
          <w:t xml:space="preserve">the </w:t>
        </w:r>
      </w:ins>
      <w:ins w:id="11983" w:author="Ruijie Xu" w:date="2022-03-10T11:24:00Z">
        <w:r w:rsidR="00722FC5" w:rsidRPr="002B42A7">
          <w:rPr>
            <w:rFonts w:ascii="Times New Roman" w:hAnsi="Times New Roman" w:cs="Times New Roman"/>
            <w:color w:val="000000" w:themeColor="text1"/>
            <w:highlight w:val="yellow"/>
            <w:rPrChange w:id="11984" w:author="Ruijie Xu" w:date="2022-03-10T12:31:00Z">
              <w:rPr>
                <w:color w:val="000000" w:themeColor="text1"/>
              </w:rPr>
            </w:rPrChange>
          </w:rPr>
          <w:t>analyses</w:t>
        </w:r>
      </w:ins>
      <w:ins w:id="11985" w:author="Liliana Salvador" w:date="2022-03-10T19:01:00Z">
        <w:r w:rsidR="00565D5E">
          <w:rPr>
            <w:rFonts w:ascii="Times New Roman" w:hAnsi="Times New Roman" w:cs="Times New Roman"/>
            <w:color w:val="000000" w:themeColor="text1"/>
            <w:highlight w:val="yellow"/>
          </w:rPr>
          <w:t xml:space="preserve"> when</w:t>
        </w:r>
      </w:ins>
      <w:ins w:id="11986" w:author="Ruijie Xu" w:date="2022-03-10T11:24:00Z">
        <w:r w:rsidR="00722FC5" w:rsidRPr="002B42A7">
          <w:rPr>
            <w:rFonts w:ascii="Times New Roman" w:hAnsi="Times New Roman" w:cs="Times New Roman"/>
            <w:color w:val="000000" w:themeColor="text1"/>
            <w:highlight w:val="yellow"/>
            <w:rPrChange w:id="11987" w:author="Ruijie Xu" w:date="2022-03-10T12:31:00Z">
              <w:rPr>
                <w:color w:val="000000" w:themeColor="text1"/>
              </w:rPr>
            </w:rPrChange>
          </w:rPr>
          <w:t xml:space="preserve"> </w:t>
        </w:r>
      </w:ins>
      <w:ins w:id="11988" w:author="Ruijie Xu" w:date="2022-03-10T11:17:00Z">
        <w:r w:rsidRPr="002B42A7">
          <w:rPr>
            <w:rFonts w:ascii="Times New Roman" w:hAnsi="Times New Roman" w:cs="Times New Roman"/>
            <w:color w:val="000000" w:themeColor="text1"/>
            <w:highlight w:val="yellow"/>
            <w:rPrChange w:id="11989" w:author="Ruijie Xu" w:date="2022-03-10T12:31:00Z">
              <w:rPr>
                <w:color w:val="000000" w:themeColor="text1"/>
              </w:rPr>
            </w:rPrChange>
          </w:rPr>
          <w:t xml:space="preserve">compared to all the other software included in this study. For </w:t>
        </w:r>
      </w:ins>
      <w:ins w:id="11990" w:author="Liliana Salvador" w:date="2022-03-10T19:02:00Z">
        <w:r w:rsidR="006E0E30">
          <w:rPr>
            <w:rFonts w:ascii="Times New Roman" w:hAnsi="Times New Roman" w:cs="Times New Roman"/>
            <w:color w:val="000000" w:themeColor="text1"/>
            <w:highlight w:val="yellow"/>
          </w:rPr>
          <w:t xml:space="preserve">the </w:t>
        </w:r>
      </w:ins>
      <w:ins w:id="11991" w:author="Ruijie Xu" w:date="2022-03-10T11:17:00Z">
        <w:r w:rsidRPr="002B42A7">
          <w:rPr>
            <w:rFonts w:ascii="Times New Roman" w:hAnsi="Times New Roman" w:cs="Times New Roman"/>
            <w:color w:val="000000" w:themeColor="text1"/>
            <w:highlight w:val="yellow"/>
            <w:rPrChange w:id="11992" w:author="Ruijie Xu" w:date="2022-03-10T12:31:00Z">
              <w:rPr>
                <w:color w:val="000000" w:themeColor="text1"/>
              </w:rPr>
            </w:rPrChange>
          </w:rPr>
          <w:t xml:space="preserve">microbial community </w:t>
        </w:r>
        <w:del w:id="11993" w:author="Liliana Salvador" w:date="2022-03-10T19:02:00Z">
          <w:r w:rsidRPr="002B42A7" w:rsidDel="006E0E30">
            <w:rPr>
              <w:rFonts w:ascii="Times New Roman" w:hAnsi="Times New Roman" w:cs="Times New Roman"/>
              <w:color w:val="000000" w:themeColor="text1"/>
              <w:highlight w:val="yellow"/>
              <w:rPrChange w:id="11994" w:author="Ruijie Xu" w:date="2022-03-10T12:31:00Z">
                <w:rPr>
                  <w:color w:val="000000" w:themeColor="text1"/>
                </w:rPr>
              </w:rPrChange>
            </w:rPr>
            <w:delText>characterization</w:delText>
          </w:r>
        </w:del>
      </w:ins>
      <w:ins w:id="11995" w:author="Liliana Salvador" w:date="2022-03-10T19:02:00Z">
        <w:r w:rsidR="006E0E30">
          <w:rPr>
            <w:rFonts w:ascii="Times New Roman" w:hAnsi="Times New Roman" w:cs="Times New Roman"/>
            <w:color w:val="000000" w:themeColor="text1"/>
            <w:highlight w:val="yellow"/>
          </w:rPr>
          <w:t>analyses</w:t>
        </w:r>
      </w:ins>
      <w:ins w:id="11996" w:author="Ruijie Xu" w:date="2022-03-10T11:17:00Z">
        <w:r w:rsidRPr="002B42A7">
          <w:rPr>
            <w:rFonts w:ascii="Times New Roman" w:hAnsi="Times New Roman" w:cs="Times New Roman"/>
            <w:color w:val="000000" w:themeColor="text1"/>
            <w:highlight w:val="yellow"/>
            <w:rPrChange w:id="11997" w:author="Ruijie Xu" w:date="2022-03-10T12:31:00Z">
              <w:rPr>
                <w:color w:val="000000" w:themeColor="text1"/>
              </w:rPr>
            </w:rPrChange>
          </w:rPr>
          <w:t xml:space="preserve">, the characterization of within-samples microbial richness was largely impacted by </w:t>
        </w:r>
        <w:del w:id="11998" w:author="Liliana Salvador" w:date="2022-03-10T19:02:00Z">
          <w:r w:rsidRPr="002B42A7" w:rsidDel="006E0E30">
            <w:rPr>
              <w:rFonts w:ascii="Times New Roman" w:hAnsi="Times New Roman" w:cs="Times New Roman"/>
              <w:color w:val="000000" w:themeColor="text1"/>
              <w:highlight w:val="yellow"/>
              <w:rPrChange w:id="11999" w:author="Ruijie Xu" w:date="2022-03-10T12:31:00Z">
                <w:rPr>
                  <w:color w:val="000000" w:themeColor="text1"/>
                </w:rPr>
              </w:rPrChange>
            </w:rPr>
            <w:delText xml:space="preserve">the </w:delText>
          </w:r>
        </w:del>
        <w:r w:rsidRPr="002B42A7">
          <w:rPr>
            <w:rFonts w:ascii="Times New Roman" w:hAnsi="Times New Roman" w:cs="Times New Roman"/>
            <w:color w:val="000000" w:themeColor="text1"/>
            <w:highlight w:val="yellow"/>
            <w:rPrChange w:id="12000" w:author="Ruijie Xu" w:date="2022-03-10T12:31:00Z">
              <w:rPr>
                <w:color w:val="000000" w:themeColor="text1"/>
              </w:rPr>
            </w:rPrChange>
          </w:rPr>
          <w:t xml:space="preserve">software selection, but the impact was less </w:t>
        </w:r>
        <w:r w:rsidRPr="002B42A7">
          <w:rPr>
            <w:rFonts w:ascii="Times New Roman" w:hAnsi="Times New Roman" w:cs="Times New Roman"/>
            <w:color w:val="000000" w:themeColor="text1"/>
            <w:highlight w:val="yellow"/>
            <w:rPrChange w:id="12001" w:author="Ruijie Xu" w:date="2022-03-10T12:31:00Z">
              <w:rPr>
                <w:color w:val="000000" w:themeColor="text1"/>
              </w:rPr>
            </w:rPrChange>
          </w:rPr>
          <w:lastRenderedPageBreak/>
          <w:t>significant if the characterization index used species abundance to weigh</w:t>
        </w:r>
        <w:del w:id="12002" w:author="Liliana Salvador" w:date="2022-03-10T19:02:00Z">
          <w:r w:rsidRPr="002B42A7" w:rsidDel="006E0E30">
            <w:rPr>
              <w:rFonts w:ascii="Times New Roman" w:hAnsi="Times New Roman" w:cs="Times New Roman"/>
              <w:color w:val="000000" w:themeColor="text1"/>
              <w:highlight w:val="yellow"/>
              <w:rPrChange w:id="12003" w:author="Ruijie Xu" w:date="2022-03-10T12:31:00Z">
                <w:rPr>
                  <w:color w:val="000000" w:themeColor="text1"/>
                </w:rPr>
              </w:rPrChange>
            </w:rPr>
            <w:delText>ted</w:delText>
          </w:r>
        </w:del>
        <w:r w:rsidRPr="002B42A7">
          <w:rPr>
            <w:rFonts w:ascii="Times New Roman" w:hAnsi="Times New Roman" w:cs="Times New Roman"/>
            <w:color w:val="000000" w:themeColor="text1"/>
            <w:highlight w:val="yellow"/>
            <w:rPrChange w:id="12004" w:author="Ruijie Xu" w:date="2022-03-10T12:31:00Z">
              <w:rPr>
                <w:color w:val="000000" w:themeColor="text1"/>
              </w:rPr>
            </w:rPrChange>
          </w:rPr>
          <w:t xml:space="preserve"> the index. A similar observation was found in </w:t>
        </w:r>
      </w:ins>
      <w:ins w:id="12005" w:author="Liliana Salvador" w:date="2022-03-10T19:04:00Z">
        <w:r w:rsidR="006E0E30">
          <w:rPr>
            <w:rFonts w:ascii="Times New Roman" w:hAnsi="Times New Roman" w:cs="Times New Roman"/>
            <w:color w:val="000000" w:themeColor="text1"/>
            <w:highlight w:val="yellow"/>
          </w:rPr>
          <w:t xml:space="preserve">the </w:t>
        </w:r>
      </w:ins>
      <w:ins w:id="12006" w:author="Ruijie Xu" w:date="2022-03-10T11:17:00Z">
        <w:r w:rsidRPr="002B42A7">
          <w:rPr>
            <w:rFonts w:ascii="Times New Roman" w:hAnsi="Times New Roman" w:cs="Times New Roman"/>
            <w:color w:val="000000" w:themeColor="text1"/>
            <w:highlight w:val="yellow"/>
            <w:rPrChange w:id="12007" w:author="Ruijie Xu" w:date="2022-03-10T12:31:00Z">
              <w:rPr>
                <w:color w:val="000000" w:themeColor="text1"/>
              </w:rPr>
            </w:rPrChange>
          </w:rPr>
          <w:t xml:space="preserve">microbial community characterization </w:t>
        </w:r>
      </w:ins>
      <w:ins w:id="12008" w:author="Liliana Salvador" w:date="2022-03-10T19:04:00Z">
        <w:r w:rsidR="006E0E30">
          <w:rPr>
            <w:rFonts w:ascii="Times New Roman" w:hAnsi="Times New Roman" w:cs="Times New Roman"/>
            <w:color w:val="000000" w:themeColor="text1"/>
            <w:highlight w:val="yellow"/>
          </w:rPr>
          <w:t xml:space="preserve">analyses </w:t>
        </w:r>
      </w:ins>
      <w:ins w:id="12009" w:author="Ruijie Xu" w:date="2022-03-10T11:17:00Z">
        <w:r w:rsidRPr="002B42A7">
          <w:rPr>
            <w:rFonts w:ascii="Times New Roman" w:hAnsi="Times New Roman" w:cs="Times New Roman"/>
            <w:color w:val="000000" w:themeColor="text1"/>
            <w:highlight w:val="yellow"/>
            <w:rPrChange w:id="12010" w:author="Ruijie Xu" w:date="2022-03-10T12:31:00Z">
              <w:rPr>
                <w:color w:val="000000" w:themeColor="text1"/>
              </w:rPr>
            </w:rPrChange>
          </w:rPr>
          <w:t xml:space="preserve">with different </w:t>
        </w:r>
        <w:proofErr w:type="spellStart"/>
        <w:r w:rsidRPr="002B42A7">
          <w:rPr>
            <w:rFonts w:ascii="Times New Roman" w:hAnsi="Times New Roman" w:cs="Times New Roman"/>
            <w:color w:val="000000" w:themeColor="text1"/>
            <w:highlight w:val="yellow"/>
            <w:rPrChange w:id="12011" w:author="Ruijie Xu" w:date="2022-03-10T12:31:00Z">
              <w:rPr>
                <w:color w:val="000000" w:themeColor="text1"/>
              </w:rPr>
            </w:rPrChange>
          </w:rPr>
          <w:t>DBs.</w:t>
        </w:r>
        <w:proofErr w:type="spellEnd"/>
        <w:r w:rsidRPr="002B42A7">
          <w:rPr>
            <w:rFonts w:ascii="Times New Roman" w:hAnsi="Times New Roman" w:cs="Times New Roman"/>
            <w:color w:val="000000" w:themeColor="text1"/>
            <w:highlight w:val="yellow"/>
            <w:rPrChange w:id="12012" w:author="Ruijie Xu" w:date="2022-03-10T12:31:00Z">
              <w:rPr>
                <w:color w:val="000000" w:themeColor="text1"/>
              </w:rPr>
            </w:rPrChange>
          </w:rPr>
          <w:t xml:space="preserve"> The within-sample richness characterization was mostly consistent when weigh</w:t>
        </w:r>
        <w:del w:id="12013" w:author="Liliana Salvador" w:date="2022-03-10T19:04:00Z">
          <w:r w:rsidRPr="002B42A7" w:rsidDel="006E0E30">
            <w:rPr>
              <w:rFonts w:ascii="Times New Roman" w:hAnsi="Times New Roman" w:cs="Times New Roman"/>
              <w:color w:val="000000" w:themeColor="text1"/>
              <w:highlight w:val="yellow"/>
              <w:rPrChange w:id="12014" w:author="Ruijie Xu" w:date="2022-03-10T12:31:00Z">
                <w:rPr>
                  <w:color w:val="000000" w:themeColor="text1"/>
                </w:rPr>
              </w:rPrChange>
            </w:rPr>
            <w:delText>t</w:delText>
          </w:r>
        </w:del>
        <w:r w:rsidRPr="002B42A7">
          <w:rPr>
            <w:rFonts w:ascii="Times New Roman" w:hAnsi="Times New Roman" w:cs="Times New Roman"/>
            <w:color w:val="000000" w:themeColor="text1"/>
            <w:highlight w:val="yellow"/>
            <w:rPrChange w:id="12015" w:author="Ruijie Xu" w:date="2022-03-10T12:31:00Z">
              <w:rPr>
                <w:color w:val="000000" w:themeColor="text1"/>
              </w:rPr>
            </w:rPrChange>
          </w:rPr>
          <w:t>ed by the species abundances within a sample.</w:t>
        </w:r>
      </w:ins>
      <w:ins w:id="12016" w:author="Ruijie Xu" w:date="2022-03-11T14:08:00Z">
        <w:r w:rsidR="003C152C">
          <w:rPr>
            <w:rFonts w:ascii="Times New Roman" w:hAnsi="Times New Roman" w:cs="Times New Roman"/>
            <w:color w:val="000000" w:themeColor="text1"/>
            <w:highlight w:val="yellow"/>
          </w:rPr>
          <w:t xml:space="preserve"> In addition, the presence of host genomes in the DBs does not largely impact the microbial profiling, but the </w:t>
        </w:r>
      </w:ins>
      <w:ins w:id="12017" w:author="Ruijie Xu" w:date="2022-03-11T14:09:00Z">
        <w:r w:rsidR="003C152C">
          <w:rPr>
            <w:rFonts w:ascii="Times New Roman" w:hAnsi="Times New Roman" w:cs="Times New Roman"/>
            <w:color w:val="000000" w:themeColor="text1"/>
            <w:highlight w:val="yellow"/>
          </w:rPr>
          <w:t xml:space="preserve">overall compositions of microbial genomes included in the DBs impact the </w:t>
        </w:r>
      </w:ins>
      <w:ins w:id="12018" w:author="Ruijie Xu" w:date="2022-03-11T14:10:00Z">
        <w:r w:rsidR="003C152C">
          <w:rPr>
            <w:rFonts w:ascii="Times New Roman" w:hAnsi="Times New Roman" w:cs="Times New Roman"/>
            <w:color w:val="000000" w:themeColor="text1"/>
            <w:highlight w:val="yellow"/>
          </w:rPr>
          <w:t xml:space="preserve">microbial </w:t>
        </w:r>
      </w:ins>
      <w:ins w:id="12019" w:author="Ruijie Xu" w:date="2022-03-16T15:06:00Z">
        <w:r w:rsidR="00DF14C1">
          <w:rPr>
            <w:rFonts w:ascii="Times New Roman" w:hAnsi="Times New Roman" w:cs="Times New Roman"/>
            <w:color w:val="000000" w:themeColor="text1"/>
            <w:highlight w:val="yellow"/>
          </w:rPr>
          <w:t>classification</w:t>
        </w:r>
      </w:ins>
      <w:ins w:id="12020" w:author="Ruijie Xu" w:date="2022-03-11T14:10:00Z">
        <w:r w:rsidR="003C152C">
          <w:rPr>
            <w:rFonts w:ascii="Times New Roman" w:hAnsi="Times New Roman" w:cs="Times New Roman"/>
            <w:color w:val="000000" w:themeColor="text1"/>
            <w:highlight w:val="yellow"/>
          </w:rPr>
          <w:t xml:space="preserve"> the most</w:t>
        </w:r>
      </w:ins>
      <w:ins w:id="12021" w:author="Ruijie Xu" w:date="2022-03-11T14:14:00Z">
        <w:r w:rsidR="00A1322E">
          <w:rPr>
            <w:rFonts w:ascii="Times New Roman" w:hAnsi="Times New Roman" w:cs="Times New Roman"/>
            <w:color w:val="000000" w:themeColor="text1"/>
            <w:highlight w:val="yellow"/>
          </w:rPr>
          <w:t>. Decrease in the composit</w:t>
        </w:r>
      </w:ins>
      <w:ins w:id="12022" w:author="Ruijie Xu" w:date="2022-03-11T14:15:00Z">
        <w:r w:rsidR="00A1322E">
          <w:rPr>
            <w:rFonts w:ascii="Times New Roman" w:hAnsi="Times New Roman" w:cs="Times New Roman"/>
            <w:color w:val="000000" w:themeColor="text1"/>
            <w:highlight w:val="yellow"/>
          </w:rPr>
          <w:t xml:space="preserve">ions of microbial genomes in the DBs will largely decrease the sensitivity of the microbial classification. </w:t>
        </w:r>
      </w:ins>
      <w:ins w:id="12023" w:author="Ruijie Xu" w:date="2022-03-10T11:17:00Z">
        <w:r w:rsidRPr="002B42A7">
          <w:rPr>
            <w:rFonts w:ascii="Times New Roman" w:hAnsi="Times New Roman" w:cs="Times New Roman"/>
            <w:color w:val="000000" w:themeColor="text1"/>
            <w:highlight w:val="yellow"/>
            <w:rPrChange w:id="12024" w:author="Ruijie Xu" w:date="2022-03-10T12:31:00Z">
              <w:rPr>
                <w:color w:val="000000" w:themeColor="text1"/>
              </w:rPr>
            </w:rPrChange>
          </w:rPr>
          <w:t xml:space="preserve">Moreover, we also found that the selection of the database can </w:t>
        </w:r>
        <w:del w:id="12025" w:author="Liliana Salvador" w:date="2022-03-10T19:04:00Z">
          <w:r w:rsidRPr="002B42A7" w:rsidDel="006E0E30">
            <w:rPr>
              <w:rFonts w:ascii="Times New Roman" w:hAnsi="Times New Roman" w:cs="Times New Roman"/>
              <w:color w:val="000000" w:themeColor="text1"/>
              <w:highlight w:val="yellow"/>
              <w:rPrChange w:id="12026" w:author="Ruijie Xu" w:date="2022-03-10T12:31:00Z">
                <w:rPr>
                  <w:color w:val="000000" w:themeColor="text1"/>
                </w:rPr>
              </w:rPrChange>
            </w:rPr>
            <w:delText xml:space="preserve">also </w:delText>
          </w:r>
        </w:del>
        <w:r w:rsidRPr="002B42A7">
          <w:rPr>
            <w:rFonts w:ascii="Times New Roman" w:hAnsi="Times New Roman" w:cs="Times New Roman"/>
            <w:color w:val="000000" w:themeColor="text1"/>
            <w:highlight w:val="yellow"/>
            <w:rPrChange w:id="12027" w:author="Ruijie Xu" w:date="2022-03-10T12:31:00Z">
              <w:rPr>
                <w:color w:val="000000" w:themeColor="text1"/>
              </w:rPr>
            </w:rPrChange>
          </w:rPr>
          <w:t xml:space="preserve">impact the </w:t>
        </w:r>
        <w:del w:id="12028" w:author="Liliana Salvador" w:date="2022-03-10T19:05:00Z">
          <w:r w:rsidRPr="002B42A7" w:rsidDel="006E0E30">
            <w:rPr>
              <w:rFonts w:ascii="Times New Roman" w:hAnsi="Times New Roman" w:cs="Times New Roman"/>
              <w:color w:val="000000" w:themeColor="text1"/>
              <w:highlight w:val="yellow"/>
              <w:rPrChange w:id="12029" w:author="Ruijie Xu" w:date="2022-03-10T12:31:00Z">
                <w:rPr>
                  <w:color w:val="000000" w:themeColor="text1"/>
                </w:rPr>
              </w:rPrChange>
            </w:rPr>
            <w:delText>sensitivity</w:delText>
          </w:r>
        </w:del>
      </w:ins>
      <w:ins w:id="12030" w:author="Liliana Salvador" w:date="2022-03-10T19:05:00Z">
        <w:r w:rsidR="006E0E30">
          <w:rPr>
            <w:rFonts w:ascii="Times New Roman" w:hAnsi="Times New Roman" w:cs="Times New Roman"/>
            <w:color w:val="000000" w:themeColor="text1"/>
            <w:highlight w:val="yellow"/>
          </w:rPr>
          <w:t>ability</w:t>
        </w:r>
      </w:ins>
      <w:ins w:id="12031" w:author="Ruijie Xu" w:date="2022-03-10T11:17:00Z">
        <w:r w:rsidRPr="002B42A7">
          <w:rPr>
            <w:rFonts w:ascii="Times New Roman" w:hAnsi="Times New Roman" w:cs="Times New Roman"/>
            <w:color w:val="000000" w:themeColor="text1"/>
            <w:highlight w:val="yellow"/>
            <w:rPrChange w:id="12032" w:author="Ruijie Xu" w:date="2022-03-10T12:31:00Z">
              <w:rPr>
                <w:color w:val="000000" w:themeColor="text1"/>
              </w:rPr>
            </w:rPrChange>
          </w:rPr>
          <w:t xml:space="preserve"> of pathogen detection</w:t>
        </w:r>
        <w:bookmarkEnd w:id="11936"/>
        <w:bookmarkEnd w:id="11937"/>
        <w:r w:rsidRPr="002B42A7">
          <w:rPr>
            <w:rFonts w:ascii="Times New Roman" w:hAnsi="Times New Roman" w:cs="Times New Roman"/>
            <w:color w:val="000000" w:themeColor="text1"/>
            <w:highlight w:val="yellow"/>
            <w:rPrChange w:id="12033" w:author="Ruijie Xu" w:date="2022-03-10T12:31:00Z">
              <w:rPr>
                <w:color w:val="000000" w:themeColor="text1"/>
              </w:rPr>
            </w:rPrChange>
          </w:rPr>
          <w:t>.</w:t>
        </w:r>
      </w:ins>
      <w:ins w:id="12034" w:author="Ruijie Xu" w:date="2022-01-30T13:53:00Z">
        <w:del w:id="12035" w:author="Rajeev, Sree" w:date="2022-03-03T11:48:00Z">
          <w:r w:rsidR="00417B80" w:rsidRPr="002B42A7" w:rsidDel="006F201E">
            <w:rPr>
              <w:rFonts w:ascii="Times New Roman" w:hAnsi="Times New Roman" w:cs="Times New Roman"/>
              <w:color w:val="000000" w:themeColor="text1"/>
              <w:highlight w:val="yellow"/>
              <w:rPrChange w:id="12036" w:author="Ruijie Xu" w:date="2022-03-10T12:31:00Z">
                <w:rPr>
                  <w:color w:val="000000" w:themeColor="text1"/>
                </w:rPr>
              </w:rPrChange>
            </w:rPr>
            <w:delText xml:space="preserve">We hypothesize that </w:delText>
          </w:r>
        </w:del>
      </w:ins>
      <w:ins w:id="12037" w:author="Liliana Salvador" w:date="2022-02-26T21:42:00Z">
        <w:del w:id="12038" w:author="Rajeev, Sree" w:date="2022-03-03T11:48:00Z">
          <w:r w:rsidR="00123495" w:rsidRPr="002B42A7" w:rsidDel="006F201E">
            <w:rPr>
              <w:rFonts w:ascii="Times New Roman" w:hAnsi="Times New Roman" w:cs="Times New Roman"/>
              <w:color w:val="000000" w:themeColor="text1"/>
              <w:highlight w:val="yellow"/>
              <w:rPrChange w:id="12039" w:author="Ruijie Xu" w:date="2022-03-10T12:31:00Z">
                <w:rPr>
                  <w:color w:val="000000" w:themeColor="text1"/>
                </w:rPr>
              </w:rPrChange>
            </w:rPr>
            <w:delText xml:space="preserve">the </w:delText>
          </w:r>
        </w:del>
      </w:ins>
      <w:ins w:id="12040" w:author="Ruijie Xu" w:date="2022-01-30T13:53:00Z">
        <w:del w:id="12041" w:author="Rajeev, Sree" w:date="2022-03-03T11:48:00Z">
          <w:r w:rsidR="00417B80" w:rsidRPr="002B42A7" w:rsidDel="006F201E">
            <w:rPr>
              <w:rFonts w:ascii="Times New Roman" w:hAnsi="Times New Roman" w:cs="Times New Roman"/>
              <w:color w:val="000000" w:themeColor="text1"/>
              <w:highlight w:val="yellow"/>
              <w:rPrChange w:id="12042" w:author="Ruijie Xu" w:date="2022-03-10T12:31:00Z">
                <w:rPr>
                  <w:color w:val="000000" w:themeColor="text1"/>
                </w:rPr>
              </w:rPrChange>
            </w:rPr>
            <w:delText xml:space="preserve">sensitivity of </w:delText>
          </w:r>
          <w:r w:rsidR="00417B80" w:rsidRPr="002B42A7" w:rsidDel="006F201E">
            <w:rPr>
              <w:rFonts w:ascii="Times New Roman" w:hAnsi="Times New Roman" w:cs="Times New Roman"/>
              <w:i/>
              <w:color w:val="000000" w:themeColor="text1"/>
              <w:highlight w:val="yellow"/>
              <w:rPrChange w:id="12043" w:author="Ruijie Xu" w:date="2022-03-10T12:31:00Z">
                <w:rPr>
                  <w:color w:val="000000" w:themeColor="text1"/>
                </w:rPr>
              </w:rPrChange>
            </w:rPr>
            <w:delText>Leptospira</w:delText>
          </w:r>
        </w:del>
      </w:ins>
      <w:ins w:id="12044" w:author="Ruijie Xu" w:date="2022-01-30T14:45:00Z">
        <w:del w:id="12045" w:author="Rajeev, Sree" w:date="2022-03-03T11:48:00Z">
          <w:r w:rsidR="007E08EA" w:rsidRPr="002B42A7" w:rsidDel="006F201E">
            <w:rPr>
              <w:rFonts w:ascii="Times New Roman" w:hAnsi="Times New Roman" w:cs="Times New Roman"/>
              <w:color w:val="000000" w:themeColor="text1"/>
              <w:highlight w:val="yellow"/>
              <w:rPrChange w:id="12046" w:author="Ruijie Xu" w:date="2022-03-10T12:31:00Z">
                <w:rPr>
                  <w:color w:val="000000" w:themeColor="text1"/>
                </w:rPr>
              </w:rPrChange>
            </w:rPr>
            <w:delText>’s</w:delText>
          </w:r>
        </w:del>
      </w:ins>
      <w:ins w:id="12047" w:author="Ruijie Xu" w:date="2022-01-30T13:53:00Z">
        <w:del w:id="12048" w:author="Rajeev, Sree" w:date="2022-03-03T11:48:00Z">
          <w:r w:rsidR="00417B80" w:rsidRPr="002B42A7" w:rsidDel="006F201E">
            <w:rPr>
              <w:rFonts w:ascii="Times New Roman" w:hAnsi="Times New Roman" w:cs="Times New Roman"/>
              <w:color w:val="000000" w:themeColor="text1"/>
              <w:highlight w:val="yellow"/>
              <w:rPrChange w:id="12049" w:author="Ruijie Xu" w:date="2022-03-10T12:31:00Z">
                <w:rPr>
                  <w:color w:val="000000" w:themeColor="text1"/>
                </w:rPr>
              </w:rPrChange>
            </w:rPr>
            <w:delText xml:space="preserve"> diagnos</w:delText>
          </w:r>
        </w:del>
      </w:ins>
      <w:ins w:id="12050" w:author="Ruijie Xu" w:date="2022-01-30T14:45:00Z">
        <w:del w:id="12051" w:author="Rajeev, Sree" w:date="2022-03-03T11:48:00Z">
          <w:r w:rsidR="007E08EA" w:rsidRPr="002B42A7" w:rsidDel="006F201E">
            <w:rPr>
              <w:rFonts w:ascii="Times New Roman" w:hAnsi="Times New Roman" w:cs="Times New Roman"/>
              <w:color w:val="000000" w:themeColor="text1"/>
              <w:highlight w:val="yellow"/>
              <w:rPrChange w:id="12052" w:author="Ruijie Xu" w:date="2022-03-10T12:31:00Z">
                <w:rPr>
                  <w:color w:val="000000" w:themeColor="text1"/>
                </w:rPr>
              </w:rPrChange>
            </w:rPr>
            <w:delText>is</w:delText>
          </w:r>
        </w:del>
      </w:ins>
      <w:ins w:id="12053" w:author="Ruijie Xu" w:date="2022-01-30T13:53:00Z">
        <w:del w:id="12054" w:author="Rajeev, Sree" w:date="2022-03-03T11:48:00Z">
          <w:r w:rsidR="00417B80" w:rsidRPr="002B42A7" w:rsidDel="006F201E">
            <w:rPr>
              <w:rFonts w:ascii="Times New Roman" w:hAnsi="Times New Roman" w:cs="Times New Roman"/>
              <w:color w:val="000000" w:themeColor="text1"/>
              <w:highlight w:val="yellow"/>
              <w:rPrChange w:id="12055" w:author="Ruijie Xu" w:date="2022-03-10T12:31:00Z">
                <w:rPr>
                  <w:color w:val="000000" w:themeColor="text1"/>
                </w:rPr>
              </w:rPrChange>
            </w:rPr>
            <w:delText xml:space="preserve"> may i</w:delText>
          </w:r>
        </w:del>
      </w:ins>
      <w:ins w:id="12056" w:author="Ruijie Xu" w:date="2022-01-30T13:54:00Z">
        <w:del w:id="12057" w:author="Rajeev, Sree" w:date="2022-03-03T11:48:00Z">
          <w:r w:rsidR="00417B80" w:rsidRPr="002B42A7" w:rsidDel="006F201E">
            <w:rPr>
              <w:rFonts w:ascii="Times New Roman" w:hAnsi="Times New Roman" w:cs="Times New Roman"/>
              <w:color w:val="000000" w:themeColor="text1"/>
              <w:highlight w:val="yellow"/>
              <w:rPrChange w:id="12058" w:author="Ruijie Xu" w:date="2022-03-10T12:31:00Z">
                <w:rPr>
                  <w:color w:val="000000" w:themeColor="text1"/>
                </w:rPr>
              </w:rPrChange>
            </w:rPr>
            <w:delText xml:space="preserve">mprove with more draft genomes of </w:delText>
          </w:r>
          <w:r w:rsidR="00417B80" w:rsidRPr="002B42A7" w:rsidDel="006F201E">
            <w:rPr>
              <w:rFonts w:ascii="Times New Roman" w:hAnsi="Times New Roman" w:cs="Times New Roman"/>
              <w:i/>
              <w:color w:val="000000" w:themeColor="text1"/>
              <w:highlight w:val="yellow"/>
              <w:rPrChange w:id="12059" w:author="Ruijie Xu" w:date="2022-03-10T12:31:00Z">
                <w:rPr>
                  <w:color w:val="000000" w:themeColor="text1"/>
                </w:rPr>
              </w:rPrChange>
            </w:rPr>
            <w:delText>Leptospira</w:delText>
          </w:r>
          <w:r w:rsidR="00417B80" w:rsidRPr="002B42A7" w:rsidDel="006F201E">
            <w:rPr>
              <w:rFonts w:ascii="Times New Roman" w:hAnsi="Times New Roman" w:cs="Times New Roman"/>
              <w:color w:val="000000" w:themeColor="text1"/>
              <w:highlight w:val="yellow"/>
              <w:rPrChange w:id="12060" w:author="Ruijie Xu" w:date="2022-03-10T12:31:00Z">
                <w:rPr>
                  <w:color w:val="000000" w:themeColor="text1"/>
                </w:rPr>
              </w:rPrChange>
            </w:rPr>
            <w:delText xml:space="preserve"> included in the database</w:delText>
          </w:r>
        </w:del>
      </w:ins>
      <w:ins w:id="12061" w:author="Ruijie Xu" w:date="2022-02-27T13:14:00Z">
        <w:del w:id="12062" w:author="Rajeev, Sree" w:date="2022-03-03T11:48:00Z">
          <w:r w:rsidR="002542F9" w:rsidRPr="002B42A7" w:rsidDel="006F201E">
            <w:rPr>
              <w:rFonts w:ascii="Times New Roman" w:hAnsi="Times New Roman" w:cs="Times New Roman"/>
              <w:color w:val="000000" w:themeColor="text1"/>
              <w:highlight w:val="yellow"/>
              <w:rPrChange w:id="12063" w:author="Ruijie Xu" w:date="2022-03-10T12:31:00Z">
                <w:rPr>
                  <w:color w:val="000000" w:themeColor="text1"/>
                </w:rPr>
              </w:rPrChange>
            </w:rPr>
            <w:delText>.</w:delText>
          </w:r>
        </w:del>
      </w:ins>
      <w:commentRangeStart w:id="12064"/>
      <w:del w:id="12065" w:author="Rajeev, Sree" w:date="2022-03-03T11:48:00Z">
        <w:r w:rsidR="00254DB1" w:rsidRPr="002B42A7" w:rsidDel="006F201E">
          <w:rPr>
            <w:rFonts w:ascii="Times New Roman" w:hAnsi="Times New Roman" w:cs="Times New Roman"/>
            <w:color w:val="000000" w:themeColor="text1"/>
            <w:highlight w:val="yellow"/>
            <w:rPrChange w:id="12066" w:author="Ruijie Xu" w:date="2022-03-10T12:31:00Z">
              <w:rPr>
                <w:color w:val="000000" w:themeColor="text1"/>
              </w:rPr>
            </w:rPrChange>
          </w:rPr>
          <w:delText xml:space="preserve">there are </w:delText>
        </w:r>
        <w:r w:rsidR="00585EA1" w:rsidRPr="002B42A7" w:rsidDel="006F201E">
          <w:rPr>
            <w:rFonts w:ascii="Times New Roman" w:hAnsi="Times New Roman" w:cs="Times New Roman"/>
            <w:color w:val="000000" w:themeColor="text1"/>
            <w:highlight w:val="yellow"/>
            <w:rPrChange w:id="12067" w:author="Ruijie Xu" w:date="2022-03-10T12:31:00Z">
              <w:rPr>
                <w:color w:val="000000" w:themeColor="text1"/>
              </w:rPr>
            </w:rPrChange>
          </w:rPr>
          <w:delText xml:space="preserve">also </w:delText>
        </w:r>
        <w:r w:rsidR="00254DB1" w:rsidRPr="002B42A7" w:rsidDel="006F201E">
          <w:rPr>
            <w:rFonts w:ascii="Times New Roman" w:hAnsi="Times New Roman" w:cs="Times New Roman"/>
            <w:color w:val="000000" w:themeColor="text1"/>
            <w:highlight w:val="yellow"/>
            <w:rPrChange w:id="12068" w:author="Ruijie Xu" w:date="2022-03-10T12:31:00Z">
              <w:rPr>
                <w:color w:val="000000" w:themeColor="text1"/>
              </w:rPr>
            </w:rPrChange>
          </w:rPr>
          <w:delText xml:space="preserve">discrepancies between </w:delText>
        </w:r>
        <w:r w:rsidR="00366132" w:rsidRPr="002B42A7" w:rsidDel="006F201E">
          <w:rPr>
            <w:rFonts w:ascii="Times New Roman" w:hAnsi="Times New Roman" w:cs="Times New Roman"/>
            <w:color w:val="000000" w:themeColor="text1"/>
            <w:highlight w:val="yellow"/>
            <w:rPrChange w:id="12069" w:author="Ruijie Xu" w:date="2022-03-10T12:31:00Z">
              <w:rPr>
                <w:color w:val="000000" w:themeColor="text1"/>
              </w:rPr>
            </w:rPrChange>
          </w:rPr>
          <w:delText xml:space="preserve">conventional </w:delText>
        </w:r>
        <w:r w:rsidR="00254DB1" w:rsidRPr="002B42A7" w:rsidDel="006F201E">
          <w:rPr>
            <w:rFonts w:ascii="Times New Roman" w:hAnsi="Times New Roman" w:cs="Times New Roman"/>
            <w:color w:val="000000" w:themeColor="text1"/>
            <w:highlight w:val="yellow"/>
            <w:rPrChange w:id="12070" w:author="Ruijie Xu" w:date="2022-03-10T12:31:00Z">
              <w:rPr>
                <w:color w:val="000000" w:themeColor="text1"/>
              </w:rPr>
            </w:rPrChange>
          </w:rPr>
          <w:delText>methods and shotgun metagenomics analyses for pathogen d</w:delText>
        </w:r>
        <w:r w:rsidR="003D0213" w:rsidRPr="002B42A7" w:rsidDel="006F201E">
          <w:rPr>
            <w:rFonts w:ascii="Times New Roman" w:hAnsi="Times New Roman" w:cs="Times New Roman"/>
            <w:color w:val="000000" w:themeColor="text1"/>
            <w:highlight w:val="yellow"/>
            <w:rPrChange w:id="12071" w:author="Ruijie Xu" w:date="2022-03-10T12:31:00Z">
              <w:rPr>
                <w:color w:val="000000" w:themeColor="text1"/>
              </w:rPr>
            </w:rPrChange>
          </w:rPr>
          <w:delText>etection</w:delText>
        </w:r>
        <w:r w:rsidR="00254DB1" w:rsidRPr="002B42A7" w:rsidDel="006F201E">
          <w:rPr>
            <w:rFonts w:ascii="Times New Roman" w:hAnsi="Times New Roman" w:cs="Times New Roman"/>
            <w:color w:val="000000" w:themeColor="text1"/>
            <w:highlight w:val="yellow"/>
            <w:rPrChange w:id="12072" w:author="Ruijie Xu" w:date="2022-03-10T12:31:00Z">
              <w:rPr>
                <w:color w:val="000000" w:themeColor="text1"/>
              </w:rPr>
            </w:rPrChange>
          </w:rPr>
          <w:delText>, th</w:delText>
        </w:r>
        <w:r w:rsidR="00234370" w:rsidRPr="002B42A7" w:rsidDel="006F201E">
          <w:rPr>
            <w:rFonts w:ascii="Times New Roman" w:hAnsi="Times New Roman" w:cs="Times New Roman"/>
            <w:color w:val="000000" w:themeColor="text1"/>
            <w:highlight w:val="yellow"/>
            <w:rPrChange w:id="12073" w:author="Ruijie Xu" w:date="2022-03-10T12:31:00Z">
              <w:rPr>
                <w:color w:val="000000" w:themeColor="text1"/>
              </w:rPr>
            </w:rPrChange>
          </w:rPr>
          <w:delText xml:space="preserve">erefore, </w:delText>
        </w:r>
        <w:r w:rsidR="009D08FD" w:rsidRPr="002B42A7" w:rsidDel="006F201E">
          <w:rPr>
            <w:rFonts w:ascii="Times New Roman" w:hAnsi="Times New Roman" w:cs="Times New Roman"/>
            <w:color w:val="000000" w:themeColor="text1"/>
            <w:highlight w:val="yellow"/>
            <w:rPrChange w:id="12074" w:author="Ruijie Xu" w:date="2022-03-10T12:31:00Z">
              <w:rPr>
                <w:color w:val="000000" w:themeColor="text1"/>
              </w:rPr>
            </w:rPrChange>
          </w:rPr>
          <w:delText xml:space="preserve">we </w:delText>
        </w:r>
        <w:r w:rsidR="002A18C6" w:rsidRPr="002B42A7" w:rsidDel="006F201E">
          <w:rPr>
            <w:rFonts w:ascii="Times New Roman" w:hAnsi="Times New Roman" w:cs="Times New Roman"/>
            <w:color w:val="000000" w:themeColor="text1"/>
            <w:highlight w:val="yellow"/>
            <w:rPrChange w:id="12075" w:author="Ruijie Xu" w:date="2022-03-10T12:31:00Z">
              <w:rPr>
                <w:color w:val="000000" w:themeColor="text1"/>
              </w:rPr>
            </w:rPrChange>
          </w:rPr>
          <w:delText xml:space="preserve">suggest that refinements </w:delText>
        </w:r>
        <w:r w:rsidR="00254DB1" w:rsidRPr="002B42A7" w:rsidDel="006F201E">
          <w:rPr>
            <w:rFonts w:ascii="Times New Roman" w:hAnsi="Times New Roman" w:cs="Times New Roman"/>
            <w:color w:val="000000" w:themeColor="text1"/>
            <w:highlight w:val="yellow"/>
            <w:rPrChange w:id="12076" w:author="Ruijie Xu" w:date="2022-03-10T12:31:00Z">
              <w:rPr>
                <w:color w:val="000000" w:themeColor="text1"/>
              </w:rPr>
            </w:rPrChange>
          </w:rPr>
          <w:delText xml:space="preserve">will </w:delText>
        </w:r>
        <w:r w:rsidR="003D0213" w:rsidRPr="002B42A7" w:rsidDel="006F201E">
          <w:rPr>
            <w:rFonts w:ascii="Times New Roman" w:hAnsi="Times New Roman" w:cs="Times New Roman"/>
            <w:color w:val="000000" w:themeColor="text1"/>
            <w:highlight w:val="yellow"/>
            <w:rPrChange w:id="12077" w:author="Ruijie Xu" w:date="2022-03-10T12:31:00Z">
              <w:rPr>
                <w:color w:val="000000" w:themeColor="text1"/>
              </w:rPr>
            </w:rPrChange>
          </w:rPr>
          <w:delText xml:space="preserve">be </w:delText>
        </w:r>
        <w:r w:rsidR="00254DB1" w:rsidRPr="002B42A7" w:rsidDel="006F201E">
          <w:rPr>
            <w:rFonts w:ascii="Times New Roman" w:hAnsi="Times New Roman" w:cs="Times New Roman"/>
            <w:color w:val="000000" w:themeColor="text1"/>
            <w:highlight w:val="yellow"/>
            <w:rPrChange w:id="12078" w:author="Ruijie Xu" w:date="2022-03-10T12:31:00Z">
              <w:rPr>
                <w:color w:val="000000" w:themeColor="text1"/>
              </w:rPr>
            </w:rPrChange>
          </w:rPr>
          <w:delText>need</w:delText>
        </w:r>
        <w:r w:rsidR="003D0213" w:rsidRPr="002B42A7" w:rsidDel="006F201E">
          <w:rPr>
            <w:rFonts w:ascii="Times New Roman" w:hAnsi="Times New Roman" w:cs="Times New Roman"/>
            <w:color w:val="000000" w:themeColor="text1"/>
            <w:highlight w:val="yellow"/>
            <w:rPrChange w:id="12079" w:author="Ruijie Xu" w:date="2022-03-10T12:31:00Z">
              <w:rPr>
                <w:color w:val="000000" w:themeColor="text1"/>
              </w:rPr>
            </w:rPrChange>
          </w:rPr>
          <w:delText>ed</w:delText>
        </w:r>
        <w:r w:rsidR="00254DB1" w:rsidRPr="002B42A7" w:rsidDel="006F201E">
          <w:rPr>
            <w:rFonts w:ascii="Times New Roman" w:hAnsi="Times New Roman" w:cs="Times New Roman"/>
            <w:color w:val="000000" w:themeColor="text1"/>
            <w:highlight w:val="yellow"/>
            <w:rPrChange w:id="12080" w:author="Ruijie Xu" w:date="2022-03-10T12:31:00Z">
              <w:rPr>
                <w:color w:val="000000" w:themeColor="text1"/>
              </w:rPr>
            </w:rPrChange>
          </w:rPr>
          <w:delText xml:space="preserve"> </w:delText>
        </w:r>
        <w:r w:rsidR="002A18C6" w:rsidRPr="002B42A7" w:rsidDel="006F201E">
          <w:rPr>
            <w:rFonts w:ascii="Times New Roman" w:hAnsi="Times New Roman" w:cs="Times New Roman"/>
            <w:color w:val="000000" w:themeColor="text1"/>
            <w:highlight w:val="yellow"/>
            <w:rPrChange w:id="12081" w:author="Ruijie Xu" w:date="2022-03-10T12:31:00Z">
              <w:rPr>
                <w:color w:val="000000" w:themeColor="text1"/>
              </w:rPr>
            </w:rPrChange>
          </w:rPr>
          <w:delText xml:space="preserve">in </w:delText>
        </w:r>
        <w:r w:rsidR="00254DB1" w:rsidRPr="002B42A7" w:rsidDel="006F201E">
          <w:rPr>
            <w:rFonts w:ascii="Times New Roman" w:hAnsi="Times New Roman" w:cs="Times New Roman"/>
            <w:color w:val="000000" w:themeColor="text1"/>
            <w:highlight w:val="yellow"/>
            <w:rPrChange w:id="12082" w:author="Ruijie Xu" w:date="2022-03-10T12:31:00Z">
              <w:rPr>
                <w:color w:val="000000" w:themeColor="text1"/>
              </w:rPr>
            </w:rPrChange>
          </w:rPr>
          <w:delText xml:space="preserve">the current -omic procedures </w:delText>
        </w:r>
        <w:r w:rsidR="002A18C6" w:rsidRPr="002B42A7" w:rsidDel="006F201E">
          <w:rPr>
            <w:rFonts w:ascii="Times New Roman" w:hAnsi="Times New Roman" w:cs="Times New Roman"/>
            <w:color w:val="000000" w:themeColor="text1"/>
            <w:highlight w:val="yellow"/>
            <w:rPrChange w:id="12083" w:author="Ruijie Xu" w:date="2022-03-10T12:31:00Z">
              <w:rPr>
                <w:color w:val="000000" w:themeColor="text1"/>
              </w:rPr>
            </w:rPrChange>
          </w:rPr>
          <w:delText xml:space="preserve">to improve </w:delText>
        </w:r>
        <w:r w:rsidR="00254DB1" w:rsidRPr="002B42A7" w:rsidDel="006F201E">
          <w:rPr>
            <w:rFonts w:ascii="Times New Roman" w:hAnsi="Times New Roman" w:cs="Times New Roman"/>
            <w:color w:val="000000" w:themeColor="text1"/>
            <w:highlight w:val="yellow"/>
            <w:rPrChange w:id="12084" w:author="Ruijie Xu" w:date="2022-03-10T12:31:00Z">
              <w:rPr>
                <w:color w:val="000000" w:themeColor="text1"/>
              </w:rPr>
            </w:rPrChange>
          </w:rPr>
          <w:delText xml:space="preserve">their </w:delText>
        </w:r>
        <w:r w:rsidR="002A18C6" w:rsidRPr="002B42A7" w:rsidDel="006F201E">
          <w:rPr>
            <w:rFonts w:ascii="Times New Roman" w:hAnsi="Times New Roman" w:cs="Times New Roman"/>
            <w:color w:val="000000" w:themeColor="text1"/>
            <w:highlight w:val="yellow"/>
            <w:rPrChange w:id="12085" w:author="Ruijie Xu" w:date="2022-03-10T12:31:00Z">
              <w:rPr>
                <w:color w:val="000000" w:themeColor="text1"/>
              </w:rPr>
            </w:rPrChange>
          </w:rPr>
          <w:delText>reliab</w:delText>
        </w:r>
        <w:r w:rsidR="00254DB1" w:rsidRPr="002B42A7" w:rsidDel="006F201E">
          <w:rPr>
            <w:rFonts w:ascii="Times New Roman" w:hAnsi="Times New Roman" w:cs="Times New Roman"/>
            <w:color w:val="000000" w:themeColor="text1"/>
            <w:highlight w:val="yellow"/>
            <w:rPrChange w:id="12086" w:author="Ruijie Xu" w:date="2022-03-10T12:31:00Z">
              <w:rPr>
                <w:color w:val="000000" w:themeColor="text1"/>
              </w:rPr>
            </w:rPrChange>
          </w:rPr>
          <w:delText xml:space="preserve">ility. </w:delText>
        </w:r>
        <w:commentRangeEnd w:id="12064"/>
        <w:r w:rsidR="00123495" w:rsidRPr="002B42A7" w:rsidDel="006F201E">
          <w:rPr>
            <w:rStyle w:val="CommentReference"/>
            <w:rFonts w:ascii="Times New Roman" w:hAnsi="Times New Roman" w:cs="Times New Roman"/>
            <w:sz w:val="24"/>
            <w:szCs w:val="24"/>
            <w:highlight w:val="yellow"/>
            <w:rPrChange w:id="12087" w:author="Ruijie Xu" w:date="2022-03-10T12:31:00Z">
              <w:rPr>
                <w:rStyle w:val="CommentReference"/>
              </w:rPr>
            </w:rPrChange>
          </w:rPr>
          <w:commentReference w:id="12064"/>
        </w:r>
      </w:del>
      <w:ins w:id="12088" w:author="Liliana Salvador" w:date="2022-03-10T19:10:00Z">
        <w:r w:rsidR="006E0E30">
          <w:rPr>
            <w:rFonts w:ascii="Times New Roman" w:hAnsi="Times New Roman" w:cs="Times New Roman"/>
            <w:color w:val="000000" w:themeColor="text1"/>
          </w:rPr>
          <w:t xml:space="preserve"> </w:t>
        </w:r>
      </w:ins>
    </w:p>
    <w:p w14:paraId="32710BBF" w14:textId="77777777" w:rsidR="008243D5" w:rsidRPr="002B42A7" w:rsidRDefault="008243D5">
      <w:pPr>
        <w:spacing w:line="480" w:lineRule="auto"/>
        <w:ind w:firstLine="360"/>
        <w:rPr>
          <w:ins w:id="12089" w:author="Ruijie Xu" w:date="2022-03-11T08:51:00Z"/>
          <w:rFonts w:ascii="Times New Roman" w:hAnsi="Times New Roman" w:cs="Times New Roman"/>
          <w:color w:val="000000" w:themeColor="text1"/>
          <w:rPrChange w:id="12090" w:author="Ruijie Xu" w:date="2022-03-10T12:31:00Z">
            <w:rPr>
              <w:ins w:id="12091" w:author="Ruijie Xu" w:date="2022-03-11T08:51:00Z"/>
              <w:color w:val="000000" w:themeColor="text1"/>
            </w:rPr>
          </w:rPrChange>
        </w:rPr>
        <w:pPrChange w:id="12092" w:author="Ruijie Xu" w:date="2022-03-10T11:17:00Z">
          <w:pPr>
            <w:spacing w:line="480" w:lineRule="auto"/>
          </w:pPr>
        </w:pPrChange>
      </w:pPr>
    </w:p>
    <w:p w14:paraId="226C1E67" w14:textId="7CB80BFC" w:rsidR="007E3A13" w:rsidRPr="002B42A7" w:rsidDel="0009141C" w:rsidRDefault="007E3A13">
      <w:pPr>
        <w:spacing w:line="480" w:lineRule="auto"/>
        <w:rPr>
          <w:del w:id="12093" w:author="Ruijie Xu" w:date="2022-03-10T11:17:00Z"/>
          <w:rFonts w:ascii="Times New Roman" w:hAnsi="Times New Roman" w:cs="Times New Roman"/>
          <w:color w:val="000000" w:themeColor="text1"/>
          <w:rPrChange w:id="12094" w:author="Ruijie Xu" w:date="2022-03-10T12:31:00Z">
            <w:rPr>
              <w:del w:id="12095" w:author="Ruijie Xu" w:date="2022-03-10T11:17:00Z"/>
              <w:color w:val="000000" w:themeColor="text1"/>
            </w:rPr>
          </w:rPrChange>
        </w:rPr>
        <w:pPrChange w:id="12096" w:author="Liliana Salvador" w:date="2022-03-10T19:10:00Z">
          <w:pPr>
            <w:spacing w:line="480" w:lineRule="auto"/>
            <w:ind w:firstLine="720"/>
          </w:pPr>
        </w:pPrChange>
      </w:pPr>
    </w:p>
    <w:p w14:paraId="7F9E2C91" w14:textId="3343A6EF" w:rsidR="00234370" w:rsidRPr="002B42A7" w:rsidDel="00370222" w:rsidRDefault="00234370">
      <w:pPr>
        <w:spacing w:line="480" w:lineRule="auto"/>
        <w:rPr>
          <w:del w:id="12097" w:author="Ruijie Xu" w:date="2022-01-30T13:27:00Z"/>
          <w:rFonts w:ascii="Times New Roman" w:hAnsi="Times New Roman" w:cs="Times New Roman"/>
          <w:color w:val="000000" w:themeColor="text1"/>
          <w:rPrChange w:id="12098" w:author="Ruijie Xu" w:date="2022-03-10T12:31:00Z">
            <w:rPr>
              <w:del w:id="12099" w:author="Ruijie Xu" w:date="2022-01-30T13:27:00Z"/>
              <w:color w:val="000000" w:themeColor="text1"/>
            </w:rPr>
          </w:rPrChange>
        </w:rPr>
        <w:pPrChange w:id="12100" w:author="Liliana Salvador" w:date="2022-03-10T19:10:00Z">
          <w:pPr>
            <w:spacing w:line="480" w:lineRule="auto"/>
            <w:ind w:firstLine="720"/>
          </w:pPr>
        </w:pPrChange>
      </w:pPr>
      <w:del w:id="12101" w:author="Ruijie Xu" w:date="2022-01-30T13:27:00Z">
        <w:r w:rsidRPr="002B42A7" w:rsidDel="00370222">
          <w:rPr>
            <w:rFonts w:ascii="Times New Roman" w:hAnsi="Times New Roman" w:cs="Times New Roman"/>
            <w:color w:val="000000" w:themeColor="text1"/>
            <w:rPrChange w:id="12102" w:author="Ruijie Xu" w:date="2022-03-10T12:31:00Z">
              <w:rPr>
                <w:color w:val="000000" w:themeColor="text1"/>
              </w:rPr>
            </w:rPrChange>
          </w:rPr>
          <w:delText>To</w:delText>
        </w:r>
      </w:del>
      <w:del w:id="12103" w:author="Ruijie Xu" w:date="2022-01-28T15:44:00Z">
        <w:r w:rsidRPr="002B42A7" w:rsidDel="009F7FE4">
          <w:rPr>
            <w:rFonts w:ascii="Times New Roman" w:hAnsi="Times New Roman" w:cs="Times New Roman"/>
            <w:color w:val="000000" w:themeColor="text1"/>
            <w:rPrChange w:id="12104" w:author="Ruijie Xu" w:date="2022-03-10T12:31:00Z">
              <w:rPr>
                <w:color w:val="000000" w:themeColor="text1"/>
              </w:rPr>
            </w:rPrChange>
          </w:rPr>
          <w:delText xml:space="preserve"> further</w:delText>
        </w:r>
      </w:del>
      <w:del w:id="12105" w:author="Ruijie Xu" w:date="2022-01-30T13:27:00Z">
        <w:r w:rsidRPr="002B42A7" w:rsidDel="00370222">
          <w:rPr>
            <w:rFonts w:ascii="Times New Roman" w:hAnsi="Times New Roman" w:cs="Times New Roman"/>
            <w:color w:val="000000" w:themeColor="text1"/>
            <w:rPrChange w:id="12106" w:author="Ruijie Xu" w:date="2022-03-10T12:31:00Z">
              <w:rPr>
                <w:color w:val="000000" w:themeColor="text1"/>
              </w:rPr>
            </w:rPrChange>
          </w:rPr>
          <w:delText xml:space="preserve"> demonstrate that differences between classification profiles produced by different </w:delText>
        </w:r>
        <w:r w:rsidR="00254DB1" w:rsidRPr="002B42A7" w:rsidDel="00370222">
          <w:rPr>
            <w:rFonts w:ascii="Times New Roman" w:hAnsi="Times New Roman" w:cs="Times New Roman"/>
            <w:color w:val="000000" w:themeColor="text1"/>
            <w:rPrChange w:id="12107" w:author="Ruijie Xu" w:date="2022-03-10T12:31:00Z">
              <w:rPr>
                <w:color w:val="000000" w:themeColor="text1"/>
              </w:rPr>
            </w:rPrChange>
          </w:rPr>
          <w:delText xml:space="preserve">software </w:delText>
        </w:r>
        <w:r w:rsidRPr="002B42A7" w:rsidDel="00370222">
          <w:rPr>
            <w:rFonts w:ascii="Times New Roman" w:hAnsi="Times New Roman" w:cs="Times New Roman"/>
            <w:color w:val="000000" w:themeColor="text1"/>
            <w:rPrChange w:id="12108" w:author="Ruijie Xu" w:date="2022-03-10T12:31:00Z">
              <w:rPr>
                <w:color w:val="000000" w:themeColor="text1"/>
              </w:rPr>
            </w:rPrChange>
          </w:rPr>
          <w:delText>can lead to diverg</w:delText>
        </w:r>
        <w:r w:rsidR="003D0213" w:rsidRPr="002B42A7" w:rsidDel="00370222">
          <w:rPr>
            <w:rFonts w:ascii="Times New Roman" w:hAnsi="Times New Roman" w:cs="Times New Roman"/>
            <w:color w:val="000000" w:themeColor="text1"/>
            <w:rPrChange w:id="12109" w:author="Ruijie Xu" w:date="2022-03-10T12:31:00Z">
              <w:rPr>
                <w:color w:val="000000" w:themeColor="text1"/>
              </w:rPr>
            </w:rPrChange>
          </w:rPr>
          <w:delText>ent</w:delText>
        </w:r>
        <w:r w:rsidRPr="002B42A7" w:rsidDel="00370222">
          <w:rPr>
            <w:rFonts w:ascii="Times New Roman" w:hAnsi="Times New Roman" w:cs="Times New Roman"/>
            <w:color w:val="000000" w:themeColor="text1"/>
            <w:rPrChange w:id="12110" w:author="Ruijie Xu" w:date="2022-03-10T12:31:00Z">
              <w:rPr>
                <w:color w:val="000000" w:themeColor="text1"/>
              </w:rPr>
            </w:rPrChange>
          </w:rPr>
          <w:delText xml:space="preserve"> biological conclusions, we evaluated alpha and beta diversity indices of the metagenomic samples using microbial profiles classified </w:delText>
        </w:r>
        <w:r w:rsidR="00585EA1" w:rsidRPr="002B42A7" w:rsidDel="00370222">
          <w:rPr>
            <w:rFonts w:ascii="Times New Roman" w:hAnsi="Times New Roman" w:cs="Times New Roman"/>
            <w:color w:val="000000" w:themeColor="text1"/>
            <w:rPrChange w:id="12111" w:author="Ruijie Xu" w:date="2022-03-10T12:31:00Z">
              <w:rPr>
                <w:color w:val="000000" w:themeColor="text1"/>
              </w:rPr>
            </w:rPrChange>
          </w:rPr>
          <w:delText>by the three software</w:delText>
        </w:r>
        <w:r w:rsidRPr="002B42A7" w:rsidDel="00370222">
          <w:rPr>
            <w:rFonts w:ascii="Times New Roman" w:hAnsi="Times New Roman" w:cs="Times New Roman"/>
            <w:color w:val="000000" w:themeColor="text1"/>
            <w:rPrChange w:id="12112" w:author="Ruijie Xu" w:date="2022-03-10T12:31:00Z">
              <w:rPr>
                <w:color w:val="000000" w:themeColor="text1"/>
              </w:rPr>
            </w:rPrChange>
          </w:rPr>
          <w:delText xml:space="preserve">. Alpha diversity indices characterize divergence, evenness, and richness within each samples’ microbial community, while beta diversity indices, in contrast with alpha diversities, explore the differences between two samples’ microbial communities. We found that the alpha and beta diversity indices evaluated from the profiles of these three </w:delText>
        </w:r>
        <w:r w:rsidR="00254DB1" w:rsidRPr="002B42A7" w:rsidDel="00370222">
          <w:rPr>
            <w:rFonts w:ascii="Times New Roman" w:hAnsi="Times New Roman" w:cs="Times New Roman"/>
            <w:color w:val="000000" w:themeColor="text1"/>
            <w:rPrChange w:id="12113" w:author="Ruijie Xu" w:date="2022-03-10T12:31:00Z">
              <w:rPr>
                <w:color w:val="000000" w:themeColor="text1"/>
              </w:rPr>
            </w:rPrChange>
          </w:rPr>
          <w:delText xml:space="preserve">software </w:delText>
        </w:r>
        <w:r w:rsidRPr="002B42A7" w:rsidDel="00370222">
          <w:rPr>
            <w:rFonts w:ascii="Times New Roman" w:hAnsi="Times New Roman" w:cs="Times New Roman"/>
            <w:color w:val="000000" w:themeColor="text1"/>
            <w:rPrChange w:id="12114" w:author="Ruijie Xu" w:date="2022-03-10T12:31:00Z">
              <w:rPr>
                <w:color w:val="000000" w:themeColor="text1"/>
              </w:rPr>
            </w:rPrChange>
          </w:rPr>
          <w:delText xml:space="preserve">are significantly different from each other. For example, the alpha diversity indices for CLARK and </w:delText>
        </w:r>
        <w:r w:rsidR="00587076" w:rsidRPr="002B42A7" w:rsidDel="00370222">
          <w:rPr>
            <w:rFonts w:ascii="Times New Roman" w:hAnsi="Times New Roman" w:cs="Times New Roman"/>
            <w:color w:val="000000" w:themeColor="text1"/>
            <w:rPrChange w:id="12115" w:author="Ruijie Xu" w:date="2022-03-10T12:31:00Z">
              <w:rPr>
                <w:color w:val="000000" w:themeColor="text1"/>
              </w:rPr>
            </w:rPrChange>
          </w:rPr>
          <w:delText>CLARK-s</w:delText>
        </w:r>
        <w:r w:rsidR="00851850" w:rsidRPr="002B42A7" w:rsidDel="00370222">
          <w:rPr>
            <w:rFonts w:ascii="Times New Roman" w:hAnsi="Times New Roman" w:cs="Times New Roman"/>
            <w:color w:val="000000" w:themeColor="text1"/>
            <w:rPrChange w:id="12116" w:author="Ruijie Xu" w:date="2022-03-10T12:31:00Z">
              <w:rPr>
                <w:color w:val="000000" w:themeColor="text1"/>
              </w:rPr>
            </w:rPrChange>
          </w:rPr>
          <w:delText>’</w:delText>
        </w:r>
        <w:r w:rsidRPr="002B42A7" w:rsidDel="00370222">
          <w:rPr>
            <w:rFonts w:ascii="Times New Roman" w:hAnsi="Times New Roman" w:cs="Times New Roman"/>
            <w:color w:val="000000" w:themeColor="text1"/>
            <w:rPrChange w:id="12117" w:author="Ruijie Xu" w:date="2022-03-10T12:31:00Z">
              <w:rPr>
                <w:color w:val="000000" w:themeColor="text1"/>
              </w:rPr>
            </w:rPrChange>
          </w:rPr>
          <w:delText xml:space="preserve">s microbial profiles were not statistically different among each other, while samples’ pairwise relationships measured by beta diversity indices were found statistically different between these two </w:delText>
        </w:r>
        <w:r w:rsidR="00254DB1" w:rsidRPr="002B42A7" w:rsidDel="00370222">
          <w:rPr>
            <w:rFonts w:ascii="Times New Roman" w:hAnsi="Times New Roman" w:cs="Times New Roman"/>
            <w:color w:val="000000" w:themeColor="text1"/>
            <w:rPrChange w:id="12118" w:author="Ruijie Xu" w:date="2022-03-10T12:31:00Z">
              <w:rPr>
                <w:color w:val="000000" w:themeColor="text1"/>
              </w:rPr>
            </w:rPrChange>
          </w:rPr>
          <w:delText xml:space="preserve">software’ </w:delText>
        </w:r>
        <w:r w:rsidRPr="002B42A7" w:rsidDel="00370222">
          <w:rPr>
            <w:rFonts w:ascii="Times New Roman" w:hAnsi="Times New Roman" w:cs="Times New Roman"/>
            <w:color w:val="000000" w:themeColor="text1"/>
            <w:rPrChange w:id="12119" w:author="Ruijie Xu" w:date="2022-03-10T12:31:00Z">
              <w:rPr>
                <w:color w:val="000000" w:themeColor="text1"/>
              </w:rPr>
            </w:rPrChange>
          </w:rPr>
          <w:delText xml:space="preserve">microbial profiles. At the same time, alpha diversity indices for Kraken2 profiles were statistically different from those of </w:delText>
        </w:r>
        <w:r w:rsidR="00587076" w:rsidRPr="002B42A7" w:rsidDel="00370222">
          <w:rPr>
            <w:rFonts w:ascii="Times New Roman" w:hAnsi="Times New Roman" w:cs="Times New Roman"/>
            <w:color w:val="000000" w:themeColor="text1"/>
            <w:rPrChange w:id="12120" w:author="Ruijie Xu" w:date="2022-03-10T12:31:00Z">
              <w:rPr>
                <w:color w:val="000000" w:themeColor="text1"/>
              </w:rPr>
            </w:rPrChange>
          </w:rPr>
          <w:delText>CLARK-s</w:delText>
        </w:r>
        <w:r w:rsidRPr="002B42A7" w:rsidDel="00370222">
          <w:rPr>
            <w:rFonts w:ascii="Times New Roman" w:hAnsi="Times New Roman" w:cs="Times New Roman"/>
            <w:color w:val="000000" w:themeColor="text1"/>
            <w:rPrChange w:id="12121" w:author="Ruijie Xu" w:date="2022-03-10T12:31:00Z">
              <w:rPr>
                <w:color w:val="000000" w:themeColor="text1"/>
              </w:rPr>
            </w:rPrChange>
          </w:rPr>
          <w:delText xml:space="preserve">’s, but the significant differences no longer exist for the profiles of these two </w:delText>
        </w:r>
        <w:r w:rsidR="0061113C" w:rsidRPr="002B42A7" w:rsidDel="00370222">
          <w:rPr>
            <w:rFonts w:ascii="Times New Roman" w:hAnsi="Times New Roman" w:cs="Times New Roman"/>
            <w:color w:val="000000" w:themeColor="text1"/>
            <w:rPrChange w:id="12122" w:author="Ruijie Xu" w:date="2022-03-10T12:31:00Z">
              <w:rPr>
                <w:color w:val="000000" w:themeColor="text1"/>
              </w:rPr>
            </w:rPrChange>
          </w:rPr>
          <w:delText xml:space="preserve">software’ </w:delText>
        </w:r>
        <w:r w:rsidRPr="002B42A7" w:rsidDel="00370222">
          <w:rPr>
            <w:rFonts w:ascii="Times New Roman" w:hAnsi="Times New Roman" w:cs="Times New Roman"/>
            <w:color w:val="000000" w:themeColor="text1"/>
            <w:rPrChange w:id="12123" w:author="Ruijie Xu" w:date="2022-03-10T12:31:00Z">
              <w:rPr>
                <w:color w:val="000000" w:themeColor="text1"/>
              </w:rPr>
            </w:rPrChange>
          </w:rPr>
          <w:delText xml:space="preserve">pairwise beta diversity indices. These findings in alpha and beta diversities can be confounding for researchers wishing to learn about the composition of their metagenomic samples’ microbial communities. </w:delText>
        </w:r>
      </w:del>
    </w:p>
    <w:p w14:paraId="7220BC1F" w14:textId="44BE6184" w:rsidR="00234370" w:rsidRPr="002B42A7" w:rsidDel="00370222" w:rsidRDefault="00234370">
      <w:pPr>
        <w:spacing w:line="480" w:lineRule="auto"/>
        <w:rPr>
          <w:del w:id="12124" w:author="Ruijie Xu" w:date="2022-01-30T13:27:00Z"/>
          <w:rFonts w:ascii="Times New Roman" w:hAnsi="Times New Roman" w:cs="Times New Roman"/>
          <w:color w:val="000000" w:themeColor="text1"/>
          <w:rPrChange w:id="12125" w:author="Ruijie Xu" w:date="2022-03-10T12:31:00Z">
            <w:rPr>
              <w:del w:id="12126" w:author="Ruijie Xu" w:date="2022-01-30T13:27:00Z"/>
              <w:color w:val="000000" w:themeColor="text1"/>
            </w:rPr>
          </w:rPrChange>
        </w:rPr>
        <w:pPrChange w:id="12127" w:author="Liliana Salvador" w:date="2022-03-10T19:10:00Z">
          <w:pPr>
            <w:spacing w:line="480" w:lineRule="auto"/>
            <w:ind w:firstLine="720"/>
          </w:pPr>
        </w:pPrChange>
      </w:pPr>
      <w:del w:id="12128" w:author="Ruijie Xu" w:date="2022-01-30T13:27:00Z">
        <w:r w:rsidRPr="002B42A7" w:rsidDel="00370222">
          <w:rPr>
            <w:rFonts w:ascii="Times New Roman" w:hAnsi="Times New Roman" w:cs="Times New Roman"/>
            <w:color w:val="000000" w:themeColor="text1"/>
            <w:rPrChange w:id="12129" w:author="Ruijie Xu" w:date="2022-03-10T12:31:00Z">
              <w:rPr>
                <w:color w:val="000000" w:themeColor="text1"/>
              </w:rPr>
            </w:rPrChange>
          </w:rPr>
          <w:delText xml:space="preserve">Identifying differentially abundant taxa across different biological environment or treatment group is another popular analysis for metagenomic samples. Microbial communities for each sample are composed of a large </w:delText>
        </w:r>
        <w:r w:rsidR="004C191F" w:rsidRPr="002B42A7" w:rsidDel="00370222">
          <w:rPr>
            <w:rFonts w:ascii="Times New Roman" w:hAnsi="Times New Roman" w:cs="Times New Roman"/>
            <w:color w:val="000000" w:themeColor="text1"/>
            <w:rPrChange w:id="12130" w:author="Ruijie Xu" w:date="2022-03-10T12:31:00Z">
              <w:rPr>
                <w:color w:val="000000" w:themeColor="text1"/>
              </w:rPr>
            </w:rPrChange>
          </w:rPr>
          <w:delText xml:space="preserve">number </w:delText>
        </w:r>
        <w:r w:rsidRPr="002B42A7" w:rsidDel="00370222">
          <w:rPr>
            <w:rFonts w:ascii="Times New Roman" w:hAnsi="Times New Roman" w:cs="Times New Roman"/>
            <w:color w:val="000000" w:themeColor="text1"/>
            <w:rPrChange w:id="12131" w:author="Ruijie Xu" w:date="2022-03-10T12:31:00Z">
              <w:rPr>
                <w:color w:val="000000" w:themeColor="text1"/>
              </w:rPr>
            </w:rPrChange>
          </w:rPr>
          <w:delText xml:space="preserve">and varieties of taxa. However, certain taxa could be significantly different in abundance </w:delText>
        </w:r>
        <w:r w:rsidR="004E5F75" w:rsidRPr="002B42A7" w:rsidDel="00370222">
          <w:rPr>
            <w:rFonts w:ascii="Times New Roman" w:hAnsi="Times New Roman" w:cs="Times New Roman"/>
            <w:color w:val="000000" w:themeColor="text1"/>
            <w:rPrChange w:id="12132" w:author="Ruijie Xu" w:date="2022-03-10T12:31:00Z">
              <w:rPr>
                <w:color w:val="000000" w:themeColor="text1"/>
              </w:rPr>
            </w:rPrChange>
          </w:rPr>
          <w:delText>in</w:delText>
        </w:r>
        <w:r w:rsidRPr="002B42A7" w:rsidDel="00370222">
          <w:rPr>
            <w:rFonts w:ascii="Times New Roman" w:hAnsi="Times New Roman" w:cs="Times New Roman"/>
            <w:color w:val="000000" w:themeColor="text1"/>
            <w:rPrChange w:id="12133" w:author="Ruijie Xu" w:date="2022-03-10T12:31:00Z">
              <w:rPr>
                <w:color w:val="000000" w:themeColor="text1"/>
              </w:rPr>
            </w:rPrChange>
          </w:rPr>
          <w:delText xml:space="preserve"> response to a biological or ecological environment. These taxa can be used as the research target for follow-up analyses to identify potential stimuli for patholog</w:delText>
        </w:r>
        <w:r w:rsidR="002B44DF" w:rsidRPr="002B42A7" w:rsidDel="00370222">
          <w:rPr>
            <w:rFonts w:ascii="Times New Roman" w:hAnsi="Times New Roman" w:cs="Times New Roman"/>
            <w:color w:val="000000" w:themeColor="text1"/>
            <w:rPrChange w:id="12134" w:author="Ruijie Xu" w:date="2022-03-10T12:31:00Z">
              <w:rPr>
                <w:color w:val="000000" w:themeColor="text1"/>
              </w:rPr>
            </w:rPrChange>
          </w:rPr>
          <w:delText>y</w:delText>
        </w:r>
        <w:r w:rsidRPr="002B42A7" w:rsidDel="00370222">
          <w:rPr>
            <w:rFonts w:ascii="Times New Roman" w:hAnsi="Times New Roman" w:cs="Times New Roman"/>
            <w:color w:val="000000" w:themeColor="text1"/>
            <w:rPrChange w:id="12135" w:author="Ruijie Xu" w:date="2022-03-10T12:31:00Z">
              <w:rPr>
                <w:color w:val="000000" w:themeColor="text1"/>
              </w:rPr>
            </w:rPrChange>
          </w:rPr>
          <w:delText xml:space="preserve"> or response </w:delText>
        </w:r>
        <w:r w:rsidR="002B44DF" w:rsidRPr="002B42A7" w:rsidDel="00370222">
          <w:rPr>
            <w:rFonts w:ascii="Times New Roman" w:hAnsi="Times New Roman" w:cs="Times New Roman"/>
            <w:color w:val="000000" w:themeColor="text1"/>
            <w:rPrChange w:id="12136" w:author="Ruijie Xu" w:date="2022-03-10T12:31:00Z">
              <w:rPr>
                <w:color w:val="000000" w:themeColor="text1"/>
              </w:rPr>
            </w:rPrChange>
          </w:rPr>
          <w:delText xml:space="preserve">to </w:delText>
        </w:r>
        <w:r w:rsidRPr="002B42A7" w:rsidDel="00370222">
          <w:rPr>
            <w:rFonts w:ascii="Times New Roman" w:hAnsi="Times New Roman" w:cs="Times New Roman"/>
            <w:color w:val="000000" w:themeColor="text1"/>
            <w:rPrChange w:id="12137" w:author="Ruijie Xu" w:date="2022-03-10T12:31:00Z">
              <w:rPr>
                <w:color w:val="000000" w:themeColor="text1"/>
              </w:rPr>
            </w:rPrChange>
          </w:rPr>
          <w:delText xml:space="preserve">changing ecological environments. In this case, we identified the </w:delText>
        </w:r>
        <w:r w:rsidR="00315E9F" w:rsidRPr="002B42A7" w:rsidDel="00370222">
          <w:rPr>
            <w:rFonts w:ascii="Times New Roman" w:hAnsi="Times New Roman" w:cs="Times New Roman"/>
            <w:color w:val="000000" w:themeColor="text1"/>
            <w:rPrChange w:id="12138" w:author="Ruijie Xu" w:date="2022-03-10T12:31:00Z">
              <w:rPr>
                <w:color w:val="000000" w:themeColor="text1"/>
              </w:rPr>
            </w:rPrChange>
          </w:rPr>
          <w:delText>DA</w:delText>
        </w:r>
        <w:r w:rsidRPr="002B42A7" w:rsidDel="00370222">
          <w:rPr>
            <w:rFonts w:ascii="Times New Roman" w:hAnsi="Times New Roman" w:cs="Times New Roman"/>
            <w:color w:val="000000" w:themeColor="text1"/>
            <w:rPrChange w:id="12139" w:author="Ruijie Xu" w:date="2022-03-10T12:31:00Z">
              <w:rPr>
                <w:color w:val="000000" w:themeColor="text1"/>
              </w:rPr>
            </w:rPrChange>
          </w:rPr>
          <w:delText xml:space="preserve"> taxa between samples collected from </w:delText>
        </w:r>
        <w:r w:rsidR="002B44DF" w:rsidRPr="002B42A7" w:rsidDel="00370222">
          <w:rPr>
            <w:rFonts w:ascii="Times New Roman" w:hAnsi="Times New Roman" w:cs="Times New Roman"/>
            <w:color w:val="000000" w:themeColor="text1"/>
            <w:rPrChange w:id="12140" w:author="Ruijie Xu" w:date="2022-03-10T12:31:00Z">
              <w:rPr>
                <w:color w:val="000000" w:themeColor="text1"/>
              </w:rPr>
            </w:rPrChange>
          </w:rPr>
          <w:delText>rat</w:delText>
        </w:r>
        <w:r w:rsidRPr="002B42A7" w:rsidDel="00370222">
          <w:rPr>
            <w:rFonts w:ascii="Times New Roman" w:hAnsi="Times New Roman" w:cs="Times New Roman"/>
            <w:color w:val="000000" w:themeColor="text1"/>
            <w:rPrChange w:id="12141" w:author="Ruijie Xu" w:date="2022-03-10T12:31:00Z">
              <w:rPr>
                <w:color w:val="000000" w:themeColor="text1"/>
              </w:rPr>
            </w:rPrChange>
          </w:rPr>
          <w:delText xml:space="preserve"> tissues to propose potential biological question</w:delText>
        </w:r>
        <w:r w:rsidR="00023861" w:rsidRPr="002B42A7" w:rsidDel="00370222">
          <w:rPr>
            <w:rFonts w:ascii="Times New Roman" w:hAnsi="Times New Roman" w:cs="Times New Roman"/>
            <w:color w:val="000000" w:themeColor="text1"/>
            <w:rPrChange w:id="12142" w:author="Ruijie Xu" w:date="2022-03-10T12:31:00Z">
              <w:rPr>
                <w:color w:val="000000" w:themeColor="text1"/>
              </w:rPr>
            </w:rPrChange>
          </w:rPr>
          <w:delText>s</w:delText>
        </w:r>
        <w:r w:rsidRPr="002B42A7" w:rsidDel="00370222">
          <w:rPr>
            <w:rFonts w:ascii="Times New Roman" w:hAnsi="Times New Roman" w:cs="Times New Roman"/>
            <w:color w:val="000000" w:themeColor="text1"/>
            <w:rPrChange w:id="12143" w:author="Ruijie Xu" w:date="2022-03-10T12:31:00Z">
              <w:rPr>
                <w:color w:val="000000" w:themeColor="text1"/>
              </w:rPr>
            </w:rPrChange>
          </w:rPr>
          <w:delText xml:space="preserve"> that can be asked with our </w:delText>
        </w:r>
        <w:r w:rsidRPr="002B42A7" w:rsidDel="00370222">
          <w:rPr>
            <w:rFonts w:ascii="Times New Roman" w:hAnsi="Times New Roman" w:cs="Times New Roman"/>
            <w:i/>
            <w:iCs/>
            <w:color w:val="000000" w:themeColor="text1"/>
            <w:rPrChange w:id="12144" w:author="Ruijie Xu" w:date="2022-03-10T12:31:00Z">
              <w:rPr>
                <w:i/>
                <w:iCs/>
                <w:color w:val="000000" w:themeColor="text1"/>
              </w:rPr>
            </w:rPrChange>
          </w:rPr>
          <w:delText>Rattus</w:delText>
        </w:r>
        <w:r w:rsidRPr="002B42A7" w:rsidDel="00370222">
          <w:rPr>
            <w:rFonts w:ascii="Times New Roman" w:hAnsi="Times New Roman" w:cs="Times New Roman"/>
            <w:color w:val="000000" w:themeColor="text1"/>
            <w:rPrChange w:id="12145" w:author="Ruijie Xu" w:date="2022-03-10T12:31:00Z">
              <w:rPr>
                <w:color w:val="000000" w:themeColor="text1"/>
              </w:rPr>
            </w:rPrChange>
          </w:rPr>
          <w:delText xml:space="preserve"> dataset</w:delText>
        </w:r>
        <w:r w:rsidR="00FB1B5C" w:rsidRPr="002B42A7" w:rsidDel="00370222">
          <w:rPr>
            <w:rFonts w:ascii="Times New Roman" w:hAnsi="Times New Roman" w:cs="Times New Roman"/>
            <w:color w:val="000000" w:themeColor="text1"/>
            <w:rPrChange w:id="12146" w:author="Ruijie Xu" w:date="2022-03-10T12:31:00Z">
              <w:rPr>
                <w:color w:val="000000" w:themeColor="text1"/>
              </w:rPr>
            </w:rPrChange>
          </w:rPr>
          <w:delText>:</w:delText>
        </w:r>
        <w:r w:rsidRPr="002B42A7" w:rsidDel="00370222">
          <w:rPr>
            <w:rFonts w:ascii="Times New Roman" w:hAnsi="Times New Roman" w:cs="Times New Roman"/>
            <w:color w:val="000000" w:themeColor="text1"/>
            <w:rPrChange w:id="12147" w:author="Ruijie Xu" w:date="2022-03-10T12:31:00Z">
              <w:rPr>
                <w:color w:val="000000" w:themeColor="text1"/>
              </w:rPr>
            </w:rPrChange>
          </w:rPr>
          <w:delText xml:space="preserve"> “What taxa are found significantly different in abundance between samples collected from </w:delText>
        </w:r>
        <w:r w:rsidR="002B44DF" w:rsidRPr="002B42A7" w:rsidDel="00370222">
          <w:rPr>
            <w:rFonts w:ascii="Times New Roman" w:hAnsi="Times New Roman" w:cs="Times New Roman"/>
            <w:color w:val="000000" w:themeColor="text1"/>
            <w:rPrChange w:id="12148" w:author="Ruijie Xu" w:date="2022-03-10T12:31:00Z">
              <w:rPr>
                <w:color w:val="000000" w:themeColor="text1"/>
              </w:rPr>
            </w:rPrChange>
          </w:rPr>
          <w:delText>different rat tissues</w:delText>
        </w:r>
        <w:r w:rsidR="00023861" w:rsidRPr="002B42A7" w:rsidDel="00370222">
          <w:rPr>
            <w:rFonts w:ascii="Times New Roman" w:hAnsi="Times New Roman" w:cs="Times New Roman"/>
            <w:color w:val="000000" w:themeColor="text1"/>
            <w:rPrChange w:id="12149" w:author="Ruijie Xu" w:date="2022-03-10T12:31:00Z">
              <w:rPr>
                <w:color w:val="000000" w:themeColor="text1"/>
              </w:rPr>
            </w:rPrChange>
          </w:rPr>
          <w:delText>?”</w:delText>
        </w:r>
        <w:r w:rsidR="002B44DF" w:rsidRPr="002B42A7" w:rsidDel="00370222">
          <w:rPr>
            <w:rFonts w:ascii="Times New Roman" w:hAnsi="Times New Roman" w:cs="Times New Roman"/>
            <w:color w:val="000000" w:themeColor="text1"/>
            <w:rPrChange w:id="12150" w:author="Ruijie Xu" w:date="2022-03-10T12:31:00Z">
              <w:rPr>
                <w:color w:val="000000" w:themeColor="text1"/>
              </w:rPr>
            </w:rPrChange>
          </w:rPr>
          <w:delText xml:space="preserve"> and </w:delText>
        </w:r>
        <w:r w:rsidR="00023861" w:rsidRPr="002B42A7" w:rsidDel="00370222">
          <w:rPr>
            <w:rFonts w:ascii="Times New Roman" w:hAnsi="Times New Roman" w:cs="Times New Roman"/>
            <w:color w:val="000000" w:themeColor="text1"/>
            <w:rPrChange w:id="12151" w:author="Ruijie Xu" w:date="2022-03-10T12:31:00Z">
              <w:rPr>
                <w:color w:val="000000" w:themeColor="text1"/>
              </w:rPr>
            </w:rPrChange>
          </w:rPr>
          <w:delText>“C</w:delText>
        </w:r>
        <w:r w:rsidR="002B44DF" w:rsidRPr="002B42A7" w:rsidDel="00370222">
          <w:rPr>
            <w:rFonts w:ascii="Times New Roman" w:hAnsi="Times New Roman" w:cs="Times New Roman"/>
            <w:color w:val="000000" w:themeColor="text1"/>
            <w:rPrChange w:id="12152" w:author="Ruijie Xu" w:date="2022-03-10T12:31:00Z">
              <w:rPr>
                <w:color w:val="000000" w:themeColor="text1"/>
              </w:rPr>
            </w:rPrChange>
          </w:rPr>
          <w:delText xml:space="preserve">an we detect potential zoontic pathogens such as </w:delText>
        </w:r>
        <w:r w:rsidR="002B44DF" w:rsidRPr="002B42A7" w:rsidDel="00370222">
          <w:rPr>
            <w:rFonts w:ascii="Times New Roman" w:hAnsi="Times New Roman" w:cs="Times New Roman"/>
            <w:i/>
            <w:color w:val="000000" w:themeColor="text1"/>
            <w:rPrChange w:id="12153" w:author="Ruijie Xu" w:date="2022-03-10T12:31:00Z">
              <w:rPr>
                <w:i/>
                <w:color w:val="000000" w:themeColor="text1"/>
              </w:rPr>
            </w:rPrChange>
          </w:rPr>
          <w:delText>Leptospira</w:delText>
        </w:r>
        <w:r w:rsidR="00585EA1" w:rsidRPr="002B42A7" w:rsidDel="00370222">
          <w:rPr>
            <w:rFonts w:ascii="Times New Roman" w:hAnsi="Times New Roman" w:cs="Times New Roman"/>
            <w:i/>
            <w:color w:val="000000" w:themeColor="text1"/>
            <w:rPrChange w:id="12154" w:author="Ruijie Xu" w:date="2022-03-10T12:31:00Z">
              <w:rPr>
                <w:i/>
                <w:color w:val="000000" w:themeColor="text1"/>
              </w:rPr>
            </w:rPrChange>
          </w:rPr>
          <w:delText>?”</w:delText>
        </w:r>
        <w:r w:rsidR="002B44DF" w:rsidRPr="002B42A7" w:rsidDel="00370222">
          <w:rPr>
            <w:rFonts w:ascii="Times New Roman" w:hAnsi="Times New Roman" w:cs="Times New Roman"/>
            <w:color w:val="000000" w:themeColor="text1"/>
            <w:rPrChange w:id="12155" w:author="Ruijie Xu" w:date="2022-03-10T12:31:00Z">
              <w:rPr>
                <w:color w:val="000000" w:themeColor="text1"/>
              </w:rPr>
            </w:rPrChange>
          </w:rPr>
          <w:delText xml:space="preserve">. </w:delText>
        </w:r>
        <w:r w:rsidRPr="002B42A7" w:rsidDel="00370222">
          <w:rPr>
            <w:rFonts w:ascii="Times New Roman" w:hAnsi="Times New Roman" w:cs="Times New Roman"/>
            <w:color w:val="000000" w:themeColor="text1"/>
            <w:rPrChange w:id="12156" w:author="Ruijie Xu" w:date="2022-03-10T12:31:00Z">
              <w:rPr>
                <w:color w:val="000000" w:themeColor="text1"/>
              </w:rPr>
            </w:rPrChange>
          </w:rPr>
          <w:delText xml:space="preserve">We found that different taxa were reported as </w:delText>
        </w:r>
        <w:r w:rsidR="00315E9F" w:rsidRPr="002B42A7" w:rsidDel="00370222">
          <w:rPr>
            <w:rFonts w:ascii="Times New Roman" w:hAnsi="Times New Roman" w:cs="Times New Roman"/>
            <w:color w:val="000000" w:themeColor="text1"/>
            <w:rPrChange w:id="12157" w:author="Ruijie Xu" w:date="2022-03-10T12:31:00Z">
              <w:rPr>
                <w:color w:val="000000" w:themeColor="text1"/>
              </w:rPr>
            </w:rPrChange>
          </w:rPr>
          <w:delText>DA</w:delText>
        </w:r>
        <w:r w:rsidRPr="002B42A7" w:rsidDel="00370222">
          <w:rPr>
            <w:rFonts w:ascii="Times New Roman" w:hAnsi="Times New Roman" w:cs="Times New Roman"/>
            <w:color w:val="000000" w:themeColor="text1"/>
            <w:rPrChange w:id="12158" w:author="Ruijie Xu" w:date="2022-03-10T12:31:00Z">
              <w:rPr>
                <w:color w:val="000000" w:themeColor="text1"/>
              </w:rPr>
            </w:rPrChange>
          </w:rPr>
          <w:delText xml:space="preserve"> by the three </w:delText>
        </w:r>
        <w:r w:rsidR="0061113C" w:rsidRPr="002B42A7" w:rsidDel="00370222">
          <w:rPr>
            <w:rFonts w:ascii="Times New Roman" w:hAnsi="Times New Roman" w:cs="Times New Roman"/>
            <w:color w:val="000000" w:themeColor="text1"/>
            <w:rPrChange w:id="12159" w:author="Ruijie Xu" w:date="2022-03-10T12:31:00Z">
              <w:rPr>
                <w:color w:val="000000" w:themeColor="text1"/>
              </w:rPr>
            </w:rPrChange>
          </w:rPr>
          <w:delText xml:space="preserve">software </w:delText>
        </w:r>
        <w:r w:rsidRPr="002B42A7" w:rsidDel="00370222">
          <w:rPr>
            <w:rFonts w:ascii="Times New Roman" w:hAnsi="Times New Roman" w:cs="Times New Roman"/>
            <w:color w:val="000000" w:themeColor="text1"/>
            <w:rPrChange w:id="12160" w:author="Ruijie Xu" w:date="2022-03-10T12:31:00Z">
              <w:rPr>
                <w:color w:val="000000" w:themeColor="text1"/>
              </w:rPr>
            </w:rPrChange>
          </w:rPr>
          <w:delText xml:space="preserve">at both </w:delText>
        </w:r>
        <w:r w:rsidR="0061113C" w:rsidRPr="002B42A7" w:rsidDel="00370222">
          <w:rPr>
            <w:rFonts w:ascii="Times New Roman" w:hAnsi="Times New Roman" w:cs="Times New Roman"/>
            <w:color w:val="000000" w:themeColor="text1"/>
            <w:rPrChange w:id="12161" w:author="Ruijie Xu" w:date="2022-03-10T12:31:00Z">
              <w:rPr>
                <w:color w:val="000000" w:themeColor="text1"/>
              </w:rPr>
            </w:rPrChange>
          </w:rPr>
          <w:delText xml:space="preserve">the </w:delText>
        </w:r>
        <w:r w:rsidRPr="002B42A7" w:rsidDel="00370222">
          <w:rPr>
            <w:rFonts w:ascii="Times New Roman" w:hAnsi="Times New Roman" w:cs="Times New Roman"/>
            <w:color w:val="000000" w:themeColor="text1"/>
            <w:rPrChange w:id="12162" w:author="Ruijie Xu" w:date="2022-03-10T12:31:00Z">
              <w:rPr>
                <w:color w:val="000000" w:themeColor="text1"/>
              </w:rPr>
            </w:rPrChange>
          </w:rPr>
          <w:delText xml:space="preserve">genus and phylum levels </w:delText>
        </w:r>
        <w:r w:rsidR="0061113C" w:rsidRPr="002B42A7" w:rsidDel="00370222">
          <w:rPr>
            <w:rFonts w:ascii="Times New Roman" w:hAnsi="Times New Roman" w:cs="Times New Roman"/>
            <w:color w:val="000000" w:themeColor="text1"/>
            <w:rPrChange w:id="12163" w:author="Ruijie Xu" w:date="2022-03-10T12:31:00Z">
              <w:rPr>
                <w:color w:val="000000" w:themeColor="text1"/>
              </w:rPr>
            </w:rPrChange>
          </w:rPr>
          <w:delText>(</w:delText>
        </w:r>
        <w:r w:rsidRPr="002B42A7" w:rsidDel="00370222">
          <w:rPr>
            <w:rFonts w:ascii="Times New Roman" w:hAnsi="Times New Roman" w:cs="Times New Roman"/>
            <w:color w:val="000000" w:themeColor="text1"/>
            <w:rPrChange w:id="12164" w:author="Ruijie Xu" w:date="2022-03-10T12:31:00Z">
              <w:rPr>
                <w:color w:val="000000" w:themeColor="text1"/>
              </w:rPr>
            </w:rPrChange>
          </w:rPr>
          <w:delText>with some overlapping</w:delText>
        </w:r>
        <w:r w:rsidR="0061113C" w:rsidRPr="002B42A7" w:rsidDel="00370222">
          <w:rPr>
            <w:rFonts w:ascii="Times New Roman" w:hAnsi="Times New Roman" w:cs="Times New Roman"/>
            <w:color w:val="000000" w:themeColor="text1"/>
            <w:rPrChange w:id="12165" w:author="Ruijie Xu" w:date="2022-03-10T12:31:00Z">
              <w:rPr>
                <w:color w:val="000000" w:themeColor="text1"/>
              </w:rPr>
            </w:rPrChange>
          </w:rPr>
          <w:delText>)</w:delText>
        </w:r>
        <w:r w:rsidRPr="002B42A7" w:rsidDel="00370222">
          <w:rPr>
            <w:rFonts w:ascii="Times New Roman" w:hAnsi="Times New Roman" w:cs="Times New Roman"/>
            <w:color w:val="000000" w:themeColor="text1"/>
            <w:rPrChange w:id="12166" w:author="Ruijie Xu" w:date="2022-03-10T12:31:00Z">
              <w:rPr>
                <w:color w:val="000000" w:themeColor="text1"/>
              </w:rPr>
            </w:rPrChange>
          </w:rPr>
          <w:delText xml:space="preserve">. The virus taxon, </w:delText>
        </w:r>
        <w:r w:rsidRPr="002B42A7" w:rsidDel="00370222">
          <w:rPr>
            <w:rFonts w:ascii="Times New Roman" w:hAnsi="Times New Roman" w:cs="Times New Roman"/>
            <w:i/>
            <w:iCs/>
            <w:color w:val="000000" w:themeColor="text1"/>
            <w:rPrChange w:id="12167" w:author="Ruijie Xu" w:date="2022-03-10T12:31:00Z">
              <w:rPr>
                <w:i/>
                <w:iCs/>
                <w:color w:val="000000" w:themeColor="text1"/>
              </w:rPr>
            </w:rPrChange>
          </w:rPr>
          <w:delText>Muromegalovirus</w:delText>
        </w:r>
        <w:r w:rsidRPr="002B42A7" w:rsidDel="00370222">
          <w:rPr>
            <w:rFonts w:ascii="Times New Roman" w:hAnsi="Times New Roman" w:cs="Times New Roman"/>
            <w:color w:val="000000" w:themeColor="text1"/>
            <w:rPrChange w:id="12168" w:author="Ruijie Xu" w:date="2022-03-10T12:31:00Z">
              <w:rPr>
                <w:color w:val="000000" w:themeColor="text1"/>
              </w:rPr>
            </w:rPrChange>
          </w:rPr>
          <w:delText>, which was reported significantly different in abundance between kidney and lung samples with ~24–25</w:delText>
        </w:r>
        <w:r w:rsidR="00023861" w:rsidRPr="002B42A7" w:rsidDel="00370222">
          <w:rPr>
            <w:rFonts w:ascii="Times New Roman" w:hAnsi="Times New Roman" w:cs="Times New Roman"/>
            <w:color w:val="000000" w:themeColor="text1"/>
            <w:rPrChange w:id="12169" w:author="Ruijie Xu" w:date="2022-03-10T12:31:00Z">
              <w:rPr>
                <w:color w:val="000000" w:themeColor="text1"/>
              </w:rPr>
            </w:rPrChange>
          </w:rPr>
          <w:delText xml:space="preserve"> </w:delText>
        </w:r>
        <w:r w:rsidRPr="002B42A7" w:rsidDel="00370222">
          <w:rPr>
            <w:rFonts w:ascii="Times New Roman" w:hAnsi="Times New Roman" w:cs="Times New Roman"/>
            <w:color w:val="000000" w:themeColor="text1"/>
            <w:rPrChange w:id="12170" w:author="Ruijie Xu" w:date="2022-03-10T12:31:00Z">
              <w:rPr>
                <w:color w:val="000000" w:themeColor="text1"/>
              </w:rPr>
            </w:rPrChange>
          </w:rPr>
          <w:delText xml:space="preserve">- log fold changes for both CLARK and </w:delText>
        </w:r>
        <w:r w:rsidR="00587076" w:rsidRPr="002B42A7" w:rsidDel="00370222">
          <w:rPr>
            <w:rFonts w:ascii="Times New Roman" w:hAnsi="Times New Roman" w:cs="Times New Roman"/>
            <w:color w:val="000000" w:themeColor="text1"/>
            <w:rPrChange w:id="12171" w:author="Ruijie Xu" w:date="2022-03-10T12:31:00Z">
              <w:rPr>
                <w:color w:val="000000" w:themeColor="text1"/>
              </w:rPr>
            </w:rPrChange>
          </w:rPr>
          <w:delText>CLARK-s</w:delText>
        </w:r>
        <w:r w:rsidRPr="002B42A7" w:rsidDel="00370222">
          <w:rPr>
            <w:rFonts w:ascii="Times New Roman" w:hAnsi="Times New Roman" w:cs="Times New Roman"/>
            <w:color w:val="000000" w:themeColor="text1"/>
            <w:rPrChange w:id="12172" w:author="Ruijie Xu" w:date="2022-03-10T12:31:00Z">
              <w:rPr>
                <w:color w:val="000000" w:themeColor="text1"/>
              </w:rPr>
            </w:rPrChange>
          </w:rPr>
          <w:delText xml:space="preserve"> classified profiles are only found less than 1% in relative abundance within a kidney’s sample in Kraken2 classified profile. Taxa reported as </w:delText>
        </w:r>
        <w:r w:rsidR="00315E9F" w:rsidRPr="002B42A7" w:rsidDel="00370222">
          <w:rPr>
            <w:rFonts w:ascii="Times New Roman" w:hAnsi="Times New Roman" w:cs="Times New Roman"/>
            <w:color w:val="000000" w:themeColor="text1"/>
            <w:rPrChange w:id="12173" w:author="Ruijie Xu" w:date="2022-03-10T12:31:00Z">
              <w:rPr>
                <w:color w:val="000000" w:themeColor="text1"/>
              </w:rPr>
            </w:rPrChange>
          </w:rPr>
          <w:delText>DA</w:delText>
        </w:r>
        <w:r w:rsidRPr="002B42A7" w:rsidDel="00370222">
          <w:rPr>
            <w:rFonts w:ascii="Times New Roman" w:hAnsi="Times New Roman" w:cs="Times New Roman"/>
            <w:color w:val="000000" w:themeColor="text1"/>
            <w:rPrChange w:id="12174" w:author="Ruijie Xu" w:date="2022-03-10T12:31:00Z">
              <w:rPr>
                <w:color w:val="000000" w:themeColor="text1"/>
              </w:rPr>
            </w:rPrChange>
          </w:rPr>
          <w:delText xml:space="preserve"> by microbial profiles classified with different </w:delText>
        </w:r>
        <w:r w:rsidR="008524D8" w:rsidRPr="002B42A7" w:rsidDel="00370222">
          <w:rPr>
            <w:rFonts w:ascii="Times New Roman" w:hAnsi="Times New Roman" w:cs="Times New Roman"/>
            <w:color w:val="000000" w:themeColor="text1"/>
            <w:rPrChange w:id="12175" w:author="Ruijie Xu" w:date="2022-03-10T12:31:00Z">
              <w:rPr>
                <w:color w:val="000000" w:themeColor="text1"/>
              </w:rPr>
            </w:rPrChange>
          </w:rPr>
          <w:delText>software</w:delText>
        </w:r>
        <w:r w:rsidRPr="002B42A7" w:rsidDel="00370222">
          <w:rPr>
            <w:rFonts w:ascii="Times New Roman" w:hAnsi="Times New Roman" w:cs="Times New Roman"/>
            <w:color w:val="000000" w:themeColor="text1"/>
            <w:rPrChange w:id="12176" w:author="Ruijie Xu" w:date="2022-03-10T12:31:00Z">
              <w:rPr>
                <w:color w:val="000000" w:themeColor="text1"/>
              </w:rPr>
            </w:rPrChange>
          </w:rPr>
          <w:delText xml:space="preserve"> can produce misleading biological conclusions, which </w:delText>
        </w:r>
        <w:r w:rsidR="004C191F" w:rsidRPr="002B42A7" w:rsidDel="00370222">
          <w:rPr>
            <w:rFonts w:ascii="Times New Roman" w:hAnsi="Times New Roman" w:cs="Times New Roman"/>
            <w:color w:val="000000" w:themeColor="text1"/>
            <w:rPrChange w:id="12177" w:author="Ruijie Xu" w:date="2022-03-10T12:31:00Z">
              <w:rPr>
                <w:color w:val="000000" w:themeColor="text1"/>
              </w:rPr>
            </w:rPrChange>
          </w:rPr>
          <w:delText xml:space="preserve">may </w:delText>
        </w:r>
        <w:r w:rsidRPr="002B42A7" w:rsidDel="00370222">
          <w:rPr>
            <w:rFonts w:ascii="Times New Roman" w:hAnsi="Times New Roman" w:cs="Times New Roman"/>
            <w:color w:val="000000" w:themeColor="text1"/>
            <w:rPrChange w:id="12178" w:author="Ruijie Xu" w:date="2022-03-10T12:31:00Z">
              <w:rPr>
                <w:color w:val="000000" w:themeColor="text1"/>
              </w:rPr>
            </w:rPrChange>
          </w:rPr>
          <w:delText xml:space="preserve">seriously </w:delText>
        </w:r>
        <w:r w:rsidR="004C191F" w:rsidRPr="002B42A7" w:rsidDel="00370222">
          <w:rPr>
            <w:rFonts w:ascii="Times New Roman" w:hAnsi="Times New Roman" w:cs="Times New Roman"/>
            <w:color w:val="000000" w:themeColor="text1"/>
            <w:rPrChange w:id="12179" w:author="Ruijie Xu" w:date="2022-03-10T12:31:00Z">
              <w:rPr>
                <w:color w:val="000000" w:themeColor="text1"/>
              </w:rPr>
            </w:rPrChange>
          </w:rPr>
          <w:delText>influen</w:delText>
        </w:r>
        <w:r w:rsidR="00831913" w:rsidRPr="002B42A7" w:rsidDel="00370222">
          <w:rPr>
            <w:rFonts w:ascii="Times New Roman" w:hAnsi="Times New Roman" w:cs="Times New Roman"/>
            <w:color w:val="000000" w:themeColor="text1"/>
            <w:rPrChange w:id="12180" w:author="Ruijie Xu" w:date="2022-03-10T12:31:00Z">
              <w:rPr>
                <w:color w:val="000000" w:themeColor="text1"/>
              </w:rPr>
            </w:rPrChange>
          </w:rPr>
          <w:delText>c</w:delText>
        </w:r>
        <w:r w:rsidR="004C191F" w:rsidRPr="002B42A7" w:rsidDel="00370222">
          <w:rPr>
            <w:rFonts w:ascii="Times New Roman" w:hAnsi="Times New Roman" w:cs="Times New Roman"/>
            <w:color w:val="000000" w:themeColor="text1"/>
            <w:rPrChange w:id="12181" w:author="Ruijie Xu" w:date="2022-03-10T12:31:00Z">
              <w:rPr>
                <w:color w:val="000000" w:themeColor="text1"/>
              </w:rPr>
            </w:rPrChange>
          </w:rPr>
          <w:delText>e the interpreta</w:delText>
        </w:r>
        <w:r w:rsidR="0061113C" w:rsidRPr="002B42A7" w:rsidDel="00370222">
          <w:rPr>
            <w:rFonts w:ascii="Times New Roman" w:hAnsi="Times New Roman" w:cs="Times New Roman"/>
            <w:color w:val="000000" w:themeColor="text1"/>
            <w:rPrChange w:id="12182" w:author="Ruijie Xu" w:date="2022-03-10T12:31:00Z">
              <w:rPr>
                <w:color w:val="000000" w:themeColor="text1"/>
              </w:rPr>
            </w:rPrChange>
          </w:rPr>
          <w:delText>t</w:delText>
        </w:r>
        <w:r w:rsidR="004C191F" w:rsidRPr="002B42A7" w:rsidDel="00370222">
          <w:rPr>
            <w:rFonts w:ascii="Times New Roman" w:hAnsi="Times New Roman" w:cs="Times New Roman"/>
            <w:color w:val="000000" w:themeColor="text1"/>
            <w:rPrChange w:id="12183" w:author="Ruijie Xu" w:date="2022-03-10T12:31:00Z">
              <w:rPr>
                <w:color w:val="000000" w:themeColor="text1"/>
              </w:rPr>
            </w:rPrChange>
          </w:rPr>
          <w:delText xml:space="preserve">ions and </w:delText>
        </w:r>
        <w:r w:rsidRPr="002B42A7" w:rsidDel="00370222">
          <w:rPr>
            <w:rFonts w:ascii="Times New Roman" w:hAnsi="Times New Roman" w:cs="Times New Roman"/>
            <w:color w:val="000000" w:themeColor="text1"/>
            <w:rPrChange w:id="12184" w:author="Ruijie Xu" w:date="2022-03-10T12:31:00Z">
              <w:rPr>
                <w:color w:val="000000" w:themeColor="text1"/>
              </w:rPr>
            </w:rPrChange>
          </w:rPr>
          <w:delText>the directions of f</w:delText>
        </w:r>
        <w:r w:rsidR="004C191F" w:rsidRPr="002B42A7" w:rsidDel="00370222">
          <w:rPr>
            <w:rFonts w:ascii="Times New Roman" w:hAnsi="Times New Roman" w:cs="Times New Roman"/>
            <w:color w:val="000000" w:themeColor="text1"/>
            <w:rPrChange w:id="12185" w:author="Ruijie Xu" w:date="2022-03-10T12:31:00Z">
              <w:rPr>
                <w:color w:val="000000" w:themeColor="text1"/>
              </w:rPr>
            </w:rPrChange>
          </w:rPr>
          <w:delText>urther</w:delText>
        </w:r>
        <w:r w:rsidRPr="002B42A7" w:rsidDel="00370222">
          <w:rPr>
            <w:rFonts w:ascii="Times New Roman" w:hAnsi="Times New Roman" w:cs="Times New Roman"/>
            <w:color w:val="000000" w:themeColor="text1"/>
            <w:rPrChange w:id="12186" w:author="Ruijie Xu" w:date="2022-03-10T12:31:00Z">
              <w:rPr>
                <w:color w:val="000000" w:themeColor="text1"/>
              </w:rPr>
            </w:rPrChange>
          </w:rPr>
          <w:delText xml:space="preserve"> </w:delText>
        </w:r>
        <w:r w:rsidR="004C191F" w:rsidRPr="002B42A7" w:rsidDel="00370222">
          <w:rPr>
            <w:rFonts w:ascii="Times New Roman" w:hAnsi="Times New Roman" w:cs="Times New Roman"/>
            <w:color w:val="000000" w:themeColor="text1"/>
            <w:rPrChange w:id="12187" w:author="Ruijie Xu" w:date="2022-03-10T12:31:00Z">
              <w:rPr>
                <w:color w:val="000000" w:themeColor="text1"/>
              </w:rPr>
            </w:rPrChange>
          </w:rPr>
          <w:delText>investigations.</w:delText>
        </w:r>
      </w:del>
    </w:p>
    <w:p w14:paraId="6CDDDE6E" w14:textId="2A2D4A64" w:rsidR="00234370" w:rsidRPr="002B42A7" w:rsidDel="006E0E30" w:rsidRDefault="00234370">
      <w:pPr>
        <w:spacing w:line="480" w:lineRule="auto"/>
        <w:ind w:firstLine="360"/>
        <w:rPr>
          <w:del w:id="12188" w:author="Liliana Salvador" w:date="2022-03-10T19:11:00Z"/>
          <w:rFonts w:ascii="Times New Roman" w:hAnsi="Times New Roman" w:cs="Times New Roman"/>
          <w:color w:val="000000" w:themeColor="text1"/>
          <w:rPrChange w:id="12189" w:author="Ruijie Xu" w:date="2022-03-10T12:31:00Z">
            <w:rPr>
              <w:del w:id="12190" w:author="Liliana Salvador" w:date="2022-03-10T19:11:00Z"/>
              <w:color w:val="000000" w:themeColor="text1"/>
            </w:rPr>
          </w:rPrChange>
        </w:rPr>
        <w:pPrChange w:id="12191" w:author="Liliana Salvador" w:date="2022-03-10T19:10:00Z">
          <w:pPr>
            <w:spacing w:line="480" w:lineRule="auto"/>
            <w:ind w:firstLine="720"/>
          </w:pPr>
        </w:pPrChange>
      </w:pPr>
      <w:r w:rsidRPr="002B42A7">
        <w:rPr>
          <w:rFonts w:ascii="Times New Roman" w:hAnsi="Times New Roman" w:cs="Times New Roman"/>
          <w:color w:val="000000" w:themeColor="text1"/>
          <w:rPrChange w:id="12192" w:author="Ruijie Xu" w:date="2022-03-10T12:31:00Z">
            <w:rPr>
              <w:color w:val="000000" w:themeColor="text1"/>
            </w:rPr>
          </w:rPrChange>
        </w:rPr>
        <w:t xml:space="preserve">The inconsistencies found between the results of different metagenomic </w:t>
      </w:r>
      <w:del w:id="12193" w:author="Ruijie Xu" w:date="2022-01-30T14:46:00Z">
        <w:r w:rsidRPr="002B42A7" w:rsidDel="00F46E82">
          <w:rPr>
            <w:rFonts w:ascii="Times New Roman" w:hAnsi="Times New Roman" w:cs="Times New Roman"/>
            <w:color w:val="000000" w:themeColor="text1"/>
            <w:rPrChange w:id="12194" w:author="Ruijie Xu" w:date="2022-03-10T12:31:00Z">
              <w:rPr>
                <w:color w:val="000000" w:themeColor="text1"/>
              </w:rPr>
            </w:rPrChange>
          </w:rPr>
          <w:delText xml:space="preserve">classifiers </w:delText>
        </w:r>
      </w:del>
      <w:ins w:id="12195" w:author="Ruijie Xu" w:date="2022-01-30T14:46:00Z">
        <w:r w:rsidR="00F46E82" w:rsidRPr="002B42A7">
          <w:rPr>
            <w:rFonts w:ascii="Times New Roman" w:hAnsi="Times New Roman" w:cs="Times New Roman"/>
            <w:color w:val="000000" w:themeColor="text1"/>
            <w:rPrChange w:id="12196" w:author="Ruijie Xu" w:date="2022-03-10T12:31:00Z">
              <w:rPr>
                <w:color w:val="000000" w:themeColor="text1"/>
              </w:rPr>
            </w:rPrChange>
          </w:rPr>
          <w:t xml:space="preserve">software </w:t>
        </w:r>
      </w:ins>
      <w:r w:rsidRPr="002B42A7">
        <w:rPr>
          <w:rFonts w:ascii="Times New Roman" w:hAnsi="Times New Roman" w:cs="Times New Roman"/>
          <w:color w:val="000000" w:themeColor="text1"/>
          <w:rPrChange w:id="12197" w:author="Ruijie Xu" w:date="2022-03-10T12:31:00Z">
            <w:rPr>
              <w:color w:val="000000" w:themeColor="text1"/>
            </w:rPr>
          </w:rPrChange>
        </w:rPr>
        <w:t>show</w:t>
      </w:r>
      <w:ins w:id="12198" w:author="Liliana Salvador" w:date="2022-02-26T21:43:00Z">
        <w:r w:rsidR="00123495" w:rsidRPr="002B42A7">
          <w:rPr>
            <w:rFonts w:ascii="Times New Roman" w:hAnsi="Times New Roman" w:cs="Times New Roman"/>
            <w:color w:val="000000" w:themeColor="text1"/>
            <w:rPrChange w:id="12199" w:author="Ruijie Xu" w:date="2022-03-10T12:31:00Z">
              <w:rPr>
                <w:color w:val="000000" w:themeColor="text1"/>
              </w:rPr>
            </w:rPrChange>
          </w:rPr>
          <w:t>ed</w:t>
        </w:r>
      </w:ins>
      <w:r w:rsidRPr="002B42A7">
        <w:rPr>
          <w:rFonts w:ascii="Times New Roman" w:hAnsi="Times New Roman" w:cs="Times New Roman"/>
          <w:color w:val="000000" w:themeColor="text1"/>
          <w:rPrChange w:id="12200" w:author="Ruijie Xu" w:date="2022-03-10T12:31:00Z">
            <w:rPr>
              <w:color w:val="000000" w:themeColor="text1"/>
            </w:rPr>
          </w:rPrChange>
        </w:rPr>
        <w:t xml:space="preserve"> that </w:t>
      </w:r>
      <w:del w:id="12201" w:author="Ruijie Xu" w:date="2022-03-10T10:58:00Z">
        <w:r w:rsidRPr="002B42A7" w:rsidDel="00803EAA">
          <w:rPr>
            <w:rFonts w:ascii="Times New Roman" w:hAnsi="Times New Roman" w:cs="Times New Roman"/>
            <w:color w:val="000000" w:themeColor="text1"/>
            <w:rPrChange w:id="12202" w:author="Ruijie Xu" w:date="2022-03-10T12:31:00Z">
              <w:rPr>
                <w:color w:val="000000" w:themeColor="text1"/>
              </w:rPr>
            </w:rPrChange>
          </w:rPr>
          <w:delText xml:space="preserve">significant biological </w:delText>
        </w:r>
      </w:del>
      <w:del w:id="12203" w:author="Liliana Salvador" w:date="2022-03-10T19:10:00Z">
        <w:r w:rsidRPr="002B42A7" w:rsidDel="006E0E30">
          <w:rPr>
            <w:rFonts w:ascii="Times New Roman" w:hAnsi="Times New Roman" w:cs="Times New Roman"/>
            <w:color w:val="000000" w:themeColor="text1"/>
            <w:rPrChange w:id="12204" w:author="Ruijie Xu" w:date="2022-03-10T12:31:00Z">
              <w:rPr>
                <w:color w:val="000000" w:themeColor="text1"/>
              </w:rPr>
            </w:rPrChange>
          </w:rPr>
          <w:delText>conclusions</w:delText>
        </w:r>
      </w:del>
      <w:ins w:id="12205" w:author="Liliana Salvador" w:date="2022-03-10T19:10:00Z">
        <w:r w:rsidR="006E0E30">
          <w:rPr>
            <w:rFonts w:ascii="Times New Roman" w:hAnsi="Times New Roman" w:cs="Times New Roman"/>
            <w:color w:val="000000" w:themeColor="text1"/>
          </w:rPr>
          <w:t>results</w:t>
        </w:r>
      </w:ins>
      <w:r w:rsidRPr="002B42A7">
        <w:rPr>
          <w:rFonts w:ascii="Times New Roman" w:hAnsi="Times New Roman" w:cs="Times New Roman"/>
          <w:color w:val="000000" w:themeColor="text1"/>
          <w:rPrChange w:id="12206" w:author="Ruijie Xu" w:date="2022-03-10T12:31:00Z">
            <w:rPr>
              <w:color w:val="000000" w:themeColor="text1"/>
            </w:rPr>
          </w:rPrChange>
        </w:rPr>
        <w:t xml:space="preserve"> </w:t>
      </w:r>
      <w:ins w:id="12207" w:author="Ruijie Xu" w:date="2022-03-10T10:58:00Z">
        <w:r w:rsidR="00803EAA" w:rsidRPr="002B42A7">
          <w:rPr>
            <w:rFonts w:ascii="Times New Roman" w:hAnsi="Times New Roman" w:cs="Times New Roman"/>
            <w:color w:val="000000" w:themeColor="text1"/>
            <w:rPrChange w:id="12208" w:author="Ruijie Xu" w:date="2022-03-10T12:31:00Z">
              <w:rPr>
                <w:color w:val="000000" w:themeColor="text1"/>
              </w:rPr>
            </w:rPrChange>
          </w:rPr>
          <w:t xml:space="preserve">obtained </w:t>
        </w:r>
      </w:ins>
      <w:r w:rsidRPr="002B42A7">
        <w:rPr>
          <w:rFonts w:ascii="Times New Roman" w:hAnsi="Times New Roman" w:cs="Times New Roman"/>
          <w:color w:val="000000" w:themeColor="text1"/>
          <w:rPrChange w:id="12209" w:author="Ruijie Xu" w:date="2022-03-10T12:31:00Z">
            <w:rPr>
              <w:color w:val="000000" w:themeColor="text1"/>
            </w:rPr>
          </w:rPrChange>
        </w:rPr>
        <w:t>from metagenomic profiling analys</w:t>
      </w:r>
      <w:r w:rsidR="0061113C" w:rsidRPr="002B42A7">
        <w:rPr>
          <w:rFonts w:ascii="Times New Roman" w:hAnsi="Times New Roman" w:cs="Times New Roman"/>
          <w:color w:val="000000" w:themeColor="text1"/>
          <w:rPrChange w:id="12210" w:author="Ruijie Xu" w:date="2022-03-10T12:31:00Z">
            <w:rPr>
              <w:color w:val="000000" w:themeColor="text1"/>
            </w:rPr>
          </w:rPrChange>
        </w:rPr>
        <w:t>e</w:t>
      </w:r>
      <w:r w:rsidRPr="002B42A7">
        <w:rPr>
          <w:rFonts w:ascii="Times New Roman" w:hAnsi="Times New Roman" w:cs="Times New Roman"/>
          <w:color w:val="000000" w:themeColor="text1"/>
          <w:rPrChange w:id="12211" w:author="Ruijie Xu" w:date="2022-03-10T12:31:00Z">
            <w:rPr>
              <w:color w:val="000000" w:themeColor="text1"/>
            </w:rPr>
          </w:rPrChange>
        </w:rPr>
        <w:t>s ha</w:t>
      </w:r>
      <w:r w:rsidR="005A077E" w:rsidRPr="002B42A7">
        <w:rPr>
          <w:rFonts w:ascii="Times New Roman" w:hAnsi="Times New Roman" w:cs="Times New Roman"/>
          <w:color w:val="000000" w:themeColor="text1"/>
          <w:rPrChange w:id="12212" w:author="Ruijie Xu" w:date="2022-03-10T12:31:00Z">
            <w:rPr>
              <w:color w:val="000000" w:themeColor="text1"/>
            </w:rPr>
          </w:rPrChange>
        </w:rPr>
        <w:t>ve</w:t>
      </w:r>
      <w:r w:rsidRPr="002B42A7">
        <w:rPr>
          <w:rFonts w:ascii="Times New Roman" w:hAnsi="Times New Roman" w:cs="Times New Roman"/>
          <w:color w:val="000000" w:themeColor="text1"/>
          <w:rPrChange w:id="12213" w:author="Ruijie Xu" w:date="2022-03-10T12:31:00Z">
            <w:rPr>
              <w:color w:val="000000" w:themeColor="text1"/>
            </w:rPr>
          </w:rPrChange>
        </w:rPr>
        <w:t xml:space="preserve"> the potential to be only the artifacts of the </w:t>
      </w:r>
      <w:r w:rsidR="0061113C" w:rsidRPr="002B42A7">
        <w:rPr>
          <w:rFonts w:ascii="Times New Roman" w:hAnsi="Times New Roman" w:cs="Times New Roman"/>
          <w:color w:val="000000" w:themeColor="text1"/>
          <w:rPrChange w:id="12214" w:author="Ruijie Xu" w:date="2022-03-10T12:31:00Z">
            <w:rPr>
              <w:color w:val="000000" w:themeColor="text1"/>
            </w:rPr>
          </w:rPrChange>
        </w:rPr>
        <w:t xml:space="preserve">software’ </w:t>
      </w:r>
      <w:r w:rsidRPr="002B42A7">
        <w:rPr>
          <w:rFonts w:ascii="Times New Roman" w:hAnsi="Times New Roman" w:cs="Times New Roman"/>
          <w:color w:val="000000" w:themeColor="text1"/>
          <w:rPrChange w:id="12215" w:author="Ruijie Xu" w:date="2022-03-10T12:31:00Z">
            <w:rPr>
              <w:color w:val="000000" w:themeColor="text1"/>
            </w:rPr>
          </w:rPrChange>
        </w:rPr>
        <w:t>algorithms</w:t>
      </w:r>
      <w:r w:rsidR="00BD222B" w:rsidRPr="002B42A7">
        <w:rPr>
          <w:rFonts w:ascii="Times New Roman" w:hAnsi="Times New Roman" w:cs="Times New Roman"/>
          <w:color w:val="000000" w:themeColor="text1"/>
          <w:rPrChange w:id="12216" w:author="Ruijie Xu" w:date="2022-03-10T12:31:00Z">
            <w:rPr>
              <w:color w:val="000000" w:themeColor="text1"/>
            </w:rPr>
          </w:rPrChange>
        </w:rPr>
        <w:t xml:space="preserve">. </w:t>
      </w:r>
      <w:r w:rsidR="00D571AF" w:rsidRPr="002B42A7">
        <w:rPr>
          <w:rFonts w:ascii="Times New Roman" w:hAnsi="Times New Roman" w:cs="Times New Roman"/>
          <w:color w:val="000000" w:themeColor="text1"/>
          <w:rPrChange w:id="12217" w:author="Ruijie Xu" w:date="2022-03-10T12:31:00Z">
            <w:rPr>
              <w:color w:val="000000" w:themeColor="text1"/>
            </w:rPr>
          </w:rPrChange>
        </w:rPr>
        <w:t xml:space="preserve">Shotgun metagenomics sequences might be too short for current taxonomical profiling </w:t>
      </w:r>
      <w:r w:rsidR="008524D8" w:rsidRPr="002B42A7">
        <w:rPr>
          <w:rFonts w:ascii="Times New Roman" w:hAnsi="Times New Roman" w:cs="Times New Roman"/>
          <w:color w:val="000000" w:themeColor="text1"/>
          <w:rPrChange w:id="12218" w:author="Ruijie Xu" w:date="2022-03-10T12:31:00Z">
            <w:rPr>
              <w:color w:val="000000" w:themeColor="text1"/>
            </w:rPr>
          </w:rPrChange>
        </w:rPr>
        <w:t>software</w:t>
      </w:r>
      <w:r w:rsidR="00D571AF" w:rsidRPr="002B42A7">
        <w:rPr>
          <w:rFonts w:ascii="Times New Roman" w:hAnsi="Times New Roman" w:cs="Times New Roman"/>
          <w:color w:val="000000" w:themeColor="text1"/>
          <w:rPrChange w:id="12219" w:author="Ruijie Xu" w:date="2022-03-10T12:31:00Z">
            <w:rPr>
              <w:color w:val="000000" w:themeColor="text1"/>
            </w:rPr>
          </w:rPrChange>
        </w:rPr>
        <w:t xml:space="preserve"> to differentiate microbial taxonomies between similar genomes </w:t>
      </w:r>
      <w:r w:rsidR="003272C4" w:rsidRPr="002B42A7">
        <w:rPr>
          <w:rFonts w:ascii="Times New Roman" w:hAnsi="Times New Roman" w:cs="Times New Roman"/>
          <w:color w:val="000000" w:themeColor="text1"/>
          <w:rPrChange w:id="12220"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12221" w:author="Ruijie Xu" w:date="2022-03-10T12:31:00Z">
            <w:rPr>
              <w:color w:val="000000" w:themeColor="text1"/>
            </w:rPr>
          </w:rPrChange>
        </w:rPr>
        <w:instrText xml:space="preserve"> ADDIN ZOTERO_ITEM CSL_CITATION {"citationID":"RAOmnEwe","properties":{"formattedCitation":"(Tran and Phan, 2020)","plainCitation":"(Tran and Phan, 2020)","noteIndex":0},"citationItems":[{"id":"1BY60Z0f/AbVCmrg2","uris":["http://zotero.org/users/local/YOB362yk/items/AMMNWGCI"],"itemData":{"id":1658,"type":"article-journal","abstract":"Most current approach to metagenomic classification employ short next generation sequencing (NGS) reads that are present in metagenomic samples to identify unique genomic regions. NGS reads, however, might not be long enough to differentiate similar genomes. This suggests a potential for using longer reads to improve classification performance. Presently, longer reads tend to have a higher rate of sequencing errors. Thus, given the pros and cons, it remains unclear which types of reads is better for metagenomic classification. We compared two taxonomic classification protocols: a traditional assembly-free protocol and a novel assembly-based protocol. The novel assembly-based protocol consists of assembling short-reads into longer reads, which will be subsequently classified by a traditional taxonomic classifier. We discovered that most classifiers made fewer predictions with longer reads and that they achieved higher classification performance on synthetic metagenomic data. Generally, we observed a significant increase in precision, while having similar recall rates. On real data, we observed similar characteristics that suggest that the classifiers might have similar performance of higher precision with similar recall with longer reads. We have shown a noticeable difference in performance between assembly-based and assembly-free taxonomic classification. This finding strongly suggests that classifying species in metagenomic environments can be achieved with higher overall performance simply by assembling short reads. Further, it also suggests that long-read technologies might be better for species classification.","container-title":"Genes","DOI":"10.3390/genes11080946","issue":"8","language":"en","note":"number: 8\npublisher: Multidisciplinary Digital Publishing Institute","page":"946","source":"www.mdpi.com","title":"Assembling Reads Improves Taxonomic Classification of Species","URL":"https://www.mdpi.com/2073-4425/11/8/946","volume":"11","author":[{"family":"Tran","given":"Quang"},{"family":"Phan","given":"Vinhthuy"}],"accessed":{"date-parts":[["2021",3,24]]},"issued":{"date-parts":[["2020",8]]}}}],"schema":"https://github.com/citation-style-language/schema/raw/master/csl-citation.json"} </w:instrText>
      </w:r>
      <w:r w:rsidR="003272C4" w:rsidRPr="002B42A7">
        <w:rPr>
          <w:rFonts w:ascii="Times New Roman" w:hAnsi="Times New Roman" w:cs="Times New Roman"/>
          <w:color w:val="000000" w:themeColor="text1"/>
          <w:rPrChange w:id="12222" w:author="Ruijie Xu" w:date="2022-03-10T12:31:00Z">
            <w:rPr>
              <w:color w:val="000000" w:themeColor="text1"/>
            </w:rPr>
          </w:rPrChange>
        </w:rPr>
        <w:fldChar w:fldCharType="separate"/>
      </w:r>
      <w:r w:rsidR="00350DBF" w:rsidRPr="002B42A7">
        <w:rPr>
          <w:rFonts w:ascii="Times New Roman" w:hAnsi="Times New Roman" w:cs="Times New Roman"/>
          <w:color w:val="000000"/>
          <w:rPrChange w:id="12223" w:author="Ruijie Xu" w:date="2022-03-10T12:31:00Z">
            <w:rPr>
              <w:color w:val="000000"/>
            </w:rPr>
          </w:rPrChange>
        </w:rPr>
        <w:t>(Tran and Phan, 2020)</w:t>
      </w:r>
      <w:r w:rsidR="003272C4" w:rsidRPr="002B42A7">
        <w:rPr>
          <w:rFonts w:ascii="Times New Roman" w:hAnsi="Times New Roman" w:cs="Times New Roman"/>
          <w:color w:val="000000" w:themeColor="text1"/>
          <w:rPrChange w:id="12224" w:author="Ruijie Xu" w:date="2022-03-10T12:31:00Z">
            <w:rPr>
              <w:color w:val="000000" w:themeColor="text1"/>
            </w:rPr>
          </w:rPrChange>
        </w:rPr>
        <w:fldChar w:fldCharType="end"/>
      </w:r>
      <w:r w:rsidR="003272C4" w:rsidRPr="002B42A7">
        <w:rPr>
          <w:rFonts w:ascii="Times New Roman" w:hAnsi="Times New Roman" w:cs="Times New Roman"/>
          <w:color w:val="000000" w:themeColor="text1"/>
          <w:rPrChange w:id="12225" w:author="Ruijie Xu" w:date="2022-03-10T12:31:00Z">
            <w:rPr>
              <w:color w:val="000000" w:themeColor="text1"/>
            </w:rPr>
          </w:rPrChange>
        </w:rPr>
        <w:t>.</w:t>
      </w:r>
      <w:r w:rsidR="00BD222B" w:rsidRPr="002B42A7">
        <w:rPr>
          <w:rFonts w:ascii="Times New Roman" w:hAnsi="Times New Roman" w:cs="Times New Roman"/>
          <w:color w:val="000000" w:themeColor="text1"/>
          <w:rPrChange w:id="12226" w:author="Ruijie Xu" w:date="2022-03-10T12:31:00Z">
            <w:rPr>
              <w:color w:val="000000" w:themeColor="text1"/>
            </w:rPr>
          </w:rPrChange>
        </w:rPr>
        <w:t xml:space="preserve"> </w:t>
      </w:r>
      <w:r w:rsidR="002F4248" w:rsidRPr="002B42A7">
        <w:rPr>
          <w:rFonts w:ascii="Times New Roman" w:hAnsi="Times New Roman" w:cs="Times New Roman"/>
          <w:color w:val="000000" w:themeColor="text1"/>
          <w:rPrChange w:id="12227" w:author="Ruijie Xu" w:date="2022-03-10T12:31:00Z">
            <w:rPr>
              <w:color w:val="000000" w:themeColor="text1"/>
            </w:rPr>
          </w:rPrChange>
        </w:rPr>
        <w:t>The u</w:t>
      </w:r>
      <w:r w:rsidRPr="002B42A7">
        <w:rPr>
          <w:rFonts w:ascii="Times New Roman" w:hAnsi="Times New Roman" w:cs="Times New Roman"/>
          <w:color w:val="000000" w:themeColor="text1"/>
          <w:rPrChange w:id="12228" w:author="Ruijie Xu" w:date="2022-03-10T12:31:00Z">
            <w:rPr>
              <w:color w:val="000000" w:themeColor="text1"/>
            </w:rPr>
          </w:rPrChange>
        </w:rPr>
        <w:t>s</w:t>
      </w:r>
      <w:r w:rsidR="004C191F" w:rsidRPr="002B42A7">
        <w:rPr>
          <w:rFonts w:ascii="Times New Roman" w:hAnsi="Times New Roman" w:cs="Times New Roman"/>
          <w:color w:val="000000" w:themeColor="text1"/>
          <w:rPrChange w:id="12229" w:author="Ruijie Xu" w:date="2022-03-10T12:31:00Z">
            <w:rPr>
              <w:color w:val="000000" w:themeColor="text1"/>
            </w:rPr>
          </w:rPrChange>
        </w:rPr>
        <w:t>e of</w:t>
      </w:r>
      <w:r w:rsidRPr="002B42A7">
        <w:rPr>
          <w:rFonts w:ascii="Times New Roman" w:hAnsi="Times New Roman" w:cs="Times New Roman"/>
          <w:color w:val="000000" w:themeColor="text1"/>
          <w:rPrChange w:id="12230" w:author="Ruijie Xu" w:date="2022-03-10T12:31:00Z">
            <w:rPr>
              <w:color w:val="000000" w:themeColor="text1"/>
            </w:rPr>
          </w:rPrChange>
        </w:rPr>
        <w:t xml:space="preserve"> </w:t>
      </w:r>
      <w:ins w:id="12231" w:author="Ruijie Xu" w:date="2022-03-10T10:31:00Z">
        <w:r w:rsidR="002C2466" w:rsidRPr="002B42A7">
          <w:rPr>
            <w:rFonts w:ascii="Times New Roman" w:hAnsi="Times New Roman" w:cs="Times New Roman"/>
            <w:color w:val="000000" w:themeColor="text1"/>
            <w:rPrChange w:id="12232" w:author="Ruijie Xu" w:date="2022-03-10T12:31:00Z">
              <w:rPr>
                <w:color w:val="000000" w:themeColor="text1"/>
              </w:rPr>
            </w:rPrChange>
          </w:rPr>
          <w:t xml:space="preserve">wildly collected </w:t>
        </w:r>
      </w:ins>
      <w:del w:id="12233" w:author="Ruijie Xu" w:date="2022-03-10T10:31:00Z">
        <w:r w:rsidRPr="002B42A7" w:rsidDel="002C2466">
          <w:rPr>
            <w:rFonts w:ascii="Times New Roman" w:hAnsi="Times New Roman" w:cs="Times New Roman"/>
            <w:color w:val="000000" w:themeColor="text1"/>
            <w:rPrChange w:id="12234" w:author="Ruijie Xu" w:date="2022-03-10T12:31:00Z">
              <w:rPr>
                <w:color w:val="000000" w:themeColor="text1"/>
              </w:rPr>
            </w:rPrChange>
          </w:rPr>
          <w:delText xml:space="preserve">real-world </w:delText>
        </w:r>
      </w:del>
      <w:r w:rsidRPr="002B42A7">
        <w:rPr>
          <w:rFonts w:ascii="Times New Roman" w:hAnsi="Times New Roman" w:cs="Times New Roman"/>
          <w:color w:val="000000" w:themeColor="text1"/>
          <w:rPrChange w:id="12235" w:author="Ruijie Xu" w:date="2022-03-10T12:31:00Z">
            <w:rPr>
              <w:color w:val="000000" w:themeColor="text1"/>
            </w:rPr>
          </w:rPrChange>
        </w:rPr>
        <w:t xml:space="preserve">datasets </w:t>
      </w:r>
      <w:del w:id="12236" w:author="Ruijie Xu" w:date="2022-03-11T08:51:00Z">
        <w:r w:rsidRPr="002B42A7" w:rsidDel="008243D5">
          <w:rPr>
            <w:rFonts w:ascii="Times New Roman" w:hAnsi="Times New Roman" w:cs="Times New Roman"/>
            <w:color w:val="000000" w:themeColor="text1"/>
            <w:rPrChange w:id="12237" w:author="Ruijie Xu" w:date="2022-03-10T12:31:00Z">
              <w:rPr>
                <w:color w:val="000000" w:themeColor="text1"/>
              </w:rPr>
            </w:rPrChange>
          </w:rPr>
          <w:delText>has</w:delText>
        </w:r>
      </w:del>
      <w:ins w:id="12238" w:author="Ruijie Xu" w:date="2022-03-11T08:51:00Z">
        <w:r w:rsidR="008243D5" w:rsidRPr="002B42A7">
          <w:rPr>
            <w:rFonts w:ascii="Times New Roman" w:hAnsi="Times New Roman" w:cs="Times New Roman"/>
            <w:color w:val="000000" w:themeColor="text1"/>
          </w:rPr>
          <w:t>have</w:t>
        </w:r>
      </w:ins>
      <w:r w:rsidRPr="002B42A7">
        <w:rPr>
          <w:rFonts w:ascii="Times New Roman" w:hAnsi="Times New Roman" w:cs="Times New Roman"/>
          <w:color w:val="000000" w:themeColor="text1"/>
          <w:rPrChange w:id="12239" w:author="Ruijie Xu" w:date="2022-03-10T12:31:00Z">
            <w:rPr>
              <w:color w:val="000000" w:themeColor="text1"/>
            </w:rPr>
          </w:rPrChange>
        </w:rPr>
        <w:t xml:space="preserve"> the advantage of addressing this challenge</w:t>
      </w:r>
      <w:del w:id="12240" w:author="Liliana Salvador" w:date="2022-02-26T21:43:00Z">
        <w:r w:rsidRPr="002B42A7" w:rsidDel="00123495">
          <w:rPr>
            <w:rFonts w:ascii="Times New Roman" w:hAnsi="Times New Roman" w:cs="Times New Roman"/>
            <w:color w:val="000000" w:themeColor="text1"/>
            <w:rPrChange w:id="12241" w:author="Ruijie Xu" w:date="2022-03-10T12:31:00Z">
              <w:rPr>
                <w:color w:val="000000" w:themeColor="text1"/>
              </w:rPr>
            </w:rPrChange>
          </w:rPr>
          <w:delText xml:space="preserve"> in metagenomic studies from the users’ perspective</w:delText>
        </w:r>
      </w:del>
      <w:r w:rsidRPr="002B42A7">
        <w:rPr>
          <w:rFonts w:ascii="Times New Roman" w:hAnsi="Times New Roman" w:cs="Times New Roman"/>
          <w:color w:val="000000" w:themeColor="text1"/>
          <w:rPrChange w:id="12242" w:author="Ruijie Xu" w:date="2022-03-10T12:31:00Z">
            <w:rPr>
              <w:color w:val="000000" w:themeColor="text1"/>
            </w:rPr>
          </w:rPrChange>
        </w:rPr>
        <w:t xml:space="preserve">, reminding the </w:t>
      </w:r>
      <w:r w:rsidR="004C191F" w:rsidRPr="002B42A7">
        <w:rPr>
          <w:rFonts w:ascii="Times New Roman" w:hAnsi="Times New Roman" w:cs="Times New Roman"/>
          <w:color w:val="000000" w:themeColor="text1"/>
          <w:rPrChange w:id="12243" w:author="Ruijie Xu" w:date="2022-03-10T12:31:00Z">
            <w:rPr>
              <w:color w:val="000000" w:themeColor="text1"/>
            </w:rPr>
          </w:rPrChange>
        </w:rPr>
        <w:t xml:space="preserve">investigators </w:t>
      </w:r>
      <w:r w:rsidRPr="002B42A7">
        <w:rPr>
          <w:rFonts w:ascii="Times New Roman" w:hAnsi="Times New Roman" w:cs="Times New Roman"/>
          <w:color w:val="000000" w:themeColor="text1"/>
          <w:rPrChange w:id="12244" w:author="Ruijie Xu" w:date="2022-03-10T12:31:00Z">
            <w:rPr>
              <w:color w:val="000000" w:themeColor="text1"/>
            </w:rPr>
          </w:rPrChange>
        </w:rPr>
        <w:t xml:space="preserve">to stay skeptical with the classification results obtained from the profiling </w:t>
      </w:r>
      <w:r w:rsidR="008524D8" w:rsidRPr="002B42A7">
        <w:rPr>
          <w:rFonts w:ascii="Times New Roman" w:hAnsi="Times New Roman" w:cs="Times New Roman"/>
          <w:color w:val="000000" w:themeColor="text1"/>
          <w:rPrChange w:id="12245" w:author="Ruijie Xu" w:date="2022-03-10T12:31:00Z">
            <w:rPr>
              <w:color w:val="000000" w:themeColor="text1"/>
            </w:rPr>
          </w:rPrChange>
        </w:rPr>
        <w:t>software</w:t>
      </w:r>
      <w:r w:rsidRPr="002B42A7">
        <w:rPr>
          <w:rFonts w:ascii="Times New Roman" w:hAnsi="Times New Roman" w:cs="Times New Roman"/>
          <w:color w:val="000000" w:themeColor="text1"/>
          <w:rPrChange w:id="12246" w:author="Ruijie Xu" w:date="2022-03-10T12:31:00Z">
            <w:rPr>
              <w:color w:val="000000" w:themeColor="text1"/>
            </w:rPr>
          </w:rPrChange>
        </w:rPr>
        <w:t xml:space="preserve">. On the other hand, benchmarking the </w:t>
      </w:r>
      <w:r w:rsidR="0061113C" w:rsidRPr="002B42A7">
        <w:rPr>
          <w:rFonts w:ascii="Times New Roman" w:hAnsi="Times New Roman" w:cs="Times New Roman"/>
          <w:color w:val="000000" w:themeColor="text1"/>
          <w:rPrChange w:id="12247" w:author="Ruijie Xu" w:date="2022-03-10T12:31:00Z">
            <w:rPr>
              <w:color w:val="000000" w:themeColor="text1"/>
            </w:rPr>
          </w:rPrChange>
        </w:rPr>
        <w:t xml:space="preserve">software’ </w:t>
      </w:r>
      <w:r w:rsidRPr="002B42A7">
        <w:rPr>
          <w:rFonts w:ascii="Times New Roman" w:hAnsi="Times New Roman" w:cs="Times New Roman"/>
          <w:color w:val="000000" w:themeColor="text1"/>
          <w:rPrChange w:id="12248" w:author="Ruijie Xu" w:date="2022-03-10T12:31:00Z">
            <w:rPr>
              <w:color w:val="000000" w:themeColor="text1"/>
            </w:rPr>
          </w:rPrChange>
        </w:rPr>
        <w:t xml:space="preserve">performances with the </w:t>
      </w:r>
      <w:ins w:id="12249" w:author="Ruijie Xu" w:date="2022-03-10T10:32:00Z">
        <w:r w:rsidR="00016701" w:rsidRPr="002B42A7">
          <w:rPr>
            <w:rFonts w:ascii="Times New Roman" w:hAnsi="Times New Roman" w:cs="Times New Roman"/>
            <w:i/>
            <w:iCs/>
            <w:color w:val="000000" w:themeColor="text1"/>
            <w:rPrChange w:id="12250" w:author="Ruijie Xu" w:date="2022-03-10T12:31:00Z">
              <w:rPr>
                <w:color w:val="000000" w:themeColor="text1"/>
              </w:rPr>
            </w:rPrChange>
          </w:rPr>
          <w:t>in vivo</w:t>
        </w:r>
      </w:ins>
      <w:ins w:id="12251" w:author="Ruijie Xu" w:date="2022-03-10T10:31:00Z">
        <w:r w:rsidR="00016701" w:rsidRPr="002B42A7">
          <w:rPr>
            <w:rFonts w:ascii="Times New Roman" w:hAnsi="Times New Roman" w:cs="Times New Roman"/>
            <w:color w:val="000000" w:themeColor="text1"/>
            <w:rPrChange w:id="12252" w:author="Ruijie Xu" w:date="2022-03-10T12:31:00Z">
              <w:rPr>
                <w:color w:val="000000" w:themeColor="text1"/>
              </w:rPr>
            </w:rPrChange>
          </w:rPr>
          <w:t xml:space="preserve"> </w:t>
        </w:r>
      </w:ins>
      <w:del w:id="12253" w:author="Ruijie Xu" w:date="2022-03-10T10:31:00Z">
        <w:r w:rsidRPr="002B42A7" w:rsidDel="00016701">
          <w:rPr>
            <w:rFonts w:ascii="Times New Roman" w:hAnsi="Times New Roman" w:cs="Times New Roman"/>
            <w:color w:val="000000" w:themeColor="text1"/>
            <w:rPrChange w:id="12254" w:author="Ruijie Xu" w:date="2022-03-10T12:31:00Z">
              <w:rPr>
                <w:color w:val="000000" w:themeColor="text1"/>
              </w:rPr>
            </w:rPrChange>
          </w:rPr>
          <w:delText xml:space="preserve">real-world </w:delText>
        </w:r>
      </w:del>
      <w:r w:rsidRPr="002B42A7">
        <w:rPr>
          <w:rFonts w:ascii="Times New Roman" w:hAnsi="Times New Roman" w:cs="Times New Roman"/>
          <w:color w:val="000000" w:themeColor="text1"/>
          <w:rPrChange w:id="12255" w:author="Ruijie Xu" w:date="2022-03-10T12:31:00Z">
            <w:rPr>
              <w:color w:val="000000" w:themeColor="text1"/>
            </w:rPr>
          </w:rPrChange>
        </w:rPr>
        <w:t xml:space="preserve">dataset, in contrast to using </w:t>
      </w:r>
      <w:r w:rsidRPr="002B42A7">
        <w:rPr>
          <w:rFonts w:ascii="Times New Roman" w:hAnsi="Times New Roman" w:cs="Times New Roman"/>
          <w:i/>
          <w:iCs/>
          <w:color w:val="000000" w:themeColor="text1"/>
          <w:rPrChange w:id="12256" w:author="Ruijie Xu" w:date="2022-03-10T12:31:00Z">
            <w:rPr>
              <w:i/>
              <w:iCs/>
              <w:color w:val="000000" w:themeColor="text1"/>
            </w:rPr>
          </w:rPrChange>
        </w:rPr>
        <w:t>in silic</w:t>
      </w:r>
      <w:r w:rsidRPr="002B42A7">
        <w:rPr>
          <w:rFonts w:ascii="Times New Roman" w:hAnsi="Times New Roman" w:cs="Times New Roman"/>
          <w:color w:val="000000" w:themeColor="text1"/>
          <w:rPrChange w:id="12257" w:author="Ruijie Xu" w:date="2022-03-10T12:31:00Z">
            <w:rPr>
              <w:color w:val="000000" w:themeColor="text1"/>
            </w:rPr>
          </w:rPrChange>
        </w:rPr>
        <w:t>o datasets, has the limitation o</w:t>
      </w:r>
      <w:r w:rsidR="0061113C" w:rsidRPr="002B42A7">
        <w:rPr>
          <w:rFonts w:ascii="Times New Roman" w:hAnsi="Times New Roman" w:cs="Times New Roman"/>
          <w:color w:val="000000" w:themeColor="text1"/>
          <w:rPrChange w:id="12258" w:author="Ruijie Xu" w:date="2022-03-10T12:31:00Z">
            <w:rPr>
              <w:color w:val="000000" w:themeColor="text1"/>
            </w:rPr>
          </w:rPrChange>
        </w:rPr>
        <w:t>f</w:t>
      </w:r>
      <w:r w:rsidRPr="002B42A7">
        <w:rPr>
          <w:rFonts w:ascii="Times New Roman" w:hAnsi="Times New Roman" w:cs="Times New Roman"/>
          <w:color w:val="000000" w:themeColor="text1"/>
          <w:rPrChange w:id="12259" w:author="Ruijie Xu" w:date="2022-03-10T12:31:00Z">
            <w:rPr>
              <w:color w:val="000000" w:themeColor="text1"/>
            </w:rPr>
          </w:rPrChange>
        </w:rPr>
        <w:t xml:space="preserve"> lacking knowledge about the true microbial compositions within each sample, which means we could not evaluate the performance of </w:t>
      </w:r>
      <w:r w:rsidR="008524D8" w:rsidRPr="002B42A7">
        <w:rPr>
          <w:rFonts w:ascii="Times New Roman" w:hAnsi="Times New Roman" w:cs="Times New Roman"/>
          <w:color w:val="000000" w:themeColor="text1"/>
          <w:rPrChange w:id="12260" w:author="Ruijie Xu" w:date="2022-03-10T12:31:00Z">
            <w:rPr>
              <w:color w:val="000000" w:themeColor="text1"/>
            </w:rPr>
          </w:rPrChange>
        </w:rPr>
        <w:t>software</w:t>
      </w:r>
      <w:r w:rsidRPr="002B42A7">
        <w:rPr>
          <w:rFonts w:ascii="Times New Roman" w:hAnsi="Times New Roman" w:cs="Times New Roman"/>
          <w:color w:val="000000" w:themeColor="text1"/>
          <w:rPrChange w:id="12261" w:author="Ruijie Xu" w:date="2022-03-10T12:31:00Z">
            <w:rPr>
              <w:color w:val="000000" w:themeColor="text1"/>
            </w:rPr>
          </w:rPrChange>
        </w:rPr>
        <w:t xml:space="preserve"> based on their degrees of accuracy and sensitivity</w:t>
      </w:r>
      <w:ins w:id="12262" w:author="Liliana Salvador" w:date="2022-02-26T21:44:00Z">
        <w:r w:rsidR="00123495" w:rsidRPr="002B42A7">
          <w:rPr>
            <w:rFonts w:ascii="Times New Roman" w:hAnsi="Times New Roman" w:cs="Times New Roman"/>
            <w:color w:val="000000" w:themeColor="text1"/>
            <w:rPrChange w:id="12263" w:author="Ruijie Xu" w:date="2022-03-10T12:31:00Z">
              <w:rPr>
                <w:color w:val="000000" w:themeColor="text1"/>
              </w:rPr>
            </w:rPrChange>
          </w:rPr>
          <w:t>,</w:t>
        </w:r>
      </w:ins>
      <w:r w:rsidRPr="002B42A7">
        <w:rPr>
          <w:rFonts w:ascii="Times New Roman" w:hAnsi="Times New Roman" w:cs="Times New Roman"/>
          <w:color w:val="000000" w:themeColor="text1"/>
          <w:rPrChange w:id="12264" w:author="Ruijie Xu" w:date="2022-03-10T12:31:00Z">
            <w:rPr>
              <w:color w:val="000000" w:themeColor="text1"/>
            </w:rPr>
          </w:rPrChange>
        </w:rPr>
        <w:t xml:space="preserve"> nor giving direct suggestions on </w:t>
      </w:r>
      <w:r w:rsidR="0061113C" w:rsidRPr="002B42A7">
        <w:rPr>
          <w:rFonts w:ascii="Times New Roman" w:hAnsi="Times New Roman" w:cs="Times New Roman"/>
          <w:color w:val="000000" w:themeColor="text1"/>
          <w:rPrChange w:id="12265" w:author="Ruijie Xu" w:date="2022-03-10T12:31:00Z">
            <w:rPr>
              <w:color w:val="000000" w:themeColor="text1"/>
            </w:rPr>
          </w:rPrChange>
        </w:rPr>
        <w:t xml:space="preserve">software’ </w:t>
      </w:r>
      <w:r w:rsidRPr="002B42A7">
        <w:rPr>
          <w:rFonts w:ascii="Times New Roman" w:hAnsi="Times New Roman" w:cs="Times New Roman"/>
          <w:color w:val="000000" w:themeColor="text1"/>
          <w:rPrChange w:id="12266" w:author="Ruijie Xu" w:date="2022-03-10T12:31:00Z">
            <w:rPr>
              <w:color w:val="000000" w:themeColor="text1"/>
            </w:rPr>
          </w:rPrChange>
        </w:rPr>
        <w:t xml:space="preserve">selection. In addition, metagenomics profiling has been broadly </w:t>
      </w:r>
      <w:ins w:id="12267" w:author="Ruijie Xu" w:date="2022-03-10T10:19:00Z">
        <w:r w:rsidR="007A62C5" w:rsidRPr="002B42A7">
          <w:rPr>
            <w:rFonts w:ascii="Times New Roman" w:hAnsi="Times New Roman" w:cs="Times New Roman"/>
            <w:color w:val="000000" w:themeColor="text1"/>
            <w:rPrChange w:id="12268" w:author="Ruijie Xu" w:date="2022-03-10T12:31:00Z">
              <w:rPr>
                <w:color w:val="000000" w:themeColor="text1"/>
              </w:rPr>
            </w:rPrChange>
          </w:rPr>
          <w:t>used</w:t>
        </w:r>
      </w:ins>
      <w:del w:id="12269" w:author="Ruijie Xu" w:date="2022-03-10T10:19:00Z">
        <w:r w:rsidRPr="002B42A7" w:rsidDel="007A62C5">
          <w:rPr>
            <w:rFonts w:ascii="Times New Roman" w:hAnsi="Times New Roman" w:cs="Times New Roman"/>
            <w:color w:val="000000" w:themeColor="text1"/>
            <w:rPrChange w:id="12270" w:author="Ruijie Xu" w:date="2022-03-10T12:31:00Z">
              <w:rPr>
                <w:color w:val="000000" w:themeColor="text1"/>
              </w:rPr>
            </w:rPrChange>
          </w:rPr>
          <w:delText>utilized</w:delText>
        </w:r>
      </w:del>
      <w:r w:rsidRPr="002B42A7">
        <w:rPr>
          <w:rFonts w:ascii="Times New Roman" w:hAnsi="Times New Roman" w:cs="Times New Roman"/>
          <w:color w:val="000000" w:themeColor="text1"/>
          <w:rPrChange w:id="12271" w:author="Ruijie Xu" w:date="2022-03-10T12:31:00Z">
            <w:rPr>
              <w:color w:val="000000" w:themeColor="text1"/>
            </w:rPr>
          </w:rPrChange>
        </w:rPr>
        <w:t xml:space="preserve"> in many fields of studies, including clinical, pharmaceutical</w:t>
      </w:r>
      <w:r w:rsidR="00092D2F" w:rsidRPr="002B42A7">
        <w:rPr>
          <w:rFonts w:ascii="Times New Roman" w:hAnsi="Times New Roman" w:cs="Times New Roman"/>
          <w:color w:val="000000" w:themeColor="text1"/>
          <w:rPrChange w:id="12272" w:author="Ruijie Xu" w:date="2022-03-10T12:31:00Z">
            <w:rPr>
              <w:color w:val="000000" w:themeColor="text1"/>
            </w:rPr>
          </w:rPrChange>
        </w:rPr>
        <w:t>,</w:t>
      </w:r>
      <w:r w:rsidRPr="002B42A7">
        <w:rPr>
          <w:rFonts w:ascii="Times New Roman" w:hAnsi="Times New Roman" w:cs="Times New Roman"/>
          <w:color w:val="000000" w:themeColor="text1"/>
          <w:rPrChange w:id="12273" w:author="Ruijie Xu" w:date="2022-03-10T12:31:00Z">
            <w:rPr>
              <w:color w:val="000000" w:themeColor="text1"/>
            </w:rPr>
          </w:rPrChange>
        </w:rPr>
        <w:t xml:space="preserve"> as well as ecological</w:t>
      </w:r>
      <w:del w:id="12274" w:author="Liliana Salvador" w:date="2022-02-26T21:44:00Z">
        <w:r w:rsidRPr="002B42A7" w:rsidDel="00123495">
          <w:rPr>
            <w:rFonts w:ascii="Times New Roman" w:hAnsi="Times New Roman" w:cs="Times New Roman"/>
            <w:color w:val="000000" w:themeColor="text1"/>
            <w:rPrChange w:id="12275" w:author="Ruijie Xu" w:date="2022-03-10T12:31:00Z">
              <w:rPr>
                <w:color w:val="000000" w:themeColor="text1"/>
              </w:rPr>
            </w:rPrChange>
          </w:rPr>
          <w:delText xml:space="preserve"> studies</w:delText>
        </w:r>
      </w:del>
      <w:r w:rsidRPr="002B42A7">
        <w:rPr>
          <w:rFonts w:ascii="Times New Roman" w:hAnsi="Times New Roman" w:cs="Times New Roman"/>
          <w:color w:val="000000" w:themeColor="text1"/>
          <w:rPrChange w:id="12276" w:author="Ruijie Xu" w:date="2022-03-10T12:31:00Z">
            <w:rPr>
              <w:color w:val="000000" w:themeColor="text1"/>
            </w:rPr>
          </w:rPrChange>
        </w:rPr>
        <w:t xml:space="preserve">. Each field </w:t>
      </w:r>
      <w:del w:id="12277" w:author="Liliana Salvador" w:date="2022-03-09T20:50:00Z">
        <w:r w:rsidRPr="002B42A7" w:rsidDel="00F97AC9">
          <w:rPr>
            <w:rFonts w:ascii="Times New Roman" w:hAnsi="Times New Roman" w:cs="Times New Roman"/>
            <w:color w:val="000000" w:themeColor="text1"/>
            <w:rPrChange w:id="12278" w:author="Ruijie Xu" w:date="2022-03-10T12:31:00Z">
              <w:rPr>
                <w:color w:val="000000" w:themeColor="text1"/>
              </w:rPr>
            </w:rPrChange>
          </w:rPr>
          <w:delText>utiliz</w:delText>
        </w:r>
        <w:r w:rsidR="00092D2F" w:rsidRPr="002B42A7" w:rsidDel="00F97AC9">
          <w:rPr>
            <w:rFonts w:ascii="Times New Roman" w:hAnsi="Times New Roman" w:cs="Times New Roman"/>
            <w:color w:val="000000" w:themeColor="text1"/>
            <w:rPrChange w:id="12279" w:author="Ruijie Xu" w:date="2022-03-10T12:31:00Z">
              <w:rPr>
                <w:color w:val="000000" w:themeColor="text1"/>
              </w:rPr>
            </w:rPrChange>
          </w:rPr>
          <w:delText>es</w:delText>
        </w:r>
        <w:r w:rsidRPr="002B42A7" w:rsidDel="00F97AC9">
          <w:rPr>
            <w:rFonts w:ascii="Times New Roman" w:hAnsi="Times New Roman" w:cs="Times New Roman"/>
            <w:color w:val="000000" w:themeColor="text1"/>
            <w:rPrChange w:id="12280" w:author="Ruijie Xu" w:date="2022-03-10T12:31:00Z">
              <w:rPr>
                <w:color w:val="000000" w:themeColor="text1"/>
              </w:rPr>
            </w:rPrChange>
          </w:rPr>
          <w:delText xml:space="preserve"> </w:delText>
        </w:r>
      </w:del>
      <w:ins w:id="12281" w:author="Liliana Salvador" w:date="2022-03-09T20:50:00Z">
        <w:r w:rsidR="00F97AC9" w:rsidRPr="002B42A7">
          <w:rPr>
            <w:rFonts w:ascii="Times New Roman" w:hAnsi="Times New Roman" w:cs="Times New Roman"/>
            <w:color w:val="000000" w:themeColor="text1"/>
            <w:rPrChange w:id="12282" w:author="Ruijie Xu" w:date="2022-03-10T12:31:00Z">
              <w:rPr>
                <w:color w:val="000000" w:themeColor="text1"/>
              </w:rPr>
            </w:rPrChange>
          </w:rPr>
          <w:t xml:space="preserve">uses </w:t>
        </w:r>
      </w:ins>
      <w:r w:rsidRPr="002B42A7">
        <w:rPr>
          <w:rFonts w:ascii="Times New Roman" w:hAnsi="Times New Roman" w:cs="Times New Roman"/>
          <w:color w:val="000000" w:themeColor="text1"/>
          <w:rPrChange w:id="12283" w:author="Ruijie Xu" w:date="2022-03-10T12:31:00Z">
            <w:rPr>
              <w:color w:val="000000" w:themeColor="text1"/>
            </w:rPr>
          </w:rPrChange>
        </w:rPr>
        <w:t>microbial profiles differe</w:t>
      </w:r>
      <w:bookmarkStart w:id="12284" w:name="_GoBack"/>
      <w:bookmarkEnd w:id="12284"/>
      <w:r w:rsidRPr="002B42A7">
        <w:rPr>
          <w:rFonts w:ascii="Times New Roman" w:hAnsi="Times New Roman" w:cs="Times New Roman"/>
          <w:color w:val="000000" w:themeColor="text1"/>
          <w:rPrChange w:id="12285" w:author="Ruijie Xu" w:date="2022-03-10T12:31:00Z">
            <w:rPr>
              <w:color w:val="000000" w:themeColor="text1"/>
            </w:rPr>
          </w:rPrChange>
        </w:rPr>
        <w:t xml:space="preserve">ntly based on the biological question proposed. Our choice of the </w:t>
      </w:r>
      <w:ins w:id="12286" w:author="Ruijie Xu" w:date="2022-03-10T10:32:00Z">
        <w:r w:rsidR="00016701" w:rsidRPr="002B42A7">
          <w:rPr>
            <w:rFonts w:ascii="Times New Roman" w:hAnsi="Times New Roman" w:cs="Times New Roman"/>
            <w:color w:val="000000" w:themeColor="text1"/>
            <w:rPrChange w:id="12287" w:author="Ruijie Xu" w:date="2022-03-10T12:31:00Z">
              <w:rPr>
                <w:color w:val="000000" w:themeColor="text1"/>
              </w:rPr>
            </w:rPrChange>
          </w:rPr>
          <w:t>wildly collected</w:t>
        </w:r>
      </w:ins>
      <w:ins w:id="12288" w:author="Ruijie Xu" w:date="2022-03-10T10:35:00Z">
        <w:r w:rsidR="00BB601A" w:rsidRPr="002B42A7">
          <w:rPr>
            <w:rFonts w:ascii="Times New Roman" w:hAnsi="Times New Roman" w:cs="Times New Roman"/>
            <w:color w:val="000000" w:themeColor="text1"/>
            <w:rPrChange w:id="12289" w:author="Ruijie Xu" w:date="2022-03-10T12:31:00Z">
              <w:rPr>
                <w:color w:val="000000" w:themeColor="text1"/>
              </w:rPr>
            </w:rPrChange>
          </w:rPr>
          <w:t xml:space="preserve"> </w:t>
        </w:r>
      </w:ins>
      <w:ins w:id="12290" w:author="Ruijie Xu" w:date="2022-03-16T17:04:00Z">
        <w:r w:rsidR="00FE67E6" w:rsidRPr="00FE67E6">
          <w:rPr>
            <w:rFonts w:ascii="Times New Roman" w:hAnsi="Times New Roman" w:cs="Times New Roman"/>
            <w:i/>
            <w:color w:val="000000" w:themeColor="text1"/>
          </w:rPr>
          <w:t>Rattus</w:t>
        </w:r>
      </w:ins>
      <w:ins w:id="12291" w:author="Ruijie Xu" w:date="2022-03-10T10:33:00Z">
        <w:r w:rsidR="00016701" w:rsidRPr="002B42A7">
          <w:rPr>
            <w:rFonts w:ascii="Times New Roman" w:hAnsi="Times New Roman" w:cs="Times New Roman"/>
            <w:color w:val="000000" w:themeColor="text1"/>
            <w:rPrChange w:id="12292" w:author="Ruijie Xu" w:date="2022-03-10T12:31:00Z">
              <w:rPr>
                <w:color w:val="000000" w:themeColor="text1"/>
              </w:rPr>
            </w:rPrChange>
          </w:rPr>
          <w:t xml:space="preserve"> </w:t>
        </w:r>
      </w:ins>
      <w:del w:id="12293" w:author="Ruijie Xu" w:date="2022-03-10T10:32:00Z">
        <w:r w:rsidRPr="002B42A7" w:rsidDel="00016701">
          <w:rPr>
            <w:rFonts w:ascii="Times New Roman" w:hAnsi="Times New Roman" w:cs="Times New Roman"/>
            <w:color w:val="000000" w:themeColor="text1"/>
            <w:rPrChange w:id="12294" w:author="Ruijie Xu" w:date="2022-03-10T12:31:00Z">
              <w:rPr>
                <w:color w:val="000000" w:themeColor="text1"/>
              </w:rPr>
            </w:rPrChange>
          </w:rPr>
          <w:delText xml:space="preserve">real-world </w:delText>
        </w:r>
      </w:del>
      <w:r w:rsidRPr="002B42A7">
        <w:rPr>
          <w:rFonts w:ascii="Times New Roman" w:hAnsi="Times New Roman" w:cs="Times New Roman"/>
          <w:color w:val="000000" w:themeColor="text1"/>
          <w:rPrChange w:id="12295" w:author="Ruijie Xu" w:date="2022-03-10T12:31:00Z">
            <w:rPr>
              <w:color w:val="000000" w:themeColor="text1"/>
            </w:rPr>
          </w:rPrChange>
        </w:rPr>
        <w:t xml:space="preserve">dataset could only address a limited number of </w:t>
      </w:r>
      <w:r w:rsidR="0061113C" w:rsidRPr="002B42A7">
        <w:rPr>
          <w:rFonts w:ascii="Times New Roman" w:hAnsi="Times New Roman" w:cs="Times New Roman"/>
          <w:color w:val="000000" w:themeColor="text1"/>
          <w:rPrChange w:id="12296" w:author="Ruijie Xu" w:date="2022-03-10T12:31:00Z">
            <w:rPr>
              <w:color w:val="000000" w:themeColor="text1"/>
            </w:rPr>
          </w:rPrChange>
        </w:rPr>
        <w:t xml:space="preserve">software </w:t>
      </w:r>
      <w:r w:rsidRPr="002B42A7">
        <w:rPr>
          <w:rFonts w:ascii="Times New Roman" w:hAnsi="Times New Roman" w:cs="Times New Roman"/>
          <w:color w:val="000000" w:themeColor="text1"/>
          <w:rPrChange w:id="12297" w:author="Ruijie Xu" w:date="2022-03-10T12:31:00Z">
            <w:rPr>
              <w:color w:val="000000" w:themeColor="text1"/>
            </w:rPr>
          </w:rPrChange>
        </w:rPr>
        <w:t xml:space="preserve">selection biases. We suggest researchers from different </w:t>
      </w:r>
      <w:r w:rsidR="0061113C" w:rsidRPr="002B42A7">
        <w:rPr>
          <w:rFonts w:ascii="Times New Roman" w:hAnsi="Times New Roman" w:cs="Times New Roman"/>
          <w:color w:val="000000" w:themeColor="text1"/>
          <w:rPrChange w:id="12298" w:author="Ruijie Xu" w:date="2022-03-10T12:31:00Z">
            <w:rPr>
              <w:color w:val="000000" w:themeColor="text1"/>
            </w:rPr>
          </w:rPrChange>
        </w:rPr>
        <w:t xml:space="preserve">study </w:t>
      </w:r>
      <w:r w:rsidRPr="002B42A7">
        <w:rPr>
          <w:rFonts w:ascii="Times New Roman" w:hAnsi="Times New Roman" w:cs="Times New Roman"/>
          <w:color w:val="000000" w:themeColor="text1"/>
          <w:rPrChange w:id="12299" w:author="Ruijie Xu" w:date="2022-03-10T12:31:00Z">
            <w:rPr>
              <w:color w:val="000000" w:themeColor="text1"/>
            </w:rPr>
          </w:rPrChange>
        </w:rPr>
        <w:t xml:space="preserve">fields to be aware of the possible error-prone conclusions made from metagenomics </w:t>
      </w:r>
      <w:r w:rsidRPr="002B42A7">
        <w:rPr>
          <w:rFonts w:ascii="Times New Roman" w:hAnsi="Times New Roman" w:cs="Times New Roman"/>
          <w:color w:val="000000" w:themeColor="text1"/>
          <w:rPrChange w:id="12300" w:author="Ruijie Xu" w:date="2022-03-10T12:31:00Z">
            <w:rPr>
              <w:color w:val="000000" w:themeColor="text1"/>
            </w:rPr>
          </w:rPrChange>
        </w:rPr>
        <w:lastRenderedPageBreak/>
        <w:t>profiling analysis</w:t>
      </w:r>
      <w:r w:rsidR="002B44DF" w:rsidRPr="002B42A7">
        <w:rPr>
          <w:rFonts w:ascii="Times New Roman" w:hAnsi="Times New Roman" w:cs="Times New Roman"/>
          <w:color w:val="000000" w:themeColor="text1"/>
          <w:rPrChange w:id="12301" w:author="Ruijie Xu" w:date="2022-03-10T12:31:00Z">
            <w:rPr>
              <w:color w:val="000000" w:themeColor="text1"/>
            </w:rPr>
          </w:rPrChange>
        </w:rPr>
        <w:t>, and evaluate it objectively</w:t>
      </w:r>
      <w:r w:rsidRPr="002B42A7">
        <w:rPr>
          <w:rFonts w:ascii="Times New Roman" w:hAnsi="Times New Roman" w:cs="Times New Roman"/>
          <w:color w:val="000000" w:themeColor="text1"/>
          <w:rPrChange w:id="12302" w:author="Ruijie Xu" w:date="2022-03-10T12:31:00Z">
            <w:rPr>
              <w:color w:val="000000" w:themeColor="text1"/>
            </w:rPr>
          </w:rPrChange>
        </w:rPr>
        <w:t xml:space="preserve"> </w:t>
      </w:r>
      <w:r w:rsidR="002B44DF" w:rsidRPr="002B42A7">
        <w:rPr>
          <w:rFonts w:ascii="Times New Roman" w:hAnsi="Times New Roman" w:cs="Times New Roman"/>
          <w:color w:val="000000" w:themeColor="text1"/>
          <w:rPrChange w:id="12303" w:author="Ruijie Xu" w:date="2022-03-10T12:31:00Z">
            <w:rPr>
              <w:color w:val="000000" w:themeColor="text1"/>
            </w:rPr>
          </w:rPrChange>
        </w:rPr>
        <w:t xml:space="preserve">comparing it to </w:t>
      </w:r>
      <w:r w:rsidR="000201F5" w:rsidRPr="002B42A7">
        <w:rPr>
          <w:rFonts w:ascii="Times New Roman" w:hAnsi="Times New Roman" w:cs="Times New Roman"/>
          <w:color w:val="000000" w:themeColor="text1"/>
          <w:rPrChange w:id="12304" w:author="Ruijie Xu" w:date="2022-03-10T12:31:00Z">
            <w:rPr>
              <w:color w:val="000000" w:themeColor="text1"/>
            </w:rPr>
          </w:rPrChange>
        </w:rPr>
        <w:t xml:space="preserve">other </w:t>
      </w:r>
      <w:r w:rsidR="002B44DF" w:rsidRPr="002B42A7">
        <w:rPr>
          <w:rFonts w:ascii="Times New Roman" w:hAnsi="Times New Roman" w:cs="Times New Roman"/>
          <w:color w:val="000000" w:themeColor="text1"/>
          <w:rPrChange w:id="12305" w:author="Ruijie Xu" w:date="2022-03-10T12:31:00Z">
            <w:rPr>
              <w:color w:val="000000" w:themeColor="text1"/>
            </w:rPr>
          </w:rPrChange>
        </w:rPr>
        <w:t xml:space="preserve">traditional methods </w:t>
      </w:r>
      <w:r w:rsidR="000201F5" w:rsidRPr="002B42A7">
        <w:rPr>
          <w:rFonts w:ascii="Times New Roman" w:hAnsi="Times New Roman" w:cs="Times New Roman"/>
          <w:color w:val="000000" w:themeColor="text1"/>
          <w:rPrChange w:id="12306" w:author="Ruijie Xu" w:date="2022-03-10T12:31:00Z">
            <w:rPr>
              <w:color w:val="000000" w:themeColor="text1"/>
            </w:rPr>
          </w:rPrChange>
        </w:rPr>
        <w:t>(</w:t>
      </w:r>
      <w:del w:id="12307" w:author="Ruijie Xu" w:date="2022-03-11T08:51:00Z">
        <w:r w:rsidR="000201F5" w:rsidRPr="002B42A7" w:rsidDel="008243D5">
          <w:rPr>
            <w:rFonts w:ascii="Times New Roman" w:hAnsi="Times New Roman" w:cs="Times New Roman"/>
            <w:color w:val="000000" w:themeColor="text1"/>
            <w:rPrChange w:id="12308" w:author="Ruijie Xu" w:date="2022-03-10T12:31:00Z">
              <w:rPr>
                <w:color w:val="000000" w:themeColor="text1"/>
              </w:rPr>
            </w:rPrChange>
          </w:rPr>
          <w:delText>e.</w:delText>
        </w:r>
        <w:r w:rsidR="003A41A8" w:rsidRPr="002B42A7" w:rsidDel="008243D5">
          <w:rPr>
            <w:rFonts w:ascii="Times New Roman" w:hAnsi="Times New Roman" w:cs="Times New Roman"/>
            <w:color w:val="000000" w:themeColor="text1"/>
            <w:rPrChange w:id="12309" w:author="Ruijie Xu" w:date="2022-03-10T12:31:00Z">
              <w:rPr>
                <w:color w:val="000000" w:themeColor="text1"/>
              </w:rPr>
            </w:rPrChange>
          </w:rPr>
          <w:delText>g.</w:delText>
        </w:r>
      </w:del>
      <w:ins w:id="12310" w:author="Ruijie Xu" w:date="2022-03-11T08:51:00Z">
        <w:r w:rsidR="008243D5" w:rsidRPr="002B42A7">
          <w:rPr>
            <w:rFonts w:ascii="Times New Roman" w:hAnsi="Times New Roman" w:cs="Times New Roman"/>
            <w:color w:val="000000" w:themeColor="text1"/>
          </w:rPr>
          <w:t>e.g.,</w:t>
        </w:r>
      </w:ins>
      <w:r w:rsidR="000201F5" w:rsidRPr="002B42A7">
        <w:rPr>
          <w:rFonts w:ascii="Times New Roman" w:hAnsi="Times New Roman" w:cs="Times New Roman"/>
          <w:color w:val="000000" w:themeColor="text1"/>
          <w:rPrChange w:id="12311" w:author="Ruijie Xu" w:date="2022-03-10T12:31:00Z">
            <w:rPr>
              <w:color w:val="000000" w:themeColor="text1"/>
            </w:rPr>
          </w:rPrChange>
        </w:rPr>
        <w:t xml:space="preserve"> PCR, culture, or serotyping)</w:t>
      </w:r>
      <w:r w:rsidR="002B44DF" w:rsidRPr="002B42A7">
        <w:rPr>
          <w:rFonts w:ascii="Times New Roman" w:hAnsi="Times New Roman" w:cs="Times New Roman"/>
          <w:color w:val="000000" w:themeColor="text1"/>
          <w:rPrChange w:id="12312" w:author="Ruijie Xu" w:date="2022-03-10T12:31:00Z">
            <w:rPr>
              <w:color w:val="000000" w:themeColor="text1"/>
            </w:rPr>
          </w:rPrChange>
        </w:rPr>
        <w:t>.</w:t>
      </w:r>
      <w:ins w:id="12313" w:author="Liliana Salvador" w:date="2022-03-10T19:11:00Z">
        <w:r w:rsidR="006E0E30">
          <w:rPr>
            <w:rFonts w:ascii="Times New Roman" w:hAnsi="Times New Roman" w:cs="Times New Roman"/>
            <w:color w:val="000000" w:themeColor="text1"/>
          </w:rPr>
          <w:t xml:space="preserve"> </w:t>
        </w:r>
      </w:ins>
    </w:p>
    <w:p w14:paraId="46BDD010" w14:textId="162B8565" w:rsidR="005912FB" w:rsidRPr="002B42A7" w:rsidRDefault="00234370" w:rsidP="006E0E30">
      <w:pPr>
        <w:spacing w:line="480" w:lineRule="auto"/>
        <w:ind w:firstLine="360"/>
        <w:rPr>
          <w:rFonts w:ascii="Times New Roman" w:hAnsi="Times New Roman" w:cs="Times New Roman"/>
          <w:color w:val="000000" w:themeColor="text1"/>
          <w:rPrChange w:id="12314" w:author="Ruijie Xu" w:date="2022-03-10T12:31:00Z">
            <w:rPr>
              <w:color w:val="000000" w:themeColor="text1"/>
            </w:rPr>
          </w:rPrChange>
        </w:rPr>
      </w:pPr>
      <w:r w:rsidRPr="002B42A7">
        <w:rPr>
          <w:rFonts w:ascii="Times New Roman" w:hAnsi="Times New Roman" w:cs="Times New Roman"/>
          <w:color w:val="000000" w:themeColor="text1"/>
          <w:rPrChange w:id="12315" w:author="Ruijie Xu" w:date="2022-03-10T12:31:00Z">
            <w:rPr>
              <w:color w:val="000000" w:themeColor="text1"/>
            </w:rPr>
          </w:rPrChange>
        </w:rPr>
        <w:t xml:space="preserve">Advancement in sequencing as well as computational technologies allows modern-day biological research to move to a brand-new era. However, while benefiting from the powerfulness and convenience of technologies, we should always critically analyze </w:t>
      </w:r>
      <w:r w:rsidR="00B57419" w:rsidRPr="002B42A7">
        <w:rPr>
          <w:rFonts w:ascii="Times New Roman" w:hAnsi="Times New Roman" w:cs="Times New Roman"/>
          <w:color w:val="000000" w:themeColor="text1"/>
          <w:rPrChange w:id="12316" w:author="Ruijie Xu" w:date="2022-03-10T12:31:00Z">
            <w:rPr>
              <w:color w:val="000000" w:themeColor="text1"/>
            </w:rPr>
          </w:rPrChange>
        </w:rPr>
        <w:t xml:space="preserve">and validate </w:t>
      </w:r>
      <w:r w:rsidR="0061113C" w:rsidRPr="002B42A7">
        <w:rPr>
          <w:rFonts w:ascii="Times New Roman" w:hAnsi="Times New Roman" w:cs="Times New Roman"/>
          <w:color w:val="000000" w:themeColor="text1"/>
          <w:rPrChange w:id="12317" w:author="Ruijie Xu" w:date="2022-03-10T12:31:00Z">
            <w:rPr>
              <w:color w:val="000000" w:themeColor="text1"/>
            </w:rPr>
          </w:rPrChange>
        </w:rPr>
        <w:t xml:space="preserve">software </w:t>
      </w:r>
      <w:r w:rsidR="00B57419" w:rsidRPr="002B42A7">
        <w:rPr>
          <w:rFonts w:ascii="Times New Roman" w:hAnsi="Times New Roman" w:cs="Times New Roman"/>
          <w:color w:val="000000" w:themeColor="text1"/>
          <w:rPrChange w:id="12318" w:author="Ruijie Xu" w:date="2022-03-10T12:31:00Z">
            <w:rPr>
              <w:color w:val="000000" w:themeColor="text1"/>
            </w:rPr>
          </w:rPrChange>
        </w:rPr>
        <w:t>outputs</w:t>
      </w:r>
      <w:r w:rsidRPr="002B42A7">
        <w:rPr>
          <w:rFonts w:ascii="Times New Roman" w:hAnsi="Times New Roman" w:cs="Times New Roman"/>
          <w:color w:val="000000" w:themeColor="text1"/>
          <w:rPrChange w:id="12319" w:author="Ruijie Xu" w:date="2022-03-10T12:31:00Z">
            <w:rPr>
              <w:color w:val="000000" w:themeColor="text1"/>
            </w:rPr>
          </w:rPrChange>
        </w:rPr>
        <w:t xml:space="preserve"> based on our prior knowledge</w:t>
      </w:r>
      <w:ins w:id="12320" w:author="Rajeev, Sree" w:date="2022-03-03T11:50:00Z">
        <w:r w:rsidR="007D1DEA" w:rsidRPr="002B42A7">
          <w:rPr>
            <w:rFonts w:ascii="Times New Roman" w:hAnsi="Times New Roman" w:cs="Times New Roman"/>
            <w:color w:val="000000" w:themeColor="text1"/>
            <w:rPrChange w:id="12321" w:author="Ruijie Xu" w:date="2022-03-10T12:31:00Z">
              <w:rPr>
                <w:color w:val="000000" w:themeColor="text1"/>
              </w:rPr>
            </w:rPrChange>
          </w:rPr>
          <w:t xml:space="preserve"> and available </w:t>
        </w:r>
        <w:del w:id="12322" w:author="Ruijie Xu" w:date="2022-03-11T08:52:00Z">
          <w:r w:rsidR="007D1DEA" w:rsidRPr="002B42A7" w:rsidDel="008243D5">
            <w:rPr>
              <w:rFonts w:ascii="Times New Roman" w:hAnsi="Times New Roman" w:cs="Times New Roman"/>
              <w:color w:val="000000" w:themeColor="text1"/>
              <w:rPrChange w:id="12323" w:author="Ruijie Xu" w:date="2022-03-10T12:31:00Z">
                <w:rPr>
                  <w:color w:val="000000" w:themeColor="text1"/>
                </w:rPr>
              </w:rPrChange>
            </w:rPr>
            <w:delText>evidences</w:delText>
          </w:r>
        </w:del>
      </w:ins>
      <w:ins w:id="12324" w:author="Ruijie Xu" w:date="2022-03-11T08:52:00Z">
        <w:r w:rsidR="008243D5" w:rsidRPr="002B42A7">
          <w:rPr>
            <w:rFonts w:ascii="Times New Roman" w:hAnsi="Times New Roman" w:cs="Times New Roman"/>
            <w:color w:val="000000" w:themeColor="text1"/>
          </w:rPr>
          <w:t>evidence</w:t>
        </w:r>
      </w:ins>
      <w:ins w:id="12325" w:author="Rajeev, Sree" w:date="2022-03-03T11:50:00Z">
        <w:del w:id="12326" w:author="Liliana Salvador" w:date="2022-03-10T19:10:00Z">
          <w:r w:rsidR="007D1DEA" w:rsidRPr="002B42A7" w:rsidDel="006E0E30">
            <w:rPr>
              <w:rFonts w:ascii="Times New Roman" w:hAnsi="Times New Roman" w:cs="Times New Roman"/>
              <w:color w:val="000000" w:themeColor="text1"/>
              <w:rPrChange w:id="12327" w:author="Ruijie Xu" w:date="2022-03-10T12:31:00Z">
                <w:rPr>
                  <w:color w:val="000000" w:themeColor="text1"/>
                </w:rPr>
              </w:rPrChange>
            </w:rPr>
            <w:delText xml:space="preserve"> </w:delText>
          </w:r>
        </w:del>
      </w:ins>
      <w:r w:rsidRPr="002B42A7">
        <w:rPr>
          <w:rFonts w:ascii="Times New Roman" w:hAnsi="Times New Roman" w:cs="Times New Roman"/>
          <w:color w:val="000000" w:themeColor="text1"/>
          <w:rPrChange w:id="12328" w:author="Ruijie Xu" w:date="2022-03-10T12:31:00Z">
            <w:rPr>
              <w:color w:val="000000" w:themeColor="text1"/>
            </w:rPr>
          </w:rPrChange>
        </w:rPr>
        <w:t xml:space="preserve">. </w:t>
      </w:r>
    </w:p>
    <w:p w14:paraId="1E41E143" w14:textId="77777777" w:rsidR="00B00FC0" w:rsidRPr="002B42A7" w:rsidRDefault="00B00FC0" w:rsidP="005912FB">
      <w:pPr>
        <w:spacing w:line="480" w:lineRule="auto"/>
        <w:rPr>
          <w:ins w:id="12329" w:author="Liliana Salvador" w:date="2022-02-26T21:29:00Z"/>
          <w:rFonts w:ascii="Times New Roman" w:hAnsi="Times New Roman" w:cs="Times New Roman"/>
          <w:b/>
          <w:bCs/>
          <w:color w:val="000000" w:themeColor="text1"/>
          <w:rPrChange w:id="12330" w:author="Ruijie Xu" w:date="2022-03-10T12:31:00Z">
            <w:rPr>
              <w:ins w:id="12331" w:author="Liliana Salvador" w:date="2022-02-26T21:29:00Z"/>
              <w:b/>
              <w:bCs/>
              <w:color w:val="000000" w:themeColor="text1"/>
            </w:rPr>
          </w:rPrChange>
        </w:rPr>
      </w:pPr>
    </w:p>
    <w:p w14:paraId="3B084BEC" w14:textId="1B4E19D6" w:rsidR="00886469" w:rsidRPr="002B42A7" w:rsidRDefault="00886469" w:rsidP="005912FB">
      <w:pPr>
        <w:spacing w:line="480" w:lineRule="auto"/>
        <w:rPr>
          <w:rFonts w:ascii="Times New Roman" w:hAnsi="Times New Roman" w:cs="Times New Roman"/>
          <w:b/>
          <w:bCs/>
          <w:color w:val="000000" w:themeColor="text1"/>
          <w:rPrChange w:id="12332" w:author="Ruijie Xu" w:date="2022-03-10T12:31:00Z">
            <w:rPr>
              <w:b/>
              <w:bCs/>
              <w:color w:val="000000" w:themeColor="text1"/>
            </w:rPr>
          </w:rPrChange>
        </w:rPr>
      </w:pPr>
      <w:r w:rsidRPr="002B42A7">
        <w:rPr>
          <w:rFonts w:ascii="Times New Roman" w:hAnsi="Times New Roman" w:cs="Times New Roman"/>
          <w:b/>
          <w:bCs/>
          <w:color w:val="000000" w:themeColor="text1"/>
          <w:rPrChange w:id="12333" w:author="Ruijie Xu" w:date="2022-03-10T12:31:00Z">
            <w:rPr>
              <w:b/>
              <w:bCs/>
              <w:color w:val="000000" w:themeColor="text1"/>
            </w:rPr>
          </w:rPrChange>
        </w:rPr>
        <w:t>Acknowledgements</w:t>
      </w:r>
    </w:p>
    <w:p w14:paraId="4A87EB95" w14:textId="296AE078" w:rsidR="00792217" w:rsidRPr="002B42A7" w:rsidRDefault="00792217" w:rsidP="005912FB">
      <w:pPr>
        <w:spacing w:line="480" w:lineRule="auto"/>
        <w:rPr>
          <w:rFonts w:ascii="Times New Roman" w:hAnsi="Times New Roman" w:cs="Times New Roman"/>
          <w:color w:val="000000" w:themeColor="text1"/>
          <w:rPrChange w:id="12334" w:author="Ruijie Xu" w:date="2022-03-10T12:31:00Z">
            <w:rPr>
              <w:color w:val="000000" w:themeColor="text1"/>
            </w:rPr>
          </w:rPrChange>
        </w:rPr>
      </w:pPr>
      <w:bookmarkStart w:id="12335" w:name="OLE_LINK118"/>
      <w:del w:id="12336" w:author="Rajeev, Sree" w:date="2022-03-03T11:50:00Z">
        <w:r w:rsidRPr="002B42A7" w:rsidDel="007D1DEA">
          <w:rPr>
            <w:rFonts w:ascii="Times New Roman" w:hAnsi="Times New Roman" w:cs="Times New Roman"/>
            <w:rPrChange w:id="12337" w:author="Ruijie Xu" w:date="2022-03-10T12:31:00Z">
              <w:rPr/>
            </w:rPrChange>
          </w:rPr>
          <w:delText>This work</w:delText>
        </w:r>
      </w:del>
      <w:ins w:id="12338" w:author="Rajeev, Sree" w:date="2022-03-03T11:50:00Z">
        <w:r w:rsidR="007D1DEA" w:rsidRPr="002B42A7">
          <w:rPr>
            <w:rFonts w:ascii="Times New Roman" w:hAnsi="Times New Roman" w:cs="Times New Roman"/>
            <w:rPrChange w:id="12339" w:author="Ruijie Xu" w:date="2022-03-10T12:31:00Z">
              <w:rPr/>
            </w:rPrChange>
          </w:rPr>
          <w:t>The seq</w:t>
        </w:r>
      </w:ins>
      <w:ins w:id="12340" w:author="Rajeev, Sree" w:date="2022-03-03T11:51:00Z">
        <w:r w:rsidR="007D1DEA" w:rsidRPr="002B42A7">
          <w:rPr>
            <w:rFonts w:ascii="Times New Roman" w:hAnsi="Times New Roman" w:cs="Times New Roman"/>
            <w:rPrChange w:id="12341" w:author="Ruijie Xu" w:date="2022-03-10T12:31:00Z">
              <w:rPr/>
            </w:rPrChange>
          </w:rPr>
          <w:t xml:space="preserve">uence analysis work </w:t>
        </w:r>
      </w:ins>
      <w:del w:id="12342" w:author="Liliana Salvador" w:date="2022-03-10T19:08:00Z">
        <w:r w:rsidRPr="002B42A7" w:rsidDel="006E0E30">
          <w:rPr>
            <w:rFonts w:ascii="Times New Roman" w:hAnsi="Times New Roman" w:cs="Times New Roman"/>
            <w:rPrChange w:id="12343" w:author="Ruijie Xu" w:date="2022-03-10T12:31:00Z">
              <w:rPr/>
            </w:rPrChange>
          </w:rPr>
          <w:delText xml:space="preserve"> </w:delText>
        </w:r>
      </w:del>
      <w:r w:rsidRPr="002B42A7">
        <w:rPr>
          <w:rFonts w:ascii="Times New Roman" w:hAnsi="Times New Roman" w:cs="Times New Roman"/>
          <w:rPrChange w:id="12344" w:author="Ruijie Xu" w:date="2022-03-10T12:31:00Z">
            <w:rPr/>
          </w:rPrChange>
        </w:rPr>
        <w:t xml:space="preserve">was supported by the </w:t>
      </w:r>
      <w:r w:rsidRPr="002B42A7">
        <w:rPr>
          <w:rFonts w:ascii="Times New Roman" w:hAnsi="Times New Roman" w:cs="Times New Roman"/>
          <w:color w:val="000000" w:themeColor="text1"/>
          <w:rPrChange w:id="12345" w:author="Ruijie Xu" w:date="2022-03-10T12:31:00Z">
            <w:rPr>
              <w:color w:val="000000" w:themeColor="text1"/>
            </w:rPr>
          </w:rPrChange>
        </w:rPr>
        <w:t xml:space="preserve">National Science Foundation under Grant No. DGE-1545433 to R.X. </w:t>
      </w:r>
      <w:r w:rsidRPr="002B42A7">
        <w:rPr>
          <w:rFonts w:ascii="Times New Roman" w:hAnsi="Times New Roman" w:cs="Times New Roman"/>
          <w:rPrChange w:id="12346" w:author="Ruijie Xu" w:date="2022-03-10T12:31:00Z">
            <w:rPr/>
          </w:rPrChange>
        </w:rPr>
        <w:t>and startup funds to L.C.M.S. from the University of Georgia Office of Research</w:t>
      </w:r>
      <w:r w:rsidRPr="002B42A7">
        <w:rPr>
          <w:rFonts w:ascii="Times New Roman" w:hAnsi="Times New Roman" w:cs="Times New Roman"/>
          <w:color w:val="000000" w:themeColor="text1"/>
          <w:rPrChange w:id="12347" w:author="Ruijie Xu" w:date="2022-03-10T12:31:00Z">
            <w:rPr>
              <w:color w:val="000000" w:themeColor="text1"/>
            </w:rPr>
          </w:rPrChange>
        </w:rPr>
        <w:t>. The sample collection, sequencing and analysis was done during S.R.’s tenure at the Ross University School of Veterinary Medicine, Saint Kitts and it was supported by internal grants from the Center for One Health and Tropical Medicine.</w:t>
      </w:r>
      <w:bookmarkEnd w:id="12335"/>
      <w:r w:rsidR="0045618D" w:rsidRPr="002B42A7">
        <w:rPr>
          <w:rFonts w:ascii="Times New Roman" w:hAnsi="Times New Roman" w:cs="Times New Roman"/>
          <w:color w:val="000000" w:themeColor="text1"/>
          <w:rPrChange w:id="12348" w:author="Ruijie Xu" w:date="2022-03-10T12:31:00Z">
            <w:rPr>
              <w:color w:val="000000" w:themeColor="text1"/>
            </w:rPr>
          </w:rPrChange>
        </w:rPr>
        <w:t xml:space="preserve"> We also would like to thank Dr. </w:t>
      </w:r>
      <w:proofErr w:type="spellStart"/>
      <w:r w:rsidR="0045618D" w:rsidRPr="002B42A7">
        <w:rPr>
          <w:rFonts w:ascii="Times New Roman" w:hAnsi="Times New Roman" w:cs="Times New Roman"/>
          <w:color w:val="000000" w:themeColor="text1"/>
          <w:rPrChange w:id="12349" w:author="Ruijie Xu" w:date="2022-03-10T12:31:00Z">
            <w:rPr>
              <w:color w:val="000000" w:themeColor="text1"/>
            </w:rPr>
          </w:rPrChange>
        </w:rPr>
        <w:t>Kanae</w:t>
      </w:r>
      <w:proofErr w:type="spellEnd"/>
      <w:r w:rsidR="0045618D" w:rsidRPr="002B42A7">
        <w:rPr>
          <w:rFonts w:ascii="Times New Roman" w:hAnsi="Times New Roman" w:cs="Times New Roman"/>
          <w:color w:val="000000" w:themeColor="text1"/>
          <w:rPrChange w:id="12350" w:author="Ruijie Xu" w:date="2022-03-10T12:31:00Z">
            <w:rPr>
              <w:color w:val="000000" w:themeColor="text1"/>
            </w:rPr>
          </w:rPrChange>
        </w:rPr>
        <w:t xml:space="preserve"> </w:t>
      </w:r>
      <w:proofErr w:type="spellStart"/>
      <w:r w:rsidR="0045618D" w:rsidRPr="002B42A7">
        <w:rPr>
          <w:rFonts w:ascii="Times New Roman" w:hAnsi="Times New Roman" w:cs="Times New Roman"/>
          <w:color w:val="000000" w:themeColor="text1"/>
          <w:rPrChange w:id="12351" w:author="Ruijie Xu" w:date="2022-03-10T12:31:00Z">
            <w:rPr>
              <w:color w:val="000000" w:themeColor="text1"/>
            </w:rPr>
          </w:rPrChange>
        </w:rPr>
        <w:t>Shiokawa</w:t>
      </w:r>
      <w:proofErr w:type="spellEnd"/>
      <w:r w:rsidR="0045618D" w:rsidRPr="002B42A7">
        <w:rPr>
          <w:rFonts w:ascii="Times New Roman" w:hAnsi="Times New Roman" w:cs="Times New Roman"/>
          <w:color w:val="000000" w:themeColor="text1"/>
          <w:rPrChange w:id="12352" w:author="Ruijie Xu" w:date="2022-03-10T12:31:00Z">
            <w:rPr>
              <w:color w:val="000000" w:themeColor="text1"/>
            </w:rPr>
          </w:rPrChange>
        </w:rPr>
        <w:t xml:space="preserve"> for her help with collection and processing of rat specimens.</w:t>
      </w:r>
    </w:p>
    <w:p w14:paraId="2930ECD0" w14:textId="77777777" w:rsidR="00B00FC0" w:rsidRPr="002B42A7" w:rsidRDefault="00B00FC0" w:rsidP="005912FB">
      <w:pPr>
        <w:spacing w:line="480" w:lineRule="auto"/>
        <w:rPr>
          <w:ins w:id="12353" w:author="Liliana Salvador" w:date="2022-02-26T21:29:00Z"/>
          <w:rFonts w:ascii="Times New Roman" w:hAnsi="Times New Roman" w:cs="Times New Roman"/>
          <w:b/>
          <w:bCs/>
          <w:color w:val="000000" w:themeColor="text1"/>
          <w:rPrChange w:id="12354" w:author="Ruijie Xu" w:date="2022-03-10T12:31:00Z">
            <w:rPr>
              <w:ins w:id="12355" w:author="Liliana Salvador" w:date="2022-02-26T21:29:00Z"/>
              <w:b/>
              <w:bCs/>
              <w:color w:val="000000" w:themeColor="text1"/>
            </w:rPr>
          </w:rPrChange>
        </w:rPr>
      </w:pPr>
    </w:p>
    <w:p w14:paraId="28F79B53" w14:textId="5CCC6AFA" w:rsidR="00886469" w:rsidRPr="002B42A7" w:rsidRDefault="00886469" w:rsidP="005912FB">
      <w:pPr>
        <w:spacing w:line="480" w:lineRule="auto"/>
        <w:rPr>
          <w:rFonts w:ascii="Times New Roman" w:hAnsi="Times New Roman" w:cs="Times New Roman"/>
          <w:b/>
          <w:bCs/>
          <w:color w:val="000000" w:themeColor="text1"/>
          <w:rPrChange w:id="12356" w:author="Ruijie Xu" w:date="2022-03-10T12:31:00Z">
            <w:rPr>
              <w:b/>
              <w:bCs/>
              <w:color w:val="000000" w:themeColor="text1"/>
            </w:rPr>
          </w:rPrChange>
        </w:rPr>
      </w:pPr>
      <w:r w:rsidRPr="002B42A7">
        <w:rPr>
          <w:rFonts w:ascii="Times New Roman" w:hAnsi="Times New Roman" w:cs="Times New Roman"/>
          <w:b/>
          <w:bCs/>
          <w:color w:val="000000" w:themeColor="text1"/>
          <w:rPrChange w:id="12357" w:author="Ruijie Xu" w:date="2022-03-10T12:31:00Z">
            <w:rPr>
              <w:b/>
              <w:bCs/>
              <w:color w:val="000000" w:themeColor="text1"/>
            </w:rPr>
          </w:rPrChange>
        </w:rPr>
        <w:t>Conflicts of interest</w:t>
      </w:r>
    </w:p>
    <w:p w14:paraId="70295735" w14:textId="7C4A117B" w:rsidR="00886469" w:rsidRPr="002B42A7" w:rsidRDefault="00886469" w:rsidP="0046408A">
      <w:pPr>
        <w:spacing w:line="480" w:lineRule="auto"/>
        <w:rPr>
          <w:rFonts w:ascii="Times New Roman" w:hAnsi="Times New Roman" w:cs="Times New Roman"/>
          <w:rPrChange w:id="12358" w:author="Ruijie Xu" w:date="2022-03-10T12:31:00Z">
            <w:rPr/>
          </w:rPrChange>
        </w:rPr>
      </w:pPr>
      <w:r w:rsidRPr="002B42A7">
        <w:rPr>
          <w:rFonts w:ascii="Times New Roman" w:hAnsi="Times New Roman" w:cs="Times New Roman"/>
          <w:rPrChange w:id="12359" w:author="Ruijie Xu" w:date="2022-03-10T12:31:00Z">
            <w:rPr/>
          </w:rPrChange>
        </w:rPr>
        <w:t>No conflict of interest declared.</w:t>
      </w:r>
    </w:p>
    <w:p w14:paraId="0DCC5708" w14:textId="77777777" w:rsidR="00B00FC0" w:rsidRPr="002B42A7" w:rsidRDefault="00B00FC0" w:rsidP="00063C13">
      <w:pPr>
        <w:spacing w:line="480" w:lineRule="auto"/>
        <w:rPr>
          <w:ins w:id="12360" w:author="Liliana Salvador" w:date="2022-02-26T21:29:00Z"/>
          <w:rFonts w:ascii="Times New Roman" w:hAnsi="Times New Roman" w:cs="Times New Roman"/>
          <w:b/>
          <w:bCs/>
          <w:color w:val="000000" w:themeColor="text1"/>
          <w:rPrChange w:id="12361" w:author="Ruijie Xu" w:date="2022-03-10T12:31:00Z">
            <w:rPr>
              <w:ins w:id="12362" w:author="Liliana Salvador" w:date="2022-02-26T21:29:00Z"/>
              <w:b/>
              <w:bCs/>
              <w:color w:val="000000" w:themeColor="text1"/>
            </w:rPr>
          </w:rPrChange>
        </w:rPr>
      </w:pPr>
    </w:p>
    <w:p w14:paraId="04534B66" w14:textId="3E34E1EF" w:rsidR="00063C13" w:rsidRPr="002B42A7" w:rsidRDefault="00063C13" w:rsidP="00063C13">
      <w:pPr>
        <w:spacing w:line="480" w:lineRule="auto"/>
        <w:rPr>
          <w:rFonts w:ascii="Times New Roman" w:hAnsi="Times New Roman" w:cs="Times New Roman"/>
          <w:b/>
          <w:bCs/>
          <w:color w:val="000000" w:themeColor="text1"/>
          <w:rPrChange w:id="12363" w:author="Ruijie Xu" w:date="2022-03-10T12:31:00Z">
            <w:rPr>
              <w:b/>
              <w:bCs/>
              <w:color w:val="000000" w:themeColor="text1"/>
            </w:rPr>
          </w:rPrChange>
        </w:rPr>
      </w:pPr>
      <w:r w:rsidRPr="002B42A7">
        <w:rPr>
          <w:rFonts w:ascii="Times New Roman" w:hAnsi="Times New Roman" w:cs="Times New Roman"/>
          <w:b/>
          <w:bCs/>
          <w:color w:val="000000" w:themeColor="text1"/>
          <w:rPrChange w:id="12364" w:author="Ruijie Xu" w:date="2022-03-10T12:31:00Z">
            <w:rPr>
              <w:b/>
              <w:bCs/>
              <w:color w:val="000000" w:themeColor="text1"/>
            </w:rPr>
          </w:rPrChange>
        </w:rPr>
        <w:t>Repositories</w:t>
      </w:r>
    </w:p>
    <w:p w14:paraId="0A803863" w14:textId="77777777" w:rsidR="00063C13" w:rsidRPr="002B42A7" w:rsidRDefault="00063C13" w:rsidP="00063C13">
      <w:pPr>
        <w:spacing w:line="480" w:lineRule="auto"/>
        <w:rPr>
          <w:rFonts w:ascii="Times New Roman" w:hAnsi="Times New Roman" w:cs="Times New Roman"/>
          <w:color w:val="000000" w:themeColor="text1"/>
          <w:rPrChange w:id="12365" w:author="Ruijie Xu" w:date="2022-03-10T12:31:00Z">
            <w:rPr>
              <w:color w:val="000000" w:themeColor="text1"/>
            </w:rPr>
          </w:rPrChange>
        </w:rPr>
      </w:pPr>
      <w:r w:rsidRPr="002B42A7">
        <w:rPr>
          <w:rFonts w:ascii="Times New Roman" w:hAnsi="Times New Roman" w:cs="Times New Roman"/>
          <w:color w:val="000000" w:themeColor="text1"/>
          <w:shd w:val="clear" w:color="auto" w:fill="FFFFFF"/>
          <w:rPrChange w:id="12366" w:author="Ruijie Xu" w:date="2022-03-10T12:31:00Z">
            <w:rPr>
              <w:color w:val="000000" w:themeColor="text1"/>
              <w:shd w:val="clear" w:color="auto" w:fill="FFFFFF"/>
            </w:rPr>
          </w:rPrChange>
        </w:rPr>
        <w:t xml:space="preserve">The raw sequence files (FASTQ) were submitted to the NCBI Sequence Read Archive under the </w:t>
      </w:r>
      <w:proofErr w:type="spellStart"/>
      <w:r w:rsidRPr="002B42A7">
        <w:rPr>
          <w:rFonts w:ascii="Times New Roman" w:hAnsi="Times New Roman" w:cs="Times New Roman"/>
          <w:color w:val="000000" w:themeColor="text1"/>
          <w:shd w:val="clear" w:color="auto" w:fill="FFFFFF"/>
          <w:rPrChange w:id="12367" w:author="Ruijie Xu" w:date="2022-03-10T12:31:00Z">
            <w:rPr>
              <w:color w:val="000000" w:themeColor="text1"/>
              <w:shd w:val="clear" w:color="auto" w:fill="FFFFFF"/>
            </w:rPr>
          </w:rPrChange>
        </w:rPr>
        <w:t>Bioproject</w:t>
      </w:r>
      <w:proofErr w:type="spellEnd"/>
      <w:r w:rsidRPr="002B42A7">
        <w:rPr>
          <w:rFonts w:ascii="Times New Roman" w:hAnsi="Times New Roman" w:cs="Times New Roman"/>
          <w:color w:val="000000" w:themeColor="text1"/>
          <w:shd w:val="clear" w:color="auto" w:fill="FFFFFF"/>
          <w:rPrChange w:id="12368" w:author="Ruijie Xu" w:date="2022-03-10T12:31:00Z">
            <w:rPr>
              <w:color w:val="000000" w:themeColor="text1"/>
              <w:shd w:val="clear" w:color="auto" w:fill="FFFFFF"/>
            </w:rPr>
          </w:rPrChange>
        </w:rPr>
        <w:t xml:space="preserve"> accession number: </w:t>
      </w:r>
      <w:r w:rsidRPr="002B42A7">
        <w:rPr>
          <w:rFonts w:ascii="Times New Roman" w:hAnsi="Times New Roman" w:cs="Times New Roman"/>
          <w:color w:val="000000" w:themeColor="text1"/>
          <w:rPrChange w:id="12369" w:author="Ruijie Xu" w:date="2022-03-10T12:31:00Z">
            <w:rPr>
              <w:color w:val="000000" w:themeColor="text1"/>
            </w:rPr>
          </w:rPrChange>
        </w:rPr>
        <w:t xml:space="preserve">PRJNA717669.  </w:t>
      </w:r>
      <w:r w:rsidRPr="002B42A7">
        <w:rPr>
          <w:rFonts w:ascii="Times New Roman" w:hAnsi="Times New Roman" w:cs="Times New Roman"/>
          <w:color w:val="000000" w:themeColor="text1"/>
          <w:shd w:val="clear" w:color="auto" w:fill="FFFFFF"/>
          <w:rPrChange w:id="12370" w:author="Ruijie Xu" w:date="2022-03-10T12:31:00Z">
            <w:rPr>
              <w:color w:val="000000" w:themeColor="text1"/>
              <w:shd w:val="clear" w:color="auto" w:fill="FFFFFF"/>
            </w:rPr>
          </w:rPrChange>
        </w:rPr>
        <w:t xml:space="preserve">The individual isolates can be accessed under the following </w:t>
      </w:r>
      <w:proofErr w:type="spellStart"/>
      <w:r w:rsidRPr="002B42A7">
        <w:rPr>
          <w:rFonts w:ascii="Times New Roman" w:hAnsi="Times New Roman" w:cs="Times New Roman"/>
          <w:color w:val="000000" w:themeColor="text1"/>
          <w:shd w:val="clear" w:color="auto" w:fill="FFFFFF"/>
          <w:rPrChange w:id="12371" w:author="Ruijie Xu" w:date="2022-03-10T12:31:00Z">
            <w:rPr>
              <w:color w:val="000000" w:themeColor="text1"/>
              <w:shd w:val="clear" w:color="auto" w:fill="FFFFFF"/>
            </w:rPr>
          </w:rPrChange>
        </w:rPr>
        <w:t>Biosample</w:t>
      </w:r>
      <w:proofErr w:type="spellEnd"/>
      <w:r w:rsidRPr="002B42A7">
        <w:rPr>
          <w:rFonts w:ascii="Times New Roman" w:hAnsi="Times New Roman" w:cs="Times New Roman"/>
          <w:color w:val="000000" w:themeColor="text1"/>
          <w:shd w:val="clear" w:color="auto" w:fill="FFFFFF"/>
          <w:rPrChange w:id="12372" w:author="Ruijie Xu" w:date="2022-03-10T12:31:00Z">
            <w:rPr>
              <w:color w:val="000000" w:themeColor="text1"/>
              <w:shd w:val="clear" w:color="auto" w:fill="FFFFFF"/>
            </w:rPr>
          </w:rPrChange>
        </w:rPr>
        <w:t xml:space="preserve"> accession numbers:</w:t>
      </w:r>
      <w:r w:rsidRPr="002B42A7">
        <w:rPr>
          <w:rFonts w:ascii="Times New Roman" w:hAnsi="Times New Roman" w:cs="Times New Roman"/>
          <w:color w:val="000000" w:themeColor="text1"/>
          <w:rPrChange w:id="12373" w:author="Ruijie Xu" w:date="2022-03-10T12:31:00Z">
            <w:rPr>
              <w:color w:val="000000" w:themeColor="text1"/>
            </w:rPr>
          </w:rPrChange>
        </w:rPr>
        <w:t xml:space="preserve"> SAMN18507082 - </w:t>
      </w:r>
      <w:r w:rsidRPr="002B42A7">
        <w:rPr>
          <w:rFonts w:ascii="Times New Roman" w:hAnsi="Times New Roman" w:cs="Times New Roman"/>
          <w:color w:val="000000" w:themeColor="text1"/>
          <w:shd w:val="clear" w:color="auto" w:fill="FFFFFF"/>
          <w:rPrChange w:id="12374" w:author="Ruijie Xu" w:date="2022-03-10T12:31:00Z">
            <w:rPr>
              <w:color w:val="000000" w:themeColor="text1"/>
              <w:shd w:val="clear" w:color="auto" w:fill="FFFFFF"/>
            </w:rPr>
          </w:rPrChange>
        </w:rPr>
        <w:t>SAMN18507091</w:t>
      </w:r>
      <w:r w:rsidRPr="002B42A7">
        <w:rPr>
          <w:rFonts w:ascii="Times New Roman" w:hAnsi="Times New Roman" w:cs="Times New Roman"/>
          <w:color w:val="000000" w:themeColor="text1"/>
          <w:rPrChange w:id="12375" w:author="Ruijie Xu" w:date="2022-03-10T12:31:00Z">
            <w:rPr>
              <w:color w:val="000000" w:themeColor="text1"/>
            </w:rPr>
          </w:rPrChange>
        </w:rPr>
        <w:t xml:space="preserve">. All scripts for this publication are freely available on the following </w:t>
      </w:r>
      <w:proofErr w:type="spellStart"/>
      <w:r w:rsidRPr="002B42A7">
        <w:rPr>
          <w:rFonts w:ascii="Times New Roman" w:hAnsi="Times New Roman" w:cs="Times New Roman"/>
          <w:color w:val="000000" w:themeColor="text1"/>
          <w:rPrChange w:id="12376" w:author="Ruijie Xu" w:date="2022-03-10T12:31:00Z">
            <w:rPr>
              <w:color w:val="000000" w:themeColor="text1"/>
            </w:rPr>
          </w:rPrChange>
        </w:rPr>
        <w:t>Github</w:t>
      </w:r>
      <w:proofErr w:type="spellEnd"/>
      <w:r w:rsidRPr="002B42A7">
        <w:rPr>
          <w:rFonts w:ascii="Times New Roman" w:hAnsi="Times New Roman" w:cs="Times New Roman"/>
          <w:color w:val="000000" w:themeColor="text1"/>
          <w:rPrChange w:id="12377" w:author="Ruijie Xu" w:date="2022-03-10T12:31:00Z">
            <w:rPr>
              <w:color w:val="000000" w:themeColor="text1"/>
            </w:rPr>
          </w:rPrChange>
        </w:rPr>
        <w:t xml:space="preserve"> link: </w:t>
      </w:r>
      <w:r w:rsidR="004B734A" w:rsidRPr="002B42A7">
        <w:rPr>
          <w:rFonts w:ascii="Times New Roman" w:hAnsi="Times New Roman" w:cs="Times New Roman"/>
          <w:rPrChange w:id="12378" w:author="Ruijie Xu" w:date="2022-03-10T12:31:00Z">
            <w:rPr/>
          </w:rPrChange>
        </w:rPr>
        <w:fldChar w:fldCharType="begin"/>
      </w:r>
      <w:r w:rsidR="004B734A" w:rsidRPr="002B42A7">
        <w:rPr>
          <w:rFonts w:ascii="Times New Roman" w:hAnsi="Times New Roman" w:cs="Times New Roman"/>
          <w:rPrChange w:id="12379" w:author="Ruijie Xu" w:date="2022-03-10T12:31:00Z">
            <w:rPr/>
          </w:rPrChange>
        </w:rPr>
        <w:instrText xml:space="preserve"> HYPERLINK "https://github.com/salvadorlab/MetagenomicsToolsEvaluation" </w:instrText>
      </w:r>
      <w:r w:rsidR="004B734A" w:rsidRPr="002B42A7">
        <w:rPr>
          <w:rFonts w:ascii="Times New Roman" w:hAnsi="Times New Roman" w:cs="Times New Roman"/>
          <w:rPrChange w:id="12380" w:author="Ruijie Xu" w:date="2022-03-10T12:31:00Z">
            <w:rPr>
              <w:rStyle w:val="Hyperlink"/>
            </w:rPr>
          </w:rPrChange>
        </w:rPr>
        <w:fldChar w:fldCharType="separate"/>
      </w:r>
      <w:r w:rsidRPr="002B42A7">
        <w:rPr>
          <w:rStyle w:val="Hyperlink"/>
          <w:rFonts w:ascii="Times New Roman" w:hAnsi="Times New Roman" w:cs="Times New Roman"/>
          <w:rPrChange w:id="12381" w:author="Ruijie Xu" w:date="2022-03-10T12:31:00Z">
            <w:rPr>
              <w:rStyle w:val="Hyperlink"/>
            </w:rPr>
          </w:rPrChange>
        </w:rPr>
        <w:t>https://github.com/salvadorlab/MetagenomicsToolsEvaluation</w:t>
      </w:r>
      <w:r w:rsidR="004B734A" w:rsidRPr="002B42A7">
        <w:rPr>
          <w:rStyle w:val="Hyperlink"/>
          <w:rFonts w:ascii="Times New Roman" w:hAnsi="Times New Roman" w:cs="Times New Roman"/>
          <w:rPrChange w:id="12382" w:author="Ruijie Xu" w:date="2022-03-10T12:31:00Z">
            <w:rPr>
              <w:rStyle w:val="Hyperlink"/>
            </w:rPr>
          </w:rPrChange>
        </w:rPr>
        <w:fldChar w:fldCharType="end"/>
      </w:r>
      <w:r w:rsidRPr="002B42A7">
        <w:rPr>
          <w:rFonts w:ascii="Times New Roman" w:hAnsi="Times New Roman" w:cs="Times New Roman"/>
          <w:color w:val="000000" w:themeColor="text1"/>
          <w:rPrChange w:id="12383" w:author="Ruijie Xu" w:date="2022-03-10T12:31:00Z">
            <w:rPr>
              <w:color w:val="000000" w:themeColor="text1"/>
            </w:rPr>
          </w:rPrChange>
        </w:rPr>
        <w:t>.</w:t>
      </w:r>
    </w:p>
    <w:p w14:paraId="51878EAC" w14:textId="77777777" w:rsidR="00B00FC0" w:rsidRPr="002B42A7" w:rsidRDefault="00B00FC0" w:rsidP="00063C13">
      <w:pPr>
        <w:spacing w:line="480" w:lineRule="auto"/>
        <w:rPr>
          <w:ins w:id="12384" w:author="Liliana Salvador" w:date="2022-02-26T21:29:00Z"/>
          <w:rFonts w:ascii="Times New Roman" w:hAnsi="Times New Roman" w:cs="Times New Roman"/>
          <w:b/>
          <w:bCs/>
          <w:color w:val="000000" w:themeColor="text1"/>
          <w:rPrChange w:id="12385" w:author="Ruijie Xu" w:date="2022-03-10T12:31:00Z">
            <w:rPr>
              <w:ins w:id="12386" w:author="Liliana Salvador" w:date="2022-02-26T21:29:00Z"/>
              <w:b/>
              <w:bCs/>
              <w:color w:val="000000" w:themeColor="text1"/>
            </w:rPr>
          </w:rPrChange>
        </w:rPr>
      </w:pPr>
    </w:p>
    <w:p w14:paraId="73FFE782" w14:textId="738BB40F" w:rsidR="00063C13" w:rsidRPr="002B42A7" w:rsidRDefault="00063C13" w:rsidP="00063C13">
      <w:pPr>
        <w:spacing w:line="480" w:lineRule="auto"/>
        <w:rPr>
          <w:rFonts w:ascii="Times New Roman" w:hAnsi="Times New Roman" w:cs="Times New Roman"/>
          <w:b/>
          <w:bCs/>
          <w:color w:val="000000" w:themeColor="text1"/>
          <w:rPrChange w:id="12387" w:author="Ruijie Xu" w:date="2022-03-10T12:31:00Z">
            <w:rPr>
              <w:b/>
              <w:bCs/>
              <w:color w:val="000000" w:themeColor="text1"/>
            </w:rPr>
          </w:rPrChange>
        </w:rPr>
      </w:pPr>
      <w:r w:rsidRPr="002B42A7">
        <w:rPr>
          <w:rFonts w:ascii="Times New Roman" w:hAnsi="Times New Roman" w:cs="Times New Roman"/>
          <w:b/>
          <w:bCs/>
          <w:color w:val="000000" w:themeColor="text1"/>
          <w:rPrChange w:id="12388" w:author="Ruijie Xu" w:date="2022-03-10T12:31:00Z">
            <w:rPr>
              <w:b/>
              <w:bCs/>
              <w:color w:val="000000" w:themeColor="text1"/>
            </w:rPr>
          </w:rPrChange>
        </w:rPr>
        <w:lastRenderedPageBreak/>
        <w:t>Data summary</w:t>
      </w:r>
    </w:p>
    <w:p w14:paraId="775B8F3C" w14:textId="77777777" w:rsidR="00792217" w:rsidRPr="002B42A7" w:rsidRDefault="00063C13" w:rsidP="0046408A">
      <w:pPr>
        <w:spacing w:line="480" w:lineRule="auto"/>
        <w:rPr>
          <w:rFonts w:ascii="Times New Roman" w:hAnsi="Times New Roman" w:cs="Times New Roman"/>
          <w:color w:val="000000" w:themeColor="text1"/>
          <w:rPrChange w:id="12389" w:author="Ruijie Xu" w:date="2022-03-10T12:31:00Z">
            <w:rPr>
              <w:color w:val="000000" w:themeColor="text1"/>
            </w:rPr>
          </w:rPrChange>
        </w:rPr>
      </w:pPr>
      <w:r w:rsidRPr="002B42A7">
        <w:rPr>
          <w:rFonts w:ascii="Times New Roman" w:hAnsi="Times New Roman" w:cs="Times New Roman"/>
          <w:color w:val="000000" w:themeColor="text1"/>
          <w:shd w:val="clear" w:color="auto" w:fill="FFFFFF"/>
          <w:rPrChange w:id="12390" w:author="Ruijie Xu" w:date="2022-03-10T12:31:00Z">
            <w:rPr>
              <w:color w:val="000000" w:themeColor="text1"/>
              <w:shd w:val="clear" w:color="auto" w:fill="FFFFFF"/>
            </w:rPr>
          </w:rPrChange>
        </w:rPr>
        <w:t xml:space="preserve">The raw sequence files (FASTQ) were submitted to the NCBI Sequence Read Archive under the </w:t>
      </w:r>
      <w:proofErr w:type="spellStart"/>
      <w:r w:rsidRPr="002B42A7">
        <w:rPr>
          <w:rFonts w:ascii="Times New Roman" w:hAnsi="Times New Roman" w:cs="Times New Roman"/>
          <w:color w:val="000000" w:themeColor="text1"/>
          <w:shd w:val="clear" w:color="auto" w:fill="FFFFFF"/>
          <w:rPrChange w:id="12391" w:author="Ruijie Xu" w:date="2022-03-10T12:31:00Z">
            <w:rPr>
              <w:color w:val="000000" w:themeColor="text1"/>
              <w:shd w:val="clear" w:color="auto" w:fill="FFFFFF"/>
            </w:rPr>
          </w:rPrChange>
        </w:rPr>
        <w:t>Bioproject</w:t>
      </w:r>
      <w:proofErr w:type="spellEnd"/>
      <w:r w:rsidRPr="002B42A7">
        <w:rPr>
          <w:rFonts w:ascii="Times New Roman" w:hAnsi="Times New Roman" w:cs="Times New Roman"/>
          <w:color w:val="000000" w:themeColor="text1"/>
          <w:shd w:val="clear" w:color="auto" w:fill="FFFFFF"/>
          <w:rPrChange w:id="12392" w:author="Ruijie Xu" w:date="2022-03-10T12:31:00Z">
            <w:rPr>
              <w:color w:val="000000" w:themeColor="text1"/>
              <w:shd w:val="clear" w:color="auto" w:fill="FFFFFF"/>
            </w:rPr>
          </w:rPrChange>
        </w:rPr>
        <w:t xml:space="preserve"> accession number: </w:t>
      </w:r>
      <w:r w:rsidRPr="002B42A7">
        <w:rPr>
          <w:rFonts w:ascii="Times New Roman" w:hAnsi="Times New Roman" w:cs="Times New Roman"/>
          <w:color w:val="000000" w:themeColor="text1"/>
          <w:rPrChange w:id="12393" w:author="Ruijie Xu" w:date="2022-03-10T12:31:00Z">
            <w:rPr>
              <w:color w:val="000000" w:themeColor="text1"/>
            </w:rPr>
          </w:rPrChange>
        </w:rPr>
        <w:t xml:space="preserve">PRJNA717669.  </w:t>
      </w:r>
      <w:r w:rsidRPr="002B42A7">
        <w:rPr>
          <w:rFonts w:ascii="Times New Roman" w:hAnsi="Times New Roman" w:cs="Times New Roman"/>
          <w:color w:val="000000" w:themeColor="text1"/>
          <w:shd w:val="clear" w:color="auto" w:fill="FFFFFF"/>
          <w:rPrChange w:id="12394" w:author="Ruijie Xu" w:date="2022-03-10T12:31:00Z">
            <w:rPr>
              <w:color w:val="000000" w:themeColor="text1"/>
              <w:shd w:val="clear" w:color="auto" w:fill="FFFFFF"/>
            </w:rPr>
          </w:rPrChange>
        </w:rPr>
        <w:t xml:space="preserve">The individual isolates can be accessed under the following </w:t>
      </w:r>
      <w:proofErr w:type="spellStart"/>
      <w:r w:rsidRPr="002B42A7">
        <w:rPr>
          <w:rFonts w:ascii="Times New Roman" w:hAnsi="Times New Roman" w:cs="Times New Roman"/>
          <w:color w:val="000000" w:themeColor="text1"/>
          <w:shd w:val="clear" w:color="auto" w:fill="FFFFFF"/>
          <w:rPrChange w:id="12395" w:author="Ruijie Xu" w:date="2022-03-10T12:31:00Z">
            <w:rPr>
              <w:color w:val="000000" w:themeColor="text1"/>
              <w:shd w:val="clear" w:color="auto" w:fill="FFFFFF"/>
            </w:rPr>
          </w:rPrChange>
        </w:rPr>
        <w:t>Biosample</w:t>
      </w:r>
      <w:proofErr w:type="spellEnd"/>
      <w:r w:rsidRPr="002B42A7">
        <w:rPr>
          <w:rFonts w:ascii="Times New Roman" w:hAnsi="Times New Roman" w:cs="Times New Roman"/>
          <w:color w:val="000000" w:themeColor="text1"/>
          <w:shd w:val="clear" w:color="auto" w:fill="FFFFFF"/>
          <w:rPrChange w:id="12396" w:author="Ruijie Xu" w:date="2022-03-10T12:31:00Z">
            <w:rPr>
              <w:color w:val="000000" w:themeColor="text1"/>
              <w:shd w:val="clear" w:color="auto" w:fill="FFFFFF"/>
            </w:rPr>
          </w:rPrChange>
        </w:rPr>
        <w:t xml:space="preserve"> accession numbers:</w:t>
      </w:r>
      <w:r w:rsidRPr="002B42A7">
        <w:rPr>
          <w:rFonts w:ascii="Times New Roman" w:hAnsi="Times New Roman" w:cs="Times New Roman"/>
          <w:color w:val="000000" w:themeColor="text1"/>
          <w:rPrChange w:id="12397" w:author="Ruijie Xu" w:date="2022-03-10T12:31:00Z">
            <w:rPr>
              <w:color w:val="000000" w:themeColor="text1"/>
            </w:rPr>
          </w:rPrChange>
        </w:rPr>
        <w:t xml:space="preserve"> SAMN18507082 - </w:t>
      </w:r>
      <w:r w:rsidRPr="002B42A7">
        <w:rPr>
          <w:rFonts w:ascii="Times New Roman" w:hAnsi="Times New Roman" w:cs="Times New Roman"/>
          <w:color w:val="000000" w:themeColor="text1"/>
          <w:shd w:val="clear" w:color="auto" w:fill="FFFFFF"/>
          <w:rPrChange w:id="12398" w:author="Ruijie Xu" w:date="2022-03-10T12:31:00Z">
            <w:rPr>
              <w:color w:val="000000" w:themeColor="text1"/>
              <w:shd w:val="clear" w:color="auto" w:fill="FFFFFF"/>
            </w:rPr>
          </w:rPrChange>
        </w:rPr>
        <w:t>SAMN18507091</w:t>
      </w:r>
      <w:r w:rsidRPr="002B42A7">
        <w:rPr>
          <w:rFonts w:ascii="Times New Roman" w:hAnsi="Times New Roman" w:cs="Times New Roman"/>
          <w:color w:val="000000" w:themeColor="text1"/>
          <w:rPrChange w:id="12399" w:author="Ruijie Xu" w:date="2022-03-10T12:31:00Z">
            <w:rPr>
              <w:color w:val="000000" w:themeColor="text1"/>
            </w:rPr>
          </w:rPrChange>
        </w:rPr>
        <w:t>. The short-read archive accession numbers are listed in Table S1.</w:t>
      </w:r>
    </w:p>
    <w:p w14:paraId="1C5DD835" w14:textId="77777777" w:rsidR="00B00FC0" w:rsidRPr="002B42A7" w:rsidRDefault="00B00FC0" w:rsidP="00792217">
      <w:pPr>
        <w:spacing w:line="480" w:lineRule="auto"/>
        <w:rPr>
          <w:ins w:id="12400" w:author="Liliana Salvador" w:date="2022-02-26T21:29:00Z"/>
          <w:rFonts w:ascii="Times New Roman" w:hAnsi="Times New Roman" w:cs="Times New Roman"/>
          <w:b/>
          <w:bCs/>
          <w:color w:val="000000" w:themeColor="text1"/>
          <w:rPrChange w:id="12401" w:author="Ruijie Xu" w:date="2022-03-10T12:31:00Z">
            <w:rPr>
              <w:ins w:id="12402" w:author="Liliana Salvador" w:date="2022-02-26T21:29:00Z"/>
              <w:b/>
              <w:bCs/>
              <w:color w:val="000000" w:themeColor="text1"/>
            </w:rPr>
          </w:rPrChange>
        </w:rPr>
      </w:pPr>
    </w:p>
    <w:p w14:paraId="6B453C79" w14:textId="38B895F6" w:rsidR="00792217" w:rsidRPr="002B42A7" w:rsidRDefault="00792217" w:rsidP="00792217">
      <w:pPr>
        <w:spacing w:line="480" w:lineRule="auto"/>
        <w:rPr>
          <w:rFonts w:ascii="Times New Roman" w:hAnsi="Times New Roman" w:cs="Times New Roman"/>
          <w:b/>
          <w:bCs/>
          <w:color w:val="000000" w:themeColor="text1"/>
          <w:rPrChange w:id="12403" w:author="Ruijie Xu" w:date="2022-03-10T12:31:00Z">
            <w:rPr>
              <w:b/>
              <w:bCs/>
              <w:color w:val="000000" w:themeColor="text1"/>
            </w:rPr>
          </w:rPrChange>
        </w:rPr>
      </w:pPr>
      <w:r w:rsidRPr="002B42A7">
        <w:rPr>
          <w:rFonts w:ascii="Times New Roman" w:hAnsi="Times New Roman" w:cs="Times New Roman"/>
          <w:b/>
          <w:bCs/>
          <w:color w:val="000000" w:themeColor="text1"/>
          <w:rPrChange w:id="12404" w:author="Ruijie Xu" w:date="2022-03-10T12:31:00Z">
            <w:rPr>
              <w:b/>
              <w:bCs/>
              <w:color w:val="000000" w:themeColor="text1"/>
            </w:rPr>
          </w:rPrChange>
        </w:rPr>
        <w:t>Ethical Approval</w:t>
      </w:r>
    </w:p>
    <w:p w14:paraId="6FF3C83F" w14:textId="3F5CEEE2" w:rsidR="00792217" w:rsidRPr="002B42A7" w:rsidDel="00751CD2" w:rsidRDefault="00792217" w:rsidP="00792217">
      <w:pPr>
        <w:spacing w:line="480" w:lineRule="auto"/>
        <w:rPr>
          <w:del w:id="12405" w:author="Ruijie Xu" w:date="2022-02-27T13:51:00Z"/>
          <w:rFonts w:ascii="Times New Roman" w:hAnsi="Times New Roman" w:cs="Times New Roman"/>
          <w:iCs/>
          <w:rPrChange w:id="12406" w:author="Ruijie Xu" w:date="2022-03-10T12:31:00Z">
            <w:rPr>
              <w:del w:id="12407" w:author="Ruijie Xu" w:date="2022-02-27T13:51:00Z"/>
              <w:iCs/>
            </w:rPr>
          </w:rPrChange>
        </w:rPr>
      </w:pPr>
      <w:r w:rsidRPr="002B42A7">
        <w:rPr>
          <w:rFonts w:ascii="Times New Roman" w:hAnsi="Times New Roman" w:cs="Times New Roman"/>
          <w:color w:val="000000" w:themeColor="text1"/>
          <w:rPrChange w:id="12408" w:author="Ruijie Xu" w:date="2022-03-10T12:31:00Z">
            <w:rPr>
              <w:color w:val="000000" w:themeColor="text1"/>
            </w:rPr>
          </w:rPrChange>
        </w:rPr>
        <w:t>Rats were captured following protocols approved by the Ross University School of Veterinary Medicine (RUSVM) IACUC (approval # 17-01-04).</w:t>
      </w:r>
    </w:p>
    <w:p w14:paraId="591F97C7" w14:textId="77777777" w:rsidR="00B00FC0" w:rsidRPr="002B42A7" w:rsidRDefault="00063C13" w:rsidP="0046408A">
      <w:pPr>
        <w:spacing w:line="480" w:lineRule="auto"/>
        <w:rPr>
          <w:ins w:id="12409" w:author="Liliana Salvador" w:date="2022-02-26T21:29:00Z"/>
          <w:rFonts w:ascii="Times New Roman" w:hAnsi="Times New Roman" w:cs="Times New Roman"/>
          <w:color w:val="000000" w:themeColor="text1"/>
          <w:rPrChange w:id="12410" w:author="Ruijie Xu" w:date="2022-03-10T12:31:00Z">
            <w:rPr>
              <w:ins w:id="12411" w:author="Liliana Salvador" w:date="2022-02-26T21:29:00Z"/>
              <w:color w:val="000000" w:themeColor="text1"/>
            </w:rPr>
          </w:rPrChange>
        </w:rPr>
      </w:pPr>
      <w:del w:id="12412" w:author="Ruijie Xu" w:date="2022-02-27T13:51:00Z">
        <w:r w:rsidRPr="002B42A7" w:rsidDel="00751CD2">
          <w:rPr>
            <w:rFonts w:ascii="Times New Roman" w:hAnsi="Times New Roman" w:cs="Times New Roman"/>
            <w:color w:val="000000" w:themeColor="text1"/>
            <w:rPrChange w:id="12413" w:author="Ruijie Xu" w:date="2022-03-10T12:31:00Z">
              <w:rPr>
                <w:color w:val="000000" w:themeColor="text1"/>
              </w:rPr>
            </w:rPrChange>
          </w:rPr>
          <w:delText xml:space="preserve"> </w:delText>
        </w:r>
      </w:del>
    </w:p>
    <w:p w14:paraId="1AB329E6" w14:textId="6D9DC871" w:rsidR="00761817" w:rsidRPr="002B42A7" w:rsidRDefault="00886469" w:rsidP="0046408A">
      <w:pPr>
        <w:spacing w:line="480" w:lineRule="auto"/>
        <w:rPr>
          <w:rFonts w:ascii="Times New Roman" w:hAnsi="Times New Roman" w:cs="Times New Roman"/>
          <w:b/>
          <w:rPrChange w:id="12414" w:author="Ruijie Xu" w:date="2022-03-10T12:31:00Z">
            <w:rPr>
              <w:b/>
            </w:rPr>
          </w:rPrChange>
        </w:rPr>
      </w:pPr>
      <w:r w:rsidRPr="002B42A7">
        <w:rPr>
          <w:rFonts w:ascii="Times New Roman" w:hAnsi="Times New Roman" w:cs="Times New Roman"/>
          <w:b/>
          <w:rPrChange w:id="12415" w:author="Ruijie Xu" w:date="2022-03-10T12:31:00Z">
            <w:rPr>
              <w:b/>
            </w:rPr>
          </w:rPrChange>
        </w:rPr>
        <w:t>Supporting Information</w:t>
      </w:r>
    </w:p>
    <w:p w14:paraId="0C0B1047" w14:textId="06A870C6" w:rsidR="00751CD2" w:rsidRPr="002B42A7" w:rsidRDefault="00751CD2" w:rsidP="002C0B3F">
      <w:pPr>
        <w:spacing w:line="480" w:lineRule="auto"/>
        <w:rPr>
          <w:rFonts w:ascii="Times New Roman" w:hAnsi="Times New Roman" w:cs="Times New Roman"/>
          <w:bCs/>
          <w:rPrChange w:id="12416" w:author="Ruijie Xu" w:date="2022-03-10T12:31:00Z">
            <w:rPr>
              <w:bCs/>
            </w:rPr>
          </w:rPrChange>
        </w:rPr>
      </w:pPr>
      <w:r w:rsidRPr="002B42A7">
        <w:rPr>
          <w:rFonts w:ascii="Times New Roman" w:hAnsi="Times New Roman" w:cs="Times New Roman"/>
          <w:bCs/>
          <w:rPrChange w:id="12417" w:author="Ruijie Xu" w:date="2022-03-10T12:31:00Z">
            <w:rPr>
              <w:bCs/>
            </w:rPr>
          </w:rPrChange>
        </w:rPr>
        <w:t>SI.kraken2_db_comparison.xlsx</w:t>
      </w:r>
    </w:p>
    <w:p w14:paraId="0104E633" w14:textId="32C6AA8C" w:rsidR="00751CD2" w:rsidRPr="002B42A7" w:rsidRDefault="00751CD2" w:rsidP="002C0B3F">
      <w:pPr>
        <w:spacing w:line="480" w:lineRule="auto"/>
        <w:rPr>
          <w:rFonts w:ascii="Times New Roman" w:hAnsi="Times New Roman" w:cs="Times New Roman"/>
          <w:bCs/>
          <w:rPrChange w:id="12418" w:author="Ruijie Xu" w:date="2022-03-10T12:31:00Z">
            <w:rPr>
              <w:bCs/>
            </w:rPr>
          </w:rPrChange>
        </w:rPr>
      </w:pPr>
      <w:r w:rsidRPr="002B42A7">
        <w:rPr>
          <w:rFonts w:ascii="Times New Roman" w:hAnsi="Times New Roman" w:cs="Times New Roman"/>
          <w:bCs/>
          <w:rPrChange w:id="12419" w:author="Ruijie Xu" w:date="2022-03-10T12:31:00Z">
            <w:rPr>
              <w:bCs/>
            </w:rPr>
          </w:rPrChange>
        </w:rPr>
        <w:t>SII.software_comparison_full.xlsx</w:t>
      </w:r>
    </w:p>
    <w:p w14:paraId="4610C8A0" w14:textId="7CC19988" w:rsidR="00B00FC0" w:rsidRPr="002B42A7" w:rsidRDefault="00751CD2" w:rsidP="0046408A">
      <w:pPr>
        <w:spacing w:line="480" w:lineRule="auto"/>
        <w:rPr>
          <w:rFonts w:ascii="Times New Roman" w:hAnsi="Times New Roman" w:cs="Times New Roman"/>
          <w:bCs/>
          <w:rPrChange w:id="12420" w:author="Ruijie Xu" w:date="2022-03-10T12:31:00Z">
            <w:rPr>
              <w:bCs/>
            </w:rPr>
          </w:rPrChange>
        </w:rPr>
      </w:pPr>
      <w:r w:rsidRPr="002B42A7">
        <w:rPr>
          <w:rFonts w:ascii="Times New Roman" w:hAnsi="Times New Roman" w:cs="Times New Roman"/>
          <w:bCs/>
          <w:rPrChange w:id="12421" w:author="Ruijie Xu" w:date="2022-03-10T12:31:00Z">
            <w:rPr>
              <w:bCs/>
            </w:rPr>
          </w:rPrChange>
        </w:rPr>
        <w:t>SIII.lepto.diagnostic.xlsx</w:t>
      </w:r>
    </w:p>
    <w:p w14:paraId="2A2BE5E7" w14:textId="1B11351D" w:rsidR="00751CD2" w:rsidRPr="002B42A7" w:rsidRDefault="00751CD2" w:rsidP="0046408A">
      <w:pPr>
        <w:spacing w:line="480" w:lineRule="auto"/>
        <w:rPr>
          <w:rFonts w:ascii="Times New Roman" w:hAnsi="Times New Roman" w:cs="Times New Roman"/>
          <w:bCs/>
          <w:rPrChange w:id="12422" w:author="Ruijie Xu" w:date="2022-03-10T12:31:00Z">
            <w:rPr>
              <w:bCs/>
            </w:rPr>
          </w:rPrChange>
        </w:rPr>
      </w:pPr>
      <w:r w:rsidRPr="002B42A7">
        <w:rPr>
          <w:rFonts w:ascii="Times New Roman" w:hAnsi="Times New Roman" w:cs="Times New Roman"/>
          <w:bCs/>
          <w:rPrChange w:id="12423" w:author="Ruijie Xu" w:date="2022-03-10T12:31:00Z">
            <w:rPr>
              <w:bCs/>
            </w:rPr>
          </w:rPrChange>
        </w:rPr>
        <w:t>SIV.lepto.kraken2.db.diagnostic.xlsx</w:t>
      </w:r>
    </w:p>
    <w:p w14:paraId="7E2F5028" w14:textId="2EE1958F" w:rsidR="00633EA4" w:rsidRPr="002B42A7" w:rsidRDefault="00633EA4" w:rsidP="0046408A">
      <w:pPr>
        <w:spacing w:line="480" w:lineRule="auto"/>
        <w:rPr>
          <w:rFonts w:ascii="Times New Roman" w:hAnsi="Times New Roman" w:cs="Times New Roman"/>
          <w:bCs/>
          <w:rPrChange w:id="12424" w:author="Ruijie Xu" w:date="2022-03-10T12:31:00Z">
            <w:rPr>
              <w:bCs/>
            </w:rPr>
          </w:rPrChange>
        </w:rPr>
      </w:pPr>
      <w:r w:rsidRPr="002B42A7">
        <w:rPr>
          <w:rFonts w:ascii="Times New Roman" w:hAnsi="Times New Roman" w:cs="Times New Roman"/>
          <w:bCs/>
          <w:rPrChange w:id="12425" w:author="Ruijie Xu" w:date="2022-03-10T12:31:00Z">
            <w:rPr>
              <w:bCs/>
            </w:rPr>
          </w:rPrChange>
        </w:rPr>
        <w:t>Supplementary figures file</w:t>
      </w:r>
    </w:p>
    <w:p w14:paraId="09683A86" w14:textId="60F4922B" w:rsidR="0046408A" w:rsidRPr="00406537" w:rsidDel="00C31982" w:rsidRDefault="0046408A" w:rsidP="00A565FA">
      <w:pPr>
        <w:spacing w:line="480" w:lineRule="auto"/>
        <w:rPr>
          <w:del w:id="12426" w:author="Ruijie Xu" w:date="2022-02-02T14:44:00Z"/>
          <w:rFonts w:ascii="Times New Roman" w:hAnsi="Times New Roman" w:cs="Times New Roman"/>
          <w:b/>
          <w:bCs/>
          <w:rPrChange w:id="12427" w:author="Ruijie Xu" w:date="2022-03-10T12:57:00Z">
            <w:rPr>
              <w:del w:id="12428" w:author="Ruijie Xu" w:date="2022-02-02T14:44:00Z"/>
            </w:rPr>
          </w:rPrChange>
        </w:rPr>
      </w:pPr>
      <w:del w:id="12429" w:author="Ruijie Xu" w:date="2022-02-02T14:44:00Z">
        <w:r w:rsidRPr="00406537" w:rsidDel="00C31982">
          <w:rPr>
            <w:rFonts w:ascii="Times New Roman" w:hAnsi="Times New Roman" w:cs="Times New Roman"/>
            <w:b/>
            <w:bCs/>
            <w:rPrChange w:id="12430" w:author="Ruijie Xu" w:date="2022-03-10T12:57:00Z">
              <w:rPr/>
            </w:rPrChange>
          </w:rPr>
          <w:delText>TableS1_sample_data_information.xlsx</w:delText>
        </w:r>
      </w:del>
    </w:p>
    <w:p w14:paraId="7E99CEB0" w14:textId="6C3B9FBA" w:rsidR="0046408A" w:rsidRPr="00406537" w:rsidDel="00C31982" w:rsidRDefault="0046408A" w:rsidP="00A565FA">
      <w:pPr>
        <w:spacing w:line="480" w:lineRule="auto"/>
        <w:rPr>
          <w:del w:id="12431" w:author="Ruijie Xu" w:date="2022-02-02T14:44:00Z"/>
          <w:rFonts w:ascii="Times New Roman" w:hAnsi="Times New Roman" w:cs="Times New Roman"/>
          <w:b/>
          <w:bCs/>
          <w:rPrChange w:id="12432" w:author="Ruijie Xu" w:date="2022-03-10T12:57:00Z">
            <w:rPr>
              <w:del w:id="12433" w:author="Ruijie Xu" w:date="2022-02-02T14:44:00Z"/>
            </w:rPr>
          </w:rPrChange>
        </w:rPr>
      </w:pPr>
      <w:del w:id="12434" w:author="Ruijie Xu" w:date="2022-02-02T14:44:00Z">
        <w:r w:rsidRPr="00406537" w:rsidDel="00C31982">
          <w:rPr>
            <w:rFonts w:ascii="Times New Roman" w:hAnsi="Times New Roman" w:cs="Times New Roman"/>
            <w:b/>
            <w:bCs/>
            <w:rPrChange w:id="12435" w:author="Ruijie Xu" w:date="2022-03-10T12:57:00Z">
              <w:rPr/>
            </w:rPrChange>
          </w:rPr>
          <w:delText>TableS2_Kraken2_db_domain.xlsx</w:delText>
        </w:r>
      </w:del>
    </w:p>
    <w:p w14:paraId="6D9B35FD" w14:textId="275979D2" w:rsidR="0046408A" w:rsidRPr="00406537" w:rsidDel="00C31982" w:rsidRDefault="0046408A" w:rsidP="00A565FA">
      <w:pPr>
        <w:spacing w:line="480" w:lineRule="auto"/>
        <w:rPr>
          <w:del w:id="12436" w:author="Ruijie Xu" w:date="2022-02-02T14:44:00Z"/>
          <w:rFonts w:ascii="Times New Roman" w:hAnsi="Times New Roman" w:cs="Times New Roman"/>
          <w:b/>
          <w:bCs/>
          <w:rPrChange w:id="12437" w:author="Ruijie Xu" w:date="2022-03-10T12:57:00Z">
            <w:rPr>
              <w:del w:id="12438" w:author="Ruijie Xu" w:date="2022-02-02T14:44:00Z"/>
            </w:rPr>
          </w:rPrChange>
        </w:rPr>
      </w:pPr>
      <w:del w:id="12439" w:author="Ruijie Xu" w:date="2022-02-02T14:44:00Z">
        <w:r w:rsidRPr="00406537" w:rsidDel="00C31982">
          <w:rPr>
            <w:rFonts w:ascii="Times New Roman" w:hAnsi="Times New Roman" w:cs="Times New Roman"/>
            <w:b/>
            <w:bCs/>
            <w:rPrChange w:id="12440" w:author="Ruijie Xu" w:date="2022-03-10T12:57:00Z">
              <w:rPr/>
            </w:rPrChange>
          </w:rPr>
          <w:delText>TableS3_Kraken2_db_comparison.xlsx</w:delText>
        </w:r>
      </w:del>
    </w:p>
    <w:p w14:paraId="76731515" w14:textId="604AE660" w:rsidR="0046408A" w:rsidRPr="00406537" w:rsidDel="00C31982" w:rsidRDefault="0046408A" w:rsidP="00A565FA">
      <w:pPr>
        <w:spacing w:line="480" w:lineRule="auto"/>
        <w:rPr>
          <w:del w:id="12441" w:author="Ruijie Xu" w:date="2022-02-02T14:44:00Z"/>
          <w:rFonts w:ascii="Times New Roman" w:hAnsi="Times New Roman" w:cs="Times New Roman"/>
          <w:b/>
          <w:bCs/>
          <w:rPrChange w:id="12442" w:author="Ruijie Xu" w:date="2022-03-10T12:57:00Z">
            <w:rPr>
              <w:del w:id="12443" w:author="Ruijie Xu" w:date="2022-02-02T14:44:00Z"/>
            </w:rPr>
          </w:rPrChange>
        </w:rPr>
      </w:pPr>
      <w:del w:id="12444" w:author="Ruijie Xu" w:date="2022-02-02T14:44:00Z">
        <w:r w:rsidRPr="00406537" w:rsidDel="00C31982">
          <w:rPr>
            <w:rFonts w:ascii="Times New Roman" w:hAnsi="Times New Roman" w:cs="Times New Roman"/>
            <w:b/>
            <w:bCs/>
            <w:rPrChange w:id="12445" w:author="Ruijie Xu" w:date="2022-03-10T12:57:00Z">
              <w:rPr/>
            </w:rPrChange>
          </w:rPr>
          <w:delText>TableS4</w:delText>
        </w:r>
        <w:r w:rsidR="000C19E7" w:rsidRPr="00406537" w:rsidDel="00C31982">
          <w:rPr>
            <w:rFonts w:ascii="Times New Roman" w:hAnsi="Times New Roman" w:cs="Times New Roman"/>
            <w:b/>
            <w:bCs/>
            <w:rPrChange w:id="12446" w:author="Ruijie Xu" w:date="2022-03-10T12:57:00Z">
              <w:rPr/>
            </w:rPrChange>
          </w:rPr>
          <w:delText>_</w:delText>
        </w:r>
        <w:r w:rsidRPr="00406537" w:rsidDel="00C31982">
          <w:rPr>
            <w:rFonts w:ascii="Times New Roman" w:hAnsi="Times New Roman" w:cs="Times New Roman"/>
            <w:b/>
            <w:bCs/>
            <w:rPrChange w:id="12447" w:author="Ruijie Xu" w:date="2022-03-10T12:57:00Z">
              <w:rPr/>
            </w:rPrChange>
          </w:rPr>
          <w:delText>Kraken2_std_vs_cus_genus.xlsx</w:delText>
        </w:r>
      </w:del>
    </w:p>
    <w:p w14:paraId="37FCAF4E" w14:textId="400667A5" w:rsidR="0046408A" w:rsidRPr="00406537" w:rsidDel="00C31982" w:rsidRDefault="0046408A" w:rsidP="00A565FA">
      <w:pPr>
        <w:spacing w:line="480" w:lineRule="auto"/>
        <w:rPr>
          <w:del w:id="12448" w:author="Ruijie Xu" w:date="2022-02-02T14:44:00Z"/>
          <w:rFonts w:ascii="Times New Roman" w:hAnsi="Times New Roman" w:cs="Times New Roman"/>
          <w:b/>
          <w:bCs/>
          <w:rPrChange w:id="12449" w:author="Ruijie Xu" w:date="2022-03-10T12:57:00Z">
            <w:rPr>
              <w:del w:id="12450" w:author="Ruijie Xu" w:date="2022-02-02T14:44:00Z"/>
            </w:rPr>
          </w:rPrChange>
        </w:rPr>
      </w:pPr>
      <w:del w:id="12451" w:author="Ruijie Xu" w:date="2022-02-02T14:44:00Z">
        <w:r w:rsidRPr="00406537" w:rsidDel="00C31982">
          <w:rPr>
            <w:rFonts w:ascii="Times New Roman" w:hAnsi="Times New Roman" w:cs="Times New Roman"/>
            <w:b/>
            <w:bCs/>
            <w:rPrChange w:id="12452" w:author="Ruijie Xu" w:date="2022-03-10T12:57:00Z">
              <w:rPr/>
            </w:rPrChange>
          </w:rPr>
          <w:delText>TableS5</w:delText>
        </w:r>
        <w:r w:rsidR="000C19E7" w:rsidRPr="00406537" w:rsidDel="00C31982">
          <w:rPr>
            <w:rFonts w:ascii="Times New Roman" w:hAnsi="Times New Roman" w:cs="Times New Roman"/>
            <w:b/>
            <w:bCs/>
            <w:rPrChange w:id="12453" w:author="Ruijie Xu" w:date="2022-03-10T12:57:00Z">
              <w:rPr/>
            </w:rPrChange>
          </w:rPr>
          <w:delText>_</w:delText>
        </w:r>
        <w:r w:rsidRPr="00406537" w:rsidDel="00C31982">
          <w:rPr>
            <w:rFonts w:ascii="Times New Roman" w:hAnsi="Times New Roman" w:cs="Times New Roman"/>
            <w:b/>
            <w:bCs/>
            <w:rPrChange w:id="12454" w:author="Ruijie Xu" w:date="2022-03-10T12:57:00Z">
              <w:rPr/>
            </w:rPrChange>
          </w:rPr>
          <w:delText>software_domain_phylum_readsSummary.xlsx</w:delText>
        </w:r>
      </w:del>
    </w:p>
    <w:p w14:paraId="73DE13BB" w14:textId="5545B0A8" w:rsidR="0046408A" w:rsidRPr="00406537" w:rsidDel="00C31982" w:rsidRDefault="0046408A" w:rsidP="00A565FA">
      <w:pPr>
        <w:spacing w:line="480" w:lineRule="auto"/>
        <w:rPr>
          <w:del w:id="12455" w:author="Ruijie Xu" w:date="2022-02-02T14:44:00Z"/>
          <w:rFonts w:ascii="Times New Roman" w:hAnsi="Times New Roman" w:cs="Times New Roman"/>
          <w:b/>
          <w:bCs/>
          <w:rPrChange w:id="12456" w:author="Ruijie Xu" w:date="2022-03-10T12:57:00Z">
            <w:rPr>
              <w:del w:id="12457" w:author="Ruijie Xu" w:date="2022-02-02T14:44:00Z"/>
            </w:rPr>
          </w:rPrChange>
        </w:rPr>
      </w:pPr>
      <w:del w:id="12458" w:author="Ruijie Xu" w:date="2022-02-02T14:44:00Z">
        <w:r w:rsidRPr="00406537" w:rsidDel="00C31982">
          <w:rPr>
            <w:rFonts w:ascii="Times New Roman" w:hAnsi="Times New Roman" w:cs="Times New Roman"/>
            <w:b/>
            <w:bCs/>
            <w:rPrChange w:id="12459" w:author="Ruijie Xu" w:date="2022-03-10T12:57:00Z">
              <w:rPr/>
            </w:rPrChange>
          </w:rPr>
          <w:delText>TableS6</w:delText>
        </w:r>
        <w:r w:rsidR="000C19E7" w:rsidRPr="00406537" w:rsidDel="00C31982">
          <w:rPr>
            <w:rFonts w:ascii="Times New Roman" w:hAnsi="Times New Roman" w:cs="Times New Roman"/>
            <w:b/>
            <w:bCs/>
            <w:rPrChange w:id="12460" w:author="Ruijie Xu" w:date="2022-03-10T12:57:00Z">
              <w:rPr/>
            </w:rPrChange>
          </w:rPr>
          <w:delText>_</w:delText>
        </w:r>
        <w:r w:rsidRPr="00406537" w:rsidDel="00C31982">
          <w:rPr>
            <w:rFonts w:ascii="Times New Roman" w:hAnsi="Times New Roman" w:cs="Times New Roman"/>
            <w:b/>
            <w:bCs/>
            <w:rPrChange w:id="12461" w:author="Ruijie Xu" w:date="2022-03-10T12:57:00Z">
              <w:rPr/>
            </w:rPrChange>
          </w:rPr>
          <w:delText>software_genus_readsSummary.xlsx</w:delText>
        </w:r>
      </w:del>
    </w:p>
    <w:p w14:paraId="29A7E951" w14:textId="32EFD274" w:rsidR="0046408A" w:rsidRPr="00406537" w:rsidDel="00C31982" w:rsidRDefault="0046408A" w:rsidP="00A565FA">
      <w:pPr>
        <w:spacing w:line="480" w:lineRule="auto"/>
        <w:rPr>
          <w:del w:id="12462" w:author="Ruijie Xu" w:date="2022-02-02T14:44:00Z"/>
          <w:rFonts w:ascii="Times New Roman" w:hAnsi="Times New Roman" w:cs="Times New Roman"/>
          <w:b/>
          <w:bCs/>
          <w:rPrChange w:id="12463" w:author="Ruijie Xu" w:date="2022-03-10T12:57:00Z">
            <w:rPr>
              <w:del w:id="12464" w:author="Ruijie Xu" w:date="2022-02-02T14:44:00Z"/>
            </w:rPr>
          </w:rPrChange>
        </w:rPr>
      </w:pPr>
      <w:del w:id="12465" w:author="Ruijie Xu" w:date="2022-02-02T14:44:00Z">
        <w:r w:rsidRPr="00406537" w:rsidDel="00C31982">
          <w:rPr>
            <w:rFonts w:ascii="Times New Roman" w:hAnsi="Times New Roman" w:cs="Times New Roman"/>
            <w:b/>
            <w:bCs/>
            <w:rPrChange w:id="12466" w:author="Ruijie Xu" w:date="2022-03-10T12:57:00Z">
              <w:rPr/>
            </w:rPrChange>
          </w:rPr>
          <w:delText>TableS7</w:delText>
        </w:r>
        <w:r w:rsidR="000C19E7" w:rsidRPr="00406537" w:rsidDel="00C31982">
          <w:rPr>
            <w:rFonts w:ascii="Times New Roman" w:hAnsi="Times New Roman" w:cs="Times New Roman"/>
            <w:b/>
            <w:bCs/>
            <w:rPrChange w:id="12467" w:author="Ruijie Xu" w:date="2022-03-10T12:57:00Z">
              <w:rPr/>
            </w:rPrChange>
          </w:rPr>
          <w:delText>_</w:delText>
        </w:r>
        <w:r w:rsidRPr="00406537" w:rsidDel="00C31982">
          <w:rPr>
            <w:rFonts w:ascii="Times New Roman" w:hAnsi="Times New Roman" w:cs="Times New Roman"/>
            <w:b/>
            <w:bCs/>
            <w:rPrChange w:id="12468" w:author="Ruijie Xu" w:date="2022-03-10T12:57:00Z">
              <w:rPr/>
            </w:rPrChange>
          </w:rPr>
          <w:delText>Alpha_index_values.xlsx</w:delText>
        </w:r>
      </w:del>
    </w:p>
    <w:p w14:paraId="29AE8FFC" w14:textId="07B6799E" w:rsidR="0046408A" w:rsidRPr="00406537" w:rsidDel="00C31982" w:rsidRDefault="0046408A" w:rsidP="00A565FA">
      <w:pPr>
        <w:spacing w:line="480" w:lineRule="auto"/>
        <w:rPr>
          <w:del w:id="12469" w:author="Ruijie Xu" w:date="2022-02-02T14:44:00Z"/>
          <w:rFonts w:ascii="Times New Roman" w:hAnsi="Times New Roman" w:cs="Times New Roman"/>
          <w:b/>
          <w:bCs/>
          <w:rPrChange w:id="12470" w:author="Ruijie Xu" w:date="2022-03-10T12:57:00Z">
            <w:rPr>
              <w:del w:id="12471" w:author="Ruijie Xu" w:date="2022-02-02T14:44:00Z"/>
            </w:rPr>
          </w:rPrChange>
        </w:rPr>
      </w:pPr>
      <w:del w:id="12472" w:author="Ruijie Xu" w:date="2022-02-02T14:44:00Z">
        <w:r w:rsidRPr="00406537" w:rsidDel="00C31982">
          <w:rPr>
            <w:rFonts w:ascii="Times New Roman" w:hAnsi="Times New Roman" w:cs="Times New Roman"/>
            <w:b/>
            <w:bCs/>
            <w:rPrChange w:id="12473" w:author="Ruijie Xu" w:date="2022-03-10T12:57:00Z">
              <w:rPr/>
            </w:rPrChange>
          </w:rPr>
          <w:delText>TableS8</w:delText>
        </w:r>
        <w:r w:rsidR="000C19E7" w:rsidRPr="00406537" w:rsidDel="00C31982">
          <w:rPr>
            <w:rFonts w:ascii="Times New Roman" w:hAnsi="Times New Roman" w:cs="Times New Roman"/>
            <w:b/>
            <w:bCs/>
            <w:rPrChange w:id="12474" w:author="Ruijie Xu" w:date="2022-03-10T12:57:00Z">
              <w:rPr/>
            </w:rPrChange>
          </w:rPr>
          <w:delText>_</w:delText>
        </w:r>
        <w:r w:rsidRPr="00406537" w:rsidDel="00C31982">
          <w:rPr>
            <w:rFonts w:ascii="Times New Roman" w:hAnsi="Times New Roman" w:cs="Times New Roman"/>
            <w:b/>
            <w:bCs/>
            <w:rPrChange w:id="12475" w:author="Ruijie Xu" w:date="2022-03-10T12:57:00Z">
              <w:rPr/>
            </w:rPrChange>
          </w:rPr>
          <w:delText>AlphaIndexComparison.xlsx</w:delText>
        </w:r>
      </w:del>
    </w:p>
    <w:p w14:paraId="48F588FC" w14:textId="36E964A9" w:rsidR="0046408A" w:rsidRPr="00406537" w:rsidDel="00C31982" w:rsidRDefault="0046408A" w:rsidP="00A565FA">
      <w:pPr>
        <w:spacing w:line="480" w:lineRule="auto"/>
        <w:rPr>
          <w:del w:id="12476" w:author="Ruijie Xu" w:date="2022-02-02T14:44:00Z"/>
          <w:rFonts w:ascii="Times New Roman" w:hAnsi="Times New Roman" w:cs="Times New Roman"/>
          <w:b/>
          <w:bCs/>
          <w:rPrChange w:id="12477" w:author="Ruijie Xu" w:date="2022-03-10T12:57:00Z">
            <w:rPr>
              <w:del w:id="12478" w:author="Ruijie Xu" w:date="2022-02-02T14:44:00Z"/>
            </w:rPr>
          </w:rPrChange>
        </w:rPr>
      </w:pPr>
      <w:del w:id="12479" w:author="Ruijie Xu" w:date="2022-02-02T14:44:00Z">
        <w:r w:rsidRPr="00406537" w:rsidDel="00C31982">
          <w:rPr>
            <w:rFonts w:ascii="Times New Roman" w:hAnsi="Times New Roman" w:cs="Times New Roman"/>
            <w:b/>
            <w:bCs/>
            <w:rPrChange w:id="12480" w:author="Ruijie Xu" w:date="2022-03-10T12:57:00Z">
              <w:rPr/>
            </w:rPrChange>
          </w:rPr>
          <w:delText>TableS9</w:delText>
        </w:r>
        <w:r w:rsidR="000C19E7" w:rsidRPr="00406537" w:rsidDel="00C31982">
          <w:rPr>
            <w:rFonts w:ascii="Times New Roman" w:hAnsi="Times New Roman" w:cs="Times New Roman"/>
            <w:b/>
            <w:bCs/>
            <w:rPrChange w:id="12481" w:author="Ruijie Xu" w:date="2022-03-10T12:57:00Z">
              <w:rPr/>
            </w:rPrChange>
          </w:rPr>
          <w:delText>_</w:delText>
        </w:r>
        <w:r w:rsidRPr="00406537" w:rsidDel="00C31982">
          <w:rPr>
            <w:rFonts w:ascii="Times New Roman" w:hAnsi="Times New Roman" w:cs="Times New Roman"/>
            <w:b/>
            <w:bCs/>
            <w:rPrChange w:id="12482" w:author="Ruijie Xu" w:date="2022-03-10T12:57:00Z">
              <w:rPr/>
            </w:rPrChange>
          </w:rPr>
          <w:delText>Beta_index_values.xlsx</w:delText>
        </w:r>
      </w:del>
    </w:p>
    <w:p w14:paraId="2313FA48" w14:textId="38D6FC8A" w:rsidR="0046408A" w:rsidRPr="00406537" w:rsidDel="00C31982" w:rsidRDefault="0046408A" w:rsidP="00A565FA">
      <w:pPr>
        <w:spacing w:line="480" w:lineRule="auto"/>
        <w:rPr>
          <w:del w:id="12483" w:author="Ruijie Xu" w:date="2022-02-02T14:44:00Z"/>
          <w:rFonts w:ascii="Times New Roman" w:hAnsi="Times New Roman" w:cs="Times New Roman"/>
          <w:b/>
          <w:bCs/>
          <w:rPrChange w:id="12484" w:author="Ruijie Xu" w:date="2022-03-10T12:57:00Z">
            <w:rPr>
              <w:del w:id="12485" w:author="Ruijie Xu" w:date="2022-02-02T14:44:00Z"/>
            </w:rPr>
          </w:rPrChange>
        </w:rPr>
      </w:pPr>
      <w:del w:id="12486" w:author="Ruijie Xu" w:date="2022-02-02T14:44:00Z">
        <w:r w:rsidRPr="00406537" w:rsidDel="00C31982">
          <w:rPr>
            <w:rFonts w:ascii="Times New Roman" w:hAnsi="Times New Roman" w:cs="Times New Roman"/>
            <w:b/>
            <w:bCs/>
            <w:rPrChange w:id="12487" w:author="Ruijie Xu" w:date="2022-03-10T12:57:00Z">
              <w:rPr/>
            </w:rPrChange>
          </w:rPr>
          <w:delText>TableS10</w:delText>
        </w:r>
        <w:r w:rsidR="000C19E7" w:rsidRPr="00406537" w:rsidDel="00C31982">
          <w:rPr>
            <w:rFonts w:ascii="Times New Roman" w:hAnsi="Times New Roman" w:cs="Times New Roman"/>
            <w:b/>
            <w:bCs/>
            <w:rPrChange w:id="12488" w:author="Ruijie Xu" w:date="2022-03-10T12:57:00Z">
              <w:rPr/>
            </w:rPrChange>
          </w:rPr>
          <w:delText>_</w:delText>
        </w:r>
        <w:r w:rsidRPr="00406537" w:rsidDel="00C31982">
          <w:rPr>
            <w:rFonts w:ascii="Times New Roman" w:hAnsi="Times New Roman" w:cs="Times New Roman"/>
            <w:b/>
            <w:bCs/>
            <w:rPrChange w:id="12489" w:author="Ruijie Xu" w:date="2022-03-10T12:57:00Z">
              <w:rPr/>
            </w:rPrChange>
          </w:rPr>
          <w:delText>betaIndexComparison.xlsx</w:delText>
        </w:r>
      </w:del>
    </w:p>
    <w:p w14:paraId="5B315F28" w14:textId="0344752E" w:rsidR="00842A3F" w:rsidRPr="00406537" w:rsidDel="00C31982" w:rsidRDefault="0046408A" w:rsidP="00A565FA">
      <w:pPr>
        <w:spacing w:line="480" w:lineRule="auto"/>
        <w:rPr>
          <w:del w:id="12490" w:author="Ruijie Xu" w:date="2022-02-02T14:44:00Z"/>
          <w:rFonts w:ascii="Times New Roman" w:hAnsi="Times New Roman" w:cs="Times New Roman"/>
          <w:b/>
          <w:bCs/>
          <w:rPrChange w:id="12491" w:author="Ruijie Xu" w:date="2022-03-10T12:57:00Z">
            <w:rPr>
              <w:del w:id="12492" w:author="Ruijie Xu" w:date="2022-02-02T14:44:00Z"/>
            </w:rPr>
          </w:rPrChange>
        </w:rPr>
      </w:pPr>
      <w:del w:id="12493" w:author="Ruijie Xu" w:date="2022-02-02T14:44:00Z">
        <w:r w:rsidRPr="00406537" w:rsidDel="00C31982">
          <w:rPr>
            <w:rFonts w:ascii="Times New Roman" w:hAnsi="Times New Roman" w:cs="Times New Roman"/>
            <w:b/>
            <w:bCs/>
            <w:rPrChange w:id="12494" w:author="Ruijie Xu" w:date="2022-03-10T12:57:00Z">
              <w:rPr/>
            </w:rPrChange>
          </w:rPr>
          <w:delText>TableS11</w:delText>
        </w:r>
        <w:r w:rsidR="000C19E7" w:rsidRPr="00406537" w:rsidDel="00C31982">
          <w:rPr>
            <w:rFonts w:ascii="Times New Roman" w:hAnsi="Times New Roman" w:cs="Times New Roman"/>
            <w:b/>
            <w:bCs/>
            <w:rPrChange w:id="12495" w:author="Ruijie Xu" w:date="2022-03-10T12:57:00Z">
              <w:rPr/>
            </w:rPrChange>
          </w:rPr>
          <w:delText>_</w:delText>
        </w:r>
        <w:r w:rsidRPr="00406537" w:rsidDel="00C31982">
          <w:rPr>
            <w:rFonts w:ascii="Times New Roman" w:hAnsi="Times New Roman" w:cs="Times New Roman"/>
            <w:b/>
            <w:bCs/>
            <w:rPrChange w:id="12496" w:author="Ruijie Xu" w:date="2022-03-10T12:57:00Z">
              <w:rPr/>
            </w:rPrChange>
          </w:rPr>
          <w:delText>sigTaxa_foldChange_pvalue.xlsx</w:delText>
        </w:r>
      </w:del>
    </w:p>
    <w:p w14:paraId="4A178EDE" w14:textId="41C506D6" w:rsidR="00C919B3" w:rsidRDefault="00C919B3" w:rsidP="00A565FA">
      <w:pPr>
        <w:spacing w:line="480" w:lineRule="auto"/>
        <w:rPr>
          <w:ins w:id="12497" w:author="Ruijie Xu" w:date="2022-03-10T12:57:00Z"/>
          <w:rFonts w:ascii="Times New Roman" w:hAnsi="Times New Roman" w:cs="Times New Roman"/>
          <w:b/>
          <w:bCs/>
        </w:rPr>
      </w:pPr>
      <w:r w:rsidRPr="00406537">
        <w:rPr>
          <w:rFonts w:ascii="Times New Roman" w:hAnsi="Times New Roman" w:cs="Times New Roman"/>
          <w:b/>
          <w:bCs/>
          <w:rPrChange w:id="12498" w:author="Ruijie Xu" w:date="2022-03-10T12:57:00Z">
            <w:rPr/>
          </w:rPrChange>
        </w:rPr>
        <w:t>References</w:t>
      </w:r>
    </w:p>
    <w:p w14:paraId="3EA41BC1" w14:textId="35D5F1B9" w:rsidR="00406537" w:rsidRPr="00406537" w:rsidRDefault="007D70FA" w:rsidP="00A565FA">
      <w:pPr>
        <w:spacing w:line="480" w:lineRule="auto"/>
        <w:rPr>
          <w:ins w:id="12499" w:author="Ruijie Xu" w:date="2022-02-27T13:52:00Z"/>
          <w:rFonts w:ascii="Times New Roman" w:hAnsi="Times New Roman" w:cs="Times New Roman"/>
          <w:b/>
          <w:bCs/>
          <w:rPrChange w:id="12500" w:author="Ruijie Xu" w:date="2022-03-10T12:57:00Z">
            <w:rPr>
              <w:ins w:id="12501" w:author="Ruijie Xu" w:date="2022-02-27T13:52:00Z"/>
            </w:rPr>
          </w:rPrChange>
        </w:rPr>
      </w:pPr>
      <w:r>
        <w:rPr>
          <w:b/>
          <w:bCs/>
        </w:rPr>
        <w:fldChar w:fldCharType="begin"/>
      </w:r>
      <w:r>
        <w:rPr>
          <w:b/>
          <w:bCs/>
        </w:rPr>
        <w:instrText xml:space="preserve"> ADDIN ZOTERO_BIBL {"uncited":[],"omitted":[],"custom":[]} CSL_BIBLIOGRAPHY </w:instrText>
      </w:r>
      <w:r>
        <w:rPr>
          <w:b/>
          <w:bCs/>
        </w:rPr>
        <w:fldChar w:fldCharType="separate"/>
      </w:r>
      <w:r w:rsidR="00930BF2">
        <w:rPr>
          <w:rFonts w:ascii="Times New Roman" w:hAnsi="Times New Roman" w:cs="Times New Roman"/>
        </w:rPr>
        <w:t>Automatic citation updates are disabled. To see the bibliography, click Refresh in the Zotero tab.</w:t>
      </w:r>
      <w:r>
        <w:rPr>
          <w:rFonts w:ascii="Times New Roman" w:hAnsi="Times New Roman" w:cs="Times New Roman"/>
          <w:b/>
          <w:bCs/>
        </w:rPr>
        <w:fldChar w:fldCharType="end"/>
      </w:r>
    </w:p>
    <w:p w14:paraId="125A6589" w14:textId="0C893FB9" w:rsidR="00751CD2" w:rsidRPr="002B42A7" w:rsidRDefault="00751CD2" w:rsidP="00A565FA">
      <w:pPr>
        <w:spacing w:line="480" w:lineRule="auto"/>
        <w:rPr>
          <w:rFonts w:ascii="Times New Roman" w:hAnsi="Times New Roman" w:cs="Times New Roman"/>
          <w:b/>
          <w:bCs/>
          <w:rPrChange w:id="12502" w:author="Ruijie Xu" w:date="2022-03-10T12:31:00Z">
            <w:rPr>
              <w:b/>
              <w:bCs/>
            </w:rPr>
          </w:rPrChange>
        </w:rPr>
      </w:pPr>
      <w:r w:rsidRPr="002B42A7">
        <w:rPr>
          <w:rFonts w:ascii="Times New Roman" w:hAnsi="Times New Roman" w:cs="Times New Roman"/>
          <w:b/>
          <w:bCs/>
          <w:rPrChange w:id="12503" w:author="Ruijie Xu" w:date="2022-03-10T12:31:00Z">
            <w:rPr>
              <w:b/>
              <w:bCs/>
            </w:rPr>
          </w:rPrChange>
        </w:rPr>
        <w:t>Figure and Table Legends</w:t>
      </w:r>
    </w:p>
    <w:p w14:paraId="42445309" w14:textId="6B48C29E" w:rsidR="002A2A74" w:rsidRPr="002B42A7" w:rsidDel="00761DB2" w:rsidRDefault="00DF6673" w:rsidP="00A565FA">
      <w:pPr>
        <w:spacing w:line="480" w:lineRule="auto"/>
        <w:rPr>
          <w:del w:id="12504" w:author="Ruijie Xu" w:date="2022-02-02T14:44:00Z"/>
          <w:rFonts w:ascii="Times New Roman" w:hAnsi="Times New Roman" w:cs="Times New Roman"/>
          <w:rPrChange w:id="12505" w:author="Ruijie Xu" w:date="2022-03-10T12:31:00Z">
            <w:rPr>
              <w:del w:id="12506" w:author="Ruijie Xu" w:date="2022-02-02T14:44:00Z"/>
            </w:rPr>
          </w:rPrChange>
        </w:rPr>
      </w:pPr>
      <w:r w:rsidRPr="002B42A7">
        <w:rPr>
          <w:rFonts w:ascii="Times New Roman" w:hAnsi="Times New Roman" w:cs="Times New Roman"/>
          <w:b/>
          <w:bCs/>
          <w:rPrChange w:id="12507" w:author="Ruijie Xu" w:date="2022-03-10T12:31:00Z">
            <w:rPr>
              <w:b/>
              <w:bCs/>
            </w:rPr>
          </w:rPrChange>
        </w:rPr>
        <w:t>Figure 1.</w:t>
      </w:r>
      <w:r w:rsidRPr="002B42A7">
        <w:rPr>
          <w:rFonts w:ascii="Times New Roman" w:hAnsi="Times New Roman" w:cs="Times New Roman"/>
          <w:rPrChange w:id="12508" w:author="Ruijie Xu" w:date="2022-03-10T12:31:00Z">
            <w:rPr/>
          </w:rPrChange>
        </w:rPr>
        <w:t xml:space="preserve"> Domain level microbial profiles </w:t>
      </w:r>
      <w:r w:rsidR="00503F2A" w:rsidRPr="002B42A7">
        <w:rPr>
          <w:rFonts w:ascii="Times New Roman" w:hAnsi="Times New Roman" w:cs="Times New Roman"/>
          <w:rPrChange w:id="12509" w:author="Ruijie Xu" w:date="2022-03-10T12:31:00Z">
            <w:rPr/>
          </w:rPrChange>
        </w:rPr>
        <w:t>for</w:t>
      </w:r>
      <w:r w:rsidRPr="002B42A7">
        <w:rPr>
          <w:rFonts w:ascii="Times New Roman" w:hAnsi="Times New Roman" w:cs="Times New Roman"/>
          <w:rPrChange w:id="12510" w:author="Ruijie Xu" w:date="2022-03-10T12:31:00Z">
            <w:rPr/>
          </w:rPrChange>
        </w:rPr>
        <w:t xml:space="preserve"> rat tissue samples using different DBs (a-d) and </w:t>
      </w:r>
      <w:r w:rsidR="00503F2A" w:rsidRPr="002B42A7">
        <w:rPr>
          <w:rFonts w:ascii="Times New Roman" w:hAnsi="Times New Roman" w:cs="Times New Roman"/>
          <w:rPrChange w:id="12511" w:author="Ruijie Xu" w:date="2022-03-10T12:31:00Z">
            <w:rPr/>
          </w:rPrChange>
        </w:rPr>
        <w:t>s</w:t>
      </w:r>
      <w:r w:rsidRPr="002B42A7">
        <w:rPr>
          <w:rFonts w:ascii="Times New Roman" w:hAnsi="Times New Roman" w:cs="Times New Roman"/>
          <w:rPrChange w:id="12512" w:author="Ruijie Xu" w:date="2022-03-10T12:31:00Z">
            <w:rPr/>
          </w:rPrChange>
        </w:rPr>
        <w:t xml:space="preserve">oftware (e-h). </w:t>
      </w:r>
      <w:r w:rsidR="001F046C" w:rsidRPr="002B42A7">
        <w:rPr>
          <w:rFonts w:ascii="Times New Roman" w:hAnsi="Times New Roman" w:cs="Times New Roman"/>
          <w:rPrChange w:id="12513" w:author="Ruijie Xu" w:date="2022-03-10T12:31:00Z">
            <w:rPr/>
          </w:rPrChange>
        </w:rPr>
        <w:t xml:space="preserve">All pairwise statistical comparisons between </w:t>
      </w:r>
      <w:r w:rsidR="00BB451A" w:rsidRPr="002B42A7">
        <w:rPr>
          <w:rFonts w:ascii="Times New Roman" w:hAnsi="Times New Roman" w:cs="Times New Roman"/>
          <w:rPrChange w:id="12514" w:author="Ruijie Xu" w:date="2022-03-10T12:31:00Z">
            <w:rPr/>
          </w:rPrChange>
        </w:rPr>
        <w:t>profiles classified by different DBs and software</w:t>
      </w:r>
      <w:r w:rsidR="001F046C" w:rsidRPr="002B42A7">
        <w:rPr>
          <w:rFonts w:ascii="Times New Roman" w:hAnsi="Times New Roman" w:cs="Times New Roman"/>
          <w:rPrChange w:id="12515" w:author="Ruijie Xu" w:date="2022-03-10T12:31:00Z">
            <w:rPr/>
          </w:rPrChange>
        </w:rPr>
        <w:t xml:space="preserve"> within each domain </w:t>
      </w:r>
      <w:bookmarkStart w:id="12516" w:name="OLE_LINK185"/>
      <w:bookmarkStart w:id="12517" w:name="OLE_LINK186"/>
      <w:r w:rsidR="001F046C" w:rsidRPr="002B42A7">
        <w:rPr>
          <w:rFonts w:ascii="Times New Roman" w:hAnsi="Times New Roman" w:cs="Times New Roman"/>
          <w:rPrChange w:id="12518" w:author="Ruijie Xu" w:date="2022-03-10T12:31:00Z">
            <w:rPr/>
          </w:rPrChange>
        </w:rPr>
        <w:t xml:space="preserve">were performed with a Wilcoxon signed-rank test </w:t>
      </w:r>
      <w:bookmarkStart w:id="12519" w:name="OLE_LINK181"/>
      <w:bookmarkStart w:id="12520" w:name="OLE_LINK182"/>
      <w:bookmarkEnd w:id="12516"/>
      <w:bookmarkEnd w:id="12517"/>
      <w:r w:rsidR="001F046C" w:rsidRPr="002B42A7">
        <w:rPr>
          <w:rFonts w:ascii="Times New Roman" w:hAnsi="Times New Roman" w:cs="Times New Roman"/>
          <w:rPrChange w:id="12521" w:author="Ruijie Xu" w:date="2022-03-10T12:31:00Z">
            <w:rPr/>
          </w:rPrChange>
        </w:rPr>
        <w:t>with p-</w:t>
      </w:r>
      <w:proofErr w:type="spellStart"/>
      <w:r w:rsidR="001F046C" w:rsidRPr="002B42A7">
        <w:rPr>
          <w:rFonts w:ascii="Times New Roman" w:hAnsi="Times New Roman" w:cs="Times New Roman"/>
          <w:rPrChange w:id="12522" w:author="Ruijie Xu" w:date="2022-03-10T12:31:00Z">
            <w:rPr/>
          </w:rPrChange>
        </w:rPr>
        <w:t>adj</w:t>
      </w:r>
      <w:proofErr w:type="spellEnd"/>
      <w:r w:rsidR="001F046C" w:rsidRPr="002B42A7">
        <w:rPr>
          <w:rFonts w:ascii="Times New Roman" w:hAnsi="Times New Roman" w:cs="Times New Roman"/>
          <w:rPrChange w:id="12523" w:author="Ruijie Xu" w:date="2022-03-10T12:31:00Z">
            <w:rPr/>
          </w:rPrChange>
        </w:rPr>
        <w:t xml:space="preserve"> value available in Table SI.3 and Table SII.3 for DBs and software comparison, respectively.</w:t>
      </w:r>
      <w:bookmarkEnd w:id="12519"/>
      <w:bookmarkEnd w:id="12520"/>
      <w:r w:rsidR="001F046C" w:rsidRPr="002B42A7">
        <w:rPr>
          <w:rFonts w:ascii="Times New Roman" w:hAnsi="Times New Roman" w:cs="Times New Roman"/>
          <w:rPrChange w:id="12524" w:author="Ruijie Xu" w:date="2022-03-10T12:31:00Z">
            <w:rPr/>
          </w:rPrChange>
        </w:rPr>
        <w:t xml:space="preserve"> </w:t>
      </w:r>
      <w:r w:rsidRPr="002B42A7">
        <w:rPr>
          <w:rFonts w:ascii="Times New Roman" w:hAnsi="Times New Roman" w:cs="Times New Roman"/>
          <w:rPrChange w:id="12525" w:author="Ruijie Xu" w:date="2022-03-10T12:31:00Z">
            <w:rPr/>
          </w:rPrChange>
        </w:rPr>
        <w:t xml:space="preserve">Samples: </w:t>
      </w:r>
      <w:bookmarkStart w:id="12526" w:name="OLE_LINK187"/>
      <w:bookmarkStart w:id="12527" w:name="OLE_LINK188"/>
      <w:r w:rsidRPr="002B42A7">
        <w:rPr>
          <w:rFonts w:ascii="Times New Roman" w:hAnsi="Times New Roman" w:cs="Times New Roman"/>
          <w:rPrChange w:id="12528" w:author="Ruijie Xu" w:date="2022-03-10T12:31:00Z">
            <w:rPr/>
          </w:rPrChange>
        </w:rPr>
        <w:t>R22</w:t>
      </w:r>
      <w:r w:rsidR="009673E3" w:rsidRPr="002B42A7">
        <w:rPr>
          <w:rFonts w:ascii="Times New Roman" w:hAnsi="Times New Roman" w:cs="Times New Roman"/>
          <w:rPrChange w:id="12529" w:author="Ruijie Xu" w:date="2022-03-10T12:31:00Z">
            <w:rPr/>
          </w:rPrChange>
        </w:rPr>
        <w:t>.</w:t>
      </w:r>
      <w:r w:rsidRPr="002B42A7">
        <w:rPr>
          <w:rFonts w:ascii="Times New Roman" w:hAnsi="Times New Roman" w:cs="Times New Roman"/>
          <w:rPrChange w:id="12530" w:author="Ruijie Xu" w:date="2022-03-10T12:31:00Z">
            <w:rPr/>
          </w:rPrChange>
        </w:rPr>
        <w:t>K (</w:t>
      </w:r>
      <w:r w:rsidRPr="002B42A7">
        <w:rPr>
          <w:rFonts w:ascii="Times New Roman" w:hAnsi="Times New Roman" w:cs="Times New Roman"/>
          <w:noProof/>
          <w:rPrChange w:id="12531" w:author="Ruijie Xu" w:date="2022-03-10T12:31:00Z">
            <w:rPr>
              <w:noProof/>
            </w:rPr>
          </w:rPrChange>
        </w:rPr>
        <w:drawing>
          <wp:inline distT="0" distB="0" distL="0" distR="0" wp14:anchorId="70DE5CB1" wp14:editId="1D96F401">
            <wp:extent cx="91440" cy="91440"/>
            <wp:effectExtent l="0" t="0" r="0" b="0"/>
            <wp:docPr id="7" name="Picture 22">
              <a:extLst xmlns:a="http://schemas.openxmlformats.org/drawingml/2006/main">
                <a:ext uri="{FF2B5EF4-FFF2-40B4-BE49-F238E27FC236}">
                  <a16:creationId xmlns:a16="http://schemas.microsoft.com/office/drawing/2014/main" id="{872103B7-8484-1A41-8968-56A1632838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872103B7-8484-1A41-8968-56A163283806}"/>
                        </a:ext>
                      </a:extLst>
                    </pic:cNvPr>
                    <pic:cNvPicPr>
                      <a:picLocks noChangeAspect="1"/>
                    </pic:cNvPicPr>
                  </pic:nvPicPr>
                  <pic:blipFill>
                    <a:blip r:embed="rId14"/>
                    <a:stretch>
                      <a:fillRect/>
                    </a:stretch>
                  </pic:blipFill>
                  <pic:spPr>
                    <a:xfrm>
                      <a:off x="0" y="0"/>
                      <a:ext cx="91440" cy="91440"/>
                    </a:xfrm>
                    <a:prstGeom prst="rect">
                      <a:avLst/>
                    </a:prstGeom>
                  </pic:spPr>
                </pic:pic>
              </a:graphicData>
            </a:graphic>
          </wp:inline>
        </w:drawing>
      </w:r>
      <w:proofErr w:type="gramStart"/>
      <w:r w:rsidRPr="002B42A7">
        <w:rPr>
          <w:rFonts w:ascii="Times New Roman" w:hAnsi="Times New Roman" w:cs="Times New Roman"/>
          <w:rPrChange w:id="12532" w:author="Ruijie Xu" w:date="2022-03-10T12:31:00Z">
            <w:rPr/>
          </w:rPrChange>
        </w:rPr>
        <w:t>) ,</w:t>
      </w:r>
      <w:proofErr w:type="gramEnd"/>
      <w:r w:rsidRPr="002B42A7">
        <w:rPr>
          <w:rFonts w:ascii="Times New Roman" w:hAnsi="Times New Roman" w:cs="Times New Roman"/>
          <w:rPrChange w:id="12533" w:author="Ruijie Xu" w:date="2022-03-10T12:31:00Z">
            <w:rPr/>
          </w:rPrChange>
        </w:rPr>
        <w:t xml:space="preserve"> R26</w:t>
      </w:r>
      <w:r w:rsidR="009673E3" w:rsidRPr="002B42A7">
        <w:rPr>
          <w:rFonts w:ascii="Times New Roman" w:hAnsi="Times New Roman" w:cs="Times New Roman"/>
          <w:rPrChange w:id="12534" w:author="Ruijie Xu" w:date="2022-03-10T12:31:00Z">
            <w:rPr/>
          </w:rPrChange>
        </w:rPr>
        <w:t>.</w:t>
      </w:r>
      <w:r w:rsidRPr="002B42A7">
        <w:rPr>
          <w:rFonts w:ascii="Times New Roman" w:hAnsi="Times New Roman" w:cs="Times New Roman"/>
          <w:rPrChange w:id="12535" w:author="Ruijie Xu" w:date="2022-03-10T12:31:00Z">
            <w:rPr/>
          </w:rPrChange>
        </w:rPr>
        <w:t>K (</w:t>
      </w:r>
      <w:r w:rsidRPr="002B42A7">
        <w:rPr>
          <w:rFonts w:ascii="Times New Roman" w:hAnsi="Times New Roman" w:cs="Times New Roman"/>
          <w:noProof/>
          <w:rPrChange w:id="12536" w:author="Ruijie Xu" w:date="2022-03-10T12:31:00Z">
            <w:rPr>
              <w:noProof/>
            </w:rPr>
          </w:rPrChange>
        </w:rPr>
        <w:drawing>
          <wp:inline distT="0" distB="0" distL="0" distR="0" wp14:anchorId="4EC29742" wp14:editId="1A31ABDA">
            <wp:extent cx="144018" cy="137160"/>
            <wp:effectExtent l="0" t="0" r="0" b="2540"/>
            <wp:docPr id="16" name="Picture 26">
              <a:extLst xmlns:a="http://schemas.openxmlformats.org/drawingml/2006/main">
                <a:ext uri="{FF2B5EF4-FFF2-40B4-BE49-F238E27FC236}">
                  <a16:creationId xmlns:a16="http://schemas.microsoft.com/office/drawing/2014/main" id="{090020BC-61C7-9B41-8AAA-473A254C9B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90020BC-61C7-9B41-8AAA-473A254C9BD0}"/>
                        </a:ext>
                      </a:extLst>
                    </pic:cNvPr>
                    <pic:cNvPicPr>
                      <a:picLocks noChangeAspect="1"/>
                    </pic:cNvPicPr>
                  </pic:nvPicPr>
                  <pic:blipFill>
                    <a:blip r:embed="rId15"/>
                    <a:stretch>
                      <a:fillRect/>
                    </a:stretch>
                  </pic:blipFill>
                  <pic:spPr>
                    <a:xfrm>
                      <a:off x="0" y="0"/>
                      <a:ext cx="144018" cy="137160"/>
                    </a:xfrm>
                    <a:prstGeom prst="rect">
                      <a:avLst/>
                    </a:prstGeom>
                  </pic:spPr>
                </pic:pic>
              </a:graphicData>
            </a:graphic>
          </wp:inline>
        </w:drawing>
      </w:r>
      <w:r w:rsidRPr="002B42A7">
        <w:rPr>
          <w:rFonts w:ascii="Times New Roman" w:hAnsi="Times New Roman" w:cs="Times New Roman"/>
          <w:rPrChange w:id="12537" w:author="Ruijie Xu" w:date="2022-03-10T12:31:00Z">
            <w:rPr/>
          </w:rPrChange>
        </w:rPr>
        <w:t xml:space="preserve">), </w:t>
      </w:r>
      <w:r w:rsidR="009673E3" w:rsidRPr="002B42A7">
        <w:rPr>
          <w:rFonts w:ascii="Times New Roman" w:hAnsi="Times New Roman" w:cs="Times New Roman"/>
          <w:rPrChange w:id="12538" w:author="Ruijie Xu" w:date="2022-03-10T12:31:00Z">
            <w:rPr/>
          </w:rPrChange>
        </w:rPr>
        <w:t>R27.K (</w:t>
      </w:r>
      <w:r w:rsidR="009673E3" w:rsidRPr="002B42A7">
        <w:rPr>
          <w:rFonts w:ascii="Times New Roman" w:hAnsi="Times New Roman" w:cs="Times New Roman"/>
          <w:noProof/>
          <w:rPrChange w:id="12539" w:author="Ruijie Xu" w:date="2022-03-10T12:31:00Z">
            <w:rPr>
              <w:noProof/>
            </w:rPr>
          </w:rPrChange>
        </w:rPr>
        <w:drawing>
          <wp:inline distT="0" distB="0" distL="0" distR="0" wp14:anchorId="572C6558" wp14:editId="5D38B8EF">
            <wp:extent cx="121920" cy="137160"/>
            <wp:effectExtent l="0" t="0" r="5080" b="2540"/>
            <wp:docPr id="30" name="Picture 24">
              <a:extLst xmlns:a="http://schemas.openxmlformats.org/drawingml/2006/main">
                <a:ext uri="{FF2B5EF4-FFF2-40B4-BE49-F238E27FC236}">
                  <a16:creationId xmlns:a16="http://schemas.microsoft.com/office/drawing/2014/main" id="{3462FCCB-E94E-4E4C-B813-45727962C4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62FCCB-E94E-4E4C-B813-45727962C4DD}"/>
                        </a:ext>
                      </a:extLst>
                    </pic:cNvPr>
                    <pic:cNvPicPr>
                      <a:picLocks noChangeAspect="1"/>
                    </pic:cNvPicPr>
                  </pic:nvPicPr>
                  <pic:blipFill>
                    <a:blip r:embed="rId16"/>
                    <a:stretch>
                      <a:fillRect/>
                    </a:stretch>
                  </pic:blipFill>
                  <pic:spPr>
                    <a:xfrm>
                      <a:off x="0" y="0"/>
                      <a:ext cx="121920" cy="137160"/>
                    </a:xfrm>
                    <a:prstGeom prst="rect">
                      <a:avLst/>
                    </a:prstGeom>
                  </pic:spPr>
                </pic:pic>
              </a:graphicData>
            </a:graphic>
          </wp:inline>
        </w:drawing>
      </w:r>
      <w:r w:rsidR="009673E3" w:rsidRPr="002B42A7">
        <w:rPr>
          <w:rFonts w:ascii="Times New Roman" w:hAnsi="Times New Roman" w:cs="Times New Roman"/>
          <w:rPrChange w:id="12540" w:author="Ruijie Xu" w:date="2022-03-10T12:31:00Z">
            <w:rPr/>
          </w:rPrChange>
        </w:rPr>
        <w:t>), R28.K (</w:t>
      </w:r>
      <w:r w:rsidR="009673E3" w:rsidRPr="002B42A7">
        <w:rPr>
          <w:rFonts w:ascii="Times New Roman" w:hAnsi="Times New Roman" w:cs="Times New Roman"/>
          <w:noProof/>
          <w:rPrChange w:id="12541" w:author="Ruijie Xu" w:date="2022-03-10T12:31:00Z">
            <w:rPr>
              <w:noProof/>
            </w:rPr>
          </w:rPrChange>
        </w:rPr>
        <w:drawing>
          <wp:inline distT="0" distB="0" distL="0" distR="0" wp14:anchorId="1BC59B96" wp14:editId="06EE83F1">
            <wp:extent cx="130629" cy="137160"/>
            <wp:effectExtent l="0" t="0" r="0" b="2540"/>
            <wp:docPr id="34" name="Picture 40">
              <a:extLst xmlns:a="http://schemas.openxmlformats.org/drawingml/2006/main">
                <a:ext uri="{FF2B5EF4-FFF2-40B4-BE49-F238E27FC236}">
                  <a16:creationId xmlns:a16="http://schemas.microsoft.com/office/drawing/2014/main" id="{D94C6865-6F0E-0349-933D-D8AE434B97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D94C6865-6F0E-0349-933D-D8AE434B9715}"/>
                        </a:ext>
                      </a:extLst>
                    </pic:cNvPr>
                    <pic:cNvPicPr>
                      <a:picLocks noChangeAspect="1"/>
                    </pic:cNvPicPr>
                  </pic:nvPicPr>
                  <pic:blipFill>
                    <a:blip r:embed="rId17"/>
                    <a:stretch>
                      <a:fillRect/>
                    </a:stretch>
                  </pic:blipFill>
                  <pic:spPr>
                    <a:xfrm>
                      <a:off x="0" y="0"/>
                      <a:ext cx="130629" cy="137160"/>
                    </a:xfrm>
                    <a:prstGeom prst="rect">
                      <a:avLst/>
                    </a:prstGeom>
                  </pic:spPr>
                </pic:pic>
              </a:graphicData>
            </a:graphic>
          </wp:inline>
        </w:drawing>
      </w:r>
      <w:r w:rsidR="009673E3" w:rsidRPr="002B42A7">
        <w:rPr>
          <w:rFonts w:ascii="Times New Roman" w:hAnsi="Times New Roman" w:cs="Times New Roman"/>
          <w:rPrChange w:id="12542" w:author="Ruijie Xu" w:date="2022-03-10T12:31:00Z">
            <w:rPr/>
          </w:rPrChange>
        </w:rPr>
        <w:t>) ,</w:t>
      </w:r>
      <w:r w:rsidRPr="002B42A7">
        <w:rPr>
          <w:rFonts w:ascii="Times New Roman" w:hAnsi="Times New Roman" w:cs="Times New Roman"/>
          <w:rPrChange w:id="12543" w:author="Ruijie Xu" w:date="2022-03-10T12:31:00Z">
            <w:rPr/>
          </w:rPrChange>
        </w:rPr>
        <w:t>R22</w:t>
      </w:r>
      <w:r w:rsidR="009673E3" w:rsidRPr="002B42A7">
        <w:rPr>
          <w:rFonts w:ascii="Times New Roman" w:hAnsi="Times New Roman" w:cs="Times New Roman"/>
          <w:rPrChange w:id="12544" w:author="Ruijie Xu" w:date="2022-03-10T12:31:00Z">
            <w:rPr/>
          </w:rPrChange>
        </w:rPr>
        <w:t>.</w:t>
      </w:r>
      <w:r w:rsidRPr="002B42A7">
        <w:rPr>
          <w:rFonts w:ascii="Times New Roman" w:hAnsi="Times New Roman" w:cs="Times New Roman"/>
          <w:rPrChange w:id="12545" w:author="Ruijie Xu" w:date="2022-03-10T12:31:00Z">
            <w:rPr/>
          </w:rPrChange>
        </w:rPr>
        <w:t>L (</w:t>
      </w:r>
      <w:r w:rsidR="009673E3" w:rsidRPr="002B42A7">
        <w:rPr>
          <w:rFonts w:ascii="Times New Roman" w:hAnsi="Times New Roman" w:cs="Times New Roman"/>
          <w:noProof/>
          <w:rPrChange w:id="12546" w:author="Ruijie Xu" w:date="2022-03-10T12:31:00Z">
            <w:rPr>
              <w:noProof/>
            </w:rPr>
          </w:rPrChange>
        </w:rPr>
        <w:drawing>
          <wp:inline distT="0" distB="0" distL="0" distR="0" wp14:anchorId="41FD7F4D" wp14:editId="3509719C">
            <wp:extent cx="144379" cy="137160"/>
            <wp:effectExtent l="0" t="0" r="0" b="254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8">
                      <a:extLst>
                        <a:ext uri="{28A0092B-C50C-407E-A947-70E740481C1C}">
                          <a14:useLocalDpi xmlns:a14="http://schemas.microsoft.com/office/drawing/2010/main" val="0"/>
                        </a:ext>
                      </a:extLst>
                    </a:blip>
                    <a:stretch>
                      <a:fillRect/>
                    </a:stretch>
                  </pic:blipFill>
                  <pic:spPr>
                    <a:xfrm>
                      <a:off x="0" y="0"/>
                      <a:ext cx="144379" cy="137160"/>
                    </a:xfrm>
                    <a:prstGeom prst="rect">
                      <a:avLst/>
                    </a:prstGeom>
                  </pic:spPr>
                </pic:pic>
              </a:graphicData>
            </a:graphic>
          </wp:inline>
        </w:drawing>
      </w:r>
      <w:r w:rsidRPr="002B42A7">
        <w:rPr>
          <w:rFonts w:ascii="Times New Roman" w:hAnsi="Times New Roman" w:cs="Times New Roman"/>
          <w:rPrChange w:id="12547" w:author="Ruijie Xu" w:date="2022-03-10T12:31:00Z">
            <w:rPr/>
          </w:rPrChange>
        </w:rPr>
        <w:t>),</w:t>
      </w:r>
      <w:r w:rsidR="009673E3" w:rsidRPr="002B42A7">
        <w:rPr>
          <w:rFonts w:ascii="Times New Roman" w:hAnsi="Times New Roman" w:cs="Times New Roman"/>
          <w:rPrChange w:id="12548" w:author="Ruijie Xu" w:date="2022-03-10T12:31:00Z">
            <w:rPr/>
          </w:rPrChange>
        </w:rPr>
        <w:t xml:space="preserve"> </w:t>
      </w:r>
      <w:r w:rsidRPr="002B42A7">
        <w:rPr>
          <w:rFonts w:ascii="Times New Roman" w:hAnsi="Times New Roman" w:cs="Times New Roman"/>
          <w:rPrChange w:id="12549" w:author="Ruijie Xu" w:date="2022-03-10T12:31:00Z">
            <w:rPr/>
          </w:rPrChange>
        </w:rPr>
        <w:t>R26</w:t>
      </w:r>
      <w:r w:rsidR="009673E3" w:rsidRPr="002B42A7">
        <w:rPr>
          <w:rFonts w:ascii="Times New Roman" w:hAnsi="Times New Roman" w:cs="Times New Roman"/>
          <w:rPrChange w:id="12550" w:author="Ruijie Xu" w:date="2022-03-10T12:31:00Z">
            <w:rPr/>
          </w:rPrChange>
        </w:rPr>
        <w:t>.</w:t>
      </w:r>
      <w:r w:rsidRPr="002B42A7">
        <w:rPr>
          <w:rFonts w:ascii="Times New Roman" w:hAnsi="Times New Roman" w:cs="Times New Roman"/>
          <w:rPrChange w:id="12551" w:author="Ruijie Xu" w:date="2022-03-10T12:31:00Z">
            <w:rPr/>
          </w:rPrChange>
        </w:rPr>
        <w:t>L (</w:t>
      </w:r>
      <w:r w:rsidR="009673E3" w:rsidRPr="002B42A7">
        <w:rPr>
          <w:rFonts w:ascii="Times New Roman" w:hAnsi="Times New Roman" w:cs="Times New Roman"/>
          <w:noProof/>
          <w:rPrChange w:id="12552" w:author="Ruijie Xu" w:date="2022-03-10T12:31:00Z">
            <w:rPr>
              <w:noProof/>
            </w:rPr>
          </w:rPrChange>
        </w:rPr>
        <w:drawing>
          <wp:inline distT="0" distB="0" distL="0" distR="0" wp14:anchorId="06B27059" wp14:editId="068CBA1C">
            <wp:extent cx="137160" cy="137160"/>
            <wp:effectExtent l="0" t="0" r="2540" b="2540"/>
            <wp:docPr id="66" name="Picture 42">
              <a:extLst xmlns:a="http://schemas.openxmlformats.org/drawingml/2006/main">
                <a:ext uri="{FF2B5EF4-FFF2-40B4-BE49-F238E27FC236}">
                  <a16:creationId xmlns:a16="http://schemas.microsoft.com/office/drawing/2014/main" id="{4C182ACB-83A7-DA4F-A849-B912BE03BE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4C182ACB-83A7-DA4F-A849-B912BE03BE3E}"/>
                        </a:ext>
                      </a:extLst>
                    </pic:cNvPr>
                    <pic:cNvPicPr>
                      <a:picLocks noChangeAspect="1"/>
                    </pic:cNvPicPr>
                  </pic:nvPicPr>
                  <pic:blipFill>
                    <a:blip r:embed="rId19"/>
                    <a:stretch>
                      <a:fillRect/>
                    </a:stretch>
                  </pic:blipFill>
                  <pic:spPr>
                    <a:xfrm>
                      <a:off x="0" y="0"/>
                      <a:ext cx="137160" cy="137160"/>
                    </a:xfrm>
                    <a:prstGeom prst="rect">
                      <a:avLst/>
                    </a:prstGeom>
                  </pic:spPr>
                </pic:pic>
              </a:graphicData>
            </a:graphic>
          </wp:inline>
        </w:drawing>
      </w:r>
      <w:r w:rsidRPr="002B42A7">
        <w:rPr>
          <w:rFonts w:ascii="Times New Roman" w:hAnsi="Times New Roman" w:cs="Times New Roman"/>
          <w:rPrChange w:id="12553" w:author="Ruijie Xu" w:date="2022-03-10T12:31:00Z">
            <w:rPr/>
          </w:rPrChange>
        </w:rPr>
        <w:t xml:space="preserve">), </w:t>
      </w:r>
      <w:r w:rsidR="009673E3" w:rsidRPr="002B42A7">
        <w:rPr>
          <w:rFonts w:ascii="Times New Roman" w:hAnsi="Times New Roman" w:cs="Times New Roman"/>
          <w:rPrChange w:id="12554" w:author="Ruijie Xu" w:date="2022-03-10T12:31:00Z">
            <w:rPr/>
          </w:rPrChange>
        </w:rPr>
        <w:t>R27.L (</w:t>
      </w:r>
      <w:r w:rsidR="009673E3" w:rsidRPr="002B42A7">
        <w:rPr>
          <w:rFonts w:ascii="Times New Roman" w:hAnsi="Times New Roman" w:cs="Times New Roman"/>
          <w:noProof/>
          <w:rPrChange w:id="12555" w:author="Ruijie Xu" w:date="2022-03-10T12:31:00Z">
            <w:rPr>
              <w:noProof/>
            </w:rPr>
          </w:rPrChange>
        </w:rPr>
        <w:drawing>
          <wp:inline distT="0" distB="0" distL="0" distR="0" wp14:anchorId="1691E77D" wp14:editId="20DE2B1F">
            <wp:extent cx="135230" cy="135255"/>
            <wp:effectExtent l="0" t="0" r="5080" b="444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rotWithShape="1">
                    <a:blip r:embed="rId20">
                      <a:extLst>
                        <a:ext uri="{28A0092B-C50C-407E-A947-70E740481C1C}">
                          <a14:useLocalDpi xmlns:a14="http://schemas.microsoft.com/office/drawing/2010/main" val="0"/>
                        </a:ext>
                      </a:extLst>
                    </a:blip>
                    <a:srcRect l="19824" t="16704" r="16662" b="16238"/>
                    <a:stretch/>
                  </pic:blipFill>
                  <pic:spPr bwMode="auto">
                    <a:xfrm>
                      <a:off x="0" y="0"/>
                      <a:ext cx="136494" cy="136519"/>
                    </a:xfrm>
                    <a:prstGeom prst="rect">
                      <a:avLst/>
                    </a:prstGeom>
                    <a:ln>
                      <a:noFill/>
                    </a:ln>
                    <a:extLst>
                      <a:ext uri="{53640926-AAD7-44D8-BBD7-CCE9431645EC}">
                        <a14:shadowObscured xmlns:a14="http://schemas.microsoft.com/office/drawing/2010/main"/>
                      </a:ext>
                    </a:extLst>
                  </pic:spPr>
                </pic:pic>
              </a:graphicData>
            </a:graphic>
          </wp:inline>
        </w:drawing>
      </w:r>
      <w:r w:rsidR="009673E3" w:rsidRPr="002B42A7">
        <w:rPr>
          <w:rFonts w:ascii="Times New Roman" w:hAnsi="Times New Roman" w:cs="Times New Roman"/>
          <w:rPrChange w:id="12556" w:author="Ruijie Xu" w:date="2022-03-10T12:31:00Z">
            <w:rPr/>
          </w:rPrChange>
        </w:rPr>
        <w:t>), R28.L (</w:t>
      </w:r>
      <w:r w:rsidR="009673E3" w:rsidRPr="002B42A7">
        <w:rPr>
          <w:rFonts w:ascii="Times New Roman" w:hAnsi="Times New Roman" w:cs="Times New Roman"/>
          <w:noProof/>
          <w:rPrChange w:id="12557" w:author="Ruijie Xu" w:date="2022-03-10T12:31:00Z">
            <w:rPr>
              <w:noProof/>
            </w:rPr>
          </w:rPrChange>
        </w:rPr>
        <w:drawing>
          <wp:inline distT="0" distB="0" distL="0" distR="0" wp14:anchorId="0EACD049" wp14:editId="16BF4BAD">
            <wp:extent cx="165100" cy="1397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21">
                      <a:extLst>
                        <a:ext uri="{28A0092B-C50C-407E-A947-70E740481C1C}">
                          <a14:useLocalDpi xmlns:a14="http://schemas.microsoft.com/office/drawing/2010/main" val="0"/>
                        </a:ext>
                      </a:extLst>
                    </a:blip>
                    <a:stretch>
                      <a:fillRect/>
                    </a:stretch>
                  </pic:blipFill>
                  <pic:spPr>
                    <a:xfrm>
                      <a:off x="0" y="0"/>
                      <a:ext cx="165100" cy="139700"/>
                    </a:xfrm>
                    <a:prstGeom prst="rect">
                      <a:avLst/>
                    </a:prstGeom>
                  </pic:spPr>
                </pic:pic>
              </a:graphicData>
            </a:graphic>
          </wp:inline>
        </w:drawing>
      </w:r>
      <w:r w:rsidR="009673E3" w:rsidRPr="002B42A7">
        <w:rPr>
          <w:rFonts w:ascii="Times New Roman" w:hAnsi="Times New Roman" w:cs="Times New Roman"/>
          <w:rPrChange w:id="12558" w:author="Ruijie Xu" w:date="2022-03-10T12:31:00Z">
            <w:rPr/>
          </w:rPrChange>
        </w:rPr>
        <w:t xml:space="preserve">), </w:t>
      </w:r>
      <w:r w:rsidRPr="002B42A7">
        <w:rPr>
          <w:rFonts w:ascii="Times New Roman" w:hAnsi="Times New Roman" w:cs="Times New Roman"/>
          <w:rPrChange w:id="12559" w:author="Ruijie Xu" w:date="2022-03-10T12:31:00Z">
            <w:rPr/>
          </w:rPrChange>
        </w:rPr>
        <w:t>R2</w:t>
      </w:r>
      <w:r w:rsidR="009673E3" w:rsidRPr="002B42A7">
        <w:rPr>
          <w:rFonts w:ascii="Times New Roman" w:hAnsi="Times New Roman" w:cs="Times New Roman"/>
          <w:rPrChange w:id="12560" w:author="Ruijie Xu" w:date="2022-03-10T12:31:00Z">
            <w:rPr/>
          </w:rPrChange>
        </w:rPr>
        <w:t>2.</w:t>
      </w:r>
      <w:r w:rsidRPr="002B42A7">
        <w:rPr>
          <w:rFonts w:ascii="Times New Roman" w:hAnsi="Times New Roman" w:cs="Times New Roman"/>
          <w:rPrChange w:id="12561" w:author="Ruijie Xu" w:date="2022-03-10T12:31:00Z">
            <w:rPr/>
          </w:rPrChange>
        </w:rPr>
        <w:t>S (</w:t>
      </w:r>
      <w:r w:rsidR="009673E3" w:rsidRPr="002B42A7">
        <w:rPr>
          <w:rFonts w:ascii="Times New Roman" w:hAnsi="Times New Roman" w:cs="Times New Roman"/>
          <w:noProof/>
          <w:rPrChange w:id="12562" w:author="Ruijie Xu" w:date="2022-03-10T12:31:00Z">
            <w:rPr>
              <w:noProof/>
            </w:rPr>
          </w:rPrChange>
        </w:rPr>
        <w:drawing>
          <wp:inline distT="0" distB="0" distL="0" distR="0" wp14:anchorId="5E51A8F7" wp14:editId="004367F2">
            <wp:extent cx="135467" cy="162560"/>
            <wp:effectExtent l="0" t="0" r="4445" b="254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22">
                      <a:extLst>
                        <a:ext uri="{28A0092B-C50C-407E-A947-70E740481C1C}">
                          <a14:useLocalDpi xmlns:a14="http://schemas.microsoft.com/office/drawing/2010/main" val="0"/>
                        </a:ext>
                      </a:extLst>
                    </a:blip>
                    <a:stretch>
                      <a:fillRect/>
                    </a:stretch>
                  </pic:blipFill>
                  <pic:spPr>
                    <a:xfrm>
                      <a:off x="0" y="0"/>
                      <a:ext cx="135467" cy="162560"/>
                    </a:xfrm>
                    <a:prstGeom prst="rect">
                      <a:avLst/>
                    </a:prstGeom>
                  </pic:spPr>
                </pic:pic>
              </a:graphicData>
            </a:graphic>
          </wp:inline>
        </w:drawing>
      </w:r>
      <w:r w:rsidRPr="002B42A7">
        <w:rPr>
          <w:rFonts w:ascii="Times New Roman" w:hAnsi="Times New Roman" w:cs="Times New Roman"/>
          <w:rPrChange w:id="12563" w:author="Ruijie Xu" w:date="2022-03-10T12:31:00Z">
            <w:rPr/>
          </w:rPrChange>
        </w:rPr>
        <w:t>), R2</w:t>
      </w:r>
      <w:r w:rsidR="009673E3" w:rsidRPr="002B42A7">
        <w:rPr>
          <w:rFonts w:ascii="Times New Roman" w:hAnsi="Times New Roman" w:cs="Times New Roman"/>
          <w:rPrChange w:id="12564" w:author="Ruijie Xu" w:date="2022-03-10T12:31:00Z">
            <w:rPr/>
          </w:rPrChange>
        </w:rPr>
        <w:t>6.S</w:t>
      </w:r>
      <w:r w:rsidRPr="002B42A7">
        <w:rPr>
          <w:rFonts w:ascii="Times New Roman" w:hAnsi="Times New Roman" w:cs="Times New Roman"/>
          <w:rPrChange w:id="12565" w:author="Ruijie Xu" w:date="2022-03-10T12:31:00Z">
            <w:rPr/>
          </w:rPrChange>
        </w:rPr>
        <w:t xml:space="preserve"> (</w:t>
      </w:r>
      <w:r w:rsidR="00503F2A" w:rsidRPr="002B42A7">
        <w:rPr>
          <w:rFonts w:ascii="Times New Roman" w:hAnsi="Times New Roman" w:cs="Times New Roman"/>
          <w:noProof/>
          <w:rPrChange w:id="12566" w:author="Ruijie Xu" w:date="2022-03-10T12:31:00Z">
            <w:rPr>
              <w:noProof/>
            </w:rPr>
          </w:rPrChange>
        </w:rPr>
        <w:drawing>
          <wp:inline distT="0" distB="0" distL="0" distR="0" wp14:anchorId="428B2CB3" wp14:editId="0C3AD8C6">
            <wp:extent cx="118533" cy="143933"/>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rotWithShape="1">
                    <a:blip r:embed="rId23">
                      <a:extLst>
                        <a:ext uri="{28A0092B-C50C-407E-A947-70E740481C1C}">
                          <a14:useLocalDpi xmlns:a14="http://schemas.microsoft.com/office/drawing/2010/main" val="0"/>
                        </a:ext>
                      </a:extLst>
                    </a:blip>
                    <a:srcRect l="22221" t="8889" r="-277" b="15286"/>
                    <a:stretch/>
                  </pic:blipFill>
                  <pic:spPr bwMode="auto">
                    <a:xfrm>
                      <a:off x="0" y="0"/>
                      <a:ext cx="118958" cy="144448"/>
                    </a:xfrm>
                    <a:prstGeom prst="rect">
                      <a:avLst/>
                    </a:prstGeom>
                    <a:ln>
                      <a:noFill/>
                    </a:ln>
                    <a:extLst>
                      <a:ext uri="{53640926-AAD7-44D8-BBD7-CCE9431645EC}">
                        <a14:shadowObscured xmlns:a14="http://schemas.microsoft.com/office/drawing/2010/main"/>
                      </a:ext>
                    </a:extLst>
                  </pic:spPr>
                </pic:pic>
              </a:graphicData>
            </a:graphic>
          </wp:inline>
        </w:drawing>
      </w:r>
      <w:r w:rsidRPr="002B42A7">
        <w:rPr>
          <w:rFonts w:ascii="Times New Roman" w:hAnsi="Times New Roman" w:cs="Times New Roman"/>
          <w:rPrChange w:id="12567" w:author="Ruijie Xu" w:date="2022-03-10T12:31:00Z">
            <w:rPr/>
          </w:rPrChange>
        </w:rPr>
        <w:t>), R27</w:t>
      </w:r>
      <w:r w:rsidR="00503F2A" w:rsidRPr="002B42A7">
        <w:rPr>
          <w:rFonts w:ascii="Times New Roman" w:hAnsi="Times New Roman" w:cs="Times New Roman"/>
          <w:rPrChange w:id="12568" w:author="Ruijie Xu" w:date="2022-03-10T12:31:00Z">
            <w:rPr/>
          </w:rPrChange>
        </w:rPr>
        <w:t>.S</w:t>
      </w:r>
      <w:r w:rsidRPr="002B42A7">
        <w:rPr>
          <w:rFonts w:ascii="Times New Roman" w:hAnsi="Times New Roman" w:cs="Times New Roman"/>
          <w:rPrChange w:id="12569" w:author="Ruijie Xu" w:date="2022-03-10T12:31:00Z">
            <w:rPr/>
          </w:rPrChange>
        </w:rPr>
        <w:t xml:space="preserve"> (</w:t>
      </w:r>
      <w:r w:rsidR="00503F2A" w:rsidRPr="002B42A7">
        <w:rPr>
          <w:rFonts w:ascii="Times New Roman" w:hAnsi="Times New Roman" w:cs="Times New Roman"/>
          <w:noProof/>
          <w:rPrChange w:id="12570" w:author="Ruijie Xu" w:date="2022-03-10T12:31:00Z">
            <w:rPr>
              <w:noProof/>
            </w:rPr>
          </w:rPrChange>
        </w:rPr>
        <w:drawing>
          <wp:inline distT="0" distB="0" distL="0" distR="0" wp14:anchorId="311BA68C" wp14:editId="04C158CF">
            <wp:extent cx="118533" cy="1524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rotWithShape="1">
                    <a:blip r:embed="rId24">
                      <a:extLst>
                        <a:ext uri="{28A0092B-C50C-407E-A947-70E740481C1C}">
                          <a14:useLocalDpi xmlns:a14="http://schemas.microsoft.com/office/drawing/2010/main" val="0"/>
                        </a:ext>
                      </a:extLst>
                    </a:blip>
                    <a:srcRect l="16667" t="4762" r="5360" b="9310"/>
                    <a:stretch/>
                  </pic:blipFill>
                  <pic:spPr bwMode="auto">
                    <a:xfrm>
                      <a:off x="0" y="0"/>
                      <a:ext cx="118830" cy="152782"/>
                    </a:xfrm>
                    <a:prstGeom prst="rect">
                      <a:avLst/>
                    </a:prstGeom>
                    <a:ln>
                      <a:noFill/>
                    </a:ln>
                    <a:extLst>
                      <a:ext uri="{53640926-AAD7-44D8-BBD7-CCE9431645EC}">
                        <a14:shadowObscured xmlns:a14="http://schemas.microsoft.com/office/drawing/2010/main"/>
                      </a:ext>
                    </a:extLst>
                  </pic:spPr>
                </pic:pic>
              </a:graphicData>
            </a:graphic>
          </wp:inline>
        </w:drawing>
      </w:r>
      <w:r w:rsidRPr="002B42A7">
        <w:rPr>
          <w:rFonts w:ascii="Times New Roman" w:hAnsi="Times New Roman" w:cs="Times New Roman"/>
          <w:rPrChange w:id="12571" w:author="Ruijie Xu" w:date="2022-03-10T12:31:00Z">
            <w:rPr/>
          </w:rPrChange>
        </w:rPr>
        <w:t xml:space="preserve"> ), R2</w:t>
      </w:r>
      <w:r w:rsidR="00503F2A" w:rsidRPr="002B42A7">
        <w:rPr>
          <w:rFonts w:ascii="Times New Roman" w:hAnsi="Times New Roman" w:cs="Times New Roman"/>
          <w:rPrChange w:id="12572" w:author="Ruijie Xu" w:date="2022-03-10T12:31:00Z">
            <w:rPr/>
          </w:rPrChange>
        </w:rPr>
        <w:t>8.</w:t>
      </w:r>
      <w:r w:rsidRPr="002B42A7">
        <w:rPr>
          <w:rFonts w:ascii="Times New Roman" w:hAnsi="Times New Roman" w:cs="Times New Roman"/>
          <w:rPrChange w:id="12573" w:author="Ruijie Xu" w:date="2022-03-10T12:31:00Z">
            <w:rPr/>
          </w:rPrChange>
        </w:rPr>
        <w:t>S (</w:t>
      </w:r>
      <w:r w:rsidR="00503F2A" w:rsidRPr="002B42A7">
        <w:rPr>
          <w:rFonts w:ascii="Times New Roman" w:hAnsi="Times New Roman" w:cs="Times New Roman"/>
          <w:noProof/>
          <w:rPrChange w:id="12574" w:author="Ruijie Xu" w:date="2022-03-10T12:31:00Z">
            <w:rPr>
              <w:noProof/>
            </w:rPr>
          </w:rPrChange>
        </w:rPr>
        <w:drawing>
          <wp:inline distT="0" distB="0" distL="0" distR="0" wp14:anchorId="7D72B4E1" wp14:editId="34D0FE78">
            <wp:extent cx="100939" cy="134197"/>
            <wp:effectExtent l="0" t="0" r="1270" b="571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rotWithShape="1">
                    <a:blip r:embed="rId25">
                      <a:extLst>
                        <a:ext uri="{28A0092B-C50C-407E-A947-70E740481C1C}">
                          <a14:useLocalDpi xmlns:a14="http://schemas.microsoft.com/office/drawing/2010/main" val="0"/>
                        </a:ext>
                      </a:extLst>
                    </a:blip>
                    <a:srcRect l="29338" t="4085" r="9312" b="19790"/>
                    <a:stretch/>
                  </pic:blipFill>
                  <pic:spPr bwMode="auto">
                    <a:xfrm>
                      <a:off x="0" y="0"/>
                      <a:ext cx="101794" cy="135334"/>
                    </a:xfrm>
                    <a:prstGeom prst="rect">
                      <a:avLst/>
                    </a:prstGeom>
                    <a:ln>
                      <a:noFill/>
                    </a:ln>
                    <a:extLst>
                      <a:ext uri="{53640926-AAD7-44D8-BBD7-CCE9431645EC}">
                        <a14:shadowObscured xmlns:a14="http://schemas.microsoft.com/office/drawing/2010/main"/>
                      </a:ext>
                    </a:extLst>
                  </pic:spPr>
                </pic:pic>
              </a:graphicData>
            </a:graphic>
          </wp:inline>
        </w:drawing>
      </w:r>
      <w:r w:rsidRPr="002B42A7">
        <w:rPr>
          <w:rFonts w:ascii="Times New Roman" w:hAnsi="Times New Roman" w:cs="Times New Roman"/>
          <w:rPrChange w:id="12575" w:author="Ruijie Xu" w:date="2022-03-10T12:31:00Z">
            <w:rPr/>
          </w:rPrChange>
        </w:rPr>
        <w:t>)</w:t>
      </w:r>
      <w:r w:rsidR="00503F2A" w:rsidRPr="002B42A7">
        <w:rPr>
          <w:rFonts w:ascii="Times New Roman" w:hAnsi="Times New Roman" w:cs="Times New Roman"/>
          <w:rPrChange w:id="12576" w:author="Ruijie Xu" w:date="2022-03-10T12:31:00Z">
            <w:rPr/>
          </w:rPrChange>
        </w:rPr>
        <w:t>.</w:t>
      </w:r>
      <w:r w:rsidRPr="002B42A7">
        <w:rPr>
          <w:rFonts w:ascii="Times New Roman" w:hAnsi="Times New Roman" w:cs="Times New Roman"/>
          <w:rPrChange w:id="12577" w:author="Ruijie Xu" w:date="2022-03-10T12:31:00Z">
            <w:rPr/>
          </w:rPrChange>
        </w:rPr>
        <w:t xml:space="preserve"> </w:t>
      </w:r>
    </w:p>
    <w:tbl>
      <w:tblPr>
        <w:tblpPr w:leftFromText="180" w:rightFromText="180" w:vertAnchor="text" w:tblpY="1"/>
        <w:tblOverlap w:val="never"/>
        <w:tblW w:w="9026" w:type="dxa"/>
        <w:tblCellMar>
          <w:left w:w="0" w:type="dxa"/>
          <w:right w:w="0" w:type="dxa"/>
        </w:tblCellMar>
        <w:tblLook w:val="04A0" w:firstRow="1" w:lastRow="0" w:firstColumn="1" w:lastColumn="0" w:noHBand="0" w:noVBand="1"/>
      </w:tblPr>
      <w:tblGrid>
        <w:gridCol w:w="1422"/>
        <w:gridCol w:w="1998"/>
        <w:gridCol w:w="1890"/>
        <w:gridCol w:w="1713"/>
        <w:gridCol w:w="2003"/>
      </w:tblGrid>
      <w:tr w:rsidR="002A2A74" w:rsidRPr="002B42A7" w:rsidDel="00761DB2" w14:paraId="6C98AEB6" w14:textId="3EA02197" w:rsidTr="0045618D">
        <w:trPr>
          <w:trHeight w:val="335"/>
          <w:del w:id="12578" w:author="Ruijie Xu" w:date="2022-02-02T14:44:00Z"/>
        </w:trPr>
        <w:tc>
          <w:tcPr>
            <w:tcW w:w="1422" w:type="dxa"/>
            <w:tcBorders>
              <w:top w:val="single" w:sz="4" w:space="0" w:color="auto"/>
              <w:left w:val="nil"/>
              <w:right w:val="nil"/>
            </w:tcBorders>
            <w:shd w:val="clear" w:color="auto" w:fill="auto"/>
            <w:tcMar>
              <w:top w:w="15" w:type="dxa"/>
              <w:left w:w="108" w:type="dxa"/>
              <w:bottom w:w="0" w:type="dxa"/>
              <w:right w:w="108" w:type="dxa"/>
            </w:tcMar>
            <w:hideMark/>
          </w:tcPr>
          <w:bookmarkEnd w:id="12526"/>
          <w:bookmarkEnd w:id="12527"/>
          <w:p w14:paraId="523263B3" w14:textId="5E3066FC" w:rsidR="002A2A74" w:rsidRPr="002B42A7" w:rsidDel="00761DB2" w:rsidRDefault="002A2A74" w:rsidP="00A565FA">
            <w:pPr>
              <w:spacing w:line="480" w:lineRule="auto"/>
              <w:rPr>
                <w:del w:id="12579" w:author="Ruijie Xu" w:date="2022-02-02T14:44:00Z"/>
                <w:rFonts w:ascii="Times New Roman" w:hAnsi="Times New Roman" w:cs="Times New Roman"/>
                <w:rPrChange w:id="12580" w:author="Ruijie Xu" w:date="2022-03-10T12:31:00Z">
                  <w:rPr>
                    <w:del w:id="12581" w:author="Ruijie Xu" w:date="2022-02-02T14:44:00Z"/>
                  </w:rPr>
                </w:rPrChange>
              </w:rPr>
            </w:pPr>
            <w:del w:id="12582" w:author="Ruijie Xu" w:date="2022-02-02T14:44:00Z">
              <w:r w:rsidRPr="002B42A7" w:rsidDel="00761DB2">
                <w:rPr>
                  <w:rFonts w:ascii="Times New Roman" w:hAnsi="Times New Roman" w:cs="Times New Roman"/>
                  <w:rPrChange w:id="12583" w:author="Ruijie Xu" w:date="2022-03-10T12:31:00Z">
                    <w:rPr/>
                  </w:rPrChange>
                </w:rPr>
                <w:delText>Sample ID</w:delText>
              </w:r>
            </w:del>
          </w:p>
        </w:tc>
        <w:tc>
          <w:tcPr>
            <w:tcW w:w="1998" w:type="dxa"/>
            <w:tcBorders>
              <w:top w:val="single" w:sz="4" w:space="0" w:color="auto"/>
              <w:left w:val="nil"/>
              <w:right w:val="nil"/>
            </w:tcBorders>
          </w:tcPr>
          <w:p w14:paraId="7227A54A" w14:textId="4BCCA799" w:rsidR="002A2A74" w:rsidRPr="002B42A7" w:rsidDel="00761DB2" w:rsidRDefault="002A2A74" w:rsidP="00A565FA">
            <w:pPr>
              <w:spacing w:line="480" w:lineRule="auto"/>
              <w:rPr>
                <w:del w:id="12584" w:author="Ruijie Xu" w:date="2022-02-02T14:44:00Z"/>
                <w:rFonts w:ascii="Times New Roman" w:hAnsi="Times New Roman" w:cs="Times New Roman"/>
                <w:rPrChange w:id="12585" w:author="Ruijie Xu" w:date="2022-03-10T12:31:00Z">
                  <w:rPr>
                    <w:del w:id="12586" w:author="Ruijie Xu" w:date="2022-02-02T14:44:00Z"/>
                  </w:rPr>
                </w:rPrChange>
              </w:rPr>
            </w:pPr>
            <w:del w:id="12587" w:author="Ruijie Xu" w:date="2022-02-02T14:44:00Z">
              <w:r w:rsidRPr="002B42A7" w:rsidDel="00761DB2">
                <w:rPr>
                  <w:rFonts w:ascii="Times New Roman" w:hAnsi="Times New Roman" w:cs="Times New Roman"/>
                  <w:rPrChange w:id="12588" w:author="Ruijie Xu" w:date="2022-03-10T12:31:00Z">
                    <w:rPr/>
                  </w:rPrChange>
                </w:rPr>
                <w:delText>Kraken2</w:delText>
              </w:r>
            </w:del>
          </w:p>
        </w:tc>
        <w:tc>
          <w:tcPr>
            <w:tcW w:w="1890" w:type="dxa"/>
            <w:tcBorders>
              <w:top w:val="single" w:sz="4" w:space="0" w:color="auto"/>
              <w:left w:val="nil"/>
              <w:right w:val="nil"/>
            </w:tcBorders>
          </w:tcPr>
          <w:p w14:paraId="75FCEADC" w14:textId="7BD13433" w:rsidR="002A2A74" w:rsidRPr="002B42A7" w:rsidDel="00761DB2" w:rsidRDefault="002A2A74" w:rsidP="00A565FA">
            <w:pPr>
              <w:spacing w:line="480" w:lineRule="auto"/>
              <w:rPr>
                <w:del w:id="12589" w:author="Ruijie Xu" w:date="2022-02-02T14:44:00Z"/>
                <w:rFonts w:ascii="Times New Roman" w:hAnsi="Times New Roman" w:cs="Times New Roman"/>
                <w:rPrChange w:id="12590" w:author="Ruijie Xu" w:date="2022-03-10T12:31:00Z">
                  <w:rPr>
                    <w:del w:id="12591" w:author="Ruijie Xu" w:date="2022-02-02T14:44:00Z"/>
                  </w:rPr>
                </w:rPrChange>
              </w:rPr>
            </w:pPr>
            <w:del w:id="12592" w:author="Ruijie Xu" w:date="2022-02-02T14:44:00Z">
              <w:r w:rsidRPr="002B42A7" w:rsidDel="00761DB2">
                <w:rPr>
                  <w:rFonts w:ascii="Times New Roman" w:hAnsi="Times New Roman" w:cs="Times New Roman"/>
                  <w:rPrChange w:id="12593" w:author="Ruijie Xu" w:date="2022-03-10T12:31:00Z">
                    <w:rPr/>
                  </w:rPrChange>
                </w:rPr>
                <w:delText>CLARK</w:delText>
              </w:r>
            </w:del>
          </w:p>
        </w:tc>
        <w:tc>
          <w:tcPr>
            <w:tcW w:w="1713" w:type="dxa"/>
            <w:tcBorders>
              <w:top w:val="single" w:sz="4" w:space="0" w:color="auto"/>
              <w:left w:val="nil"/>
              <w:right w:val="nil"/>
            </w:tcBorders>
          </w:tcPr>
          <w:p w14:paraId="02CAF82E" w14:textId="750009C9" w:rsidR="002A2A74" w:rsidRPr="002B42A7" w:rsidDel="00761DB2" w:rsidRDefault="00587076" w:rsidP="00A565FA">
            <w:pPr>
              <w:spacing w:line="480" w:lineRule="auto"/>
              <w:rPr>
                <w:del w:id="12594" w:author="Ruijie Xu" w:date="2022-02-02T14:44:00Z"/>
                <w:rFonts w:ascii="Times New Roman" w:hAnsi="Times New Roman" w:cs="Times New Roman"/>
                <w:rPrChange w:id="12595" w:author="Ruijie Xu" w:date="2022-03-10T12:31:00Z">
                  <w:rPr>
                    <w:del w:id="12596" w:author="Ruijie Xu" w:date="2022-02-02T14:44:00Z"/>
                  </w:rPr>
                </w:rPrChange>
              </w:rPr>
            </w:pPr>
            <w:del w:id="12597" w:author="Ruijie Xu" w:date="2022-02-02T14:44:00Z">
              <w:r w:rsidRPr="002B42A7" w:rsidDel="00761DB2">
                <w:rPr>
                  <w:rFonts w:ascii="Times New Roman" w:hAnsi="Times New Roman" w:cs="Times New Roman"/>
                  <w:rPrChange w:id="12598" w:author="Ruijie Xu" w:date="2022-03-10T12:31:00Z">
                    <w:rPr/>
                  </w:rPrChange>
                </w:rPr>
                <w:delText>CLARK-s</w:delText>
              </w:r>
            </w:del>
          </w:p>
        </w:tc>
        <w:tc>
          <w:tcPr>
            <w:tcW w:w="2003" w:type="dxa"/>
            <w:tcBorders>
              <w:top w:val="single" w:sz="4" w:space="0" w:color="auto"/>
              <w:left w:val="nil"/>
              <w:right w:val="nil"/>
            </w:tcBorders>
            <w:shd w:val="clear" w:color="auto" w:fill="auto"/>
            <w:tcMar>
              <w:top w:w="15" w:type="dxa"/>
              <w:left w:w="108" w:type="dxa"/>
              <w:bottom w:w="0" w:type="dxa"/>
              <w:right w:w="108" w:type="dxa"/>
            </w:tcMar>
            <w:hideMark/>
          </w:tcPr>
          <w:p w14:paraId="3F9FB2BC" w14:textId="76CA0148" w:rsidR="002A2A74" w:rsidRPr="002B42A7" w:rsidDel="00761DB2" w:rsidRDefault="002A2A74" w:rsidP="00A565FA">
            <w:pPr>
              <w:spacing w:line="480" w:lineRule="auto"/>
              <w:rPr>
                <w:del w:id="12599" w:author="Ruijie Xu" w:date="2022-02-02T14:44:00Z"/>
                <w:rFonts w:ascii="Times New Roman" w:hAnsi="Times New Roman" w:cs="Times New Roman"/>
                <w:rPrChange w:id="12600" w:author="Ruijie Xu" w:date="2022-03-10T12:31:00Z">
                  <w:rPr>
                    <w:del w:id="12601" w:author="Ruijie Xu" w:date="2022-02-02T14:44:00Z"/>
                  </w:rPr>
                </w:rPrChange>
              </w:rPr>
            </w:pPr>
            <w:del w:id="12602" w:author="Ruijie Xu" w:date="2022-02-02T14:44:00Z">
              <w:r w:rsidRPr="002B42A7" w:rsidDel="00761DB2">
                <w:rPr>
                  <w:rFonts w:ascii="Times New Roman" w:hAnsi="Times New Roman" w:cs="Times New Roman"/>
                  <w:rPrChange w:id="12603" w:author="Ruijie Xu" w:date="2022-03-10T12:31:00Z">
                    <w:rPr/>
                  </w:rPrChange>
                </w:rPr>
                <w:delText>PCR/DFA/Culture</w:delText>
              </w:r>
            </w:del>
          </w:p>
        </w:tc>
      </w:tr>
      <w:tr w:rsidR="002A2A74" w:rsidRPr="002B42A7" w:rsidDel="00761DB2" w14:paraId="68DB364A" w14:textId="578F841E" w:rsidTr="0045618D">
        <w:trPr>
          <w:trHeight w:val="262"/>
          <w:del w:id="12604" w:author="Ruijie Xu" w:date="2022-02-02T14:44:00Z"/>
        </w:trPr>
        <w:tc>
          <w:tcPr>
            <w:tcW w:w="1422" w:type="dxa"/>
            <w:tcBorders>
              <w:left w:val="nil"/>
              <w:bottom w:val="nil"/>
              <w:right w:val="nil"/>
            </w:tcBorders>
            <w:shd w:val="clear" w:color="auto" w:fill="auto"/>
            <w:tcMar>
              <w:top w:w="15" w:type="dxa"/>
              <w:left w:w="108" w:type="dxa"/>
              <w:bottom w:w="0" w:type="dxa"/>
              <w:right w:w="108" w:type="dxa"/>
            </w:tcMar>
          </w:tcPr>
          <w:p w14:paraId="387379D9" w14:textId="20357034" w:rsidR="002A2A74" w:rsidRPr="002B42A7" w:rsidDel="00761DB2" w:rsidRDefault="002A2A74" w:rsidP="00A565FA">
            <w:pPr>
              <w:spacing w:line="480" w:lineRule="auto"/>
              <w:rPr>
                <w:del w:id="12605" w:author="Ruijie Xu" w:date="2022-02-02T14:44:00Z"/>
                <w:rFonts w:ascii="Times New Roman" w:hAnsi="Times New Roman" w:cs="Times New Roman"/>
                <w:rPrChange w:id="12606" w:author="Ruijie Xu" w:date="2022-03-10T12:31:00Z">
                  <w:rPr>
                    <w:del w:id="12607" w:author="Ruijie Xu" w:date="2022-02-02T14:44:00Z"/>
                  </w:rPr>
                </w:rPrChange>
              </w:rPr>
            </w:pPr>
          </w:p>
        </w:tc>
        <w:tc>
          <w:tcPr>
            <w:tcW w:w="5601" w:type="dxa"/>
            <w:gridSpan w:val="3"/>
            <w:tcBorders>
              <w:left w:val="nil"/>
              <w:bottom w:val="nil"/>
              <w:right w:val="nil"/>
            </w:tcBorders>
          </w:tcPr>
          <w:p w14:paraId="41164BE1" w14:textId="4D7A9491" w:rsidR="002A2A74" w:rsidRPr="002B42A7" w:rsidDel="00761DB2" w:rsidRDefault="002A2A74" w:rsidP="00A565FA">
            <w:pPr>
              <w:spacing w:line="480" w:lineRule="auto"/>
              <w:rPr>
                <w:del w:id="12608" w:author="Ruijie Xu" w:date="2022-02-02T14:44:00Z"/>
                <w:rFonts w:ascii="Times New Roman" w:hAnsi="Times New Roman" w:cs="Times New Roman"/>
                <w:rPrChange w:id="12609" w:author="Ruijie Xu" w:date="2022-03-10T12:31:00Z">
                  <w:rPr>
                    <w:del w:id="12610" w:author="Ruijie Xu" w:date="2022-02-02T14:44:00Z"/>
                  </w:rPr>
                </w:rPrChange>
              </w:rPr>
            </w:pPr>
            <w:del w:id="12611" w:author="Ruijie Xu" w:date="2022-02-02T14:44:00Z">
              <w:r w:rsidRPr="002B42A7" w:rsidDel="00761DB2">
                <w:rPr>
                  <w:rFonts w:ascii="Times New Roman" w:hAnsi="Times New Roman" w:cs="Times New Roman"/>
                  <w:rPrChange w:id="12612" w:author="Ruijie Xu" w:date="2022-03-10T12:31:00Z">
                    <w:rPr/>
                  </w:rPrChange>
                </w:rPr>
                <w:delText>Absolute (Relative %) No. Reads</w:delText>
              </w:r>
            </w:del>
          </w:p>
        </w:tc>
        <w:tc>
          <w:tcPr>
            <w:tcW w:w="2003" w:type="dxa"/>
            <w:tcBorders>
              <w:left w:val="nil"/>
              <w:bottom w:val="nil"/>
              <w:right w:val="nil"/>
            </w:tcBorders>
            <w:shd w:val="clear" w:color="auto" w:fill="auto"/>
            <w:tcMar>
              <w:top w:w="15" w:type="dxa"/>
              <w:left w:w="108" w:type="dxa"/>
              <w:bottom w:w="0" w:type="dxa"/>
              <w:right w:w="108" w:type="dxa"/>
            </w:tcMar>
          </w:tcPr>
          <w:p w14:paraId="0F69CC9C" w14:textId="72A24DCC" w:rsidR="002A2A74" w:rsidRPr="002B42A7" w:rsidDel="00761DB2" w:rsidRDefault="002A2A74" w:rsidP="00A565FA">
            <w:pPr>
              <w:spacing w:line="480" w:lineRule="auto"/>
              <w:rPr>
                <w:del w:id="12613" w:author="Ruijie Xu" w:date="2022-02-02T14:44:00Z"/>
                <w:rFonts w:ascii="Times New Roman" w:hAnsi="Times New Roman" w:cs="Times New Roman"/>
                <w:rPrChange w:id="12614" w:author="Ruijie Xu" w:date="2022-03-10T12:31:00Z">
                  <w:rPr>
                    <w:del w:id="12615" w:author="Ruijie Xu" w:date="2022-02-02T14:44:00Z"/>
                  </w:rPr>
                </w:rPrChange>
              </w:rPr>
            </w:pPr>
          </w:p>
        </w:tc>
      </w:tr>
      <w:tr w:rsidR="002A2A74" w:rsidRPr="002B42A7" w:rsidDel="00761DB2" w14:paraId="1549FC68" w14:textId="2FFF035F" w:rsidTr="0045618D">
        <w:trPr>
          <w:trHeight w:val="511"/>
          <w:del w:id="12616" w:author="Ruijie Xu" w:date="2022-02-02T14:44:00Z"/>
        </w:trPr>
        <w:tc>
          <w:tcPr>
            <w:tcW w:w="1422"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3CBEA8DF" w14:textId="35AE290E" w:rsidR="002A2A74" w:rsidRPr="002B42A7" w:rsidDel="00761DB2" w:rsidRDefault="002A2A74" w:rsidP="00A565FA">
            <w:pPr>
              <w:spacing w:line="480" w:lineRule="auto"/>
              <w:rPr>
                <w:del w:id="12617" w:author="Ruijie Xu" w:date="2022-02-02T14:44:00Z"/>
                <w:rFonts w:ascii="Times New Roman" w:hAnsi="Times New Roman" w:cs="Times New Roman"/>
                <w:rPrChange w:id="12618" w:author="Ruijie Xu" w:date="2022-03-10T12:31:00Z">
                  <w:rPr>
                    <w:del w:id="12619" w:author="Ruijie Xu" w:date="2022-02-02T14:44:00Z"/>
                  </w:rPr>
                </w:rPrChange>
              </w:rPr>
            </w:pPr>
            <w:bookmarkStart w:id="12620" w:name="_Hlk96863995"/>
            <w:del w:id="12621" w:author="Ruijie Xu" w:date="2022-02-02T14:44:00Z">
              <w:r w:rsidRPr="002B42A7" w:rsidDel="00761DB2">
                <w:rPr>
                  <w:rFonts w:ascii="Times New Roman" w:hAnsi="Times New Roman" w:cs="Times New Roman"/>
                  <w:rPrChange w:id="12622" w:author="Ruijie Xu" w:date="2022-03-10T12:31:00Z">
                    <w:rPr/>
                  </w:rPrChange>
                </w:rPr>
                <w:delText>22K</w:delText>
              </w:r>
            </w:del>
          </w:p>
        </w:tc>
        <w:tc>
          <w:tcPr>
            <w:tcW w:w="1998" w:type="dxa"/>
            <w:tcBorders>
              <w:top w:val="single" w:sz="8" w:space="0" w:color="000000"/>
              <w:left w:val="nil"/>
              <w:bottom w:val="nil"/>
              <w:right w:val="nil"/>
            </w:tcBorders>
          </w:tcPr>
          <w:p w14:paraId="796153BE" w14:textId="768DC7C9" w:rsidR="002A2A74" w:rsidRPr="002B42A7" w:rsidDel="00761DB2" w:rsidRDefault="002A2A74" w:rsidP="00A565FA">
            <w:pPr>
              <w:spacing w:line="480" w:lineRule="auto"/>
              <w:rPr>
                <w:del w:id="12623" w:author="Ruijie Xu" w:date="2022-02-02T14:44:00Z"/>
                <w:rFonts w:ascii="Times New Roman" w:hAnsi="Times New Roman" w:cs="Times New Roman"/>
                <w:rPrChange w:id="12624" w:author="Ruijie Xu" w:date="2022-03-10T12:31:00Z">
                  <w:rPr>
                    <w:del w:id="12625" w:author="Ruijie Xu" w:date="2022-02-02T14:44:00Z"/>
                  </w:rPr>
                </w:rPrChange>
              </w:rPr>
            </w:pPr>
            <w:del w:id="12626" w:author="Ruijie Xu" w:date="2022-02-02T14:44:00Z">
              <w:r w:rsidRPr="002B42A7" w:rsidDel="00761DB2">
                <w:rPr>
                  <w:rFonts w:ascii="Times New Roman" w:hAnsi="Times New Roman" w:cs="Times New Roman"/>
                  <w:rPrChange w:id="12627" w:author="Ruijie Xu" w:date="2022-03-10T12:31:00Z">
                    <w:rPr/>
                  </w:rPrChange>
                </w:rPr>
                <w:delText>53 (5.60%)*</w:delText>
              </w:r>
            </w:del>
          </w:p>
        </w:tc>
        <w:tc>
          <w:tcPr>
            <w:tcW w:w="1890" w:type="dxa"/>
            <w:tcBorders>
              <w:top w:val="single" w:sz="8" w:space="0" w:color="000000"/>
              <w:left w:val="nil"/>
              <w:bottom w:val="nil"/>
              <w:right w:val="nil"/>
            </w:tcBorders>
          </w:tcPr>
          <w:p w14:paraId="25D68CF9" w14:textId="1B36D737" w:rsidR="002A2A74" w:rsidRPr="002B42A7" w:rsidDel="00761DB2" w:rsidRDefault="002A2A74" w:rsidP="00A565FA">
            <w:pPr>
              <w:spacing w:line="480" w:lineRule="auto"/>
              <w:rPr>
                <w:del w:id="12628" w:author="Ruijie Xu" w:date="2022-02-02T14:44:00Z"/>
                <w:rFonts w:ascii="Times New Roman" w:hAnsi="Times New Roman" w:cs="Times New Roman"/>
                <w:rPrChange w:id="12629" w:author="Ruijie Xu" w:date="2022-03-10T12:31:00Z">
                  <w:rPr>
                    <w:del w:id="12630" w:author="Ruijie Xu" w:date="2022-02-02T14:44:00Z"/>
                  </w:rPr>
                </w:rPrChange>
              </w:rPr>
            </w:pPr>
            <w:del w:id="12631" w:author="Ruijie Xu" w:date="2022-02-02T14:44:00Z">
              <w:r w:rsidRPr="002B42A7" w:rsidDel="00761DB2">
                <w:rPr>
                  <w:rFonts w:ascii="Times New Roman" w:hAnsi="Times New Roman" w:cs="Times New Roman"/>
                  <w:rPrChange w:id="12632" w:author="Ruijie Xu" w:date="2022-03-10T12:31:00Z">
                    <w:rPr/>
                  </w:rPrChange>
                </w:rPr>
                <w:delText>31 (0.03%)</w:delText>
              </w:r>
            </w:del>
          </w:p>
        </w:tc>
        <w:tc>
          <w:tcPr>
            <w:tcW w:w="1713" w:type="dxa"/>
            <w:tcBorders>
              <w:top w:val="single" w:sz="8" w:space="0" w:color="000000"/>
              <w:left w:val="nil"/>
              <w:bottom w:val="nil"/>
              <w:right w:val="nil"/>
            </w:tcBorders>
          </w:tcPr>
          <w:p w14:paraId="32EAE421" w14:textId="522CCBF5" w:rsidR="002A2A74" w:rsidRPr="002B42A7" w:rsidDel="00761DB2" w:rsidRDefault="002A2A74" w:rsidP="00A565FA">
            <w:pPr>
              <w:spacing w:line="480" w:lineRule="auto"/>
              <w:rPr>
                <w:del w:id="12633" w:author="Ruijie Xu" w:date="2022-02-02T14:44:00Z"/>
                <w:rFonts w:ascii="Times New Roman" w:hAnsi="Times New Roman" w:cs="Times New Roman"/>
                <w:rPrChange w:id="12634" w:author="Ruijie Xu" w:date="2022-03-10T12:31:00Z">
                  <w:rPr>
                    <w:del w:id="12635" w:author="Ruijie Xu" w:date="2022-02-02T14:44:00Z"/>
                  </w:rPr>
                </w:rPrChange>
              </w:rPr>
            </w:pPr>
            <w:del w:id="12636" w:author="Ruijie Xu" w:date="2022-02-02T14:44:00Z">
              <w:r w:rsidRPr="002B42A7" w:rsidDel="00761DB2">
                <w:rPr>
                  <w:rFonts w:ascii="Times New Roman" w:hAnsi="Times New Roman" w:cs="Times New Roman"/>
                  <w:rPrChange w:id="12637" w:author="Ruijie Xu" w:date="2022-03-10T12:31:00Z">
                    <w:rPr/>
                  </w:rPrChange>
                </w:rPr>
                <w:delText>31 (0.15%)*</w:delText>
              </w:r>
            </w:del>
          </w:p>
        </w:tc>
        <w:tc>
          <w:tcPr>
            <w:tcW w:w="2003"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783E9E40" w14:textId="667BA1E7" w:rsidR="002A2A74" w:rsidRPr="002B42A7" w:rsidDel="00761DB2" w:rsidRDefault="002A2A74" w:rsidP="00A565FA">
            <w:pPr>
              <w:spacing w:line="480" w:lineRule="auto"/>
              <w:rPr>
                <w:del w:id="12638" w:author="Ruijie Xu" w:date="2022-02-02T14:44:00Z"/>
                <w:rFonts w:ascii="Times New Roman" w:hAnsi="Times New Roman" w:cs="Times New Roman"/>
                <w:rPrChange w:id="12639" w:author="Ruijie Xu" w:date="2022-03-10T12:31:00Z">
                  <w:rPr>
                    <w:del w:id="12640" w:author="Ruijie Xu" w:date="2022-02-02T14:44:00Z"/>
                  </w:rPr>
                </w:rPrChange>
              </w:rPr>
            </w:pPr>
            <w:del w:id="12641" w:author="Ruijie Xu" w:date="2022-02-02T14:44:00Z">
              <w:r w:rsidRPr="002B42A7" w:rsidDel="00761DB2">
                <w:rPr>
                  <w:rFonts w:ascii="Times New Roman" w:hAnsi="Times New Roman" w:cs="Times New Roman"/>
                  <w:rPrChange w:id="12642" w:author="Ruijie Xu" w:date="2022-03-10T12:31:00Z">
                    <w:rPr/>
                  </w:rPrChange>
                </w:rPr>
                <w:delText>+/+/+ *</w:delText>
              </w:r>
            </w:del>
          </w:p>
        </w:tc>
      </w:tr>
      <w:bookmarkEnd w:id="12620"/>
      <w:tr w:rsidR="002A2A74" w:rsidRPr="002B42A7" w:rsidDel="00761DB2" w14:paraId="0BF5419E" w14:textId="23DC2A42" w:rsidTr="0045618D">
        <w:trPr>
          <w:trHeight w:val="530"/>
          <w:del w:id="12643" w:author="Ruijie Xu" w:date="2022-02-02T14:44:00Z"/>
        </w:trPr>
        <w:tc>
          <w:tcPr>
            <w:tcW w:w="1422" w:type="dxa"/>
            <w:tcBorders>
              <w:top w:val="nil"/>
              <w:left w:val="nil"/>
              <w:bottom w:val="nil"/>
              <w:right w:val="nil"/>
            </w:tcBorders>
            <w:shd w:val="clear" w:color="auto" w:fill="auto"/>
            <w:tcMar>
              <w:top w:w="15" w:type="dxa"/>
              <w:left w:w="108" w:type="dxa"/>
              <w:bottom w:w="0" w:type="dxa"/>
              <w:right w:w="108" w:type="dxa"/>
            </w:tcMar>
            <w:hideMark/>
          </w:tcPr>
          <w:p w14:paraId="5264DEB2" w14:textId="26169BE0" w:rsidR="002A2A74" w:rsidRPr="002B42A7" w:rsidDel="00761DB2" w:rsidRDefault="002A2A74" w:rsidP="00A565FA">
            <w:pPr>
              <w:spacing w:line="480" w:lineRule="auto"/>
              <w:rPr>
                <w:del w:id="12644" w:author="Ruijie Xu" w:date="2022-02-02T14:44:00Z"/>
                <w:rFonts w:ascii="Times New Roman" w:hAnsi="Times New Roman" w:cs="Times New Roman"/>
                <w:rPrChange w:id="12645" w:author="Ruijie Xu" w:date="2022-03-10T12:31:00Z">
                  <w:rPr>
                    <w:del w:id="12646" w:author="Ruijie Xu" w:date="2022-02-02T14:44:00Z"/>
                  </w:rPr>
                </w:rPrChange>
              </w:rPr>
            </w:pPr>
            <w:del w:id="12647" w:author="Ruijie Xu" w:date="2022-02-02T14:44:00Z">
              <w:r w:rsidRPr="002B42A7" w:rsidDel="00761DB2">
                <w:rPr>
                  <w:rFonts w:ascii="Times New Roman" w:hAnsi="Times New Roman" w:cs="Times New Roman"/>
                  <w:rPrChange w:id="12648" w:author="Ruijie Xu" w:date="2022-03-10T12:31:00Z">
                    <w:rPr/>
                  </w:rPrChange>
                </w:rPr>
                <w:delText>26K</w:delText>
              </w:r>
            </w:del>
          </w:p>
        </w:tc>
        <w:tc>
          <w:tcPr>
            <w:tcW w:w="1998" w:type="dxa"/>
            <w:tcBorders>
              <w:top w:val="nil"/>
              <w:left w:val="nil"/>
              <w:bottom w:val="nil"/>
              <w:right w:val="nil"/>
            </w:tcBorders>
          </w:tcPr>
          <w:p w14:paraId="02C0465B" w14:textId="19B83C0A" w:rsidR="002A2A74" w:rsidRPr="002B42A7" w:rsidDel="00761DB2" w:rsidRDefault="002A2A74" w:rsidP="00A565FA">
            <w:pPr>
              <w:spacing w:line="480" w:lineRule="auto"/>
              <w:rPr>
                <w:del w:id="12649" w:author="Ruijie Xu" w:date="2022-02-02T14:44:00Z"/>
                <w:rFonts w:ascii="Times New Roman" w:hAnsi="Times New Roman" w:cs="Times New Roman"/>
                <w:rPrChange w:id="12650" w:author="Ruijie Xu" w:date="2022-03-10T12:31:00Z">
                  <w:rPr>
                    <w:del w:id="12651" w:author="Ruijie Xu" w:date="2022-02-02T14:44:00Z"/>
                  </w:rPr>
                </w:rPrChange>
              </w:rPr>
            </w:pPr>
            <w:del w:id="12652" w:author="Ruijie Xu" w:date="2022-02-02T14:44:00Z">
              <w:r w:rsidRPr="002B42A7" w:rsidDel="00761DB2">
                <w:rPr>
                  <w:rFonts w:ascii="Times New Roman" w:hAnsi="Times New Roman" w:cs="Times New Roman"/>
                  <w:rPrChange w:id="12653" w:author="Ruijie Xu" w:date="2022-03-10T12:31:00Z">
                    <w:rPr/>
                  </w:rPrChange>
                </w:rPr>
                <w:delText>0 (0%)</w:delText>
              </w:r>
            </w:del>
          </w:p>
        </w:tc>
        <w:tc>
          <w:tcPr>
            <w:tcW w:w="1890" w:type="dxa"/>
            <w:tcBorders>
              <w:top w:val="nil"/>
              <w:left w:val="nil"/>
              <w:bottom w:val="nil"/>
              <w:right w:val="nil"/>
            </w:tcBorders>
          </w:tcPr>
          <w:p w14:paraId="2557D5EB" w14:textId="042EED50" w:rsidR="002A2A74" w:rsidRPr="002B42A7" w:rsidDel="00761DB2" w:rsidRDefault="002A2A74" w:rsidP="00A565FA">
            <w:pPr>
              <w:spacing w:line="480" w:lineRule="auto"/>
              <w:rPr>
                <w:del w:id="12654" w:author="Ruijie Xu" w:date="2022-02-02T14:44:00Z"/>
                <w:rFonts w:ascii="Times New Roman" w:hAnsi="Times New Roman" w:cs="Times New Roman"/>
                <w:rPrChange w:id="12655" w:author="Ruijie Xu" w:date="2022-03-10T12:31:00Z">
                  <w:rPr>
                    <w:del w:id="12656" w:author="Ruijie Xu" w:date="2022-02-02T14:44:00Z"/>
                  </w:rPr>
                </w:rPrChange>
              </w:rPr>
            </w:pPr>
            <w:del w:id="12657" w:author="Ruijie Xu" w:date="2022-02-02T14:44:00Z">
              <w:r w:rsidRPr="002B42A7" w:rsidDel="00761DB2">
                <w:rPr>
                  <w:rFonts w:ascii="Times New Roman" w:hAnsi="Times New Roman" w:cs="Times New Roman"/>
                  <w:rPrChange w:id="12658" w:author="Ruijie Xu" w:date="2022-03-10T12:31:00Z">
                    <w:rPr/>
                  </w:rPrChange>
                </w:rPr>
                <w:delText>0 (0%)</w:delText>
              </w:r>
            </w:del>
          </w:p>
        </w:tc>
        <w:tc>
          <w:tcPr>
            <w:tcW w:w="1713" w:type="dxa"/>
            <w:tcBorders>
              <w:top w:val="nil"/>
              <w:left w:val="nil"/>
              <w:bottom w:val="nil"/>
              <w:right w:val="nil"/>
            </w:tcBorders>
          </w:tcPr>
          <w:p w14:paraId="35B66F71" w14:textId="601B6D02" w:rsidR="002A2A74" w:rsidRPr="002B42A7" w:rsidDel="00761DB2" w:rsidRDefault="002A2A74" w:rsidP="00A565FA">
            <w:pPr>
              <w:spacing w:line="480" w:lineRule="auto"/>
              <w:rPr>
                <w:del w:id="12659" w:author="Ruijie Xu" w:date="2022-02-02T14:44:00Z"/>
                <w:rFonts w:ascii="Times New Roman" w:hAnsi="Times New Roman" w:cs="Times New Roman"/>
                <w:rPrChange w:id="12660" w:author="Ruijie Xu" w:date="2022-03-10T12:31:00Z">
                  <w:rPr>
                    <w:del w:id="12661" w:author="Ruijie Xu" w:date="2022-02-02T14:44:00Z"/>
                  </w:rPr>
                </w:rPrChange>
              </w:rPr>
            </w:pPr>
            <w:del w:id="12662" w:author="Ruijie Xu" w:date="2022-02-02T14:44:00Z">
              <w:r w:rsidRPr="002B42A7" w:rsidDel="00761DB2">
                <w:rPr>
                  <w:rFonts w:ascii="Times New Roman" w:hAnsi="Times New Roman" w:cs="Times New Roman"/>
                  <w:rPrChange w:id="12663" w:author="Ruijie Xu" w:date="2022-03-10T12:31:00Z">
                    <w:rPr/>
                  </w:rPrChange>
                </w:rPr>
                <w:delText>0 (0%)</w:delText>
              </w:r>
            </w:del>
          </w:p>
        </w:tc>
        <w:tc>
          <w:tcPr>
            <w:tcW w:w="2003" w:type="dxa"/>
            <w:tcBorders>
              <w:top w:val="nil"/>
              <w:left w:val="nil"/>
              <w:bottom w:val="nil"/>
              <w:right w:val="nil"/>
            </w:tcBorders>
            <w:shd w:val="clear" w:color="auto" w:fill="auto"/>
            <w:tcMar>
              <w:top w:w="15" w:type="dxa"/>
              <w:left w:w="108" w:type="dxa"/>
              <w:bottom w:w="0" w:type="dxa"/>
              <w:right w:w="108" w:type="dxa"/>
            </w:tcMar>
            <w:hideMark/>
          </w:tcPr>
          <w:p w14:paraId="32DE0F14" w14:textId="6BD6A09A" w:rsidR="002A2A74" w:rsidRPr="002B42A7" w:rsidDel="00761DB2" w:rsidRDefault="002A2A74" w:rsidP="00A565FA">
            <w:pPr>
              <w:spacing w:line="480" w:lineRule="auto"/>
              <w:rPr>
                <w:del w:id="12664" w:author="Ruijie Xu" w:date="2022-02-02T14:44:00Z"/>
                <w:rFonts w:ascii="Times New Roman" w:hAnsi="Times New Roman" w:cs="Times New Roman"/>
                <w:rPrChange w:id="12665" w:author="Ruijie Xu" w:date="2022-03-10T12:31:00Z">
                  <w:rPr>
                    <w:del w:id="12666" w:author="Ruijie Xu" w:date="2022-02-02T14:44:00Z"/>
                  </w:rPr>
                </w:rPrChange>
              </w:rPr>
            </w:pPr>
            <w:del w:id="12667" w:author="Ruijie Xu" w:date="2022-02-02T14:44:00Z">
              <w:r w:rsidRPr="002B42A7" w:rsidDel="00761DB2">
                <w:rPr>
                  <w:rFonts w:ascii="Times New Roman" w:hAnsi="Times New Roman" w:cs="Times New Roman"/>
                  <w:rPrChange w:id="12668" w:author="Ruijie Xu" w:date="2022-03-10T12:31:00Z">
                    <w:rPr/>
                  </w:rPrChange>
                </w:rPr>
                <w:delText>-/-/-</w:delText>
              </w:r>
            </w:del>
          </w:p>
        </w:tc>
      </w:tr>
      <w:tr w:rsidR="002A2A74" w:rsidRPr="002B42A7" w:rsidDel="00761DB2" w14:paraId="634B5142" w14:textId="6E4B39F8" w:rsidTr="0045618D">
        <w:trPr>
          <w:trHeight w:val="511"/>
          <w:del w:id="12669" w:author="Ruijie Xu" w:date="2022-02-02T14:44:00Z"/>
        </w:trPr>
        <w:tc>
          <w:tcPr>
            <w:tcW w:w="1422" w:type="dxa"/>
            <w:tcBorders>
              <w:top w:val="nil"/>
              <w:left w:val="nil"/>
              <w:bottom w:val="nil"/>
              <w:right w:val="nil"/>
            </w:tcBorders>
            <w:shd w:val="clear" w:color="auto" w:fill="auto"/>
            <w:tcMar>
              <w:top w:w="15" w:type="dxa"/>
              <w:left w:w="108" w:type="dxa"/>
              <w:bottom w:w="0" w:type="dxa"/>
              <w:right w:w="108" w:type="dxa"/>
            </w:tcMar>
            <w:hideMark/>
          </w:tcPr>
          <w:p w14:paraId="5AE30B96" w14:textId="5A47D303" w:rsidR="002A2A74" w:rsidRPr="002B42A7" w:rsidDel="00761DB2" w:rsidRDefault="002A2A74" w:rsidP="00A565FA">
            <w:pPr>
              <w:spacing w:line="480" w:lineRule="auto"/>
              <w:rPr>
                <w:del w:id="12670" w:author="Ruijie Xu" w:date="2022-02-02T14:44:00Z"/>
                <w:rFonts w:ascii="Times New Roman" w:hAnsi="Times New Roman" w:cs="Times New Roman"/>
                <w:rPrChange w:id="12671" w:author="Ruijie Xu" w:date="2022-03-10T12:31:00Z">
                  <w:rPr>
                    <w:del w:id="12672" w:author="Ruijie Xu" w:date="2022-02-02T14:44:00Z"/>
                  </w:rPr>
                </w:rPrChange>
              </w:rPr>
            </w:pPr>
            <w:del w:id="12673" w:author="Ruijie Xu" w:date="2022-02-02T14:44:00Z">
              <w:r w:rsidRPr="002B42A7" w:rsidDel="00761DB2">
                <w:rPr>
                  <w:rFonts w:ascii="Times New Roman" w:hAnsi="Times New Roman" w:cs="Times New Roman"/>
                  <w:rPrChange w:id="12674" w:author="Ruijie Xu" w:date="2022-03-10T12:31:00Z">
                    <w:rPr/>
                  </w:rPrChange>
                </w:rPr>
                <w:delText>27K</w:delText>
              </w:r>
            </w:del>
          </w:p>
        </w:tc>
        <w:tc>
          <w:tcPr>
            <w:tcW w:w="1998" w:type="dxa"/>
            <w:tcBorders>
              <w:top w:val="nil"/>
              <w:left w:val="nil"/>
              <w:bottom w:val="nil"/>
              <w:right w:val="nil"/>
            </w:tcBorders>
          </w:tcPr>
          <w:p w14:paraId="53405461" w14:textId="40336F38" w:rsidR="002A2A74" w:rsidRPr="002B42A7" w:rsidDel="00761DB2" w:rsidRDefault="002A2A74" w:rsidP="00A565FA">
            <w:pPr>
              <w:spacing w:line="480" w:lineRule="auto"/>
              <w:rPr>
                <w:del w:id="12675" w:author="Ruijie Xu" w:date="2022-02-02T14:44:00Z"/>
                <w:rFonts w:ascii="Times New Roman" w:hAnsi="Times New Roman" w:cs="Times New Roman"/>
                <w:rPrChange w:id="12676" w:author="Ruijie Xu" w:date="2022-03-10T12:31:00Z">
                  <w:rPr>
                    <w:del w:id="12677" w:author="Ruijie Xu" w:date="2022-02-02T14:44:00Z"/>
                  </w:rPr>
                </w:rPrChange>
              </w:rPr>
            </w:pPr>
            <w:del w:id="12678" w:author="Ruijie Xu" w:date="2022-02-02T14:44:00Z">
              <w:r w:rsidRPr="002B42A7" w:rsidDel="00761DB2">
                <w:rPr>
                  <w:rFonts w:ascii="Times New Roman" w:hAnsi="Times New Roman" w:cs="Times New Roman"/>
                  <w:rPrChange w:id="12679" w:author="Ruijie Xu" w:date="2022-03-10T12:31:00Z">
                    <w:rPr/>
                  </w:rPrChange>
                </w:rPr>
                <w:delText>0 (0%)</w:delText>
              </w:r>
            </w:del>
          </w:p>
        </w:tc>
        <w:tc>
          <w:tcPr>
            <w:tcW w:w="1890" w:type="dxa"/>
            <w:tcBorders>
              <w:top w:val="nil"/>
              <w:left w:val="nil"/>
              <w:bottom w:val="nil"/>
              <w:right w:val="nil"/>
            </w:tcBorders>
          </w:tcPr>
          <w:p w14:paraId="65F1F3BD" w14:textId="48242E79" w:rsidR="002A2A74" w:rsidRPr="002B42A7" w:rsidDel="00761DB2" w:rsidRDefault="002A2A74" w:rsidP="00A565FA">
            <w:pPr>
              <w:spacing w:line="480" w:lineRule="auto"/>
              <w:rPr>
                <w:del w:id="12680" w:author="Ruijie Xu" w:date="2022-02-02T14:44:00Z"/>
                <w:rFonts w:ascii="Times New Roman" w:hAnsi="Times New Roman" w:cs="Times New Roman"/>
                <w:rPrChange w:id="12681" w:author="Ruijie Xu" w:date="2022-03-10T12:31:00Z">
                  <w:rPr>
                    <w:del w:id="12682" w:author="Ruijie Xu" w:date="2022-02-02T14:44:00Z"/>
                  </w:rPr>
                </w:rPrChange>
              </w:rPr>
            </w:pPr>
            <w:del w:id="12683" w:author="Ruijie Xu" w:date="2022-02-02T14:44:00Z">
              <w:r w:rsidRPr="002B42A7" w:rsidDel="00761DB2">
                <w:rPr>
                  <w:rFonts w:ascii="Times New Roman" w:hAnsi="Times New Roman" w:cs="Times New Roman"/>
                  <w:rPrChange w:id="12684" w:author="Ruijie Xu" w:date="2022-03-10T12:31:00Z">
                    <w:rPr/>
                  </w:rPrChange>
                </w:rPr>
                <w:delText>0 (0%)</w:delText>
              </w:r>
            </w:del>
          </w:p>
        </w:tc>
        <w:tc>
          <w:tcPr>
            <w:tcW w:w="1713" w:type="dxa"/>
            <w:tcBorders>
              <w:top w:val="nil"/>
              <w:left w:val="nil"/>
              <w:bottom w:val="nil"/>
              <w:right w:val="nil"/>
            </w:tcBorders>
          </w:tcPr>
          <w:p w14:paraId="0E208616" w14:textId="3DE6CFEF" w:rsidR="002A2A74" w:rsidRPr="002B42A7" w:rsidDel="00761DB2" w:rsidRDefault="002A2A74" w:rsidP="00A565FA">
            <w:pPr>
              <w:spacing w:line="480" w:lineRule="auto"/>
              <w:rPr>
                <w:del w:id="12685" w:author="Ruijie Xu" w:date="2022-02-02T14:44:00Z"/>
                <w:rFonts w:ascii="Times New Roman" w:hAnsi="Times New Roman" w:cs="Times New Roman"/>
                <w:rPrChange w:id="12686" w:author="Ruijie Xu" w:date="2022-03-10T12:31:00Z">
                  <w:rPr>
                    <w:del w:id="12687" w:author="Ruijie Xu" w:date="2022-02-02T14:44:00Z"/>
                  </w:rPr>
                </w:rPrChange>
              </w:rPr>
            </w:pPr>
            <w:del w:id="12688" w:author="Ruijie Xu" w:date="2022-02-02T14:44:00Z">
              <w:r w:rsidRPr="002B42A7" w:rsidDel="00761DB2">
                <w:rPr>
                  <w:rFonts w:ascii="Times New Roman" w:hAnsi="Times New Roman" w:cs="Times New Roman"/>
                  <w:rPrChange w:id="12689" w:author="Ruijie Xu" w:date="2022-03-10T12:31:00Z">
                    <w:rPr/>
                  </w:rPrChange>
                </w:rPr>
                <w:delText>0 (0%)</w:delText>
              </w:r>
            </w:del>
          </w:p>
        </w:tc>
        <w:tc>
          <w:tcPr>
            <w:tcW w:w="2003" w:type="dxa"/>
            <w:tcBorders>
              <w:top w:val="nil"/>
              <w:left w:val="nil"/>
              <w:bottom w:val="nil"/>
              <w:right w:val="nil"/>
            </w:tcBorders>
            <w:shd w:val="clear" w:color="auto" w:fill="auto"/>
            <w:tcMar>
              <w:top w:w="15" w:type="dxa"/>
              <w:left w:w="108" w:type="dxa"/>
              <w:bottom w:w="0" w:type="dxa"/>
              <w:right w:w="108" w:type="dxa"/>
            </w:tcMar>
            <w:hideMark/>
          </w:tcPr>
          <w:p w14:paraId="10C4A71A" w14:textId="2566A817" w:rsidR="002A2A74" w:rsidRPr="002B42A7" w:rsidDel="00761DB2" w:rsidRDefault="002A2A74" w:rsidP="00A565FA">
            <w:pPr>
              <w:spacing w:line="480" w:lineRule="auto"/>
              <w:rPr>
                <w:del w:id="12690" w:author="Ruijie Xu" w:date="2022-02-02T14:44:00Z"/>
                <w:rFonts w:ascii="Times New Roman" w:hAnsi="Times New Roman" w:cs="Times New Roman"/>
                <w:rPrChange w:id="12691" w:author="Ruijie Xu" w:date="2022-03-10T12:31:00Z">
                  <w:rPr>
                    <w:del w:id="12692" w:author="Ruijie Xu" w:date="2022-02-02T14:44:00Z"/>
                  </w:rPr>
                </w:rPrChange>
              </w:rPr>
            </w:pPr>
            <w:del w:id="12693" w:author="Ruijie Xu" w:date="2022-02-02T14:44:00Z">
              <w:r w:rsidRPr="002B42A7" w:rsidDel="00761DB2">
                <w:rPr>
                  <w:rFonts w:ascii="Times New Roman" w:hAnsi="Times New Roman" w:cs="Times New Roman"/>
                  <w:rPrChange w:id="12694" w:author="Ruijie Xu" w:date="2022-03-10T12:31:00Z">
                    <w:rPr/>
                  </w:rPrChange>
                </w:rPr>
                <w:delText>+/-/- *</w:delText>
              </w:r>
            </w:del>
          </w:p>
        </w:tc>
      </w:tr>
    </w:tbl>
    <w:p w14:paraId="6C866FFB" w14:textId="1E0A7098" w:rsidR="008F5CF3" w:rsidRPr="002B42A7" w:rsidRDefault="00A565FA" w:rsidP="00A565FA">
      <w:pPr>
        <w:spacing w:line="480" w:lineRule="auto"/>
        <w:rPr>
          <w:rFonts w:ascii="Times New Roman" w:hAnsi="Times New Roman" w:cs="Times New Roman"/>
          <w:rPrChange w:id="12695" w:author="Ruijie Xu" w:date="2022-03-10T12:31:00Z">
            <w:rPr/>
          </w:rPrChange>
        </w:rPr>
      </w:pPr>
      <w:bookmarkStart w:id="12696" w:name="OLE_LINK211"/>
      <w:bookmarkStart w:id="12697" w:name="OLE_LINK212"/>
      <w:bookmarkStart w:id="12698" w:name="OLE_LINK213"/>
      <w:r w:rsidRPr="002B42A7">
        <w:rPr>
          <w:rFonts w:ascii="Times New Roman" w:hAnsi="Times New Roman" w:cs="Times New Roman"/>
          <w:b/>
          <w:bCs/>
          <w:rPrChange w:id="12699" w:author="Ruijie Xu" w:date="2022-03-10T12:31:00Z">
            <w:rPr>
              <w:b/>
              <w:bCs/>
            </w:rPr>
          </w:rPrChange>
        </w:rPr>
        <w:lastRenderedPageBreak/>
        <w:t xml:space="preserve">Figure 2. </w:t>
      </w:r>
      <w:r w:rsidRPr="002B42A7">
        <w:rPr>
          <w:rFonts w:ascii="Times New Roman" w:hAnsi="Times New Roman" w:cs="Times New Roman"/>
          <w:rPrChange w:id="12700" w:author="Ruijie Xu" w:date="2022-03-10T12:31:00Z">
            <w:rPr/>
          </w:rPrChange>
        </w:rPr>
        <w:t xml:space="preserve">Phylum level microbial profiles for rat tissue samples using </w:t>
      </w:r>
      <w:r w:rsidR="00CC4C14" w:rsidRPr="002B42A7">
        <w:rPr>
          <w:rFonts w:ascii="Times New Roman" w:hAnsi="Times New Roman" w:cs="Times New Roman"/>
          <w:rPrChange w:id="12701" w:author="Ruijie Xu" w:date="2022-03-10T12:31:00Z">
            <w:rPr/>
          </w:rPrChange>
        </w:rPr>
        <w:t xml:space="preserve">nine </w:t>
      </w:r>
      <w:r w:rsidRPr="002B42A7">
        <w:rPr>
          <w:rFonts w:ascii="Times New Roman" w:hAnsi="Times New Roman" w:cs="Times New Roman"/>
          <w:rPrChange w:id="12702" w:author="Ruijie Xu" w:date="2022-03-10T12:31:00Z">
            <w:rPr/>
          </w:rPrChange>
        </w:rPr>
        <w:t>different software</w:t>
      </w:r>
      <w:r w:rsidR="00CC4C14" w:rsidRPr="002B42A7">
        <w:rPr>
          <w:rFonts w:ascii="Times New Roman" w:hAnsi="Times New Roman" w:cs="Times New Roman"/>
          <w:rPrChange w:id="12703" w:author="Ruijie Xu" w:date="2022-03-10T12:31:00Z">
            <w:rPr/>
          </w:rPrChange>
        </w:rPr>
        <w:t xml:space="preserve"> (a-</w:t>
      </w:r>
      <w:proofErr w:type="spellStart"/>
      <w:r w:rsidR="00CC4C14" w:rsidRPr="002B42A7">
        <w:rPr>
          <w:rFonts w:ascii="Times New Roman" w:hAnsi="Times New Roman" w:cs="Times New Roman"/>
          <w:rPrChange w:id="12704" w:author="Ruijie Xu" w:date="2022-03-10T12:31:00Z">
            <w:rPr/>
          </w:rPrChange>
        </w:rPr>
        <w:t>i</w:t>
      </w:r>
      <w:proofErr w:type="spellEnd"/>
      <w:r w:rsidR="00CC4C14" w:rsidRPr="002B42A7">
        <w:rPr>
          <w:rFonts w:ascii="Times New Roman" w:hAnsi="Times New Roman" w:cs="Times New Roman"/>
          <w:rPrChange w:id="12705" w:author="Ruijie Xu" w:date="2022-03-10T12:31:00Z">
            <w:rPr/>
          </w:rPrChange>
        </w:rPr>
        <w:t>)</w:t>
      </w:r>
      <w:r w:rsidR="003073B2" w:rsidRPr="002B42A7">
        <w:rPr>
          <w:rFonts w:ascii="Times New Roman" w:hAnsi="Times New Roman" w:cs="Times New Roman"/>
          <w:rPrChange w:id="12706" w:author="Ruijie Xu" w:date="2022-03-10T12:31:00Z">
            <w:rPr/>
          </w:rPrChange>
        </w:rPr>
        <w:t xml:space="preserve">. Each row panel represent microbial profiles classified using a different software. Left panel is the microbial profiles reported in absolute number of reads and right panel is the microbial profiles reported in relative number of reads. </w:t>
      </w:r>
      <w:bookmarkEnd w:id="12696"/>
      <w:bookmarkEnd w:id="12697"/>
      <w:bookmarkEnd w:id="12698"/>
      <w:proofErr w:type="spellStart"/>
      <w:r w:rsidR="003073B2" w:rsidRPr="002B42A7">
        <w:rPr>
          <w:rFonts w:ascii="Times New Roman" w:hAnsi="Times New Roman" w:cs="Times New Roman"/>
          <w:rPrChange w:id="12707" w:author="Ruijie Xu" w:date="2022-03-10T12:31:00Z">
            <w:rPr/>
          </w:rPrChange>
        </w:rPr>
        <w:t>Phylums</w:t>
      </w:r>
      <w:proofErr w:type="spellEnd"/>
      <w:r w:rsidR="003073B2" w:rsidRPr="002B42A7">
        <w:rPr>
          <w:rFonts w:ascii="Times New Roman" w:hAnsi="Times New Roman" w:cs="Times New Roman"/>
          <w:rPrChange w:id="12708" w:author="Ruijie Xu" w:date="2022-03-10T12:31:00Z">
            <w:rPr/>
          </w:rPrChange>
        </w:rPr>
        <w:t>: P__</w:t>
      </w:r>
      <w:proofErr w:type="spellStart"/>
      <w:r w:rsidR="003073B2" w:rsidRPr="002B42A7">
        <w:rPr>
          <w:rFonts w:ascii="Times New Roman" w:hAnsi="Times New Roman" w:cs="Times New Roman"/>
          <w:rPrChange w:id="12709" w:author="Ruijie Xu" w:date="2022-03-10T12:31:00Z">
            <w:rPr/>
          </w:rPrChange>
        </w:rPr>
        <w:t>Other.Phyla</w:t>
      </w:r>
      <w:proofErr w:type="spellEnd"/>
      <w:r w:rsidR="003073B2" w:rsidRPr="002B42A7">
        <w:rPr>
          <w:rFonts w:ascii="Times New Roman" w:hAnsi="Times New Roman" w:cs="Times New Roman"/>
          <w:rPrChange w:id="12710" w:author="Ruijie Xu" w:date="2022-03-10T12:31:00Z">
            <w:rPr/>
          </w:rPrChange>
        </w:rPr>
        <w:t xml:space="preserve"> (</w:t>
      </w:r>
      <w:r w:rsidR="00C87B7A" w:rsidRPr="002B42A7">
        <w:rPr>
          <w:rFonts w:ascii="Times New Roman" w:hAnsi="Times New Roman" w:cs="Times New Roman"/>
          <w:noProof/>
          <w:rPrChange w:id="12711" w:author="Ruijie Xu" w:date="2022-03-10T12:31:00Z">
            <w:rPr>
              <w:noProof/>
            </w:rPr>
          </w:rPrChange>
        </w:rPr>
        <w:drawing>
          <wp:inline distT="0" distB="0" distL="0" distR="0" wp14:anchorId="2E13E21B" wp14:editId="4BD5EB7E">
            <wp:extent cx="87086" cy="91440"/>
            <wp:effectExtent l="0" t="0" r="1905" b="0"/>
            <wp:docPr id="17" name="Picture 2">
              <a:extLst xmlns:a="http://schemas.openxmlformats.org/drawingml/2006/main">
                <a:ext uri="{FF2B5EF4-FFF2-40B4-BE49-F238E27FC236}">
                  <a16:creationId xmlns:a16="http://schemas.microsoft.com/office/drawing/2014/main" id="{A5107B44-159F-AA42-B7D9-59C1113A0AC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5107B44-159F-AA42-B7D9-59C1113A0AC3}"/>
                        </a:ext>
                      </a:extLst>
                    </pic:cNvPr>
                    <pic:cNvPicPr>
                      <a:picLocks noChangeAspect="1"/>
                    </pic:cNvPicPr>
                  </pic:nvPicPr>
                  <pic:blipFill>
                    <a:blip r:embed="rId26"/>
                    <a:stretch>
                      <a:fillRect/>
                    </a:stretch>
                  </pic:blipFill>
                  <pic:spPr>
                    <a:xfrm>
                      <a:off x="0" y="0"/>
                      <a:ext cx="87086" cy="91440"/>
                    </a:xfrm>
                    <a:prstGeom prst="rect">
                      <a:avLst/>
                    </a:prstGeom>
                  </pic:spPr>
                </pic:pic>
              </a:graphicData>
            </a:graphic>
          </wp:inline>
        </w:drawing>
      </w:r>
      <w:r w:rsidR="003073B2" w:rsidRPr="002B42A7">
        <w:rPr>
          <w:rFonts w:ascii="Times New Roman" w:hAnsi="Times New Roman" w:cs="Times New Roman"/>
          <w:rPrChange w:id="12712" w:author="Ruijie Xu" w:date="2022-03-10T12:31:00Z">
            <w:rPr/>
          </w:rPrChange>
        </w:rPr>
        <w:t>), P__</w:t>
      </w:r>
      <w:proofErr w:type="spellStart"/>
      <w:r w:rsidR="003073B2" w:rsidRPr="002B42A7">
        <w:rPr>
          <w:rFonts w:ascii="Times New Roman" w:hAnsi="Times New Roman" w:cs="Times New Roman"/>
          <w:rPrChange w:id="12713" w:author="Ruijie Xu" w:date="2022-03-10T12:31:00Z">
            <w:rPr/>
          </w:rPrChange>
        </w:rPr>
        <w:t>Pisuviricota</w:t>
      </w:r>
      <w:proofErr w:type="spellEnd"/>
      <w:r w:rsidR="003073B2" w:rsidRPr="002B42A7">
        <w:rPr>
          <w:rFonts w:ascii="Times New Roman" w:hAnsi="Times New Roman" w:cs="Times New Roman"/>
          <w:rPrChange w:id="12714" w:author="Ruijie Xu" w:date="2022-03-10T12:31:00Z">
            <w:rPr/>
          </w:rPrChange>
        </w:rPr>
        <w:t xml:space="preserve"> (</w:t>
      </w:r>
      <w:r w:rsidR="00C87B7A" w:rsidRPr="002B42A7">
        <w:rPr>
          <w:rFonts w:ascii="Times New Roman" w:hAnsi="Times New Roman" w:cs="Times New Roman"/>
          <w:noProof/>
          <w:rPrChange w:id="12715" w:author="Ruijie Xu" w:date="2022-03-10T12:31:00Z">
            <w:rPr>
              <w:noProof/>
            </w:rPr>
          </w:rPrChange>
        </w:rPr>
        <w:drawing>
          <wp:inline distT="0" distB="0" distL="0" distR="0" wp14:anchorId="59C71CD0" wp14:editId="46A930CD">
            <wp:extent cx="93911" cy="91440"/>
            <wp:effectExtent l="0" t="0" r="0" b="0"/>
            <wp:docPr id="19" name="Picture 5">
              <a:extLst xmlns:a="http://schemas.openxmlformats.org/drawingml/2006/main">
                <a:ext uri="{FF2B5EF4-FFF2-40B4-BE49-F238E27FC236}">
                  <a16:creationId xmlns:a16="http://schemas.microsoft.com/office/drawing/2014/main" id="{8D0A3BE8-8343-C347-A139-32100EB08F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8D0A3BE8-8343-C347-A139-32100EB08F5F}"/>
                        </a:ext>
                      </a:extLst>
                    </pic:cNvPr>
                    <pic:cNvPicPr>
                      <a:picLocks noChangeAspect="1"/>
                    </pic:cNvPicPr>
                  </pic:nvPicPr>
                  <pic:blipFill>
                    <a:blip r:embed="rId27"/>
                    <a:stretch>
                      <a:fillRect/>
                    </a:stretch>
                  </pic:blipFill>
                  <pic:spPr>
                    <a:xfrm>
                      <a:off x="0" y="0"/>
                      <a:ext cx="93911" cy="91440"/>
                    </a:xfrm>
                    <a:prstGeom prst="rect">
                      <a:avLst/>
                    </a:prstGeom>
                  </pic:spPr>
                </pic:pic>
              </a:graphicData>
            </a:graphic>
          </wp:inline>
        </w:drawing>
      </w:r>
      <w:r w:rsidR="003073B2" w:rsidRPr="002B42A7">
        <w:rPr>
          <w:rFonts w:ascii="Times New Roman" w:hAnsi="Times New Roman" w:cs="Times New Roman"/>
          <w:rPrChange w:id="12716" w:author="Ruijie Xu" w:date="2022-03-10T12:31:00Z">
            <w:rPr/>
          </w:rPrChange>
        </w:rPr>
        <w:t xml:space="preserve">), </w:t>
      </w:r>
      <w:proofErr w:type="spellStart"/>
      <w:r w:rsidR="00C87B7A" w:rsidRPr="002B42A7">
        <w:rPr>
          <w:rFonts w:ascii="Times New Roman" w:hAnsi="Times New Roman" w:cs="Times New Roman"/>
          <w:rPrChange w:id="12717" w:author="Ruijie Xu" w:date="2022-03-10T12:31:00Z">
            <w:rPr/>
          </w:rPrChange>
        </w:rPr>
        <w:t>P__Proteobacteria</w:t>
      </w:r>
      <w:proofErr w:type="spellEnd"/>
      <w:r w:rsidR="00C87B7A" w:rsidRPr="002B42A7">
        <w:rPr>
          <w:rFonts w:ascii="Times New Roman" w:hAnsi="Times New Roman" w:cs="Times New Roman"/>
          <w:rPrChange w:id="12718" w:author="Ruijie Xu" w:date="2022-03-10T12:31:00Z">
            <w:rPr/>
          </w:rPrChange>
        </w:rPr>
        <w:t xml:space="preserve"> (</w:t>
      </w:r>
      <w:r w:rsidR="00C87B7A" w:rsidRPr="002B42A7">
        <w:rPr>
          <w:rFonts w:ascii="Times New Roman" w:hAnsi="Times New Roman" w:cs="Times New Roman"/>
          <w:noProof/>
          <w:rPrChange w:id="12719" w:author="Ruijie Xu" w:date="2022-03-10T12:31:00Z">
            <w:rPr>
              <w:noProof/>
            </w:rPr>
          </w:rPrChange>
        </w:rPr>
        <w:drawing>
          <wp:inline distT="0" distB="0" distL="0" distR="0" wp14:anchorId="41778011" wp14:editId="2078EEA3">
            <wp:extent cx="91440" cy="91440"/>
            <wp:effectExtent l="0" t="0" r="0" b="0"/>
            <wp:docPr id="69" name="Picture 28">
              <a:extLst xmlns:a="http://schemas.openxmlformats.org/drawingml/2006/main">
                <a:ext uri="{FF2B5EF4-FFF2-40B4-BE49-F238E27FC236}">
                  <a16:creationId xmlns:a16="http://schemas.microsoft.com/office/drawing/2014/main" id="{4BF885B4-DDB5-7A42-8FF8-D082A9136B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BF885B4-DDB5-7A42-8FF8-D082A9136B1F}"/>
                        </a:ext>
                      </a:extLst>
                    </pic:cNvPr>
                    <pic:cNvPicPr>
                      <a:picLocks noChangeAspect="1"/>
                    </pic:cNvPicPr>
                  </pic:nvPicPr>
                  <pic:blipFill>
                    <a:blip r:embed="rId28"/>
                    <a:stretch>
                      <a:fillRect/>
                    </a:stretch>
                  </pic:blipFill>
                  <pic:spPr>
                    <a:xfrm>
                      <a:off x="0" y="0"/>
                      <a:ext cx="91440" cy="91440"/>
                    </a:xfrm>
                    <a:prstGeom prst="rect">
                      <a:avLst/>
                    </a:prstGeom>
                  </pic:spPr>
                </pic:pic>
              </a:graphicData>
            </a:graphic>
          </wp:inline>
        </w:drawing>
      </w:r>
      <w:r w:rsidR="00C87B7A" w:rsidRPr="002B42A7">
        <w:rPr>
          <w:rFonts w:ascii="Times New Roman" w:hAnsi="Times New Roman" w:cs="Times New Roman"/>
          <w:rPrChange w:id="12720" w:author="Ruijie Xu" w:date="2022-03-10T12:31:00Z">
            <w:rPr/>
          </w:rPrChange>
        </w:rPr>
        <w:t>) ,</w:t>
      </w:r>
      <w:r w:rsidR="003073B2" w:rsidRPr="002B42A7">
        <w:rPr>
          <w:rFonts w:ascii="Times New Roman" w:hAnsi="Times New Roman" w:cs="Times New Roman"/>
          <w:rPrChange w:id="12721" w:author="Ruijie Xu" w:date="2022-03-10T12:31:00Z">
            <w:rPr/>
          </w:rPrChange>
        </w:rPr>
        <w:t>P__</w:t>
      </w:r>
      <w:proofErr w:type="spellStart"/>
      <w:r w:rsidR="003073B2" w:rsidRPr="002B42A7">
        <w:rPr>
          <w:rFonts w:ascii="Times New Roman" w:hAnsi="Times New Roman" w:cs="Times New Roman"/>
          <w:rPrChange w:id="12722" w:author="Ruijie Xu" w:date="2022-03-10T12:31:00Z">
            <w:rPr/>
          </w:rPrChange>
        </w:rPr>
        <w:t>Spirochaetes</w:t>
      </w:r>
      <w:proofErr w:type="spellEnd"/>
      <w:r w:rsidR="003073B2" w:rsidRPr="002B42A7">
        <w:rPr>
          <w:rFonts w:ascii="Times New Roman" w:hAnsi="Times New Roman" w:cs="Times New Roman"/>
          <w:rPrChange w:id="12723" w:author="Ruijie Xu" w:date="2022-03-10T12:31:00Z">
            <w:rPr/>
          </w:rPrChange>
        </w:rPr>
        <w:t xml:space="preserve"> (</w:t>
      </w:r>
      <w:r w:rsidR="00C87B7A" w:rsidRPr="002B42A7">
        <w:rPr>
          <w:rFonts w:ascii="Times New Roman" w:hAnsi="Times New Roman" w:cs="Times New Roman"/>
          <w:noProof/>
          <w:rPrChange w:id="12724" w:author="Ruijie Xu" w:date="2022-03-10T12:31:00Z">
            <w:rPr>
              <w:noProof/>
            </w:rPr>
          </w:rPrChange>
        </w:rPr>
        <w:drawing>
          <wp:inline distT="0" distB="0" distL="0" distR="0" wp14:anchorId="31BA8D7D" wp14:editId="5CD2CA47">
            <wp:extent cx="96253" cy="91440"/>
            <wp:effectExtent l="0" t="0" r="5715" b="0"/>
            <wp:docPr id="23" name="Picture 12">
              <a:extLst xmlns:a="http://schemas.openxmlformats.org/drawingml/2006/main">
                <a:ext uri="{FF2B5EF4-FFF2-40B4-BE49-F238E27FC236}">
                  <a16:creationId xmlns:a16="http://schemas.microsoft.com/office/drawing/2014/main" id="{CB39C80D-9A10-0648-98B9-F8153EA059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CB39C80D-9A10-0648-98B9-F8153EA05953}"/>
                        </a:ext>
                      </a:extLst>
                    </pic:cNvPr>
                    <pic:cNvPicPr>
                      <a:picLocks noChangeAspect="1"/>
                    </pic:cNvPicPr>
                  </pic:nvPicPr>
                  <pic:blipFill>
                    <a:blip r:embed="rId29"/>
                    <a:stretch>
                      <a:fillRect/>
                    </a:stretch>
                  </pic:blipFill>
                  <pic:spPr>
                    <a:xfrm>
                      <a:off x="0" y="0"/>
                      <a:ext cx="96253" cy="91440"/>
                    </a:xfrm>
                    <a:prstGeom prst="rect">
                      <a:avLst/>
                    </a:prstGeom>
                  </pic:spPr>
                </pic:pic>
              </a:graphicData>
            </a:graphic>
          </wp:inline>
        </w:drawing>
      </w:r>
      <w:r w:rsidR="003073B2" w:rsidRPr="002B42A7">
        <w:rPr>
          <w:rFonts w:ascii="Times New Roman" w:hAnsi="Times New Roman" w:cs="Times New Roman"/>
          <w:rPrChange w:id="12725" w:author="Ruijie Xu" w:date="2022-03-10T12:31:00Z">
            <w:rPr/>
          </w:rPrChange>
        </w:rPr>
        <w:t xml:space="preserve">), </w:t>
      </w:r>
      <w:proofErr w:type="spellStart"/>
      <w:r w:rsidR="003073B2" w:rsidRPr="002B42A7">
        <w:rPr>
          <w:rFonts w:ascii="Times New Roman" w:hAnsi="Times New Roman" w:cs="Times New Roman"/>
          <w:rPrChange w:id="12726" w:author="Ruijie Xu" w:date="2022-03-10T12:31:00Z">
            <w:rPr/>
          </w:rPrChange>
        </w:rPr>
        <w:t>P__Actinobacteria</w:t>
      </w:r>
      <w:proofErr w:type="spellEnd"/>
      <w:r w:rsidR="003073B2" w:rsidRPr="002B42A7">
        <w:rPr>
          <w:rFonts w:ascii="Times New Roman" w:hAnsi="Times New Roman" w:cs="Times New Roman"/>
          <w:rPrChange w:id="12727" w:author="Ruijie Xu" w:date="2022-03-10T12:31:00Z">
            <w:rPr/>
          </w:rPrChange>
        </w:rPr>
        <w:t xml:space="preserve"> (</w:t>
      </w:r>
      <w:r w:rsidR="00C87B7A" w:rsidRPr="002B42A7">
        <w:rPr>
          <w:rFonts w:ascii="Times New Roman" w:hAnsi="Times New Roman" w:cs="Times New Roman"/>
          <w:noProof/>
          <w:color w:val="000000" w:themeColor="text1"/>
          <w:kern w:val="24"/>
        </w:rPr>
        <w:drawing>
          <wp:inline distT="0" distB="0" distL="0" distR="0" wp14:anchorId="13F59E6B" wp14:editId="50CB2352">
            <wp:extent cx="93911" cy="9144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30" cstate="print">
                      <a:extLst>
                        <a:ext uri="{28A0092B-C50C-407E-A947-70E740481C1C}">
                          <a14:useLocalDpi xmlns:a14="http://schemas.microsoft.com/office/drawing/2010/main" val="0"/>
                        </a:ext>
                      </a:extLst>
                    </a:blip>
                    <a:stretch>
                      <a:fillRect/>
                    </a:stretch>
                  </pic:blipFill>
                  <pic:spPr>
                    <a:xfrm>
                      <a:off x="0" y="0"/>
                      <a:ext cx="93911" cy="91440"/>
                    </a:xfrm>
                    <a:prstGeom prst="rect">
                      <a:avLst/>
                    </a:prstGeom>
                  </pic:spPr>
                </pic:pic>
              </a:graphicData>
            </a:graphic>
          </wp:inline>
        </w:drawing>
      </w:r>
      <w:r w:rsidR="003073B2" w:rsidRPr="002B42A7">
        <w:rPr>
          <w:rFonts w:ascii="Times New Roman" w:hAnsi="Times New Roman" w:cs="Times New Roman"/>
          <w:rPrChange w:id="12728" w:author="Ruijie Xu" w:date="2022-03-10T12:31:00Z">
            <w:rPr/>
          </w:rPrChange>
        </w:rPr>
        <w:t>), P__</w:t>
      </w:r>
      <w:proofErr w:type="spellStart"/>
      <w:r w:rsidR="003073B2" w:rsidRPr="002B42A7">
        <w:rPr>
          <w:rFonts w:ascii="Times New Roman" w:hAnsi="Times New Roman" w:cs="Times New Roman"/>
          <w:rPrChange w:id="12729" w:author="Ruijie Xu" w:date="2022-03-10T12:31:00Z">
            <w:rPr/>
          </w:rPrChange>
        </w:rPr>
        <w:t>Peploviricota</w:t>
      </w:r>
      <w:proofErr w:type="spellEnd"/>
      <w:r w:rsidR="00C87B7A" w:rsidRPr="002B42A7">
        <w:rPr>
          <w:rFonts w:ascii="Times New Roman" w:hAnsi="Times New Roman" w:cs="Times New Roman"/>
          <w:rPrChange w:id="12730" w:author="Ruijie Xu" w:date="2022-03-10T12:31:00Z">
            <w:rPr/>
          </w:rPrChange>
        </w:rPr>
        <w:t xml:space="preserve"> (</w:t>
      </w:r>
      <w:r w:rsidR="00C87B7A" w:rsidRPr="002B42A7">
        <w:rPr>
          <w:rFonts w:ascii="Times New Roman" w:hAnsi="Times New Roman" w:cs="Times New Roman"/>
          <w:noProof/>
          <w:rPrChange w:id="12731" w:author="Ruijie Xu" w:date="2022-03-10T12:31:00Z">
            <w:rPr>
              <w:noProof/>
            </w:rPr>
          </w:rPrChange>
        </w:rPr>
        <w:drawing>
          <wp:inline distT="0" distB="0" distL="0" distR="0" wp14:anchorId="4BFF8ECC" wp14:editId="2615FB6E">
            <wp:extent cx="96383" cy="91440"/>
            <wp:effectExtent l="0" t="0" r="5715" b="0"/>
            <wp:docPr id="32" name="Picture 17">
              <a:extLst xmlns:a="http://schemas.openxmlformats.org/drawingml/2006/main">
                <a:ext uri="{FF2B5EF4-FFF2-40B4-BE49-F238E27FC236}">
                  <a16:creationId xmlns:a16="http://schemas.microsoft.com/office/drawing/2014/main" id="{B37F89BC-B246-AB43-BDA9-EAE571875CB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B37F89BC-B246-AB43-BDA9-EAE571875CB6}"/>
                        </a:ext>
                      </a:extLst>
                    </pic:cNvPr>
                    <pic:cNvPicPr>
                      <a:picLocks noChangeAspect="1"/>
                    </pic:cNvPicPr>
                  </pic:nvPicPr>
                  <pic:blipFill>
                    <a:blip r:embed="rId31"/>
                    <a:stretch>
                      <a:fillRect/>
                    </a:stretch>
                  </pic:blipFill>
                  <pic:spPr>
                    <a:xfrm>
                      <a:off x="0" y="0"/>
                      <a:ext cx="96383" cy="91440"/>
                    </a:xfrm>
                    <a:prstGeom prst="rect">
                      <a:avLst/>
                    </a:prstGeom>
                  </pic:spPr>
                </pic:pic>
              </a:graphicData>
            </a:graphic>
          </wp:inline>
        </w:drawing>
      </w:r>
      <w:r w:rsidR="00C87B7A" w:rsidRPr="002B42A7">
        <w:rPr>
          <w:rFonts w:ascii="Times New Roman" w:hAnsi="Times New Roman" w:cs="Times New Roman"/>
          <w:rPrChange w:id="12732" w:author="Ruijie Xu" w:date="2022-03-10T12:31:00Z">
            <w:rPr/>
          </w:rPrChange>
        </w:rPr>
        <w:t>)</w:t>
      </w:r>
      <w:r w:rsidR="003073B2" w:rsidRPr="002B42A7">
        <w:rPr>
          <w:rFonts w:ascii="Times New Roman" w:hAnsi="Times New Roman" w:cs="Times New Roman"/>
          <w:rPrChange w:id="12733" w:author="Ruijie Xu" w:date="2022-03-10T12:31:00Z">
            <w:rPr/>
          </w:rPrChange>
        </w:rPr>
        <w:t>, P__</w:t>
      </w:r>
      <w:proofErr w:type="spellStart"/>
      <w:r w:rsidR="003073B2" w:rsidRPr="002B42A7">
        <w:rPr>
          <w:rFonts w:ascii="Times New Roman" w:hAnsi="Times New Roman" w:cs="Times New Roman"/>
          <w:rPrChange w:id="12734" w:author="Ruijie Xu" w:date="2022-03-10T12:31:00Z">
            <w:rPr/>
          </w:rPrChange>
        </w:rPr>
        <w:t>Tenericutes</w:t>
      </w:r>
      <w:proofErr w:type="spellEnd"/>
      <w:r w:rsidR="003073B2" w:rsidRPr="002B42A7">
        <w:rPr>
          <w:rFonts w:ascii="Times New Roman" w:hAnsi="Times New Roman" w:cs="Times New Roman"/>
          <w:rPrChange w:id="12735" w:author="Ruijie Xu" w:date="2022-03-10T12:31:00Z">
            <w:rPr/>
          </w:rPrChange>
        </w:rPr>
        <w:t xml:space="preserve"> (</w:t>
      </w:r>
      <w:r w:rsidR="00C87B7A" w:rsidRPr="002B42A7">
        <w:rPr>
          <w:rFonts w:ascii="Times New Roman" w:hAnsi="Times New Roman" w:cs="Times New Roman"/>
          <w:noProof/>
          <w:rPrChange w:id="12736" w:author="Ruijie Xu" w:date="2022-03-10T12:31:00Z">
            <w:rPr>
              <w:noProof/>
            </w:rPr>
          </w:rPrChange>
        </w:rPr>
        <w:drawing>
          <wp:inline distT="0" distB="0" distL="0" distR="0" wp14:anchorId="132AA082" wp14:editId="655C5EBC">
            <wp:extent cx="86627" cy="91440"/>
            <wp:effectExtent l="0" t="0" r="2540" b="0"/>
            <wp:docPr id="59" name="Picture 20">
              <a:extLst xmlns:a="http://schemas.openxmlformats.org/drawingml/2006/main">
                <a:ext uri="{FF2B5EF4-FFF2-40B4-BE49-F238E27FC236}">
                  <a16:creationId xmlns:a16="http://schemas.microsoft.com/office/drawing/2014/main" id="{7BA39974-5930-424C-BB46-53AF0A0998A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7BA39974-5930-424C-BB46-53AF0A0998AB}"/>
                        </a:ext>
                      </a:extLst>
                    </pic:cNvPr>
                    <pic:cNvPicPr>
                      <a:picLocks noChangeAspect="1"/>
                    </pic:cNvPicPr>
                  </pic:nvPicPr>
                  <pic:blipFill>
                    <a:blip r:embed="rId32"/>
                    <a:stretch>
                      <a:fillRect/>
                    </a:stretch>
                  </pic:blipFill>
                  <pic:spPr>
                    <a:xfrm>
                      <a:off x="0" y="0"/>
                      <a:ext cx="86627" cy="91440"/>
                    </a:xfrm>
                    <a:prstGeom prst="rect">
                      <a:avLst/>
                    </a:prstGeom>
                  </pic:spPr>
                </pic:pic>
              </a:graphicData>
            </a:graphic>
          </wp:inline>
        </w:drawing>
      </w:r>
      <w:r w:rsidR="003073B2" w:rsidRPr="002B42A7">
        <w:rPr>
          <w:rFonts w:ascii="Times New Roman" w:hAnsi="Times New Roman" w:cs="Times New Roman"/>
          <w:rPrChange w:id="12737" w:author="Ruijie Xu" w:date="2022-03-10T12:31:00Z">
            <w:rPr/>
          </w:rPrChange>
        </w:rPr>
        <w:t xml:space="preserve">), </w:t>
      </w:r>
      <w:proofErr w:type="spellStart"/>
      <w:r w:rsidR="00E275F8" w:rsidRPr="002B42A7">
        <w:rPr>
          <w:rFonts w:ascii="Times New Roman" w:hAnsi="Times New Roman" w:cs="Times New Roman"/>
          <w:rPrChange w:id="12738" w:author="Ruijie Xu" w:date="2022-03-10T12:31:00Z">
            <w:rPr/>
          </w:rPrChange>
        </w:rPr>
        <w:t>P__Firmicutes</w:t>
      </w:r>
      <w:proofErr w:type="spellEnd"/>
      <w:r w:rsidR="00E275F8" w:rsidRPr="002B42A7">
        <w:rPr>
          <w:rFonts w:ascii="Times New Roman" w:hAnsi="Times New Roman" w:cs="Times New Roman"/>
          <w:rPrChange w:id="12739" w:author="Ruijie Xu" w:date="2022-03-10T12:31:00Z">
            <w:rPr/>
          </w:rPrChange>
        </w:rPr>
        <w:t xml:space="preserve"> (</w:t>
      </w:r>
      <w:r w:rsidR="00E275F8" w:rsidRPr="002B42A7">
        <w:rPr>
          <w:rFonts w:ascii="Times New Roman" w:hAnsi="Times New Roman" w:cs="Times New Roman"/>
          <w:noProof/>
          <w:rPrChange w:id="12740" w:author="Ruijie Xu" w:date="2022-03-10T12:31:00Z">
            <w:rPr>
              <w:noProof/>
            </w:rPr>
          </w:rPrChange>
        </w:rPr>
        <w:drawing>
          <wp:inline distT="0" distB="0" distL="0" distR="0" wp14:anchorId="22050F7E" wp14:editId="37301B5B">
            <wp:extent cx="88969" cy="91440"/>
            <wp:effectExtent l="0" t="0" r="0" b="0"/>
            <wp:docPr id="60" name="Picture 22">
              <a:extLst xmlns:a="http://schemas.openxmlformats.org/drawingml/2006/main">
                <a:ext uri="{FF2B5EF4-FFF2-40B4-BE49-F238E27FC236}">
                  <a16:creationId xmlns:a16="http://schemas.microsoft.com/office/drawing/2014/main" id="{AD7FAFD6-7081-3E47-B9F9-6490CE9012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AD7FAFD6-7081-3E47-B9F9-6490CE901287}"/>
                        </a:ext>
                      </a:extLst>
                    </pic:cNvPr>
                    <pic:cNvPicPr>
                      <a:picLocks noChangeAspect="1"/>
                    </pic:cNvPicPr>
                  </pic:nvPicPr>
                  <pic:blipFill>
                    <a:blip r:embed="rId33"/>
                    <a:stretch>
                      <a:fillRect/>
                    </a:stretch>
                  </pic:blipFill>
                  <pic:spPr>
                    <a:xfrm>
                      <a:off x="0" y="0"/>
                      <a:ext cx="88969" cy="91440"/>
                    </a:xfrm>
                    <a:prstGeom prst="rect">
                      <a:avLst/>
                    </a:prstGeom>
                  </pic:spPr>
                </pic:pic>
              </a:graphicData>
            </a:graphic>
          </wp:inline>
        </w:drawing>
      </w:r>
      <w:r w:rsidR="00E275F8" w:rsidRPr="002B42A7">
        <w:rPr>
          <w:rFonts w:ascii="Times New Roman" w:hAnsi="Times New Roman" w:cs="Times New Roman"/>
          <w:rPrChange w:id="12741" w:author="Ruijie Xu" w:date="2022-03-10T12:31:00Z">
            <w:rPr/>
          </w:rPrChange>
        </w:rPr>
        <w:t>),</w:t>
      </w:r>
      <w:proofErr w:type="spellStart"/>
      <w:r w:rsidR="00E275F8" w:rsidRPr="002B42A7">
        <w:rPr>
          <w:rFonts w:ascii="Times New Roman" w:hAnsi="Times New Roman" w:cs="Times New Roman"/>
          <w:rPrChange w:id="12742" w:author="Ruijie Xu" w:date="2022-03-10T12:31:00Z">
            <w:rPr/>
          </w:rPrChange>
        </w:rPr>
        <w:t>P__</w:t>
      </w:r>
      <w:r w:rsidR="003073B2" w:rsidRPr="002B42A7">
        <w:rPr>
          <w:rFonts w:ascii="Times New Roman" w:hAnsi="Times New Roman" w:cs="Times New Roman"/>
          <w:rPrChange w:id="12743" w:author="Ruijie Xu" w:date="2022-03-10T12:31:00Z">
            <w:rPr/>
          </w:rPrChange>
        </w:rPr>
        <w:t>Bacteroidetes</w:t>
      </w:r>
      <w:proofErr w:type="spellEnd"/>
      <w:r w:rsidR="003073B2" w:rsidRPr="002B42A7">
        <w:rPr>
          <w:rFonts w:ascii="Times New Roman" w:hAnsi="Times New Roman" w:cs="Times New Roman"/>
          <w:rPrChange w:id="12744" w:author="Ruijie Xu" w:date="2022-03-10T12:31:00Z">
            <w:rPr/>
          </w:rPrChange>
        </w:rPr>
        <w:t xml:space="preserve"> (</w:t>
      </w:r>
      <w:r w:rsidR="00E275F8" w:rsidRPr="002B42A7">
        <w:rPr>
          <w:rFonts w:ascii="Times New Roman" w:hAnsi="Times New Roman" w:cs="Times New Roman"/>
          <w:noProof/>
          <w:rPrChange w:id="12745" w:author="Ruijie Xu" w:date="2022-03-10T12:31:00Z">
            <w:rPr>
              <w:noProof/>
            </w:rPr>
          </w:rPrChange>
        </w:rPr>
        <w:drawing>
          <wp:inline distT="0" distB="0" distL="0" distR="0" wp14:anchorId="52790D76" wp14:editId="09063AD1">
            <wp:extent cx="91440" cy="91440"/>
            <wp:effectExtent l="0" t="0" r="0" b="0"/>
            <wp:docPr id="67" name="Picture 24">
              <a:extLst xmlns:a="http://schemas.openxmlformats.org/drawingml/2006/main">
                <a:ext uri="{FF2B5EF4-FFF2-40B4-BE49-F238E27FC236}">
                  <a16:creationId xmlns:a16="http://schemas.microsoft.com/office/drawing/2014/main" id="{7D5D00D4-37C5-F74E-BEC7-65F54A09E4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7D5D00D4-37C5-F74E-BEC7-65F54A09E45D}"/>
                        </a:ext>
                      </a:extLst>
                    </pic:cNvPr>
                    <pic:cNvPicPr>
                      <a:picLocks noChangeAspect="1"/>
                    </pic:cNvPicPr>
                  </pic:nvPicPr>
                  <pic:blipFill>
                    <a:blip r:embed="rId34"/>
                    <a:stretch>
                      <a:fillRect/>
                    </a:stretch>
                  </pic:blipFill>
                  <pic:spPr>
                    <a:xfrm>
                      <a:off x="0" y="0"/>
                      <a:ext cx="91440" cy="91440"/>
                    </a:xfrm>
                    <a:prstGeom prst="rect">
                      <a:avLst/>
                    </a:prstGeom>
                  </pic:spPr>
                </pic:pic>
              </a:graphicData>
            </a:graphic>
          </wp:inline>
        </w:drawing>
      </w:r>
      <w:r w:rsidR="003073B2" w:rsidRPr="002B42A7">
        <w:rPr>
          <w:rFonts w:ascii="Times New Roman" w:hAnsi="Times New Roman" w:cs="Times New Roman"/>
          <w:rPrChange w:id="12746" w:author="Ruijie Xu" w:date="2022-03-10T12:31:00Z">
            <w:rPr/>
          </w:rPrChange>
        </w:rPr>
        <w:t xml:space="preserve">), </w:t>
      </w:r>
      <w:proofErr w:type="spellStart"/>
      <w:r w:rsidR="003073B2" w:rsidRPr="002B42A7">
        <w:rPr>
          <w:rFonts w:ascii="Times New Roman" w:hAnsi="Times New Roman" w:cs="Times New Roman"/>
          <w:rPrChange w:id="12747" w:author="Ruijie Xu" w:date="2022-03-10T12:31:00Z">
            <w:rPr/>
          </w:rPrChange>
        </w:rPr>
        <w:t>P__Cyanobacteria</w:t>
      </w:r>
      <w:proofErr w:type="spellEnd"/>
      <w:r w:rsidR="003073B2" w:rsidRPr="002B42A7">
        <w:rPr>
          <w:rFonts w:ascii="Times New Roman" w:hAnsi="Times New Roman" w:cs="Times New Roman"/>
          <w:rPrChange w:id="12748" w:author="Ruijie Xu" w:date="2022-03-10T12:31:00Z">
            <w:rPr/>
          </w:rPrChange>
        </w:rPr>
        <w:t xml:space="preserve"> (</w:t>
      </w:r>
      <w:r w:rsidR="00E275F8" w:rsidRPr="002B42A7">
        <w:rPr>
          <w:rFonts w:ascii="Times New Roman" w:hAnsi="Times New Roman" w:cs="Times New Roman"/>
          <w:noProof/>
          <w:rPrChange w:id="12749" w:author="Ruijie Xu" w:date="2022-03-10T12:31:00Z">
            <w:rPr>
              <w:noProof/>
            </w:rPr>
          </w:rPrChange>
        </w:rPr>
        <w:drawing>
          <wp:inline distT="0" distB="0" distL="0" distR="0" wp14:anchorId="2FC18281" wp14:editId="2DB855BF">
            <wp:extent cx="96520" cy="91440"/>
            <wp:effectExtent l="0" t="0" r="5080" b="0"/>
            <wp:docPr id="68" name="Picture 26">
              <a:extLst xmlns:a="http://schemas.openxmlformats.org/drawingml/2006/main">
                <a:ext uri="{FF2B5EF4-FFF2-40B4-BE49-F238E27FC236}">
                  <a16:creationId xmlns:a16="http://schemas.microsoft.com/office/drawing/2014/main" id="{880E07CB-61BE-194B-9539-A0E1040FCA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880E07CB-61BE-194B-9539-A0E1040FCAFE}"/>
                        </a:ext>
                      </a:extLst>
                    </pic:cNvPr>
                    <pic:cNvPicPr>
                      <a:picLocks noChangeAspect="1"/>
                    </pic:cNvPicPr>
                  </pic:nvPicPr>
                  <pic:blipFill>
                    <a:blip r:embed="rId35"/>
                    <a:stretch>
                      <a:fillRect/>
                    </a:stretch>
                  </pic:blipFill>
                  <pic:spPr>
                    <a:xfrm>
                      <a:off x="0" y="0"/>
                      <a:ext cx="96520" cy="91440"/>
                    </a:xfrm>
                    <a:prstGeom prst="rect">
                      <a:avLst/>
                    </a:prstGeom>
                  </pic:spPr>
                </pic:pic>
              </a:graphicData>
            </a:graphic>
          </wp:inline>
        </w:drawing>
      </w:r>
      <w:r w:rsidR="003073B2" w:rsidRPr="002B42A7">
        <w:rPr>
          <w:rFonts w:ascii="Times New Roman" w:hAnsi="Times New Roman" w:cs="Times New Roman"/>
          <w:rPrChange w:id="12750" w:author="Ruijie Xu" w:date="2022-03-10T12:31:00Z">
            <w:rPr/>
          </w:rPrChange>
        </w:rPr>
        <w:t>), P__</w:t>
      </w:r>
      <w:proofErr w:type="spellStart"/>
      <w:r w:rsidR="003073B2" w:rsidRPr="002B42A7">
        <w:rPr>
          <w:rFonts w:ascii="Times New Roman" w:hAnsi="Times New Roman" w:cs="Times New Roman"/>
          <w:rPrChange w:id="12751" w:author="Ruijie Xu" w:date="2022-03-10T12:31:00Z">
            <w:rPr/>
          </w:rPrChange>
        </w:rPr>
        <w:t>Cossaviricota</w:t>
      </w:r>
      <w:proofErr w:type="spellEnd"/>
      <w:r w:rsidR="003073B2" w:rsidRPr="002B42A7">
        <w:rPr>
          <w:rFonts w:ascii="Times New Roman" w:hAnsi="Times New Roman" w:cs="Times New Roman"/>
          <w:rPrChange w:id="12752" w:author="Ruijie Xu" w:date="2022-03-10T12:31:00Z">
            <w:rPr/>
          </w:rPrChange>
        </w:rPr>
        <w:t xml:space="preserve"> (</w:t>
      </w:r>
      <w:r w:rsidR="00E275F8" w:rsidRPr="002B42A7">
        <w:rPr>
          <w:rFonts w:ascii="Times New Roman" w:hAnsi="Times New Roman" w:cs="Times New Roman"/>
          <w:noProof/>
          <w:rPrChange w:id="12753" w:author="Ruijie Xu" w:date="2022-03-10T12:31:00Z">
            <w:rPr>
              <w:noProof/>
            </w:rPr>
          </w:rPrChange>
        </w:rPr>
        <w:drawing>
          <wp:inline distT="0" distB="0" distL="0" distR="0" wp14:anchorId="40596C93" wp14:editId="41A72C27">
            <wp:extent cx="91440" cy="91440"/>
            <wp:effectExtent l="0" t="0" r="0" b="0"/>
            <wp:docPr id="70" name="Picture 30">
              <a:extLst xmlns:a="http://schemas.openxmlformats.org/drawingml/2006/main">
                <a:ext uri="{FF2B5EF4-FFF2-40B4-BE49-F238E27FC236}">
                  <a16:creationId xmlns:a16="http://schemas.microsoft.com/office/drawing/2014/main" id="{2DDC7662-51E1-C74B-B312-D2F855F247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2DDC7662-51E1-C74B-B312-D2F855F247DB}"/>
                        </a:ext>
                      </a:extLst>
                    </pic:cNvPr>
                    <pic:cNvPicPr>
                      <a:picLocks noChangeAspect="1"/>
                    </pic:cNvPicPr>
                  </pic:nvPicPr>
                  <pic:blipFill>
                    <a:blip r:embed="rId36"/>
                    <a:stretch>
                      <a:fillRect/>
                    </a:stretch>
                  </pic:blipFill>
                  <pic:spPr>
                    <a:xfrm>
                      <a:off x="0" y="0"/>
                      <a:ext cx="91440" cy="91440"/>
                    </a:xfrm>
                    <a:prstGeom prst="rect">
                      <a:avLst/>
                    </a:prstGeom>
                  </pic:spPr>
                </pic:pic>
              </a:graphicData>
            </a:graphic>
          </wp:inline>
        </w:drawing>
      </w:r>
      <w:r w:rsidR="003073B2" w:rsidRPr="002B42A7">
        <w:rPr>
          <w:rFonts w:ascii="Times New Roman" w:hAnsi="Times New Roman" w:cs="Times New Roman"/>
          <w:rPrChange w:id="12754" w:author="Ruijie Xu" w:date="2022-03-10T12:31:00Z">
            <w:rPr/>
          </w:rPrChange>
        </w:rPr>
        <w:t>), P__</w:t>
      </w:r>
      <w:proofErr w:type="spellStart"/>
      <w:r w:rsidR="003073B2" w:rsidRPr="002B42A7">
        <w:rPr>
          <w:rFonts w:ascii="Times New Roman" w:hAnsi="Times New Roman" w:cs="Times New Roman"/>
          <w:rPrChange w:id="12755" w:author="Ruijie Xu" w:date="2022-03-10T12:31:00Z">
            <w:rPr/>
          </w:rPrChange>
        </w:rPr>
        <w:t>Acidobacteria</w:t>
      </w:r>
      <w:proofErr w:type="spellEnd"/>
      <w:r w:rsidR="003073B2" w:rsidRPr="002B42A7">
        <w:rPr>
          <w:rFonts w:ascii="Times New Roman" w:hAnsi="Times New Roman" w:cs="Times New Roman"/>
          <w:rPrChange w:id="12756" w:author="Ruijie Xu" w:date="2022-03-10T12:31:00Z">
            <w:rPr/>
          </w:rPrChange>
        </w:rPr>
        <w:t xml:space="preserve"> (</w:t>
      </w:r>
      <w:r w:rsidR="00E275F8" w:rsidRPr="002B42A7">
        <w:rPr>
          <w:rFonts w:ascii="Times New Roman" w:hAnsi="Times New Roman" w:cs="Times New Roman"/>
          <w:noProof/>
          <w:rPrChange w:id="12757" w:author="Ruijie Xu" w:date="2022-03-10T12:31:00Z">
            <w:rPr>
              <w:noProof/>
            </w:rPr>
          </w:rPrChange>
        </w:rPr>
        <w:drawing>
          <wp:inline distT="0" distB="0" distL="0" distR="0" wp14:anchorId="25BD88A2" wp14:editId="732F81F2">
            <wp:extent cx="96129" cy="91440"/>
            <wp:effectExtent l="0" t="0" r="5715" b="0"/>
            <wp:docPr id="71" name="Picture 32">
              <a:extLst xmlns:a="http://schemas.openxmlformats.org/drawingml/2006/main">
                <a:ext uri="{FF2B5EF4-FFF2-40B4-BE49-F238E27FC236}">
                  <a16:creationId xmlns:a16="http://schemas.microsoft.com/office/drawing/2014/main" id="{3E2CA169-BD7F-E341-8B6A-A257C455AAB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3E2CA169-BD7F-E341-8B6A-A257C455AAB8}"/>
                        </a:ext>
                      </a:extLst>
                    </pic:cNvPr>
                    <pic:cNvPicPr>
                      <a:picLocks noChangeAspect="1"/>
                    </pic:cNvPicPr>
                  </pic:nvPicPr>
                  <pic:blipFill>
                    <a:blip r:embed="rId37"/>
                    <a:stretch>
                      <a:fillRect/>
                    </a:stretch>
                  </pic:blipFill>
                  <pic:spPr>
                    <a:xfrm>
                      <a:off x="0" y="0"/>
                      <a:ext cx="96129" cy="91440"/>
                    </a:xfrm>
                    <a:prstGeom prst="rect">
                      <a:avLst/>
                    </a:prstGeom>
                  </pic:spPr>
                </pic:pic>
              </a:graphicData>
            </a:graphic>
          </wp:inline>
        </w:drawing>
      </w:r>
      <w:r w:rsidR="003073B2" w:rsidRPr="002B42A7">
        <w:rPr>
          <w:rFonts w:ascii="Times New Roman" w:hAnsi="Times New Roman" w:cs="Times New Roman"/>
          <w:rPrChange w:id="12758" w:author="Ruijie Xu" w:date="2022-03-10T12:31:00Z">
            <w:rPr/>
          </w:rPrChange>
        </w:rPr>
        <w:t>), P__</w:t>
      </w:r>
      <w:proofErr w:type="spellStart"/>
      <w:r w:rsidR="00F10E93" w:rsidRPr="002B42A7">
        <w:rPr>
          <w:rFonts w:ascii="Times New Roman" w:hAnsi="Times New Roman" w:cs="Times New Roman"/>
          <w:rPrChange w:id="12759" w:author="Ruijie Xu" w:date="2022-03-10T12:31:00Z">
            <w:rPr/>
          </w:rPrChange>
        </w:rPr>
        <w:t>Aquificae</w:t>
      </w:r>
      <w:proofErr w:type="spellEnd"/>
      <w:r w:rsidR="00F10E93" w:rsidRPr="002B42A7">
        <w:rPr>
          <w:rFonts w:ascii="Times New Roman" w:hAnsi="Times New Roman" w:cs="Times New Roman"/>
          <w:rPrChange w:id="12760" w:author="Ruijie Xu" w:date="2022-03-10T12:31:00Z">
            <w:rPr/>
          </w:rPrChange>
        </w:rPr>
        <w:t xml:space="preserve"> (</w:t>
      </w:r>
      <w:r w:rsidR="00E275F8" w:rsidRPr="002B42A7">
        <w:rPr>
          <w:rFonts w:ascii="Times New Roman" w:hAnsi="Times New Roman" w:cs="Times New Roman"/>
          <w:noProof/>
          <w:color w:val="000000" w:themeColor="text1"/>
          <w:kern w:val="24"/>
        </w:rPr>
        <w:drawing>
          <wp:inline distT="0" distB="0" distL="0" distR="0" wp14:anchorId="67DFEB4D" wp14:editId="1452DCBD">
            <wp:extent cx="93980" cy="9144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38" cstate="print">
                      <a:extLst>
                        <a:ext uri="{28A0092B-C50C-407E-A947-70E740481C1C}">
                          <a14:useLocalDpi xmlns:a14="http://schemas.microsoft.com/office/drawing/2010/main" val="0"/>
                        </a:ext>
                      </a:extLst>
                    </a:blip>
                    <a:stretch>
                      <a:fillRect/>
                    </a:stretch>
                  </pic:blipFill>
                  <pic:spPr>
                    <a:xfrm>
                      <a:off x="0" y="0"/>
                      <a:ext cx="93980" cy="91440"/>
                    </a:xfrm>
                    <a:prstGeom prst="rect">
                      <a:avLst/>
                    </a:prstGeom>
                  </pic:spPr>
                </pic:pic>
              </a:graphicData>
            </a:graphic>
          </wp:inline>
        </w:drawing>
      </w:r>
      <w:r w:rsidR="00F10E93" w:rsidRPr="002B42A7">
        <w:rPr>
          <w:rFonts w:ascii="Times New Roman" w:hAnsi="Times New Roman" w:cs="Times New Roman"/>
          <w:rPrChange w:id="12761" w:author="Ruijie Xu" w:date="2022-03-10T12:31:00Z">
            <w:rPr/>
          </w:rPrChange>
        </w:rPr>
        <w:t>), P__</w:t>
      </w:r>
      <w:proofErr w:type="spellStart"/>
      <w:r w:rsidR="00F10E93" w:rsidRPr="002B42A7">
        <w:rPr>
          <w:rFonts w:ascii="Times New Roman" w:hAnsi="Times New Roman" w:cs="Times New Roman"/>
          <w:rPrChange w:id="12762" w:author="Ruijie Xu" w:date="2022-03-10T12:31:00Z">
            <w:rPr/>
          </w:rPrChange>
        </w:rPr>
        <w:t>Artverviricota</w:t>
      </w:r>
      <w:proofErr w:type="spellEnd"/>
      <w:r w:rsidR="00F10E93" w:rsidRPr="002B42A7">
        <w:rPr>
          <w:rFonts w:ascii="Times New Roman" w:hAnsi="Times New Roman" w:cs="Times New Roman"/>
          <w:rPrChange w:id="12763" w:author="Ruijie Xu" w:date="2022-03-10T12:31:00Z">
            <w:rPr/>
          </w:rPrChange>
        </w:rPr>
        <w:t xml:space="preserve"> (</w:t>
      </w:r>
      <w:r w:rsidR="00E275F8" w:rsidRPr="002B42A7">
        <w:rPr>
          <w:rFonts w:ascii="Times New Roman" w:hAnsi="Times New Roman" w:cs="Times New Roman"/>
          <w:noProof/>
          <w:rPrChange w:id="12764" w:author="Ruijie Xu" w:date="2022-03-10T12:31:00Z">
            <w:rPr>
              <w:noProof/>
            </w:rPr>
          </w:rPrChange>
        </w:rPr>
        <w:drawing>
          <wp:inline distT="0" distB="0" distL="0" distR="0" wp14:anchorId="0E99CAF0" wp14:editId="3D0B0E89">
            <wp:extent cx="96383" cy="91440"/>
            <wp:effectExtent l="0" t="0" r="5715" b="0"/>
            <wp:docPr id="73" name="Picture 36">
              <a:extLst xmlns:a="http://schemas.openxmlformats.org/drawingml/2006/main">
                <a:ext uri="{FF2B5EF4-FFF2-40B4-BE49-F238E27FC236}">
                  <a16:creationId xmlns:a16="http://schemas.microsoft.com/office/drawing/2014/main" id="{9830480A-D16D-DA44-9C46-99273C15184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9830480A-D16D-DA44-9C46-99273C151843}"/>
                        </a:ext>
                      </a:extLst>
                    </pic:cNvPr>
                    <pic:cNvPicPr>
                      <a:picLocks noChangeAspect="1"/>
                    </pic:cNvPicPr>
                  </pic:nvPicPr>
                  <pic:blipFill>
                    <a:blip r:embed="rId39"/>
                    <a:stretch>
                      <a:fillRect/>
                    </a:stretch>
                  </pic:blipFill>
                  <pic:spPr>
                    <a:xfrm>
                      <a:off x="0" y="0"/>
                      <a:ext cx="96383" cy="91440"/>
                    </a:xfrm>
                    <a:prstGeom prst="rect">
                      <a:avLst/>
                    </a:prstGeom>
                  </pic:spPr>
                </pic:pic>
              </a:graphicData>
            </a:graphic>
          </wp:inline>
        </w:drawing>
      </w:r>
      <w:r w:rsidR="00F10E93" w:rsidRPr="002B42A7">
        <w:rPr>
          <w:rFonts w:ascii="Times New Roman" w:hAnsi="Times New Roman" w:cs="Times New Roman"/>
          <w:rPrChange w:id="12765" w:author="Ruijie Xu" w:date="2022-03-10T12:31:00Z">
            <w:rPr/>
          </w:rPrChange>
        </w:rPr>
        <w:t>), P__</w:t>
      </w:r>
      <w:proofErr w:type="spellStart"/>
      <w:r w:rsidR="00F10E93" w:rsidRPr="002B42A7">
        <w:rPr>
          <w:rFonts w:ascii="Times New Roman" w:hAnsi="Times New Roman" w:cs="Times New Roman"/>
          <w:rPrChange w:id="12766" w:author="Ruijie Xu" w:date="2022-03-10T12:31:00Z">
            <w:rPr/>
          </w:rPrChange>
        </w:rPr>
        <w:t>Euryarchaeota</w:t>
      </w:r>
      <w:proofErr w:type="spellEnd"/>
      <w:r w:rsidR="00F10E93" w:rsidRPr="002B42A7">
        <w:rPr>
          <w:rFonts w:ascii="Times New Roman" w:hAnsi="Times New Roman" w:cs="Times New Roman"/>
          <w:rPrChange w:id="12767" w:author="Ruijie Xu" w:date="2022-03-10T12:31:00Z">
            <w:rPr/>
          </w:rPrChange>
        </w:rPr>
        <w:t xml:space="preserve"> (</w:t>
      </w:r>
      <w:r w:rsidR="00E275F8" w:rsidRPr="002B42A7">
        <w:rPr>
          <w:rFonts w:ascii="Times New Roman" w:hAnsi="Times New Roman" w:cs="Times New Roman"/>
          <w:noProof/>
          <w:color w:val="000000" w:themeColor="text1"/>
          <w:kern w:val="24"/>
        </w:rPr>
        <w:drawing>
          <wp:inline distT="0" distB="0" distL="0" distR="0" wp14:anchorId="48CFFE3C" wp14:editId="6E592DF8">
            <wp:extent cx="91440" cy="9144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40" cstate="print">
                      <a:extLst>
                        <a:ext uri="{28A0092B-C50C-407E-A947-70E740481C1C}">
                          <a14:useLocalDpi xmlns:a14="http://schemas.microsoft.com/office/drawing/2010/main" val="0"/>
                        </a:ext>
                      </a:extLst>
                    </a:blip>
                    <a:stretch>
                      <a:fillRect/>
                    </a:stretch>
                  </pic:blipFill>
                  <pic:spPr>
                    <a:xfrm>
                      <a:off x="0" y="0"/>
                      <a:ext cx="91440" cy="91440"/>
                    </a:xfrm>
                    <a:prstGeom prst="rect">
                      <a:avLst/>
                    </a:prstGeom>
                  </pic:spPr>
                </pic:pic>
              </a:graphicData>
            </a:graphic>
          </wp:inline>
        </w:drawing>
      </w:r>
      <w:r w:rsidR="00F10E93" w:rsidRPr="002B42A7">
        <w:rPr>
          <w:rFonts w:ascii="Times New Roman" w:hAnsi="Times New Roman" w:cs="Times New Roman"/>
          <w:rPrChange w:id="12768" w:author="Ruijie Xu" w:date="2022-03-10T12:31:00Z">
            <w:rPr/>
          </w:rPrChange>
        </w:rPr>
        <w:t>), P__</w:t>
      </w:r>
      <w:proofErr w:type="spellStart"/>
      <w:r w:rsidR="00F10E93" w:rsidRPr="002B42A7">
        <w:rPr>
          <w:rFonts w:ascii="Times New Roman" w:hAnsi="Times New Roman" w:cs="Times New Roman"/>
          <w:rPrChange w:id="12769" w:author="Ruijie Xu" w:date="2022-03-10T12:31:00Z">
            <w:rPr/>
          </w:rPrChange>
        </w:rPr>
        <w:t>Uroviricota</w:t>
      </w:r>
      <w:proofErr w:type="spellEnd"/>
      <w:r w:rsidR="00F10E93" w:rsidRPr="002B42A7">
        <w:rPr>
          <w:rFonts w:ascii="Times New Roman" w:hAnsi="Times New Roman" w:cs="Times New Roman"/>
          <w:rPrChange w:id="12770" w:author="Ruijie Xu" w:date="2022-03-10T12:31:00Z">
            <w:rPr/>
          </w:rPrChange>
        </w:rPr>
        <w:t xml:space="preserve"> (</w:t>
      </w:r>
      <w:r w:rsidR="00E275F8" w:rsidRPr="002B42A7">
        <w:rPr>
          <w:rFonts w:ascii="Times New Roman" w:hAnsi="Times New Roman" w:cs="Times New Roman"/>
          <w:noProof/>
          <w:color w:val="000000" w:themeColor="text1"/>
          <w:kern w:val="24"/>
        </w:rPr>
        <w:drawing>
          <wp:inline distT="0" distB="0" distL="0" distR="0" wp14:anchorId="406067B7" wp14:editId="4D77A867">
            <wp:extent cx="96665" cy="91440"/>
            <wp:effectExtent l="0" t="0" r="508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pic:nvPicPr>
                  <pic:blipFill>
                    <a:blip r:embed="rId41" cstate="print">
                      <a:extLst>
                        <a:ext uri="{28A0092B-C50C-407E-A947-70E740481C1C}">
                          <a14:useLocalDpi xmlns:a14="http://schemas.microsoft.com/office/drawing/2010/main" val="0"/>
                        </a:ext>
                      </a:extLst>
                    </a:blip>
                    <a:stretch>
                      <a:fillRect/>
                    </a:stretch>
                  </pic:blipFill>
                  <pic:spPr>
                    <a:xfrm>
                      <a:off x="0" y="0"/>
                      <a:ext cx="96665" cy="91440"/>
                    </a:xfrm>
                    <a:prstGeom prst="rect">
                      <a:avLst/>
                    </a:prstGeom>
                  </pic:spPr>
                </pic:pic>
              </a:graphicData>
            </a:graphic>
          </wp:inline>
        </w:drawing>
      </w:r>
      <w:r w:rsidR="00F10E93" w:rsidRPr="002B42A7">
        <w:rPr>
          <w:rFonts w:ascii="Times New Roman" w:hAnsi="Times New Roman" w:cs="Times New Roman"/>
          <w:rPrChange w:id="12771" w:author="Ruijie Xu" w:date="2022-03-10T12:31:00Z">
            <w:rPr/>
          </w:rPrChange>
        </w:rPr>
        <w:t>), P__</w:t>
      </w:r>
      <w:proofErr w:type="spellStart"/>
      <w:r w:rsidR="00F10E93" w:rsidRPr="002B42A7">
        <w:rPr>
          <w:rFonts w:ascii="Times New Roman" w:hAnsi="Times New Roman" w:cs="Times New Roman"/>
          <w:rPrChange w:id="12772" w:author="Ruijie Xu" w:date="2022-03-10T12:31:00Z">
            <w:rPr/>
          </w:rPrChange>
        </w:rPr>
        <w:t>Crenarchaeota</w:t>
      </w:r>
      <w:proofErr w:type="spellEnd"/>
      <w:r w:rsidR="00F10E93" w:rsidRPr="002B42A7">
        <w:rPr>
          <w:rFonts w:ascii="Times New Roman" w:hAnsi="Times New Roman" w:cs="Times New Roman"/>
          <w:rPrChange w:id="12773" w:author="Ruijie Xu" w:date="2022-03-10T12:31:00Z">
            <w:rPr/>
          </w:rPrChange>
        </w:rPr>
        <w:t xml:space="preserve"> (</w:t>
      </w:r>
      <w:r w:rsidR="00286CA0" w:rsidRPr="002B42A7">
        <w:rPr>
          <w:rFonts w:ascii="Times New Roman" w:hAnsi="Times New Roman" w:cs="Times New Roman"/>
          <w:noProof/>
          <w:rPrChange w:id="12774" w:author="Ruijie Xu" w:date="2022-03-10T12:31:00Z">
            <w:rPr>
              <w:noProof/>
            </w:rPr>
          </w:rPrChange>
        </w:rPr>
        <w:drawing>
          <wp:inline distT="0" distB="0" distL="0" distR="0" wp14:anchorId="6F47368E" wp14:editId="1DBFB728">
            <wp:extent cx="122115" cy="105833"/>
            <wp:effectExtent l="0" t="0" r="508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42">
                      <a:extLst>
                        <a:ext uri="{28A0092B-C50C-407E-A947-70E740481C1C}">
                          <a14:useLocalDpi xmlns:a14="http://schemas.microsoft.com/office/drawing/2010/main" val="0"/>
                        </a:ext>
                      </a:extLst>
                    </a:blip>
                    <a:stretch>
                      <a:fillRect/>
                    </a:stretch>
                  </pic:blipFill>
                  <pic:spPr>
                    <a:xfrm>
                      <a:off x="0" y="0"/>
                      <a:ext cx="122115" cy="105833"/>
                    </a:xfrm>
                    <a:prstGeom prst="rect">
                      <a:avLst/>
                    </a:prstGeom>
                  </pic:spPr>
                </pic:pic>
              </a:graphicData>
            </a:graphic>
          </wp:inline>
        </w:drawing>
      </w:r>
      <w:r w:rsidR="00F10E93" w:rsidRPr="002B42A7">
        <w:rPr>
          <w:rFonts w:ascii="Times New Roman" w:hAnsi="Times New Roman" w:cs="Times New Roman"/>
          <w:rPrChange w:id="12775" w:author="Ruijie Xu" w:date="2022-03-10T12:31:00Z">
            <w:rPr/>
          </w:rPrChange>
        </w:rPr>
        <w:t>), P__</w:t>
      </w:r>
      <w:proofErr w:type="spellStart"/>
      <w:r w:rsidR="00F10E93" w:rsidRPr="002B42A7">
        <w:rPr>
          <w:rFonts w:ascii="Times New Roman" w:hAnsi="Times New Roman" w:cs="Times New Roman"/>
          <w:rPrChange w:id="12776" w:author="Ruijie Xu" w:date="2022-03-10T12:31:00Z">
            <w:rPr/>
          </w:rPrChange>
        </w:rPr>
        <w:t>Candidatus</w:t>
      </w:r>
      <w:proofErr w:type="spellEnd"/>
      <w:r w:rsidR="00F10E93" w:rsidRPr="002B42A7">
        <w:rPr>
          <w:rFonts w:ascii="Times New Roman" w:hAnsi="Times New Roman" w:cs="Times New Roman"/>
          <w:rPrChange w:id="12777" w:author="Ruijie Xu" w:date="2022-03-10T12:31:00Z">
            <w:rPr/>
          </w:rPrChange>
        </w:rPr>
        <w:t xml:space="preserve"> (</w:t>
      </w:r>
      <w:r w:rsidR="00E275F8" w:rsidRPr="002B42A7">
        <w:rPr>
          <w:rFonts w:ascii="Times New Roman" w:hAnsi="Times New Roman" w:cs="Times New Roman"/>
          <w:noProof/>
          <w:color w:val="000000" w:themeColor="text1"/>
          <w:kern w:val="24"/>
        </w:rPr>
        <w:drawing>
          <wp:inline distT="0" distB="0" distL="0" distR="0" wp14:anchorId="093CC706" wp14:editId="7BABDD76">
            <wp:extent cx="94053" cy="9144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pic:nvPicPr>
                  <pic:blipFill>
                    <a:blip r:embed="rId43" cstate="print">
                      <a:extLst>
                        <a:ext uri="{28A0092B-C50C-407E-A947-70E740481C1C}">
                          <a14:useLocalDpi xmlns:a14="http://schemas.microsoft.com/office/drawing/2010/main" val="0"/>
                        </a:ext>
                      </a:extLst>
                    </a:blip>
                    <a:stretch>
                      <a:fillRect/>
                    </a:stretch>
                  </pic:blipFill>
                  <pic:spPr>
                    <a:xfrm>
                      <a:off x="0" y="0"/>
                      <a:ext cx="94053" cy="91440"/>
                    </a:xfrm>
                    <a:prstGeom prst="rect">
                      <a:avLst/>
                    </a:prstGeom>
                  </pic:spPr>
                </pic:pic>
              </a:graphicData>
            </a:graphic>
          </wp:inline>
        </w:drawing>
      </w:r>
      <w:r w:rsidR="00F10E93" w:rsidRPr="002B42A7">
        <w:rPr>
          <w:rFonts w:ascii="Times New Roman" w:hAnsi="Times New Roman" w:cs="Times New Roman"/>
          <w:rPrChange w:id="12778" w:author="Ruijie Xu" w:date="2022-03-10T12:31:00Z">
            <w:rPr/>
          </w:rPrChange>
        </w:rPr>
        <w:t>), P__</w:t>
      </w:r>
      <w:proofErr w:type="spellStart"/>
      <w:r w:rsidR="00F10E93" w:rsidRPr="002B42A7">
        <w:rPr>
          <w:rFonts w:ascii="Times New Roman" w:hAnsi="Times New Roman" w:cs="Times New Roman"/>
          <w:rPrChange w:id="12779" w:author="Ruijie Xu" w:date="2022-03-10T12:31:00Z">
            <w:rPr/>
          </w:rPrChange>
        </w:rPr>
        <w:t>Chlamydiae</w:t>
      </w:r>
      <w:proofErr w:type="spellEnd"/>
      <w:r w:rsidR="00F10E93" w:rsidRPr="002B42A7">
        <w:rPr>
          <w:rFonts w:ascii="Times New Roman" w:hAnsi="Times New Roman" w:cs="Times New Roman"/>
          <w:rPrChange w:id="12780" w:author="Ruijie Xu" w:date="2022-03-10T12:31:00Z">
            <w:rPr/>
          </w:rPrChange>
        </w:rPr>
        <w:t xml:space="preserve"> (</w:t>
      </w:r>
      <w:r w:rsidR="00E275F8" w:rsidRPr="002B42A7">
        <w:rPr>
          <w:rFonts w:ascii="Times New Roman" w:hAnsi="Times New Roman" w:cs="Times New Roman"/>
          <w:noProof/>
          <w:color w:val="000000" w:themeColor="text1"/>
          <w:kern w:val="24"/>
        </w:rPr>
        <w:drawing>
          <wp:inline distT="0" distB="0" distL="0" distR="0" wp14:anchorId="70C16623" wp14:editId="1B0D940A">
            <wp:extent cx="93980" cy="9144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38" cstate="print">
                      <a:extLst>
                        <a:ext uri="{28A0092B-C50C-407E-A947-70E740481C1C}">
                          <a14:useLocalDpi xmlns:a14="http://schemas.microsoft.com/office/drawing/2010/main" val="0"/>
                        </a:ext>
                      </a:extLst>
                    </a:blip>
                    <a:stretch>
                      <a:fillRect/>
                    </a:stretch>
                  </pic:blipFill>
                  <pic:spPr>
                    <a:xfrm>
                      <a:off x="0" y="0"/>
                      <a:ext cx="93980" cy="91440"/>
                    </a:xfrm>
                    <a:prstGeom prst="rect">
                      <a:avLst/>
                    </a:prstGeom>
                  </pic:spPr>
                </pic:pic>
              </a:graphicData>
            </a:graphic>
          </wp:inline>
        </w:drawing>
      </w:r>
      <w:r w:rsidR="00F10E93" w:rsidRPr="002B42A7">
        <w:rPr>
          <w:rFonts w:ascii="Times New Roman" w:hAnsi="Times New Roman" w:cs="Times New Roman"/>
          <w:rPrChange w:id="12781" w:author="Ruijie Xu" w:date="2022-03-10T12:31:00Z">
            <w:rPr/>
          </w:rPrChange>
        </w:rPr>
        <w:t xml:space="preserve">), </w:t>
      </w:r>
      <w:proofErr w:type="spellStart"/>
      <w:r w:rsidR="00F10E93" w:rsidRPr="002B42A7">
        <w:rPr>
          <w:rFonts w:ascii="Times New Roman" w:hAnsi="Times New Roman" w:cs="Times New Roman"/>
          <w:rPrChange w:id="12782" w:author="Ruijie Xu" w:date="2022-03-10T12:31:00Z">
            <w:rPr/>
          </w:rPrChange>
        </w:rPr>
        <w:t>P__Fusobacteria</w:t>
      </w:r>
      <w:proofErr w:type="spellEnd"/>
      <w:r w:rsidR="00F10E93" w:rsidRPr="002B42A7">
        <w:rPr>
          <w:rFonts w:ascii="Times New Roman" w:hAnsi="Times New Roman" w:cs="Times New Roman"/>
          <w:rPrChange w:id="12783" w:author="Ruijie Xu" w:date="2022-03-10T12:31:00Z">
            <w:rPr/>
          </w:rPrChange>
        </w:rPr>
        <w:t xml:space="preserve"> (</w:t>
      </w:r>
      <w:r w:rsidR="00E275F8" w:rsidRPr="002B42A7">
        <w:rPr>
          <w:rFonts w:ascii="Times New Roman" w:hAnsi="Times New Roman" w:cs="Times New Roman"/>
          <w:noProof/>
          <w:rPrChange w:id="12784" w:author="Ruijie Xu" w:date="2022-03-10T12:31:00Z">
            <w:rPr>
              <w:noProof/>
            </w:rPr>
          </w:rPrChange>
        </w:rPr>
        <w:drawing>
          <wp:inline distT="0" distB="0" distL="0" distR="0" wp14:anchorId="597A56DF" wp14:editId="4A709E8E">
            <wp:extent cx="97366" cy="97366"/>
            <wp:effectExtent l="0" t="0" r="4445" b="444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pic:nvPicPr>
                  <pic:blipFill>
                    <a:blip r:embed="rId44">
                      <a:extLst>
                        <a:ext uri="{28A0092B-C50C-407E-A947-70E740481C1C}">
                          <a14:useLocalDpi xmlns:a14="http://schemas.microsoft.com/office/drawing/2010/main" val="0"/>
                        </a:ext>
                      </a:extLst>
                    </a:blip>
                    <a:stretch>
                      <a:fillRect/>
                    </a:stretch>
                  </pic:blipFill>
                  <pic:spPr>
                    <a:xfrm>
                      <a:off x="0" y="0"/>
                      <a:ext cx="97366" cy="97366"/>
                    </a:xfrm>
                    <a:prstGeom prst="rect">
                      <a:avLst/>
                    </a:prstGeom>
                  </pic:spPr>
                </pic:pic>
              </a:graphicData>
            </a:graphic>
          </wp:inline>
        </w:drawing>
      </w:r>
      <w:r w:rsidR="00F10E93" w:rsidRPr="002B42A7">
        <w:rPr>
          <w:rFonts w:ascii="Times New Roman" w:hAnsi="Times New Roman" w:cs="Times New Roman"/>
          <w:rPrChange w:id="12785" w:author="Ruijie Xu" w:date="2022-03-10T12:31:00Z">
            <w:rPr/>
          </w:rPrChange>
        </w:rPr>
        <w:t>), P__</w:t>
      </w:r>
      <w:proofErr w:type="spellStart"/>
      <w:r w:rsidR="00F10E93" w:rsidRPr="002B42A7">
        <w:rPr>
          <w:rFonts w:ascii="Times New Roman" w:hAnsi="Times New Roman" w:cs="Times New Roman"/>
          <w:rPrChange w:id="12786" w:author="Ruijie Xu" w:date="2022-03-10T12:31:00Z">
            <w:rPr/>
          </w:rPrChange>
        </w:rPr>
        <w:t>Preplasmiviricota</w:t>
      </w:r>
      <w:proofErr w:type="spellEnd"/>
      <w:r w:rsidR="00F10E93" w:rsidRPr="002B42A7">
        <w:rPr>
          <w:rFonts w:ascii="Times New Roman" w:hAnsi="Times New Roman" w:cs="Times New Roman"/>
          <w:rPrChange w:id="12787" w:author="Ruijie Xu" w:date="2022-03-10T12:31:00Z">
            <w:rPr/>
          </w:rPrChange>
        </w:rPr>
        <w:t xml:space="preserve"> (</w:t>
      </w:r>
      <w:r w:rsidR="00E275F8" w:rsidRPr="002B42A7">
        <w:rPr>
          <w:rFonts w:ascii="Times New Roman" w:hAnsi="Times New Roman" w:cs="Times New Roman"/>
          <w:noProof/>
          <w:rPrChange w:id="12788" w:author="Ruijie Xu" w:date="2022-03-10T12:31:00Z">
            <w:rPr>
              <w:noProof/>
            </w:rPr>
          </w:rPrChange>
        </w:rPr>
        <w:drawing>
          <wp:inline distT="0" distB="0" distL="0" distR="0" wp14:anchorId="1196677F" wp14:editId="4FF07D01">
            <wp:extent cx="93133" cy="93133"/>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pic:nvPicPr>
                  <pic:blipFill rotWithShape="1">
                    <a:blip r:embed="rId45">
                      <a:extLst>
                        <a:ext uri="{28A0092B-C50C-407E-A947-70E740481C1C}">
                          <a14:useLocalDpi xmlns:a14="http://schemas.microsoft.com/office/drawing/2010/main" val="0"/>
                        </a:ext>
                      </a:extLst>
                    </a:blip>
                    <a:srcRect l="-1" r="25000"/>
                    <a:stretch/>
                  </pic:blipFill>
                  <pic:spPr bwMode="auto">
                    <a:xfrm>
                      <a:off x="0" y="0"/>
                      <a:ext cx="93133" cy="93133"/>
                    </a:xfrm>
                    <a:prstGeom prst="rect">
                      <a:avLst/>
                    </a:prstGeom>
                    <a:ln>
                      <a:noFill/>
                    </a:ln>
                    <a:extLst>
                      <a:ext uri="{53640926-AAD7-44D8-BBD7-CCE9431645EC}">
                        <a14:shadowObscured xmlns:a14="http://schemas.microsoft.com/office/drawing/2010/main"/>
                      </a:ext>
                    </a:extLst>
                  </pic:spPr>
                </pic:pic>
              </a:graphicData>
            </a:graphic>
          </wp:inline>
        </w:drawing>
      </w:r>
      <w:r w:rsidR="00F10E93" w:rsidRPr="002B42A7">
        <w:rPr>
          <w:rFonts w:ascii="Times New Roman" w:hAnsi="Times New Roman" w:cs="Times New Roman"/>
          <w:rPrChange w:id="12789" w:author="Ruijie Xu" w:date="2022-03-10T12:31:00Z">
            <w:rPr/>
          </w:rPrChange>
        </w:rPr>
        <w:t>), P__</w:t>
      </w:r>
      <w:proofErr w:type="spellStart"/>
      <w:r w:rsidR="00F10E93" w:rsidRPr="002B42A7">
        <w:rPr>
          <w:rFonts w:ascii="Times New Roman" w:hAnsi="Times New Roman" w:cs="Times New Roman"/>
          <w:rPrChange w:id="12790" w:author="Ruijie Xu" w:date="2022-03-10T12:31:00Z">
            <w:rPr/>
          </w:rPrChange>
        </w:rPr>
        <w:t>Viruses_unclassified</w:t>
      </w:r>
      <w:proofErr w:type="spellEnd"/>
      <w:r w:rsidR="00E275F8" w:rsidRPr="002B42A7">
        <w:rPr>
          <w:rFonts w:ascii="Times New Roman" w:hAnsi="Times New Roman" w:cs="Times New Roman"/>
          <w:rPrChange w:id="12791" w:author="Ruijie Xu" w:date="2022-03-10T12:31:00Z">
            <w:rPr/>
          </w:rPrChange>
        </w:rPr>
        <w:t xml:space="preserve"> (</w:t>
      </w:r>
      <w:r w:rsidR="00E275F8" w:rsidRPr="002B42A7">
        <w:rPr>
          <w:rFonts w:ascii="Times New Roman" w:hAnsi="Times New Roman" w:cs="Times New Roman"/>
          <w:noProof/>
          <w:rPrChange w:id="12792" w:author="Ruijie Xu" w:date="2022-03-10T12:31:00Z">
            <w:rPr>
              <w:noProof/>
            </w:rPr>
          </w:rPrChange>
        </w:rPr>
        <w:drawing>
          <wp:inline distT="0" distB="0" distL="0" distR="0" wp14:anchorId="524AEB8E" wp14:editId="6B48EC8A">
            <wp:extent cx="93134" cy="103203"/>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pic:nvPicPr>
                  <pic:blipFill rotWithShape="1">
                    <a:blip r:embed="rId46">
                      <a:extLst>
                        <a:ext uri="{28A0092B-C50C-407E-A947-70E740481C1C}">
                          <a14:useLocalDpi xmlns:a14="http://schemas.microsoft.com/office/drawing/2010/main" val="0"/>
                        </a:ext>
                      </a:extLst>
                    </a:blip>
                    <a:srcRect l="17778" t="-5128"/>
                    <a:stretch/>
                  </pic:blipFill>
                  <pic:spPr bwMode="auto">
                    <a:xfrm>
                      <a:off x="0" y="0"/>
                      <a:ext cx="93386" cy="103482"/>
                    </a:xfrm>
                    <a:prstGeom prst="rect">
                      <a:avLst/>
                    </a:prstGeom>
                    <a:ln>
                      <a:noFill/>
                    </a:ln>
                    <a:extLst>
                      <a:ext uri="{53640926-AAD7-44D8-BBD7-CCE9431645EC}">
                        <a14:shadowObscured xmlns:a14="http://schemas.microsoft.com/office/drawing/2010/main"/>
                      </a:ext>
                    </a:extLst>
                  </pic:spPr>
                </pic:pic>
              </a:graphicData>
            </a:graphic>
          </wp:inline>
        </w:drawing>
      </w:r>
      <w:r w:rsidR="00E275F8" w:rsidRPr="002B42A7">
        <w:rPr>
          <w:rFonts w:ascii="Times New Roman" w:hAnsi="Times New Roman" w:cs="Times New Roman"/>
          <w:rPrChange w:id="12793" w:author="Ruijie Xu" w:date="2022-03-10T12:31:00Z">
            <w:rPr/>
          </w:rPrChange>
        </w:rPr>
        <w:t>)</w:t>
      </w:r>
      <w:r w:rsidR="00F10E93" w:rsidRPr="002B42A7">
        <w:rPr>
          <w:rFonts w:ascii="Times New Roman" w:hAnsi="Times New Roman" w:cs="Times New Roman"/>
          <w:rPrChange w:id="12794" w:author="Ruijie Xu" w:date="2022-03-10T12:31:00Z">
            <w:rPr/>
          </w:rPrChange>
        </w:rPr>
        <w:t>.</w:t>
      </w:r>
    </w:p>
    <w:p w14:paraId="14EFAFA7" w14:textId="20CE0306" w:rsidR="00624903" w:rsidRPr="002B42A7" w:rsidRDefault="00CC4C14" w:rsidP="00A565FA">
      <w:pPr>
        <w:spacing w:line="480" w:lineRule="auto"/>
        <w:rPr>
          <w:rFonts w:ascii="Times New Roman" w:hAnsi="Times New Roman" w:cs="Times New Roman"/>
          <w:rPrChange w:id="12795" w:author="Ruijie Xu" w:date="2022-03-10T12:31:00Z">
            <w:rPr/>
          </w:rPrChange>
        </w:rPr>
      </w:pPr>
      <w:r w:rsidRPr="002B42A7">
        <w:rPr>
          <w:rFonts w:ascii="Times New Roman" w:hAnsi="Times New Roman" w:cs="Times New Roman"/>
          <w:b/>
          <w:bCs/>
          <w:rPrChange w:id="12796" w:author="Ruijie Xu" w:date="2022-03-10T12:31:00Z">
            <w:rPr>
              <w:b/>
              <w:bCs/>
            </w:rPr>
          </w:rPrChange>
        </w:rPr>
        <w:t>Figure 3.</w:t>
      </w:r>
      <w:r w:rsidRPr="002B42A7">
        <w:rPr>
          <w:rFonts w:ascii="Times New Roman" w:hAnsi="Times New Roman" w:cs="Times New Roman"/>
          <w:rPrChange w:id="12797" w:author="Ruijie Xu" w:date="2022-03-10T12:31:00Z">
            <w:rPr/>
          </w:rPrChange>
        </w:rPr>
        <w:t xml:space="preserve"> </w:t>
      </w:r>
      <w:r w:rsidRPr="002B42A7">
        <w:rPr>
          <w:rFonts w:ascii="Times New Roman" w:hAnsi="Times New Roman" w:cs="Times New Roman"/>
          <w:color w:val="000000" w:themeColor="text1"/>
        </w:rPr>
        <w:t xml:space="preserve">The alpha diversity </w:t>
      </w:r>
      <w:r w:rsidR="00BB451A" w:rsidRPr="002B42A7">
        <w:rPr>
          <w:rFonts w:ascii="Times New Roman" w:hAnsi="Times New Roman" w:cs="Times New Roman"/>
          <w:color w:val="000000" w:themeColor="text1"/>
        </w:rPr>
        <w:t xml:space="preserve">of the </w:t>
      </w:r>
      <w:r w:rsidRPr="002B42A7">
        <w:rPr>
          <w:rFonts w:ascii="Times New Roman" w:hAnsi="Times New Roman" w:cs="Times New Roman"/>
          <w:color w:val="000000" w:themeColor="text1"/>
        </w:rPr>
        <w:t>rat samples</w:t>
      </w:r>
      <w:r w:rsidR="00BB451A" w:rsidRPr="002B42A7">
        <w:rPr>
          <w:rFonts w:ascii="Times New Roman" w:hAnsi="Times New Roman" w:cs="Times New Roman"/>
          <w:color w:val="000000" w:themeColor="text1"/>
        </w:rPr>
        <w:t xml:space="preserve"> characterized by different DBs (a-c) and </w:t>
      </w:r>
      <w:proofErr w:type="spellStart"/>
      <w:r w:rsidR="00BB451A" w:rsidRPr="002B42A7">
        <w:rPr>
          <w:rFonts w:ascii="Times New Roman" w:hAnsi="Times New Roman" w:cs="Times New Roman"/>
          <w:color w:val="000000" w:themeColor="text1"/>
        </w:rPr>
        <w:t>softwares</w:t>
      </w:r>
      <w:proofErr w:type="spellEnd"/>
      <w:r w:rsidRPr="002B42A7">
        <w:rPr>
          <w:rFonts w:ascii="Times New Roman" w:hAnsi="Times New Roman" w:cs="Times New Roman"/>
          <w:color w:val="000000" w:themeColor="text1"/>
        </w:rPr>
        <w:t xml:space="preserve"> </w:t>
      </w:r>
      <w:r w:rsidR="00BB451A" w:rsidRPr="002B42A7">
        <w:rPr>
          <w:rFonts w:ascii="Times New Roman" w:hAnsi="Times New Roman" w:cs="Times New Roman"/>
          <w:color w:val="000000" w:themeColor="text1"/>
        </w:rPr>
        <w:t xml:space="preserve">(d-f) </w:t>
      </w:r>
      <w:r w:rsidRPr="002B42A7">
        <w:rPr>
          <w:rFonts w:ascii="Times New Roman" w:hAnsi="Times New Roman" w:cs="Times New Roman"/>
          <w:color w:val="000000" w:themeColor="text1"/>
        </w:rPr>
        <w:t>is described by the Observed, Shannon, and Simpson indices, which characterize each sample’s microbial composition based on diversity richness and abundance. All three indices were calculated based on the absolute number of microbial reads at the species level.</w:t>
      </w:r>
      <w:r w:rsidRPr="002B42A7" w:rsidDel="00807461">
        <w:rPr>
          <w:rFonts w:ascii="Times New Roman" w:hAnsi="Times New Roman" w:cs="Times New Roman"/>
          <w:color w:val="000000" w:themeColor="text1"/>
        </w:rPr>
        <w:t xml:space="preserve"> </w:t>
      </w:r>
      <w:r w:rsidRPr="002B42A7">
        <w:rPr>
          <w:rFonts w:ascii="Times New Roman" w:hAnsi="Times New Roman" w:cs="Times New Roman"/>
          <w:color w:val="000000" w:themeColor="text1"/>
        </w:rPr>
        <w:t xml:space="preserve">All </w:t>
      </w:r>
      <w:bookmarkStart w:id="12798" w:name="OLE_LINK209"/>
      <w:bookmarkStart w:id="12799" w:name="OLE_LINK210"/>
      <w:r w:rsidRPr="002B42A7">
        <w:rPr>
          <w:rFonts w:ascii="Times New Roman" w:hAnsi="Times New Roman" w:cs="Times New Roman"/>
          <w:color w:val="000000" w:themeColor="text1"/>
        </w:rPr>
        <w:t xml:space="preserve">pairwise statistical comparisons </w:t>
      </w:r>
      <w:r w:rsidR="00BB451A" w:rsidRPr="002B42A7">
        <w:rPr>
          <w:rFonts w:ascii="Times New Roman" w:hAnsi="Times New Roman" w:cs="Times New Roman"/>
          <w:color w:val="000000" w:themeColor="text1"/>
        </w:rPr>
        <w:t xml:space="preserve">between </w:t>
      </w:r>
      <w:r w:rsidR="00624903" w:rsidRPr="002B42A7">
        <w:rPr>
          <w:rFonts w:ascii="Times New Roman" w:hAnsi="Times New Roman" w:cs="Times New Roman"/>
          <w:color w:val="000000" w:themeColor="text1"/>
        </w:rPr>
        <w:t xml:space="preserve">DBs and software </w:t>
      </w:r>
      <w:r w:rsidRPr="002B42A7">
        <w:rPr>
          <w:rFonts w:ascii="Times New Roman" w:hAnsi="Times New Roman" w:cs="Times New Roman"/>
          <w:color w:val="000000" w:themeColor="text1"/>
        </w:rPr>
        <w:t xml:space="preserve">within this figure </w:t>
      </w:r>
      <w:r w:rsidR="00624903" w:rsidRPr="002B42A7">
        <w:rPr>
          <w:rFonts w:ascii="Times New Roman" w:hAnsi="Times New Roman" w:cs="Times New Roman"/>
          <w:rPrChange w:id="12800" w:author="Ruijie Xu" w:date="2022-03-10T12:31:00Z">
            <w:rPr/>
          </w:rPrChange>
        </w:rPr>
        <w:t>were performed with a Wilcoxon signed-rank test with p-</w:t>
      </w:r>
      <w:proofErr w:type="spellStart"/>
      <w:r w:rsidR="00624903" w:rsidRPr="002B42A7">
        <w:rPr>
          <w:rFonts w:ascii="Times New Roman" w:hAnsi="Times New Roman" w:cs="Times New Roman"/>
          <w:rPrChange w:id="12801" w:author="Ruijie Xu" w:date="2022-03-10T12:31:00Z">
            <w:rPr/>
          </w:rPrChange>
        </w:rPr>
        <w:t>adj</w:t>
      </w:r>
      <w:proofErr w:type="spellEnd"/>
      <w:r w:rsidR="00624903" w:rsidRPr="002B42A7">
        <w:rPr>
          <w:rFonts w:ascii="Times New Roman" w:hAnsi="Times New Roman" w:cs="Times New Roman"/>
          <w:rPrChange w:id="12802" w:author="Ruijie Xu" w:date="2022-03-10T12:31:00Z">
            <w:rPr/>
          </w:rPrChange>
        </w:rPr>
        <w:t xml:space="preserve"> value available in Table SI.4 and Table SII.5 for DBs and software comparison, respectively.</w:t>
      </w:r>
      <w:r w:rsidRPr="002B42A7">
        <w:rPr>
          <w:rFonts w:ascii="Times New Roman" w:hAnsi="Times New Roman" w:cs="Times New Roman"/>
          <w:color w:val="000000" w:themeColor="text1"/>
        </w:rPr>
        <w:t xml:space="preserve"> </w:t>
      </w:r>
      <w:bookmarkEnd w:id="12798"/>
      <w:bookmarkEnd w:id="12799"/>
      <w:r w:rsidRPr="002B42A7">
        <w:rPr>
          <w:rFonts w:ascii="Times New Roman" w:hAnsi="Times New Roman" w:cs="Times New Roman"/>
          <w:color w:val="000000" w:themeColor="text1"/>
        </w:rPr>
        <w:t xml:space="preserve">Samples: </w:t>
      </w:r>
      <w:r w:rsidR="00624903" w:rsidRPr="002B42A7">
        <w:rPr>
          <w:rFonts w:ascii="Times New Roman" w:hAnsi="Times New Roman" w:cs="Times New Roman"/>
          <w:rPrChange w:id="12803" w:author="Ruijie Xu" w:date="2022-03-10T12:31:00Z">
            <w:rPr/>
          </w:rPrChange>
        </w:rPr>
        <w:t>R22.K (</w:t>
      </w:r>
      <w:r w:rsidR="00624903" w:rsidRPr="002B42A7">
        <w:rPr>
          <w:rFonts w:ascii="Times New Roman" w:hAnsi="Times New Roman" w:cs="Times New Roman"/>
          <w:noProof/>
          <w:rPrChange w:id="12804" w:author="Ruijie Xu" w:date="2022-03-10T12:31:00Z">
            <w:rPr>
              <w:noProof/>
            </w:rPr>
          </w:rPrChange>
        </w:rPr>
        <w:drawing>
          <wp:inline distT="0" distB="0" distL="0" distR="0" wp14:anchorId="0644FBF0" wp14:editId="1F81D2D9">
            <wp:extent cx="91440" cy="91440"/>
            <wp:effectExtent l="0" t="0" r="0" b="0"/>
            <wp:docPr id="101" name="Picture 22">
              <a:extLst xmlns:a="http://schemas.openxmlformats.org/drawingml/2006/main">
                <a:ext uri="{FF2B5EF4-FFF2-40B4-BE49-F238E27FC236}">
                  <a16:creationId xmlns:a16="http://schemas.microsoft.com/office/drawing/2014/main" id="{872103B7-8484-1A41-8968-56A1632838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872103B7-8484-1A41-8968-56A163283806}"/>
                        </a:ext>
                      </a:extLst>
                    </pic:cNvPr>
                    <pic:cNvPicPr>
                      <a:picLocks noChangeAspect="1"/>
                    </pic:cNvPicPr>
                  </pic:nvPicPr>
                  <pic:blipFill>
                    <a:blip r:embed="rId14"/>
                    <a:stretch>
                      <a:fillRect/>
                    </a:stretch>
                  </pic:blipFill>
                  <pic:spPr>
                    <a:xfrm>
                      <a:off x="0" y="0"/>
                      <a:ext cx="91440" cy="91440"/>
                    </a:xfrm>
                    <a:prstGeom prst="rect">
                      <a:avLst/>
                    </a:prstGeom>
                  </pic:spPr>
                </pic:pic>
              </a:graphicData>
            </a:graphic>
          </wp:inline>
        </w:drawing>
      </w:r>
      <w:proofErr w:type="gramStart"/>
      <w:r w:rsidR="00624903" w:rsidRPr="002B42A7">
        <w:rPr>
          <w:rFonts w:ascii="Times New Roman" w:hAnsi="Times New Roman" w:cs="Times New Roman"/>
          <w:rPrChange w:id="12805" w:author="Ruijie Xu" w:date="2022-03-10T12:31:00Z">
            <w:rPr/>
          </w:rPrChange>
        </w:rPr>
        <w:t>) ,</w:t>
      </w:r>
      <w:proofErr w:type="gramEnd"/>
      <w:r w:rsidR="00624903" w:rsidRPr="002B42A7">
        <w:rPr>
          <w:rFonts w:ascii="Times New Roman" w:hAnsi="Times New Roman" w:cs="Times New Roman"/>
          <w:rPrChange w:id="12806" w:author="Ruijie Xu" w:date="2022-03-10T12:31:00Z">
            <w:rPr/>
          </w:rPrChange>
        </w:rPr>
        <w:t xml:space="preserve"> R26.K (</w:t>
      </w:r>
      <w:r w:rsidR="00624903" w:rsidRPr="002B42A7">
        <w:rPr>
          <w:rFonts w:ascii="Times New Roman" w:hAnsi="Times New Roman" w:cs="Times New Roman"/>
          <w:noProof/>
          <w:rPrChange w:id="12807" w:author="Ruijie Xu" w:date="2022-03-10T12:31:00Z">
            <w:rPr>
              <w:noProof/>
            </w:rPr>
          </w:rPrChange>
        </w:rPr>
        <w:drawing>
          <wp:inline distT="0" distB="0" distL="0" distR="0" wp14:anchorId="52828C33" wp14:editId="7549514C">
            <wp:extent cx="144018" cy="137160"/>
            <wp:effectExtent l="0" t="0" r="0" b="2540"/>
            <wp:docPr id="102" name="Picture 26">
              <a:extLst xmlns:a="http://schemas.openxmlformats.org/drawingml/2006/main">
                <a:ext uri="{FF2B5EF4-FFF2-40B4-BE49-F238E27FC236}">
                  <a16:creationId xmlns:a16="http://schemas.microsoft.com/office/drawing/2014/main" id="{090020BC-61C7-9B41-8AAA-473A254C9B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90020BC-61C7-9B41-8AAA-473A254C9BD0}"/>
                        </a:ext>
                      </a:extLst>
                    </pic:cNvPr>
                    <pic:cNvPicPr>
                      <a:picLocks noChangeAspect="1"/>
                    </pic:cNvPicPr>
                  </pic:nvPicPr>
                  <pic:blipFill>
                    <a:blip r:embed="rId15"/>
                    <a:stretch>
                      <a:fillRect/>
                    </a:stretch>
                  </pic:blipFill>
                  <pic:spPr>
                    <a:xfrm>
                      <a:off x="0" y="0"/>
                      <a:ext cx="144018" cy="137160"/>
                    </a:xfrm>
                    <a:prstGeom prst="rect">
                      <a:avLst/>
                    </a:prstGeom>
                  </pic:spPr>
                </pic:pic>
              </a:graphicData>
            </a:graphic>
          </wp:inline>
        </w:drawing>
      </w:r>
      <w:r w:rsidR="00624903" w:rsidRPr="002B42A7">
        <w:rPr>
          <w:rFonts w:ascii="Times New Roman" w:hAnsi="Times New Roman" w:cs="Times New Roman"/>
          <w:rPrChange w:id="12808" w:author="Ruijie Xu" w:date="2022-03-10T12:31:00Z">
            <w:rPr/>
          </w:rPrChange>
        </w:rPr>
        <w:t>), R27.K (</w:t>
      </w:r>
      <w:r w:rsidR="00624903" w:rsidRPr="002B42A7">
        <w:rPr>
          <w:rFonts w:ascii="Times New Roman" w:hAnsi="Times New Roman" w:cs="Times New Roman"/>
          <w:noProof/>
          <w:rPrChange w:id="12809" w:author="Ruijie Xu" w:date="2022-03-10T12:31:00Z">
            <w:rPr>
              <w:noProof/>
            </w:rPr>
          </w:rPrChange>
        </w:rPr>
        <w:drawing>
          <wp:inline distT="0" distB="0" distL="0" distR="0" wp14:anchorId="18C0C979" wp14:editId="36FDD9FC">
            <wp:extent cx="121920" cy="137160"/>
            <wp:effectExtent l="0" t="0" r="5080" b="2540"/>
            <wp:docPr id="103" name="Picture 24">
              <a:extLst xmlns:a="http://schemas.openxmlformats.org/drawingml/2006/main">
                <a:ext uri="{FF2B5EF4-FFF2-40B4-BE49-F238E27FC236}">
                  <a16:creationId xmlns:a16="http://schemas.microsoft.com/office/drawing/2014/main" id="{3462FCCB-E94E-4E4C-B813-45727962C4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62FCCB-E94E-4E4C-B813-45727962C4DD}"/>
                        </a:ext>
                      </a:extLst>
                    </pic:cNvPr>
                    <pic:cNvPicPr>
                      <a:picLocks noChangeAspect="1"/>
                    </pic:cNvPicPr>
                  </pic:nvPicPr>
                  <pic:blipFill>
                    <a:blip r:embed="rId16"/>
                    <a:stretch>
                      <a:fillRect/>
                    </a:stretch>
                  </pic:blipFill>
                  <pic:spPr>
                    <a:xfrm>
                      <a:off x="0" y="0"/>
                      <a:ext cx="121920" cy="137160"/>
                    </a:xfrm>
                    <a:prstGeom prst="rect">
                      <a:avLst/>
                    </a:prstGeom>
                  </pic:spPr>
                </pic:pic>
              </a:graphicData>
            </a:graphic>
          </wp:inline>
        </w:drawing>
      </w:r>
      <w:r w:rsidR="00624903" w:rsidRPr="002B42A7">
        <w:rPr>
          <w:rFonts w:ascii="Times New Roman" w:hAnsi="Times New Roman" w:cs="Times New Roman"/>
          <w:rPrChange w:id="12810" w:author="Ruijie Xu" w:date="2022-03-10T12:31:00Z">
            <w:rPr/>
          </w:rPrChange>
        </w:rPr>
        <w:t>), R28.K (</w:t>
      </w:r>
      <w:r w:rsidR="00624903" w:rsidRPr="002B42A7">
        <w:rPr>
          <w:rFonts w:ascii="Times New Roman" w:hAnsi="Times New Roman" w:cs="Times New Roman"/>
          <w:noProof/>
          <w:rPrChange w:id="12811" w:author="Ruijie Xu" w:date="2022-03-10T12:31:00Z">
            <w:rPr>
              <w:noProof/>
            </w:rPr>
          </w:rPrChange>
        </w:rPr>
        <w:drawing>
          <wp:inline distT="0" distB="0" distL="0" distR="0" wp14:anchorId="43A066C6" wp14:editId="7B9385AE">
            <wp:extent cx="130629" cy="137160"/>
            <wp:effectExtent l="0" t="0" r="0" b="2540"/>
            <wp:docPr id="104" name="Picture 40">
              <a:extLst xmlns:a="http://schemas.openxmlformats.org/drawingml/2006/main">
                <a:ext uri="{FF2B5EF4-FFF2-40B4-BE49-F238E27FC236}">
                  <a16:creationId xmlns:a16="http://schemas.microsoft.com/office/drawing/2014/main" id="{D94C6865-6F0E-0349-933D-D8AE434B97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D94C6865-6F0E-0349-933D-D8AE434B9715}"/>
                        </a:ext>
                      </a:extLst>
                    </pic:cNvPr>
                    <pic:cNvPicPr>
                      <a:picLocks noChangeAspect="1"/>
                    </pic:cNvPicPr>
                  </pic:nvPicPr>
                  <pic:blipFill>
                    <a:blip r:embed="rId17"/>
                    <a:stretch>
                      <a:fillRect/>
                    </a:stretch>
                  </pic:blipFill>
                  <pic:spPr>
                    <a:xfrm>
                      <a:off x="0" y="0"/>
                      <a:ext cx="130629" cy="137160"/>
                    </a:xfrm>
                    <a:prstGeom prst="rect">
                      <a:avLst/>
                    </a:prstGeom>
                  </pic:spPr>
                </pic:pic>
              </a:graphicData>
            </a:graphic>
          </wp:inline>
        </w:drawing>
      </w:r>
      <w:r w:rsidR="00624903" w:rsidRPr="002B42A7">
        <w:rPr>
          <w:rFonts w:ascii="Times New Roman" w:hAnsi="Times New Roman" w:cs="Times New Roman"/>
          <w:rPrChange w:id="12812" w:author="Ruijie Xu" w:date="2022-03-10T12:31:00Z">
            <w:rPr/>
          </w:rPrChange>
        </w:rPr>
        <w:t>) ,R22.L (</w:t>
      </w:r>
      <w:r w:rsidR="00624903" w:rsidRPr="002B42A7">
        <w:rPr>
          <w:rFonts w:ascii="Times New Roman" w:hAnsi="Times New Roman" w:cs="Times New Roman"/>
          <w:noProof/>
          <w:rPrChange w:id="12813" w:author="Ruijie Xu" w:date="2022-03-10T12:31:00Z">
            <w:rPr>
              <w:noProof/>
            </w:rPr>
          </w:rPrChange>
        </w:rPr>
        <w:drawing>
          <wp:inline distT="0" distB="0" distL="0" distR="0" wp14:anchorId="657C568D" wp14:editId="6E114041">
            <wp:extent cx="144379" cy="137160"/>
            <wp:effectExtent l="0" t="0" r="0" b="254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8">
                      <a:extLst>
                        <a:ext uri="{28A0092B-C50C-407E-A947-70E740481C1C}">
                          <a14:useLocalDpi xmlns:a14="http://schemas.microsoft.com/office/drawing/2010/main" val="0"/>
                        </a:ext>
                      </a:extLst>
                    </a:blip>
                    <a:stretch>
                      <a:fillRect/>
                    </a:stretch>
                  </pic:blipFill>
                  <pic:spPr>
                    <a:xfrm>
                      <a:off x="0" y="0"/>
                      <a:ext cx="144379" cy="137160"/>
                    </a:xfrm>
                    <a:prstGeom prst="rect">
                      <a:avLst/>
                    </a:prstGeom>
                  </pic:spPr>
                </pic:pic>
              </a:graphicData>
            </a:graphic>
          </wp:inline>
        </w:drawing>
      </w:r>
      <w:r w:rsidR="00624903" w:rsidRPr="002B42A7">
        <w:rPr>
          <w:rFonts w:ascii="Times New Roman" w:hAnsi="Times New Roman" w:cs="Times New Roman"/>
          <w:rPrChange w:id="12814" w:author="Ruijie Xu" w:date="2022-03-10T12:31:00Z">
            <w:rPr/>
          </w:rPrChange>
        </w:rPr>
        <w:t>), R26.L (</w:t>
      </w:r>
      <w:r w:rsidR="00624903" w:rsidRPr="002B42A7">
        <w:rPr>
          <w:rFonts w:ascii="Times New Roman" w:hAnsi="Times New Roman" w:cs="Times New Roman"/>
          <w:noProof/>
          <w:rPrChange w:id="12815" w:author="Ruijie Xu" w:date="2022-03-10T12:31:00Z">
            <w:rPr>
              <w:noProof/>
            </w:rPr>
          </w:rPrChange>
        </w:rPr>
        <w:drawing>
          <wp:inline distT="0" distB="0" distL="0" distR="0" wp14:anchorId="26DAE012" wp14:editId="35D2E017">
            <wp:extent cx="137160" cy="137160"/>
            <wp:effectExtent l="0" t="0" r="2540" b="2540"/>
            <wp:docPr id="106" name="Picture 42">
              <a:extLst xmlns:a="http://schemas.openxmlformats.org/drawingml/2006/main">
                <a:ext uri="{FF2B5EF4-FFF2-40B4-BE49-F238E27FC236}">
                  <a16:creationId xmlns:a16="http://schemas.microsoft.com/office/drawing/2014/main" id="{4C182ACB-83A7-DA4F-A849-B912BE03BE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4C182ACB-83A7-DA4F-A849-B912BE03BE3E}"/>
                        </a:ext>
                      </a:extLst>
                    </pic:cNvPr>
                    <pic:cNvPicPr>
                      <a:picLocks noChangeAspect="1"/>
                    </pic:cNvPicPr>
                  </pic:nvPicPr>
                  <pic:blipFill>
                    <a:blip r:embed="rId19"/>
                    <a:stretch>
                      <a:fillRect/>
                    </a:stretch>
                  </pic:blipFill>
                  <pic:spPr>
                    <a:xfrm>
                      <a:off x="0" y="0"/>
                      <a:ext cx="137160" cy="137160"/>
                    </a:xfrm>
                    <a:prstGeom prst="rect">
                      <a:avLst/>
                    </a:prstGeom>
                  </pic:spPr>
                </pic:pic>
              </a:graphicData>
            </a:graphic>
          </wp:inline>
        </w:drawing>
      </w:r>
      <w:r w:rsidR="00624903" w:rsidRPr="002B42A7">
        <w:rPr>
          <w:rFonts w:ascii="Times New Roman" w:hAnsi="Times New Roman" w:cs="Times New Roman"/>
          <w:rPrChange w:id="12816" w:author="Ruijie Xu" w:date="2022-03-10T12:31:00Z">
            <w:rPr/>
          </w:rPrChange>
        </w:rPr>
        <w:t>), R27.L (</w:t>
      </w:r>
      <w:r w:rsidR="00624903" w:rsidRPr="002B42A7">
        <w:rPr>
          <w:rFonts w:ascii="Times New Roman" w:hAnsi="Times New Roman" w:cs="Times New Roman"/>
          <w:noProof/>
          <w:rPrChange w:id="12817" w:author="Ruijie Xu" w:date="2022-03-10T12:31:00Z">
            <w:rPr>
              <w:noProof/>
            </w:rPr>
          </w:rPrChange>
        </w:rPr>
        <w:drawing>
          <wp:inline distT="0" distB="0" distL="0" distR="0" wp14:anchorId="75EBAC1E" wp14:editId="6D36EBF6">
            <wp:extent cx="135230" cy="135255"/>
            <wp:effectExtent l="0" t="0" r="5080" b="444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rotWithShape="1">
                    <a:blip r:embed="rId20">
                      <a:extLst>
                        <a:ext uri="{28A0092B-C50C-407E-A947-70E740481C1C}">
                          <a14:useLocalDpi xmlns:a14="http://schemas.microsoft.com/office/drawing/2010/main" val="0"/>
                        </a:ext>
                      </a:extLst>
                    </a:blip>
                    <a:srcRect l="19824" t="16704" r="16662" b="16238"/>
                    <a:stretch/>
                  </pic:blipFill>
                  <pic:spPr bwMode="auto">
                    <a:xfrm>
                      <a:off x="0" y="0"/>
                      <a:ext cx="136494" cy="136519"/>
                    </a:xfrm>
                    <a:prstGeom prst="rect">
                      <a:avLst/>
                    </a:prstGeom>
                    <a:ln>
                      <a:noFill/>
                    </a:ln>
                    <a:extLst>
                      <a:ext uri="{53640926-AAD7-44D8-BBD7-CCE9431645EC}">
                        <a14:shadowObscured xmlns:a14="http://schemas.microsoft.com/office/drawing/2010/main"/>
                      </a:ext>
                    </a:extLst>
                  </pic:spPr>
                </pic:pic>
              </a:graphicData>
            </a:graphic>
          </wp:inline>
        </w:drawing>
      </w:r>
      <w:r w:rsidR="00624903" w:rsidRPr="002B42A7">
        <w:rPr>
          <w:rFonts w:ascii="Times New Roman" w:hAnsi="Times New Roman" w:cs="Times New Roman"/>
          <w:rPrChange w:id="12818" w:author="Ruijie Xu" w:date="2022-03-10T12:31:00Z">
            <w:rPr/>
          </w:rPrChange>
        </w:rPr>
        <w:t>), R28.L (</w:t>
      </w:r>
      <w:r w:rsidR="00624903" w:rsidRPr="002B42A7">
        <w:rPr>
          <w:rFonts w:ascii="Times New Roman" w:hAnsi="Times New Roman" w:cs="Times New Roman"/>
          <w:noProof/>
          <w:rPrChange w:id="12819" w:author="Ruijie Xu" w:date="2022-03-10T12:31:00Z">
            <w:rPr>
              <w:noProof/>
            </w:rPr>
          </w:rPrChange>
        </w:rPr>
        <w:drawing>
          <wp:inline distT="0" distB="0" distL="0" distR="0" wp14:anchorId="6F074050" wp14:editId="043B3853">
            <wp:extent cx="165100" cy="13970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21">
                      <a:extLst>
                        <a:ext uri="{28A0092B-C50C-407E-A947-70E740481C1C}">
                          <a14:useLocalDpi xmlns:a14="http://schemas.microsoft.com/office/drawing/2010/main" val="0"/>
                        </a:ext>
                      </a:extLst>
                    </a:blip>
                    <a:stretch>
                      <a:fillRect/>
                    </a:stretch>
                  </pic:blipFill>
                  <pic:spPr>
                    <a:xfrm>
                      <a:off x="0" y="0"/>
                      <a:ext cx="165100" cy="139700"/>
                    </a:xfrm>
                    <a:prstGeom prst="rect">
                      <a:avLst/>
                    </a:prstGeom>
                  </pic:spPr>
                </pic:pic>
              </a:graphicData>
            </a:graphic>
          </wp:inline>
        </w:drawing>
      </w:r>
      <w:r w:rsidR="00624903" w:rsidRPr="002B42A7">
        <w:rPr>
          <w:rFonts w:ascii="Times New Roman" w:hAnsi="Times New Roman" w:cs="Times New Roman"/>
          <w:rPrChange w:id="12820" w:author="Ruijie Xu" w:date="2022-03-10T12:31:00Z">
            <w:rPr/>
          </w:rPrChange>
        </w:rPr>
        <w:t>), R22.S (</w:t>
      </w:r>
      <w:r w:rsidR="00624903" w:rsidRPr="002B42A7">
        <w:rPr>
          <w:rFonts w:ascii="Times New Roman" w:hAnsi="Times New Roman" w:cs="Times New Roman"/>
          <w:noProof/>
          <w:rPrChange w:id="12821" w:author="Ruijie Xu" w:date="2022-03-10T12:31:00Z">
            <w:rPr>
              <w:noProof/>
            </w:rPr>
          </w:rPrChange>
        </w:rPr>
        <w:drawing>
          <wp:inline distT="0" distB="0" distL="0" distR="0" wp14:anchorId="6EEC73FC" wp14:editId="002A6E5B">
            <wp:extent cx="135467" cy="162560"/>
            <wp:effectExtent l="0" t="0" r="4445" b="254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22">
                      <a:extLst>
                        <a:ext uri="{28A0092B-C50C-407E-A947-70E740481C1C}">
                          <a14:useLocalDpi xmlns:a14="http://schemas.microsoft.com/office/drawing/2010/main" val="0"/>
                        </a:ext>
                      </a:extLst>
                    </a:blip>
                    <a:stretch>
                      <a:fillRect/>
                    </a:stretch>
                  </pic:blipFill>
                  <pic:spPr>
                    <a:xfrm>
                      <a:off x="0" y="0"/>
                      <a:ext cx="135467" cy="162560"/>
                    </a:xfrm>
                    <a:prstGeom prst="rect">
                      <a:avLst/>
                    </a:prstGeom>
                  </pic:spPr>
                </pic:pic>
              </a:graphicData>
            </a:graphic>
          </wp:inline>
        </w:drawing>
      </w:r>
      <w:r w:rsidR="00624903" w:rsidRPr="002B42A7">
        <w:rPr>
          <w:rFonts w:ascii="Times New Roman" w:hAnsi="Times New Roman" w:cs="Times New Roman"/>
          <w:rPrChange w:id="12822" w:author="Ruijie Xu" w:date="2022-03-10T12:31:00Z">
            <w:rPr/>
          </w:rPrChange>
        </w:rPr>
        <w:t>), R26.S (</w:t>
      </w:r>
      <w:r w:rsidR="00624903" w:rsidRPr="002B42A7">
        <w:rPr>
          <w:rFonts w:ascii="Times New Roman" w:hAnsi="Times New Roman" w:cs="Times New Roman"/>
          <w:noProof/>
          <w:rPrChange w:id="12823" w:author="Ruijie Xu" w:date="2022-03-10T12:31:00Z">
            <w:rPr>
              <w:noProof/>
            </w:rPr>
          </w:rPrChange>
        </w:rPr>
        <w:drawing>
          <wp:inline distT="0" distB="0" distL="0" distR="0" wp14:anchorId="76D84A6F" wp14:editId="62AC7910">
            <wp:extent cx="118533" cy="143933"/>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rotWithShape="1">
                    <a:blip r:embed="rId23">
                      <a:extLst>
                        <a:ext uri="{28A0092B-C50C-407E-A947-70E740481C1C}">
                          <a14:useLocalDpi xmlns:a14="http://schemas.microsoft.com/office/drawing/2010/main" val="0"/>
                        </a:ext>
                      </a:extLst>
                    </a:blip>
                    <a:srcRect l="22221" t="8889" r="-277" b="15286"/>
                    <a:stretch/>
                  </pic:blipFill>
                  <pic:spPr bwMode="auto">
                    <a:xfrm>
                      <a:off x="0" y="0"/>
                      <a:ext cx="118958" cy="144448"/>
                    </a:xfrm>
                    <a:prstGeom prst="rect">
                      <a:avLst/>
                    </a:prstGeom>
                    <a:ln>
                      <a:noFill/>
                    </a:ln>
                    <a:extLst>
                      <a:ext uri="{53640926-AAD7-44D8-BBD7-CCE9431645EC}">
                        <a14:shadowObscured xmlns:a14="http://schemas.microsoft.com/office/drawing/2010/main"/>
                      </a:ext>
                    </a:extLst>
                  </pic:spPr>
                </pic:pic>
              </a:graphicData>
            </a:graphic>
          </wp:inline>
        </w:drawing>
      </w:r>
      <w:r w:rsidR="00624903" w:rsidRPr="002B42A7">
        <w:rPr>
          <w:rFonts w:ascii="Times New Roman" w:hAnsi="Times New Roman" w:cs="Times New Roman"/>
          <w:rPrChange w:id="12824" w:author="Ruijie Xu" w:date="2022-03-10T12:31:00Z">
            <w:rPr/>
          </w:rPrChange>
        </w:rPr>
        <w:t>), R27.S (</w:t>
      </w:r>
      <w:r w:rsidR="00624903" w:rsidRPr="002B42A7">
        <w:rPr>
          <w:rFonts w:ascii="Times New Roman" w:hAnsi="Times New Roman" w:cs="Times New Roman"/>
          <w:noProof/>
          <w:rPrChange w:id="12825" w:author="Ruijie Xu" w:date="2022-03-10T12:31:00Z">
            <w:rPr>
              <w:noProof/>
            </w:rPr>
          </w:rPrChange>
        </w:rPr>
        <w:drawing>
          <wp:inline distT="0" distB="0" distL="0" distR="0" wp14:anchorId="0DAD42E4" wp14:editId="4AEBE3C4">
            <wp:extent cx="118533" cy="1524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rotWithShape="1">
                    <a:blip r:embed="rId24">
                      <a:extLst>
                        <a:ext uri="{28A0092B-C50C-407E-A947-70E740481C1C}">
                          <a14:useLocalDpi xmlns:a14="http://schemas.microsoft.com/office/drawing/2010/main" val="0"/>
                        </a:ext>
                      </a:extLst>
                    </a:blip>
                    <a:srcRect l="16667" t="4762" r="5360" b="9310"/>
                    <a:stretch/>
                  </pic:blipFill>
                  <pic:spPr bwMode="auto">
                    <a:xfrm>
                      <a:off x="0" y="0"/>
                      <a:ext cx="118830" cy="152782"/>
                    </a:xfrm>
                    <a:prstGeom prst="rect">
                      <a:avLst/>
                    </a:prstGeom>
                    <a:ln>
                      <a:noFill/>
                    </a:ln>
                    <a:extLst>
                      <a:ext uri="{53640926-AAD7-44D8-BBD7-CCE9431645EC}">
                        <a14:shadowObscured xmlns:a14="http://schemas.microsoft.com/office/drawing/2010/main"/>
                      </a:ext>
                    </a:extLst>
                  </pic:spPr>
                </pic:pic>
              </a:graphicData>
            </a:graphic>
          </wp:inline>
        </w:drawing>
      </w:r>
      <w:r w:rsidR="00624903" w:rsidRPr="002B42A7">
        <w:rPr>
          <w:rFonts w:ascii="Times New Roman" w:hAnsi="Times New Roman" w:cs="Times New Roman"/>
          <w:rPrChange w:id="12826" w:author="Ruijie Xu" w:date="2022-03-10T12:31:00Z">
            <w:rPr/>
          </w:rPrChange>
        </w:rPr>
        <w:t xml:space="preserve"> ), R28.S (</w:t>
      </w:r>
      <w:r w:rsidR="00624903" w:rsidRPr="002B42A7">
        <w:rPr>
          <w:rFonts w:ascii="Times New Roman" w:hAnsi="Times New Roman" w:cs="Times New Roman"/>
          <w:noProof/>
          <w:rPrChange w:id="12827" w:author="Ruijie Xu" w:date="2022-03-10T12:31:00Z">
            <w:rPr>
              <w:noProof/>
            </w:rPr>
          </w:rPrChange>
        </w:rPr>
        <w:drawing>
          <wp:inline distT="0" distB="0" distL="0" distR="0" wp14:anchorId="568DC638" wp14:editId="17FA4164">
            <wp:extent cx="100939" cy="134197"/>
            <wp:effectExtent l="0" t="0" r="1270" b="571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rotWithShape="1">
                    <a:blip r:embed="rId25">
                      <a:extLst>
                        <a:ext uri="{28A0092B-C50C-407E-A947-70E740481C1C}">
                          <a14:useLocalDpi xmlns:a14="http://schemas.microsoft.com/office/drawing/2010/main" val="0"/>
                        </a:ext>
                      </a:extLst>
                    </a:blip>
                    <a:srcRect l="29338" t="4085" r="9312" b="19790"/>
                    <a:stretch/>
                  </pic:blipFill>
                  <pic:spPr bwMode="auto">
                    <a:xfrm>
                      <a:off x="0" y="0"/>
                      <a:ext cx="101794" cy="135334"/>
                    </a:xfrm>
                    <a:prstGeom prst="rect">
                      <a:avLst/>
                    </a:prstGeom>
                    <a:ln>
                      <a:noFill/>
                    </a:ln>
                    <a:extLst>
                      <a:ext uri="{53640926-AAD7-44D8-BBD7-CCE9431645EC}">
                        <a14:shadowObscured xmlns:a14="http://schemas.microsoft.com/office/drawing/2010/main"/>
                      </a:ext>
                    </a:extLst>
                  </pic:spPr>
                </pic:pic>
              </a:graphicData>
            </a:graphic>
          </wp:inline>
        </w:drawing>
      </w:r>
      <w:r w:rsidR="00624903" w:rsidRPr="002B42A7">
        <w:rPr>
          <w:rFonts w:ascii="Times New Roman" w:hAnsi="Times New Roman" w:cs="Times New Roman"/>
          <w:rPrChange w:id="12828" w:author="Ruijie Xu" w:date="2022-03-10T12:31:00Z">
            <w:rPr/>
          </w:rPrChange>
        </w:rPr>
        <w:t xml:space="preserve">). </w:t>
      </w:r>
    </w:p>
    <w:p w14:paraId="72ED47B1" w14:textId="1690E1E1" w:rsidR="00624903" w:rsidRPr="002B42A7" w:rsidRDefault="00624903" w:rsidP="00A565FA">
      <w:pPr>
        <w:spacing w:line="480" w:lineRule="auto"/>
        <w:rPr>
          <w:rFonts w:ascii="Times New Roman" w:hAnsi="Times New Roman" w:cs="Times New Roman"/>
          <w:color w:val="000000" w:themeColor="text1"/>
        </w:rPr>
      </w:pPr>
      <w:r w:rsidRPr="002B42A7">
        <w:rPr>
          <w:rFonts w:ascii="Times New Roman" w:hAnsi="Times New Roman" w:cs="Times New Roman"/>
          <w:b/>
          <w:bCs/>
          <w:rPrChange w:id="12829" w:author="Ruijie Xu" w:date="2022-03-10T12:31:00Z">
            <w:rPr>
              <w:b/>
              <w:bCs/>
            </w:rPr>
          </w:rPrChange>
        </w:rPr>
        <w:t>Figure 4</w:t>
      </w:r>
      <w:r w:rsidR="00512DAF" w:rsidRPr="002B42A7">
        <w:rPr>
          <w:rFonts w:ascii="Times New Roman" w:hAnsi="Times New Roman" w:cs="Times New Roman"/>
          <w:rPrChange w:id="12830" w:author="Ruijie Xu" w:date="2022-03-10T12:31:00Z">
            <w:rPr/>
          </w:rPrChange>
        </w:rPr>
        <w:t xml:space="preserve"> </w:t>
      </w:r>
      <w:r w:rsidR="00512DAF" w:rsidRPr="002B42A7">
        <w:rPr>
          <w:rFonts w:ascii="Times New Roman" w:hAnsi="Times New Roman" w:cs="Times New Roman"/>
          <w:color w:val="000000" w:themeColor="text1"/>
        </w:rPr>
        <w:t>Between-sample microbial composition dissimilarity measure by BC indices</w:t>
      </w:r>
      <w:r w:rsidR="00C84BEE" w:rsidRPr="002B42A7">
        <w:rPr>
          <w:rFonts w:ascii="Times New Roman" w:hAnsi="Times New Roman" w:cs="Times New Roman"/>
          <w:color w:val="000000" w:themeColor="text1"/>
        </w:rPr>
        <w:t xml:space="preserve"> using different DBs (a) and software (b)</w:t>
      </w:r>
      <w:r w:rsidR="00512DAF" w:rsidRPr="002B42A7">
        <w:rPr>
          <w:rFonts w:ascii="Times New Roman" w:hAnsi="Times New Roman" w:cs="Times New Roman"/>
          <w:color w:val="000000" w:themeColor="text1"/>
        </w:rPr>
        <w:t xml:space="preserve">. </w:t>
      </w:r>
      <w:r w:rsidR="003B39C5" w:rsidRPr="002B42A7">
        <w:rPr>
          <w:rFonts w:ascii="Times New Roman" w:hAnsi="Times New Roman" w:cs="Times New Roman"/>
          <w:color w:val="000000" w:themeColor="text1"/>
        </w:rPr>
        <w:t xml:space="preserve">These BC indices were </w:t>
      </w:r>
      <w:r w:rsidR="00A5038C" w:rsidRPr="002B42A7">
        <w:rPr>
          <w:rFonts w:ascii="Times New Roman" w:hAnsi="Times New Roman" w:cs="Times New Roman"/>
          <w:color w:val="000000" w:themeColor="text1"/>
        </w:rPr>
        <w:t>characterized</w:t>
      </w:r>
      <w:r w:rsidR="003B39C5" w:rsidRPr="002B42A7">
        <w:rPr>
          <w:rFonts w:ascii="Times New Roman" w:hAnsi="Times New Roman" w:cs="Times New Roman"/>
          <w:color w:val="000000" w:themeColor="text1"/>
        </w:rPr>
        <w:t xml:space="preserve"> based on the number of microbial reads </w:t>
      </w:r>
      <w:r w:rsidR="00A5038C" w:rsidRPr="002B42A7">
        <w:rPr>
          <w:rFonts w:ascii="Times New Roman" w:hAnsi="Times New Roman" w:cs="Times New Roman"/>
          <w:color w:val="000000" w:themeColor="text1"/>
        </w:rPr>
        <w:t xml:space="preserve">classified </w:t>
      </w:r>
      <w:r w:rsidR="003B39C5" w:rsidRPr="002B42A7">
        <w:rPr>
          <w:rFonts w:ascii="Times New Roman" w:hAnsi="Times New Roman" w:cs="Times New Roman"/>
          <w:color w:val="000000" w:themeColor="text1"/>
        </w:rPr>
        <w:t>at the species level.</w:t>
      </w:r>
      <w:r w:rsidR="003B39C5" w:rsidRPr="002B42A7" w:rsidDel="00807461">
        <w:rPr>
          <w:rFonts w:ascii="Times New Roman" w:hAnsi="Times New Roman" w:cs="Times New Roman"/>
          <w:color w:val="000000" w:themeColor="text1"/>
        </w:rPr>
        <w:t xml:space="preserve"> </w:t>
      </w:r>
      <w:r w:rsidR="00512DAF" w:rsidRPr="002B42A7">
        <w:rPr>
          <w:rFonts w:ascii="Times New Roman" w:hAnsi="Times New Roman" w:cs="Times New Roman"/>
          <w:color w:val="000000" w:themeColor="text1"/>
        </w:rPr>
        <w:t>Higher B</w:t>
      </w:r>
      <w:r w:rsidR="00735ED3" w:rsidRPr="002B42A7">
        <w:rPr>
          <w:rFonts w:ascii="Times New Roman" w:hAnsi="Times New Roman" w:cs="Times New Roman"/>
          <w:color w:val="000000" w:themeColor="text1"/>
        </w:rPr>
        <w:t>C</w:t>
      </w:r>
      <w:r w:rsidR="00512DAF" w:rsidRPr="002B42A7">
        <w:rPr>
          <w:rFonts w:ascii="Times New Roman" w:hAnsi="Times New Roman" w:cs="Times New Roman"/>
          <w:color w:val="000000" w:themeColor="text1"/>
        </w:rPr>
        <w:t xml:space="preserve"> values indicate a high level of dissimilarity between the two samples’ microbial composition. The red (</w:t>
      </w:r>
      <w:r w:rsidR="00512DAF" w:rsidRPr="002B42A7">
        <w:rPr>
          <w:rFonts w:ascii="Times New Roman" w:hAnsi="Times New Roman" w:cs="Times New Roman"/>
          <w:noProof/>
          <w:color w:val="000000" w:themeColor="text1"/>
        </w:rPr>
        <w:drawing>
          <wp:inline distT="0" distB="0" distL="0" distR="0" wp14:anchorId="5B74A75B" wp14:editId="27CB1630">
            <wp:extent cx="122767" cy="114300"/>
            <wp:effectExtent l="0" t="0" r="4445"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pic:nvPicPr>
                  <pic:blipFill rotWithShape="1">
                    <a:blip r:embed="rId47">
                      <a:extLst>
                        <a:ext uri="{28A0092B-C50C-407E-A947-70E740481C1C}">
                          <a14:useLocalDpi xmlns:a14="http://schemas.microsoft.com/office/drawing/2010/main" val="0"/>
                        </a:ext>
                      </a:extLst>
                    </a:blip>
                    <a:srcRect l="25641"/>
                    <a:stretch/>
                  </pic:blipFill>
                  <pic:spPr bwMode="auto">
                    <a:xfrm>
                      <a:off x="0" y="0"/>
                      <a:ext cx="122767" cy="114300"/>
                    </a:xfrm>
                    <a:prstGeom prst="rect">
                      <a:avLst/>
                    </a:prstGeom>
                    <a:ln>
                      <a:noFill/>
                    </a:ln>
                    <a:extLst>
                      <a:ext uri="{53640926-AAD7-44D8-BBD7-CCE9431645EC}">
                        <a14:shadowObscured xmlns:a14="http://schemas.microsoft.com/office/drawing/2010/main"/>
                      </a:ext>
                    </a:extLst>
                  </pic:spPr>
                </pic:pic>
              </a:graphicData>
            </a:graphic>
          </wp:inline>
        </w:drawing>
      </w:r>
      <w:r w:rsidR="00512DAF" w:rsidRPr="002B42A7">
        <w:rPr>
          <w:rFonts w:ascii="Times New Roman" w:hAnsi="Times New Roman" w:cs="Times New Roman"/>
          <w:color w:val="000000" w:themeColor="text1"/>
        </w:rPr>
        <w:t>) and yellow (</w:t>
      </w:r>
      <w:r w:rsidR="00512DAF" w:rsidRPr="002B42A7">
        <w:rPr>
          <w:rFonts w:ascii="Times New Roman" w:hAnsi="Times New Roman" w:cs="Times New Roman"/>
          <w:noProof/>
          <w:color w:val="000000" w:themeColor="text1"/>
        </w:rPr>
        <w:drawing>
          <wp:inline distT="0" distB="0" distL="0" distR="0" wp14:anchorId="0CB04922" wp14:editId="7A4AC126">
            <wp:extent cx="127000" cy="143933"/>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pic:nvPicPr>
                  <pic:blipFill rotWithShape="1">
                    <a:blip r:embed="rId48">
                      <a:extLst>
                        <a:ext uri="{28A0092B-C50C-407E-A947-70E740481C1C}">
                          <a14:useLocalDpi xmlns:a14="http://schemas.microsoft.com/office/drawing/2010/main" val="0"/>
                        </a:ext>
                      </a:extLst>
                    </a:blip>
                    <a:srcRect l="25395" t="-1" r="26934" b="5455"/>
                    <a:stretch/>
                  </pic:blipFill>
                  <pic:spPr bwMode="auto">
                    <a:xfrm>
                      <a:off x="0" y="0"/>
                      <a:ext cx="127135" cy="144087"/>
                    </a:xfrm>
                    <a:prstGeom prst="rect">
                      <a:avLst/>
                    </a:prstGeom>
                    <a:ln>
                      <a:noFill/>
                    </a:ln>
                    <a:extLst>
                      <a:ext uri="{53640926-AAD7-44D8-BBD7-CCE9431645EC}">
                        <a14:shadowObscured xmlns:a14="http://schemas.microsoft.com/office/drawing/2010/main"/>
                      </a:ext>
                    </a:extLst>
                  </pic:spPr>
                </pic:pic>
              </a:graphicData>
            </a:graphic>
          </wp:inline>
        </w:drawing>
      </w:r>
      <w:r w:rsidR="00512DAF" w:rsidRPr="002B42A7">
        <w:rPr>
          <w:rFonts w:ascii="Times New Roman" w:hAnsi="Times New Roman" w:cs="Times New Roman"/>
          <w:color w:val="000000" w:themeColor="text1"/>
        </w:rPr>
        <w:t>) colors show low</w:t>
      </w:r>
      <w:r w:rsidR="001941B3" w:rsidRPr="002B42A7">
        <w:rPr>
          <w:rFonts w:ascii="Times New Roman" w:hAnsi="Times New Roman" w:cs="Times New Roman"/>
          <w:color w:val="000000" w:themeColor="text1"/>
        </w:rPr>
        <w:t xml:space="preserve"> (0)</w:t>
      </w:r>
      <w:r w:rsidR="00512DAF" w:rsidRPr="002B42A7">
        <w:rPr>
          <w:rFonts w:ascii="Times New Roman" w:hAnsi="Times New Roman" w:cs="Times New Roman"/>
          <w:color w:val="000000" w:themeColor="text1"/>
        </w:rPr>
        <w:t xml:space="preserve"> and high</w:t>
      </w:r>
      <w:r w:rsidR="001941B3" w:rsidRPr="002B42A7">
        <w:rPr>
          <w:rFonts w:ascii="Times New Roman" w:hAnsi="Times New Roman" w:cs="Times New Roman"/>
          <w:color w:val="000000" w:themeColor="text1"/>
        </w:rPr>
        <w:t xml:space="preserve"> (1)</w:t>
      </w:r>
      <w:r w:rsidR="00512DAF" w:rsidRPr="002B42A7">
        <w:rPr>
          <w:rFonts w:ascii="Times New Roman" w:hAnsi="Times New Roman" w:cs="Times New Roman"/>
          <w:color w:val="000000" w:themeColor="text1"/>
        </w:rPr>
        <w:t xml:space="preserve"> levels of dissimilarity, respectively. Hierarchical clustering was used to cluster together samples that have similar microbial compositions (dendrograms </w:t>
      </w:r>
      <w:r w:rsidR="00512DAF" w:rsidRPr="002B42A7">
        <w:rPr>
          <w:rFonts w:ascii="Times New Roman" w:hAnsi="Times New Roman" w:cs="Times New Roman"/>
          <w:color w:val="000000" w:themeColor="text1"/>
        </w:rPr>
        <w:lastRenderedPageBreak/>
        <w:t xml:space="preserve">on the left and top of the heatmaps). Pairwise statistical comparisons between DBs and software within this figure </w:t>
      </w:r>
      <w:r w:rsidR="00512DAF" w:rsidRPr="002B42A7">
        <w:rPr>
          <w:rFonts w:ascii="Times New Roman" w:hAnsi="Times New Roman" w:cs="Times New Roman"/>
          <w:rPrChange w:id="12831" w:author="Ruijie Xu" w:date="2022-03-10T12:31:00Z">
            <w:rPr/>
          </w:rPrChange>
        </w:rPr>
        <w:t>were performed with a Wilcoxon signed-rank test with p-</w:t>
      </w:r>
      <w:proofErr w:type="spellStart"/>
      <w:r w:rsidR="00512DAF" w:rsidRPr="002B42A7">
        <w:rPr>
          <w:rFonts w:ascii="Times New Roman" w:hAnsi="Times New Roman" w:cs="Times New Roman"/>
          <w:rPrChange w:id="12832" w:author="Ruijie Xu" w:date="2022-03-10T12:31:00Z">
            <w:rPr/>
          </w:rPrChange>
        </w:rPr>
        <w:t>adj</w:t>
      </w:r>
      <w:proofErr w:type="spellEnd"/>
      <w:r w:rsidR="00512DAF" w:rsidRPr="002B42A7">
        <w:rPr>
          <w:rFonts w:ascii="Times New Roman" w:hAnsi="Times New Roman" w:cs="Times New Roman"/>
          <w:rPrChange w:id="12833" w:author="Ruijie Xu" w:date="2022-03-10T12:31:00Z">
            <w:rPr/>
          </w:rPrChange>
        </w:rPr>
        <w:t xml:space="preserve"> value available in Table SI.</w:t>
      </w:r>
      <w:r w:rsidR="001941B3" w:rsidRPr="002B42A7">
        <w:rPr>
          <w:rFonts w:ascii="Times New Roman" w:hAnsi="Times New Roman" w:cs="Times New Roman"/>
          <w:rPrChange w:id="12834" w:author="Ruijie Xu" w:date="2022-03-10T12:31:00Z">
            <w:rPr/>
          </w:rPrChange>
        </w:rPr>
        <w:t>5</w:t>
      </w:r>
      <w:r w:rsidR="00512DAF" w:rsidRPr="002B42A7">
        <w:rPr>
          <w:rFonts w:ascii="Times New Roman" w:hAnsi="Times New Roman" w:cs="Times New Roman"/>
          <w:rPrChange w:id="12835" w:author="Ruijie Xu" w:date="2022-03-10T12:31:00Z">
            <w:rPr/>
          </w:rPrChange>
        </w:rPr>
        <w:t xml:space="preserve"> and Table SII.</w:t>
      </w:r>
      <w:r w:rsidR="001941B3" w:rsidRPr="002B42A7">
        <w:rPr>
          <w:rFonts w:ascii="Times New Roman" w:hAnsi="Times New Roman" w:cs="Times New Roman"/>
          <w:rPrChange w:id="12836" w:author="Ruijie Xu" w:date="2022-03-10T12:31:00Z">
            <w:rPr/>
          </w:rPrChange>
        </w:rPr>
        <w:t>6</w:t>
      </w:r>
      <w:r w:rsidR="00512DAF" w:rsidRPr="002B42A7">
        <w:rPr>
          <w:rFonts w:ascii="Times New Roman" w:hAnsi="Times New Roman" w:cs="Times New Roman"/>
          <w:rPrChange w:id="12837" w:author="Ruijie Xu" w:date="2022-03-10T12:31:00Z">
            <w:rPr/>
          </w:rPrChange>
        </w:rPr>
        <w:t xml:space="preserve"> for DBs and software comparison, respectively.</w:t>
      </w:r>
      <w:r w:rsidR="00512DAF" w:rsidRPr="002B42A7">
        <w:rPr>
          <w:rFonts w:ascii="Times New Roman" w:hAnsi="Times New Roman" w:cs="Times New Roman"/>
          <w:color w:val="000000" w:themeColor="text1"/>
        </w:rPr>
        <w:t xml:space="preserve"> </w:t>
      </w:r>
    </w:p>
    <w:p w14:paraId="4A7233BE" w14:textId="6D7E3A34" w:rsidR="00633EA4" w:rsidRPr="002B42A7" w:rsidRDefault="00633EA4" w:rsidP="00A565FA">
      <w:pPr>
        <w:spacing w:line="480" w:lineRule="auto"/>
        <w:rPr>
          <w:rFonts w:ascii="Times New Roman" w:hAnsi="Times New Roman" w:cs="Times New Roman"/>
          <w:color w:val="000000" w:themeColor="text1"/>
        </w:rPr>
      </w:pPr>
      <w:bookmarkStart w:id="12838" w:name="OLE_LINK214"/>
      <w:bookmarkStart w:id="12839" w:name="OLE_LINK219"/>
      <w:r w:rsidRPr="002B42A7">
        <w:rPr>
          <w:rFonts w:ascii="Times New Roman" w:hAnsi="Times New Roman" w:cs="Times New Roman"/>
          <w:b/>
          <w:bCs/>
          <w:color w:val="000000" w:themeColor="text1"/>
        </w:rPr>
        <w:t>Figure 5</w:t>
      </w:r>
      <w:r w:rsidR="00C65CD9" w:rsidRPr="002B42A7">
        <w:rPr>
          <w:rFonts w:ascii="Times New Roman" w:hAnsi="Times New Roman" w:cs="Times New Roman"/>
          <w:b/>
          <w:bCs/>
          <w:color w:val="000000" w:themeColor="text1"/>
        </w:rPr>
        <w:t>.</w:t>
      </w:r>
      <w:r w:rsidRPr="002B42A7">
        <w:rPr>
          <w:rFonts w:ascii="Times New Roman" w:hAnsi="Times New Roman" w:cs="Times New Roman"/>
          <w:b/>
          <w:bCs/>
          <w:color w:val="000000" w:themeColor="text1"/>
        </w:rPr>
        <w:t xml:space="preserve"> </w:t>
      </w:r>
      <w:r w:rsidR="00455A3B" w:rsidRPr="002B42A7">
        <w:rPr>
          <w:rFonts w:ascii="Times New Roman" w:hAnsi="Times New Roman" w:cs="Times New Roman"/>
          <w:color w:val="000000" w:themeColor="text1"/>
        </w:rPr>
        <w:t xml:space="preserve">DA microbial taxa identified from comparing the microbial profiles of </w:t>
      </w:r>
      <w:r w:rsidR="003B39C5" w:rsidRPr="002B42A7">
        <w:rPr>
          <w:rFonts w:ascii="Times New Roman" w:hAnsi="Times New Roman" w:cs="Times New Roman"/>
          <w:color w:val="000000" w:themeColor="text1"/>
        </w:rPr>
        <w:t>all rats’</w:t>
      </w:r>
      <w:r w:rsidR="00455A3B" w:rsidRPr="002B42A7">
        <w:rPr>
          <w:rFonts w:ascii="Times New Roman" w:hAnsi="Times New Roman" w:cs="Times New Roman"/>
          <w:color w:val="000000" w:themeColor="text1"/>
        </w:rPr>
        <w:t xml:space="preserve"> lung and kidney tissues. </w:t>
      </w:r>
      <w:r w:rsidR="009E28DD" w:rsidRPr="002B42A7">
        <w:rPr>
          <w:rFonts w:ascii="Times New Roman" w:hAnsi="Times New Roman" w:cs="Times New Roman"/>
          <w:color w:val="000000" w:themeColor="text1"/>
        </w:rPr>
        <w:t xml:space="preserve">The number of DA species and phylum identified using different software’s profile is shown at the bar plot directly </w:t>
      </w:r>
      <w:r w:rsidR="00EC5E1D" w:rsidRPr="002B42A7">
        <w:rPr>
          <w:rFonts w:ascii="Times New Roman" w:hAnsi="Times New Roman" w:cs="Times New Roman"/>
          <w:color w:val="000000" w:themeColor="text1"/>
        </w:rPr>
        <w:t>left</w:t>
      </w:r>
      <w:r w:rsidR="009E28DD" w:rsidRPr="002B42A7">
        <w:rPr>
          <w:rFonts w:ascii="Times New Roman" w:hAnsi="Times New Roman" w:cs="Times New Roman"/>
          <w:color w:val="000000" w:themeColor="text1"/>
        </w:rPr>
        <w:t xml:space="preserve"> to the software names in a). The intersection between DA taxa identified by </w:t>
      </w:r>
      <w:r w:rsidR="00EC5E1D" w:rsidRPr="002B42A7">
        <w:rPr>
          <w:rFonts w:ascii="Times New Roman" w:hAnsi="Times New Roman" w:cs="Times New Roman"/>
          <w:color w:val="000000" w:themeColor="text1"/>
        </w:rPr>
        <w:t xml:space="preserve">different software at the species level is shown at the </w:t>
      </w:r>
      <w:proofErr w:type="spellStart"/>
      <w:r w:rsidR="00EC5E1D" w:rsidRPr="002B42A7">
        <w:rPr>
          <w:rFonts w:ascii="Times New Roman" w:hAnsi="Times New Roman" w:cs="Times New Roman"/>
          <w:color w:val="000000" w:themeColor="text1"/>
        </w:rPr>
        <w:t>barplot</w:t>
      </w:r>
      <w:proofErr w:type="spellEnd"/>
      <w:r w:rsidR="00EC5E1D" w:rsidRPr="002B42A7">
        <w:rPr>
          <w:rFonts w:ascii="Times New Roman" w:hAnsi="Times New Roman" w:cs="Times New Roman"/>
          <w:color w:val="000000" w:themeColor="text1"/>
        </w:rPr>
        <w:t xml:space="preserve"> at the top of a), where the number of DA </w:t>
      </w:r>
      <w:proofErr w:type="gramStart"/>
      <w:r w:rsidR="00EC5E1D" w:rsidRPr="002B42A7">
        <w:rPr>
          <w:rFonts w:ascii="Times New Roman" w:hAnsi="Times New Roman" w:cs="Times New Roman"/>
          <w:color w:val="000000" w:themeColor="text1"/>
        </w:rPr>
        <w:t>viruses</w:t>
      </w:r>
      <w:proofErr w:type="gramEnd"/>
      <w:r w:rsidR="00EC5E1D" w:rsidRPr="002B42A7">
        <w:rPr>
          <w:rFonts w:ascii="Times New Roman" w:hAnsi="Times New Roman" w:cs="Times New Roman"/>
          <w:color w:val="000000" w:themeColor="text1"/>
        </w:rPr>
        <w:t xml:space="preserve"> taxa were colored in gray (</w:t>
      </w:r>
      <w:r w:rsidR="00EC5E1D" w:rsidRPr="002B42A7">
        <w:rPr>
          <w:rFonts w:ascii="Times New Roman" w:hAnsi="Times New Roman" w:cs="Times New Roman"/>
          <w:noProof/>
          <w:rPrChange w:id="12840" w:author="Ruijie Xu" w:date="2022-03-10T12:31:00Z">
            <w:rPr>
              <w:noProof/>
            </w:rPr>
          </w:rPrChange>
        </w:rPr>
        <w:drawing>
          <wp:inline distT="0" distB="0" distL="0" distR="0" wp14:anchorId="560D5591" wp14:editId="00BC722B">
            <wp:extent cx="127000" cy="12700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pic:cNvPicPr/>
                  </pic:nvPicPr>
                  <pic:blipFill>
                    <a:blip r:embed="rId49">
                      <a:extLst>
                        <a:ext uri="{28A0092B-C50C-407E-A947-70E740481C1C}">
                          <a14:useLocalDpi xmlns:a14="http://schemas.microsoft.com/office/drawing/2010/main" val="0"/>
                        </a:ext>
                      </a:extLst>
                    </a:blip>
                    <a:stretch>
                      <a:fillRect/>
                    </a:stretch>
                  </pic:blipFill>
                  <pic:spPr>
                    <a:xfrm>
                      <a:off x="0" y="0"/>
                      <a:ext cx="127000" cy="127000"/>
                    </a:xfrm>
                    <a:prstGeom prst="rect">
                      <a:avLst/>
                    </a:prstGeom>
                  </pic:spPr>
                </pic:pic>
              </a:graphicData>
            </a:graphic>
          </wp:inline>
        </w:drawing>
      </w:r>
      <w:r w:rsidR="00EC5E1D" w:rsidRPr="002B42A7">
        <w:rPr>
          <w:rFonts w:ascii="Times New Roman" w:hAnsi="Times New Roman" w:cs="Times New Roman"/>
          <w:color w:val="000000" w:themeColor="text1"/>
        </w:rPr>
        <w:t xml:space="preserve">). </w:t>
      </w:r>
      <w:proofErr w:type="spellStart"/>
      <w:r w:rsidR="00EC5E1D" w:rsidRPr="002B42A7">
        <w:rPr>
          <w:rFonts w:ascii="Times New Roman" w:hAnsi="Times New Roman" w:cs="Times New Roman"/>
          <w:color w:val="000000" w:themeColor="text1"/>
        </w:rPr>
        <w:t>Dotplot</w:t>
      </w:r>
      <w:proofErr w:type="spellEnd"/>
      <w:r w:rsidR="00EC5E1D" w:rsidRPr="002B42A7">
        <w:rPr>
          <w:rFonts w:ascii="Times New Roman" w:hAnsi="Times New Roman" w:cs="Times New Roman"/>
          <w:color w:val="000000" w:themeColor="text1"/>
        </w:rPr>
        <w:t xml:space="preserve"> at the bottom</w:t>
      </w:r>
      <w:r w:rsidR="00593636" w:rsidRPr="002B42A7">
        <w:rPr>
          <w:rFonts w:ascii="Times New Roman" w:hAnsi="Times New Roman" w:cs="Times New Roman"/>
          <w:color w:val="000000" w:themeColor="text1"/>
        </w:rPr>
        <w:t xml:space="preserve"> shown the combinations of intersections between software.</w:t>
      </w:r>
      <w:r w:rsidR="0092722C" w:rsidRPr="002B42A7">
        <w:rPr>
          <w:rFonts w:ascii="Times New Roman" w:hAnsi="Times New Roman" w:cs="Times New Roman"/>
          <w:color w:val="000000" w:themeColor="text1"/>
        </w:rPr>
        <w:t xml:space="preserve"> Number of DA taxa at phylum and genus level is shown in b), where numbers of taxa significantly higher in abundance the kidney samples are colored in blue (</w:t>
      </w:r>
      <w:r w:rsidR="0092722C" w:rsidRPr="002B42A7">
        <w:rPr>
          <w:rFonts w:ascii="Times New Roman" w:hAnsi="Times New Roman" w:cs="Times New Roman"/>
          <w:noProof/>
          <w:color w:val="000000" w:themeColor="text1"/>
        </w:rPr>
        <w:drawing>
          <wp:inline distT="0" distB="0" distL="0" distR="0" wp14:anchorId="1A151992" wp14:editId="6A822F30">
            <wp:extent cx="101600" cy="88054"/>
            <wp:effectExtent l="0" t="0" r="0" b="127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pic:nvPicPr>
                  <pic:blipFill rotWithShape="1">
                    <a:blip r:embed="rId50">
                      <a:extLst>
                        <a:ext uri="{28A0092B-C50C-407E-A947-70E740481C1C}">
                          <a14:useLocalDpi xmlns:a14="http://schemas.microsoft.com/office/drawing/2010/main" val="0"/>
                        </a:ext>
                      </a:extLst>
                    </a:blip>
                    <a:srcRect t="1" r="6077" b="4235"/>
                    <a:stretch/>
                  </pic:blipFill>
                  <pic:spPr bwMode="auto">
                    <a:xfrm>
                      <a:off x="0" y="0"/>
                      <a:ext cx="102345" cy="88700"/>
                    </a:xfrm>
                    <a:prstGeom prst="rect">
                      <a:avLst/>
                    </a:prstGeom>
                    <a:ln>
                      <a:noFill/>
                    </a:ln>
                    <a:extLst>
                      <a:ext uri="{53640926-AAD7-44D8-BBD7-CCE9431645EC}">
                        <a14:shadowObscured xmlns:a14="http://schemas.microsoft.com/office/drawing/2010/main"/>
                      </a:ext>
                    </a:extLst>
                  </pic:spPr>
                </pic:pic>
              </a:graphicData>
            </a:graphic>
          </wp:inline>
        </w:drawing>
      </w:r>
      <w:r w:rsidR="0092722C" w:rsidRPr="002B42A7">
        <w:rPr>
          <w:rFonts w:ascii="Times New Roman" w:hAnsi="Times New Roman" w:cs="Times New Roman"/>
          <w:color w:val="000000" w:themeColor="text1"/>
        </w:rPr>
        <w:t>), and numbers of taxa higher in the lung samples are colored in green (</w:t>
      </w:r>
      <w:r w:rsidR="0092722C" w:rsidRPr="002B42A7">
        <w:rPr>
          <w:rFonts w:ascii="Times New Roman" w:hAnsi="Times New Roman" w:cs="Times New Roman"/>
          <w:noProof/>
          <w:rPrChange w:id="12841" w:author="Ruijie Xu" w:date="2022-03-10T12:31:00Z">
            <w:rPr>
              <w:noProof/>
            </w:rPr>
          </w:rPrChange>
        </w:rPr>
        <w:drawing>
          <wp:inline distT="0" distB="0" distL="0" distR="0" wp14:anchorId="4115498A" wp14:editId="3A8BFDCA">
            <wp:extent cx="101600" cy="95955"/>
            <wp:effectExtent l="0" t="0" r="0" b="571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pic:cNvPicPr/>
                  </pic:nvPicPr>
                  <pic:blipFill>
                    <a:blip r:embed="rId51">
                      <a:extLst>
                        <a:ext uri="{28A0092B-C50C-407E-A947-70E740481C1C}">
                          <a14:useLocalDpi xmlns:a14="http://schemas.microsoft.com/office/drawing/2010/main" val="0"/>
                        </a:ext>
                      </a:extLst>
                    </a:blip>
                    <a:stretch>
                      <a:fillRect/>
                    </a:stretch>
                  </pic:blipFill>
                  <pic:spPr>
                    <a:xfrm>
                      <a:off x="0" y="0"/>
                      <a:ext cx="102012" cy="96344"/>
                    </a:xfrm>
                    <a:prstGeom prst="rect">
                      <a:avLst/>
                    </a:prstGeom>
                  </pic:spPr>
                </pic:pic>
              </a:graphicData>
            </a:graphic>
          </wp:inline>
        </w:drawing>
      </w:r>
      <w:r w:rsidR="0092722C" w:rsidRPr="002B42A7">
        <w:rPr>
          <w:rFonts w:ascii="Times New Roman" w:hAnsi="Times New Roman" w:cs="Times New Roman"/>
          <w:color w:val="000000" w:themeColor="text1"/>
        </w:rPr>
        <w:t>).</w:t>
      </w:r>
      <w:r w:rsidR="00543372" w:rsidRPr="002B42A7">
        <w:rPr>
          <w:rFonts w:ascii="Times New Roman" w:hAnsi="Times New Roman" w:cs="Times New Roman"/>
          <w:color w:val="000000" w:themeColor="text1"/>
        </w:rPr>
        <w:t xml:space="preserve"> The </w:t>
      </w:r>
      <w:r w:rsidR="00B25E92" w:rsidRPr="002B42A7">
        <w:rPr>
          <w:rFonts w:ascii="Times New Roman" w:hAnsi="Times New Roman" w:cs="Times New Roman"/>
          <w:color w:val="000000" w:themeColor="text1"/>
        </w:rPr>
        <w:t xml:space="preserve">DA phylum taxa identified by each software is shown in c), where red </w:t>
      </w:r>
      <w:r w:rsidR="002F725D" w:rsidRPr="002B42A7">
        <w:rPr>
          <w:rFonts w:ascii="Times New Roman" w:hAnsi="Times New Roman" w:cs="Times New Roman"/>
          <w:color w:val="000000" w:themeColor="text1"/>
        </w:rPr>
        <w:t>(</w:t>
      </w:r>
      <w:r w:rsidR="002F725D" w:rsidRPr="002B42A7">
        <w:rPr>
          <w:rFonts w:ascii="Times New Roman" w:hAnsi="Times New Roman" w:cs="Times New Roman"/>
          <w:b/>
          <w:bCs/>
          <w:noProof/>
          <w:rPrChange w:id="12842" w:author="Ruijie Xu" w:date="2022-03-10T12:31:00Z">
            <w:rPr>
              <w:b/>
              <w:bCs/>
              <w:noProof/>
            </w:rPr>
          </w:rPrChange>
        </w:rPr>
        <w:drawing>
          <wp:inline distT="0" distB="0" distL="0" distR="0" wp14:anchorId="4AD7BC52" wp14:editId="59383693">
            <wp:extent cx="102447" cy="93134"/>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pic:cNvPicPr/>
                  </pic:nvPicPr>
                  <pic:blipFill>
                    <a:blip r:embed="rId52">
                      <a:extLst>
                        <a:ext uri="{28A0092B-C50C-407E-A947-70E740481C1C}">
                          <a14:useLocalDpi xmlns:a14="http://schemas.microsoft.com/office/drawing/2010/main" val="0"/>
                        </a:ext>
                      </a:extLst>
                    </a:blip>
                    <a:stretch>
                      <a:fillRect/>
                    </a:stretch>
                  </pic:blipFill>
                  <pic:spPr>
                    <a:xfrm>
                      <a:off x="0" y="0"/>
                      <a:ext cx="102447" cy="93134"/>
                    </a:xfrm>
                    <a:prstGeom prst="rect">
                      <a:avLst/>
                    </a:prstGeom>
                  </pic:spPr>
                </pic:pic>
              </a:graphicData>
            </a:graphic>
          </wp:inline>
        </w:drawing>
      </w:r>
      <w:r w:rsidR="002F725D" w:rsidRPr="002B42A7">
        <w:rPr>
          <w:rFonts w:ascii="Times New Roman" w:hAnsi="Times New Roman" w:cs="Times New Roman"/>
          <w:color w:val="000000" w:themeColor="text1"/>
        </w:rPr>
        <w:t>)</w:t>
      </w:r>
      <w:r w:rsidR="00B25E92" w:rsidRPr="002B42A7">
        <w:rPr>
          <w:rFonts w:ascii="Times New Roman" w:hAnsi="Times New Roman" w:cs="Times New Roman"/>
          <w:color w:val="000000" w:themeColor="text1"/>
        </w:rPr>
        <w:t>indicate the phylum taxa at each row is reported as differentially abundant by the classification of the software in every column, and blue</w:t>
      </w:r>
      <w:r w:rsidR="002F725D" w:rsidRPr="002B42A7">
        <w:rPr>
          <w:rFonts w:ascii="Times New Roman" w:hAnsi="Times New Roman" w:cs="Times New Roman"/>
          <w:color w:val="000000" w:themeColor="text1"/>
        </w:rPr>
        <w:t xml:space="preserve"> (</w:t>
      </w:r>
      <w:r w:rsidR="002F725D" w:rsidRPr="002B42A7">
        <w:rPr>
          <w:rFonts w:ascii="Times New Roman" w:hAnsi="Times New Roman" w:cs="Times New Roman"/>
          <w:b/>
          <w:bCs/>
          <w:noProof/>
          <w:rPrChange w:id="12843" w:author="Ruijie Xu" w:date="2022-03-10T12:31:00Z">
            <w:rPr>
              <w:b/>
              <w:bCs/>
              <w:noProof/>
            </w:rPr>
          </w:rPrChange>
        </w:rPr>
        <w:drawing>
          <wp:inline distT="0" distB="0" distL="0" distR="0" wp14:anchorId="4CC6BBDE" wp14:editId="2EA06618">
            <wp:extent cx="100145" cy="88590"/>
            <wp:effectExtent l="0" t="0" r="1905" b="63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pic:cNvPicPr/>
                  </pic:nvPicPr>
                  <pic:blipFill>
                    <a:blip r:embed="rId53" cstate="print">
                      <a:extLst>
                        <a:ext uri="{28A0092B-C50C-407E-A947-70E740481C1C}">
                          <a14:useLocalDpi xmlns:a14="http://schemas.microsoft.com/office/drawing/2010/main" val="0"/>
                        </a:ext>
                      </a:extLst>
                    </a:blip>
                    <a:stretch>
                      <a:fillRect/>
                    </a:stretch>
                  </pic:blipFill>
                  <pic:spPr>
                    <a:xfrm>
                      <a:off x="0" y="0"/>
                      <a:ext cx="100398" cy="88814"/>
                    </a:xfrm>
                    <a:prstGeom prst="rect">
                      <a:avLst/>
                    </a:prstGeom>
                  </pic:spPr>
                </pic:pic>
              </a:graphicData>
            </a:graphic>
          </wp:inline>
        </w:drawing>
      </w:r>
      <w:r w:rsidR="002F725D" w:rsidRPr="002B42A7">
        <w:rPr>
          <w:rFonts w:ascii="Times New Roman" w:hAnsi="Times New Roman" w:cs="Times New Roman"/>
          <w:color w:val="000000" w:themeColor="text1"/>
        </w:rPr>
        <w:t>)</w:t>
      </w:r>
      <w:r w:rsidR="00B25E92" w:rsidRPr="002B42A7">
        <w:rPr>
          <w:rFonts w:ascii="Times New Roman" w:hAnsi="Times New Roman" w:cs="Times New Roman"/>
          <w:color w:val="000000" w:themeColor="text1"/>
        </w:rPr>
        <w:t xml:space="preserve"> is not reported</w:t>
      </w:r>
      <w:r w:rsidR="002F725D" w:rsidRPr="002B42A7">
        <w:rPr>
          <w:rFonts w:ascii="Times New Roman" w:hAnsi="Times New Roman" w:cs="Times New Roman"/>
          <w:color w:val="000000" w:themeColor="text1"/>
        </w:rPr>
        <w:t xml:space="preserve"> as DA taxa by the software</w:t>
      </w:r>
      <w:r w:rsidR="00B25E92" w:rsidRPr="002B42A7">
        <w:rPr>
          <w:rFonts w:ascii="Times New Roman" w:hAnsi="Times New Roman" w:cs="Times New Roman"/>
          <w:color w:val="000000" w:themeColor="text1"/>
        </w:rPr>
        <w:t>.</w:t>
      </w:r>
      <w:r w:rsidR="002F725D" w:rsidRPr="002B42A7">
        <w:rPr>
          <w:rFonts w:ascii="Times New Roman" w:hAnsi="Times New Roman" w:cs="Times New Roman"/>
          <w:color w:val="000000" w:themeColor="text1"/>
        </w:rPr>
        <w:t xml:space="preserve"> Each phylum taxa were also annotated by their corresponding Domain taxa, where dark blue is Bacteria (</w:t>
      </w:r>
      <w:r w:rsidR="00665606" w:rsidRPr="002B42A7">
        <w:rPr>
          <w:rFonts w:ascii="Times New Roman" w:hAnsi="Times New Roman" w:cs="Times New Roman"/>
          <w:noProof/>
          <w:color w:val="000000" w:themeColor="text1"/>
        </w:rPr>
        <w:drawing>
          <wp:inline distT="0" distB="0" distL="0" distR="0" wp14:anchorId="22F5E778" wp14:editId="7EBCDB57">
            <wp:extent cx="92710" cy="9271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pic:cNvPicPr/>
                  </pic:nvPicPr>
                  <pic:blipFill>
                    <a:blip r:embed="rId54" cstate="print">
                      <a:extLst>
                        <a:ext uri="{28A0092B-C50C-407E-A947-70E740481C1C}">
                          <a14:useLocalDpi xmlns:a14="http://schemas.microsoft.com/office/drawing/2010/main" val="0"/>
                        </a:ext>
                      </a:extLst>
                    </a:blip>
                    <a:stretch>
                      <a:fillRect/>
                    </a:stretch>
                  </pic:blipFill>
                  <pic:spPr>
                    <a:xfrm>
                      <a:off x="0" y="0"/>
                      <a:ext cx="92983" cy="92983"/>
                    </a:xfrm>
                    <a:prstGeom prst="rect">
                      <a:avLst/>
                    </a:prstGeom>
                  </pic:spPr>
                </pic:pic>
              </a:graphicData>
            </a:graphic>
          </wp:inline>
        </w:drawing>
      </w:r>
      <w:r w:rsidR="002F725D" w:rsidRPr="002B42A7">
        <w:rPr>
          <w:rFonts w:ascii="Times New Roman" w:hAnsi="Times New Roman" w:cs="Times New Roman"/>
          <w:color w:val="000000" w:themeColor="text1"/>
        </w:rPr>
        <w:t>), yellow is Archaea (</w:t>
      </w:r>
      <w:r w:rsidR="00665606" w:rsidRPr="002B42A7">
        <w:rPr>
          <w:rFonts w:ascii="Times New Roman" w:hAnsi="Times New Roman" w:cs="Times New Roman"/>
          <w:b/>
          <w:bCs/>
          <w:noProof/>
          <w:rPrChange w:id="12844" w:author="Ruijie Xu" w:date="2022-03-10T12:31:00Z">
            <w:rPr>
              <w:b/>
              <w:bCs/>
              <w:noProof/>
            </w:rPr>
          </w:rPrChange>
        </w:rPr>
        <w:drawing>
          <wp:inline distT="0" distB="0" distL="0" distR="0" wp14:anchorId="2B18E6C1" wp14:editId="7D559B60">
            <wp:extent cx="101600" cy="111760"/>
            <wp:effectExtent l="0" t="0" r="0" b="254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pic:cNvPicPr/>
                  </pic:nvPicPr>
                  <pic:blipFill>
                    <a:blip r:embed="rId55">
                      <a:extLst>
                        <a:ext uri="{28A0092B-C50C-407E-A947-70E740481C1C}">
                          <a14:useLocalDpi xmlns:a14="http://schemas.microsoft.com/office/drawing/2010/main" val="0"/>
                        </a:ext>
                      </a:extLst>
                    </a:blip>
                    <a:stretch>
                      <a:fillRect/>
                    </a:stretch>
                  </pic:blipFill>
                  <pic:spPr>
                    <a:xfrm>
                      <a:off x="0" y="0"/>
                      <a:ext cx="101600" cy="111760"/>
                    </a:xfrm>
                    <a:prstGeom prst="rect">
                      <a:avLst/>
                    </a:prstGeom>
                  </pic:spPr>
                </pic:pic>
              </a:graphicData>
            </a:graphic>
          </wp:inline>
        </w:drawing>
      </w:r>
      <w:r w:rsidR="002F725D" w:rsidRPr="002B42A7">
        <w:rPr>
          <w:rFonts w:ascii="Times New Roman" w:hAnsi="Times New Roman" w:cs="Times New Roman"/>
          <w:color w:val="000000" w:themeColor="text1"/>
        </w:rPr>
        <w:t xml:space="preserve">), and Orange is </w:t>
      </w:r>
      <w:proofErr w:type="spellStart"/>
      <w:r w:rsidR="002F725D" w:rsidRPr="002B42A7">
        <w:rPr>
          <w:rFonts w:ascii="Times New Roman" w:hAnsi="Times New Roman" w:cs="Times New Roman"/>
          <w:color w:val="000000" w:themeColor="text1"/>
        </w:rPr>
        <w:t>Virsues</w:t>
      </w:r>
      <w:proofErr w:type="spellEnd"/>
      <w:r w:rsidR="00665606" w:rsidRPr="002B42A7">
        <w:rPr>
          <w:rFonts w:ascii="Times New Roman" w:hAnsi="Times New Roman" w:cs="Times New Roman"/>
          <w:color w:val="000000" w:themeColor="text1"/>
        </w:rPr>
        <w:t xml:space="preserve"> (</w:t>
      </w:r>
      <w:r w:rsidR="00665606" w:rsidRPr="002B42A7">
        <w:rPr>
          <w:rFonts w:ascii="Times New Roman" w:hAnsi="Times New Roman" w:cs="Times New Roman"/>
          <w:noProof/>
          <w:color w:val="000000" w:themeColor="text1"/>
        </w:rPr>
        <w:drawing>
          <wp:inline distT="0" distB="0" distL="0" distR="0" wp14:anchorId="6EF7579C" wp14:editId="2B677A16">
            <wp:extent cx="97155" cy="97155"/>
            <wp:effectExtent l="0" t="0" r="4445" b="444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pic:cNvPicPr/>
                  </pic:nvPicPr>
                  <pic:blipFill>
                    <a:blip r:embed="rId56">
                      <a:extLst>
                        <a:ext uri="{28A0092B-C50C-407E-A947-70E740481C1C}">
                          <a14:useLocalDpi xmlns:a14="http://schemas.microsoft.com/office/drawing/2010/main" val="0"/>
                        </a:ext>
                      </a:extLst>
                    </a:blip>
                    <a:stretch>
                      <a:fillRect/>
                    </a:stretch>
                  </pic:blipFill>
                  <pic:spPr>
                    <a:xfrm>
                      <a:off x="0" y="0"/>
                      <a:ext cx="97274" cy="97274"/>
                    </a:xfrm>
                    <a:prstGeom prst="rect">
                      <a:avLst/>
                    </a:prstGeom>
                  </pic:spPr>
                </pic:pic>
              </a:graphicData>
            </a:graphic>
          </wp:inline>
        </w:drawing>
      </w:r>
      <w:r w:rsidR="00665606" w:rsidRPr="002B42A7">
        <w:rPr>
          <w:rFonts w:ascii="Times New Roman" w:hAnsi="Times New Roman" w:cs="Times New Roman"/>
          <w:color w:val="000000" w:themeColor="text1"/>
        </w:rPr>
        <w:t>).</w:t>
      </w:r>
    </w:p>
    <w:bookmarkEnd w:id="12838"/>
    <w:bookmarkEnd w:id="12839"/>
    <w:p w14:paraId="55561263" w14:textId="400FF01E" w:rsidR="00455A3B" w:rsidRPr="002B42A7" w:rsidDel="00761DB2" w:rsidRDefault="00455A3B" w:rsidP="00512DAF">
      <w:pPr>
        <w:suppressLineNumbers/>
        <w:spacing w:line="480" w:lineRule="auto"/>
        <w:rPr>
          <w:del w:id="12845" w:author="Ruijie Xu" w:date="2022-02-02T14:44:00Z"/>
          <w:rFonts w:ascii="Times New Roman" w:hAnsi="Times New Roman" w:cs="Times New Roman"/>
          <w:b/>
          <w:bCs/>
          <w:rPrChange w:id="12846" w:author="Ruijie Xu" w:date="2022-03-10T12:31:00Z">
            <w:rPr>
              <w:del w:id="12847" w:author="Ruijie Xu" w:date="2022-02-02T14:44:00Z"/>
              <w:b/>
              <w:bCs/>
            </w:rPr>
          </w:rPrChange>
        </w:rPr>
      </w:pPr>
    </w:p>
    <w:p w14:paraId="4D548A38" w14:textId="2F45CC22" w:rsidR="00624903" w:rsidRPr="002B42A7" w:rsidRDefault="00624903" w:rsidP="00A565FA">
      <w:pPr>
        <w:spacing w:line="480" w:lineRule="auto"/>
        <w:rPr>
          <w:rFonts w:ascii="Times New Roman" w:hAnsi="Times New Roman" w:cs="Times New Roman"/>
          <w:b/>
          <w:bCs/>
          <w:rPrChange w:id="12848" w:author="Ruijie Xu" w:date="2022-03-10T12:31:00Z">
            <w:rPr>
              <w:b/>
              <w:bCs/>
            </w:rPr>
          </w:rPrChange>
        </w:rPr>
      </w:pPr>
    </w:p>
    <w:p w14:paraId="23B4FF5B" w14:textId="203D6141" w:rsidR="00624903" w:rsidRPr="002B42A7" w:rsidRDefault="00624903" w:rsidP="00A565FA">
      <w:pPr>
        <w:spacing w:line="480" w:lineRule="auto"/>
        <w:rPr>
          <w:rFonts w:ascii="Times New Roman" w:hAnsi="Times New Roman" w:cs="Times New Roman"/>
          <w:b/>
          <w:bCs/>
          <w:rPrChange w:id="12849" w:author="Ruijie Xu" w:date="2022-03-10T12:31:00Z">
            <w:rPr>
              <w:b/>
              <w:bCs/>
            </w:rPr>
          </w:rPrChange>
        </w:rPr>
      </w:pPr>
    </w:p>
    <w:p w14:paraId="2D76BCC0" w14:textId="1179FC2E" w:rsidR="00807487" w:rsidRPr="002B42A7" w:rsidRDefault="00807487">
      <w:pPr>
        <w:suppressLineNumbers/>
        <w:spacing w:line="480" w:lineRule="auto"/>
        <w:jc w:val="right"/>
        <w:rPr>
          <w:rFonts w:ascii="Times New Roman" w:hAnsi="Times New Roman" w:cs="Times New Roman"/>
          <w:rPrChange w:id="12850" w:author="Ruijie Xu" w:date="2022-03-10T12:31:00Z">
            <w:rPr/>
          </w:rPrChange>
        </w:rPr>
      </w:pPr>
    </w:p>
    <w:p w14:paraId="02E24969" w14:textId="0F1BD274" w:rsidR="000C19E7" w:rsidRPr="002B42A7" w:rsidRDefault="000C19E7">
      <w:pPr>
        <w:suppressLineNumbers/>
        <w:spacing w:line="480" w:lineRule="auto"/>
        <w:jc w:val="right"/>
        <w:rPr>
          <w:rFonts w:ascii="Times New Roman" w:hAnsi="Times New Roman" w:cs="Times New Roman"/>
          <w:rPrChange w:id="12851" w:author="Ruijie Xu" w:date="2022-03-10T12:31:00Z">
            <w:rPr/>
          </w:rPrChange>
        </w:rPr>
      </w:pPr>
    </w:p>
    <w:sectPr w:rsidR="000C19E7" w:rsidRPr="002B42A7" w:rsidSect="001D464A">
      <w:headerReference w:type="default" r:id="rId57"/>
      <w:footerReference w:type="even" r:id="rId58"/>
      <w:footerReference w:type="default" r:id="rId59"/>
      <w:pgSz w:w="11906" w:h="16838" w:code="9"/>
      <w:pgMar w:top="1440" w:right="1440" w:bottom="1440" w:left="1440" w:header="709" w:footer="454"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285" w:author="Liliana Salvador" w:date="2022-02-23T11:26:00Z" w:initials="LS">
    <w:p w14:paraId="0454437C" w14:textId="540673EA" w:rsidR="000179E0" w:rsidRDefault="000179E0">
      <w:pPr>
        <w:pStyle w:val="CommentText"/>
      </w:pPr>
      <w:r>
        <w:rPr>
          <w:rStyle w:val="CommentReference"/>
        </w:rPr>
        <w:annotationRef/>
      </w:r>
      <w:r>
        <w:t>Add results answering the 3 points above</w:t>
      </w:r>
    </w:p>
  </w:comment>
  <w:comment w:id="1286" w:author="Rajeev, Sree" w:date="2022-02-28T14:25:00Z" w:initials="RS">
    <w:p w14:paraId="53A26523" w14:textId="2B1093E6" w:rsidR="000179E0" w:rsidRDefault="000179E0">
      <w:pPr>
        <w:pStyle w:val="CommentText"/>
      </w:pPr>
      <w:r>
        <w:rPr>
          <w:rStyle w:val="CommentReference"/>
        </w:rPr>
        <w:annotationRef/>
      </w:r>
      <w:r>
        <w:t xml:space="preserve">I think it is </w:t>
      </w:r>
      <w:proofErr w:type="gramStart"/>
      <w:r>
        <w:t>better  not</w:t>
      </w:r>
      <w:proofErr w:type="gramEnd"/>
      <w:r>
        <w:t xml:space="preserve"> to put results in here </w:t>
      </w:r>
    </w:p>
  </w:comment>
  <w:comment w:id="1313" w:author="Liliana Salvador" w:date="2022-02-23T11:36:00Z" w:initials="LS">
    <w:p w14:paraId="66268C82" w14:textId="369B9E83" w:rsidR="000179E0" w:rsidRDefault="000179E0">
      <w:pPr>
        <w:pStyle w:val="CommentText"/>
      </w:pPr>
      <w:r>
        <w:rPr>
          <w:rStyle w:val="CommentReference"/>
        </w:rPr>
        <w:annotationRef/>
      </w:r>
      <w:r>
        <w:t>Microbial communities, microbial profiles – try to use just one of these in the same sentence</w:t>
      </w:r>
    </w:p>
  </w:comment>
  <w:comment w:id="1287" w:author="Rajeev, Sree" w:date="2022-02-28T14:25:00Z" w:initials="RS">
    <w:p w14:paraId="09A2B2AF" w14:textId="54D4302C" w:rsidR="000179E0" w:rsidRDefault="000179E0">
      <w:pPr>
        <w:pStyle w:val="CommentText"/>
      </w:pPr>
      <w:r>
        <w:rPr>
          <w:rStyle w:val="CommentReference"/>
        </w:rPr>
        <w:annotationRef/>
      </w:r>
      <w:r>
        <w:t xml:space="preserve">I suggest to </w:t>
      </w:r>
      <w:proofErr w:type="spellStart"/>
      <w:proofErr w:type="gramStart"/>
      <w:r>
        <w:t>delet</w:t>
      </w:r>
      <w:proofErr w:type="spellEnd"/>
      <w:r>
        <w:t xml:space="preserve">  this</w:t>
      </w:r>
      <w:proofErr w:type="gramEnd"/>
      <w:r>
        <w:t xml:space="preserve"> part</w:t>
      </w:r>
    </w:p>
  </w:comment>
  <w:comment w:id="2561" w:author="Liliana Salvador" w:date="2022-02-23T19:23:00Z" w:initials="LS">
    <w:p w14:paraId="6A4C3D1B" w14:textId="086E2332" w:rsidR="000179E0" w:rsidRDefault="000179E0">
      <w:pPr>
        <w:pStyle w:val="CommentText"/>
      </w:pPr>
      <w:r>
        <w:rPr>
          <w:rStyle w:val="CommentReference"/>
        </w:rPr>
        <w:annotationRef/>
      </w:r>
      <w:r>
        <w:t xml:space="preserve">Here, you can say specifically what table I is showing. “Information about </w:t>
      </w:r>
      <w:proofErr w:type="spellStart"/>
      <w:r>
        <w:t>xxxx</w:t>
      </w:r>
      <w:proofErr w:type="spellEnd"/>
      <w:r>
        <w:t xml:space="preserve"> for each software and database is presented in Table 1”</w:t>
      </w:r>
    </w:p>
  </w:comment>
  <w:comment w:id="2576" w:author="Liliana Salvador" w:date="2022-02-23T19:27:00Z" w:initials="LS">
    <w:p w14:paraId="45D9D0D2" w14:textId="27E1EBB2" w:rsidR="000179E0" w:rsidRDefault="000179E0">
      <w:pPr>
        <w:pStyle w:val="CommentText"/>
      </w:pPr>
      <w:r>
        <w:rPr>
          <w:rStyle w:val="CommentReference"/>
        </w:rPr>
        <w:annotationRef/>
      </w:r>
      <w:r>
        <w:t>This sentence is not clear and I am not sure if it is needed</w:t>
      </w:r>
    </w:p>
  </w:comment>
  <w:comment w:id="2584" w:author="Liliana Salvador" w:date="2022-02-23T19:26:00Z" w:initials="LS">
    <w:p w14:paraId="3E1254FB" w14:textId="5A1D663A" w:rsidR="000179E0" w:rsidRDefault="000179E0">
      <w:pPr>
        <w:pStyle w:val="CommentText"/>
      </w:pPr>
      <w:r>
        <w:rPr>
          <w:rStyle w:val="CommentReference"/>
        </w:rPr>
        <w:annotationRef/>
      </w:r>
      <w:r>
        <w:t>Isn’t this information already in the methods? If yes, not necessary to repeat it here.</w:t>
      </w:r>
    </w:p>
  </w:comment>
  <w:comment w:id="3093" w:author="Liliana Salvador" w:date="2022-02-23T19:39:00Z" w:initials="LS">
    <w:p w14:paraId="6581DFA2" w14:textId="19501E1E" w:rsidR="000179E0" w:rsidRDefault="000179E0">
      <w:pPr>
        <w:pStyle w:val="CommentText"/>
      </w:pPr>
      <w:r>
        <w:rPr>
          <w:rStyle w:val="CommentReference"/>
        </w:rPr>
        <w:annotationRef/>
      </w:r>
      <w:r>
        <w:t>This sentence needs to be edited. Deleting a few technical terms would help to make it simpler</w:t>
      </w:r>
    </w:p>
  </w:comment>
  <w:comment w:id="3798" w:author="Liliana Salvador" w:date="2022-02-23T19:58:00Z" w:initials="LS">
    <w:p w14:paraId="0C3820D3" w14:textId="302E7F2C" w:rsidR="000179E0" w:rsidRDefault="000179E0">
      <w:pPr>
        <w:pStyle w:val="CommentText"/>
      </w:pPr>
      <w:r>
        <w:rPr>
          <w:rStyle w:val="CommentReference"/>
        </w:rPr>
        <w:annotationRef/>
      </w:r>
      <w:r>
        <w:t>This sentence is a bit confusing. I had to read it a couple of times to understand it</w:t>
      </w:r>
    </w:p>
  </w:comment>
  <w:comment w:id="4354" w:author="Liliana Salvador" w:date="2022-02-23T20:26:00Z" w:initials="LS">
    <w:p w14:paraId="5E2DF714" w14:textId="6AE84288" w:rsidR="000179E0" w:rsidRDefault="000179E0">
      <w:pPr>
        <w:pStyle w:val="CommentText"/>
      </w:pPr>
      <w:r>
        <w:rPr>
          <w:rStyle w:val="CommentReference"/>
        </w:rPr>
        <w:annotationRef/>
      </w:r>
      <w:r>
        <w:t>The sentence is a bit confusing</w:t>
      </w:r>
    </w:p>
  </w:comment>
  <w:comment w:id="5532" w:author="Liliana Salvador" w:date="2022-02-26T15:57:00Z" w:initials="LS">
    <w:p w14:paraId="0CA9CB66" w14:textId="54D0B099" w:rsidR="000179E0" w:rsidRDefault="000179E0">
      <w:pPr>
        <w:pStyle w:val="CommentText"/>
      </w:pPr>
      <w:r>
        <w:rPr>
          <w:rStyle w:val="CommentReference"/>
        </w:rPr>
        <w:annotationRef/>
      </w:r>
      <w:r>
        <w:t>I would move this to the discussion or delete</w:t>
      </w:r>
    </w:p>
  </w:comment>
  <w:comment w:id="5553" w:author="Liliana Salvador" w:date="2022-02-26T15:59:00Z" w:initials="LS">
    <w:p w14:paraId="18F5F30D" w14:textId="2E79FA50" w:rsidR="000179E0" w:rsidRDefault="000179E0">
      <w:pPr>
        <w:pStyle w:val="CommentText"/>
      </w:pPr>
      <w:r>
        <w:rPr>
          <w:rStyle w:val="CommentReference"/>
        </w:rPr>
        <w:annotationRef/>
      </w:r>
    </w:p>
  </w:comment>
  <w:comment w:id="5554" w:author="Liliana Salvador" w:date="2022-02-26T15:59:00Z" w:initials="LS">
    <w:p w14:paraId="73DCE60A" w14:textId="4BB047BB" w:rsidR="000179E0" w:rsidRDefault="000179E0">
      <w:pPr>
        <w:pStyle w:val="CommentText"/>
      </w:pPr>
      <w:bookmarkStart w:id="5558" w:name="OLE_LINK163"/>
      <w:bookmarkStart w:id="5559" w:name="OLE_LINK164"/>
      <w:bookmarkStart w:id="5560" w:name="OLE_LINK165"/>
      <w:r>
        <w:rPr>
          <w:rStyle w:val="CommentReference"/>
        </w:rPr>
        <w:annotationRef/>
      </w:r>
      <w:r>
        <w:t xml:space="preserve">I am </w:t>
      </w:r>
      <w:bookmarkStart w:id="5561" w:name="OLE_LINK112"/>
      <w:bookmarkStart w:id="5562" w:name="OLE_LINK113"/>
      <w:r>
        <w:t xml:space="preserve">bit </w:t>
      </w:r>
      <w:bookmarkEnd w:id="5561"/>
      <w:bookmarkEnd w:id="5562"/>
      <w:r>
        <w:t xml:space="preserve">confused here. </w:t>
      </w:r>
      <w:bookmarkStart w:id="5563" w:name="OLE_LINK114"/>
      <w:bookmarkStart w:id="5564" w:name="OLE_LINK115"/>
      <w:r>
        <w:t xml:space="preserve">Could </w:t>
      </w:r>
      <w:bookmarkEnd w:id="5563"/>
      <w:bookmarkEnd w:id="5564"/>
      <w:r>
        <w:t>you rewrite this part?</w:t>
      </w:r>
    </w:p>
    <w:bookmarkEnd w:id="5558"/>
    <w:bookmarkEnd w:id="5559"/>
    <w:bookmarkEnd w:id="5560"/>
  </w:comment>
  <w:comment w:id="5657" w:author="Liliana Salvador" w:date="2022-02-26T16:07:00Z" w:initials="LS">
    <w:p w14:paraId="297E8F91" w14:textId="56968C64" w:rsidR="000179E0" w:rsidRDefault="000179E0">
      <w:pPr>
        <w:pStyle w:val="CommentText"/>
      </w:pPr>
      <w:r>
        <w:rPr>
          <w:rStyle w:val="CommentReference"/>
        </w:rPr>
        <w:annotationRef/>
      </w:r>
      <w:r>
        <w:t>I suggest to delete this sentence and go straight to the result</w:t>
      </w:r>
    </w:p>
  </w:comment>
  <w:comment w:id="5768" w:author="Liliana Salvador" w:date="2022-02-26T16:21:00Z" w:initials="LS">
    <w:p w14:paraId="5CAAB48C" w14:textId="38DEFC16" w:rsidR="000179E0" w:rsidRDefault="000179E0">
      <w:pPr>
        <w:pStyle w:val="CommentText"/>
      </w:pPr>
      <w:r>
        <w:rPr>
          <w:rStyle w:val="CommentReference"/>
        </w:rPr>
        <w:annotationRef/>
      </w:r>
      <w:r>
        <w:t xml:space="preserve">Add citation to the table </w:t>
      </w:r>
    </w:p>
  </w:comment>
  <w:comment w:id="5907" w:author="Liliana Salvador" w:date="2022-02-26T16:27:00Z" w:initials="LS">
    <w:p w14:paraId="258A8B73" w14:textId="2D023BAA" w:rsidR="000179E0" w:rsidRDefault="000179E0">
      <w:pPr>
        <w:pStyle w:val="CommentText"/>
      </w:pPr>
      <w:r>
        <w:rPr>
          <w:rStyle w:val="CommentReference"/>
        </w:rPr>
        <w:annotationRef/>
      </w:r>
      <w:r>
        <w:t>I am not sure if it is necessary to show the example since you already mentioned the pattern. I suggest to delete the sentence</w:t>
      </w:r>
    </w:p>
  </w:comment>
  <w:comment w:id="7079" w:author="Liliana Salvador" w:date="2022-03-08T20:06:00Z" w:initials="LS">
    <w:p w14:paraId="46D42776" w14:textId="71CBA11E" w:rsidR="000179E0" w:rsidRDefault="000179E0">
      <w:pPr>
        <w:pStyle w:val="CommentText"/>
      </w:pPr>
      <w:r>
        <w:rPr>
          <w:rStyle w:val="CommentReference"/>
        </w:rPr>
        <w:annotationRef/>
      </w:r>
      <w:r>
        <w:t xml:space="preserve">Can we delete this or is it </w:t>
      </w:r>
      <w:proofErr w:type="gramStart"/>
      <w:r>
        <w:t>necessary ?</w:t>
      </w:r>
      <w:proofErr w:type="gramEnd"/>
    </w:p>
  </w:comment>
  <w:comment w:id="7109" w:author="Liliana Salvador" w:date="2022-02-26T16:47:00Z" w:initials="LS">
    <w:p w14:paraId="560074B0" w14:textId="538464A0" w:rsidR="000179E0" w:rsidRDefault="000179E0">
      <w:pPr>
        <w:pStyle w:val="CommentText"/>
      </w:pPr>
      <w:r>
        <w:rPr>
          <w:rStyle w:val="CommentReference"/>
        </w:rPr>
        <w:annotationRef/>
      </w:r>
      <w:r>
        <w:t xml:space="preserve">I don’t think this first </w:t>
      </w:r>
      <w:proofErr w:type="spellStart"/>
      <w:r>
        <w:t>stencen</w:t>
      </w:r>
      <w:proofErr w:type="spellEnd"/>
      <w:r>
        <w:t xml:space="preserve"> is needed if this is defined in the methods. We can jump straight to the result</w:t>
      </w:r>
    </w:p>
  </w:comment>
  <w:comment w:id="7119" w:author="Liliana Salvador" w:date="2022-02-26T16:50:00Z" w:initials="LS">
    <w:p w14:paraId="1F0FB369" w14:textId="6D01FFC4" w:rsidR="000179E0" w:rsidRDefault="000179E0">
      <w:pPr>
        <w:pStyle w:val="CommentText"/>
      </w:pPr>
      <w:r>
        <w:rPr>
          <w:rStyle w:val="CommentReference"/>
        </w:rPr>
        <w:annotationRef/>
      </w:r>
      <w:r>
        <w:t xml:space="preserve">Most </w:t>
      </w:r>
      <w:proofErr w:type="spellStart"/>
      <w:r>
        <w:t>distintive</w:t>
      </w:r>
      <w:proofErr w:type="spellEnd"/>
      <w:r>
        <w:t xml:space="preserve"> in which way? They had more significantly different groups?</w:t>
      </w:r>
    </w:p>
  </w:comment>
  <w:comment w:id="7125" w:author="Liliana Salvador" w:date="2022-02-26T16:48:00Z" w:initials="LS">
    <w:p w14:paraId="42EDB57E" w14:textId="3A13A3D2" w:rsidR="000179E0" w:rsidRDefault="000179E0">
      <w:pPr>
        <w:pStyle w:val="CommentText"/>
      </w:pPr>
      <w:r>
        <w:rPr>
          <w:rStyle w:val="CommentReference"/>
        </w:rPr>
        <w:annotationRef/>
      </w:r>
      <w:r>
        <w:t xml:space="preserve">I suggest to delete this part – this is perfect for the discussion, but in this </w:t>
      </w:r>
      <w:proofErr w:type="gramStart"/>
      <w:r>
        <w:t>section</w:t>
      </w:r>
      <w:proofErr w:type="gramEnd"/>
      <w:r>
        <w:t xml:space="preserve"> I think we should just report the DA results.</w:t>
      </w:r>
    </w:p>
  </w:comment>
  <w:comment w:id="7129" w:author="Liliana Salvador" w:date="2022-02-26T16:51:00Z" w:initials="LS">
    <w:p w14:paraId="148E56FD" w14:textId="54E76D42" w:rsidR="000179E0" w:rsidRDefault="000179E0">
      <w:pPr>
        <w:pStyle w:val="CommentText"/>
      </w:pPr>
      <w:r>
        <w:rPr>
          <w:rStyle w:val="CommentReference"/>
        </w:rPr>
        <w:annotationRef/>
      </w:r>
      <w:r>
        <w:t>I am sorry if I missed something, but I don’t understand the reason why lung-kidney and not lung-spleen since according to the previous sentence lung seems to be more different</w:t>
      </w:r>
    </w:p>
  </w:comment>
  <w:comment w:id="7158" w:author="Liliana Salvador" w:date="2022-02-26T17:11:00Z" w:initials="LS">
    <w:p w14:paraId="252C3FAB" w14:textId="6BC1A1BE" w:rsidR="000179E0" w:rsidRDefault="000179E0">
      <w:pPr>
        <w:pStyle w:val="CommentText"/>
      </w:pPr>
      <w:r>
        <w:rPr>
          <w:rStyle w:val="CommentReference"/>
        </w:rPr>
        <w:annotationRef/>
      </w:r>
      <w:r>
        <w:t>Shall we add the id here?</w:t>
      </w:r>
    </w:p>
  </w:comment>
  <w:comment w:id="7287" w:author="Liliana Salvador" w:date="2022-02-26T17:24:00Z" w:initials="LS">
    <w:p w14:paraId="579C5207" w14:textId="379FF7E5" w:rsidR="000179E0" w:rsidRDefault="000179E0">
      <w:pPr>
        <w:pStyle w:val="CommentText"/>
      </w:pPr>
      <w:r>
        <w:rPr>
          <w:rStyle w:val="CommentReference"/>
        </w:rPr>
        <w:annotationRef/>
      </w:r>
      <w:r>
        <w:t>I would probably just refer the first two since BLASTN number is similar to the other software than it is with Kaiju and Centrifuge</w:t>
      </w:r>
    </w:p>
  </w:comment>
  <w:comment w:id="7348" w:author="Liliana Salvador" w:date="2022-02-26T17:25:00Z" w:initials="LS">
    <w:p w14:paraId="3DD997C5" w14:textId="5AED9D5A" w:rsidR="000179E0" w:rsidRDefault="000179E0">
      <w:pPr>
        <w:pStyle w:val="CommentText"/>
      </w:pPr>
      <w:r>
        <w:rPr>
          <w:rStyle w:val="CommentReference"/>
        </w:rPr>
        <w:annotationRef/>
      </w:r>
      <w:r>
        <w:t>Cool observation</w:t>
      </w:r>
    </w:p>
  </w:comment>
  <w:comment w:id="7666" w:author="Liliana Salvador" w:date="2022-02-26T18:48:00Z" w:initials="LS">
    <w:p w14:paraId="6107B68C" w14:textId="323E4F08" w:rsidR="000179E0" w:rsidRDefault="000179E0">
      <w:pPr>
        <w:pStyle w:val="CommentText"/>
      </w:pPr>
      <w:r>
        <w:rPr>
          <w:rStyle w:val="CommentReference"/>
        </w:rPr>
        <w:annotationRef/>
      </w:r>
      <w:r>
        <w:t>Is it ok to delete this part since here we are comparing lung with spleen?</w:t>
      </w:r>
    </w:p>
  </w:comment>
  <w:comment w:id="7556" w:author="Rajeev, Sree" w:date="2022-03-03T11:25:00Z" w:initials="RS">
    <w:p w14:paraId="72EC937E" w14:textId="42863EF9" w:rsidR="000179E0" w:rsidRDefault="000179E0">
      <w:pPr>
        <w:pStyle w:val="CommentText"/>
      </w:pPr>
      <w:r>
        <w:rPr>
          <w:rStyle w:val="CommentReference"/>
        </w:rPr>
        <w:annotationRef/>
      </w:r>
      <w:r>
        <w:t>Can we combine these parts and present it concisely?</w:t>
      </w:r>
    </w:p>
  </w:comment>
  <w:comment w:id="8106" w:author="Liliana Salvador" w:date="2022-02-26T19:15:00Z" w:initials="LS">
    <w:p w14:paraId="4F70A1B3" w14:textId="48422061" w:rsidR="000179E0" w:rsidRDefault="000179E0">
      <w:pPr>
        <w:pStyle w:val="CommentText"/>
      </w:pPr>
      <w:r>
        <w:rPr>
          <w:rStyle w:val="CommentReference"/>
        </w:rPr>
        <w:annotationRef/>
      </w:r>
      <w:r>
        <w:t xml:space="preserve">Do </w:t>
      </w:r>
      <w:proofErr w:type="spellStart"/>
      <w:r>
        <w:t>yo</w:t>
      </w:r>
      <w:proofErr w:type="spellEnd"/>
      <w:r>
        <w:t xml:space="preserve"> mean 9? 8 from the pathogenic, 1 from the saprophytic</w:t>
      </w:r>
    </w:p>
  </w:comment>
  <w:comment w:id="8453" w:author="Liliana Salvador" w:date="2022-02-26T19:33:00Z" w:initials="LS">
    <w:p w14:paraId="16C880AC" w14:textId="58752A20" w:rsidR="000179E0" w:rsidRDefault="000179E0">
      <w:pPr>
        <w:pStyle w:val="CommentText"/>
      </w:pPr>
      <w:r>
        <w:rPr>
          <w:rStyle w:val="CommentReference"/>
        </w:rPr>
        <w:annotationRef/>
      </w:r>
      <w:r>
        <w:t>This sentence reads a bit weird. Could you try to edit it?</w:t>
      </w:r>
    </w:p>
  </w:comment>
  <w:comment w:id="8636" w:author="Liliana Salvador" w:date="2022-02-26T19:42:00Z" w:initials="LS">
    <w:p w14:paraId="1EA278B6" w14:textId="56BBE13E" w:rsidR="000179E0" w:rsidRDefault="000179E0">
      <w:pPr>
        <w:pStyle w:val="CommentText"/>
      </w:pPr>
      <w:r>
        <w:rPr>
          <w:rStyle w:val="CommentReference"/>
        </w:rPr>
        <w:annotationRef/>
      </w:r>
      <w:r>
        <w:t>We might need to add some of this information in the methods</w:t>
      </w:r>
    </w:p>
  </w:comment>
  <w:comment w:id="9222" w:author="Liliana Salvador" w:date="2022-02-26T19:52:00Z" w:initials="LS">
    <w:p w14:paraId="38ED02FF" w14:textId="734B6AB8" w:rsidR="000179E0" w:rsidRDefault="000179E0">
      <w:pPr>
        <w:pStyle w:val="CommentText"/>
      </w:pPr>
      <w:r>
        <w:rPr>
          <w:rStyle w:val="CommentReference"/>
        </w:rPr>
        <w:annotationRef/>
      </w:r>
      <w:r>
        <w:t>What does this mean? Do the sequences get shorter?</w:t>
      </w:r>
    </w:p>
  </w:comment>
  <w:comment w:id="11264" w:author="Rajeev, Sree" w:date="2022-03-03T11:44:00Z" w:initials="RS">
    <w:p w14:paraId="189820A6" w14:textId="22DB50CB" w:rsidR="000179E0" w:rsidRDefault="000179E0">
      <w:pPr>
        <w:pStyle w:val="CommentText"/>
      </w:pPr>
      <w:r>
        <w:rPr>
          <w:rStyle w:val="CommentReference"/>
        </w:rPr>
        <w:annotationRef/>
      </w:r>
      <w:r>
        <w:t>Delete this?</w:t>
      </w:r>
    </w:p>
  </w:comment>
  <w:comment w:id="12064" w:author="Liliana Salvador" w:date="2022-02-26T21:43:00Z" w:initials="LS">
    <w:p w14:paraId="14A7FA82" w14:textId="19F8BCB3" w:rsidR="000179E0" w:rsidRDefault="000179E0">
      <w:pPr>
        <w:pStyle w:val="CommentText"/>
      </w:pPr>
      <w:r>
        <w:rPr>
          <w:rStyle w:val="CommentReference"/>
        </w:rPr>
        <w:annotationRef/>
      </w:r>
      <w:r>
        <w:t>Perhaps dele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454437C" w15:done="0"/>
  <w15:commentEx w15:paraId="53A26523" w15:paraIdParent="0454437C" w15:done="0"/>
  <w15:commentEx w15:paraId="66268C82" w15:done="0"/>
  <w15:commentEx w15:paraId="09A2B2AF" w15:done="0"/>
  <w15:commentEx w15:paraId="6A4C3D1B" w15:done="0"/>
  <w15:commentEx w15:paraId="45D9D0D2" w15:done="0"/>
  <w15:commentEx w15:paraId="3E1254FB" w15:done="0"/>
  <w15:commentEx w15:paraId="6581DFA2" w15:done="0"/>
  <w15:commentEx w15:paraId="0C3820D3" w15:done="1"/>
  <w15:commentEx w15:paraId="5E2DF714" w15:done="0"/>
  <w15:commentEx w15:paraId="0CA9CB66" w15:done="0"/>
  <w15:commentEx w15:paraId="18F5F30D" w15:done="0"/>
  <w15:commentEx w15:paraId="73DCE60A" w15:paraIdParent="18F5F30D" w15:done="1"/>
  <w15:commentEx w15:paraId="297E8F91" w15:done="0"/>
  <w15:commentEx w15:paraId="5CAAB48C" w15:done="1"/>
  <w15:commentEx w15:paraId="258A8B73" w15:done="0"/>
  <w15:commentEx w15:paraId="46D42776" w15:done="0"/>
  <w15:commentEx w15:paraId="560074B0" w15:done="0"/>
  <w15:commentEx w15:paraId="1F0FB369" w15:done="0"/>
  <w15:commentEx w15:paraId="42EDB57E" w15:done="0"/>
  <w15:commentEx w15:paraId="148E56FD" w15:done="0"/>
  <w15:commentEx w15:paraId="252C3FAB" w15:done="0"/>
  <w15:commentEx w15:paraId="579C5207" w15:done="0"/>
  <w15:commentEx w15:paraId="3DD997C5" w15:done="1"/>
  <w15:commentEx w15:paraId="6107B68C" w15:done="0"/>
  <w15:commentEx w15:paraId="72EC937E" w15:done="0"/>
  <w15:commentEx w15:paraId="4F70A1B3" w15:done="0"/>
  <w15:commentEx w15:paraId="16C880AC" w15:done="0"/>
  <w15:commentEx w15:paraId="1EA278B6" w15:done="0"/>
  <w15:commentEx w15:paraId="38ED02FF" w15:done="0"/>
  <w15:commentEx w15:paraId="189820A6" w15:done="0"/>
  <w15:commentEx w15:paraId="14A7FA8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0987E" w16cex:dateUtc="2022-02-23T16:26:00Z"/>
  <w16cex:commentExtensible w16cex:durableId="25C759C3" w16cex:dateUtc="2022-02-28T19:25:00Z"/>
  <w16cex:commentExtensible w16cex:durableId="25C09AB9" w16cex:dateUtc="2022-02-23T16:36:00Z"/>
  <w16cex:commentExtensible w16cex:durableId="25C759E6" w16cex:dateUtc="2022-02-28T19:25:00Z"/>
  <w16cex:commentExtensible w16cex:durableId="25C10841" w16cex:dateUtc="2022-02-24T00:23:00Z"/>
  <w16cex:commentExtensible w16cex:durableId="25C10916" w16cex:dateUtc="2022-02-24T00:27:00Z"/>
  <w16cex:commentExtensible w16cex:durableId="25C108F7" w16cex:dateUtc="2022-02-24T00:26:00Z"/>
  <w16cex:commentExtensible w16cex:durableId="25C10C05" w16cex:dateUtc="2022-02-24T00:39:00Z"/>
  <w16cex:commentExtensible w16cex:durableId="25C1104E" w16cex:dateUtc="2022-02-24T00:58:00Z"/>
  <w16cex:commentExtensible w16cex:durableId="25C116E8" w16cex:dateUtc="2022-02-24T01:26:00Z"/>
  <w16cex:commentExtensible w16cex:durableId="25C4CC52" w16cex:dateUtc="2022-02-26T20:57:00Z"/>
  <w16cex:commentExtensible w16cex:durableId="25D58F9A" w16cex:dateUtc="2022-02-26T20:59:00Z"/>
  <w16cex:commentExtensible w16cex:durableId="25C4CCC9" w16cex:dateUtc="2022-02-26T20:59:00Z"/>
  <w16cex:commentExtensible w16cex:durableId="25C4CEB5" w16cex:dateUtc="2022-02-26T21:07:00Z"/>
  <w16cex:commentExtensible w16cex:durableId="25C4D1F0" w16cex:dateUtc="2022-02-26T21:21:00Z"/>
  <w16cex:commentExtensible w16cex:durableId="25C4D357" w16cex:dateUtc="2022-02-26T21:27:00Z"/>
  <w16cex:commentExtensible w16cex:durableId="25D235D7" w16cex:dateUtc="2022-03-09T01:06:00Z"/>
  <w16cex:commentExtensible w16cex:durableId="25C4D83D" w16cex:dateUtc="2022-02-26T21:47:00Z"/>
  <w16cex:commentExtensible w16cex:durableId="25C4D8BF" w16cex:dateUtc="2022-02-26T21:50:00Z"/>
  <w16cex:commentExtensible w16cex:durableId="25C4D87A" w16cex:dateUtc="2022-02-26T21:48:00Z"/>
  <w16cex:commentExtensible w16cex:durableId="25C4D908" w16cex:dateUtc="2022-02-26T21:51:00Z"/>
  <w16cex:commentExtensible w16cex:durableId="25C4DDCD" w16cex:dateUtc="2022-02-26T22:11:00Z"/>
  <w16cex:commentExtensible w16cex:durableId="25C4E0D7" w16cex:dateUtc="2022-02-26T22:24:00Z"/>
  <w16cex:commentExtensible w16cex:durableId="25C4E120" w16cex:dateUtc="2022-02-26T22:25:00Z"/>
  <w16cex:commentExtensible w16cex:durableId="25C4F460" w16cex:dateUtc="2022-02-26T23:48:00Z"/>
  <w16cex:commentExtensible w16cex:durableId="25CB2412" w16cex:dateUtc="2022-03-03T16:25:00Z"/>
  <w16cex:commentExtensible w16cex:durableId="25C4FAD1" w16cex:dateUtc="2022-02-27T00:15:00Z"/>
  <w16cex:commentExtensible w16cex:durableId="25C4FF26" w16cex:dateUtc="2022-02-27T00:33:00Z"/>
  <w16cex:commentExtensible w16cex:durableId="25C50132" w16cex:dateUtc="2022-02-27T00:42:00Z"/>
  <w16cex:commentExtensible w16cex:durableId="25C50365" w16cex:dateUtc="2022-02-27T00:52:00Z"/>
  <w16cex:commentExtensible w16cex:durableId="25CB28A7" w16cex:dateUtc="2022-03-03T16:44:00Z"/>
  <w16cex:commentExtensible w16cex:durableId="25C51D6C" w16cex:dateUtc="2022-02-27T02: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54437C" w16cid:durableId="25C0987E"/>
  <w16cid:commentId w16cid:paraId="53A26523" w16cid:durableId="25C759C3"/>
  <w16cid:commentId w16cid:paraId="66268C82" w16cid:durableId="25C09AB9"/>
  <w16cid:commentId w16cid:paraId="09A2B2AF" w16cid:durableId="25C759E6"/>
  <w16cid:commentId w16cid:paraId="6A4C3D1B" w16cid:durableId="25C10841"/>
  <w16cid:commentId w16cid:paraId="45D9D0D2" w16cid:durableId="25C10916"/>
  <w16cid:commentId w16cid:paraId="3E1254FB" w16cid:durableId="25C108F7"/>
  <w16cid:commentId w16cid:paraId="6581DFA2" w16cid:durableId="25C10C05"/>
  <w16cid:commentId w16cid:paraId="0C3820D3" w16cid:durableId="25C1104E"/>
  <w16cid:commentId w16cid:paraId="5E2DF714" w16cid:durableId="25C116E8"/>
  <w16cid:commentId w16cid:paraId="0CA9CB66" w16cid:durableId="25C4CC52"/>
  <w16cid:commentId w16cid:paraId="18F5F30D" w16cid:durableId="25D58F9A"/>
  <w16cid:commentId w16cid:paraId="73DCE60A" w16cid:durableId="25C4CCC9"/>
  <w16cid:commentId w16cid:paraId="297E8F91" w16cid:durableId="25C4CEB5"/>
  <w16cid:commentId w16cid:paraId="5CAAB48C" w16cid:durableId="25C4D1F0"/>
  <w16cid:commentId w16cid:paraId="258A8B73" w16cid:durableId="25C4D357"/>
  <w16cid:commentId w16cid:paraId="46D42776" w16cid:durableId="25D235D7"/>
  <w16cid:commentId w16cid:paraId="560074B0" w16cid:durableId="25C4D83D"/>
  <w16cid:commentId w16cid:paraId="1F0FB369" w16cid:durableId="25C4D8BF"/>
  <w16cid:commentId w16cid:paraId="42EDB57E" w16cid:durableId="25C4D87A"/>
  <w16cid:commentId w16cid:paraId="148E56FD" w16cid:durableId="25C4D908"/>
  <w16cid:commentId w16cid:paraId="252C3FAB" w16cid:durableId="25C4DDCD"/>
  <w16cid:commentId w16cid:paraId="579C5207" w16cid:durableId="25C4E0D7"/>
  <w16cid:commentId w16cid:paraId="3DD997C5" w16cid:durableId="25C4E120"/>
  <w16cid:commentId w16cid:paraId="6107B68C" w16cid:durableId="25C4F460"/>
  <w16cid:commentId w16cid:paraId="72EC937E" w16cid:durableId="25CB2412"/>
  <w16cid:commentId w16cid:paraId="4F70A1B3" w16cid:durableId="25C4FAD1"/>
  <w16cid:commentId w16cid:paraId="16C880AC" w16cid:durableId="25C4FF26"/>
  <w16cid:commentId w16cid:paraId="1EA278B6" w16cid:durableId="25C50132"/>
  <w16cid:commentId w16cid:paraId="38ED02FF" w16cid:durableId="25C50365"/>
  <w16cid:commentId w16cid:paraId="189820A6" w16cid:durableId="25CB28A7"/>
  <w16cid:commentId w16cid:paraId="14A7FA82" w16cid:durableId="25C51D6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6B4AB7" w14:textId="77777777" w:rsidR="00A37935" w:rsidRDefault="00A37935" w:rsidP="00162F7D">
      <w:r>
        <w:separator/>
      </w:r>
    </w:p>
    <w:p w14:paraId="4F1E167C" w14:textId="77777777" w:rsidR="00A37935" w:rsidRDefault="00A37935" w:rsidP="00162F7D"/>
    <w:p w14:paraId="5051823D" w14:textId="77777777" w:rsidR="00A37935" w:rsidRDefault="00A37935" w:rsidP="00162F7D"/>
  </w:endnote>
  <w:endnote w:type="continuationSeparator" w:id="0">
    <w:p w14:paraId="73E784F1" w14:textId="77777777" w:rsidR="00A37935" w:rsidRDefault="00A37935" w:rsidP="00162F7D">
      <w:r>
        <w:continuationSeparator/>
      </w:r>
    </w:p>
    <w:p w14:paraId="13E3FDD3" w14:textId="77777777" w:rsidR="00A37935" w:rsidRDefault="00A37935" w:rsidP="00162F7D"/>
    <w:p w14:paraId="2C8D4D43" w14:textId="77777777" w:rsidR="00A37935" w:rsidRDefault="00A37935" w:rsidP="00162F7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49365918"/>
      <w:docPartObj>
        <w:docPartGallery w:val="Page Numbers (Bottom of Page)"/>
        <w:docPartUnique/>
      </w:docPartObj>
    </w:sdtPr>
    <w:sdtContent>
      <w:p w14:paraId="759E27A4" w14:textId="3D8CF395" w:rsidR="000179E0" w:rsidRDefault="000179E0" w:rsidP="008B1C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593E3FC" w14:textId="77777777" w:rsidR="000179E0" w:rsidRDefault="000179E0">
    <w:pPr>
      <w:pStyle w:val="Footer"/>
      <w:ind w:right="360"/>
      <w:pPrChange w:id="12864" w:author="Ruijie Xu" w:date="2021-07-19T16:48: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90896654"/>
      <w:docPartObj>
        <w:docPartGallery w:val="Page Numbers (Bottom of Page)"/>
        <w:docPartUnique/>
      </w:docPartObj>
    </w:sdtPr>
    <w:sdtContent>
      <w:p w14:paraId="1443D008" w14:textId="5B5C1092" w:rsidR="000179E0" w:rsidRDefault="000179E0" w:rsidP="00585E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5</w:t>
        </w:r>
        <w:r>
          <w:rPr>
            <w:rStyle w:val="PageNumber"/>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A18934" w14:textId="77777777" w:rsidR="00A37935" w:rsidRDefault="00A37935" w:rsidP="00162F7D">
      <w:r>
        <w:separator/>
      </w:r>
    </w:p>
    <w:p w14:paraId="7A196B86" w14:textId="77777777" w:rsidR="00A37935" w:rsidRDefault="00A37935" w:rsidP="00162F7D"/>
    <w:p w14:paraId="3C3EF981" w14:textId="77777777" w:rsidR="00A37935" w:rsidRDefault="00A37935" w:rsidP="00162F7D"/>
  </w:footnote>
  <w:footnote w:type="continuationSeparator" w:id="0">
    <w:p w14:paraId="4B94A8DC" w14:textId="77777777" w:rsidR="00A37935" w:rsidRDefault="00A37935" w:rsidP="00162F7D">
      <w:r>
        <w:continuationSeparator/>
      </w:r>
    </w:p>
    <w:p w14:paraId="211EE201" w14:textId="77777777" w:rsidR="00A37935" w:rsidRDefault="00A37935" w:rsidP="00162F7D"/>
    <w:p w14:paraId="38D11149" w14:textId="77777777" w:rsidR="00A37935" w:rsidRDefault="00A37935" w:rsidP="00162F7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FB4BB6" w14:textId="77777777" w:rsidR="000179E0" w:rsidRDefault="000179E0">
    <w:pPr>
      <w:pStyle w:val="Header"/>
    </w:pPr>
    <w:bookmarkStart w:id="12852" w:name="OLE_LINK88"/>
    <w:bookmarkStart w:id="12853" w:name="OLE_LINK91"/>
    <w:bookmarkStart w:id="12854" w:name="_Hlk77607191"/>
    <w:bookmarkStart w:id="12855" w:name="OLE_LINK92"/>
    <w:bookmarkStart w:id="12856" w:name="OLE_LINK93"/>
    <w:bookmarkStart w:id="12857" w:name="_Hlk77607194"/>
    <w:bookmarkStart w:id="12858" w:name="OLE_LINK94"/>
    <w:bookmarkStart w:id="12859" w:name="OLE_LINK95"/>
    <w:bookmarkStart w:id="12860" w:name="_Hlk77607209"/>
    <w:bookmarkStart w:id="12861" w:name="OLE_LINK96"/>
    <w:bookmarkStart w:id="12862" w:name="OLE_LINK97"/>
    <w:bookmarkStart w:id="12863" w:name="_Hlk77607210"/>
    <w:bookmarkEnd w:id="12852"/>
    <w:bookmarkEnd w:id="12853"/>
    <w:bookmarkEnd w:id="12854"/>
    <w:bookmarkEnd w:id="12855"/>
    <w:bookmarkEnd w:id="12856"/>
    <w:bookmarkEnd w:id="12857"/>
    <w:bookmarkEnd w:id="12858"/>
    <w:bookmarkEnd w:id="12859"/>
    <w:bookmarkEnd w:id="12860"/>
    <w:bookmarkEnd w:id="12861"/>
    <w:bookmarkEnd w:id="12862"/>
    <w:bookmarkEnd w:id="12863"/>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4AA690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B2D8AF98"/>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C5EA4DB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6960CC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561AAC3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A76495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8D64C24"/>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D680EAA"/>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02628B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FB050C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FF376C8"/>
    <w:multiLevelType w:val="hybridMultilevel"/>
    <w:tmpl w:val="63F886BE"/>
    <w:lvl w:ilvl="0" w:tplc="BD5E6176">
      <w:start w:val="1"/>
      <w:numFmt w:val="decimal"/>
      <w:pStyle w:val="NumberLevel1"/>
      <w:lvlText w:val="%1."/>
      <w:lvlJc w:val="left"/>
      <w:pPr>
        <w:tabs>
          <w:tab w:val="num" w:pos="567"/>
        </w:tabs>
        <w:ind w:left="567" w:hanging="567"/>
      </w:pPr>
      <w:rPr>
        <w:rFonts w:hint="default"/>
      </w:rPr>
    </w:lvl>
    <w:lvl w:ilvl="1" w:tplc="05EEE66C">
      <w:start w:val="1"/>
      <w:numFmt w:val="lowerLetter"/>
      <w:lvlText w:val="%2."/>
      <w:lvlJc w:val="left"/>
      <w:pPr>
        <w:tabs>
          <w:tab w:val="num" w:pos="1134"/>
        </w:tabs>
        <w:ind w:left="1134" w:hanging="567"/>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5DF1D35"/>
    <w:multiLevelType w:val="multilevel"/>
    <w:tmpl w:val="5AA4D0EA"/>
    <w:styleLink w:val="Linked"/>
    <w:lvl w:ilvl="0">
      <w:start w:val="1"/>
      <w:numFmt w:val="decimal"/>
      <w:lvlText w:val="%1."/>
      <w:lvlJc w:val="left"/>
      <w:pPr>
        <w:ind w:left="567" w:hanging="567"/>
      </w:pPr>
      <w:rPr>
        <w:rFonts w:hint="default"/>
      </w:rPr>
    </w:lvl>
    <w:lvl w:ilvl="1">
      <w:start w:val="1"/>
      <w:numFmt w:val="decimal"/>
      <w:isLgl/>
      <w:lvlText w:val="%1.%2"/>
      <w:lvlJc w:val="left"/>
      <w:pPr>
        <w:ind w:left="567" w:hanging="567"/>
      </w:pPr>
      <w:rPr>
        <w:rFonts w:hint="default"/>
      </w:rPr>
    </w:lvl>
    <w:lvl w:ilvl="2">
      <w:start w:val="1"/>
      <w:numFmt w:val="lowerRoman"/>
      <w:pStyle w:val="Heading4"/>
      <w:isLgl/>
      <w:lvlText w:val="%3)"/>
      <w:lvlJc w:val="left"/>
      <w:pPr>
        <w:ind w:left="567" w:hanging="56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51CA7720"/>
    <w:multiLevelType w:val="multilevel"/>
    <w:tmpl w:val="6F9E6F0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15:restartNumberingAfterBreak="0">
    <w:nsid w:val="56787617"/>
    <w:multiLevelType w:val="hybridMultilevel"/>
    <w:tmpl w:val="B1F0CCCE"/>
    <w:lvl w:ilvl="0" w:tplc="3B1C1D6A">
      <w:start w:val="1"/>
      <w:numFmt w:val="bullet"/>
      <w:pStyle w:val="BulletLevel1"/>
      <w:lvlText w:val=""/>
      <w:lvlJc w:val="left"/>
      <w:pPr>
        <w:tabs>
          <w:tab w:val="num" w:pos="567"/>
        </w:tabs>
        <w:ind w:left="567" w:hanging="567"/>
      </w:pPr>
      <w:rPr>
        <w:rFonts w:ascii="Symbol" w:hAnsi="Symbol" w:hint="default"/>
      </w:rPr>
    </w:lvl>
    <w:lvl w:ilvl="1" w:tplc="7F762F02">
      <w:start w:val="1"/>
      <w:numFmt w:val="bullet"/>
      <w:pStyle w:val="BulletLevel2"/>
      <w:lvlText w:val="o"/>
      <w:lvlJc w:val="left"/>
      <w:pPr>
        <w:tabs>
          <w:tab w:val="num" w:pos="1134"/>
        </w:tabs>
        <w:ind w:left="1134" w:hanging="567"/>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27E4998"/>
    <w:multiLevelType w:val="hybridMultilevel"/>
    <w:tmpl w:val="D68E9F44"/>
    <w:lvl w:ilvl="0" w:tplc="FBC68CB0">
      <w:start w:val="1"/>
      <w:numFmt w:val="lowerLetter"/>
      <w:pStyle w:val="NumberLevel2"/>
      <w:lvlText w:val="%1."/>
      <w:lvlJc w:val="left"/>
      <w:pPr>
        <w:tabs>
          <w:tab w:val="num" w:pos="1134"/>
        </w:tabs>
        <w:ind w:left="1134" w:hanging="567"/>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3"/>
  </w:num>
  <w:num w:numId="13">
    <w:abstractNumId w:val="10"/>
  </w:num>
  <w:num w:numId="14">
    <w:abstractNumId w:val="14"/>
  </w:num>
  <w:num w:numId="15">
    <w:abstractNumId w:val="11"/>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ijie Xu">
    <w15:presenceInfo w15:providerId="AD" w15:userId="S::rx32940@uga.edu::89f68b28-822e-4beb-ba91-f26444184e3f"/>
  </w15:person>
  <w15:person w15:author="Liliana Salvador">
    <w15:presenceInfo w15:providerId="None" w15:userId="Liliana Salvador"/>
  </w15:person>
  <w15:person w15:author="Rajeev, Sree">
    <w15:presenceInfo w15:providerId="AD" w15:userId="S-1-5-21-1126177620-2786831117-424237298-5547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linkStyle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A0NjYwMjS0sDA2MDdU0lEKTi0uzszPAykwNK0FAFfag88tAAAA"/>
    <w:docVar w:name="dgnword-docGUID" w:val="{CA2817B4-3569-47A0-87AA-425E0A4FB53F}"/>
    <w:docVar w:name="dgnword-eventsink" w:val="94379720"/>
  </w:docVars>
  <w:rsids>
    <w:rsidRoot w:val="00C919B3"/>
    <w:rsid w:val="00001174"/>
    <w:rsid w:val="00001B51"/>
    <w:rsid w:val="00001FD0"/>
    <w:rsid w:val="000038B7"/>
    <w:rsid w:val="0000394F"/>
    <w:rsid w:val="00003AC5"/>
    <w:rsid w:val="000064A9"/>
    <w:rsid w:val="00006DAC"/>
    <w:rsid w:val="00006EE1"/>
    <w:rsid w:val="000071DC"/>
    <w:rsid w:val="00012BED"/>
    <w:rsid w:val="0001462C"/>
    <w:rsid w:val="0001556B"/>
    <w:rsid w:val="00015586"/>
    <w:rsid w:val="00015DC1"/>
    <w:rsid w:val="00015F44"/>
    <w:rsid w:val="00016630"/>
    <w:rsid w:val="00016701"/>
    <w:rsid w:val="000179E0"/>
    <w:rsid w:val="000201D8"/>
    <w:rsid w:val="000201F5"/>
    <w:rsid w:val="00020BAC"/>
    <w:rsid w:val="000213D5"/>
    <w:rsid w:val="0002152A"/>
    <w:rsid w:val="00022714"/>
    <w:rsid w:val="00023861"/>
    <w:rsid w:val="000238B8"/>
    <w:rsid w:val="00023F7A"/>
    <w:rsid w:val="00024929"/>
    <w:rsid w:val="0002599C"/>
    <w:rsid w:val="000265CD"/>
    <w:rsid w:val="000269CF"/>
    <w:rsid w:val="00027FC0"/>
    <w:rsid w:val="00030AA1"/>
    <w:rsid w:val="000312F1"/>
    <w:rsid w:val="0003190D"/>
    <w:rsid w:val="00032D44"/>
    <w:rsid w:val="000361F5"/>
    <w:rsid w:val="00037DC7"/>
    <w:rsid w:val="0004003B"/>
    <w:rsid w:val="0004014D"/>
    <w:rsid w:val="00041824"/>
    <w:rsid w:val="00041873"/>
    <w:rsid w:val="00041922"/>
    <w:rsid w:val="00041F72"/>
    <w:rsid w:val="000456CA"/>
    <w:rsid w:val="00046767"/>
    <w:rsid w:val="00046C8C"/>
    <w:rsid w:val="00047CD0"/>
    <w:rsid w:val="00047F97"/>
    <w:rsid w:val="000527CC"/>
    <w:rsid w:val="0005313F"/>
    <w:rsid w:val="00053141"/>
    <w:rsid w:val="00053B7D"/>
    <w:rsid w:val="00054378"/>
    <w:rsid w:val="00054AE4"/>
    <w:rsid w:val="00054C07"/>
    <w:rsid w:val="00055A2D"/>
    <w:rsid w:val="00055E2E"/>
    <w:rsid w:val="00055E8D"/>
    <w:rsid w:val="00056377"/>
    <w:rsid w:val="000563A0"/>
    <w:rsid w:val="00057221"/>
    <w:rsid w:val="0005798E"/>
    <w:rsid w:val="00057AD3"/>
    <w:rsid w:val="00060576"/>
    <w:rsid w:val="00061AAD"/>
    <w:rsid w:val="00062A47"/>
    <w:rsid w:val="00062D01"/>
    <w:rsid w:val="00062E0E"/>
    <w:rsid w:val="000639DE"/>
    <w:rsid w:val="00063C13"/>
    <w:rsid w:val="000644F8"/>
    <w:rsid w:val="000645E4"/>
    <w:rsid w:val="00065102"/>
    <w:rsid w:val="00065671"/>
    <w:rsid w:val="00067953"/>
    <w:rsid w:val="00070E2B"/>
    <w:rsid w:val="00071D22"/>
    <w:rsid w:val="00073937"/>
    <w:rsid w:val="000744DD"/>
    <w:rsid w:val="00074744"/>
    <w:rsid w:val="00074DD8"/>
    <w:rsid w:val="000752D6"/>
    <w:rsid w:val="00075968"/>
    <w:rsid w:val="00076F80"/>
    <w:rsid w:val="0007796B"/>
    <w:rsid w:val="0008102A"/>
    <w:rsid w:val="00082DF4"/>
    <w:rsid w:val="00083E76"/>
    <w:rsid w:val="00084723"/>
    <w:rsid w:val="000847CB"/>
    <w:rsid w:val="000856FC"/>
    <w:rsid w:val="000874C0"/>
    <w:rsid w:val="00090420"/>
    <w:rsid w:val="00091200"/>
    <w:rsid w:val="0009141C"/>
    <w:rsid w:val="00092D2F"/>
    <w:rsid w:val="00092FFA"/>
    <w:rsid w:val="0009303B"/>
    <w:rsid w:val="00094901"/>
    <w:rsid w:val="00095441"/>
    <w:rsid w:val="0009575B"/>
    <w:rsid w:val="00095D56"/>
    <w:rsid w:val="0009610C"/>
    <w:rsid w:val="000A0723"/>
    <w:rsid w:val="000A0B4F"/>
    <w:rsid w:val="000A10AC"/>
    <w:rsid w:val="000A335D"/>
    <w:rsid w:val="000A7191"/>
    <w:rsid w:val="000A7664"/>
    <w:rsid w:val="000B1A7A"/>
    <w:rsid w:val="000B2789"/>
    <w:rsid w:val="000B2990"/>
    <w:rsid w:val="000B391F"/>
    <w:rsid w:val="000B42C4"/>
    <w:rsid w:val="000B5606"/>
    <w:rsid w:val="000B659A"/>
    <w:rsid w:val="000C034E"/>
    <w:rsid w:val="000C080D"/>
    <w:rsid w:val="000C19E7"/>
    <w:rsid w:val="000C30C5"/>
    <w:rsid w:val="000C47EC"/>
    <w:rsid w:val="000C5A3C"/>
    <w:rsid w:val="000C5C1E"/>
    <w:rsid w:val="000C6931"/>
    <w:rsid w:val="000D0D38"/>
    <w:rsid w:val="000D1630"/>
    <w:rsid w:val="000D2DAB"/>
    <w:rsid w:val="000D2FCA"/>
    <w:rsid w:val="000D341C"/>
    <w:rsid w:val="000D3B70"/>
    <w:rsid w:val="000D45F6"/>
    <w:rsid w:val="000D525C"/>
    <w:rsid w:val="000D56DE"/>
    <w:rsid w:val="000D7238"/>
    <w:rsid w:val="000E0822"/>
    <w:rsid w:val="000E3994"/>
    <w:rsid w:val="000E516F"/>
    <w:rsid w:val="000E66D7"/>
    <w:rsid w:val="000E6A91"/>
    <w:rsid w:val="000E6D9F"/>
    <w:rsid w:val="000F247D"/>
    <w:rsid w:val="000F41BF"/>
    <w:rsid w:val="000F5082"/>
    <w:rsid w:val="000F52AC"/>
    <w:rsid w:val="000F5512"/>
    <w:rsid w:val="000F60C9"/>
    <w:rsid w:val="000F77E8"/>
    <w:rsid w:val="0010052C"/>
    <w:rsid w:val="00101F28"/>
    <w:rsid w:val="0010410F"/>
    <w:rsid w:val="00106194"/>
    <w:rsid w:val="00107D4B"/>
    <w:rsid w:val="00110794"/>
    <w:rsid w:val="0011289D"/>
    <w:rsid w:val="00115F9F"/>
    <w:rsid w:val="001163B6"/>
    <w:rsid w:val="0011714C"/>
    <w:rsid w:val="0011769E"/>
    <w:rsid w:val="00120080"/>
    <w:rsid w:val="0012056B"/>
    <w:rsid w:val="001211FD"/>
    <w:rsid w:val="0012167A"/>
    <w:rsid w:val="0012207D"/>
    <w:rsid w:val="00123495"/>
    <w:rsid w:val="0012569E"/>
    <w:rsid w:val="00130564"/>
    <w:rsid w:val="001305E1"/>
    <w:rsid w:val="0013157B"/>
    <w:rsid w:val="00131F48"/>
    <w:rsid w:val="001329B6"/>
    <w:rsid w:val="00132E12"/>
    <w:rsid w:val="00136BF0"/>
    <w:rsid w:val="0014198B"/>
    <w:rsid w:val="00142E2F"/>
    <w:rsid w:val="00142F3A"/>
    <w:rsid w:val="00143906"/>
    <w:rsid w:val="001449A7"/>
    <w:rsid w:val="00145D31"/>
    <w:rsid w:val="00145D8F"/>
    <w:rsid w:val="00150FC9"/>
    <w:rsid w:val="001514F5"/>
    <w:rsid w:val="00152381"/>
    <w:rsid w:val="001526BA"/>
    <w:rsid w:val="00152A59"/>
    <w:rsid w:val="00152FFB"/>
    <w:rsid w:val="0015373D"/>
    <w:rsid w:val="0015611C"/>
    <w:rsid w:val="00160696"/>
    <w:rsid w:val="00160E79"/>
    <w:rsid w:val="00162B3B"/>
    <w:rsid w:val="00162F7D"/>
    <w:rsid w:val="00164F73"/>
    <w:rsid w:val="00164FAC"/>
    <w:rsid w:val="00165BF9"/>
    <w:rsid w:val="00167CDC"/>
    <w:rsid w:val="00167E1B"/>
    <w:rsid w:val="001703E8"/>
    <w:rsid w:val="001715D1"/>
    <w:rsid w:val="00171E4A"/>
    <w:rsid w:val="0017207D"/>
    <w:rsid w:val="00172C70"/>
    <w:rsid w:val="00172FB0"/>
    <w:rsid w:val="00173518"/>
    <w:rsid w:val="001740EA"/>
    <w:rsid w:val="00174B8A"/>
    <w:rsid w:val="001762BF"/>
    <w:rsid w:val="001772B0"/>
    <w:rsid w:val="001776AD"/>
    <w:rsid w:val="00180E6B"/>
    <w:rsid w:val="001829C6"/>
    <w:rsid w:val="00183F11"/>
    <w:rsid w:val="001840EA"/>
    <w:rsid w:val="00184217"/>
    <w:rsid w:val="00184DC8"/>
    <w:rsid w:val="001855DE"/>
    <w:rsid w:val="00187533"/>
    <w:rsid w:val="0019051B"/>
    <w:rsid w:val="00191084"/>
    <w:rsid w:val="0019200D"/>
    <w:rsid w:val="0019346C"/>
    <w:rsid w:val="001941B3"/>
    <w:rsid w:val="00195340"/>
    <w:rsid w:val="00197BBC"/>
    <w:rsid w:val="001A04CE"/>
    <w:rsid w:val="001A0C95"/>
    <w:rsid w:val="001A1200"/>
    <w:rsid w:val="001A1361"/>
    <w:rsid w:val="001A3B46"/>
    <w:rsid w:val="001A6220"/>
    <w:rsid w:val="001A7C1B"/>
    <w:rsid w:val="001B18E0"/>
    <w:rsid w:val="001B1E88"/>
    <w:rsid w:val="001B30EA"/>
    <w:rsid w:val="001B37D5"/>
    <w:rsid w:val="001B458D"/>
    <w:rsid w:val="001B4A4F"/>
    <w:rsid w:val="001B6508"/>
    <w:rsid w:val="001B6683"/>
    <w:rsid w:val="001C0737"/>
    <w:rsid w:val="001C2008"/>
    <w:rsid w:val="001C261A"/>
    <w:rsid w:val="001C2B5A"/>
    <w:rsid w:val="001C6940"/>
    <w:rsid w:val="001C73C4"/>
    <w:rsid w:val="001D06C9"/>
    <w:rsid w:val="001D1CA1"/>
    <w:rsid w:val="001D20AD"/>
    <w:rsid w:val="001D2212"/>
    <w:rsid w:val="001D238A"/>
    <w:rsid w:val="001D3544"/>
    <w:rsid w:val="001D3975"/>
    <w:rsid w:val="001D3D4F"/>
    <w:rsid w:val="001D444E"/>
    <w:rsid w:val="001D45C4"/>
    <w:rsid w:val="001D464A"/>
    <w:rsid w:val="001D64AA"/>
    <w:rsid w:val="001D6B68"/>
    <w:rsid w:val="001D74EC"/>
    <w:rsid w:val="001E0557"/>
    <w:rsid w:val="001E1FCA"/>
    <w:rsid w:val="001E3000"/>
    <w:rsid w:val="001E3899"/>
    <w:rsid w:val="001E4078"/>
    <w:rsid w:val="001E58DD"/>
    <w:rsid w:val="001E602D"/>
    <w:rsid w:val="001E7786"/>
    <w:rsid w:val="001F046C"/>
    <w:rsid w:val="001F12F2"/>
    <w:rsid w:val="001F1A2C"/>
    <w:rsid w:val="001F2BAA"/>
    <w:rsid w:val="001F33BA"/>
    <w:rsid w:val="001F33ED"/>
    <w:rsid w:val="001F58F5"/>
    <w:rsid w:val="001F5EA4"/>
    <w:rsid w:val="001F5FE3"/>
    <w:rsid w:val="001F6383"/>
    <w:rsid w:val="001F642F"/>
    <w:rsid w:val="001F6E94"/>
    <w:rsid w:val="001F7300"/>
    <w:rsid w:val="001F7A47"/>
    <w:rsid w:val="0020234E"/>
    <w:rsid w:val="0020378A"/>
    <w:rsid w:val="0020528F"/>
    <w:rsid w:val="0020705B"/>
    <w:rsid w:val="002073EC"/>
    <w:rsid w:val="002077D2"/>
    <w:rsid w:val="00207C67"/>
    <w:rsid w:val="00207EAD"/>
    <w:rsid w:val="002125A9"/>
    <w:rsid w:val="00212623"/>
    <w:rsid w:val="00216710"/>
    <w:rsid w:val="00217F85"/>
    <w:rsid w:val="00220B1C"/>
    <w:rsid w:val="0022101E"/>
    <w:rsid w:val="0022192A"/>
    <w:rsid w:val="00221C25"/>
    <w:rsid w:val="00222A3F"/>
    <w:rsid w:val="00223237"/>
    <w:rsid w:val="00224536"/>
    <w:rsid w:val="00225128"/>
    <w:rsid w:val="0022755C"/>
    <w:rsid w:val="00230DDD"/>
    <w:rsid w:val="00230F88"/>
    <w:rsid w:val="00231F8D"/>
    <w:rsid w:val="00233154"/>
    <w:rsid w:val="002333D0"/>
    <w:rsid w:val="00233516"/>
    <w:rsid w:val="00234370"/>
    <w:rsid w:val="00235408"/>
    <w:rsid w:val="00235870"/>
    <w:rsid w:val="0023783D"/>
    <w:rsid w:val="00237B31"/>
    <w:rsid w:val="00237D63"/>
    <w:rsid w:val="002409EC"/>
    <w:rsid w:val="0024238F"/>
    <w:rsid w:val="002429AA"/>
    <w:rsid w:val="00242E00"/>
    <w:rsid w:val="00242EFF"/>
    <w:rsid w:val="0024453E"/>
    <w:rsid w:val="00245CA0"/>
    <w:rsid w:val="00245F4B"/>
    <w:rsid w:val="00246A0A"/>
    <w:rsid w:val="00246AD0"/>
    <w:rsid w:val="00246AFC"/>
    <w:rsid w:val="002528F7"/>
    <w:rsid w:val="00253813"/>
    <w:rsid w:val="002542F9"/>
    <w:rsid w:val="00254DB1"/>
    <w:rsid w:val="00255943"/>
    <w:rsid w:val="00255E5F"/>
    <w:rsid w:val="002565EB"/>
    <w:rsid w:val="002568B3"/>
    <w:rsid w:val="00256BDB"/>
    <w:rsid w:val="00256FB3"/>
    <w:rsid w:val="0025757A"/>
    <w:rsid w:val="00257F75"/>
    <w:rsid w:val="00260B2C"/>
    <w:rsid w:val="002618C1"/>
    <w:rsid w:val="00261AEF"/>
    <w:rsid w:val="00264E17"/>
    <w:rsid w:val="002674E3"/>
    <w:rsid w:val="00270DF5"/>
    <w:rsid w:val="00271E1E"/>
    <w:rsid w:val="00271EA9"/>
    <w:rsid w:val="00272C18"/>
    <w:rsid w:val="002734BA"/>
    <w:rsid w:val="0027369C"/>
    <w:rsid w:val="00273726"/>
    <w:rsid w:val="002746A4"/>
    <w:rsid w:val="00275050"/>
    <w:rsid w:val="00275469"/>
    <w:rsid w:val="002759A2"/>
    <w:rsid w:val="00275D70"/>
    <w:rsid w:val="00276C32"/>
    <w:rsid w:val="00276EE5"/>
    <w:rsid w:val="00277D3E"/>
    <w:rsid w:val="00282502"/>
    <w:rsid w:val="0028434F"/>
    <w:rsid w:val="0028463C"/>
    <w:rsid w:val="00285DAE"/>
    <w:rsid w:val="00285DB6"/>
    <w:rsid w:val="0028601F"/>
    <w:rsid w:val="00286CA0"/>
    <w:rsid w:val="00287AFC"/>
    <w:rsid w:val="00290239"/>
    <w:rsid w:val="00290E6E"/>
    <w:rsid w:val="00290F06"/>
    <w:rsid w:val="00293732"/>
    <w:rsid w:val="0029694B"/>
    <w:rsid w:val="00296B6A"/>
    <w:rsid w:val="002A18C6"/>
    <w:rsid w:val="002A1978"/>
    <w:rsid w:val="002A2A74"/>
    <w:rsid w:val="002A355D"/>
    <w:rsid w:val="002A5522"/>
    <w:rsid w:val="002A577A"/>
    <w:rsid w:val="002A57F8"/>
    <w:rsid w:val="002A610A"/>
    <w:rsid w:val="002A6B13"/>
    <w:rsid w:val="002B0418"/>
    <w:rsid w:val="002B1E77"/>
    <w:rsid w:val="002B42A7"/>
    <w:rsid w:val="002B44DF"/>
    <w:rsid w:val="002B774D"/>
    <w:rsid w:val="002B7BBF"/>
    <w:rsid w:val="002B7C6B"/>
    <w:rsid w:val="002C0511"/>
    <w:rsid w:val="002C0B3F"/>
    <w:rsid w:val="002C2466"/>
    <w:rsid w:val="002C4897"/>
    <w:rsid w:val="002C618F"/>
    <w:rsid w:val="002C6C2D"/>
    <w:rsid w:val="002D098F"/>
    <w:rsid w:val="002D14A8"/>
    <w:rsid w:val="002D2361"/>
    <w:rsid w:val="002D2CD7"/>
    <w:rsid w:val="002D30A5"/>
    <w:rsid w:val="002D3F3D"/>
    <w:rsid w:val="002D4618"/>
    <w:rsid w:val="002D79E7"/>
    <w:rsid w:val="002D7CD9"/>
    <w:rsid w:val="002E03EC"/>
    <w:rsid w:val="002E0E4A"/>
    <w:rsid w:val="002E2331"/>
    <w:rsid w:val="002E4087"/>
    <w:rsid w:val="002E5042"/>
    <w:rsid w:val="002E56AD"/>
    <w:rsid w:val="002E56FD"/>
    <w:rsid w:val="002E6BD5"/>
    <w:rsid w:val="002E6F22"/>
    <w:rsid w:val="002E7428"/>
    <w:rsid w:val="002E7AE9"/>
    <w:rsid w:val="002E7C66"/>
    <w:rsid w:val="002F185E"/>
    <w:rsid w:val="002F1F3A"/>
    <w:rsid w:val="002F1F79"/>
    <w:rsid w:val="002F2050"/>
    <w:rsid w:val="002F2CBB"/>
    <w:rsid w:val="002F3380"/>
    <w:rsid w:val="002F35C4"/>
    <w:rsid w:val="002F4248"/>
    <w:rsid w:val="002F4BCE"/>
    <w:rsid w:val="002F652D"/>
    <w:rsid w:val="002F6659"/>
    <w:rsid w:val="002F725D"/>
    <w:rsid w:val="002F7267"/>
    <w:rsid w:val="003009DC"/>
    <w:rsid w:val="003010B5"/>
    <w:rsid w:val="00302E00"/>
    <w:rsid w:val="00304638"/>
    <w:rsid w:val="00304715"/>
    <w:rsid w:val="0030527C"/>
    <w:rsid w:val="003061D9"/>
    <w:rsid w:val="003073B2"/>
    <w:rsid w:val="00310031"/>
    <w:rsid w:val="00310701"/>
    <w:rsid w:val="00310878"/>
    <w:rsid w:val="00310A6D"/>
    <w:rsid w:val="00311069"/>
    <w:rsid w:val="0031130D"/>
    <w:rsid w:val="0031189D"/>
    <w:rsid w:val="00311FDD"/>
    <w:rsid w:val="00312523"/>
    <w:rsid w:val="00315E9F"/>
    <w:rsid w:val="00316E21"/>
    <w:rsid w:val="003176D1"/>
    <w:rsid w:val="0032111B"/>
    <w:rsid w:val="00322114"/>
    <w:rsid w:val="00323DB0"/>
    <w:rsid w:val="00324BCB"/>
    <w:rsid w:val="00325E83"/>
    <w:rsid w:val="00326B37"/>
    <w:rsid w:val="003272C4"/>
    <w:rsid w:val="00331DC5"/>
    <w:rsid w:val="00333587"/>
    <w:rsid w:val="0033487B"/>
    <w:rsid w:val="003357A5"/>
    <w:rsid w:val="003400B0"/>
    <w:rsid w:val="003407CB"/>
    <w:rsid w:val="00341DFF"/>
    <w:rsid w:val="003426F1"/>
    <w:rsid w:val="0034298A"/>
    <w:rsid w:val="00346254"/>
    <w:rsid w:val="00350DBF"/>
    <w:rsid w:val="00350E39"/>
    <w:rsid w:val="00351337"/>
    <w:rsid w:val="003525DF"/>
    <w:rsid w:val="00352C26"/>
    <w:rsid w:val="00352EA8"/>
    <w:rsid w:val="00353A6B"/>
    <w:rsid w:val="00354455"/>
    <w:rsid w:val="00360837"/>
    <w:rsid w:val="003619F1"/>
    <w:rsid w:val="00361AB1"/>
    <w:rsid w:val="00362F5F"/>
    <w:rsid w:val="00363684"/>
    <w:rsid w:val="00363A66"/>
    <w:rsid w:val="00363DC4"/>
    <w:rsid w:val="00365465"/>
    <w:rsid w:val="003654F2"/>
    <w:rsid w:val="00366132"/>
    <w:rsid w:val="00370222"/>
    <w:rsid w:val="00370DB9"/>
    <w:rsid w:val="003714E6"/>
    <w:rsid w:val="00371B7E"/>
    <w:rsid w:val="00371C1D"/>
    <w:rsid w:val="00374568"/>
    <w:rsid w:val="003771FA"/>
    <w:rsid w:val="00380B0E"/>
    <w:rsid w:val="003820A6"/>
    <w:rsid w:val="003848DC"/>
    <w:rsid w:val="00384FDC"/>
    <w:rsid w:val="003857F8"/>
    <w:rsid w:val="0039087B"/>
    <w:rsid w:val="00390ACC"/>
    <w:rsid w:val="00391B8B"/>
    <w:rsid w:val="00393B0A"/>
    <w:rsid w:val="00393B46"/>
    <w:rsid w:val="003941DF"/>
    <w:rsid w:val="003947DA"/>
    <w:rsid w:val="003979CA"/>
    <w:rsid w:val="003A0B7C"/>
    <w:rsid w:val="003A0D92"/>
    <w:rsid w:val="003A1276"/>
    <w:rsid w:val="003A137D"/>
    <w:rsid w:val="003A1DF6"/>
    <w:rsid w:val="003A41A8"/>
    <w:rsid w:val="003A4FF4"/>
    <w:rsid w:val="003A5584"/>
    <w:rsid w:val="003A5F39"/>
    <w:rsid w:val="003A74D4"/>
    <w:rsid w:val="003B0F49"/>
    <w:rsid w:val="003B1343"/>
    <w:rsid w:val="003B13B2"/>
    <w:rsid w:val="003B24D5"/>
    <w:rsid w:val="003B39C5"/>
    <w:rsid w:val="003B4416"/>
    <w:rsid w:val="003B4FA7"/>
    <w:rsid w:val="003B5D54"/>
    <w:rsid w:val="003B770E"/>
    <w:rsid w:val="003C152C"/>
    <w:rsid w:val="003C1718"/>
    <w:rsid w:val="003C1945"/>
    <w:rsid w:val="003C1B48"/>
    <w:rsid w:val="003C1EEA"/>
    <w:rsid w:val="003C57CE"/>
    <w:rsid w:val="003C59BD"/>
    <w:rsid w:val="003C6D3F"/>
    <w:rsid w:val="003C7FC9"/>
    <w:rsid w:val="003D0213"/>
    <w:rsid w:val="003D1032"/>
    <w:rsid w:val="003D344B"/>
    <w:rsid w:val="003D3B61"/>
    <w:rsid w:val="003D4112"/>
    <w:rsid w:val="003D4173"/>
    <w:rsid w:val="003D41EE"/>
    <w:rsid w:val="003D5D8B"/>
    <w:rsid w:val="003D7F88"/>
    <w:rsid w:val="003E05F0"/>
    <w:rsid w:val="003E13CF"/>
    <w:rsid w:val="003E2B1F"/>
    <w:rsid w:val="003E2F03"/>
    <w:rsid w:val="003E4531"/>
    <w:rsid w:val="003E468E"/>
    <w:rsid w:val="003E5DE9"/>
    <w:rsid w:val="003E63BA"/>
    <w:rsid w:val="003E6982"/>
    <w:rsid w:val="003E69BC"/>
    <w:rsid w:val="003E6F86"/>
    <w:rsid w:val="003E79E7"/>
    <w:rsid w:val="003F012C"/>
    <w:rsid w:val="003F05AA"/>
    <w:rsid w:val="003F2172"/>
    <w:rsid w:val="003F2492"/>
    <w:rsid w:val="003F2918"/>
    <w:rsid w:val="003F5999"/>
    <w:rsid w:val="003F61D5"/>
    <w:rsid w:val="003F63F2"/>
    <w:rsid w:val="003F73CA"/>
    <w:rsid w:val="003F7DB9"/>
    <w:rsid w:val="004000C7"/>
    <w:rsid w:val="004005F4"/>
    <w:rsid w:val="0040210B"/>
    <w:rsid w:val="00406537"/>
    <w:rsid w:val="00406A09"/>
    <w:rsid w:val="00410271"/>
    <w:rsid w:val="0041126F"/>
    <w:rsid w:val="004119F2"/>
    <w:rsid w:val="00412083"/>
    <w:rsid w:val="004125C2"/>
    <w:rsid w:val="0041537D"/>
    <w:rsid w:val="00416993"/>
    <w:rsid w:val="00417B80"/>
    <w:rsid w:val="00420DE8"/>
    <w:rsid w:val="0042191A"/>
    <w:rsid w:val="00421971"/>
    <w:rsid w:val="00421B2F"/>
    <w:rsid w:val="00423339"/>
    <w:rsid w:val="004235FA"/>
    <w:rsid w:val="00423AA9"/>
    <w:rsid w:val="00423C7F"/>
    <w:rsid w:val="0042581D"/>
    <w:rsid w:val="00427F18"/>
    <w:rsid w:val="004314BA"/>
    <w:rsid w:val="00431A2A"/>
    <w:rsid w:val="004339FB"/>
    <w:rsid w:val="00433D27"/>
    <w:rsid w:val="0043453A"/>
    <w:rsid w:val="00435085"/>
    <w:rsid w:val="00435EE6"/>
    <w:rsid w:val="00436066"/>
    <w:rsid w:val="004379A4"/>
    <w:rsid w:val="00441098"/>
    <w:rsid w:val="00443703"/>
    <w:rsid w:val="00444B82"/>
    <w:rsid w:val="0044658C"/>
    <w:rsid w:val="00446ECE"/>
    <w:rsid w:val="00447B1E"/>
    <w:rsid w:val="00450B57"/>
    <w:rsid w:val="00451563"/>
    <w:rsid w:val="00452D47"/>
    <w:rsid w:val="00454983"/>
    <w:rsid w:val="00455A3B"/>
    <w:rsid w:val="0045618D"/>
    <w:rsid w:val="0045640F"/>
    <w:rsid w:val="0046047D"/>
    <w:rsid w:val="00462AC6"/>
    <w:rsid w:val="00462F6B"/>
    <w:rsid w:val="00463093"/>
    <w:rsid w:val="004635B1"/>
    <w:rsid w:val="00463AA7"/>
    <w:rsid w:val="0046408A"/>
    <w:rsid w:val="004666A6"/>
    <w:rsid w:val="0046679D"/>
    <w:rsid w:val="00466B6D"/>
    <w:rsid w:val="004701AD"/>
    <w:rsid w:val="0047229C"/>
    <w:rsid w:val="00472907"/>
    <w:rsid w:val="004736CC"/>
    <w:rsid w:val="00475A4F"/>
    <w:rsid w:val="004761C3"/>
    <w:rsid w:val="004765A2"/>
    <w:rsid w:val="00476EFD"/>
    <w:rsid w:val="00477F6D"/>
    <w:rsid w:val="0048004C"/>
    <w:rsid w:val="00480E3A"/>
    <w:rsid w:val="00480FB5"/>
    <w:rsid w:val="004817DD"/>
    <w:rsid w:val="00481FC6"/>
    <w:rsid w:val="00482F12"/>
    <w:rsid w:val="004842A4"/>
    <w:rsid w:val="00484A7A"/>
    <w:rsid w:val="00484E79"/>
    <w:rsid w:val="00487546"/>
    <w:rsid w:val="004910A0"/>
    <w:rsid w:val="0049263A"/>
    <w:rsid w:val="00495AE6"/>
    <w:rsid w:val="00495C2C"/>
    <w:rsid w:val="004973E9"/>
    <w:rsid w:val="004978DF"/>
    <w:rsid w:val="004A0F66"/>
    <w:rsid w:val="004A122A"/>
    <w:rsid w:val="004A2C21"/>
    <w:rsid w:val="004A3268"/>
    <w:rsid w:val="004A47A8"/>
    <w:rsid w:val="004A4CE4"/>
    <w:rsid w:val="004B0703"/>
    <w:rsid w:val="004B0E83"/>
    <w:rsid w:val="004B163E"/>
    <w:rsid w:val="004B2118"/>
    <w:rsid w:val="004B27A9"/>
    <w:rsid w:val="004B3E3F"/>
    <w:rsid w:val="004B4B3C"/>
    <w:rsid w:val="004B70DA"/>
    <w:rsid w:val="004B734A"/>
    <w:rsid w:val="004C191F"/>
    <w:rsid w:val="004C1A45"/>
    <w:rsid w:val="004C2B66"/>
    <w:rsid w:val="004C2C15"/>
    <w:rsid w:val="004C32A2"/>
    <w:rsid w:val="004C3B9F"/>
    <w:rsid w:val="004C3EA7"/>
    <w:rsid w:val="004C3EAD"/>
    <w:rsid w:val="004C4CB3"/>
    <w:rsid w:val="004C698A"/>
    <w:rsid w:val="004D00AA"/>
    <w:rsid w:val="004D0516"/>
    <w:rsid w:val="004D1EC1"/>
    <w:rsid w:val="004D24F3"/>
    <w:rsid w:val="004D3EB1"/>
    <w:rsid w:val="004D52F0"/>
    <w:rsid w:val="004D55A4"/>
    <w:rsid w:val="004D5674"/>
    <w:rsid w:val="004D6F27"/>
    <w:rsid w:val="004D7819"/>
    <w:rsid w:val="004E310B"/>
    <w:rsid w:val="004E420A"/>
    <w:rsid w:val="004E5F75"/>
    <w:rsid w:val="004F1047"/>
    <w:rsid w:val="004F10F4"/>
    <w:rsid w:val="004F29F3"/>
    <w:rsid w:val="004F346E"/>
    <w:rsid w:val="004F59B4"/>
    <w:rsid w:val="004F6BB0"/>
    <w:rsid w:val="005006A0"/>
    <w:rsid w:val="0050101D"/>
    <w:rsid w:val="0050114E"/>
    <w:rsid w:val="00501658"/>
    <w:rsid w:val="00501791"/>
    <w:rsid w:val="00502A56"/>
    <w:rsid w:val="00502CA9"/>
    <w:rsid w:val="00503D0D"/>
    <w:rsid w:val="00503F2A"/>
    <w:rsid w:val="005043ED"/>
    <w:rsid w:val="005048BA"/>
    <w:rsid w:val="005049F8"/>
    <w:rsid w:val="005052CB"/>
    <w:rsid w:val="00505A57"/>
    <w:rsid w:val="00506126"/>
    <w:rsid w:val="005064C2"/>
    <w:rsid w:val="00506F24"/>
    <w:rsid w:val="00506F7F"/>
    <w:rsid w:val="00507EA8"/>
    <w:rsid w:val="00510AC1"/>
    <w:rsid w:val="0051102A"/>
    <w:rsid w:val="00511216"/>
    <w:rsid w:val="00511236"/>
    <w:rsid w:val="00512DAF"/>
    <w:rsid w:val="005147C3"/>
    <w:rsid w:val="00516847"/>
    <w:rsid w:val="005168E3"/>
    <w:rsid w:val="00520001"/>
    <w:rsid w:val="00520FA9"/>
    <w:rsid w:val="00522E63"/>
    <w:rsid w:val="0052454F"/>
    <w:rsid w:val="00525C77"/>
    <w:rsid w:val="0052691C"/>
    <w:rsid w:val="0052788B"/>
    <w:rsid w:val="005279E0"/>
    <w:rsid w:val="00531BBC"/>
    <w:rsid w:val="005320C9"/>
    <w:rsid w:val="00533006"/>
    <w:rsid w:val="005334B2"/>
    <w:rsid w:val="005361C0"/>
    <w:rsid w:val="00536694"/>
    <w:rsid w:val="00536BD5"/>
    <w:rsid w:val="00537A4F"/>
    <w:rsid w:val="00537B08"/>
    <w:rsid w:val="005404AE"/>
    <w:rsid w:val="00540FCF"/>
    <w:rsid w:val="00541FAA"/>
    <w:rsid w:val="0054202F"/>
    <w:rsid w:val="00543372"/>
    <w:rsid w:val="00543921"/>
    <w:rsid w:val="0054399B"/>
    <w:rsid w:val="00543C43"/>
    <w:rsid w:val="00544156"/>
    <w:rsid w:val="00544AD0"/>
    <w:rsid w:val="0054509C"/>
    <w:rsid w:val="0054575D"/>
    <w:rsid w:val="00547C20"/>
    <w:rsid w:val="005508B8"/>
    <w:rsid w:val="00554EEE"/>
    <w:rsid w:val="00555CEB"/>
    <w:rsid w:val="0055651F"/>
    <w:rsid w:val="005565FD"/>
    <w:rsid w:val="00561456"/>
    <w:rsid w:val="005615CF"/>
    <w:rsid w:val="00561BA4"/>
    <w:rsid w:val="00561F50"/>
    <w:rsid w:val="0056276D"/>
    <w:rsid w:val="005636CA"/>
    <w:rsid w:val="00563D5B"/>
    <w:rsid w:val="005643D1"/>
    <w:rsid w:val="00564477"/>
    <w:rsid w:val="00564D93"/>
    <w:rsid w:val="0056525F"/>
    <w:rsid w:val="00565D5E"/>
    <w:rsid w:val="00565DA9"/>
    <w:rsid w:val="00565DCD"/>
    <w:rsid w:val="00567189"/>
    <w:rsid w:val="0057036A"/>
    <w:rsid w:val="00570413"/>
    <w:rsid w:val="00571000"/>
    <w:rsid w:val="00571708"/>
    <w:rsid w:val="00572343"/>
    <w:rsid w:val="00572F36"/>
    <w:rsid w:val="005732A7"/>
    <w:rsid w:val="00573B3C"/>
    <w:rsid w:val="00573B3F"/>
    <w:rsid w:val="0057496E"/>
    <w:rsid w:val="00576784"/>
    <w:rsid w:val="00577114"/>
    <w:rsid w:val="00580E1E"/>
    <w:rsid w:val="0058154C"/>
    <w:rsid w:val="00582025"/>
    <w:rsid w:val="00582429"/>
    <w:rsid w:val="00583DE5"/>
    <w:rsid w:val="00584CD9"/>
    <w:rsid w:val="00584FCB"/>
    <w:rsid w:val="00585D58"/>
    <w:rsid w:val="00585EA1"/>
    <w:rsid w:val="005868DC"/>
    <w:rsid w:val="00587076"/>
    <w:rsid w:val="005901EC"/>
    <w:rsid w:val="0059032B"/>
    <w:rsid w:val="00590E28"/>
    <w:rsid w:val="005912FB"/>
    <w:rsid w:val="00591329"/>
    <w:rsid w:val="00591B9B"/>
    <w:rsid w:val="00591C46"/>
    <w:rsid w:val="005923C5"/>
    <w:rsid w:val="00592CFC"/>
    <w:rsid w:val="00593636"/>
    <w:rsid w:val="005970EB"/>
    <w:rsid w:val="005A077E"/>
    <w:rsid w:val="005A69D3"/>
    <w:rsid w:val="005A7682"/>
    <w:rsid w:val="005B0264"/>
    <w:rsid w:val="005B0F25"/>
    <w:rsid w:val="005B1C20"/>
    <w:rsid w:val="005B1DF6"/>
    <w:rsid w:val="005B3384"/>
    <w:rsid w:val="005B4081"/>
    <w:rsid w:val="005B42B5"/>
    <w:rsid w:val="005B4650"/>
    <w:rsid w:val="005B4B4F"/>
    <w:rsid w:val="005B4DD9"/>
    <w:rsid w:val="005B64C8"/>
    <w:rsid w:val="005B7197"/>
    <w:rsid w:val="005C17BC"/>
    <w:rsid w:val="005C2F8F"/>
    <w:rsid w:val="005C4ACF"/>
    <w:rsid w:val="005C775B"/>
    <w:rsid w:val="005D0632"/>
    <w:rsid w:val="005D3846"/>
    <w:rsid w:val="005D4C0F"/>
    <w:rsid w:val="005D549A"/>
    <w:rsid w:val="005D7922"/>
    <w:rsid w:val="005E1231"/>
    <w:rsid w:val="005E1269"/>
    <w:rsid w:val="005E2965"/>
    <w:rsid w:val="005E2C20"/>
    <w:rsid w:val="005E3B33"/>
    <w:rsid w:val="005E40F1"/>
    <w:rsid w:val="005E4E3D"/>
    <w:rsid w:val="005E65E6"/>
    <w:rsid w:val="005E6BA5"/>
    <w:rsid w:val="005E7537"/>
    <w:rsid w:val="005E7952"/>
    <w:rsid w:val="005E7964"/>
    <w:rsid w:val="005F331E"/>
    <w:rsid w:val="005F4BB6"/>
    <w:rsid w:val="005F7594"/>
    <w:rsid w:val="006005AB"/>
    <w:rsid w:val="00600A49"/>
    <w:rsid w:val="00602D76"/>
    <w:rsid w:val="00607B32"/>
    <w:rsid w:val="0061113C"/>
    <w:rsid w:val="006123C3"/>
    <w:rsid w:val="006130DA"/>
    <w:rsid w:val="00616E8A"/>
    <w:rsid w:val="0061783E"/>
    <w:rsid w:val="00617D24"/>
    <w:rsid w:val="00620972"/>
    <w:rsid w:val="006229B5"/>
    <w:rsid w:val="006241A3"/>
    <w:rsid w:val="00624800"/>
    <w:rsid w:val="00624903"/>
    <w:rsid w:val="006249C2"/>
    <w:rsid w:val="00625E5D"/>
    <w:rsid w:val="00626DA0"/>
    <w:rsid w:val="00631F67"/>
    <w:rsid w:val="00632484"/>
    <w:rsid w:val="00632BC5"/>
    <w:rsid w:val="00633EA4"/>
    <w:rsid w:val="00634366"/>
    <w:rsid w:val="006358CF"/>
    <w:rsid w:val="00635EF3"/>
    <w:rsid w:val="00637972"/>
    <w:rsid w:val="00637E87"/>
    <w:rsid w:val="00642322"/>
    <w:rsid w:val="00645C23"/>
    <w:rsid w:val="006464C5"/>
    <w:rsid w:val="006504E4"/>
    <w:rsid w:val="00650528"/>
    <w:rsid w:val="00650B46"/>
    <w:rsid w:val="00650E87"/>
    <w:rsid w:val="00651838"/>
    <w:rsid w:val="00651FD5"/>
    <w:rsid w:val="00652234"/>
    <w:rsid w:val="0065494D"/>
    <w:rsid w:val="00654AD8"/>
    <w:rsid w:val="00654B1F"/>
    <w:rsid w:val="00654C99"/>
    <w:rsid w:val="006553AA"/>
    <w:rsid w:val="00656F78"/>
    <w:rsid w:val="00657111"/>
    <w:rsid w:val="006573FF"/>
    <w:rsid w:val="006575C8"/>
    <w:rsid w:val="00657989"/>
    <w:rsid w:val="00657FB1"/>
    <w:rsid w:val="00661DEF"/>
    <w:rsid w:val="00664C52"/>
    <w:rsid w:val="00665606"/>
    <w:rsid w:val="00666430"/>
    <w:rsid w:val="0066662C"/>
    <w:rsid w:val="00671E3E"/>
    <w:rsid w:val="00671F8E"/>
    <w:rsid w:val="006750E1"/>
    <w:rsid w:val="006759E1"/>
    <w:rsid w:val="00675AC5"/>
    <w:rsid w:val="00680F37"/>
    <w:rsid w:val="006824E6"/>
    <w:rsid w:val="006829FE"/>
    <w:rsid w:val="00683350"/>
    <w:rsid w:val="00683E15"/>
    <w:rsid w:val="00684564"/>
    <w:rsid w:val="00685BA9"/>
    <w:rsid w:val="00685C40"/>
    <w:rsid w:val="006866DC"/>
    <w:rsid w:val="0068770F"/>
    <w:rsid w:val="006905BC"/>
    <w:rsid w:val="00690F21"/>
    <w:rsid w:val="0069179E"/>
    <w:rsid w:val="00692C29"/>
    <w:rsid w:val="00692F00"/>
    <w:rsid w:val="00692F18"/>
    <w:rsid w:val="00693C8E"/>
    <w:rsid w:val="0069497C"/>
    <w:rsid w:val="00694D1F"/>
    <w:rsid w:val="00695E36"/>
    <w:rsid w:val="00696485"/>
    <w:rsid w:val="006A0C17"/>
    <w:rsid w:val="006A0FB8"/>
    <w:rsid w:val="006A244C"/>
    <w:rsid w:val="006A2765"/>
    <w:rsid w:val="006A2E67"/>
    <w:rsid w:val="006A32FB"/>
    <w:rsid w:val="006A3617"/>
    <w:rsid w:val="006A39EF"/>
    <w:rsid w:val="006A4167"/>
    <w:rsid w:val="006A50D3"/>
    <w:rsid w:val="006A5920"/>
    <w:rsid w:val="006A5B84"/>
    <w:rsid w:val="006A5CF0"/>
    <w:rsid w:val="006A6080"/>
    <w:rsid w:val="006A72B0"/>
    <w:rsid w:val="006B0B32"/>
    <w:rsid w:val="006B2511"/>
    <w:rsid w:val="006B2DD5"/>
    <w:rsid w:val="006B2F3F"/>
    <w:rsid w:val="006B38DB"/>
    <w:rsid w:val="006B3AA0"/>
    <w:rsid w:val="006B4E1F"/>
    <w:rsid w:val="006B4FD5"/>
    <w:rsid w:val="006B50C2"/>
    <w:rsid w:val="006B62AD"/>
    <w:rsid w:val="006B6D6C"/>
    <w:rsid w:val="006B7E6B"/>
    <w:rsid w:val="006C076E"/>
    <w:rsid w:val="006C2374"/>
    <w:rsid w:val="006C43DC"/>
    <w:rsid w:val="006C5CB0"/>
    <w:rsid w:val="006C6741"/>
    <w:rsid w:val="006C69AA"/>
    <w:rsid w:val="006D03E3"/>
    <w:rsid w:val="006D08EC"/>
    <w:rsid w:val="006D3A0D"/>
    <w:rsid w:val="006D4C82"/>
    <w:rsid w:val="006D62FE"/>
    <w:rsid w:val="006D651A"/>
    <w:rsid w:val="006E0E30"/>
    <w:rsid w:val="006E174C"/>
    <w:rsid w:val="006E374C"/>
    <w:rsid w:val="006E45E6"/>
    <w:rsid w:val="006E6B86"/>
    <w:rsid w:val="006E787C"/>
    <w:rsid w:val="006F1A02"/>
    <w:rsid w:val="006F201E"/>
    <w:rsid w:val="006F27D5"/>
    <w:rsid w:val="006F316A"/>
    <w:rsid w:val="006F512F"/>
    <w:rsid w:val="006F6232"/>
    <w:rsid w:val="00701A68"/>
    <w:rsid w:val="00702D65"/>
    <w:rsid w:val="00702E39"/>
    <w:rsid w:val="00703F3A"/>
    <w:rsid w:val="0070427B"/>
    <w:rsid w:val="00706BE5"/>
    <w:rsid w:val="00707EF4"/>
    <w:rsid w:val="00710530"/>
    <w:rsid w:val="00710CF0"/>
    <w:rsid w:val="00711005"/>
    <w:rsid w:val="00711145"/>
    <w:rsid w:val="00711753"/>
    <w:rsid w:val="00711965"/>
    <w:rsid w:val="00714493"/>
    <w:rsid w:val="007149E5"/>
    <w:rsid w:val="00716FFA"/>
    <w:rsid w:val="00722FC5"/>
    <w:rsid w:val="0072338B"/>
    <w:rsid w:val="00725162"/>
    <w:rsid w:val="007270E0"/>
    <w:rsid w:val="007273CE"/>
    <w:rsid w:val="0073052F"/>
    <w:rsid w:val="00731B64"/>
    <w:rsid w:val="00732AFC"/>
    <w:rsid w:val="00734EFD"/>
    <w:rsid w:val="00735ED3"/>
    <w:rsid w:val="0073722B"/>
    <w:rsid w:val="00737C2A"/>
    <w:rsid w:val="00740D70"/>
    <w:rsid w:val="00741858"/>
    <w:rsid w:val="0074188E"/>
    <w:rsid w:val="00742166"/>
    <w:rsid w:val="00742E95"/>
    <w:rsid w:val="007439AC"/>
    <w:rsid w:val="00743BDB"/>
    <w:rsid w:val="0074442C"/>
    <w:rsid w:val="0074505D"/>
    <w:rsid w:val="00750652"/>
    <w:rsid w:val="00750D11"/>
    <w:rsid w:val="00751CD2"/>
    <w:rsid w:val="00752E66"/>
    <w:rsid w:val="007534A1"/>
    <w:rsid w:val="007552F0"/>
    <w:rsid w:val="00756031"/>
    <w:rsid w:val="007564EF"/>
    <w:rsid w:val="00760291"/>
    <w:rsid w:val="00761817"/>
    <w:rsid w:val="00761DB2"/>
    <w:rsid w:val="00761F85"/>
    <w:rsid w:val="00764D22"/>
    <w:rsid w:val="00765778"/>
    <w:rsid w:val="0076624A"/>
    <w:rsid w:val="00766CDB"/>
    <w:rsid w:val="0076730B"/>
    <w:rsid w:val="007674D9"/>
    <w:rsid w:val="00767935"/>
    <w:rsid w:val="007706F2"/>
    <w:rsid w:val="00770C48"/>
    <w:rsid w:val="00772780"/>
    <w:rsid w:val="00772B4E"/>
    <w:rsid w:val="0077309C"/>
    <w:rsid w:val="00773778"/>
    <w:rsid w:val="00774C46"/>
    <w:rsid w:val="00775AE7"/>
    <w:rsid w:val="007776FC"/>
    <w:rsid w:val="007801A7"/>
    <w:rsid w:val="00780BEC"/>
    <w:rsid w:val="0078145E"/>
    <w:rsid w:val="007818C6"/>
    <w:rsid w:val="00781F71"/>
    <w:rsid w:val="00782F71"/>
    <w:rsid w:val="00784B2E"/>
    <w:rsid w:val="00785589"/>
    <w:rsid w:val="00791391"/>
    <w:rsid w:val="00792217"/>
    <w:rsid w:val="007936EC"/>
    <w:rsid w:val="00795E16"/>
    <w:rsid w:val="007966B3"/>
    <w:rsid w:val="007969F6"/>
    <w:rsid w:val="007A0107"/>
    <w:rsid w:val="007A0414"/>
    <w:rsid w:val="007A119A"/>
    <w:rsid w:val="007A137C"/>
    <w:rsid w:val="007A3BA3"/>
    <w:rsid w:val="007A5032"/>
    <w:rsid w:val="007A5257"/>
    <w:rsid w:val="007A62C5"/>
    <w:rsid w:val="007B08E6"/>
    <w:rsid w:val="007B0D18"/>
    <w:rsid w:val="007B170D"/>
    <w:rsid w:val="007B1842"/>
    <w:rsid w:val="007B35F2"/>
    <w:rsid w:val="007B57FD"/>
    <w:rsid w:val="007B7162"/>
    <w:rsid w:val="007B7221"/>
    <w:rsid w:val="007B7DB2"/>
    <w:rsid w:val="007C054E"/>
    <w:rsid w:val="007C14EB"/>
    <w:rsid w:val="007C26E4"/>
    <w:rsid w:val="007C30B3"/>
    <w:rsid w:val="007C319A"/>
    <w:rsid w:val="007C324E"/>
    <w:rsid w:val="007C512C"/>
    <w:rsid w:val="007C586F"/>
    <w:rsid w:val="007C663C"/>
    <w:rsid w:val="007C79F1"/>
    <w:rsid w:val="007C7B93"/>
    <w:rsid w:val="007D1DEA"/>
    <w:rsid w:val="007D20C3"/>
    <w:rsid w:val="007D2F76"/>
    <w:rsid w:val="007D333F"/>
    <w:rsid w:val="007D3F8B"/>
    <w:rsid w:val="007D5D8C"/>
    <w:rsid w:val="007D70FA"/>
    <w:rsid w:val="007E081C"/>
    <w:rsid w:val="007E08EA"/>
    <w:rsid w:val="007E27EF"/>
    <w:rsid w:val="007E2AD5"/>
    <w:rsid w:val="007E340D"/>
    <w:rsid w:val="007E36C4"/>
    <w:rsid w:val="007E3A13"/>
    <w:rsid w:val="007E3F7A"/>
    <w:rsid w:val="007E4199"/>
    <w:rsid w:val="007E41DC"/>
    <w:rsid w:val="007E4A54"/>
    <w:rsid w:val="007F0B36"/>
    <w:rsid w:val="007F1CF4"/>
    <w:rsid w:val="007F37AE"/>
    <w:rsid w:val="007F57BF"/>
    <w:rsid w:val="007F6559"/>
    <w:rsid w:val="00800AE0"/>
    <w:rsid w:val="00800BC3"/>
    <w:rsid w:val="00801F4D"/>
    <w:rsid w:val="00803C60"/>
    <w:rsid w:val="00803EAA"/>
    <w:rsid w:val="008041D0"/>
    <w:rsid w:val="0080558A"/>
    <w:rsid w:val="00805923"/>
    <w:rsid w:val="0080676F"/>
    <w:rsid w:val="00806A7B"/>
    <w:rsid w:val="00806E9E"/>
    <w:rsid w:val="00807487"/>
    <w:rsid w:val="00807D43"/>
    <w:rsid w:val="00811736"/>
    <w:rsid w:val="00813BAC"/>
    <w:rsid w:val="00813EF1"/>
    <w:rsid w:val="00814DC9"/>
    <w:rsid w:val="00815126"/>
    <w:rsid w:val="00815186"/>
    <w:rsid w:val="00816351"/>
    <w:rsid w:val="00816591"/>
    <w:rsid w:val="00823081"/>
    <w:rsid w:val="008243D5"/>
    <w:rsid w:val="00825426"/>
    <w:rsid w:val="00825A88"/>
    <w:rsid w:val="00825B7A"/>
    <w:rsid w:val="00826259"/>
    <w:rsid w:val="00826D02"/>
    <w:rsid w:val="008306A2"/>
    <w:rsid w:val="00830858"/>
    <w:rsid w:val="00830AD6"/>
    <w:rsid w:val="00831913"/>
    <w:rsid w:val="00831B16"/>
    <w:rsid w:val="00832525"/>
    <w:rsid w:val="0083285D"/>
    <w:rsid w:val="00834766"/>
    <w:rsid w:val="00835A44"/>
    <w:rsid w:val="00835FEC"/>
    <w:rsid w:val="0083651E"/>
    <w:rsid w:val="008375CF"/>
    <w:rsid w:val="00837BD3"/>
    <w:rsid w:val="0084098D"/>
    <w:rsid w:val="00841096"/>
    <w:rsid w:val="0084123C"/>
    <w:rsid w:val="0084200D"/>
    <w:rsid w:val="00842A3F"/>
    <w:rsid w:val="00843F75"/>
    <w:rsid w:val="0084538E"/>
    <w:rsid w:val="00845590"/>
    <w:rsid w:val="008477F1"/>
    <w:rsid w:val="00847B59"/>
    <w:rsid w:val="00850555"/>
    <w:rsid w:val="00851184"/>
    <w:rsid w:val="00851850"/>
    <w:rsid w:val="00851952"/>
    <w:rsid w:val="008524D8"/>
    <w:rsid w:val="0085367F"/>
    <w:rsid w:val="00853ABF"/>
    <w:rsid w:val="00853D82"/>
    <w:rsid w:val="008576A2"/>
    <w:rsid w:val="0086006F"/>
    <w:rsid w:val="00862B74"/>
    <w:rsid w:val="00862DD7"/>
    <w:rsid w:val="00863CCE"/>
    <w:rsid w:val="008653B3"/>
    <w:rsid w:val="00865EF2"/>
    <w:rsid w:val="00867F19"/>
    <w:rsid w:val="0087065D"/>
    <w:rsid w:val="00871708"/>
    <w:rsid w:val="008720A8"/>
    <w:rsid w:val="00872551"/>
    <w:rsid w:val="008727D0"/>
    <w:rsid w:val="00872FCB"/>
    <w:rsid w:val="008744CA"/>
    <w:rsid w:val="00874865"/>
    <w:rsid w:val="00875314"/>
    <w:rsid w:val="008759F5"/>
    <w:rsid w:val="0088072A"/>
    <w:rsid w:val="0088312D"/>
    <w:rsid w:val="008838BC"/>
    <w:rsid w:val="00885F9F"/>
    <w:rsid w:val="0088605A"/>
    <w:rsid w:val="00886469"/>
    <w:rsid w:val="00890455"/>
    <w:rsid w:val="008905E1"/>
    <w:rsid w:val="00891793"/>
    <w:rsid w:val="00894AF6"/>
    <w:rsid w:val="0089527B"/>
    <w:rsid w:val="0089710A"/>
    <w:rsid w:val="0089738A"/>
    <w:rsid w:val="008A23CB"/>
    <w:rsid w:val="008A2545"/>
    <w:rsid w:val="008A3299"/>
    <w:rsid w:val="008A56B7"/>
    <w:rsid w:val="008A5CC9"/>
    <w:rsid w:val="008A62F1"/>
    <w:rsid w:val="008A6399"/>
    <w:rsid w:val="008B00D3"/>
    <w:rsid w:val="008B1B63"/>
    <w:rsid w:val="008B1CEB"/>
    <w:rsid w:val="008B1D7D"/>
    <w:rsid w:val="008B2257"/>
    <w:rsid w:val="008B23CD"/>
    <w:rsid w:val="008B27E1"/>
    <w:rsid w:val="008B3D4A"/>
    <w:rsid w:val="008B3EF9"/>
    <w:rsid w:val="008B4C5E"/>
    <w:rsid w:val="008B5A8E"/>
    <w:rsid w:val="008B5F14"/>
    <w:rsid w:val="008B6437"/>
    <w:rsid w:val="008B6FED"/>
    <w:rsid w:val="008C37E3"/>
    <w:rsid w:val="008C3819"/>
    <w:rsid w:val="008C38FB"/>
    <w:rsid w:val="008C404E"/>
    <w:rsid w:val="008C68D4"/>
    <w:rsid w:val="008C6EC5"/>
    <w:rsid w:val="008C74BC"/>
    <w:rsid w:val="008D058C"/>
    <w:rsid w:val="008D0D5F"/>
    <w:rsid w:val="008D275C"/>
    <w:rsid w:val="008D3D37"/>
    <w:rsid w:val="008D4635"/>
    <w:rsid w:val="008D4B20"/>
    <w:rsid w:val="008D4CD4"/>
    <w:rsid w:val="008D4D1A"/>
    <w:rsid w:val="008D59B2"/>
    <w:rsid w:val="008D61F5"/>
    <w:rsid w:val="008D6DD7"/>
    <w:rsid w:val="008E08C4"/>
    <w:rsid w:val="008E1DD4"/>
    <w:rsid w:val="008E222E"/>
    <w:rsid w:val="008E29BD"/>
    <w:rsid w:val="008E2F0A"/>
    <w:rsid w:val="008E506D"/>
    <w:rsid w:val="008E7151"/>
    <w:rsid w:val="008F0BF1"/>
    <w:rsid w:val="008F1502"/>
    <w:rsid w:val="008F58BD"/>
    <w:rsid w:val="008F5CF3"/>
    <w:rsid w:val="008F7F79"/>
    <w:rsid w:val="009006DB"/>
    <w:rsid w:val="00902576"/>
    <w:rsid w:val="00902692"/>
    <w:rsid w:val="00904E62"/>
    <w:rsid w:val="00905965"/>
    <w:rsid w:val="0090596D"/>
    <w:rsid w:val="00907223"/>
    <w:rsid w:val="00907689"/>
    <w:rsid w:val="009079A6"/>
    <w:rsid w:val="00907BFA"/>
    <w:rsid w:val="00911926"/>
    <w:rsid w:val="0091264D"/>
    <w:rsid w:val="00912B0E"/>
    <w:rsid w:val="00913E68"/>
    <w:rsid w:val="00915481"/>
    <w:rsid w:val="00917A88"/>
    <w:rsid w:val="009200EB"/>
    <w:rsid w:val="00922231"/>
    <w:rsid w:val="009224D8"/>
    <w:rsid w:val="009231E4"/>
    <w:rsid w:val="00923730"/>
    <w:rsid w:val="009238A6"/>
    <w:rsid w:val="00923EBE"/>
    <w:rsid w:val="00924362"/>
    <w:rsid w:val="009254B2"/>
    <w:rsid w:val="00925D01"/>
    <w:rsid w:val="00926667"/>
    <w:rsid w:val="0092722C"/>
    <w:rsid w:val="00927845"/>
    <w:rsid w:val="00930BF2"/>
    <w:rsid w:val="0093176B"/>
    <w:rsid w:val="0093280A"/>
    <w:rsid w:val="00933A99"/>
    <w:rsid w:val="00935002"/>
    <w:rsid w:val="009351FF"/>
    <w:rsid w:val="0093526E"/>
    <w:rsid w:val="00937EFC"/>
    <w:rsid w:val="009402B7"/>
    <w:rsid w:val="0094044D"/>
    <w:rsid w:val="009406D8"/>
    <w:rsid w:val="00940BE4"/>
    <w:rsid w:val="009410DA"/>
    <w:rsid w:val="00942B09"/>
    <w:rsid w:val="00942DE7"/>
    <w:rsid w:val="00944E9D"/>
    <w:rsid w:val="00945536"/>
    <w:rsid w:val="00945C2E"/>
    <w:rsid w:val="0094631D"/>
    <w:rsid w:val="0094647B"/>
    <w:rsid w:val="009518FF"/>
    <w:rsid w:val="00953491"/>
    <w:rsid w:val="0095420E"/>
    <w:rsid w:val="009550D6"/>
    <w:rsid w:val="00955866"/>
    <w:rsid w:val="00955B61"/>
    <w:rsid w:val="0095631F"/>
    <w:rsid w:val="00956A2B"/>
    <w:rsid w:val="00957499"/>
    <w:rsid w:val="00957FC2"/>
    <w:rsid w:val="00960699"/>
    <w:rsid w:val="00960720"/>
    <w:rsid w:val="00960E55"/>
    <w:rsid w:val="0096241E"/>
    <w:rsid w:val="00963919"/>
    <w:rsid w:val="00963BEF"/>
    <w:rsid w:val="0096461C"/>
    <w:rsid w:val="00964EFE"/>
    <w:rsid w:val="00964FC3"/>
    <w:rsid w:val="009651E9"/>
    <w:rsid w:val="00965421"/>
    <w:rsid w:val="009656D4"/>
    <w:rsid w:val="00965890"/>
    <w:rsid w:val="0096700B"/>
    <w:rsid w:val="00967389"/>
    <w:rsid w:val="009673E3"/>
    <w:rsid w:val="00970126"/>
    <w:rsid w:val="00971331"/>
    <w:rsid w:val="00971368"/>
    <w:rsid w:val="00972B7C"/>
    <w:rsid w:val="00973D53"/>
    <w:rsid w:val="00973DE4"/>
    <w:rsid w:val="00975C42"/>
    <w:rsid w:val="00977060"/>
    <w:rsid w:val="009770DE"/>
    <w:rsid w:val="00977BCD"/>
    <w:rsid w:val="009817E2"/>
    <w:rsid w:val="00983AC3"/>
    <w:rsid w:val="00985D4B"/>
    <w:rsid w:val="00986E94"/>
    <w:rsid w:val="00987259"/>
    <w:rsid w:val="00987C38"/>
    <w:rsid w:val="00990196"/>
    <w:rsid w:val="00990414"/>
    <w:rsid w:val="00990DF6"/>
    <w:rsid w:val="00991599"/>
    <w:rsid w:val="0099162B"/>
    <w:rsid w:val="009923DA"/>
    <w:rsid w:val="009930BA"/>
    <w:rsid w:val="009933B8"/>
    <w:rsid w:val="0099483B"/>
    <w:rsid w:val="00994E86"/>
    <w:rsid w:val="00995B61"/>
    <w:rsid w:val="0099695A"/>
    <w:rsid w:val="009A2C91"/>
    <w:rsid w:val="009A2D60"/>
    <w:rsid w:val="009A3846"/>
    <w:rsid w:val="009A41D3"/>
    <w:rsid w:val="009A450C"/>
    <w:rsid w:val="009A52AC"/>
    <w:rsid w:val="009A621C"/>
    <w:rsid w:val="009A7936"/>
    <w:rsid w:val="009B23F5"/>
    <w:rsid w:val="009B3208"/>
    <w:rsid w:val="009B3ED7"/>
    <w:rsid w:val="009B420D"/>
    <w:rsid w:val="009B4FD4"/>
    <w:rsid w:val="009B782E"/>
    <w:rsid w:val="009B7988"/>
    <w:rsid w:val="009C1BC0"/>
    <w:rsid w:val="009C2F0F"/>
    <w:rsid w:val="009C33EE"/>
    <w:rsid w:val="009C4B7A"/>
    <w:rsid w:val="009C6B22"/>
    <w:rsid w:val="009C6D45"/>
    <w:rsid w:val="009C7350"/>
    <w:rsid w:val="009C7D34"/>
    <w:rsid w:val="009D0092"/>
    <w:rsid w:val="009D08FD"/>
    <w:rsid w:val="009D0A67"/>
    <w:rsid w:val="009D24B7"/>
    <w:rsid w:val="009D2523"/>
    <w:rsid w:val="009D4054"/>
    <w:rsid w:val="009D42D6"/>
    <w:rsid w:val="009D48AF"/>
    <w:rsid w:val="009D4EA3"/>
    <w:rsid w:val="009D5FBE"/>
    <w:rsid w:val="009D611E"/>
    <w:rsid w:val="009D7002"/>
    <w:rsid w:val="009D7A07"/>
    <w:rsid w:val="009E28DD"/>
    <w:rsid w:val="009E3E3C"/>
    <w:rsid w:val="009E431D"/>
    <w:rsid w:val="009E44F1"/>
    <w:rsid w:val="009E4CC0"/>
    <w:rsid w:val="009E5428"/>
    <w:rsid w:val="009E6746"/>
    <w:rsid w:val="009F13CC"/>
    <w:rsid w:val="009F2236"/>
    <w:rsid w:val="009F32C2"/>
    <w:rsid w:val="009F44E3"/>
    <w:rsid w:val="009F53A5"/>
    <w:rsid w:val="009F5C91"/>
    <w:rsid w:val="009F5FFC"/>
    <w:rsid w:val="009F6062"/>
    <w:rsid w:val="009F61BF"/>
    <w:rsid w:val="009F67AE"/>
    <w:rsid w:val="009F7B67"/>
    <w:rsid w:val="009F7FE4"/>
    <w:rsid w:val="00A004A2"/>
    <w:rsid w:val="00A01F17"/>
    <w:rsid w:val="00A0274D"/>
    <w:rsid w:val="00A0441E"/>
    <w:rsid w:val="00A05C14"/>
    <w:rsid w:val="00A103C6"/>
    <w:rsid w:val="00A12E2F"/>
    <w:rsid w:val="00A1322E"/>
    <w:rsid w:val="00A13969"/>
    <w:rsid w:val="00A14356"/>
    <w:rsid w:val="00A1458C"/>
    <w:rsid w:val="00A1458D"/>
    <w:rsid w:val="00A14B1C"/>
    <w:rsid w:val="00A14B7E"/>
    <w:rsid w:val="00A158BA"/>
    <w:rsid w:val="00A15B7A"/>
    <w:rsid w:val="00A16025"/>
    <w:rsid w:val="00A16B32"/>
    <w:rsid w:val="00A21712"/>
    <w:rsid w:val="00A2221A"/>
    <w:rsid w:val="00A23FD0"/>
    <w:rsid w:val="00A24228"/>
    <w:rsid w:val="00A24D26"/>
    <w:rsid w:val="00A2700C"/>
    <w:rsid w:val="00A278E7"/>
    <w:rsid w:val="00A30F89"/>
    <w:rsid w:val="00A310DB"/>
    <w:rsid w:val="00A310EF"/>
    <w:rsid w:val="00A31634"/>
    <w:rsid w:val="00A31E40"/>
    <w:rsid w:val="00A336EF"/>
    <w:rsid w:val="00A34273"/>
    <w:rsid w:val="00A3564E"/>
    <w:rsid w:val="00A364B7"/>
    <w:rsid w:val="00A36728"/>
    <w:rsid w:val="00A37935"/>
    <w:rsid w:val="00A41975"/>
    <w:rsid w:val="00A41E9F"/>
    <w:rsid w:val="00A42883"/>
    <w:rsid w:val="00A443E2"/>
    <w:rsid w:val="00A4448B"/>
    <w:rsid w:val="00A45BC2"/>
    <w:rsid w:val="00A45FFE"/>
    <w:rsid w:val="00A479FE"/>
    <w:rsid w:val="00A5038C"/>
    <w:rsid w:val="00A503F5"/>
    <w:rsid w:val="00A506A2"/>
    <w:rsid w:val="00A523E9"/>
    <w:rsid w:val="00A52917"/>
    <w:rsid w:val="00A5417D"/>
    <w:rsid w:val="00A55003"/>
    <w:rsid w:val="00A5532C"/>
    <w:rsid w:val="00A5534C"/>
    <w:rsid w:val="00A565FA"/>
    <w:rsid w:val="00A632A0"/>
    <w:rsid w:val="00A636DD"/>
    <w:rsid w:val="00A64A5B"/>
    <w:rsid w:val="00A64E33"/>
    <w:rsid w:val="00A6528A"/>
    <w:rsid w:val="00A65EE4"/>
    <w:rsid w:val="00A70D64"/>
    <w:rsid w:val="00A711B4"/>
    <w:rsid w:val="00A713E6"/>
    <w:rsid w:val="00A7201B"/>
    <w:rsid w:val="00A7245F"/>
    <w:rsid w:val="00A73910"/>
    <w:rsid w:val="00A7427C"/>
    <w:rsid w:val="00A75354"/>
    <w:rsid w:val="00A76D16"/>
    <w:rsid w:val="00A772F2"/>
    <w:rsid w:val="00A773E5"/>
    <w:rsid w:val="00A774DE"/>
    <w:rsid w:val="00A77528"/>
    <w:rsid w:val="00A77787"/>
    <w:rsid w:val="00A813A0"/>
    <w:rsid w:val="00A83EB6"/>
    <w:rsid w:val="00A841BE"/>
    <w:rsid w:val="00A86965"/>
    <w:rsid w:val="00A87C25"/>
    <w:rsid w:val="00A900F1"/>
    <w:rsid w:val="00A917FB"/>
    <w:rsid w:val="00A92FC0"/>
    <w:rsid w:val="00A932D4"/>
    <w:rsid w:val="00A936BE"/>
    <w:rsid w:val="00A93C4F"/>
    <w:rsid w:val="00A93D0D"/>
    <w:rsid w:val="00A9558B"/>
    <w:rsid w:val="00A97420"/>
    <w:rsid w:val="00A9746D"/>
    <w:rsid w:val="00A97576"/>
    <w:rsid w:val="00AA0890"/>
    <w:rsid w:val="00AA1BD0"/>
    <w:rsid w:val="00AA47F3"/>
    <w:rsid w:val="00AB0010"/>
    <w:rsid w:val="00AB047B"/>
    <w:rsid w:val="00AB16F6"/>
    <w:rsid w:val="00AB1A05"/>
    <w:rsid w:val="00AB23DE"/>
    <w:rsid w:val="00AB44A2"/>
    <w:rsid w:val="00AB46BB"/>
    <w:rsid w:val="00AB485B"/>
    <w:rsid w:val="00AB4BE9"/>
    <w:rsid w:val="00AB7859"/>
    <w:rsid w:val="00AB7A08"/>
    <w:rsid w:val="00AC06A6"/>
    <w:rsid w:val="00AC131D"/>
    <w:rsid w:val="00AC1397"/>
    <w:rsid w:val="00AC3C44"/>
    <w:rsid w:val="00AC44E6"/>
    <w:rsid w:val="00AC45ED"/>
    <w:rsid w:val="00AC4F74"/>
    <w:rsid w:val="00AC6A7A"/>
    <w:rsid w:val="00AC6B29"/>
    <w:rsid w:val="00AC7675"/>
    <w:rsid w:val="00AD1DB1"/>
    <w:rsid w:val="00AD3393"/>
    <w:rsid w:val="00AD4BB5"/>
    <w:rsid w:val="00AD5224"/>
    <w:rsid w:val="00AD523B"/>
    <w:rsid w:val="00AD5845"/>
    <w:rsid w:val="00AD6CF1"/>
    <w:rsid w:val="00AD70D3"/>
    <w:rsid w:val="00AD720C"/>
    <w:rsid w:val="00AD79E6"/>
    <w:rsid w:val="00AE04F6"/>
    <w:rsid w:val="00AE3AD8"/>
    <w:rsid w:val="00AE3B10"/>
    <w:rsid w:val="00AE4F6D"/>
    <w:rsid w:val="00AE548C"/>
    <w:rsid w:val="00AE594E"/>
    <w:rsid w:val="00AE61DD"/>
    <w:rsid w:val="00AE6D08"/>
    <w:rsid w:val="00AE6E5C"/>
    <w:rsid w:val="00AE789C"/>
    <w:rsid w:val="00AE7C0D"/>
    <w:rsid w:val="00AF0037"/>
    <w:rsid w:val="00AF0DC6"/>
    <w:rsid w:val="00AF3C75"/>
    <w:rsid w:val="00B00977"/>
    <w:rsid w:val="00B00CE7"/>
    <w:rsid w:val="00B00D2F"/>
    <w:rsid w:val="00B00FC0"/>
    <w:rsid w:val="00B0397E"/>
    <w:rsid w:val="00B03DDE"/>
    <w:rsid w:val="00B04064"/>
    <w:rsid w:val="00B059A8"/>
    <w:rsid w:val="00B113E3"/>
    <w:rsid w:val="00B1228A"/>
    <w:rsid w:val="00B12C70"/>
    <w:rsid w:val="00B130B3"/>
    <w:rsid w:val="00B13925"/>
    <w:rsid w:val="00B142B8"/>
    <w:rsid w:val="00B1636A"/>
    <w:rsid w:val="00B17D5A"/>
    <w:rsid w:val="00B20DDB"/>
    <w:rsid w:val="00B22286"/>
    <w:rsid w:val="00B23331"/>
    <w:rsid w:val="00B23538"/>
    <w:rsid w:val="00B25AB7"/>
    <w:rsid w:val="00B25E92"/>
    <w:rsid w:val="00B26281"/>
    <w:rsid w:val="00B2634F"/>
    <w:rsid w:val="00B26496"/>
    <w:rsid w:val="00B26D2F"/>
    <w:rsid w:val="00B27320"/>
    <w:rsid w:val="00B325BA"/>
    <w:rsid w:val="00B344E0"/>
    <w:rsid w:val="00B352B9"/>
    <w:rsid w:val="00B35869"/>
    <w:rsid w:val="00B35F2F"/>
    <w:rsid w:val="00B37CA4"/>
    <w:rsid w:val="00B37F07"/>
    <w:rsid w:val="00B40F4A"/>
    <w:rsid w:val="00B41D73"/>
    <w:rsid w:val="00B432F6"/>
    <w:rsid w:val="00B43807"/>
    <w:rsid w:val="00B450F2"/>
    <w:rsid w:val="00B45467"/>
    <w:rsid w:val="00B454F0"/>
    <w:rsid w:val="00B469C6"/>
    <w:rsid w:val="00B47E5F"/>
    <w:rsid w:val="00B47E95"/>
    <w:rsid w:val="00B51E95"/>
    <w:rsid w:val="00B522A6"/>
    <w:rsid w:val="00B5341A"/>
    <w:rsid w:val="00B5397E"/>
    <w:rsid w:val="00B53A36"/>
    <w:rsid w:val="00B544EB"/>
    <w:rsid w:val="00B544F1"/>
    <w:rsid w:val="00B54B04"/>
    <w:rsid w:val="00B54B4A"/>
    <w:rsid w:val="00B55744"/>
    <w:rsid w:val="00B5581D"/>
    <w:rsid w:val="00B55B12"/>
    <w:rsid w:val="00B5713C"/>
    <w:rsid w:val="00B57419"/>
    <w:rsid w:val="00B62F7B"/>
    <w:rsid w:val="00B648C6"/>
    <w:rsid w:val="00B65208"/>
    <w:rsid w:val="00B6651B"/>
    <w:rsid w:val="00B67DCC"/>
    <w:rsid w:val="00B67F65"/>
    <w:rsid w:val="00B7085F"/>
    <w:rsid w:val="00B70D0F"/>
    <w:rsid w:val="00B749C5"/>
    <w:rsid w:val="00B74C0D"/>
    <w:rsid w:val="00B75BDA"/>
    <w:rsid w:val="00B7678D"/>
    <w:rsid w:val="00B80734"/>
    <w:rsid w:val="00B8163C"/>
    <w:rsid w:val="00B81751"/>
    <w:rsid w:val="00B82FA8"/>
    <w:rsid w:val="00B83E00"/>
    <w:rsid w:val="00B84423"/>
    <w:rsid w:val="00B84627"/>
    <w:rsid w:val="00B8555F"/>
    <w:rsid w:val="00B85E50"/>
    <w:rsid w:val="00B87AEA"/>
    <w:rsid w:val="00B90087"/>
    <w:rsid w:val="00B9116C"/>
    <w:rsid w:val="00B911C3"/>
    <w:rsid w:val="00B91550"/>
    <w:rsid w:val="00B9270D"/>
    <w:rsid w:val="00B92936"/>
    <w:rsid w:val="00B9548D"/>
    <w:rsid w:val="00B95B37"/>
    <w:rsid w:val="00B95BF0"/>
    <w:rsid w:val="00B9635E"/>
    <w:rsid w:val="00B96ED3"/>
    <w:rsid w:val="00BA03F6"/>
    <w:rsid w:val="00BA0C41"/>
    <w:rsid w:val="00BA24D3"/>
    <w:rsid w:val="00BA2AA9"/>
    <w:rsid w:val="00BA2ABD"/>
    <w:rsid w:val="00BB0225"/>
    <w:rsid w:val="00BB176D"/>
    <w:rsid w:val="00BB21F0"/>
    <w:rsid w:val="00BB2685"/>
    <w:rsid w:val="00BB44A9"/>
    <w:rsid w:val="00BB451A"/>
    <w:rsid w:val="00BB572D"/>
    <w:rsid w:val="00BB5A4A"/>
    <w:rsid w:val="00BB5B18"/>
    <w:rsid w:val="00BB601A"/>
    <w:rsid w:val="00BC0382"/>
    <w:rsid w:val="00BC241A"/>
    <w:rsid w:val="00BC2B38"/>
    <w:rsid w:val="00BC380D"/>
    <w:rsid w:val="00BC53B2"/>
    <w:rsid w:val="00BC5C8E"/>
    <w:rsid w:val="00BC6AA0"/>
    <w:rsid w:val="00BC6C11"/>
    <w:rsid w:val="00BD122C"/>
    <w:rsid w:val="00BD222B"/>
    <w:rsid w:val="00BD2509"/>
    <w:rsid w:val="00BD40FC"/>
    <w:rsid w:val="00BD72D1"/>
    <w:rsid w:val="00BD7773"/>
    <w:rsid w:val="00BD7BED"/>
    <w:rsid w:val="00BE1531"/>
    <w:rsid w:val="00BE18FD"/>
    <w:rsid w:val="00BE1CE7"/>
    <w:rsid w:val="00BE21E4"/>
    <w:rsid w:val="00BE3226"/>
    <w:rsid w:val="00BE5190"/>
    <w:rsid w:val="00BE5DC0"/>
    <w:rsid w:val="00BE6F57"/>
    <w:rsid w:val="00BE72E0"/>
    <w:rsid w:val="00BF042C"/>
    <w:rsid w:val="00BF0786"/>
    <w:rsid w:val="00BF214B"/>
    <w:rsid w:val="00BF3092"/>
    <w:rsid w:val="00BF3A1D"/>
    <w:rsid w:val="00BF5DC4"/>
    <w:rsid w:val="00BF6465"/>
    <w:rsid w:val="00BF6603"/>
    <w:rsid w:val="00C0014F"/>
    <w:rsid w:val="00C00DF2"/>
    <w:rsid w:val="00C014A1"/>
    <w:rsid w:val="00C02F40"/>
    <w:rsid w:val="00C039E7"/>
    <w:rsid w:val="00C04F5C"/>
    <w:rsid w:val="00C06C36"/>
    <w:rsid w:val="00C06D2E"/>
    <w:rsid w:val="00C06DDF"/>
    <w:rsid w:val="00C07280"/>
    <w:rsid w:val="00C16B16"/>
    <w:rsid w:val="00C17742"/>
    <w:rsid w:val="00C20546"/>
    <w:rsid w:val="00C219AD"/>
    <w:rsid w:val="00C24662"/>
    <w:rsid w:val="00C24A9F"/>
    <w:rsid w:val="00C24E4D"/>
    <w:rsid w:val="00C25955"/>
    <w:rsid w:val="00C25D20"/>
    <w:rsid w:val="00C25DAD"/>
    <w:rsid w:val="00C25F66"/>
    <w:rsid w:val="00C26014"/>
    <w:rsid w:val="00C30C63"/>
    <w:rsid w:val="00C31982"/>
    <w:rsid w:val="00C33259"/>
    <w:rsid w:val="00C332D9"/>
    <w:rsid w:val="00C355C5"/>
    <w:rsid w:val="00C35C51"/>
    <w:rsid w:val="00C377D7"/>
    <w:rsid w:val="00C37F33"/>
    <w:rsid w:val="00C41DEE"/>
    <w:rsid w:val="00C42B45"/>
    <w:rsid w:val="00C44828"/>
    <w:rsid w:val="00C4495B"/>
    <w:rsid w:val="00C449F3"/>
    <w:rsid w:val="00C471A3"/>
    <w:rsid w:val="00C524A2"/>
    <w:rsid w:val="00C525EE"/>
    <w:rsid w:val="00C52F25"/>
    <w:rsid w:val="00C600C3"/>
    <w:rsid w:val="00C62B86"/>
    <w:rsid w:val="00C64D7E"/>
    <w:rsid w:val="00C65968"/>
    <w:rsid w:val="00C65CD9"/>
    <w:rsid w:val="00C66531"/>
    <w:rsid w:val="00C6797F"/>
    <w:rsid w:val="00C70849"/>
    <w:rsid w:val="00C719C0"/>
    <w:rsid w:val="00C74210"/>
    <w:rsid w:val="00C75224"/>
    <w:rsid w:val="00C755FC"/>
    <w:rsid w:val="00C7576A"/>
    <w:rsid w:val="00C7619E"/>
    <w:rsid w:val="00C7774F"/>
    <w:rsid w:val="00C8031A"/>
    <w:rsid w:val="00C816CA"/>
    <w:rsid w:val="00C818B1"/>
    <w:rsid w:val="00C81FFA"/>
    <w:rsid w:val="00C8225D"/>
    <w:rsid w:val="00C82293"/>
    <w:rsid w:val="00C82430"/>
    <w:rsid w:val="00C84BEE"/>
    <w:rsid w:val="00C84E61"/>
    <w:rsid w:val="00C86CB1"/>
    <w:rsid w:val="00C86E04"/>
    <w:rsid w:val="00C87B7A"/>
    <w:rsid w:val="00C87E10"/>
    <w:rsid w:val="00C9136F"/>
    <w:rsid w:val="00C9192C"/>
    <w:rsid w:val="00C919B3"/>
    <w:rsid w:val="00C92296"/>
    <w:rsid w:val="00C92B68"/>
    <w:rsid w:val="00C930ED"/>
    <w:rsid w:val="00C93883"/>
    <w:rsid w:val="00C94498"/>
    <w:rsid w:val="00C945AC"/>
    <w:rsid w:val="00C94B61"/>
    <w:rsid w:val="00C9506C"/>
    <w:rsid w:val="00CA0C24"/>
    <w:rsid w:val="00CA0E7C"/>
    <w:rsid w:val="00CA1B0D"/>
    <w:rsid w:val="00CA2776"/>
    <w:rsid w:val="00CA3F95"/>
    <w:rsid w:val="00CA5231"/>
    <w:rsid w:val="00CA640D"/>
    <w:rsid w:val="00CA6630"/>
    <w:rsid w:val="00CA796A"/>
    <w:rsid w:val="00CA7C25"/>
    <w:rsid w:val="00CB046C"/>
    <w:rsid w:val="00CB12D1"/>
    <w:rsid w:val="00CB2084"/>
    <w:rsid w:val="00CB20D6"/>
    <w:rsid w:val="00CB2CC4"/>
    <w:rsid w:val="00CB52B4"/>
    <w:rsid w:val="00CC1E40"/>
    <w:rsid w:val="00CC3729"/>
    <w:rsid w:val="00CC4C14"/>
    <w:rsid w:val="00CC6280"/>
    <w:rsid w:val="00CC7515"/>
    <w:rsid w:val="00CD2851"/>
    <w:rsid w:val="00CD40FF"/>
    <w:rsid w:val="00CD64B0"/>
    <w:rsid w:val="00CD689C"/>
    <w:rsid w:val="00CD6C65"/>
    <w:rsid w:val="00CD7AB6"/>
    <w:rsid w:val="00CE098C"/>
    <w:rsid w:val="00CE1134"/>
    <w:rsid w:val="00CE275E"/>
    <w:rsid w:val="00CE3385"/>
    <w:rsid w:val="00CE37A9"/>
    <w:rsid w:val="00CE47B9"/>
    <w:rsid w:val="00CE6420"/>
    <w:rsid w:val="00CE788B"/>
    <w:rsid w:val="00CE794C"/>
    <w:rsid w:val="00CF1485"/>
    <w:rsid w:val="00CF184E"/>
    <w:rsid w:val="00CF1D3A"/>
    <w:rsid w:val="00CF41AB"/>
    <w:rsid w:val="00CF445D"/>
    <w:rsid w:val="00CF6E19"/>
    <w:rsid w:val="00D000B2"/>
    <w:rsid w:val="00D0036D"/>
    <w:rsid w:val="00D0170E"/>
    <w:rsid w:val="00D0335C"/>
    <w:rsid w:val="00D0336D"/>
    <w:rsid w:val="00D0654F"/>
    <w:rsid w:val="00D07276"/>
    <w:rsid w:val="00D07440"/>
    <w:rsid w:val="00D07E3D"/>
    <w:rsid w:val="00D10326"/>
    <w:rsid w:val="00D1066B"/>
    <w:rsid w:val="00D16DEC"/>
    <w:rsid w:val="00D207EE"/>
    <w:rsid w:val="00D2121B"/>
    <w:rsid w:val="00D22CB8"/>
    <w:rsid w:val="00D23866"/>
    <w:rsid w:val="00D23C04"/>
    <w:rsid w:val="00D23E02"/>
    <w:rsid w:val="00D2446B"/>
    <w:rsid w:val="00D258CC"/>
    <w:rsid w:val="00D25EE5"/>
    <w:rsid w:val="00D26360"/>
    <w:rsid w:val="00D30882"/>
    <w:rsid w:val="00D31CDA"/>
    <w:rsid w:val="00D32B8D"/>
    <w:rsid w:val="00D33126"/>
    <w:rsid w:val="00D33F97"/>
    <w:rsid w:val="00D3791F"/>
    <w:rsid w:val="00D37BE5"/>
    <w:rsid w:val="00D40405"/>
    <w:rsid w:val="00D40FDC"/>
    <w:rsid w:val="00D41577"/>
    <w:rsid w:val="00D4193E"/>
    <w:rsid w:val="00D423E0"/>
    <w:rsid w:val="00D42670"/>
    <w:rsid w:val="00D44241"/>
    <w:rsid w:val="00D46213"/>
    <w:rsid w:val="00D46290"/>
    <w:rsid w:val="00D47800"/>
    <w:rsid w:val="00D47B0F"/>
    <w:rsid w:val="00D47D9F"/>
    <w:rsid w:val="00D50E20"/>
    <w:rsid w:val="00D51460"/>
    <w:rsid w:val="00D514E1"/>
    <w:rsid w:val="00D51C41"/>
    <w:rsid w:val="00D54513"/>
    <w:rsid w:val="00D557A5"/>
    <w:rsid w:val="00D56008"/>
    <w:rsid w:val="00D56F6B"/>
    <w:rsid w:val="00D571AF"/>
    <w:rsid w:val="00D57D8B"/>
    <w:rsid w:val="00D61921"/>
    <w:rsid w:val="00D61DB9"/>
    <w:rsid w:val="00D62D87"/>
    <w:rsid w:val="00D66A2E"/>
    <w:rsid w:val="00D66FBF"/>
    <w:rsid w:val="00D70276"/>
    <w:rsid w:val="00D709F6"/>
    <w:rsid w:val="00D713AB"/>
    <w:rsid w:val="00D715C2"/>
    <w:rsid w:val="00D72FF8"/>
    <w:rsid w:val="00D73618"/>
    <w:rsid w:val="00D739E5"/>
    <w:rsid w:val="00D73A67"/>
    <w:rsid w:val="00D7527B"/>
    <w:rsid w:val="00D755E9"/>
    <w:rsid w:val="00D76863"/>
    <w:rsid w:val="00D772DF"/>
    <w:rsid w:val="00D81B59"/>
    <w:rsid w:val="00D82CA4"/>
    <w:rsid w:val="00D8370E"/>
    <w:rsid w:val="00D858E2"/>
    <w:rsid w:val="00D85E00"/>
    <w:rsid w:val="00D90F53"/>
    <w:rsid w:val="00D91356"/>
    <w:rsid w:val="00D93043"/>
    <w:rsid w:val="00D9634B"/>
    <w:rsid w:val="00D97E04"/>
    <w:rsid w:val="00DA071D"/>
    <w:rsid w:val="00DA0771"/>
    <w:rsid w:val="00DA2323"/>
    <w:rsid w:val="00DA237A"/>
    <w:rsid w:val="00DA3793"/>
    <w:rsid w:val="00DA4B29"/>
    <w:rsid w:val="00DA501B"/>
    <w:rsid w:val="00DA5677"/>
    <w:rsid w:val="00DA5850"/>
    <w:rsid w:val="00DA5DC2"/>
    <w:rsid w:val="00DA6CE5"/>
    <w:rsid w:val="00DB038A"/>
    <w:rsid w:val="00DB05C7"/>
    <w:rsid w:val="00DB1A3A"/>
    <w:rsid w:val="00DB2785"/>
    <w:rsid w:val="00DB2E06"/>
    <w:rsid w:val="00DB3716"/>
    <w:rsid w:val="00DB434A"/>
    <w:rsid w:val="00DB4AE0"/>
    <w:rsid w:val="00DB4FBA"/>
    <w:rsid w:val="00DB6F33"/>
    <w:rsid w:val="00DC015F"/>
    <w:rsid w:val="00DC061E"/>
    <w:rsid w:val="00DC11E3"/>
    <w:rsid w:val="00DC12CB"/>
    <w:rsid w:val="00DC1363"/>
    <w:rsid w:val="00DC44F7"/>
    <w:rsid w:val="00DC5FAA"/>
    <w:rsid w:val="00DC6C02"/>
    <w:rsid w:val="00DD1F6A"/>
    <w:rsid w:val="00DD2952"/>
    <w:rsid w:val="00DD3218"/>
    <w:rsid w:val="00DD4741"/>
    <w:rsid w:val="00DD4E65"/>
    <w:rsid w:val="00DD76BB"/>
    <w:rsid w:val="00DD7761"/>
    <w:rsid w:val="00DE09EE"/>
    <w:rsid w:val="00DE165C"/>
    <w:rsid w:val="00DE3052"/>
    <w:rsid w:val="00DE38ED"/>
    <w:rsid w:val="00DE5B31"/>
    <w:rsid w:val="00DE6FBA"/>
    <w:rsid w:val="00DF14C1"/>
    <w:rsid w:val="00DF1F2D"/>
    <w:rsid w:val="00DF32A0"/>
    <w:rsid w:val="00DF3B28"/>
    <w:rsid w:val="00DF51F9"/>
    <w:rsid w:val="00DF554B"/>
    <w:rsid w:val="00DF6359"/>
    <w:rsid w:val="00DF6582"/>
    <w:rsid w:val="00DF6673"/>
    <w:rsid w:val="00DF7139"/>
    <w:rsid w:val="00E011E8"/>
    <w:rsid w:val="00E01784"/>
    <w:rsid w:val="00E03461"/>
    <w:rsid w:val="00E037C5"/>
    <w:rsid w:val="00E04BC2"/>
    <w:rsid w:val="00E059AC"/>
    <w:rsid w:val="00E0632D"/>
    <w:rsid w:val="00E07FD9"/>
    <w:rsid w:val="00E11384"/>
    <w:rsid w:val="00E11F41"/>
    <w:rsid w:val="00E12A12"/>
    <w:rsid w:val="00E13A4B"/>
    <w:rsid w:val="00E13F51"/>
    <w:rsid w:val="00E1448C"/>
    <w:rsid w:val="00E1469F"/>
    <w:rsid w:val="00E16848"/>
    <w:rsid w:val="00E1761F"/>
    <w:rsid w:val="00E205F0"/>
    <w:rsid w:val="00E20D86"/>
    <w:rsid w:val="00E22C11"/>
    <w:rsid w:val="00E24438"/>
    <w:rsid w:val="00E26091"/>
    <w:rsid w:val="00E2610F"/>
    <w:rsid w:val="00E26ABD"/>
    <w:rsid w:val="00E26BA0"/>
    <w:rsid w:val="00E26D35"/>
    <w:rsid w:val="00E27217"/>
    <w:rsid w:val="00E275F8"/>
    <w:rsid w:val="00E27B43"/>
    <w:rsid w:val="00E27C0A"/>
    <w:rsid w:val="00E27F2F"/>
    <w:rsid w:val="00E30965"/>
    <w:rsid w:val="00E31C9C"/>
    <w:rsid w:val="00E31DF6"/>
    <w:rsid w:val="00E31F36"/>
    <w:rsid w:val="00E33333"/>
    <w:rsid w:val="00E33A4D"/>
    <w:rsid w:val="00E344BE"/>
    <w:rsid w:val="00E35127"/>
    <w:rsid w:val="00E35960"/>
    <w:rsid w:val="00E35B70"/>
    <w:rsid w:val="00E35E47"/>
    <w:rsid w:val="00E3652F"/>
    <w:rsid w:val="00E40AC0"/>
    <w:rsid w:val="00E40E6B"/>
    <w:rsid w:val="00E42077"/>
    <w:rsid w:val="00E430B6"/>
    <w:rsid w:val="00E444C3"/>
    <w:rsid w:val="00E45008"/>
    <w:rsid w:val="00E45F69"/>
    <w:rsid w:val="00E46073"/>
    <w:rsid w:val="00E47226"/>
    <w:rsid w:val="00E51EAA"/>
    <w:rsid w:val="00E52B23"/>
    <w:rsid w:val="00E54B58"/>
    <w:rsid w:val="00E56D4E"/>
    <w:rsid w:val="00E618AC"/>
    <w:rsid w:val="00E656FB"/>
    <w:rsid w:val="00E704D4"/>
    <w:rsid w:val="00E70E1A"/>
    <w:rsid w:val="00E728DB"/>
    <w:rsid w:val="00E7377F"/>
    <w:rsid w:val="00E74D57"/>
    <w:rsid w:val="00E76F07"/>
    <w:rsid w:val="00E8234B"/>
    <w:rsid w:val="00E823C6"/>
    <w:rsid w:val="00E825DC"/>
    <w:rsid w:val="00E82EF2"/>
    <w:rsid w:val="00E8325F"/>
    <w:rsid w:val="00E837DA"/>
    <w:rsid w:val="00E837FA"/>
    <w:rsid w:val="00E84995"/>
    <w:rsid w:val="00E85771"/>
    <w:rsid w:val="00E8772A"/>
    <w:rsid w:val="00E90B78"/>
    <w:rsid w:val="00E9134F"/>
    <w:rsid w:val="00E91C08"/>
    <w:rsid w:val="00E91EA3"/>
    <w:rsid w:val="00E923F1"/>
    <w:rsid w:val="00E93552"/>
    <w:rsid w:val="00E937A4"/>
    <w:rsid w:val="00E94AA9"/>
    <w:rsid w:val="00E9539B"/>
    <w:rsid w:val="00E96C2D"/>
    <w:rsid w:val="00E96CAD"/>
    <w:rsid w:val="00E97862"/>
    <w:rsid w:val="00E9791D"/>
    <w:rsid w:val="00EA1A9C"/>
    <w:rsid w:val="00EA30EA"/>
    <w:rsid w:val="00EA4111"/>
    <w:rsid w:val="00EA58E9"/>
    <w:rsid w:val="00EA77EF"/>
    <w:rsid w:val="00EB029D"/>
    <w:rsid w:val="00EB1691"/>
    <w:rsid w:val="00EB1840"/>
    <w:rsid w:val="00EB24AA"/>
    <w:rsid w:val="00EB2AAD"/>
    <w:rsid w:val="00EB2C58"/>
    <w:rsid w:val="00EB4612"/>
    <w:rsid w:val="00EB4678"/>
    <w:rsid w:val="00EC049C"/>
    <w:rsid w:val="00EC1A8A"/>
    <w:rsid w:val="00EC2629"/>
    <w:rsid w:val="00EC464E"/>
    <w:rsid w:val="00EC4BBA"/>
    <w:rsid w:val="00EC5E1D"/>
    <w:rsid w:val="00EC607B"/>
    <w:rsid w:val="00EC65A5"/>
    <w:rsid w:val="00EC65DC"/>
    <w:rsid w:val="00ED017A"/>
    <w:rsid w:val="00ED1003"/>
    <w:rsid w:val="00ED1452"/>
    <w:rsid w:val="00ED1728"/>
    <w:rsid w:val="00ED2393"/>
    <w:rsid w:val="00ED4429"/>
    <w:rsid w:val="00ED5294"/>
    <w:rsid w:val="00ED5945"/>
    <w:rsid w:val="00ED68FC"/>
    <w:rsid w:val="00ED6AC3"/>
    <w:rsid w:val="00ED6EC2"/>
    <w:rsid w:val="00ED79D7"/>
    <w:rsid w:val="00EE17D5"/>
    <w:rsid w:val="00EE1D00"/>
    <w:rsid w:val="00EE31AA"/>
    <w:rsid w:val="00EE39DE"/>
    <w:rsid w:val="00EE4993"/>
    <w:rsid w:val="00EE5D21"/>
    <w:rsid w:val="00EE5EB5"/>
    <w:rsid w:val="00EE6271"/>
    <w:rsid w:val="00EE7C1F"/>
    <w:rsid w:val="00EF00DC"/>
    <w:rsid w:val="00EF065D"/>
    <w:rsid w:val="00EF098A"/>
    <w:rsid w:val="00EF13D8"/>
    <w:rsid w:val="00EF1936"/>
    <w:rsid w:val="00EF1969"/>
    <w:rsid w:val="00EF2BE5"/>
    <w:rsid w:val="00EF6505"/>
    <w:rsid w:val="00EF6BF9"/>
    <w:rsid w:val="00EF7AF0"/>
    <w:rsid w:val="00EF7C43"/>
    <w:rsid w:val="00F00266"/>
    <w:rsid w:val="00F00AF1"/>
    <w:rsid w:val="00F0172A"/>
    <w:rsid w:val="00F0176E"/>
    <w:rsid w:val="00F0193A"/>
    <w:rsid w:val="00F02050"/>
    <w:rsid w:val="00F0241D"/>
    <w:rsid w:val="00F03405"/>
    <w:rsid w:val="00F035B9"/>
    <w:rsid w:val="00F046AE"/>
    <w:rsid w:val="00F06949"/>
    <w:rsid w:val="00F07348"/>
    <w:rsid w:val="00F07592"/>
    <w:rsid w:val="00F10E93"/>
    <w:rsid w:val="00F1188B"/>
    <w:rsid w:val="00F137F6"/>
    <w:rsid w:val="00F1479A"/>
    <w:rsid w:val="00F14B18"/>
    <w:rsid w:val="00F1531E"/>
    <w:rsid w:val="00F163E3"/>
    <w:rsid w:val="00F168F9"/>
    <w:rsid w:val="00F17EFC"/>
    <w:rsid w:val="00F23419"/>
    <w:rsid w:val="00F23C9F"/>
    <w:rsid w:val="00F30561"/>
    <w:rsid w:val="00F30CE9"/>
    <w:rsid w:val="00F3162E"/>
    <w:rsid w:val="00F336CC"/>
    <w:rsid w:val="00F34D0B"/>
    <w:rsid w:val="00F3675A"/>
    <w:rsid w:val="00F37C14"/>
    <w:rsid w:val="00F427DD"/>
    <w:rsid w:val="00F440CF"/>
    <w:rsid w:val="00F458D8"/>
    <w:rsid w:val="00F4623E"/>
    <w:rsid w:val="00F46688"/>
    <w:rsid w:val="00F46E82"/>
    <w:rsid w:val="00F472E4"/>
    <w:rsid w:val="00F47F91"/>
    <w:rsid w:val="00F5051E"/>
    <w:rsid w:val="00F511B8"/>
    <w:rsid w:val="00F51657"/>
    <w:rsid w:val="00F527BE"/>
    <w:rsid w:val="00F61309"/>
    <w:rsid w:val="00F6244E"/>
    <w:rsid w:val="00F63B0B"/>
    <w:rsid w:val="00F63ED3"/>
    <w:rsid w:val="00F70624"/>
    <w:rsid w:val="00F70B86"/>
    <w:rsid w:val="00F717C1"/>
    <w:rsid w:val="00F722E8"/>
    <w:rsid w:val="00F72B76"/>
    <w:rsid w:val="00F72CFB"/>
    <w:rsid w:val="00F7317E"/>
    <w:rsid w:val="00F74882"/>
    <w:rsid w:val="00F768D3"/>
    <w:rsid w:val="00F80F75"/>
    <w:rsid w:val="00F81854"/>
    <w:rsid w:val="00F82D33"/>
    <w:rsid w:val="00F8395A"/>
    <w:rsid w:val="00F83B75"/>
    <w:rsid w:val="00F83C0B"/>
    <w:rsid w:val="00F854D6"/>
    <w:rsid w:val="00F919BB"/>
    <w:rsid w:val="00F92B48"/>
    <w:rsid w:val="00F97AC9"/>
    <w:rsid w:val="00F97F67"/>
    <w:rsid w:val="00FA0567"/>
    <w:rsid w:val="00FA118B"/>
    <w:rsid w:val="00FA13EE"/>
    <w:rsid w:val="00FA16FE"/>
    <w:rsid w:val="00FA2E9A"/>
    <w:rsid w:val="00FA2FA9"/>
    <w:rsid w:val="00FA4E52"/>
    <w:rsid w:val="00FA4F34"/>
    <w:rsid w:val="00FA5692"/>
    <w:rsid w:val="00FA60E2"/>
    <w:rsid w:val="00FA67DC"/>
    <w:rsid w:val="00FA6F1E"/>
    <w:rsid w:val="00FA738B"/>
    <w:rsid w:val="00FB0646"/>
    <w:rsid w:val="00FB1544"/>
    <w:rsid w:val="00FB1B5C"/>
    <w:rsid w:val="00FB1ED8"/>
    <w:rsid w:val="00FB322B"/>
    <w:rsid w:val="00FB545E"/>
    <w:rsid w:val="00FB5A26"/>
    <w:rsid w:val="00FB5CC4"/>
    <w:rsid w:val="00FB7A23"/>
    <w:rsid w:val="00FC259F"/>
    <w:rsid w:val="00FC2824"/>
    <w:rsid w:val="00FC54D9"/>
    <w:rsid w:val="00FC577E"/>
    <w:rsid w:val="00FC5FDB"/>
    <w:rsid w:val="00FC7384"/>
    <w:rsid w:val="00FC7BB4"/>
    <w:rsid w:val="00FD0073"/>
    <w:rsid w:val="00FD02AF"/>
    <w:rsid w:val="00FD16C9"/>
    <w:rsid w:val="00FD1A39"/>
    <w:rsid w:val="00FD2974"/>
    <w:rsid w:val="00FD4C25"/>
    <w:rsid w:val="00FD536B"/>
    <w:rsid w:val="00FD597B"/>
    <w:rsid w:val="00FD66F0"/>
    <w:rsid w:val="00FD769F"/>
    <w:rsid w:val="00FD782A"/>
    <w:rsid w:val="00FD79D6"/>
    <w:rsid w:val="00FE22F7"/>
    <w:rsid w:val="00FE3C1C"/>
    <w:rsid w:val="00FE3C3A"/>
    <w:rsid w:val="00FE4009"/>
    <w:rsid w:val="00FE45F2"/>
    <w:rsid w:val="00FE5C5D"/>
    <w:rsid w:val="00FE5F66"/>
    <w:rsid w:val="00FE67E6"/>
    <w:rsid w:val="00FF01FC"/>
    <w:rsid w:val="00FF02F4"/>
    <w:rsid w:val="00FF12CB"/>
    <w:rsid w:val="00FF26D0"/>
    <w:rsid w:val="00FF4BB6"/>
    <w:rsid w:val="00FF6FB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EA4E5E"/>
  <w15:docId w15:val="{39261016-2F6D-4342-97F8-004BCF37C4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heme="minorBidi"/>
        <w:sz w:val="22"/>
        <w:szCs w:val="22"/>
        <w:lang w:val="en-GB" w:eastAsia="en-US" w:bidi="ar-SA"/>
      </w:rPr>
    </w:rPrDefault>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uiPriority="59"/>
    <w:lsdException w:name="Table Theme" w:locked="1" w:semiHidden="1" w:unhideWhenUsed="1"/>
    <w:lsdException w:name="Placeholder Text" w:semiHidden="1"/>
    <w:lsdException w:name="No Spacing" w:uiPriority="7"/>
    <w:lsdException w:name="Light Shading" w:uiPriority="60"/>
    <w:lsdException w:name="Light List" w:uiPriority="61"/>
    <w:lsdException w:name="Light Grid"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lsdException w:name="Quote" w:uiPriority="29"/>
    <w:lsdException w:name="Intense Quote" w:uiPriority="30"/>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179E0"/>
    <w:rPr>
      <w:rFonts w:asciiTheme="minorHAnsi" w:eastAsiaTheme="minorHAnsi" w:hAnsiTheme="minorHAnsi"/>
      <w:sz w:val="24"/>
      <w:szCs w:val="24"/>
      <w:lang w:val="en-US"/>
    </w:rPr>
  </w:style>
  <w:style w:type="paragraph" w:styleId="Heading1">
    <w:name w:val="heading 1"/>
    <w:basedOn w:val="Normal"/>
    <w:next w:val="Normal"/>
    <w:link w:val="Heading1Char"/>
    <w:uiPriority w:val="1"/>
    <w:qFormat/>
    <w:rsid w:val="0043453A"/>
    <w:pPr>
      <w:keepNext/>
      <w:keepLines/>
      <w:numPr>
        <w:numId w:val="11"/>
      </w:numPr>
      <w:spacing w:before="180" w:after="180"/>
      <w:outlineLvl w:val="0"/>
    </w:pPr>
    <w:rPr>
      <w:rFonts w:eastAsiaTheme="majorEastAsia" w:cstheme="majorBidi"/>
      <w:b/>
      <w:bCs/>
      <w:color w:val="008461"/>
      <w:sz w:val="30"/>
      <w:szCs w:val="28"/>
    </w:rPr>
  </w:style>
  <w:style w:type="paragraph" w:styleId="Heading2">
    <w:name w:val="heading 2"/>
    <w:basedOn w:val="Normal"/>
    <w:next w:val="Normal"/>
    <w:link w:val="Heading2Char"/>
    <w:uiPriority w:val="1"/>
    <w:unhideWhenUsed/>
    <w:qFormat/>
    <w:rsid w:val="0043453A"/>
    <w:pPr>
      <w:keepNext/>
      <w:keepLines/>
      <w:numPr>
        <w:ilvl w:val="1"/>
        <w:numId w:val="11"/>
      </w:numPr>
      <w:spacing w:before="120" w:after="120"/>
      <w:ind w:left="567" w:hanging="567"/>
      <w:outlineLvl w:val="1"/>
    </w:pPr>
    <w:rPr>
      <w:rFonts w:eastAsiaTheme="majorEastAsia" w:cstheme="majorBidi"/>
      <w:b/>
      <w:bCs/>
      <w:color w:val="213368"/>
      <w:szCs w:val="26"/>
    </w:rPr>
  </w:style>
  <w:style w:type="paragraph" w:styleId="Heading3">
    <w:name w:val="heading 3"/>
    <w:basedOn w:val="Normal"/>
    <w:next w:val="Normal"/>
    <w:link w:val="Heading3Char"/>
    <w:uiPriority w:val="1"/>
    <w:unhideWhenUsed/>
    <w:qFormat/>
    <w:rsid w:val="0043453A"/>
    <w:pPr>
      <w:keepNext/>
      <w:keepLines/>
      <w:numPr>
        <w:ilvl w:val="2"/>
        <w:numId w:val="11"/>
      </w:numPr>
      <w:spacing w:before="160" w:after="20"/>
      <w:outlineLvl w:val="2"/>
    </w:pPr>
    <w:rPr>
      <w:rFonts w:eastAsiaTheme="majorEastAsia" w:cstheme="majorBidi"/>
      <w:b/>
      <w:bCs/>
      <w:color w:val="000000"/>
    </w:rPr>
  </w:style>
  <w:style w:type="paragraph" w:styleId="Heading4">
    <w:name w:val="heading 4"/>
    <w:basedOn w:val="Normal"/>
    <w:next w:val="Normal"/>
    <w:link w:val="Heading4Char"/>
    <w:uiPriority w:val="9"/>
    <w:semiHidden/>
    <w:unhideWhenUsed/>
    <w:rsid w:val="0043453A"/>
    <w:pPr>
      <w:keepNext/>
      <w:keepLines/>
      <w:numPr>
        <w:ilvl w:val="2"/>
        <w:numId w:val="15"/>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rsid w:val="0043453A"/>
    <w:pPr>
      <w:keepNext/>
      <w:keepLines/>
      <w:numPr>
        <w:ilvl w:val="4"/>
        <w:numId w:val="1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rsid w:val="0043453A"/>
    <w:pPr>
      <w:keepNext/>
      <w:keepLines/>
      <w:numPr>
        <w:ilvl w:val="5"/>
        <w:numId w:val="1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rsid w:val="0043453A"/>
    <w:pPr>
      <w:keepNext/>
      <w:keepLines/>
      <w:numPr>
        <w:ilvl w:val="6"/>
        <w:numId w:val="1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rsid w:val="0043453A"/>
    <w:pPr>
      <w:keepNext/>
      <w:keepLines/>
      <w:numPr>
        <w:ilvl w:val="7"/>
        <w:numId w:val="1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rsid w:val="0043453A"/>
    <w:pPr>
      <w:keepNext/>
      <w:keepLines/>
      <w:numPr>
        <w:ilvl w:val="8"/>
        <w:numId w:val="1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rsid w:val="000179E0"/>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0179E0"/>
  </w:style>
  <w:style w:type="character" w:customStyle="1" w:styleId="CharBlue">
    <w:name w:val="CharBlue"/>
    <w:basedOn w:val="DefaultParagraphFont"/>
    <w:uiPriority w:val="3"/>
    <w:qFormat/>
    <w:rsid w:val="0043453A"/>
    <w:rPr>
      <w:color w:val="0000FF"/>
    </w:rPr>
  </w:style>
  <w:style w:type="character" w:customStyle="1" w:styleId="RedChar">
    <w:name w:val="RedChar"/>
    <w:basedOn w:val="DefaultParagraphFont"/>
    <w:uiPriority w:val="3"/>
    <w:qFormat/>
    <w:rsid w:val="0043453A"/>
    <w:rPr>
      <w:color w:val="FF0000"/>
    </w:rPr>
  </w:style>
  <w:style w:type="paragraph" w:customStyle="1" w:styleId="Box">
    <w:name w:val="Box"/>
    <w:basedOn w:val="Normal"/>
    <w:link w:val="BoxChar"/>
    <w:uiPriority w:val="4"/>
    <w:qFormat/>
    <w:rsid w:val="0043453A"/>
    <w:pPr>
      <w:pBdr>
        <w:top w:val="single" w:sz="4" w:space="1" w:color="3C1A56"/>
        <w:left w:val="single" w:sz="4" w:space="4" w:color="3C1A56"/>
        <w:bottom w:val="single" w:sz="4" w:space="1" w:color="3C1A56"/>
        <w:right w:val="single" w:sz="4" w:space="4" w:color="3C1A56"/>
      </w:pBdr>
    </w:pPr>
  </w:style>
  <w:style w:type="character" w:customStyle="1" w:styleId="BoxChar">
    <w:name w:val="Box Char"/>
    <w:basedOn w:val="DefaultParagraphFont"/>
    <w:link w:val="Box"/>
    <w:uiPriority w:val="4"/>
    <w:rsid w:val="0043453A"/>
  </w:style>
  <w:style w:type="paragraph" w:customStyle="1" w:styleId="Introduction">
    <w:name w:val="Introduction"/>
    <w:basedOn w:val="Normal"/>
    <w:next w:val="Normal"/>
    <w:link w:val="IntroductionChar"/>
    <w:uiPriority w:val="3"/>
    <w:rsid w:val="0043453A"/>
    <w:rPr>
      <w:b/>
      <w:sz w:val="20"/>
    </w:rPr>
  </w:style>
  <w:style w:type="character" w:customStyle="1" w:styleId="IntroductionChar">
    <w:name w:val="Introduction Char"/>
    <w:basedOn w:val="DefaultParagraphFont"/>
    <w:link w:val="Introduction"/>
    <w:uiPriority w:val="3"/>
    <w:rsid w:val="0043453A"/>
    <w:rPr>
      <w:rFonts w:asciiTheme="minorHAnsi" w:hAnsiTheme="minorHAnsi"/>
      <w:b/>
      <w:sz w:val="20"/>
    </w:rPr>
  </w:style>
  <w:style w:type="paragraph" w:customStyle="1" w:styleId="Yellow">
    <w:name w:val="Yellow"/>
    <w:basedOn w:val="Normal"/>
    <w:link w:val="YellowChar"/>
    <w:uiPriority w:val="3"/>
    <w:qFormat/>
    <w:rsid w:val="0043453A"/>
    <w:pPr>
      <w:shd w:val="clear" w:color="auto" w:fill="FFFF00"/>
    </w:pPr>
  </w:style>
  <w:style w:type="character" w:customStyle="1" w:styleId="QuoteChar">
    <w:name w:val="Quote Char"/>
    <w:basedOn w:val="DefaultParagraphFont"/>
    <w:uiPriority w:val="29"/>
    <w:rsid w:val="0043453A"/>
    <w:rPr>
      <w:i/>
      <w:iCs/>
      <w:color w:val="000000" w:themeColor="text1"/>
    </w:rPr>
  </w:style>
  <w:style w:type="character" w:customStyle="1" w:styleId="YellowChar">
    <w:name w:val="Yellow Char"/>
    <w:basedOn w:val="DefaultParagraphFont"/>
    <w:link w:val="Yellow"/>
    <w:uiPriority w:val="3"/>
    <w:rsid w:val="0043453A"/>
    <w:rPr>
      <w:shd w:val="clear" w:color="auto" w:fill="FFFF00"/>
    </w:rPr>
  </w:style>
  <w:style w:type="paragraph" w:customStyle="1" w:styleId="Green">
    <w:name w:val="Green"/>
    <w:basedOn w:val="Normal"/>
    <w:link w:val="GreenChar"/>
    <w:uiPriority w:val="3"/>
    <w:qFormat/>
    <w:rsid w:val="0043453A"/>
    <w:rPr>
      <w:color w:val="008000"/>
    </w:rPr>
  </w:style>
  <w:style w:type="character" w:customStyle="1" w:styleId="GreenChar">
    <w:name w:val="Green Char"/>
    <w:basedOn w:val="DefaultParagraphFont"/>
    <w:link w:val="Green"/>
    <w:uiPriority w:val="3"/>
    <w:rsid w:val="0043453A"/>
    <w:rPr>
      <w:color w:val="008000"/>
    </w:rPr>
  </w:style>
  <w:style w:type="paragraph" w:styleId="ListParagraph">
    <w:name w:val="List Paragraph"/>
    <w:basedOn w:val="Normal"/>
    <w:link w:val="ListParagraphChar"/>
    <w:uiPriority w:val="34"/>
    <w:rsid w:val="0043453A"/>
    <w:pPr>
      <w:spacing w:after="120"/>
      <w:ind w:left="720" w:hanging="567"/>
    </w:pPr>
  </w:style>
  <w:style w:type="character" w:customStyle="1" w:styleId="ListParagraphChar">
    <w:name w:val="List Paragraph Char"/>
    <w:basedOn w:val="DefaultParagraphFont"/>
    <w:link w:val="ListParagraph"/>
    <w:uiPriority w:val="34"/>
    <w:rsid w:val="0043453A"/>
  </w:style>
  <w:style w:type="paragraph" w:styleId="PlainText">
    <w:name w:val="Plain Text"/>
    <w:basedOn w:val="Normal"/>
    <w:link w:val="PlainTextChar"/>
    <w:uiPriority w:val="99"/>
    <w:semiHidden/>
    <w:unhideWhenUsed/>
    <w:rsid w:val="0043453A"/>
    <w:rPr>
      <w:rFonts w:ascii="Consolas" w:hAnsi="Consolas" w:cs="Consolas"/>
      <w:szCs w:val="21"/>
    </w:rPr>
  </w:style>
  <w:style w:type="character" w:customStyle="1" w:styleId="PlainTextChar">
    <w:name w:val="Plain Text Char"/>
    <w:basedOn w:val="DefaultParagraphFont"/>
    <w:link w:val="PlainText"/>
    <w:uiPriority w:val="99"/>
    <w:semiHidden/>
    <w:rsid w:val="0043453A"/>
    <w:rPr>
      <w:rFonts w:ascii="Consolas" w:hAnsi="Consolas" w:cs="Consolas"/>
      <w:szCs w:val="21"/>
    </w:rPr>
  </w:style>
  <w:style w:type="paragraph" w:styleId="BodyText">
    <w:name w:val="Body Text"/>
    <w:basedOn w:val="Normal"/>
    <w:link w:val="BodyTextChar"/>
    <w:uiPriority w:val="99"/>
    <w:semiHidden/>
    <w:unhideWhenUsed/>
    <w:rsid w:val="0043453A"/>
    <w:pPr>
      <w:spacing w:after="120"/>
    </w:pPr>
  </w:style>
  <w:style w:type="character" w:customStyle="1" w:styleId="BodyTextChar">
    <w:name w:val="Body Text Char"/>
    <w:basedOn w:val="DefaultParagraphFont"/>
    <w:link w:val="BodyText"/>
    <w:uiPriority w:val="99"/>
    <w:semiHidden/>
    <w:rsid w:val="0043453A"/>
  </w:style>
  <w:style w:type="character" w:styleId="FollowedHyperlink">
    <w:name w:val="FollowedHyperlink"/>
    <w:basedOn w:val="DefaultParagraphFont"/>
    <w:uiPriority w:val="99"/>
    <w:semiHidden/>
    <w:unhideWhenUsed/>
    <w:rsid w:val="0043453A"/>
    <w:rPr>
      <w:color w:val="800080"/>
      <w:u w:val="dotted"/>
    </w:rPr>
  </w:style>
  <w:style w:type="character" w:styleId="Hyperlink">
    <w:name w:val="Hyperlink"/>
    <w:basedOn w:val="DefaultParagraphFont"/>
    <w:uiPriority w:val="99"/>
    <w:unhideWhenUsed/>
    <w:rsid w:val="0043453A"/>
    <w:rPr>
      <w:color w:val="0000FF"/>
      <w:u w:val="none"/>
    </w:rPr>
  </w:style>
  <w:style w:type="paragraph" w:styleId="Quote">
    <w:name w:val="Quote"/>
    <w:basedOn w:val="Normal"/>
    <w:link w:val="QuoteChar1"/>
    <w:uiPriority w:val="29"/>
    <w:rsid w:val="0043453A"/>
    <w:pPr>
      <w:ind w:left="357" w:right="357"/>
    </w:pPr>
    <w:rPr>
      <w:i/>
      <w:iCs/>
    </w:rPr>
  </w:style>
  <w:style w:type="character" w:customStyle="1" w:styleId="QuoteChar1">
    <w:name w:val="Quote Char1"/>
    <w:basedOn w:val="DefaultParagraphFont"/>
    <w:link w:val="Quote"/>
    <w:uiPriority w:val="29"/>
    <w:rsid w:val="0043453A"/>
    <w:rPr>
      <w:i/>
      <w:iCs/>
    </w:rPr>
  </w:style>
  <w:style w:type="character" w:customStyle="1" w:styleId="Heading1Char">
    <w:name w:val="Heading 1 Char"/>
    <w:basedOn w:val="DefaultParagraphFont"/>
    <w:link w:val="Heading1"/>
    <w:uiPriority w:val="1"/>
    <w:rsid w:val="0043453A"/>
    <w:rPr>
      <w:rFonts w:asciiTheme="minorHAnsi" w:eastAsiaTheme="majorEastAsia" w:hAnsiTheme="minorHAnsi" w:cstheme="majorBidi"/>
      <w:b/>
      <w:bCs/>
      <w:color w:val="008461"/>
      <w:sz w:val="30"/>
      <w:szCs w:val="28"/>
      <w:lang w:val="en-US" w:eastAsia="zh-CN"/>
    </w:rPr>
  </w:style>
  <w:style w:type="character" w:customStyle="1" w:styleId="Heading2Char">
    <w:name w:val="Heading 2 Char"/>
    <w:basedOn w:val="DefaultParagraphFont"/>
    <w:link w:val="Heading2"/>
    <w:uiPriority w:val="1"/>
    <w:rsid w:val="0043453A"/>
    <w:rPr>
      <w:rFonts w:asciiTheme="minorHAnsi" w:eastAsiaTheme="majorEastAsia" w:hAnsiTheme="minorHAnsi" w:cstheme="majorBidi"/>
      <w:b/>
      <w:bCs/>
      <w:color w:val="213368"/>
      <w:sz w:val="24"/>
      <w:szCs w:val="26"/>
      <w:lang w:val="en-US" w:eastAsia="zh-CN"/>
    </w:rPr>
  </w:style>
  <w:style w:type="character" w:customStyle="1" w:styleId="Heading3Char">
    <w:name w:val="Heading 3 Char"/>
    <w:basedOn w:val="DefaultParagraphFont"/>
    <w:link w:val="Heading3"/>
    <w:uiPriority w:val="1"/>
    <w:rsid w:val="0043453A"/>
    <w:rPr>
      <w:rFonts w:asciiTheme="minorHAnsi" w:eastAsiaTheme="majorEastAsia" w:hAnsiTheme="minorHAnsi" w:cstheme="majorBidi"/>
      <w:b/>
      <w:bCs/>
      <w:color w:val="000000"/>
      <w:sz w:val="24"/>
      <w:szCs w:val="24"/>
      <w:lang w:val="en-US" w:eastAsia="zh-CN"/>
    </w:rPr>
  </w:style>
  <w:style w:type="paragraph" w:styleId="Title">
    <w:name w:val="Title"/>
    <w:basedOn w:val="Normal"/>
    <w:next w:val="Introduction"/>
    <w:link w:val="TitleChar"/>
    <w:qFormat/>
    <w:rsid w:val="0043453A"/>
    <w:pPr>
      <w:keepNext/>
      <w:keepLines/>
      <w:spacing w:after="360"/>
      <w:contextualSpacing/>
      <w:jc w:val="center"/>
    </w:pPr>
    <w:rPr>
      <w:rFonts w:eastAsiaTheme="majorEastAsia" w:cstheme="majorBidi"/>
      <w:b/>
      <w:color w:val="000000"/>
      <w:spacing w:val="5"/>
      <w:kern w:val="28"/>
      <w:sz w:val="36"/>
      <w:szCs w:val="52"/>
    </w:rPr>
  </w:style>
  <w:style w:type="character" w:customStyle="1" w:styleId="TitleChar">
    <w:name w:val="Title Char"/>
    <w:basedOn w:val="DefaultParagraphFont"/>
    <w:link w:val="Title"/>
    <w:rsid w:val="0043453A"/>
    <w:rPr>
      <w:rFonts w:eastAsiaTheme="majorEastAsia" w:cstheme="majorBidi"/>
      <w:b/>
      <w:color w:val="000000"/>
      <w:spacing w:val="5"/>
      <w:kern w:val="28"/>
      <w:sz w:val="36"/>
      <w:szCs w:val="52"/>
    </w:rPr>
  </w:style>
  <w:style w:type="paragraph" w:styleId="BalloonText">
    <w:name w:val="Balloon Text"/>
    <w:basedOn w:val="Normal"/>
    <w:link w:val="BalloonTextChar"/>
    <w:uiPriority w:val="99"/>
    <w:semiHidden/>
    <w:unhideWhenUsed/>
    <w:rsid w:val="0043453A"/>
    <w:rPr>
      <w:rFonts w:ascii="Tahoma" w:hAnsi="Tahoma" w:cs="Tahoma"/>
      <w:sz w:val="16"/>
      <w:szCs w:val="16"/>
    </w:rPr>
  </w:style>
  <w:style w:type="character" w:customStyle="1" w:styleId="BalloonTextChar">
    <w:name w:val="Balloon Text Char"/>
    <w:basedOn w:val="DefaultParagraphFont"/>
    <w:link w:val="BalloonText"/>
    <w:uiPriority w:val="99"/>
    <w:semiHidden/>
    <w:rsid w:val="0043453A"/>
    <w:rPr>
      <w:rFonts w:ascii="Tahoma" w:hAnsi="Tahoma" w:cs="Tahoma"/>
      <w:sz w:val="16"/>
      <w:szCs w:val="16"/>
    </w:rPr>
  </w:style>
  <w:style w:type="paragraph" w:styleId="Bibliography">
    <w:name w:val="Bibliography"/>
    <w:basedOn w:val="Normal"/>
    <w:next w:val="Normal"/>
    <w:uiPriority w:val="37"/>
    <w:unhideWhenUsed/>
    <w:rsid w:val="0043453A"/>
    <w:pPr>
      <w:tabs>
        <w:tab w:val="left" w:pos="380"/>
        <w:tab w:val="left" w:pos="500"/>
      </w:tabs>
      <w:spacing w:after="240"/>
    </w:pPr>
  </w:style>
  <w:style w:type="paragraph" w:styleId="BlockText">
    <w:name w:val="Block Text"/>
    <w:basedOn w:val="Normal"/>
    <w:uiPriority w:val="99"/>
    <w:semiHidden/>
    <w:unhideWhenUsed/>
    <w:rsid w:val="0043453A"/>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i/>
      <w:iCs/>
      <w:color w:val="4F81BD" w:themeColor="accent1"/>
    </w:rPr>
  </w:style>
  <w:style w:type="paragraph" w:styleId="BodyText2">
    <w:name w:val="Body Text 2"/>
    <w:basedOn w:val="Normal"/>
    <w:link w:val="BodyText2Char"/>
    <w:uiPriority w:val="99"/>
    <w:semiHidden/>
    <w:unhideWhenUsed/>
    <w:rsid w:val="0043453A"/>
    <w:pPr>
      <w:spacing w:after="120" w:line="480" w:lineRule="auto"/>
    </w:pPr>
  </w:style>
  <w:style w:type="character" w:customStyle="1" w:styleId="BodyText2Char">
    <w:name w:val="Body Text 2 Char"/>
    <w:basedOn w:val="DefaultParagraphFont"/>
    <w:link w:val="BodyText2"/>
    <w:uiPriority w:val="99"/>
    <w:semiHidden/>
    <w:rsid w:val="0043453A"/>
  </w:style>
  <w:style w:type="paragraph" w:styleId="BodyText3">
    <w:name w:val="Body Text 3"/>
    <w:basedOn w:val="Normal"/>
    <w:link w:val="BodyText3Char"/>
    <w:uiPriority w:val="99"/>
    <w:semiHidden/>
    <w:unhideWhenUsed/>
    <w:rsid w:val="0043453A"/>
    <w:pPr>
      <w:spacing w:after="120"/>
    </w:pPr>
    <w:rPr>
      <w:sz w:val="16"/>
      <w:szCs w:val="16"/>
    </w:rPr>
  </w:style>
  <w:style w:type="character" w:customStyle="1" w:styleId="BodyText3Char">
    <w:name w:val="Body Text 3 Char"/>
    <w:basedOn w:val="DefaultParagraphFont"/>
    <w:link w:val="BodyText3"/>
    <w:uiPriority w:val="99"/>
    <w:semiHidden/>
    <w:rsid w:val="0043453A"/>
    <w:rPr>
      <w:sz w:val="16"/>
      <w:szCs w:val="16"/>
    </w:rPr>
  </w:style>
  <w:style w:type="paragraph" w:styleId="BodyTextFirstIndent">
    <w:name w:val="Body Text First Indent"/>
    <w:basedOn w:val="BodyText"/>
    <w:link w:val="BodyTextFirstIndentChar"/>
    <w:uiPriority w:val="99"/>
    <w:semiHidden/>
    <w:unhideWhenUsed/>
    <w:rsid w:val="0043453A"/>
    <w:pPr>
      <w:spacing w:after="0"/>
      <w:ind w:firstLine="360"/>
    </w:pPr>
  </w:style>
  <w:style w:type="character" w:customStyle="1" w:styleId="BodyTextFirstIndentChar">
    <w:name w:val="Body Text First Indent Char"/>
    <w:basedOn w:val="BodyTextChar1"/>
    <w:link w:val="BodyTextFirstIndent"/>
    <w:uiPriority w:val="99"/>
    <w:semiHidden/>
    <w:rsid w:val="0043453A"/>
  </w:style>
  <w:style w:type="paragraph" w:styleId="BodyTextIndent">
    <w:name w:val="Body Text Indent"/>
    <w:basedOn w:val="Normal"/>
    <w:link w:val="BodyTextIndentChar"/>
    <w:uiPriority w:val="99"/>
    <w:semiHidden/>
    <w:unhideWhenUsed/>
    <w:rsid w:val="0043453A"/>
    <w:pPr>
      <w:spacing w:after="120"/>
      <w:ind w:left="283"/>
    </w:pPr>
  </w:style>
  <w:style w:type="character" w:customStyle="1" w:styleId="BodyTextIndentChar">
    <w:name w:val="Body Text Indent Char"/>
    <w:basedOn w:val="DefaultParagraphFont"/>
    <w:link w:val="BodyTextIndent"/>
    <w:uiPriority w:val="99"/>
    <w:semiHidden/>
    <w:rsid w:val="0043453A"/>
  </w:style>
  <w:style w:type="paragraph" w:styleId="BodyTextFirstIndent2">
    <w:name w:val="Body Text First Indent 2"/>
    <w:basedOn w:val="BodyTextIndent"/>
    <w:link w:val="BodyTextFirstIndent2Char"/>
    <w:uiPriority w:val="99"/>
    <w:semiHidden/>
    <w:unhideWhenUsed/>
    <w:rsid w:val="0043453A"/>
    <w:pPr>
      <w:spacing w:after="0"/>
      <w:ind w:left="360" w:firstLine="360"/>
    </w:pPr>
  </w:style>
  <w:style w:type="character" w:customStyle="1" w:styleId="BodyTextFirstIndent2Char">
    <w:name w:val="Body Text First Indent 2 Char"/>
    <w:basedOn w:val="BodyTextIndentChar"/>
    <w:link w:val="BodyTextFirstIndent2"/>
    <w:uiPriority w:val="99"/>
    <w:semiHidden/>
    <w:rsid w:val="0043453A"/>
  </w:style>
  <w:style w:type="paragraph" w:styleId="BodyTextIndent2">
    <w:name w:val="Body Text Indent 2"/>
    <w:basedOn w:val="Normal"/>
    <w:link w:val="BodyTextIndent2Char"/>
    <w:uiPriority w:val="99"/>
    <w:semiHidden/>
    <w:unhideWhenUsed/>
    <w:rsid w:val="0043453A"/>
    <w:pPr>
      <w:spacing w:after="120" w:line="480" w:lineRule="auto"/>
      <w:ind w:left="283"/>
    </w:pPr>
  </w:style>
  <w:style w:type="character" w:customStyle="1" w:styleId="BodyTextIndent2Char">
    <w:name w:val="Body Text Indent 2 Char"/>
    <w:basedOn w:val="DefaultParagraphFont"/>
    <w:link w:val="BodyTextIndent2"/>
    <w:uiPriority w:val="99"/>
    <w:semiHidden/>
    <w:rsid w:val="0043453A"/>
  </w:style>
  <w:style w:type="paragraph" w:styleId="BodyTextIndent3">
    <w:name w:val="Body Text Indent 3"/>
    <w:basedOn w:val="Normal"/>
    <w:link w:val="BodyTextIndent3Char"/>
    <w:uiPriority w:val="99"/>
    <w:semiHidden/>
    <w:unhideWhenUsed/>
    <w:rsid w:val="0043453A"/>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3453A"/>
    <w:rPr>
      <w:sz w:val="16"/>
      <w:szCs w:val="16"/>
    </w:rPr>
  </w:style>
  <w:style w:type="character" w:styleId="BookTitle">
    <w:name w:val="Book Title"/>
    <w:basedOn w:val="DefaultParagraphFont"/>
    <w:uiPriority w:val="33"/>
    <w:rsid w:val="0043453A"/>
    <w:rPr>
      <w:b/>
      <w:bCs/>
      <w:smallCaps/>
      <w:spacing w:val="5"/>
    </w:rPr>
  </w:style>
  <w:style w:type="paragraph" w:styleId="Caption">
    <w:name w:val="caption"/>
    <w:basedOn w:val="Normal"/>
    <w:next w:val="Normal"/>
    <w:uiPriority w:val="35"/>
    <w:unhideWhenUsed/>
    <w:qFormat/>
    <w:rsid w:val="0043453A"/>
    <w:pPr>
      <w:spacing w:after="200"/>
    </w:pPr>
    <w:rPr>
      <w:b/>
      <w:bCs/>
      <w:color w:val="4F81BD" w:themeColor="accent1"/>
      <w:sz w:val="18"/>
      <w:szCs w:val="18"/>
    </w:rPr>
  </w:style>
  <w:style w:type="paragraph" w:styleId="Closing">
    <w:name w:val="Closing"/>
    <w:basedOn w:val="Normal"/>
    <w:link w:val="ClosingChar"/>
    <w:uiPriority w:val="99"/>
    <w:semiHidden/>
    <w:unhideWhenUsed/>
    <w:rsid w:val="0043453A"/>
    <w:pPr>
      <w:ind w:left="4252"/>
    </w:pPr>
  </w:style>
  <w:style w:type="character" w:customStyle="1" w:styleId="ClosingChar">
    <w:name w:val="Closing Char"/>
    <w:basedOn w:val="DefaultParagraphFont"/>
    <w:link w:val="Closing"/>
    <w:uiPriority w:val="99"/>
    <w:semiHidden/>
    <w:rsid w:val="0043453A"/>
  </w:style>
  <w:style w:type="character" w:styleId="CommentReference">
    <w:name w:val="annotation reference"/>
    <w:basedOn w:val="DefaultParagraphFont"/>
    <w:uiPriority w:val="99"/>
    <w:semiHidden/>
    <w:unhideWhenUsed/>
    <w:rsid w:val="0043453A"/>
    <w:rPr>
      <w:sz w:val="16"/>
      <w:szCs w:val="16"/>
    </w:rPr>
  </w:style>
  <w:style w:type="paragraph" w:styleId="CommentText">
    <w:name w:val="annotation text"/>
    <w:basedOn w:val="Normal"/>
    <w:link w:val="CommentTextChar"/>
    <w:uiPriority w:val="99"/>
    <w:unhideWhenUsed/>
    <w:rsid w:val="0043453A"/>
    <w:rPr>
      <w:sz w:val="20"/>
      <w:szCs w:val="20"/>
    </w:rPr>
  </w:style>
  <w:style w:type="character" w:customStyle="1" w:styleId="CommentTextChar">
    <w:name w:val="Comment Text Char"/>
    <w:basedOn w:val="DefaultParagraphFont"/>
    <w:link w:val="CommentText"/>
    <w:uiPriority w:val="99"/>
    <w:rsid w:val="0043453A"/>
    <w:rPr>
      <w:sz w:val="20"/>
      <w:szCs w:val="20"/>
    </w:rPr>
  </w:style>
  <w:style w:type="paragraph" w:styleId="CommentSubject">
    <w:name w:val="annotation subject"/>
    <w:basedOn w:val="CommentText"/>
    <w:next w:val="CommentText"/>
    <w:link w:val="CommentSubjectChar"/>
    <w:uiPriority w:val="99"/>
    <w:semiHidden/>
    <w:unhideWhenUsed/>
    <w:rsid w:val="0043453A"/>
    <w:rPr>
      <w:b/>
      <w:bCs/>
    </w:rPr>
  </w:style>
  <w:style w:type="character" w:customStyle="1" w:styleId="CommentSubjectChar">
    <w:name w:val="Comment Subject Char"/>
    <w:basedOn w:val="CommentTextChar"/>
    <w:link w:val="CommentSubject"/>
    <w:uiPriority w:val="99"/>
    <w:semiHidden/>
    <w:rsid w:val="0043453A"/>
    <w:rPr>
      <w:b/>
      <w:bCs/>
      <w:sz w:val="20"/>
      <w:szCs w:val="20"/>
    </w:rPr>
  </w:style>
  <w:style w:type="paragraph" w:styleId="Date">
    <w:name w:val="Date"/>
    <w:basedOn w:val="Normal"/>
    <w:next w:val="Normal"/>
    <w:link w:val="DateChar"/>
    <w:uiPriority w:val="99"/>
    <w:semiHidden/>
    <w:unhideWhenUsed/>
    <w:rsid w:val="0043453A"/>
  </w:style>
  <w:style w:type="character" w:customStyle="1" w:styleId="DateChar">
    <w:name w:val="Date Char"/>
    <w:basedOn w:val="DefaultParagraphFont"/>
    <w:link w:val="Date"/>
    <w:uiPriority w:val="99"/>
    <w:semiHidden/>
    <w:rsid w:val="0043453A"/>
  </w:style>
  <w:style w:type="paragraph" w:styleId="DocumentMap">
    <w:name w:val="Document Map"/>
    <w:basedOn w:val="Normal"/>
    <w:link w:val="DocumentMapChar"/>
    <w:uiPriority w:val="99"/>
    <w:semiHidden/>
    <w:unhideWhenUsed/>
    <w:rsid w:val="0043453A"/>
    <w:rPr>
      <w:rFonts w:ascii="Tahoma" w:hAnsi="Tahoma" w:cs="Tahoma"/>
      <w:sz w:val="16"/>
      <w:szCs w:val="16"/>
    </w:rPr>
  </w:style>
  <w:style w:type="character" w:customStyle="1" w:styleId="DocumentMapChar">
    <w:name w:val="Document Map Char"/>
    <w:basedOn w:val="DefaultParagraphFont"/>
    <w:link w:val="DocumentMap"/>
    <w:uiPriority w:val="99"/>
    <w:semiHidden/>
    <w:rsid w:val="0043453A"/>
    <w:rPr>
      <w:rFonts w:ascii="Tahoma" w:hAnsi="Tahoma" w:cs="Tahoma"/>
      <w:sz w:val="16"/>
      <w:szCs w:val="16"/>
    </w:rPr>
  </w:style>
  <w:style w:type="paragraph" w:styleId="E-mailSignature">
    <w:name w:val="E-mail Signature"/>
    <w:basedOn w:val="Normal"/>
    <w:link w:val="E-mailSignatureChar"/>
    <w:uiPriority w:val="99"/>
    <w:semiHidden/>
    <w:unhideWhenUsed/>
    <w:rsid w:val="0043453A"/>
  </w:style>
  <w:style w:type="character" w:customStyle="1" w:styleId="E-mailSignatureChar">
    <w:name w:val="E-mail Signature Char"/>
    <w:basedOn w:val="DefaultParagraphFont"/>
    <w:link w:val="E-mailSignature"/>
    <w:uiPriority w:val="99"/>
    <w:semiHidden/>
    <w:rsid w:val="0043453A"/>
  </w:style>
  <w:style w:type="character" w:styleId="Emphasis">
    <w:name w:val="Emphasis"/>
    <w:basedOn w:val="DefaultParagraphFont"/>
    <w:uiPriority w:val="20"/>
    <w:rsid w:val="0043453A"/>
    <w:rPr>
      <w:i/>
      <w:iCs/>
    </w:rPr>
  </w:style>
  <w:style w:type="character" w:styleId="EndnoteReference">
    <w:name w:val="endnote reference"/>
    <w:basedOn w:val="DefaultParagraphFont"/>
    <w:uiPriority w:val="99"/>
    <w:semiHidden/>
    <w:unhideWhenUsed/>
    <w:rsid w:val="0043453A"/>
    <w:rPr>
      <w:vertAlign w:val="superscript"/>
    </w:rPr>
  </w:style>
  <w:style w:type="paragraph" w:styleId="EndnoteText">
    <w:name w:val="endnote text"/>
    <w:basedOn w:val="Normal"/>
    <w:link w:val="EndnoteTextChar"/>
    <w:uiPriority w:val="99"/>
    <w:semiHidden/>
    <w:unhideWhenUsed/>
    <w:rsid w:val="0043453A"/>
    <w:rPr>
      <w:sz w:val="20"/>
      <w:szCs w:val="20"/>
    </w:rPr>
  </w:style>
  <w:style w:type="character" w:customStyle="1" w:styleId="EndnoteTextChar">
    <w:name w:val="Endnote Text Char"/>
    <w:basedOn w:val="DefaultParagraphFont"/>
    <w:link w:val="EndnoteText"/>
    <w:uiPriority w:val="99"/>
    <w:semiHidden/>
    <w:rsid w:val="0043453A"/>
    <w:rPr>
      <w:sz w:val="20"/>
      <w:szCs w:val="20"/>
    </w:rPr>
  </w:style>
  <w:style w:type="paragraph" w:styleId="EnvelopeAddress">
    <w:name w:val="envelope address"/>
    <w:basedOn w:val="Normal"/>
    <w:uiPriority w:val="99"/>
    <w:semiHidden/>
    <w:unhideWhenUsed/>
    <w:rsid w:val="0043453A"/>
    <w:pPr>
      <w:framePr w:w="7920" w:h="1980" w:hRule="exact" w:hSpace="180" w:wrap="auto" w:hAnchor="page" w:xAlign="center" w:yAlign="bottom"/>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43453A"/>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43453A"/>
    <w:pPr>
      <w:tabs>
        <w:tab w:val="center" w:pos="4513"/>
        <w:tab w:val="right" w:pos="9026"/>
      </w:tabs>
      <w:spacing w:line="276" w:lineRule="auto"/>
      <w:jc w:val="center"/>
    </w:pPr>
    <w:rPr>
      <w:sz w:val="14"/>
      <w:szCs w:val="14"/>
    </w:rPr>
  </w:style>
  <w:style w:type="character" w:customStyle="1" w:styleId="FooterChar">
    <w:name w:val="Footer Char"/>
    <w:basedOn w:val="DefaultParagraphFont"/>
    <w:link w:val="Footer"/>
    <w:uiPriority w:val="99"/>
    <w:rsid w:val="0043453A"/>
    <w:rPr>
      <w:sz w:val="14"/>
      <w:szCs w:val="14"/>
    </w:rPr>
  </w:style>
  <w:style w:type="character" w:styleId="FootnoteReference">
    <w:name w:val="footnote reference"/>
    <w:basedOn w:val="DefaultParagraphFont"/>
    <w:uiPriority w:val="99"/>
    <w:semiHidden/>
    <w:unhideWhenUsed/>
    <w:rsid w:val="0043453A"/>
    <w:rPr>
      <w:vertAlign w:val="superscript"/>
    </w:rPr>
  </w:style>
  <w:style w:type="paragraph" w:styleId="FootnoteText">
    <w:name w:val="footnote text"/>
    <w:basedOn w:val="Normal"/>
    <w:link w:val="FootnoteTextChar"/>
    <w:uiPriority w:val="99"/>
    <w:semiHidden/>
    <w:unhideWhenUsed/>
    <w:rsid w:val="0043453A"/>
    <w:rPr>
      <w:sz w:val="20"/>
      <w:szCs w:val="20"/>
    </w:rPr>
  </w:style>
  <w:style w:type="character" w:customStyle="1" w:styleId="FootnoteTextChar">
    <w:name w:val="Footnote Text Char"/>
    <w:basedOn w:val="DefaultParagraphFont"/>
    <w:link w:val="FootnoteText"/>
    <w:uiPriority w:val="99"/>
    <w:semiHidden/>
    <w:rsid w:val="0043453A"/>
    <w:rPr>
      <w:sz w:val="20"/>
      <w:szCs w:val="20"/>
    </w:rPr>
  </w:style>
  <w:style w:type="paragraph" w:styleId="Header">
    <w:name w:val="header"/>
    <w:aliases w:val="Customisable document title"/>
    <w:basedOn w:val="Normal"/>
    <w:link w:val="HeaderChar"/>
    <w:uiPriority w:val="99"/>
    <w:unhideWhenUsed/>
    <w:rsid w:val="0043453A"/>
    <w:pPr>
      <w:tabs>
        <w:tab w:val="center" w:pos="4513"/>
        <w:tab w:val="right" w:pos="9026"/>
      </w:tabs>
    </w:pPr>
  </w:style>
  <w:style w:type="character" w:customStyle="1" w:styleId="HeaderChar">
    <w:name w:val="Header Char"/>
    <w:aliases w:val="Customisable document title Char"/>
    <w:basedOn w:val="DefaultParagraphFont"/>
    <w:link w:val="Header"/>
    <w:uiPriority w:val="99"/>
    <w:rsid w:val="0043453A"/>
  </w:style>
  <w:style w:type="character" w:customStyle="1" w:styleId="Heading4Char">
    <w:name w:val="Heading 4 Char"/>
    <w:basedOn w:val="DefaultParagraphFont"/>
    <w:link w:val="Heading4"/>
    <w:uiPriority w:val="9"/>
    <w:semiHidden/>
    <w:rsid w:val="0043453A"/>
    <w:rPr>
      <w:rFonts w:asciiTheme="majorHAnsi" w:eastAsiaTheme="majorEastAsia" w:hAnsiTheme="majorHAnsi" w:cstheme="majorBidi"/>
      <w:b/>
      <w:bCs/>
      <w:i/>
      <w:iCs/>
      <w:color w:val="4F81BD" w:themeColor="accent1"/>
      <w:sz w:val="24"/>
      <w:szCs w:val="24"/>
      <w:lang w:val="en-US" w:eastAsia="zh-CN"/>
    </w:rPr>
  </w:style>
  <w:style w:type="character" w:customStyle="1" w:styleId="Heading5Char">
    <w:name w:val="Heading 5 Char"/>
    <w:basedOn w:val="DefaultParagraphFont"/>
    <w:link w:val="Heading5"/>
    <w:uiPriority w:val="9"/>
    <w:semiHidden/>
    <w:rsid w:val="0043453A"/>
    <w:rPr>
      <w:rFonts w:asciiTheme="majorHAnsi" w:eastAsiaTheme="majorEastAsia" w:hAnsiTheme="majorHAnsi" w:cstheme="majorBidi"/>
      <w:color w:val="243F60" w:themeColor="accent1" w:themeShade="7F"/>
      <w:sz w:val="24"/>
      <w:szCs w:val="24"/>
      <w:lang w:val="en-US" w:eastAsia="zh-CN"/>
    </w:rPr>
  </w:style>
  <w:style w:type="character" w:customStyle="1" w:styleId="Heading6Char">
    <w:name w:val="Heading 6 Char"/>
    <w:basedOn w:val="DefaultParagraphFont"/>
    <w:link w:val="Heading6"/>
    <w:uiPriority w:val="9"/>
    <w:semiHidden/>
    <w:rsid w:val="0043453A"/>
    <w:rPr>
      <w:rFonts w:asciiTheme="majorHAnsi" w:eastAsiaTheme="majorEastAsia" w:hAnsiTheme="majorHAnsi" w:cstheme="majorBidi"/>
      <w:i/>
      <w:iCs/>
      <w:color w:val="243F60" w:themeColor="accent1" w:themeShade="7F"/>
      <w:sz w:val="24"/>
      <w:szCs w:val="24"/>
      <w:lang w:val="en-US" w:eastAsia="zh-CN"/>
    </w:rPr>
  </w:style>
  <w:style w:type="character" w:customStyle="1" w:styleId="Heading7Char">
    <w:name w:val="Heading 7 Char"/>
    <w:basedOn w:val="DefaultParagraphFont"/>
    <w:link w:val="Heading7"/>
    <w:uiPriority w:val="9"/>
    <w:semiHidden/>
    <w:rsid w:val="0043453A"/>
    <w:rPr>
      <w:rFonts w:asciiTheme="majorHAnsi" w:eastAsiaTheme="majorEastAsia" w:hAnsiTheme="majorHAnsi" w:cstheme="majorBidi"/>
      <w:i/>
      <w:iCs/>
      <w:color w:val="404040" w:themeColor="text1" w:themeTint="BF"/>
      <w:sz w:val="24"/>
      <w:szCs w:val="24"/>
      <w:lang w:val="en-US" w:eastAsia="zh-CN"/>
    </w:rPr>
  </w:style>
  <w:style w:type="character" w:customStyle="1" w:styleId="Heading8Char">
    <w:name w:val="Heading 8 Char"/>
    <w:basedOn w:val="DefaultParagraphFont"/>
    <w:link w:val="Heading8"/>
    <w:uiPriority w:val="9"/>
    <w:semiHidden/>
    <w:rsid w:val="0043453A"/>
    <w:rPr>
      <w:rFonts w:asciiTheme="majorHAnsi" w:eastAsiaTheme="majorEastAsia" w:hAnsiTheme="majorHAnsi" w:cstheme="majorBidi"/>
      <w:color w:val="404040" w:themeColor="text1" w:themeTint="BF"/>
      <w:sz w:val="20"/>
      <w:szCs w:val="20"/>
      <w:lang w:val="en-US" w:eastAsia="zh-CN"/>
    </w:rPr>
  </w:style>
  <w:style w:type="character" w:customStyle="1" w:styleId="Heading9Char">
    <w:name w:val="Heading 9 Char"/>
    <w:basedOn w:val="DefaultParagraphFont"/>
    <w:link w:val="Heading9"/>
    <w:uiPriority w:val="9"/>
    <w:semiHidden/>
    <w:rsid w:val="0043453A"/>
    <w:rPr>
      <w:rFonts w:asciiTheme="majorHAnsi" w:eastAsiaTheme="majorEastAsia" w:hAnsiTheme="majorHAnsi" w:cstheme="majorBidi"/>
      <w:i/>
      <w:iCs/>
      <w:color w:val="404040" w:themeColor="text1" w:themeTint="BF"/>
      <w:sz w:val="20"/>
      <w:szCs w:val="20"/>
      <w:lang w:val="en-US" w:eastAsia="zh-CN"/>
    </w:rPr>
  </w:style>
  <w:style w:type="character" w:styleId="HTMLAcronym">
    <w:name w:val="HTML Acronym"/>
    <w:basedOn w:val="DefaultParagraphFont"/>
    <w:uiPriority w:val="99"/>
    <w:semiHidden/>
    <w:unhideWhenUsed/>
    <w:rsid w:val="0043453A"/>
  </w:style>
  <w:style w:type="paragraph" w:styleId="HTMLAddress">
    <w:name w:val="HTML Address"/>
    <w:basedOn w:val="Normal"/>
    <w:link w:val="HTMLAddressChar"/>
    <w:uiPriority w:val="99"/>
    <w:semiHidden/>
    <w:unhideWhenUsed/>
    <w:rsid w:val="0043453A"/>
    <w:rPr>
      <w:i/>
      <w:iCs/>
    </w:rPr>
  </w:style>
  <w:style w:type="character" w:customStyle="1" w:styleId="HTMLAddressChar">
    <w:name w:val="HTML Address Char"/>
    <w:basedOn w:val="DefaultParagraphFont"/>
    <w:link w:val="HTMLAddress"/>
    <w:uiPriority w:val="99"/>
    <w:semiHidden/>
    <w:rsid w:val="0043453A"/>
    <w:rPr>
      <w:i/>
      <w:iCs/>
    </w:rPr>
  </w:style>
  <w:style w:type="character" w:styleId="HTMLCite">
    <w:name w:val="HTML Cite"/>
    <w:basedOn w:val="DefaultParagraphFont"/>
    <w:uiPriority w:val="99"/>
    <w:semiHidden/>
    <w:unhideWhenUsed/>
    <w:rsid w:val="0043453A"/>
    <w:rPr>
      <w:i/>
      <w:iCs/>
    </w:rPr>
  </w:style>
  <w:style w:type="character" w:styleId="HTMLCode">
    <w:name w:val="HTML Code"/>
    <w:basedOn w:val="DefaultParagraphFont"/>
    <w:uiPriority w:val="99"/>
    <w:semiHidden/>
    <w:unhideWhenUsed/>
    <w:rsid w:val="0043453A"/>
    <w:rPr>
      <w:rFonts w:ascii="Consolas" w:hAnsi="Consolas" w:cs="Consolas"/>
      <w:sz w:val="20"/>
      <w:szCs w:val="20"/>
    </w:rPr>
  </w:style>
  <w:style w:type="character" w:styleId="HTMLDefinition">
    <w:name w:val="HTML Definition"/>
    <w:basedOn w:val="DefaultParagraphFont"/>
    <w:uiPriority w:val="99"/>
    <w:semiHidden/>
    <w:unhideWhenUsed/>
    <w:rsid w:val="0043453A"/>
    <w:rPr>
      <w:i/>
      <w:iCs/>
    </w:rPr>
  </w:style>
  <w:style w:type="character" w:styleId="HTMLKeyboard">
    <w:name w:val="HTML Keyboard"/>
    <w:basedOn w:val="DefaultParagraphFont"/>
    <w:uiPriority w:val="99"/>
    <w:semiHidden/>
    <w:unhideWhenUsed/>
    <w:rsid w:val="0043453A"/>
    <w:rPr>
      <w:rFonts w:ascii="Consolas" w:hAnsi="Consolas" w:cs="Consolas"/>
      <w:sz w:val="20"/>
      <w:szCs w:val="20"/>
    </w:rPr>
  </w:style>
  <w:style w:type="paragraph" w:styleId="HTMLPreformatted">
    <w:name w:val="HTML Preformatted"/>
    <w:basedOn w:val="Normal"/>
    <w:link w:val="HTMLPreformattedChar"/>
    <w:uiPriority w:val="99"/>
    <w:semiHidden/>
    <w:unhideWhenUsed/>
    <w:rsid w:val="0043453A"/>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43453A"/>
    <w:rPr>
      <w:rFonts w:ascii="Consolas" w:hAnsi="Consolas" w:cs="Consolas"/>
      <w:sz w:val="20"/>
      <w:szCs w:val="20"/>
    </w:rPr>
  </w:style>
  <w:style w:type="character" w:styleId="HTMLSample">
    <w:name w:val="HTML Sample"/>
    <w:basedOn w:val="DefaultParagraphFont"/>
    <w:uiPriority w:val="99"/>
    <w:semiHidden/>
    <w:unhideWhenUsed/>
    <w:rsid w:val="0043453A"/>
    <w:rPr>
      <w:rFonts w:ascii="Consolas" w:hAnsi="Consolas" w:cs="Consolas"/>
      <w:sz w:val="24"/>
      <w:szCs w:val="24"/>
    </w:rPr>
  </w:style>
  <w:style w:type="character" w:styleId="HTMLTypewriter">
    <w:name w:val="HTML Typewriter"/>
    <w:basedOn w:val="DefaultParagraphFont"/>
    <w:uiPriority w:val="99"/>
    <w:semiHidden/>
    <w:unhideWhenUsed/>
    <w:rsid w:val="0043453A"/>
    <w:rPr>
      <w:rFonts w:ascii="Consolas" w:hAnsi="Consolas" w:cs="Consolas"/>
      <w:sz w:val="20"/>
      <w:szCs w:val="20"/>
    </w:rPr>
  </w:style>
  <w:style w:type="character" w:styleId="HTMLVariable">
    <w:name w:val="HTML Variable"/>
    <w:basedOn w:val="DefaultParagraphFont"/>
    <w:uiPriority w:val="99"/>
    <w:semiHidden/>
    <w:unhideWhenUsed/>
    <w:rsid w:val="0043453A"/>
    <w:rPr>
      <w:i/>
      <w:iCs/>
    </w:rPr>
  </w:style>
  <w:style w:type="paragraph" w:styleId="Index1">
    <w:name w:val="index 1"/>
    <w:basedOn w:val="Normal"/>
    <w:next w:val="Normal"/>
    <w:autoRedefine/>
    <w:uiPriority w:val="99"/>
    <w:semiHidden/>
    <w:unhideWhenUsed/>
    <w:rsid w:val="0043453A"/>
    <w:pPr>
      <w:ind w:left="220" w:hanging="220"/>
    </w:pPr>
  </w:style>
  <w:style w:type="paragraph" w:styleId="Index2">
    <w:name w:val="index 2"/>
    <w:basedOn w:val="Normal"/>
    <w:next w:val="Normal"/>
    <w:autoRedefine/>
    <w:uiPriority w:val="99"/>
    <w:semiHidden/>
    <w:unhideWhenUsed/>
    <w:rsid w:val="0043453A"/>
    <w:pPr>
      <w:ind w:left="440" w:hanging="220"/>
    </w:pPr>
  </w:style>
  <w:style w:type="paragraph" w:styleId="Index3">
    <w:name w:val="index 3"/>
    <w:basedOn w:val="Normal"/>
    <w:next w:val="Normal"/>
    <w:autoRedefine/>
    <w:uiPriority w:val="99"/>
    <w:semiHidden/>
    <w:unhideWhenUsed/>
    <w:rsid w:val="0043453A"/>
    <w:pPr>
      <w:ind w:left="660" w:hanging="220"/>
    </w:pPr>
  </w:style>
  <w:style w:type="paragraph" w:styleId="Index4">
    <w:name w:val="index 4"/>
    <w:basedOn w:val="Normal"/>
    <w:next w:val="Normal"/>
    <w:autoRedefine/>
    <w:uiPriority w:val="99"/>
    <w:semiHidden/>
    <w:unhideWhenUsed/>
    <w:rsid w:val="0043453A"/>
    <w:pPr>
      <w:ind w:left="880" w:hanging="220"/>
    </w:pPr>
  </w:style>
  <w:style w:type="paragraph" w:styleId="Index5">
    <w:name w:val="index 5"/>
    <w:basedOn w:val="Normal"/>
    <w:next w:val="Normal"/>
    <w:autoRedefine/>
    <w:uiPriority w:val="99"/>
    <w:semiHidden/>
    <w:unhideWhenUsed/>
    <w:rsid w:val="0043453A"/>
    <w:pPr>
      <w:ind w:left="1100" w:hanging="220"/>
    </w:pPr>
  </w:style>
  <w:style w:type="paragraph" w:styleId="Index6">
    <w:name w:val="index 6"/>
    <w:basedOn w:val="Normal"/>
    <w:next w:val="Normal"/>
    <w:autoRedefine/>
    <w:uiPriority w:val="99"/>
    <w:semiHidden/>
    <w:unhideWhenUsed/>
    <w:rsid w:val="0043453A"/>
    <w:pPr>
      <w:ind w:left="1320" w:hanging="220"/>
    </w:pPr>
  </w:style>
  <w:style w:type="paragraph" w:styleId="Index7">
    <w:name w:val="index 7"/>
    <w:basedOn w:val="Normal"/>
    <w:next w:val="Normal"/>
    <w:autoRedefine/>
    <w:uiPriority w:val="99"/>
    <w:semiHidden/>
    <w:unhideWhenUsed/>
    <w:rsid w:val="0043453A"/>
    <w:pPr>
      <w:ind w:left="1540" w:hanging="220"/>
    </w:pPr>
  </w:style>
  <w:style w:type="paragraph" w:styleId="Index8">
    <w:name w:val="index 8"/>
    <w:basedOn w:val="Normal"/>
    <w:next w:val="Normal"/>
    <w:autoRedefine/>
    <w:uiPriority w:val="99"/>
    <w:semiHidden/>
    <w:unhideWhenUsed/>
    <w:rsid w:val="0043453A"/>
    <w:pPr>
      <w:ind w:left="1760" w:hanging="220"/>
    </w:pPr>
  </w:style>
  <w:style w:type="paragraph" w:styleId="Index9">
    <w:name w:val="index 9"/>
    <w:basedOn w:val="Normal"/>
    <w:next w:val="Normal"/>
    <w:autoRedefine/>
    <w:uiPriority w:val="99"/>
    <w:semiHidden/>
    <w:unhideWhenUsed/>
    <w:rsid w:val="0043453A"/>
    <w:pPr>
      <w:ind w:left="1980" w:hanging="220"/>
    </w:pPr>
  </w:style>
  <w:style w:type="paragraph" w:styleId="IndexHeading">
    <w:name w:val="index heading"/>
    <w:basedOn w:val="Normal"/>
    <w:next w:val="Index1"/>
    <w:uiPriority w:val="99"/>
    <w:semiHidden/>
    <w:unhideWhenUsed/>
    <w:rsid w:val="0043453A"/>
    <w:rPr>
      <w:rFonts w:asciiTheme="majorHAnsi" w:eastAsiaTheme="majorEastAsia" w:hAnsiTheme="majorHAnsi" w:cstheme="majorBidi"/>
      <w:b/>
      <w:bCs/>
    </w:rPr>
  </w:style>
  <w:style w:type="character" w:styleId="IntenseEmphasis">
    <w:name w:val="Intense Emphasis"/>
    <w:basedOn w:val="DefaultParagraphFont"/>
    <w:uiPriority w:val="21"/>
    <w:rsid w:val="0043453A"/>
    <w:rPr>
      <w:b/>
      <w:bCs/>
      <w:i/>
      <w:iCs/>
      <w:color w:val="4F81BD" w:themeColor="accent1"/>
    </w:rPr>
  </w:style>
  <w:style w:type="paragraph" w:styleId="IntenseQuote">
    <w:name w:val="Intense Quote"/>
    <w:basedOn w:val="Normal"/>
    <w:next w:val="Normal"/>
    <w:link w:val="IntenseQuoteChar"/>
    <w:uiPriority w:val="30"/>
    <w:rsid w:val="0043453A"/>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43453A"/>
    <w:rPr>
      <w:b/>
      <w:bCs/>
      <w:i/>
      <w:iCs/>
      <w:color w:val="4F81BD" w:themeColor="accent1"/>
    </w:rPr>
  </w:style>
  <w:style w:type="character" w:styleId="IntenseReference">
    <w:name w:val="Intense Reference"/>
    <w:basedOn w:val="DefaultParagraphFont"/>
    <w:uiPriority w:val="32"/>
    <w:rsid w:val="0043453A"/>
    <w:rPr>
      <w:b/>
      <w:bCs/>
      <w:smallCaps/>
      <w:color w:val="C0504D" w:themeColor="accent2"/>
      <w:spacing w:val="5"/>
      <w:u w:val="single"/>
    </w:rPr>
  </w:style>
  <w:style w:type="character" w:styleId="LineNumber">
    <w:name w:val="line number"/>
    <w:basedOn w:val="DefaultParagraphFont"/>
    <w:uiPriority w:val="99"/>
    <w:semiHidden/>
    <w:unhideWhenUsed/>
    <w:rsid w:val="0043453A"/>
  </w:style>
  <w:style w:type="paragraph" w:styleId="List">
    <w:name w:val="List"/>
    <w:basedOn w:val="Normal"/>
    <w:uiPriority w:val="99"/>
    <w:semiHidden/>
    <w:unhideWhenUsed/>
    <w:rsid w:val="0043453A"/>
    <w:pPr>
      <w:ind w:left="283" w:hanging="283"/>
      <w:contextualSpacing/>
    </w:pPr>
  </w:style>
  <w:style w:type="paragraph" w:styleId="List2">
    <w:name w:val="List 2"/>
    <w:basedOn w:val="Normal"/>
    <w:uiPriority w:val="99"/>
    <w:semiHidden/>
    <w:unhideWhenUsed/>
    <w:rsid w:val="0043453A"/>
    <w:pPr>
      <w:ind w:left="566" w:hanging="283"/>
      <w:contextualSpacing/>
    </w:pPr>
  </w:style>
  <w:style w:type="paragraph" w:styleId="List3">
    <w:name w:val="List 3"/>
    <w:basedOn w:val="Normal"/>
    <w:uiPriority w:val="99"/>
    <w:semiHidden/>
    <w:unhideWhenUsed/>
    <w:rsid w:val="0043453A"/>
    <w:pPr>
      <w:ind w:left="849" w:hanging="283"/>
      <w:contextualSpacing/>
    </w:pPr>
  </w:style>
  <w:style w:type="paragraph" w:styleId="List4">
    <w:name w:val="List 4"/>
    <w:basedOn w:val="Normal"/>
    <w:uiPriority w:val="99"/>
    <w:semiHidden/>
    <w:unhideWhenUsed/>
    <w:rsid w:val="0043453A"/>
    <w:pPr>
      <w:ind w:left="1132" w:hanging="283"/>
      <w:contextualSpacing/>
    </w:pPr>
  </w:style>
  <w:style w:type="paragraph" w:styleId="List5">
    <w:name w:val="List 5"/>
    <w:basedOn w:val="Normal"/>
    <w:uiPriority w:val="99"/>
    <w:semiHidden/>
    <w:unhideWhenUsed/>
    <w:rsid w:val="0043453A"/>
    <w:pPr>
      <w:ind w:left="1415" w:hanging="283"/>
      <w:contextualSpacing/>
    </w:pPr>
  </w:style>
  <w:style w:type="paragraph" w:styleId="ListBullet">
    <w:name w:val="List Bullet"/>
    <w:basedOn w:val="Normal"/>
    <w:uiPriority w:val="99"/>
    <w:semiHidden/>
    <w:unhideWhenUsed/>
    <w:rsid w:val="0043453A"/>
    <w:pPr>
      <w:numPr>
        <w:numId w:val="1"/>
      </w:numPr>
      <w:contextualSpacing/>
    </w:pPr>
  </w:style>
  <w:style w:type="paragraph" w:styleId="ListBullet2">
    <w:name w:val="List Bullet 2"/>
    <w:basedOn w:val="Normal"/>
    <w:uiPriority w:val="99"/>
    <w:semiHidden/>
    <w:unhideWhenUsed/>
    <w:rsid w:val="0043453A"/>
    <w:pPr>
      <w:numPr>
        <w:numId w:val="2"/>
      </w:numPr>
      <w:contextualSpacing/>
    </w:pPr>
  </w:style>
  <w:style w:type="paragraph" w:styleId="ListBullet3">
    <w:name w:val="List Bullet 3"/>
    <w:basedOn w:val="Normal"/>
    <w:uiPriority w:val="99"/>
    <w:semiHidden/>
    <w:unhideWhenUsed/>
    <w:rsid w:val="0043453A"/>
    <w:pPr>
      <w:numPr>
        <w:numId w:val="3"/>
      </w:numPr>
      <w:contextualSpacing/>
    </w:pPr>
  </w:style>
  <w:style w:type="paragraph" w:styleId="ListBullet4">
    <w:name w:val="List Bullet 4"/>
    <w:basedOn w:val="Normal"/>
    <w:uiPriority w:val="99"/>
    <w:semiHidden/>
    <w:unhideWhenUsed/>
    <w:rsid w:val="0043453A"/>
    <w:pPr>
      <w:numPr>
        <w:numId w:val="4"/>
      </w:numPr>
      <w:contextualSpacing/>
    </w:pPr>
  </w:style>
  <w:style w:type="paragraph" w:styleId="ListBullet5">
    <w:name w:val="List Bullet 5"/>
    <w:basedOn w:val="Normal"/>
    <w:uiPriority w:val="99"/>
    <w:semiHidden/>
    <w:unhideWhenUsed/>
    <w:rsid w:val="0043453A"/>
    <w:pPr>
      <w:numPr>
        <w:numId w:val="5"/>
      </w:numPr>
      <w:contextualSpacing/>
    </w:pPr>
  </w:style>
  <w:style w:type="paragraph" w:styleId="ListContinue">
    <w:name w:val="List Continue"/>
    <w:basedOn w:val="Normal"/>
    <w:uiPriority w:val="99"/>
    <w:semiHidden/>
    <w:unhideWhenUsed/>
    <w:rsid w:val="0043453A"/>
    <w:pPr>
      <w:spacing w:after="120"/>
      <w:ind w:left="283"/>
      <w:contextualSpacing/>
    </w:pPr>
  </w:style>
  <w:style w:type="paragraph" w:styleId="ListContinue2">
    <w:name w:val="List Continue 2"/>
    <w:basedOn w:val="Normal"/>
    <w:uiPriority w:val="99"/>
    <w:semiHidden/>
    <w:unhideWhenUsed/>
    <w:rsid w:val="0043453A"/>
    <w:pPr>
      <w:spacing w:after="120"/>
      <w:ind w:left="566"/>
      <w:contextualSpacing/>
    </w:pPr>
  </w:style>
  <w:style w:type="paragraph" w:styleId="ListContinue3">
    <w:name w:val="List Continue 3"/>
    <w:basedOn w:val="Normal"/>
    <w:uiPriority w:val="99"/>
    <w:semiHidden/>
    <w:unhideWhenUsed/>
    <w:rsid w:val="0043453A"/>
    <w:pPr>
      <w:spacing w:after="120"/>
      <w:ind w:left="849"/>
      <w:contextualSpacing/>
    </w:pPr>
  </w:style>
  <w:style w:type="paragraph" w:styleId="ListContinue4">
    <w:name w:val="List Continue 4"/>
    <w:basedOn w:val="Normal"/>
    <w:uiPriority w:val="99"/>
    <w:semiHidden/>
    <w:unhideWhenUsed/>
    <w:rsid w:val="0043453A"/>
    <w:pPr>
      <w:spacing w:after="120"/>
      <w:ind w:left="1132"/>
      <w:contextualSpacing/>
    </w:pPr>
  </w:style>
  <w:style w:type="paragraph" w:styleId="ListContinue5">
    <w:name w:val="List Continue 5"/>
    <w:basedOn w:val="Normal"/>
    <w:uiPriority w:val="99"/>
    <w:semiHidden/>
    <w:unhideWhenUsed/>
    <w:rsid w:val="0043453A"/>
    <w:pPr>
      <w:spacing w:after="120"/>
      <w:ind w:left="1415"/>
      <w:contextualSpacing/>
    </w:pPr>
  </w:style>
  <w:style w:type="paragraph" w:styleId="ListNumber">
    <w:name w:val="List Number"/>
    <w:basedOn w:val="Normal"/>
    <w:uiPriority w:val="99"/>
    <w:semiHidden/>
    <w:unhideWhenUsed/>
    <w:rsid w:val="0043453A"/>
    <w:pPr>
      <w:numPr>
        <w:numId w:val="6"/>
      </w:numPr>
      <w:contextualSpacing/>
    </w:pPr>
  </w:style>
  <w:style w:type="paragraph" w:styleId="ListNumber2">
    <w:name w:val="List Number 2"/>
    <w:basedOn w:val="Normal"/>
    <w:uiPriority w:val="99"/>
    <w:semiHidden/>
    <w:unhideWhenUsed/>
    <w:rsid w:val="0043453A"/>
    <w:pPr>
      <w:numPr>
        <w:numId w:val="7"/>
      </w:numPr>
      <w:contextualSpacing/>
    </w:pPr>
  </w:style>
  <w:style w:type="paragraph" w:styleId="ListNumber3">
    <w:name w:val="List Number 3"/>
    <w:basedOn w:val="Normal"/>
    <w:uiPriority w:val="99"/>
    <w:semiHidden/>
    <w:unhideWhenUsed/>
    <w:rsid w:val="0043453A"/>
    <w:pPr>
      <w:numPr>
        <w:numId w:val="8"/>
      </w:numPr>
      <w:contextualSpacing/>
    </w:pPr>
  </w:style>
  <w:style w:type="paragraph" w:styleId="ListNumber4">
    <w:name w:val="List Number 4"/>
    <w:basedOn w:val="Normal"/>
    <w:uiPriority w:val="99"/>
    <w:semiHidden/>
    <w:unhideWhenUsed/>
    <w:rsid w:val="0043453A"/>
    <w:pPr>
      <w:numPr>
        <w:numId w:val="9"/>
      </w:numPr>
      <w:contextualSpacing/>
    </w:pPr>
  </w:style>
  <w:style w:type="paragraph" w:styleId="ListNumber5">
    <w:name w:val="List Number 5"/>
    <w:basedOn w:val="Normal"/>
    <w:uiPriority w:val="99"/>
    <w:semiHidden/>
    <w:unhideWhenUsed/>
    <w:rsid w:val="0043453A"/>
    <w:pPr>
      <w:numPr>
        <w:numId w:val="10"/>
      </w:numPr>
      <w:contextualSpacing/>
    </w:pPr>
  </w:style>
  <w:style w:type="paragraph" w:styleId="MacroText">
    <w:name w:val="macro"/>
    <w:link w:val="MacroTextChar"/>
    <w:uiPriority w:val="99"/>
    <w:semiHidden/>
    <w:unhideWhenUsed/>
    <w:rsid w:val="0043453A"/>
    <w:pPr>
      <w:tabs>
        <w:tab w:val="left" w:pos="480"/>
        <w:tab w:val="left" w:pos="960"/>
        <w:tab w:val="left" w:pos="1440"/>
        <w:tab w:val="left" w:pos="1920"/>
        <w:tab w:val="left" w:pos="2400"/>
        <w:tab w:val="left" w:pos="2880"/>
        <w:tab w:val="left" w:pos="3360"/>
        <w:tab w:val="left" w:pos="3840"/>
        <w:tab w:val="left" w:pos="4320"/>
      </w:tabs>
    </w:pPr>
    <w:rPr>
      <w:rFonts w:ascii="Consolas" w:hAnsi="Consolas" w:cs="Consolas"/>
      <w:sz w:val="20"/>
      <w:szCs w:val="20"/>
    </w:rPr>
  </w:style>
  <w:style w:type="character" w:customStyle="1" w:styleId="MacroTextChar">
    <w:name w:val="Macro Text Char"/>
    <w:basedOn w:val="DefaultParagraphFont"/>
    <w:link w:val="MacroText"/>
    <w:uiPriority w:val="99"/>
    <w:semiHidden/>
    <w:rsid w:val="0043453A"/>
    <w:rPr>
      <w:rFonts w:ascii="Consolas" w:hAnsi="Consolas" w:cs="Consolas"/>
      <w:sz w:val="20"/>
      <w:szCs w:val="20"/>
    </w:rPr>
  </w:style>
  <w:style w:type="paragraph" w:styleId="MessageHeader">
    <w:name w:val="Message Header"/>
    <w:basedOn w:val="Normal"/>
    <w:link w:val="MessageHeaderChar"/>
    <w:uiPriority w:val="99"/>
    <w:semiHidden/>
    <w:unhideWhenUsed/>
    <w:rsid w:val="0043453A"/>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43453A"/>
    <w:rPr>
      <w:rFonts w:asciiTheme="majorHAnsi" w:eastAsiaTheme="majorEastAsia" w:hAnsiTheme="majorHAnsi" w:cstheme="majorBidi"/>
      <w:sz w:val="24"/>
      <w:szCs w:val="24"/>
      <w:shd w:val="pct20" w:color="auto" w:fill="auto"/>
    </w:rPr>
  </w:style>
  <w:style w:type="paragraph" w:styleId="NoSpacing">
    <w:name w:val="No Spacing"/>
    <w:uiPriority w:val="7"/>
    <w:rsid w:val="0043453A"/>
  </w:style>
  <w:style w:type="paragraph" w:styleId="NormalWeb">
    <w:name w:val="Normal (Web)"/>
    <w:basedOn w:val="Normal"/>
    <w:uiPriority w:val="99"/>
    <w:semiHidden/>
    <w:unhideWhenUsed/>
    <w:rsid w:val="0043453A"/>
  </w:style>
  <w:style w:type="paragraph" w:styleId="NormalIndent">
    <w:name w:val="Normal Indent"/>
    <w:basedOn w:val="Normal"/>
    <w:uiPriority w:val="99"/>
    <w:semiHidden/>
    <w:unhideWhenUsed/>
    <w:rsid w:val="0043453A"/>
    <w:pPr>
      <w:ind w:left="720"/>
    </w:pPr>
  </w:style>
  <w:style w:type="paragraph" w:styleId="NoteHeading">
    <w:name w:val="Note Heading"/>
    <w:basedOn w:val="Normal"/>
    <w:next w:val="Normal"/>
    <w:link w:val="NoteHeadingChar"/>
    <w:uiPriority w:val="99"/>
    <w:semiHidden/>
    <w:unhideWhenUsed/>
    <w:rsid w:val="0043453A"/>
  </w:style>
  <w:style w:type="character" w:customStyle="1" w:styleId="NoteHeadingChar">
    <w:name w:val="Note Heading Char"/>
    <w:basedOn w:val="DefaultParagraphFont"/>
    <w:link w:val="NoteHeading"/>
    <w:uiPriority w:val="99"/>
    <w:semiHidden/>
    <w:rsid w:val="0043453A"/>
  </w:style>
  <w:style w:type="character" w:styleId="PageNumber">
    <w:name w:val="page number"/>
    <w:basedOn w:val="DefaultParagraphFont"/>
    <w:uiPriority w:val="99"/>
    <w:semiHidden/>
    <w:unhideWhenUsed/>
    <w:rsid w:val="0043453A"/>
  </w:style>
  <w:style w:type="character" w:styleId="PlaceholderText">
    <w:name w:val="Placeholder Text"/>
    <w:basedOn w:val="DefaultParagraphFont"/>
    <w:uiPriority w:val="99"/>
    <w:semiHidden/>
    <w:rsid w:val="0043453A"/>
    <w:rPr>
      <w:color w:val="808080"/>
    </w:rPr>
  </w:style>
  <w:style w:type="paragraph" w:styleId="Salutation">
    <w:name w:val="Salutation"/>
    <w:basedOn w:val="Normal"/>
    <w:next w:val="Normal"/>
    <w:link w:val="SalutationChar"/>
    <w:uiPriority w:val="99"/>
    <w:semiHidden/>
    <w:unhideWhenUsed/>
    <w:rsid w:val="0043453A"/>
  </w:style>
  <w:style w:type="character" w:customStyle="1" w:styleId="SalutationChar">
    <w:name w:val="Salutation Char"/>
    <w:basedOn w:val="DefaultParagraphFont"/>
    <w:link w:val="Salutation"/>
    <w:uiPriority w:val="99"/>
    <w:semiHidden/>
    <w:rsid w:val="0043453A"/>
  </w:style>
  <w:style w:type="paragraph" w:styleId="Signature">
    <w:name w:val="Signature"/>
    <w:basedOn w:val="Normal"/>
    <w:link w:val="SignatureChar"/>
    <w:uiPriority w:val="99"/>
    <w:semiHidden/>
    <w:unhideWhenUsed/>
    <w:rsid w:val="0043453A"/>
    <w:pPr>
      <w:ind w:left="4252"/>
    </w:pPr>
  </w:style>
  <w:style w:type="character" w:customStyle="1" w:styleId="SignatureChar">
    <w:name w:val="Signature Char"/>
    <w:basedOn w:val="DefaultParagraphFont"/>
    <w:link w:val="Signature"/>
    <w:uiPriority w:val="99"/>
    <w:semiHidden/>
    <w:rsid w:val="0043453A"/>
  </w:style>
  <w:style w:type="character" w:styleId="Strong">
    <w:name w:val="Strong"/>
    <w:basedOn w:val="DefaultParagraphFont"/>
    <w:uiPriority w:val="22"/>
    <w:rsid w:val="0043453A"/>
    <w:rPr>
      <w:b/>
      <w:bCs/>
    </w:rPr>
  </w:style>
  <w:style w:type="paragraph" w:styleId="Subtitle">
    <w:name w:val="Subtitle"/>
    <w:basedOn w:val="Normal"/>
    <w:next w:val="Normal"/>
    <w:link w:val="SubtitleChar"/>
    <w:uiPriority w:val="11"/>
    <w:rsid w:val="0043453A"/>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43453A"/>
    <w:rPr>
      <w:rFonts w:asciiTheme="majorHAnsi" w:eastAsiaTheme="majorEastAsia" w:hAnsiTheme="majorHAnsi" w:cstheme="majorBidi"/>
      <w:i/>
      <w:iCs/>
      <w:color w:val="4F81BD" w:themeColor="accent1"/>
      <w:spacing w:val="15"/>
      <w:sz w:val="24"/>
      <w:szCs w:val="24"/>
    </w:rPr>
  </w:style>
  <w:style w:type="character" w:styleId="SubtleEmphasis">
    <w:name w:val="Subtle Emphasis"/>
    <w:basedOn w:val="DefaultParagraphFont"/>
    <w:uiPriority w:val="19"/>
    <w:rsid w:val="0043453A"/>
    <w:rPr>
      <w:i/>
      <w:iCs/>
      <w:color w:val="808080" w:themeColor="text1" w:themeTint="7F"/>
    </w:rPr>
  </w:style>
  <w:style w:type="character" w:styleId="SubtleReference">
    <w:name w:val="Subtle Reference"/>
    <w:basedOn w:val="DefaultParagraphFont"/>
    <w:uiPriority w:val="31"/>
    <w:rsid w:val="0043453A"/>
    <w:rPr>
      <w:smallCaps/>
      <w:color w:val="C0504D" w:themeColor="accent2"/>
      <w:u w:val="single"/>
    </w:rPr>
  </w:style>
  <w:style w:type="paragraph" w:styleId="TableofAuthorities">
    <w:name w:val="table of authorities"/>
    <w:basedOn w:val="Normal"/>
    <w:next w:val="Normal"/>
    <w:uiPriority w:val="99"/>
    <w:semiHidden/>
    <w:unhideWhenUsed/>
    <w:rsid w:val="0043453A"/>
    <w:pPr>
      <w:ind w:left="220" w:hanging="220"/>
    </w:pPr>
  </w:style>
  <w:style w:type="paragraph" w:styleId="TableofFigures">
    <w:name w:val="table of figures"/>
    <w:basedOn w:val="Normal"/>
    <w:next w:val="Normal"/>
    <w:uiPriority w:val="99"/>
    <w:semiHidden/>
    <w:unhideWhenUsed/>
    <w:rsid w:val="0043453A"/>
  </w:style>
  <w:style w:type="paragraph" w:styleId="TOAHeading">
    <w:name w:val="toa heading"/>
    <w:basedOn w:val="Normal"/>
    <w:next w:val="Normal"/>
    <w:uiPriority w:val="99"/>
    <w:semiHidden/>
    <w:unhideWhenUsed/>
    <w:rsid w:val="0043453A"/>
    <w:pPr>
      <w:spacing w:before="12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rsid w:val="0043453A"/>
    <w:pPr>
      <w:spacing w:after="100"/>
    </w:pPr>
  </w:style>
  <w:style w:type="paragraph" w:styleId="TOC2">
    <w:name w:val="toc 2"/>
    <w:basedOn w:val="Normal"/>
    <w:next w:val="Normal"/>
    <w:autoRedefine/>
    <w:uiPriority w:val="39"/>
    <w:semiHidden/>
    <w:unhideWhenUsed/>
    <w:rsid w:val="0043453A"/>
    <w:pPr>
      <w:spacing w:after="100"/>
      <w:ind w:left="220"/>
    </w:pPr>
  </w:style>
  <w:style w:type="paragraph" w:styleId="TOC3">
    <w:name w:val="toc 3"/>
    <w:basedOn w:val="Normal"/>
    <w:next w:val="Normal"/>
    <w:autoRedefine/>
    <w:uiPriority w:val="39"/>
    <w:semiHidden/>
    <w:unhideWhenUsed/>
    <w:rsid w:val="0043453A"/>
    <w:pPr>
      <w:spacing w:after="100"/>
      <w:ind w:left="440"/>
    </w:pPr>
  </w:style>
  <w:style w:type="paragraph" w:styleId="TOC4">
    <w:name w:val="toc 4"/>
    <w:basedOn w:val="Normal"/>
    <w:next w:val="Normal"/>
    <w:autoRedefine/>
    <w:uiPriority w:val="39"/>
    <w:semiHidden/>
    <w:unhideWhenUsed/>
    <w:rsid w:val="0043453A"/>
    <w:pPr>
      <w:spacing w:after="100"/>
      <w:ind w:left="660"/>
    </w:pPr>
  </w:style>
  <w:style w:type="paragraph" w:styleId="TOC5">
    <w:name w:val="toc 5"/>
    <w:basedOn w:val="Normal"/>
    <w:next w:val="Normal"/>
    <w:autoRedefine/>
    <w:uiPriority w:val="39"/>
    <w:semiHidden/>
    <w:unhideWhenUsed/>
    <w:rsid w:val="0043453A"/>
    <w:pPr>
      <w:spacing w:after="100"/>
      <w:ind w:left="880"/>
    </w:pPr>
  </w:style>
  <w:style w:type="paragraph" w:styleId="TOC6">
    <w:name w:val="toc 6"/>
    <w:basedOn w:val="Normal"/>
    <w:next w:val="Normal"/>
    <w:autoRedefine/>
    <w:uiPriority w:val="39"/>
    <w:semiHidden/>
    <w:unhideWhenUsed/>
    <w:rsid w:val="0043453A"/>
    <w:pPr>
      <w:spacing w:after="100"/>
      <w:ind w:left="1100"/>
    </w:pPr>
  </w:style>
  <w:style w:type="paragraph" w:styleId="TOC7">
    <w:name w:val="toc 7"/>
    <w:basedOn w:val="Normal"/>
    <w:next w:val="Normal"/>
    <w:autoRedefine/>
    <w:uiPriority w:val="39"/>
    <w:semiHidden/>
    <w:unhideWhenUsed/>
    <w:rsid w:val="0043453A"/>
    <w:pPr>
      <w:spacing w:after="100"/>
      <w:ind w:left="1320"/>
    </w:pPr>
  </w:style>
  <w:style w:type="paragraph" w:styleId="TOC8">
    <w:name w:val="toc 8"/>
    <w:basedOn w:val="Normal"/>
    <w:next w:val="Normal"/>
    <w:autoRedefine/>
    <w:uiPriority w:val="39"/>
    <w:semiHidden/>
    <w:unhideWhenUsed/>
    <w:rsid w:val="0043453A"/>
    <w:pPr>
      <w:spacing w:after="100"/>
      <w:ind w:left="1540"/>
    </w:pPr>
  </w:style>
  <w:style w:type="paragraph" w:styleId="TOC9">
    <w:name w:val="toc 9"/>
    <w:basedOn w:val="Normal"/>
    <w:next w:val="Normal"/>
    <w:autoRedefine/>
    <w:uiPriority w:val="39"/>
    <w:semiHidden/>
    <w:unhideWhenUsed/>
    <w:rsid w:val="0043453A"/>
    <w:pPr>
      <w:spacing w:after="100"/>
      <w:ind w:left="1760"/>
    </w:pPr>
  </w:style>
  <w:style w:type="paragraph" w:styleId="TOCHeading">
    <w:name w:val="TOC Heading"/>
    <w:basedOn w:val="Heading1"/>
    <w:next w:val="Normal"/>
    <w:uiPriority w:val="39"/>
    <w:semiHidden/>
    <w:unhideWhenUsed/>
    <w:rsid w:val="0043453A"/>
    <w:pPr>
      <w:numPr>
        <w:numId w:val="0"/>
      </w:numPr>
      <w:spacing w:before="480" w:after="0"/>
      <w:outlineLvl w:val="9"/>
    </w:pPr>
    <w:rPr>
      <w:rFonts w:asciiTheme="majorHAnsi" w:hAnsiTheme="majorHAnsi"/>
      <w:color w:val="365F91" w:themeColor="accent1" w:themeShade="BF"/>
      <w:sz w:val="28"/>
    </w:rPr>
  </w:style>
  <w:style w:type="character" w:customStyle="1" w:styleId="GreenChar0">
    <w:name w:val="GreenChar"/>
    <w:basedOn w:val="DefaultParagraphFont"/>
    <w:rsid w:val="0043453A"/>
    <w:rPr>
      <w:color w:val="006600"/>
    </w:rPr>
  </w:style>
  <w:style w:type="paragraph" w:customStyle="1" w:styleId="BulletLevel1">
    <w:name w:val="Bullet Level 1"/>
    <w:basedOn w:val="Normal"/>
    <w:link w:val="BulletLevel1Char"/>
    <w:uiPriority w:val="5"/>
    <w:qFormat/>
    <w:rsid w:val="0043453A"/>
    <w:pPr>
      <w:numPr>
        <w:numId w:val="12"/>
      </w:numPr>
      <w:tabs>
        <w:tab w:val="left" w:pos="1134"/>
      </w:tabs>
    </w:pPr>
  </w:style>
  <w:style w:type="character" w:customStyle="1" w:styleId="BulletLevel1Char">
    <w:name w:val="Bullet Level 1 Char"/>
    <w:basedOn w:val="DefaultParagraphFont"/>
    <w:link w:val="BulletLevel1"/>
    <w:uiPriority w:val="5"/>
    <w:rsid w:val="0043453A"/>
    <w:rPr>
      <w:rFonts w:asciiTheme="minorHAnsi" w:eastAsiaTheme="minorEastAsia" w:hAnsiTheme="minorHAnsi"/>
      <w:sz w:val="24"/>
      <w:szCs w:val="24"/>
      <w:lang w:val="en-US" w:eastAsia="zh-CN"/>
    </w:rPr>
  </w:style>
  <w:style w:type="paragraph" w:customStyle="1" w:styleId="BulletLevel2">
    <w:name w:val="Bullet Level 2"/>
    <w:basedOn w:val="BulletLevel1"/>
    <w:link w:val="BulletLevel2Char"/>
    <w:uiPriority w:val="5"/>
    <w:qFormat/>
    <w:rsid w:val="0043453A"/>
    <w:pPr>
      <w:numPr>
        <w:ilvl w:val="1"/>
      </w:numPr>
    </w:pPr>
  </w:style>
  <w:style w:type="character" w:customStyle="1" w:styleId="BulletLevel2Char">
    <w:name w:val="Bullet Level 2 Char"/>
    <w:basedOn w:val="DefaultParagraphFont"/>
    <w:link w:val="BulletLevel2"/>
    <w:uiPriority w:val="5"/>
    <w:rsid w:val="0043453A"/>
    <w:rPr>
      <w:rFonts w:asciiTheme="minorHAnsi" w:eastAsiaTheme="minorEastAsia" w:hAnsiTheme="minorHAnsi"/>
      <w:sz w:val="24"/>
      <w:szCs w:val="24"/>
      <w:lang w:val="en-US" w:eastAsia="zh-CN"/>
    </w:rPr>
  </w:style>
  <w:style w:type="paragraph" w:customStyle="1" w:styleId="NumberLevel1">
    <w:name w:val="Number Level 1"/>
    <w:basedOn w:val="Normal"/>
    <w:link w:val="NumberLevel1Char"/>
    <w:uiPriority w:val="5"/>
    <w:qFormat/>
    <w:rsid w:val="0043453A"/>
    <w:pPr>
      <w:numPr>
        <w:numId w:val="13"/>
      </w:numPr>
      <w:tabs>
        <w:tab w:val="left" w:pos="1134"/>
      </w:tabs>
    </w:pPr>
  </w:style>
  <w:style w:type="character" w:customStyle="1" w:styleId="NumberLevel1Char">
    <w:name w:val="Number Level 1 Char"/>
    <w:basedOn w:val="DefaultParagraphFont"/>
    <w:link w:val="NumberLevel1"/>
    <w:uiPriority w:val="5"/>
    <w:rsid w:val="0043453A"/>
    <w:rPr>
      <w:rFonts w:asciiTheme="minorHAnsi" w:eastAsiaTheme="minorEastAsia" w:hAnsiTheme="minorHAnsi"/>
      <w:sz w:val="24"/>
      <w:szCs w:val="24"/>
      <w:lang w:val="en-US" w:eastAsia="zh-CN"/>
    </w:rPr>
  </w:style>
  <w:style w:type="paragraph" w:customStyle="1" w:styleId="NumberLevel2">
    <w:name w:val="Number Level 2"/>
    <w:basedOn w:val="Normal"/>
    <w:link w:val="NumberLevel2Char"/>
    <w:uiPriority w:val="5"/>
    <w:qFormat/>
    <w:rsid w:val="0043453A"/>
    <w:pPr>
      <w:numPr>
        <w:numId w:val="14"/>
      </w:numPr>
    </w:pPr>
  </w:style>
  <w:style w:type="character" w:customStyle="1" w:styleId="NumberLevel2Char">
    <w:name w:val="Number Level 2 Char"/>
    <w:basedOn w:val="DefaultParagraphFont"/>
    <w:link w:val="NumberLevel2"/>
    <w:uiPriority w:val="5"/>
    <w:rsid w:val="0043453A"/>
    <w:rPr>
      <w:rFonts w:asciiTheme="minorHAnsi" w:eastAsiaTheme="minorEastAsia" w:hAnsiTheme="minorHAnsi"/>
      <w:sz w:val="24"/>
      <w:szCs w:val="24"/>
      <w:lang w:val="en-US" w:eastAsia="zh-CN"/>
    </w:rPr>
  </w:style>
  <w:style w:type="paragraph" w:customStyle="1" w:styleId="NumberLevel3">
    <w:name w:val="Number Level 3"/>
    <w:basedOn w:val="Normal"/>
    <w:link w:val="NumberLevel3Char"/>
    <w:uiPriority w:val="3"/>
    <w:rsid w:val="0043453A"/>
  </w:style>
  <w:style w:type="character" w:customStyle="1" w:styleId="NumberLevel3Char">
    <w:name w:val="Number Level 3 Char"/>
    <w:basedOn w:val="DefaultParagraphFont"/>
    <w:link w:val="NumberLevel3"/>
    <w:uiPriority w:val="3"/>
    <w:rsid w:val="0043453A"/>
  </w:style>
  <w:style w:type="paragraph" w:customStyle="1" w:styleId="Tabletitle">
    <w:name w:val="Table title"/>
    <w:basedOn w:val="Normal"/>
    <w:link w:val="TabletitleChar"/>
    <w:uiPriority w:val="6"/>
    <w:rsid w:val="0043453A"/>
  </w:style>
  <w:style w:type="character" w:customStyle="1" w:styleId="TabletitleChar">
    <w:name w:val="Table title Char"/>
    <w:basedOn w:val="DefaultParagraphFont"/>
    <w:link w:val="Tabletitle"/>
    <w:uiPriority w:val="6"/>
    <w:rsid w:val="0043453A"/>
  </w:style>
  <w:style w:type="paragraph" w:customStyle="1" w:styleId="Tablelegend">
    <w:name w:val="Table legend"/>
    <w:basedOn w:val="Normal"/>
    <w:link w:val="TablelegendChar"/>
    <w:uiPriority w:val="6"/>
    <w:rsid w:val="0043453A"/>
  </w:style>
  <w:style w:type="character" w:customStyle="1" w:styleId="TablelegendChar">
    <w:name w:val="Table legend Char"/>
    <w:basedOn w:val="DefaultParagraphFont"/>
    <w:link w:val="Tablelegend"/>
    <w:uiPriority w:val="6"/>
    <w:rsid w:val="0043453A"/>
  </w:style>
  <w:style w:type="paragraph" w:customStyle="1" w:styleId="Figurelegend">
    <w:name w:val="Figure legend"/>
    <w:basedOn w:val="Normal"/>
    <w:link w:val="FigurelegendChar"/>
    <w:uiPriority w:val="6"/>
    <w:rsid w:val="0043453A"/>
  </w:style>
  <w:style w:type="character" w:customStyle="1" w:styleId="FigurelegendChar">
    <w:name w:val="Figure legend Char"/>
    <w:basedOn w:val="DefaultParagraphFont"/>
    <w:link w:val="Figurelegend"/>
    <w:uiPriority w:val="6"/>
    <w:rsid w:val="0043453A"/>
  </w:style>
  <w:style w:type="paragraph" w:customStyle="1" w:styleId="Author">
    <w:name w:val="Author"/>
    <w:basedOn w:val="Normal"/>
    <w:link w:val="AuthorChar"/>
    <w:uiPriority w:val="6"/>
    <w:rsid w:val="0043453A"/>
  </w:style>
  <w:style w:type="character" w:customStyle="1" w:styleId="AuthorChar">
    <w:name w:val="Author Char"/>
    <w:basedOn w:val="DefaultParagraphFont"/>
    <w:link w:val="Author"/>
    <w:uiPriority w:val="6"/>
    <w:rsid w:val="0043453A"/>
  </w:style>
  <w:style w:type="paragraph" w:customStyle="1" w:styleId="Tablefootnote">
    <w:name w:val="Table footnote"/>
    <w:basedOn w:val="Normal"/>
    <w:link w:val="TablefootnoteChar"/>
    <w:uiPriority w:val="6"/>
    <w:rsid w:val="0043453A"/>
  </w:style>
  <w:style w:type="character" w:customStyle="1" w:styleId="TablefootnoteChar">
    <w:name w:val="Table footnote Char"/>
    <w:basedOn w:val="DefaultParagraphFont"/>
    <w:link w:val="Tablefootnote"/>
    <w:uiPriority w:val="6"/>
    <w:rsid w:val="0043453A"/>
  </w:style>
  <w:style w:type="character" w:customStyle="1" w:styleId="BodyTextChar1">
    <w:name w:val="Body Text Char1"/>
    <w:basedOn w:val="DefaultParagraphFont"/>
    <w:uiPriority w:val="99"/>
    <w:semiHidden/>
    <w:rsid w:val="0043453A"/>
  </w:style>
  <w:style w:type="table" w:customStyle="1" w:styleId="SGM">
    <w:name w:val="SGM"/>
    <w:basedOn w:val="TableNormal"/>
    <w:uiPriority w:val="99"/>
    <w:rsid w:val="0043453A"/>
    <w:tblPr/>
  </w:style>
  <w:style w:type="table" w:customStyle="1" w:styleId="SGMGreen">
    <w:name w:val="SGM Green"/>
    <w:basedOn w:val="TableNormal"/>
    <w:uiPriority w:val="99"/>
    <w:rsid w:val="0043453A"/>
    <w:tblPr>
      <w:tblStyleRowBandSize w:val="1"/>
      <w:tblBorders>
        <w:bottom w:val="single" w:sz="8" w:space="0" w:color="auto"/>
      </w:tblBorders>
    </w:tblPr>
    <w:tblStylePr w:type="firstRow">
      <w:tblPr/>
      <w:tcPr>
        <w:tcBorders>
          <w:top w:val="single" w:sz="8" w:space="0" w:color="auto"/>
          <w:left w:val="nil"/>
          <w:bottom w:val="single" w:sz="8" w:space="0" w:color="auto"/>
          <w:right w:val="nil"/>
          <w:insideH w:val="nil"/>
          <w:insideV w:val="nil"/>
          <w:tl2br w:val="nil"/>
          <w:tr2bl w:val="nil"/>
        </w:tcBorders>
      </w:tcPr>
    </w:tblStylePr>
    <w:tblStylePr w:type="lastRow">
      <w:tblPr/>
      <w:tcPr>
        <w:tcBorders>
          <w:bottom w:val="nil"/>
        </w:tcBorders>
      </w:tcPr>
    </w:tblStylePr>
    <w:tblStylePr w:type="band1Horz">
      <w:tblPr/>
      <w:tcPr>
        <w:shd w:val="clear" w:color="auto" w:fill="C1FFEF"/>
      </w:tcPr>
    </w:tblStylePr>
    <w:tblStylePr w:type="band2Horz">
      <w:rPr>
        <w:color w:val="000000" w:themeColor="text1"/>
      </w:rPr>
    </w:tblStylePr>
  </w:style>
  <w:style w:type="numbering" w:customStyle="1" w:styleId="Linked">
    <w:name w:val="Linked"/>
    <w:uiPriority w:val="99"/>
    <w:rsid w:val="0043453A"/>
    <w:pPr>
      <w:numPr>
        <w:numId w:val="15"/>
      </w:numPr>
    </w:pPr>
  </w:style>
  <w:style w:type="table" w:customStyle="1" w:styleId="SGMOrange">
    <w:name w:val="SGM Orange"/>
    <w:basedOn w:val="LightShading"/>
    <w:uiPriority w:val="99"/>
    <w:locked/>
    <w:rsid w:val="0043453A"/>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i w:val="0"/>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left w:val="nil"/>
          <w:bottom w:val="nil"/>
          <w:right w:val="nil"/>
          <w:insideH w:val="nil"/>
          <w:insideV w:val="nil"/>
          <w:tl2br w:val="nil"/>
          <w:tr2bl w:val="nil"/>
        </w:tcBorders>
        <w:shd w:val="clear" w:color="auto" w:fill="FDE9D9"/>
      </w:tcPr>
    </w:tblStylePr>
  </w:style>
  <w:style w:type="table" w:styleId="LightShading">
    <w:name w:val="Light Shading"/>
    <w:basedOn w:val="TableNormal"/>
    <w:uiPriority w:val="60"/>
    <w:rsid w:val="0043453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4345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43453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
    <w:name w:val="Light Grid"/>
    <w:basedOn w:val="TableNormal"/>
    <w:uiPriority w:val="62"/>
    <w:rsid w:val="0043453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DarkList">
    <w:name w:val="Dark List"/>
    <w:basedOn w:val="TableNormal"/>
    <w:uiPriority w:val="70"/>
    <w:rsid w:val="0043453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character" w:customStyle="1" w:styleId="UnresolvedMention1">
    <w:name w:val="Unresolved Mention1"/>
    <w:basedOn w:val="DefaultParagraphFont"/>
    <w:uiPriority w:val="99"/>
    <w:semiHidden/>
    <w:unhideWhenUsed/>
    <w:rsid w:val="00C919B3"/>
    <w:rPr>
      <w:color w:val="808080"/>
      <w:shd w:val="clear" w:color="auto" w:fill="E6E6E6"/>
    </w:rPr>
  </w:style>
  <w:style w:type="character" w:customStyle="1" w:styleId="UnresolvedMention2">
    <w:name w:val="Unresolved Mention2"/>
    <w:basedOn w:val="DefaultParagraphFont"/>
    <w:uiPriority w:val="99"/>
    <w:semiHidden/>
    <w:unhideWhenUsed/>
    <w:rsid w:val="003E79E7"/>
    <w:rPr>
      <w:color w:val="605E5C"/>
      <w:shd w:val="clear" w:color="auto" w:fill="E1DFDD"/>
    </w:rPr>
  </w:style>
  <w:style w:type="character" w:styleId="UnresolvedMention">
    <w:name w:val="Unresolved Mention"/>
    <w:basedOn w:val="DefaultParagraphFont"/>
    <w:uiPriority w:val="99"/>
    <w:semiHidden/>
    <w:unhideWhenUsed/>
    <w:rsid w:val="00242E00"/>
    <w:rPr>
      <w:color w:val="605E5C"/>
      <w:shd w:val="clear" w:color="auto" w:fill="E1DFDD"/>
    </w:rPr>
  </w:style>
  <w:style w:type="paragraph" w:styleId="Revision">
    <w:name w:val="Revision"/>
    <w:hidden/>
    <w:uiPriority w:val="99"/>
    <w:semiHidden/>
    <w:rsid w:val="008C6EC5"/>
    <w:rPr>
      <w:rFonts w:asciiTheme="minorHAnsi" w:eastAsiaTheme="minorEastAsia" w:hAnsiTheme="minorHAnsi"/>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219751">
      <w:bodyDiv w:val="1"/>
      <w:marLeft w:val="0"/>
      <w:marRight w:val="0"/>
      <w:marTop w:val="0"/>
      <w:marBottom w:val="0"/>
      <w:divBdr>
        <w:top w:val="none" w:sz="0" w:space="0" w:color="auto"/>
        <w:left w:val="none" w:sz="0" w:space="0" w:color="auto"/>
        <w:bottom w:val="none" w:sz="0" w:space="0" w:color="auto"/>
        <w:right w:val="none" w:sz="0" w:space="0" w:color="auto"/>
      </w:divBdr>
    </w:div>
    <w:div w:id="158354482">
      <w:bodyDiv w:val="1"/>
      <w:marLeft w:val="0"/>
      <w:marRight w:val="0"/>
      <w:marTop w:val="0"/>
      <w:marBottom w:val="0"/>
      <w:divBdr>
        <w:top w:val="none" w:sz="0" w:space="0" w:color="auto"/>
        <w:left w:val="none" w:sz="0" w:space="0" w:color="auto"/>
        <w:bottom w:val="none" w:sz="0" w:space="0" w:color="auto"/>
        <w:right w:val="none" w:sz="0" w:space="0" w:color="auto"/>
      </w:divBdr>
    </w:div>
    <w:div w:id="225143368">
      <w:bodyDiv w:val="1"/>
      <w:marLeft w:val="0"/>
      <w:marRight w:val="0"/>
      <w:marTop w:val="0"/>
      <w:marBottom w:val="0"/>
      <w:divBdr>
        <w:top w:val="none" w:sz="0" w:space="0" w:color="auto"/>
        <w:left w:val="none" w:sz="0" w:space="0" w:color="auto"/>
        <w:bottom w:val="none" w:sz="0" w:space="0" w:color="auto"/>
        <w:right w:val="none" w:sz="0" w:space="0" w:color="auto"/>
      </w:divBdr>
    </w:div>
    <w:div w:id="272055308">
      <w:bodyDiv w:val="1"/>
      <w:marLeft w:val="0"/>
      <w:marRight w:val="0"/>
      <w:marTop w:val="0"/>
      <w:marBottom w:val="0"/>
      <w:divBdr>
        <w:top w:val="none" w:sz="0" w:space="0" w:color="auto"/>
        <w:left w:val="none" w:sz="0" w:space="0" w:color="auto"/>
        <w:bottom w:val="none" w:sz="0" w:space="0" w:color="auto"/>
        <w:right w:val="none" w:sz="0" w:space="0" w:color="auto"/>
      </w:divBdr>
    </w:div>
    <w:div w:id="344787886">
      <w:bodyDiv w:val="1"/>
      <w:marLeft w:val="0"/>
      <w:marRight w:val="0"/>
      <w:marTop w:val="0"/>
      <w:marBottom w:val="0"/>
      <w:divBdr>
        <w:top w:val="none" w:sz="0" w:space="0" w:color="auto"/>
        <w:left w:val="none" w:sz="0" w:space="0" w:color="auto"/>
        <w:bottom w:val="none" w:sz="0" w:space="0" w:color="auto"/>
        <w:right w:val="none" w:sz="0" w:space="0" w:color="auto"/>
      </w:divBdr>
    </w:div>
    <w:div w:id="384915986">
      <w:bodyDiv w:val="1"/>
      <w:marLeft w:val="0"/>
      <w:marRight w:val="0"/>
      <w:marTop w:val="0"/>
      <w:marBottom w:val="0"/>
      <w:divBdr>
        <w:top w:val="none" w:sz="0" w:space="0" w:color="auto"/>
        <w:left w:val="none" w:sz="0" w:space="0" w:color="auto"/>
        <w:bottom w:val="none" w:sz="0" w:space="0" w:color="auto"/>
        <w:right w:val="none" w:sz="0" w:space="0" w:color="auto"/>
      </w:divBdr>
    </w:div>
    <w:div w:id="444621540">
      <w:bodyDiv w:val="1"/>
      <w:marLeft w:val="0"/>
      <w:marRight w:val="0"/>
      <w:marTop w:val="0"/>
      <w:marBottom w:val="0"/>
      <w:divBdr>
        <w:top w:val="none" w:sz="0" w:space="0" w:color="auto"/>
        <w:left w:val="none" w:sz="0" w:space="0" w:color="auto"/>
        <w:bottom w:val="none" w:sz="0" w:space="0" w:color="auto"/>
        <w:right w:val="none" w:sz="0" w:space="0" w:color="auto"/>
      </w:divBdr>
    </w:div>
    <w:div w:id="532576108">
      <w:bodyDiv w:val="1"/>
      <w:marLeft w:val="0"/>
      <w:marRight w:val="0"/>
      <w:marTop w:val="0"/>
      <w:marBottom w:val="0"/>
      <w:divBdr>
        <w:top w:val="none" w:sz="0" w:space="0" w:color="auto"/>
        <w:left w:val="none" w:sz="0" w:space="0" w:color="auto"/>
        <w:bottom w:val="none" w:sz="0" w:space="0" w:color="auto"/>
        <w:right w:val="none" w:sz="0" w:space="0" w:color="auto"/>
      </w:divBdr>
    </w:div>
    <w:div w:id="573783900">
      <w:bodyDiv w:val="1"/>
      <w:marLeft w:val="0"/>
      <w:marRight w:val="0"/>
      <w:marTop w:val="0"/>
      <w:marBottom w:val="0"/>
      <w:divBdr>
        <w:top w:val="none" w:sz="0" w:space="0" w:color="auto"/>
        <w:left w:val="none" w:sz="0" w:space="0" w:color="auto"/>
        <w:bottom w:val="none" w:sz="0" w:space="0" w:color="auto"/>
        <w:right w:val="none" w:sz="0" w:space="0" w:color="auto"/>
      </w:divBdr>
    </w:div>
    <w:div w:id="611593198">
      <w:bodyDiv w:val="1"/>
      <w:marLeft w:val="0"/>
      <w:marRight w:val="0"/>
      <w:marTop w:val="0"/>
      <w:marBottom w:val="0"/>
      <w:divBdr>
        <w:top w:val="none" w:sz="0" w:space="0" w:color="auto"/>
        <w:left w:val="none" w:sz="0" w:space="0" w:color="auto"/>
        <w:bottom w:val="none" w:sz="0" w:space="0" w:color="auto"/>
        <w:right w:val="none" w:sz="0" w:space="0" w:color="auto"/>
      </w:divBdr>
    </w:div>
    <w:div w:id="663971371">
      <w:bodyDiv w:val="1"/>
      <w:marLeft w:val="0"/>
      <w:marRight w:val="0"/>
      <w:marTop w:val="0"/>
      <w:marBottom w:val="0"/>
      <w:divBdr>
        <w:top w:val="none" w:sz="0" w:space="0" w:color="auto"/>
        <w:left w:val="none" w:sz="0" w:space="0" w:color="auto"/>
        <w:bottom w:val="none" w:sz="0" w:space="0" w:color="auto"/>
        <w:right w:val="none" w:sz="0" w:space="0" w:color="auto"/>
      </w:divBdr>
    </w:div>
    <w:div w:id="837620250">
      <w:bodyDiv w:val="1"/>
      <w:marLeft w:val="0"/>
      <w:marRight w:val="0"/>
      <w:marTop w:val="0"/>
      <w:marBottom w:val="0"/>
      <w:divBdr>
        <w:top w:val="none" w:sz="0" w:space="0" w:color="auto"/>
        <w:left w:val="none" w:sz="0" w:space="0" w:color="auto"/>
        <w:bottom w:val="none" w:sz="0" w:space="0" w:color="auto"/>
        <w:right w:val="none" w:sz="0" w:space="0" w:color="auto"/>
      </w:divBdr>
    </w:div>
    <w:div w:id="845053047">
      <w:bodyDiv w:val="1"/>
      <w:marLeft w:val="0"/>
      <w:marRight w:val="0"/>
      <w:marTop w:val="0"/>
      <w:marBottom w:val="0"/>
      <w:divBdr>
        <w:top w:val="none" w:sz="0" w:space="0" w:color="auto"/>
        <w:left w:val="none" w:sz="0" w:space="0" w:color="auto"/>
        <w:bottom w:val="none" w:sz="0" w:space="0" w:color="auto"/>
        <w:right w:val="none" w:sz="0" w:space="0" w:color="auto"/>
      </w:divBdr>
    </w:div>
    <w:div w:id="876547458">
      <w:bodyDiv w:val="1"/>
      <w:marLeft w:val="0"/>
      <w:marRight w:val="0"/>
      <w:marTop w:val="0"/>
      <w:marBottom w:val="0"/>
      <w:divBdr>
        <w:top w:val="none" w:sz="0" w:space="0" w:color="auto"/>
        <w:left w:val="none" w:sz="0" w:space="0" w:color="auto"/>
        <w:bottom w:val="none" w:sz="0" w:space="0" w:color="auto"/>
        <w:right w:val="none" w:sz="0" w:space="0" w:color="auto"/>
      </w:divBdr>
    </w:div>
    <w:div w:id="879241157">
      <w:bodyDiv w:val="1"/>
      <w:marLeft w:val="0"/>
      <w:marRight w:val="0"/>
      <w:marTop w:val="0"/>
      <w:marBottom w:val="0"/>
      <w:divBdr>
        <w:top w:val="none" w:sz="0" w:space="0" w:color="auto"/>
        <w:left w:val="none" w:sz="0" w:space="0" w:color="auto"/>
        <w:bottom w:val="none" w:sz="0" w:space="0" w:color="auto"/>
        <w:right w:val="none" w:sz="0" w:space="0" w:color="auto"/>
      </w:divBdr>
    </w:div>
    <w:div w:id="918055943">
      <w:bodyDiv w:val="1"/>
      <w:marLeft w:val="0"/>
      <w:marRight w:val="0"/>
      <w:marTop w:val="0"/>
      <w:marBottom w:val="0"/>
      <w:divBdr>
        <w:top w:val="none" w:sz="0" w:space="0" w:color="auto"/>
        <w:left w:val="none" w:sz="0" w:space="0" w:color="auto"/>
        <w:bottom w:val="none" w:sz="0" w:space="0" w:color="auto"/>
        <w:right w:val="none" w:sz="0" w:space="0" w:color="auto"/>
      </w:divBdr>
    </w:div>
    <w:div w:id="920022113">
      <w:bodyDiv w:val="1"/>
      <w:marLeft w:val="0"/>
      <w:marRight w:val="0"/>
      <w:marTop w:val="0"/>
      <w:marBottom w:val="0"/>
      <w:divBdr>
        <w:top w:val="none" w:sz="0" w:space="0" w:color="auto"/>
        <w:left w:val="none" w:sz="0" w:space="0" w:color="auto"/>
        <w:bottom w:val="none" w:sz="0" w:space="0" w:color="auto"/>
        <w:right w:val="none" w:sz="0" w:space="0" w:color="auto"/>
      </w:divBdr>
    </w:div>
    <w:div w:id="935284579">
      <w:bodyDiv w:val="1"/>
      <w:marLeft w:val="0"/>
      <w:marRight w:val="0"/>
      <w:marTop w:val="0"/>
      <w:marBottom w:val="0"/>
      <w:divBdr>
        <w:top w:val="none" w:sz="0" w:space="0" w:color="auto"/>
        <w:left w:val="none" w:sz="0" w:space="0" w:color="auto"/>
        <w:bottom w:val="none" w:sz="0" w:space="0" w:color="auto"/>
        <w:right w:val="none" w:sz="0" w:space="0" w:color="auto"/>
      </w:divBdr>
    </w:div>
    <w:div w:id="963147718">
      <w:bodyDiv w:val="1"/>
      <w:marLeft w:val="0"/>
      <w:marRight w:val="0"/>
      <w:marTop w:val="0"/>
      <w:marBottom w:val="0"/>
      <w:divBdr>
        <w:top w:val="none" w:sz="0" w:space="0" w:color="auto"/>
        <w:left w:val="none" w:sz="0" w:space="0" w:color="auto"/>
        <w:bottom w:val="none" w:sz="0" w:space="0" w:color="auto"/>
        <w:right w:val="none" w:sz="0" w:space="0" w:color="auto"/>
      </w:divBdr>
    </w:div>
    <w:div w:id="975989980">
      <w:bodyDiv w:val="1"/>
      <w:marLeft w:val="0"/>
      <w:marRight w:val="0"/>
      <w:marTop w:val="0"/>
      <w:marBottom w:val="0"/>
      <w:divBdr>
        <w:top w:val="none" w:sz="0" w:space="0" w:color="auto"/>
        <w:left w:val="none" w:sz="0" w:space="0" w:color="auto"/>
        <w:bottom w:val="none" w:sz="0" w:space="0" w:color="auto"/>
        <w:right w:val="none" w:sz="0" w:space="0" w:color="auto"/>
      </w:divBdr>
    </w:div>
    <w:div w:id="1006440961">
      <w:bodyDiv w:val="1"/>
      <w:marLeft w:val="0"/>
      <w:marRight w:val="0"/>
      <w:marTop w:val="0"/>
      <w:marBottom w:val="0"/>
      <w:divBdr>
        <w:top w:val="none" w:sz="0" w:space="0" w:color="auto"/>
        <w:left w:val="none" w:sz="0" w:space="0" w:color="auto"/>
        <w:bottom w:val="none" w:sz="0" w:space="0" w:color="auto"/>
        <w:right w:val="none" w:sz="0" w:space="0" w:color="auto"/>
      </w:divBdr>
    </w:div>
    <w:div w:id="1029574689">
      <w:bodyDiv w:val="1"/>
      <w:marLeft w:val="0"/>
      <w:marRight w:val="0"/>
      <w:marTop w:val="0"/>
      <w:marBottom w:val="0"/>
      <w:divBdr>
        <w:top w:val="none" w:sz="0" w:space="0" w:color="auto"/>
        <w:left w:val="none" w:sz="0" w:space="0" w:color="auto"/>
        <w:bottom w:val="none" w:sz="0" w:space="0" w:color="auto"/>
        <w:right w:val="none" w:sz="0" w:space="0" w:color="auto"/>
      </w:divBdr>
    </w:div>
    <w:div w:id="1040130745">
      <w:bodyDiv w:val="1"/>
      <w:marLeft w:val="0"/>
      <w:marRight w:val="0"/>
      <w:marTop w:val="0"/>
      <w:marBottom w:val="0"/>
      <w:divBdr>
        <w:top w:val="none" w:sz="0" w:space="0" w:color="auto"/>
        <w:left w:val="none" w:sz="0" w:space="0" w:color="auto"/>
        <w:bottom w:val="none" w:sz="0" w:space="0" w:color="auto"/>
        <w:right w:val="none" w:sz="0" w:space="0" w:color="auto"/>
      </w:divBdr>
    </w:div>
    <w:div w:id="1042175230">
      <w:bodyDiv w:val="1"/>
      <w:marLeft w:val="0"/>
      <w:marRight w:val="0"/>
      <w:marTop w:val="0"/>
      <w:marBottom w:val="0"/>
      <w:divBdr>
        <w:top w:val="none" w:sz="0" w:space="0" w:color="auto"/>
        <w:left w:val="none" w:sz="0" w:space="0" w:color="auto"/>
        <w:bottom w:val="none" w:sz="0" w:space="0" w:color="auto"/>
        <w:right w:val="none" w:sz="0" w:space="0" w:color="auto"/>
      </w:divBdr>
    </w:div>
    <w:div w:id="1042484715">
      <w:bodyDiv w:val="1"/>
      <w:marLeft w:val="0"/>
      <w:marRight w:val="0"/>
      <w:marTop w:val="0"/>
      <w:marBottom w:val="0"/>
      <w:divBdr>
        <w:top w:val="none" w:sz="0" w:space="0" w:color="auto"/>
        <w:left w:val="none" w:sz="0" w:space="0" w:color="auto"/>
        <w:bottom w:val="none" w:sz="0" w:space="0" w:color="auto"/>
        <w:right w:val="none" w:sz="0" w:space="0" w:color="auto"/>
      </w:divBdr>
    </w:div>
    <w:div w:id="1042942927">
      <w:bodyDiv w:val="1"/>
      <w:marLeft w:val="0"/>
      <w:marRight w:val="0"/>
      <w:marTop w:val="0"/>
      <w:marBottom w:val="0"/>
      <w:divBdr>
        <w:top w:val="none" w:sz="0" w:space="0" w:color="auto"/>
        <w:left w:val="none" w:sz="0" w:space="0" w:color="auto"/>
        <w:bottom w:val="none" w:sz="0" w:space="0" w:color="auto"/>
        <w:right w:val="none" w:sz="0" w:space="0" w:color="auto"/>
      </w:divBdr>
    </w:div>
    <w:div w:id="1092117764">
      <w:bodyDiv w:val="1"/>
      <w:marLeft w:val="0"/>
      <w:marRight w:val="0"/>
      <w:marTop w:val="0"/>
      <w:marBottom w:val="0"/>
      <w:divBdr>
        <w:top w:val="none" w:sz="0" w:space="0" w:color="auto"/>
        <w:left w:val="none" w:sz="0" w:space="0" w:color="auto"/>
        <w:bottom w:val="none" w:sz="0" w:space="0" w:color="auto"/>
        <w:right w:val="none" w:sz="0" w:space="0" w:color="auto"/>
      </w:divBdr>
    </w:div>
    <w:div w:id="1170438835">
      <w:bodyDiv w:val="1"/>
      <w:marLeft w:val="0"/>
      <w:marRight w:val="0"/>
      <w:marTop w:val="0"/>
      <w:marBottom w:val="0"/>
      <w:divBdr>
        <w:top w:val="none" w:sz="0" w:space="0" w:color="auto"/>
        <w:left w:val="none" w:sz="0" w:space="0" w:color="auto"/>
        <w:bottom w:val="none" w:sz="0" w:space="0" w:color="auto"/>
        <w:right w:val="none" w:sz="0" w:space="0" w:color="auto"/>
      </w:divBdr>
    </w:div>
    <w:div w:id="1236236816">
      <w:bodyDiv w:val="1"/>
      <w:marLeft w:val="0"/>
      <w:marRight w:val="0"/>
      <w:marTop w:val="0"/>
      <w:marBottom w:val="0"/>
      <w:divBdr>
        <w:top w:val="none" w:sz="0" w:space="0" w:color="auto"/>
        <w:left w:val="none" w:sz="0" w:space="0" w:color="auto"/>
        <w:bottom w:val="none" w:sz="0" w:space="0" w:color="auto"/>
        <w:right w:val="none" w:sz="0" w:space="0" w:color="auto"/>
      </w:divBdr>
    </w:div>
    <w:div w:id="1278097864">
      <w:bodyDiv w:val="1"/>
      <w:marLeft w:val="0"/>
      <w:marRight w:val="0"/>
      <w:marTop w:val="0"/>
      <w:marBottom w:val="0"/>
      <w:divBdr>
        <w:top w:val="none" w:sz="0" w:space="0" w:color="auto"/>
        <w:left w:val="none" w:sz="0" w:space="0" w:color="auto"/>
        <w:bottom w:val="none" w:sz="0" w:space="0" w:color="auto"/>
        <w:right w:val="none" w:sz="0" w:space="0" w:color="auto"/>
      </w:divBdr>
    </w:div>
    <w:div w:id="1283615071">
      <w:bodyDiv w:val="1"/>
      <w:marLeft w:val="0"/>
      <w:marRight w:val="0"/>
      <w:marTop w:val="0"/>
      <w:marBottom w:val="0"/>
      <w:divBdr>
        <w:top w:val="none" w:sz="0" w:space="0" w:color="auto"/>
        <w:left w:val="none" w:sz="0" w:space="0" w:color="auto"/>
        <w:bottom w:val="none" w:sz="0" w:space="0" w:color="auto"/>
        <w:right w:val="none" w:sz="0" w:space="0" w:color="auto"/>
      </w:divBdr>
    </w:div>
    <w:div w:id="1386415882">
      <w:bodyDiv w:val="1"/>
      <w:marLeft w:val="0"/>
      <w:marRight w:val="0"/>
      <w:marTop w:val="0"/>
      <w:marBottom w:val="0"/>
      <w:divBdr>
        <w:top w:val="none" w:sz="0" w:space="0" w:color="auto"/>
        <w:left w:val="none" w:sz="0" w:space="0" w:color="auto"/>
        <w:bottom w:val="none" w:sz="0" w:space="0" w:color="auto"/>
        <w:right w:val="none" w:sz="0" w:space="0" w:color="auto"/>
      </w:divBdr>
    </w:div>
    <w:div w:id="1528520117">
      <w:bodyDiv w:val="1"/>
      <w:marLeft w:val="0"/>
      <w:marRight w:val="0"/>
      <w:marTop w:val="0"/>
      <w:marBottom w:val="0"/>
      <w:divBdr>
        <w:top w:val="none" w:sz="0" w:space="0" w:color="auto"/>
        <w:left w:val="none" w:sz="0" w:space="0" w:color="auto"/>
        <w:bottom w:val="none" w:sz="0" w:space="0" w:color="auto"/>
        <w:right w:val="none" w:sz="0" w:space="0" w:color="auto"/>
      </w:divBdr>
    </w:div>
    <w:div w:id="1541822167">
      <w:bodyDiv w:val="1"/>
      <w:marLeft w:val="0"/>
      <w:marRight w:val="0"/>
      <w:marTop w:val="0"/>
      <w:marBottom w:val="0"/>
      <w:divBdr>
        <w:top w:val="none" w:sz="0" w:space="0" w:color="auto"/>
        <w:left w:val="none" w:sz="0" w:space="0" w:color="auto"/>
        <w:bottom w:val="none" w:sz="0" w:space="0" w:color="auto"/>
        <w:right w:val="none" w:sz="0" w:space="0" w:color="auto"/>
      </w:divBdr>
    </w:div>
    <w:div w:id="1684699404">
      <w:bodyDiv w:val="1"/>
      <w:marLeft w:val="0"/>
      <w:marRight w:val="0"/>
      <w:marTop w:val="0"/>
      <w:marBottom w:val="0"/>
      <w:divBdr>
        <w:top w:val="none" w:sz="0" w:space="0" w:color="auto"/>
        <w:left w:val="none" w:sz="0" w:space="0" w:color="auto"/>
        <w:bottom w:val="none" w:sz="0" w:space="0" w:color="auto"/>
        <w:right w:val="none" w:sz="0" w:space="0" w:color="auto"/>
      </w:divBdr>
    </w:div>
    <w:div w:id="1706715755">
      <w:bodyDiv w:val="1"/>
      <w:marLeft w:val="0"/>
      <w:marRight w:val="0"/>
      <w:marTop w:val="0"/>
      <w:marBottom w:val="0"/>
      <w:divBdr>
        <w:top w:val="none" w:sz="0" w:space="0" w:color="auto"/>
        <w:left w:val="none" w:sz="0" w:space="0" w:color="auto"/>
        <w:bottom w:val="none" w:sz="0" w:space="0" w:color="auto"/>
        <w:right w:val="none" w:sz="0" w:space="0" w:color="auto"/>
      </w:divBdr>
    </w:div>
    <w:div w:id="1759014839">
      <w:bodyDiv w:val="1"/>
      <w:marLeft w:val="0"/>
      <w:marRight w:val="0"/>
      <w:marTop w:val="0"/>
      <w:marBottom w:val="0"/>
      <w:divBdr>
        <w:top w:val="none" w:sz="0" w:space="0" w:color="auto"/>
        <w:left w:val="none" w:sz="0" w:space="0" w:color="auto"/>
        <w:bottom w:val="none" w:sz="0" w:space="0" w:color="auto"/>
        <w:right w:val="none" w:sz="0" w:space="0" w:color="auto"/>
      </w:divBdr>
    </w:div>
    <w:div w:id="1802772317">
      <w:bodyDiv w:val="1"/>
      <w:marLeft w:val="0"/>
      <w:marRight w:val="0"/>
      <w:marTop w:val="0"/>
      <w:marBottom w:val="0"/>
      <w:divBdr>
        <w:top w:val="none" w:sz="0" w:space="0" w:color="auto"/>
        <w:left w:val="none" w:sz="0" w:space="0" w:color="auto"/>
        <w:bottom w:val="none" w:sz="0" w:space="0" w:color="auto"/>
        <w:right w:val="none" w:sz="0" w:space="0" w:color="auto"/>
      </w:divBdr>
    </w:div>
    <w:div w:id="1961767137">
      <w:bodyDiv w:val="1"/>
      <w:marLeft w:val="0"/>
      <w:marRight w:val="0"/>
      <w:marTop w:val="0"/>
      <w:marBottom w:val="0"/>
      <w:divBdr>
        <w:top w:val="none" w:sz="0" w:space="0" w:color="auto"/>
        <w:left w:val="none" w:sz="0" w:space="0" w:color="auto"/>
        <w:bottom w:val="none" w:sz="0" w:space="0" w:color="auto"/>
        <w:right w:val="none" w:sz="0" w:space="0" w:color="auto"/>
      </w:divBdr>
    </w:div>
    <w:div w:id="2016495081">
      <w:bodyDiv w:val="1"/>
      <w:marLeft w:val="0"/>
      <w:marRight w:val="0"/>
      <w:marTop w:val="0"/>
      <w:marBottom w:val="0"/>
      <w:divBdr>
        <w:top w:val="none" w:sz="0" w:space="0" w:color="auto"/>
        <w:left w:val="none" w:sz="0" w:space="0" w:color="auto"/>
        <w:bottom w:val="none" w:sz="0" w:space="0" w:color="auto"/>
        <w:right w:val="none" w:sz="0" w:space="0" w:color="auto"/>
      </w:divBdr>
    </w:div>
    <w:div w:id="2068450693">
      <w:bodyDiv w:val="1"/>
      <w:marLeft w:val="0"/>
      <w:marRight w:val="0"/>
      <w:marTop w:val="0"/>
      <w:marBottom w:val="0"/>
      <w:divBdr>
        <w:top w:val="none" w:sz="0" w:space="0" w:color="auto"/>
        <w:left w:val="none" w:sz="0" w:space="0" w:color="auto"/>
        <w:bottom w:val="none" w:sz="0" w:space="0" w:color="auto"/>
        <w:right w:val="none" w:sz="0" w:space="0" w:color="auto"/>
      </w:divBdr>
    </w:div>
    <w:div w:id="2108651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microsoft.com/office/2018/08/relationships/commentsExtensible" Target="commentsExtensi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comments" Target="comments.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footer" Target="footer1.xml"/><Relationship Id="rId5" Type="http://schemas.openxmlformats.org/officeDocument/2006/relationships/numbering" Target="numbering.xml"/><Relationship Id="rId61" Type="http://schemas.microsoft.com/office/2011/relationships/people" Target="people.xml"/><Relationship Id="rId19" Type="http://schemas.openxmlformats.org/officeDocument/2006/relationships/image" Target="media/image6.png"/><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8" Type="http://schemas.openxmlformats.org/officeDocument/2006/relationships/webSettings" Target="webSettings.xml"/><Relationship Id="rId51" Type="http://schemas.openxmlformats.org/officeDocument/2006/relationships/image" Target="media/image38.png"/><Relationship Id="rId3" Type="http://schemas.openxmlformats.org/officeDocument/2006/relationships/customXml" Target="../customXml/item3.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footer" Target="footer2.xml"/><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header" Target="header1.xml"/><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8F706E5CFE9EE24897B9269BCAA01A01" ma:contentTypeVersion="14" ma:contentTypeDescription="Create a new document." ma:contentTypeScope="" ma:versionID="bcc92e98b2209f91a590c439d5616bc3">
  <xsd:schema xmlns:xsd="http://www.w3.org/2001/XMLSchema" xmlns:xs="http://www.w3.org/2001/XMLSchema" xmlns:p="http://schemas.microsoft.com/office/2006/metadata/properties" xmlns:ns3="4ead8a4b-e2eb-4d03-9d8b-bad4f950a171" xmlns:ns4="3607ab3f-850d-4657-99c7-c204aa2aa068" targetNamespace="http://schemas.microsoft.com/office/2006/metadata/properties" ma:root="true" ma:fieldsID="fd43488b2e8071864566cf509ee0eb6c" ns3:_="" ns4:_="">
    <xsd:import namespace="4ead8a4b-e2eb-4d03-9d8b-bad4f950a171"/>
    <xsd:import namespace="3607ab3f-850d-4657-99c7-c204aa2aa06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ead8a4b-e2eb-4d03-9d8b-bad4f950a17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7ab3f-850d-4657-99c7-c204aa2aa06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65A5E2-7763-4363-BC37-6C8EF0DF06C5}">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AAB3F52-9801-4DB1-A202-4D1066EF1D7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ead8a4b-e2eb-4d03-9d8b-bad4f950a171"/>
    <ds:schemaRef ds:uri="3607ab3f-850d-4657-99c7-c204aa2aa06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58CE296-ECDA-438E-810F-B5821C624E4F}">
  <ds:schemaRefs>
    <ds:schemaRef ds:uri="http://schemas.microsoft.com/sharepoint/v3/contenttype/forms"/>
  </ds:schemaRefs>
</ds:datastoreItem>
</file>

<file path=customXml/itemProps4.xml><?xml version="1.0" encoding="utf-8"?>
<ds:datastoreItem xmlns:ds="http://schemas.openxmlformats.org/officeDocument/2006/customXml" ds:itemID="{B674597A-57C3-2C4C-A5BF-E9A125B77D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28</Pages>
  <Words>51466</Words>
  <Characters>293360</Characters>
  <Application>Microsoft Office Word</Application>
  <DocSecurity>0</DocSecurity>
  <Lines>2444</Lines>
  <Paragraphs>688</Paragraphs>
  <ScaleCrop>false</ScaleCrop>
  <HeadingPairs>
    <vt:vector size="2" baseType="variant">
      <vt:variant>
        <vt:lpstr>Title</vt:lpstr>
      </vt:variant>
      <vt:variant>
        <vt:i4>1</vt:i4>
      </vt:variant>
    </vt:vector>
  </HeadingPairs>
  <TitlesOfParts>
    <vt:vector size="1" baseType="lpstr">
      <vt:lpstr/>
    </vt:vector>
  </TitlesOfParts>
  <Company>Society for General Microbiology</Company>
  <LinksUpToDate>false</LinksUpToDate>
  <CharactersWithSpaces>344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sha Mellins-Cohen</dc:creator>
  <cp:keywords/>
  <dc:description/>
  <cp:lastModifiedBy>Liliana Salvador</cp:lastModifiedBy>
  <cp:revision>7</cp:revision>
  <cp:lastPrinted>2022-02-25T21:54:00Z</cp:lastPrinted>
  <dcterms:created xsi:type="dcterms:W3CDTF">2022-03-17T00:46:00Z</dcterms:created>
  <dcterms:modified xsi:type="dcterms:W3CDTF">2022-03-17T0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58+44b6cd052"&gt;&lt;session id="1BY60Z0f"/&gt;&lt;style id="http://www.zotero.org/styles/harvard-cite-them-right" hasBibliography="1" bibliographyStyleHasBeenSet="1"/&gt;&lt;prefs&gt;&lt;pref name="fieldType" value="Field"/&gt;&lt;pr</vt:lpwstr>
  </property>
  <property fmtid="{D5CDD505-2E9C-101B-9397-08002B2CF9AE}" pid="3" name="ZOTERO_PREF_2">
    <vt:lpwstr>ef name="dontAskDelayCitationUpdates" value="true"/&gt;&lt;pref name="delayCitationUpdates" value="true"/&gt;&lt;/prefs&gt;&lt;/data&gt;</vt:lpwstr>
  </property>
  <property fmtid="{D5CDD505-2E9C-101B-9397-08002B2CF9AE}" pid="4" name="ContentTypeId">
    <vt:lpwstr>0x0101008F706E5CFE9EE24897B9269BCAA01A01</vt:lpwstr>
  </property>
</Properties>
</file>